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1E0" w:firstRow="1" w:lastRow="1" w:firstColumn="1" w:lastColumn="1" w:noHBand="0" w:noVBand="0"/>
      </w:tblPr>
      <w:tblGrid>
        <w:gridCol w:w="1672"/>
        <w:gridCol w:w="6250"/>
      </w:tblGrid>
      <w:tr w:rsidR="00342178" w:rsidRPr="0040771B" w:rsidTr="006904E4">
        <w:trPr>
          <w:trHeight w:val="1743"/>
        </w:trPr>
        <w:tc>
          <w:tcPr>
            <w:tcW w:w="1672" w:type="dxa"/>
          </w:tcPr>
          <w:p w:rsidR="00342178" w:rsidRPr="00192A76" w:rsidRDefault="00342178" w:rsidP="006904E4">
            <w:pPr>
              <w:rPr>
                <w:lang w:val="en-US"/>
              </w:rPr>
            </w:pPr>
            <w:bookmarkStart w:id="0" w:name="_Hlk10443374"/>
            <w:bookmarkEnd w:id="0"/>
            <w:r w:rsidRPr="0040771B">
              <w:rPr>
                <w:noProof/>
              </w:rPr>
              <w:drawing>
                <wp:anchor distT="0" distB="0" distL="114300" distR="114300" simplePos="0" relativeHeight="251663360" behindDoc="0" locked="0" layoutInCell="1" allowOverlap="1">
                  <wp:simplePos x="0" y="0"/>
                  <wp:positionH relativeFrom="column">
                    <wp:posOffset>453390</wp:posOffset>
                  </wp:positionH>
                  <wp:positionV relativeFrom="paragraph">
                    <wp:posOffset>-3810</wp:posOffset>
                  </wp:positionV>
                  <wp:extent cx="800100" cy="866775"/>
                  <wp:effectExtent l="0" t="0" r="0" b="9525"/>
                  <wp:wrapNone/>
                  <wp:docPr id="178" name="Picture 178" descr="marcaUerj_logo_coresPRETOeBRAN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marcaUerj_logo_coresPRETOeBRANC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0100" cy="866775"/>
                          </a:xfrm>
                          <a:prstGeom prst="rect">
                            <a:avLst/>
                          </a:prstGeom>
                          <a:noFill/>
                          <a:ln>
                            <a:noFill/>
                          </a:ln>
                        </pic:spPr>
                      </pic:pic>
                    </a:graphicData>
                  </a:graphic>
                </wp:anchor>
              </w:drawing>
            </w:r>
            <w:r w:rsidR="00F21888">
              <w:t>c</w:t>
            </w:r>
            <w:r w:rsidR="00277B8D">
              <w:t>0</w:t>
            </w:r>
          </w:p>
        </w:tc>
        <w:tc>
          <w:tcPr>
            <w:tcW w:w="6250" w:type="dxa"/>
          </w:tcPr>
          <w:p w:rsidR="00342178" w:rsidRPr="00204381" w:rsidRDefault="00342178" w:rsidP="006904E4">
            <w:pPr>
              <w:jc w:val="center"/>
              <w:rPr>
                <w:b/>
                <w:sz w:val="28"/>
                <w:szCs w:val="28"/>
              </w:rPr>
            </w:pPr>
            <w:r w:rsidRPr="00204381">
              <w:rPr>
                <w:b/>
                <w:sz w:val="28"/>
                <w:szCs w:val="28"/>
              </w:rPr>
              <w:t>Universidade do Estado do Rio de Janeiro</w:t>
            </w:r>
          </w:p>
          <w:p w:rsidR="00342178" w:rsidRPr="00204381" w:rsidRDefault="00342178" w:rsidP="006904E4">
            <w:pPr>
              <w:jc w:val="center"/>
              <w:rPr>
                <w:sz w:val="28"/>
                <w:szCs w:val="28"/>
              </w:rPr>
            </w:pPr>
            <w:r>
              <w:rPr>
                <w:sz w:val="28"/>
                <w:szCs w:val="28"/>
              </w:rPr>
              <w:t>Centro de Tecnologia e Ciências</w:t>
            </w:r>
          </w:p>
          <w:p w:rsidR="00342178" w:rsidRPr="00204381" w:rsidRDefault="00342178" w:rsidP="006904E4">
            <w:pPr>
              <w:jc w:val="center"/>
              <w:rPr>
                <w:sz w:val="28"/>
                <w:szCs w:val="28"/>
              </w:rPr>
            </w:pPr>
            <w:r>
              <w:rPr>
                <w:sz w:val="28"/>
                <w:szCs w:val="28"/>
              </w:rPr>
              <w:t>Faculdade de Engenharia</w:t>
            </w:r>
          </w:p>
          <w:p w:rsidR="00342178" w:rsidRPr="0040771B" w:rsidRDefault="00342178" w:rsidP="006904E4"/>
        </w:tc>
      </w:tr>
    </w:tbl>
    <w:p w:rsidR="00342178" w:rsidRPr="0040771B" w:rsidRDefault="00342178" w:rsidP="00342178">
      <w:pPr>
        <w:jc w:val="center"/>
      </w:pPr>
    </w:p>
    <w:p w:rsidR="00342178" w:rsidRPr="0040771B" w:rsidRDefault="00342178" w:rsidP="00342178">
      <w:pPr>
        <w:jc w:val="center"/>
      </w:pPr>
    </w:p>
    <w:p w:rsidR="00342178"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032FDF" w:rsidP="00342178">
      <w:pPr>
        <w:jc w:val="center"/>
      </w:pPr>
      <w:r>
        <w:rPr>
          <w:sz w:val="28"/>
          <w:szCs w:val="28"/>
        </w:rPr>
        <w:t>Guilherme Lobo Magalhães Garcia de Carvalho</w:t>
      </w: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032FDF" w:rsidRDefault="00032FDF" w:rsidP="00342178">
      <w:pPr>
        <w:jc w:val="center"/>
        <w:rPr>
          <w:b/>
          <w:sz w:val="28"/>
          <w:szCs w:val="28"/>
        </w:rPr>
      </w:pPr>
      <w:r w:rsidRPr="000B7517">
        <w:rPr>
          <w:b/>
          <w:sz w:val="28"/>
          <w:szCs w:val="28"/>
        </w:rPr>
        <w:t>Melhorando a solução de posicionamento GNSS proporcionada por smartphone</w:t>
      </w: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Default="00342178" w:rsidP="00342178">
      <w:pPr>
        <w:jc w:val="center"/>
      </w:pPr>
    </w:p>
    <w:p w:rsidR="00F54249" w:rsidRDefault="00F54249" w:rsidP="00342178">
      <w:pPr>
        <w:jc w:val="center"/>
      </w:pPr>
    </w:p>
    <w:p w:rsidR="00F54249" w:rsidRDefault="00F54249" w:rsidP="00342178">
      <w:pPr>
        <w:jc w:val="center"/>
      </w:pPr>
    </w:p>
    <w:p w:rsidR="00F54249" w:rsidRDefault="00F54249" w:rsidP="00342178">
      <w:pPr>
        <w:jc w:val="center"/>
      </w:pPr>
    </w:p>
    <w:p w:rsidR="00F54249" w:rsidRPr="0040771B" w:rsidRDefault="00F54249"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rPr>
          <w:sz w:val="28"/>
          <w:szCs w:val="28"/>
        </w:rPr>
      </w:pPr>
      <w:r w:rsidRPr="0040771B">
        <w:rPr>
          <w:sz w:val="28"/>
          <w:szCs w:val="28"/>
        </w:rPr>
        <w:t>Rio de Janeiro</w:t>
      </w:r>
    </w:p>
    <w:p w:rsidR="002C360C" w:rsidRDefault="002C360C" w:rsidP="00342178">
      <w:pPr>
        <w:jc w:val="center"/>
        <w:rPr>
          <w:sz w:val="28"/>
          <w:szCs w:val="28"/>
        </w:rPr>
      </w:pPr>
      <w:r>
        <w:rPr>
          <w:sz w:val="28"/>
          <w:szCs w:val="28"/>
        </w:rPr>
        <w:t>201</w:t>
      </w:r>
      <w:r w:rsidR="00290894">
        <w:rPr>
          <w:sz w:val="28"/>
          <w:szCs w:val="28"/>
        </w:rPr>
        <w:t>9</w:t>
      </w:r>
    </w:p>
    <w:p w:rsidR="00342178" w:rsidRPr="0040771B" w:rsidRDefault="00342178" w:rsidP="00342178">
      <w:pPr>
        <w:jc w:val="center"/>
      </w:pPr>
      <w:r w:rsidRPr="0040771B">
        <w:rPr>
          <w:sz w:val="28"/>
          <w:szCs w:val="28"/>
        </w:rPr>
        <w:br w:type="page"/>
      </w:r>
      <w:r w:rsidR="00F02FFA">
        <w:lastRenderedPageBreak/>
        <w:t>Guilherme Lobo Magalhães Garcia de Carvalho</w:t>
      </w: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Default="00342178" w:rsidP="00342178">
      <w:pPr>
        <w:jc w:val="center"/>
        <w:rPr>
          <w:b/>
        </w:rPr>
      </w:pPr>
      <w:r w:rsidRPr="00290894">
        <w:rPr>
          <w:noProof/>
          <w:highlight w:val="yellow"/>
        </w:rPr>
        <w:drawing>
          <wp:anchor distT="0" distB="0" distL="114300" distR="114300" simplePos="0" relativeHeight="251656192" behindDoc="1" locked="0" layoutInCell="1" allowOverlap="1">
            <wp:simplePos x="0" y="0"/>
            <wp:positionH relativeFrom="column">
              <wp:posOffset>1028700</wp:posOffset>
            </wp:positionH>
            <wp:positionV relativeFrom="paragraph">
              <wp:posOffset>68580</wp:posOffset>
            </wp:positionV>
            <wp:extent cx="3771900" cy="3886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lum bright="82000" contrast="-86000"/>
                      <a:grayscl/>
                      <a:extLst>
                        <a:ext uri="{28A0092B-C50C-407E-A947-70E740481C1C}">
                          <a14:useLocalDpi xmlns:a14="http://schemas.microsoft.com/office/drawing/2010/main" val="0"/>
                        </a:ext>
                      </a:extLst>
                    </a:blip>
                    <a:srcRect/>
                    <a:stretch>
                      <a:fillRect/>
                    </a:stretch>
                  </pic:blipFill>
                  <pic:spPr bwMode="auto">
                    <a:xfrm>
                      <a:off x="0" y="0"/>
                      <a:ext cx="3771900" cy="3886200"/>
                    </a:xfrm>
                    <a:prstGeom prst="rect">
                      <a:avLst/>
                    </a:prstGeom>
                    <a:noFill/>
                  </pic:spPr>
                </pic:pic>
              </a:graphicData>
            </a:graphic>
          </wp:anchor>
        </w:drawing>
      </w:r>
      <w:r w:rsidR="000B7517">
        <w:rPr>
          <w:b/>
        </w:rPr>
        <w:t>Melhorando a solução de posicionamento GNSS proporcionada por smartphone</w:t>
      </w:r>
    </w:p>
    <w:p w:rsidR="000B7517" w:rsidRPr="0040771B" w:rsidRDefault="000B7517"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ind w:left="4395"/>
      </w:pPr>
      <w:r>
        <w:t xml:space="preserve">Projeto Final apresentado ao Departamento de </w:t>
      </w:r>
      <w:r w:rsidR="003D471B">
        <w:t>Engenharia Cartográfica</w:t>
      </w:r>
      <w:r>
        <w:t xml:space="preserve"> da Universidade do Estado do Rio de Janeiro, para obtenção do grau de </w:t>
      </w:r>
      <w:r w:rsidR="003D471B">
        <w:t>Engenh</w:t>
      </w:r>
      <w:r w:rsidR="00F03FBE">
        <w:t>eiro</w:t>
      </w:r>
      <w:r>
        <w:t xml:space="preserve"> Cart</w:t>
      </w:r>
      <w:r w:rsidR="00F03FBE">
        <w:t>ógrafo</w:t>
      </w:r>
      <w:r>
        <w:t>.</w:t>
      </w:r>
    </w:p>
    <w:p w:rsidR="00342178" w:rsidRPr="0040771B" w:rsidRDefault="00342178" w:rsidP="00342178">
      <w:pPr>
        <w:ind w:left="4395"/>
      </w:pPr>
    </w:p>
    <w:p w:rsidR="00342178" w:rsidRPr="0040771B" w:rsidRDefault="00342178" w:rsidP="00342178">
      <w:pPr>
        <w:ind w:left="4320"/>
      </w:pPr>
    </w:p>
    <w:p w:rsidR="00342178" w:rsidRPr="0040771B" w:rsidRDefault="00342178" w:rsidP="00342178">
      <w:pPr>
        <w:ind w:left="4320"/>
      </w:pPr>
    </w:p>
    <w:p w:rsidR="00342178" w:rsidRPr="0040771B" w:rsidRDefault="00342178" w:rsidP="00342178">
      <w:pPr>
        <w:ind w:left="4320"/>
      </w:pPr>
    </w:p>
    <w:p w:rsidR="00342178" w:rsidRPr="0040771B" w:rsidRDefault="00342178" w:rsidP="002C360C">
      <w:pPr>
        <w:ind w:firstLine="0"/>
      </w:pPr>
    </w:p>
    <w:p w:rsidR="00342178" w:rsidRPr="0040771B" w:rsidRDefault="00342178" w:rsidP="00342178">
      <w:pPr>
        <w:ind w:left="4320"/>
      </w:pPr>
    </w:p>
    <w:p w:rsidR="00342178" w:rsidRPr="0040771B" w:rsidRDefault="00342178" w:rsidP="00342178">
      <w:pPr>
        <w:ind w:left="4320"/>
      </w:pPr>
    </w:p>
    <w:p w:rsidR="00342178" w:rsidRPr="00A55D9F" w:rsidRDefault="00342178" w:rsidP="00342178">
      <w:r w:rsidRPr="0040771B">
        <w:t xml:space="preserve">Orientador: </w:t>
      </w:r>
      <w:r w:rsidRPr="004B79FE">
        <w:t xml:space="preserve">Prof. Luiz </w:t>
      </w:r>
      <w:r w:rsidR="00290894">
        <w:t>Paulo Souto Fortes</w:t>
      </w:r>
      <w:r w:rsidR="000B7517">
        <w:t>, PhD</w:t>
      </w:r>
    </w:p>
    <w:p w:rsidR="00342178" w:rsidRPr="0040771B" w:rsidRDefault="00342178" w:rsidP="00342178">
      <w:proofErr w:type="spellStart"/>
      <w:r w:rsidRPr="00A55D9F">
        <w:t>Coorientador</w:t>
      </w:r>
      <w:proofErr w:type="spellEnd"/>
      <w:r w:rsidRPr="00A55D9F">
        <w:t xml:space="preserve">: </w:t>
      </w:r>
      <w:r w:rsidR="00290894">
        <w:t xml:space="preserve">Prof. </w:t>
      </w:r>
      <w:proofErr w:type="spellStart"/>
      <w:r w:rsidR="000B7517">
        <w:t>MSc</w:t>
      </w:r>
      <w:proofErr w:type="spellEnd"/>
      <w:r w:rsidR="000B7517">
        <w:t xml:space="preserve">. </w:t>
      </w:r>
      <w:r w:rsidR="00290894">
        <w:t>Irving da Silva Badolato</w:t>
      </w:r>
    </w:p>
    <w:p w:rsidR="00342178" w:rsidRPr="0040771B" w:rsidRDefault="00342178" w:rsidP="00342178"/>
    <w:p w:rsidR="00342178" w:rsidRPr="0040771B" w:rsidRDefault="00342178" w:rsidP="00342178">
      <w:pPr>
        <w:jc w:val="center"/>
      </w:pPr>
      <w:r w:rsidRPr="0040771B">
        <w:t>Rio de Janeiro</w:t>
      </w:r>
    </w:p>
    <w:p w:rsidR="002C360C" w:rsidRDefault="002C360C" w:rsidP="00342178">
      <w:pPr>
        <w:autoSpaceDE w:val="0"/>
        <w:autoSpaceDN w:val="0"/>
        <w:adjustRightInd w:val="0"/>
        <w:jc w:val="center"/>
      </w:pPr>
      <w:r>
        <w:t>201</w:t>
      </w:r>
      <w:r w:rsidR="00290894">
        <w:t>9</w:t>
      </w:r>
    </w:p>
    <w:p w:rsidR="00342178" w:rsidRPr="003D59C9" w:rsidRDefault="00342178" w:rsidP="00342178">
      <w:pPr>
        <w:autoSpaceDE w:val="0"/>
        <w:autoSpaceDN w:val="0"/>
        <w:adjustRightInd w:val="0"/>
        <w:jc w:val="center"/>
      </w:pPr>
      <w:r w:rsidRPr="0040771B">
        <w:br w:type="page"/>
      </w:r>
      <w:r w:rsidRPr="003D59C9">
        <w:lastRenderedPageBreak/>
        <w:t>CATALOGAÇÃO NA FONTE</w:t>
      </w:r>
    </w:p>
    <w:p w:rsidR="00342178" w:rsidRDefault="00342178" w:rsidP="00342178">
      <w:pPr>
        <w:autoSpaceDE w:val="0"/>
        <w:autoSpaceDN w:val="0"/>
        <w:adjustRightInd w:val="0"/>
        <w:jc w:val="center"/>
      </w:pPr>
      <w:r w:rsidRPr="003D59C9">
        <w:t>UERJ / REDE SIRIUS / BIBLIOTECA CTC-A</w:t>
      </w:r>
    </w:p>
    <w:p w:rsidR="00342178" w:rsidRDefault="00342178" w:rsidP="00342178">
      <w:pPr>
        <w:autoSpaceDE w:val="0"/>
        <w:autoSpaceDN w:val="0"/>
        <w:adjustRightInd w:val="0"/>
        <w:jc w:val="center"/>
        <w:rPr>
          <w:color w:val="FF0000"/>
        </w:rPr>
      </w:pPr>
    </w:p>
    <w:p w:rsidR="00455F46" w:rsidRPr="003D59C9" w:rsidRDefault="00455F46" w:rsidP="00455F46">
      <w:pPr>
        <w:autoSpaceDE w:val="0"/>
        <w:autoSpaceDN w:val="0"/>
        <w:adjustRightInd w:val="0"/>
        <w:ind w:firstLine="0"/>
      </w:pPr>
    </w:p>
    <w:p w:rsidR="00342178" w:rsidRPr="003D59C9" w:rsidRDefault="00B07ED7" w:rsidP="00342178">
      <w:pPr>
        <w:autoSpaceDE w:val="0"/>
        <w:autoSpaceDN w:val="0"/>
        <w:adjustRightInd w:val="0"/>
      </w:pPr>
      <w:r>
        <w:rPr>
          <w:noProof/>
        </w:rPr>
        <mc:AlternateContent>
          <mc:Choice Requires="wps">
            <w:drawing>
              <wp:anchor distT="0" distB="0" distL="114300" distR="114300" simplePos="0" relativeHeight="251657728" behindDoc="0" locked="0" layoutInCell="1" allowOverlap="1" wp14:anchorId="21FDEFC0">
                <wp:simplePos x="0" y="0"/>
                <wp:positionH relativeFrom="column">
                  <wp:posOffset>587375</wp:posOffset>
                </wp:positionH>
                <wp:positionV relativeFrom="paragraph">
                  <wp:posOffset>96520</wp:posOffset>
                </wp:positionV>
                <wp:extent cx="4719320" cy="4339590"/>
                <wp:effectExtent l="0" t="0" r="5080" b="381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9320" cy="4339590"/>
                        </a:xfrm>
                        <a:prstGeom prst="rect">
                          <a:avLst/>
                        </a:prstGeom>
                        <a:solidFill>
                          <a:srgbClr val="FFFFFF"/>
                        </a:solidFill>
                        <a:ln w="9525">
                          <a:solidFill>
                            <a:srgbClr val="000000"/>
                          </a:solidFill>
                          <a:miter lim="800000"/>
                          <a:headEnd/>
                          <a:tailEnd/>
                        </a:ln>
                      </wps:spPr>
                      <wps:txbx>
                        <w:txbxContent>
                          <w:p w:rsidR="00F21888" w:rsidRPr="00372612" w:rsidRDefault="00F21888" w:rsidP="00342178">
                            <w:pPr>
                              <w:autoSpaceDE w:val="0"/>
                              <w:autoSpaceDN w:val="0"/>
                              <w:adjustRightInd w:val="0"/>
                              <w:ind w:left="993"/>
                            </w:pPr>
                          </w:p>
                          <w:p w:rsidR="00F21888" w:rsidRPr="00462587" w:rsidRDefault="00F21888" w:rsidP="00342178">
                            <w:pPr>
                              <w:autoSpaceDE w:val="0"/>
                              <w:autoSpaceDN w:val="0"/>
                              <w:adjustRightInd w:val="0"/>
                              <w:ind w:firstLine="993"/>
                            </w:pPr>
                            <w:r w:rsidRPr="00462587">
                              <w:t>Carvalho, Guilherme Lobo Magalhães Garcia de.</w:t>
                            </w:r>
                          </w:p>
                          <w:p w:rsidR="00F21888" w:rsidRPr="00462587" w:rsidRDefault="00F21888" w:rsidP="00342178">
                            <w:pPr>
                              <w:autoSpaceDE w:val="0"/>
                              <w:autoSpaceDN w:val="0"/>
                              <w:adjustRightInd w:val="0"/>
                              <w:ind w:left="993" w:firstLine="283"/>
                            </w:pPr>
                            <w:r w:rsidRPr="00462587">
                              <w:t>Melhorando a solução de posicionamento GNSS proporcionada por smartphone / Guilherme Lobo Magalhães Garcia de Carvalho. – 2</w:t>
                            </w:r>
                            <w:r w:rsidRPr="00462587">
                              <w:rPr>
                                <w:color w:val="000000" w:themeColor="text1"/>
                              </w:rPr>
                              <w:t>019</w:t>
                            </w:r>
                            <w:r w:rsidRPr="00462587">
                              <w:t xml:space="preserve">. </w:t>
                            </w:r>
                          </w:p>
                          <w:p w:rsidR="00F21888" w:rsidRPr="00462587" w:rsidRDefault="00F21888" w:rsidP="00342178">
                            <w:pPr>
                              <w:autoSpaceDE w:val="0"/>
                              <w:autoSpaceDN w:val="0"/>
                              <w:adjustRightInd w:val="0"/>
                              <w:ind w:left="993" w:firstLine="283"/>
                            </w:pPr>
                            <w:r w:rsidRPr="00462587">
                              <w:rPr>
                                <w:color w:val="FF0000"/>
                              </w:rPr>
                              <w:t>??</w:t>
                            </w:r>
                            <w:r w:rsidRPr="00462587">
                              <w:rPr>
                                <w:color w:val="000000"/>
                              </w:rPr>
                              <w:t xml:space="preserve"> f. : </w:t>
                            </w:r>
                            <w:r w:rsidRPr="00462587">
                              <w:rPr>
                                <w:color w:val="FF0000"/>
                              </w:rPr>
                              <w:t>il. (se tiver ilustrações)</w:t>
                            </w:r>
                          </w:p>
                          <w:p w:rsidR="00F21888" w:rsidRPr="00462587" w:rsidRDefault="00F21888" w:rsidP="00342178">
                            <w:pPr>
                              <w:autoSpaceDE w:val="0"/>
                              <w:autoSpaceDN w:val="0"/>
                              <w:adjustRightInd w:val="0"/>
                              <w:ind w:firstLine="1276"/>
                            </w:pPr>
                            <w:r w:rsidRPr="00462587">
                              <w:t>Orientador: Luiz Paulo Souto Fortes.</w:t>
                            </w:r>
                          </w:p>
                          <w:p w:rsidR="00F21888" w:rsidRPr="00462587" w:rsidRDefault="00F21888" w:rsidP="00342178">
                            <w:pPr>
                              <w:autoSpaceDE w:val="0"/>
                              <w:autoSpaceDN w:val="0"/>
                              <w:adjustRightInd w:val="0"/>
                              <w:ind w:left="993" w:firstLine="283"/>
                              <w:rPr>
                                <w:color w:val="000000" w:themeColor="text1"/>
                              </w:rPr>
                            </w:pPr>
                            <w:proofErr w:type="spellStart"/>
                            <w:r w:rsidRPr="00462587">
                              <w:rPr>
                                <w:color w:val="000000" w:themeColor="text1"/>
                              </w:rPr>
                              <w:t>Coorientador</w:t>
                            </w:r>
                            <w:proofErr w:type="spellEnd"/>
                            <w:proofErr w:type="gramStart"/>
                            <w:r w:rsidRPr="00462587">
                              <w:rPr>
                                <w:color w:val="000000" w:themeColor="text1"/>
                              </w:rPr>
                              <w:t xml:space="preserve">: </w:t>
                            </w:r>
                            <w:r w:rsidRPr="00462587">
                              <w:t>.</w:t>
                            </w:r>
                            <w:proofErr w:type="gramEnd"/>
                            <w:r w:rsidRPr="00462587">
                              <w:t xml:space="preserve"> Irving da Silva Badolato</w:t>
                            </w:r>
                          </w:p>
                          <w:p w:rsidR="00F21888" w:rsidRPr="00462587" w:rsidRDefault="00F21888" w:rsidP="00342178">
                            <w:pPr>
                              <w:autoSpaceDE w:val="0"/>
                              <w:autoSpaceDN w:val="0"/>
                              <w:adjustRightInd w:val="0"/>
                              <w:ind w:left="993" w:firstLine="283"/>
                              <w:rPr>
                                <w:color w:val="FF0000"/>
                              </w:rPr>
                            </w:pPr>
                            <w:r w:rsidRPr="00462587">
                              <w:t>Projeto final de Graduação em Engenharia Cartográfica - Universidade do Estado do Rio de Janeiro, Departamento de Engenharia.</w:t>
                            </w:r>
                          </w:p>
                          <w:p w:rsidR="00F21888" w:rsidRPr="004D5419" w:rsidRDefault="00F21888" w:rsidP="00342178">
                            <w:pPr>
                              <w:pStyle w:val="PargrafodaLista"/>
                              <w:autoSpaceDE w:val="0"/>
                              <w:autoSpaceDN w:val="0"/>
                              <w:adjustRightInd w:val="0"/>
                              <w:ind w:left="993" w:firstLine="273"/>
                            </w:pPr>
                            <w:r w:rsidRPr="00462587">
                              <w:t xml:space="preserve">1. </w:t>
                            </w:r>
                            <w:r w:rsidRPr="00462587">
                              <w:rPr>
                                <w:color w:val="FF0000"/>
                              </w:rPr>
                              <w:t xml:space="preserve">XXXXXXXXXX </w:t>
                            </w:r>
                            <w:r w:rsidRPr="00462587">
                              <w:t>2.</w:t>
                            </w:r>
                            <w:r w:rsidRPr="00462587">
                              <w:rPr>
                                <w:color w:val="FF0000"/>
                              </w:rPr>
                              <w:t xml:space="preserve"> XXXXXXXX</w:t>
                            </w:r>
                            <w:r w:rsidRPr="00462587">
                              <w:t>. I. Paulo Souto Fortes</w:t>
                            </w:r>
                            <w:r w:rsidRPr="00462587">
                              <w:rPr>
                                <w:color w:val="000000" w:themeColor="text1"/>
                              </w:rPr>
                              <w:t>, Luiz. II.</w:t>
                            </w:r>
                            <w:r>
                              <w:rPr>
                                <w:color w:val="000000" w:themeColor="text1"/>
                              </w:rPr>
                              <w:t xml:space="preserve"> </w:t>
                            </w:r>
                            <w:r w:rsidRPr="00462587">
                              <w:t>da Silva Badolato</w:t>
                            </w:r>
                            <w:r w:rsidRPr="00462587">
                              <w:rPr>
                                <w:color w:val="000000" w:themeColor="text1"/>
                              </w:rPr>
                              <w:t>, Irving</w:t>
                            </w:r>
                            <w:r w:rsidRPr="00462587">
                              <w:t xml:space="preserve"> III. Universidade do Estado do Rio de Janeiro. Departamento de Engenharia Cartográfica. III. Engenheiro Cartógrafo.</w:t>
                            </w:r>
                          </w:p>
                          <w:p w:rsidR="00F21888" w:rsidRPr="004D5419" w:rsidRDefault="00F21888" w:rsidP="00342178">
                            <w:pPr>
                              <w:autoSpaceDE w:val="0"/>
                              <w:autoSpaceDN w:val="0"/>
                              <w:adjustRightInd w:val="0"/>
                              <w:ind w:left="4533" w:firstLine="423"/>
                            </w:pPr>
                            <w:r w:rsidRPr="004D5419">
                              <w:t xml:space="preserve">CDU </w:t>
                            </w:r>
                            <w:r w:rsidRPr="003D46F3">
                              <w:rPr>
                                <w:color w:val="FF0000"/>
                              </w:rPr>
                              <w:t>XXX.XX</w:t>
                            </w:r>
                          </w:p>
                          <w:p w:rsidR="00F21888" w:rsidRDefault="00F21888" w:rsidP="0034217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1FDEFC0" id="_x0000_t202" coordsize="21600,21600" o:spt="202" path="m,l,21600r21600,l21600,xe">
                <v:stroke joinstyle="miter"/>
                <v:path gradientshapeok="t" o:connecttype="rect"/>
              </v:shapetype>
              <v:shape id="Text Box 3" o:spid="_x0000_s1026" type="#_x0000_t202" style="position:absolute;left:0;text-align:left;margin-left:46.25pt;margin-top:7.6pt;width:371.6pt;height:341.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">
                <v:textbox>
                  <w:txbxContent>
                    <w:p w:rsidR="00F21888" w:rsidRPr="00372612" w:rsidRDefault="00F21888" w:rsidP="00342178">
                      <w:pPr>
                        <w:autoSpaceDE w:val="0"/>
                        <w:autoSpaceDN w:val="0"/>
                        <w:adjustRightInd w:val="0"/>
                        <w:ind w:left="993"/>
                      </w:pPr>
                    </w:p>
                    <w:p w:rsidR="00F21888" w:rsidRPr="00462587" w:rsidRDefault="00F21888" w:rsidP="00342178">
                      <w:pPr>
                        <w:autoSpaceDE w:val="0"/>
                        <w:autoSpaceDN w:val="0"/>
                        <w:adjustRightInd w:val="0"/>
                        <w:ind w:firstLine="993"/>
                      </w:pPr>
                      <w:r w:rsidRPr="00462587">
                        <w:t>Carvalho, Guilherme Lobo Magalhães Garcia de.</w:t>
                      </w:r>
                    </w:p>
                    <w:p w:rsidR="00F21888" w:rsidRPr="00462587" w:rsidRDefault="00F21888" w:rsidP="00342178">
                      <w:pPr>
                        <w:autoSpaceDE w:val="0"/>
                        <w:autoSpaceDN w:val="0"/>
                        <w:adjustRightInd w:val="0"/>
                        <w:ind w:left="993" w:firstLine="283"/>
                      </w:pPr>
                      <w:r w:rsidRPr="00462587">
                        <w:t>Melhorando a solução de posicionamento GNSS proporcionada por smartphone / Guilherme Lobo Magalhães Garcia de Carvalho. – 2</w:t>
                      </w:r>
                      <w:r w:rsidRPr="00462587">
                        <w:rPr>
                          <w:color w:val="000000" w:themeColor="text1"/>
                        </w:rPr>
                        <w:t>019</w:t>
                      </w:r>
                      <w:r w:rsidRPr="00462587">
                        <w:t xml:space="preserve">. </w:t>
                      </w:r>
                    </w:p>
                    <w:p w:rsidR="00F21888" w:rsidRPr="00462587" w:rsidRDefault="00F21888" w:rsidP="00342178">
                      <w:pPr>
                        <w:autoSpaceDE w:val="0"/>
                        <w:autoSpaceDN w:val="0"/>
                        <w:adjustRightInd w:val="0"/>
                        <w:ind w:left="993" w:firstLine="283"/>
                      </w:pPr>
                      <w:r w:rsidRPr="00462587">
                        <w:rPr>
                          <w:color w:val="FF0000"/>
                        </w:rPr>
                        <w:t>??</w:t>
                      </w:r>
                      <w:r w:rsidRPr="00462587">
                        <w:rPr>
                          <w:color w:val="000000"/>
                        </w:rPr>
                        <w:t xml:space="preserve"> f. : </w:t>
                      </w:r>
                      <w:r w:rsidRPr="00462587">
                        <w:rPr>
                          <w:color w:val="FF0000"/>
                        </w:rPr>
                        <w:t>il. (se tiver ilustrações)</w:t>
                      </w:r>
                    </w:p>
                    <w:p w:rsidR="00F21888" w:rsidRPr="00462587" w:rsidRDefault="00F21888" w:rsidP="00342178">
                      <w:pPr>
                        <w:autoSpaceDE w:val="0"/>
                        <w:autoSpaceDN w:val="0"/>
                        <w:adjustRightInd w:val="0"/>
                        <w:ind w:firstLine="1276"/>
                      </w:pPr>
                      <w:r w:rsidRPr="00462587">
                        <w:t>Orientador: Luiz Paulo Souto Fortes.</w:t>
                      </w:r>
                    </w:p>
                    <w:p w:rsidR="00F21888" w:rsidRPr="00462587" w:rsidRDefault="00F21888" w:rsidP="00342178">
                      <w:pPr>
                        <w:autoSpaceDE w:val="0"/>
                        <w:autoSpaceDN w:val="0"/>
                        <w:adjustRightInd w:val="0"/>
                        <w:ind w:left="993" w:firstLine="283"/>
                        <w:rPr>
                          <w:color w:val="000000" w:themeColor="text1"/>
                        </w:rPr>
                      </w:pPr>
                      <w:proofErr w:type="spellStart"/>
                      <w:r w:rsidRPr="00462587">
                        <w:rPr>
                          <w:color w:val="000000" w:themeColor="text1"/>
                        </w:rPr>
                        <w:t>Coorientador</w:t>
                      </w:r>
                      <w:proofErr w:type="spellEnd"/>
                      <w:proofErr w:type="gramStart"/>
                      <w:r w:rsidRPr="00462587">
                        <w:rPr>
                          <w:color w:val="000000" w:themeColor="text1"/>
                        </w:rPr>
                        <w:t xml:space="preserve">: </w:t>
                      </w:r>
                      <w:r w:rsidRPr="00462587">
                        <w:t>.</w:t>
                      </w:r>
                      <w:proofErr w:type="gramEnd"/>
                      <w:r w:rsidRPr="00462587">
                        <w:t xml:space="preserve"> Irving da Silva Badolato</w:t>
                      </w:r>
                    </w:p>
                    <w:p w:rsidR="00F21888" w:rsidRPr="00462587" w:rsidRDefault="00F21888" w:rsidP="00342178">
                      <w:pPr>
                        <w:autoSpaceDE w:val="0"/>
                        <w:autoSpaceDN w:val="0"/>
                        <w:adjustRightInd w:val="0"/>
                        <w:ind w:left="993" w:firstLine="283"/>
                        <w:rPr>
                          <w:color w:val="FF0000"/>
                        </w:rPr>
                      </w:pPr>
                      <w:r w:rsidRPr="00462587">
                        <w:t>Projeto final de Graduação em Engenharia Cartográfica - Universidade do Estado do Rio de Janeiro, Departamento de Engenharia.</w:t>
                      </w:r>
                    </w:p>
                    <w:p w:rsidR="00F21888" w:rsidRPr="004D5419" w:rsidRDefault="00F21888" w:rsidP="00342178">
                      <w:pPr>
                        <w:pStyle w:val="PargrafodaLista"/>
                        <w:autoSpaceDE w:val="0"/>
                        <w:autoSpaceDN w:val="0"/>
                        <w:adjustRightInd w:val="0"/>
                        <w:ind w:left="993" w:firstLine="273"/>
                      </w:pPr>
                      <w:r w:rsidRPr="00462587">
                        <w:t xml:space="preserve">1. </w:t>
                      </w:r>
                      <w:r w:rsidRPr="00462587">
                        <w:rPr>
                          <w:color w:val="FF0000"/>
                        </w:rPr>
                        <w:t xml:space="preserve">XXXXXXXXXX </w:t>
                      </w:r>
                      <w:r w:rsidRPr="00462587">
                        <w:t>2.</w:t>
                      </w:r>
                      <w:r w:rsidRPr="00462587">
                        <w:rPr>
                          <w:color w:val="FF0000"/>
                        </w:rPr>
                        <w:t xml:space="preserve"> XXXXXXXX</w:t>
                      </w:r>
                      <w:r w:rsidRPr="00462587">
                        <w:t>. I. Paulo Souto Fortes</w:t>
                      </w:r>
                      <w:r w:rsidRPr="00462587">
                        <w:rPr>
                          <w:color w:val="000000" w:themeColor="text1"/>
                        </w:rPr>
                        <w:t>, Luiz. II.</w:t>
                      </w:r>
                      <w:r>
                        <w:rPr>
                          <w:color w:val="000000" w:themeColor="text1"/>
                        </w:rPr>
                        <w:t xml:space="preserve"> </w:t>
                      </w:r>
                      <w:r w:rsidRPr="00462587">
                        <w:t>da Silva Badolato</w:t>
                      </w:r>
                      <w:r w:rsidRPr="00462587">
                        <w:rPr>
                          <w:color w:val="000000" w:themeColor="text1"/>
                        </w:rPr>
                        <w:t>, Irving</w:t>
                      </w:r>
                      <w:r w:rsidRPr="00462587">
                        <w:t xml:space="preserve"> III. Universidade do Estado do Rio de Janeiro. Departamento de Engenharia Cartográfica. III. Engenheiro Cartógrafo.</w:t>
                      </w:r>
                    </w:p>
                    <w:p w:rsidR="00F21888" w:rsidRPr="004D5419" w:rsidRDefault="00F21888" w:rsidP="00342178">
                      <w:pPr>
                        <w:autoSpaceDE w:val="0"/>
                        <w:autoSpaceDN w:val="0"/>
                        <w:adjustRightInd w:val="0"/>
                        <w:ind w:left="4533" w:firstLine="423"/>
                      </w:pPr>
                      <w:r w:rsidRPr="004D5419">
                        <w:t xml:space="preserve">CDU </w:t>
                      </w:r>
                      <w:r w:rsidRPr="003D46F3">
                        <w:rPr>
                          <w:color w:val="FF0000"/>
                        </w:rPr>
                        <w:t>XXX.XX</w:t>
                      </w:r>
                    </w:p>
                    <w:p w:rsidR="00F21888" w:rsidRDefault="00F21888" w:rsidP="00342178"/>
                  </w:txbxContent>
                </v:textbox>
              </v:shape>
            </w:pict>
          </mc:Fallback>
        </mc:AlternateContent>
      </w:r>
      <w:r>
        <w:rPr>
          <w:noProof/>
        </w:rPr>
        <mc:AlternateContent>
          <mc:Choice Requires="wps">
            <w:drawing>
              <wp:anchor distT="0" distB="0" distL="114300" distR="114300" simplePos="0" relativeHeight="251658752" behindDoc="0" locked="0" layoutInCell="1" allowOverlap="1" wp14:anchorId="2B84820D">
                <wp:simplePos x="0" y="0"/>
                <wp:positionH relativeFrom="column">
                  <wp:posOffset>767715</wp:posOffset>
                </wp:positionH>
                <wp:positionV relativeFrom="paragraph">
                  <wp:posOffset>15875</wp:posOffset>
                </wp:positionV>
                <wp:extent cx="523875" cy="257175"/>
                <wp:effectExtent l="0" t="0" r="0" b="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21888" w:rsidRDefault="00F21888" w:rsidP="0034217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84820D" id="Text Box 4" o:spid="_x0000_s1027" type="#_x0000_t202" style="position:absolute;left:0;text-align:left;margin-left:60.45pt;margin-top:1.25pt;width:41.25pt;height:20.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" filled="f" stroked="f">
                <v:textbox>
                  <w:txbxContent>
                    <w:p w:rsidR="00F21888" w:rsidRDefault="00F21888" w:rsidP="00342178"/>
                  </w:txbxContent>
                </v:textbox>
              </v:shape>
            </w:pict>
          </mc:Fallback>
        </mc:AlternateContent>
      </w:r>
    </w:p>
    <w:p w:rsidR="00342178" w:rsidRDefault="00342178" w:rsidP="00342178">
      <w:pPr>
        <w:autoSpaceDE w:val="0"/>
        <w:autoSpaceDN w:val="0"/>
        <w:adjustRightInd w:val="0"/>
      </w:pPr>
    </w:p>
    <w:p w:rsidR="00342178" w:rsidRDefault="00B07ED7" w:rsidP="00342178">
      <w:pPr>
        <w:autoSpaceDE w:val="0"/>
        <w:autoSpaceDN w:val="0"/>
        <w:adjustRightInd w:val="0"/>
      </w:pPr>
      <w:r>
        <w:rPr>
          <w:noProof/>
        </w:rPr>
        <mc:AlternateContent>
          <mc:Choice Requires="wps">
            <w:drawing>
              <wp:anchor distT="0" distB="0" distL="114300" distR="114300" simplePos="0" relativeHeight="251659776" behindDoc="0" locked="0" layoutInCell="1" allowOverlap="1" wp14:anchorId="345A11E9">
                <wp:simplePos x="0" y="0"/>
                <wp:positionH relativeFrom="column">
                  <wp:posOffset>240030</wp:posOffset>
                </wp:positionH>
                <wp:positionV relativeFrom="paragraph">
                  <wp:posOffset>14605</wp:posOffset>
                </wp:positionV>
                <wp:extent cx="1121410" cy="314325"/>
                <wp:effectExtent l="0" t="0" r="0" b="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21888" w:rsidRPr="00372612" w:rsidRDefault="00F21888" w:rsidP="00342178">
                            <w:pPr>
                              <w:autoSpaceDE w:val="0"/>
                              <w:autoSpaceDN w:val="0"/>
                              <w:adjustRightInd w:val="0"/>
                              <w:rPr>
                                <w:szCs w:val="20"/>
                              </w:rPr>
                            </w:pPr>
                            <w:r w:rsidRPr="00462587">
                              <w:t>S</w:t>
                            </w:r>
                            <w:r w:rsidRPr="00462587">
                              <w:rPr>
                                <w:color w:val="FF0000"/>
                              </w:rPr>
                              <w:t>XX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A11E9" id="Text Box 5" o:spid="_x0000_s1028" type="#_x0000_t202" style="position:absolute;left:0;text-align:left;margin-left:18.9pt;margin-top:1.15pt;width:88.3pt;height:24.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" filled="f" stroked="f">
                <v:textbox>
                  <w:txbxContent>
                    <w:p w:rsidR="00F21888" w:rsidRPr="00372612" w:rsidRDefault="00F21888" w:rsidP="00342178">
                      <w:pPr>
                        <w:autoSpaceDE w:val="0"/>
                        <w:autoSpaceDN w:val="0"/>
                        <w:adjustRightInd w:val="0"/>
                        <w:rPr>
                          <w:szCs w:val="20"/>
                        </w:rPr>
                      </w:pPr>
                      <w:r w:rsidRPr="00462587">
                        <w:t>S</w:t>
                      </w:r>
                      <w:r w:rsidRPr="00462587">
                        <w:rPr>
                          <w:color w:val="FF0000"/>
                        </w:rPr>
                        <w:t>XXX</w:t>
                      </w:r>
                    </w:p>
                  </w:txbxContent>
                </v:textbox>
              </v:shape>
            </w:pict>
          </mc:Fallback>
        </mc:AlternateContent>
      </w: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pPr>
    </w:p>
    <w:p w:rsidR="00342178" w:rsidRDefault="00342178" w:rsidP="00342178">
      <w:pPr>
        <w:autoSpaceDE w:val="0"/>
        <w:autoSpaceDN w:val="0"/>
        <w:adjustRightInd w:val="0"/>
        <w:ind w:firstLine="708"/>
      </w:pPr>
    </w:p>
    <w:p w:rsidR="00342178" w:rsidRPr="00A97B76" w:rsidRDefault="00342178" w:rsidP="00342178">
      <w:pPr>
        <w:autoSpaceDE w:val="0"/>
        <w:autoSpaceDN w:val="0"/>
        <w:adjustRightInd w:val="0"/>
        <w:ind w:firstLine="708"/>
      </w:pPr>
      <w:r w:rsidRPr="00A97B76">
        <w:t>Autorizo para fins acadêmicos e científicos, a reprodução total ou parcial dest</w:t>
      </w:r>
      <w:r>
        <w:t>e</w:t>
      </w:r>
      <w:r w:rsidRPr="00A97B76">
        <w:t xml:space="preserve"> </w:t>
      </w:r>
      <w:r>
        <w:t>projeto final</w:t>
      </w:r>
      <w:r w:rsidRPr="00A97B76">
        <w:t>.</w:t>
      </w:r>
    </w:p>
    <w:p w:rsidR="00342178" w:rsidRPr="00A97B76" w:rsidRDefault="00342178" w:rsidP="00342178">
      <w:pPr>
        <w:autoSpaceDE w:val="0"/>
        <w:autoSpaceDN w:val="0"/>
        <w:adjustRightInd w:val="0"/>
      </w:pPr>
    </w:p>
    <w:p w:rsidR="00342178" w:rsidRPr="00A97B76" w:rsidRDefault="00342178" w:rsidP="00342178">
      <w:pPr>
        <w:autoSpaceDE w:val="0"/>
        <w:autoSpaceDN w:val="0"/>
        <w:adjustRightInd w:val="0"/>
      </w:pPr>
      <w:r w:rsidRPr="00A97B76">
        <w:t>__</w:t>
      </w:r>
      <w:r w:rsidR="002C360C">
        <w:t xml:space="preserve">____________________________ </w:t>
      </w:r>
      <w:r w:rsidR="002C360C">
        <w:tab/>
      </w:r>
      <w:r w:rsidR="002C360C">
        <w:tab/>
      </w:r>
      <w:r w:rsidRPr="00A97B76">
        <w:t>________________________</w:t>
      </w:r>
    </w:p>
    <w:p w:rsidR="00342178" w:rsidRPr="00A97B76" w:rsidRDefault="00342178" w:rsidP="00342178">
      <w:pPr>
        <w:autoSpaceDE w:val="0"/>
        <w:autoSpaceDN w:val="0"/>
        <w:adjustRightInd w:val="0"/>
        <w:ind w:left="708" w:firstLine="708"/>
      </w:pPr>
      <w:r w:rsidRPr="00A97B76">
        <w:t xml:space="preserve">Assinatura </w:t>
      </w:r>
      <w:r w:rsidRPr="00A97B76">
        <w:tab/>
      </w:r>
      <w:r w:rsidRPr="00A97B76">
        <w:tab/>
      </w:r>
      <w:r w:rsidRPr="00A97B76">
        <w:tab/>
      </w:r>
      <w:r w:rsidRPr="00A97B76">
        <w:tab/>
      </w:r>
      <w:r w:rsidRPr="00A97B76">
        <w:tab/>
      </w:r>
      <w:r w:rsidRPr="00A97B76">
        <w:tab/>
      </w:r>
      <w:r w:rsidRPr="00A97B76">
        <w:tab/>
        <w:t>Data</w:t>
      </w:r>
    </w:p>
    <w:p w:rsidR="00342178" w:rsidRPr="0040771B" w:rsidRDefault="00342178" w:rsidP="00342178">
      <w:pPr>
        <w:jc w:val="center"/>
      </w:pPr>
    </w:p>
    <w:p w:rsidR="00342178" w:rsidRDefault="00342178" w:rsidP="00342178">
      <w:pPr>
        <w:jc w:val="center"/>
      </w:pPr>
    </w:p>
    <w:p w:rsidR="002C360C" w:rsidRDefault="00290894" w:rsidP="002C360C">
      <w:pPr>
        <w:jc w:val="center"/>
      </w:pPr>
      <w:r w:rsidRPr="00290894">
        <w:t>Guilherme Lobo Magalhães Garcia de Carvalho</w:t>
      </w:r>
    </w:p>
    <w:p w:rsidR="00342178" w:rsidRPr="00C565C3" w:rsidRDefault="002C360C" w:rsidP="00C565C3">
      <w:pPr>
        <w:jc w:val="center"/>
        <w:rPr>
          <w:b/>
        </w:rPr>
      </w:pPr>
      <w:r>
        <w:br w:type="page"/>
      </w:r>
      <w:r w:rsidR="000B7517" w:rsidRPr="000B7517">
        <w:rPr>
          <w:b/>
        </w:rPr>
        <w:lastRenderedPageBreak/>
        <w:t>Melhorando a solução de posicionamento GNSS proporcionada por smartphone</w:t>
      </w:r>
      <w:r w:rsidR="002A382D" w:rsidRPr="000B7517">
        <w:rPr>
          <w:b/>
        </w:rPr>
        <w:t>.</w:t>
      </w:r>
    </w:p>
    <w:p w:rsidR="00342178" w:rsidRPr="0040771B" w:rsidRDefault="00342178" w:rsidP="00342178">
      <w:pPr>
        <w:jc w:val="center"/>
      </w:pPr>
    </w:p>
    <w:p w:rsidR="00342178" w:rsidRPr="0040771B" w:rsidRDefault="00342178" w:rsidP="00342178">
      <w:pPr>
        <w:ind w:left="4395"/>
      </w:pPr>
      <w:r>
        <w:t>Projeto Final apresentado ao Departamento de Engenharia Cartográfica da Universidade do Estado do Rio de Janeiro, para obtenção do grau de bacharelado em Engenharia Cartográfica.</w:t>
      </w:r>
    </w:p>
    <w:p w:rsidR="00342178" w:rsidRPr="0040771B" w:rsidRDefault="00342178" w:rsidP="00342178"/>
    <w:p w:rsidR="00342178" w:rsidRPr="0040771B" w:rsidRDefault="00342178" w:rsidP="004E7969">
      <w:r w:rsidRPr="00290894">
        <w:rPr>
          <w:highlight w:val="yellow"/>
        </w:rPr>
        <w:t xml:space="preserve">Aprovada em </w:t>
      </w:r>
      <w:r w:rsidRPr="00290894">
        <w:rPr>
          <w:color w:val="FF0000"/>
          <w:highlight w:val="yellow"/>
        </w:rPr>
        <w:t>XX</w:t>
      </w:r>
      <w:r w:rsidRPr="00290894">
        <w:rPr>
          <w:highlight w:val="yellow"/>
        </w:rPr>
        <w:t xml:space="preserve"> de </w:t>
      </w:r>
      <w:r w:rsidRPr="00290894">
        <w:rPr>
          <w:color w:val="FF0000"/>
          <w:highlight w:val="yellow"/>
        </w:rPr>
        <w:t>mês</w:t>
      </w:r>
      <w:r w:rsidRPr="00290894">
        <w:rPr>
          <w:highlight w:val="yellow"/>
        </w:rPr>
        <w:t xml:space="preserve"> de </w:t>
      </w:r>
      <w:r w:rsidRPr="00290894">
        <w:rPr>
          <w:color w:val="FF0000"/>
          <w:highlight w:val="yellow"/>
        </w:rPr>
        <w:t>ano</w:t>
      </w:r>
      <w:r w:rsidRPr="00290894">
        <w:rPr>
          <w:highlight w:val="yellow"/>
        </w:rPr>
        <w:t>.</w:t>
      </w:r>
    </w:p>
    <w:p w:rsidR="00342178" w:rsidRPr="0040771B" w:rsidRDefault="00342178" w:rsidP="00342178"/>
    <w:p w:rsidR="00342178" w:rsidRPr="0040771B" w:rsidRDefault="00342178" w:rsidP="004E7969">
      <w:r w:rsidRPr="0040771B">
        <w:t>Banca Examinadora:</w:t>
      </w:r>
    </w:p>
    <w:p w:rsidR="00342178" w:rsidRPr="0040771B" w:rsidRDefault="00342178" w:rsidP="00342178">
      <w:pPr>
        <w:tabs>
          <w:tab w:val="left" w:pos="3600"/>
        </w:tabs>
        <w:jc w:val="center"/>
      </w:pPr>
      <w:r w:rsidRPr="0040771B">
        <w:t>_____________________________________________</w:t>
      </w:r>
    </w:p>
    <w:p w:rsidR="00342178" w:rsidRPr="0040771B" w:rsidRDefault="00342178" w:rsidP="00342178">
      <w:pPr>
        <w:tabs>
          <w:tab w:val="left" w:pos="3600"/>
        </w:tabs>
        <w:ind w:left="1800"/>
      </w:pPr>
      <w:r>
        <w:t>Prof. Dr.</w:t>
      </w:r>
      <w:r w:rsidR="00F01FD8">
        <w:t xml:space="preserve"> </w:t>
      </w:r>
      <w:r w:rsidR="00290894">
        <w:t>Luiz Paulo de Souto Fortes</w:t>
      </w:r>
      <w:r>
        <w:t xml:space="preserve"> - Orientador</w:t>
      </w:r>
    </w:p>
    <w:p w:rsidR="00342178" w:rsidRPr="0040771B" w:rsidRDefault="00342178" w:rsidP="00342178">
      <w:pPr>
        <w:tabs>
          <w:tab w:val="left" w:pos="3600"/>
        </w:tabs>
        <w:ind w:left="1800"/>
      </w:pPr>
      <w:r>
        <w:t>Departamento de Engenharia Cartográfica</w:t>
      </w:r>
      <w:r w:rsidR="00F01FD8">
        <w:t xml:space="preserve"> </w:t>
      </w:r>
      <w:r>
        <w:t>-</w:t>
      </w:r>
      <w:r w:rsidRPr="0040771B">
        <w:t xml:space="preserve"> UERJ</w:t>
      </w:r>
    </w:p>
    <w:p w:rsidR="00342178" w:rsidRPr="0040771B" w:rsidRDefault="00342178" w:rsidP="00342178">
      <w:pPr>
        <w:tabs>
          <w:tab w:val="left" w:pos="3600"/>
        </w:tabs>
        <w:jc w:val="center"/>
      </w:pPr>
    </w:p>
    <w:p w:rsidR="00342178" w:rsidRPr="0040771B" w:rsidRDefault="00342178" w:rsidP="00342178">
      <w:pPr>
        <w:tabs>
          <w:tab w:val="left" w:pos="3600"/>
        </w:tabs>
        <w:jc w:val="center"/>
      </w:pPr>
      <w:r w:rsidRPr="0040771B">
        <w:t>_____________________________________________</w:t>
      </w:r>
    </w:p>
    <w:p w:rsidR="00290894" w:rsidRPr="0040771B" w:rsidRDefault="00290894" w:rsidP="00290894">
      <w:pPr>
        <w:tabs>
          <w:tab w:val="left" w:pos="3600"/>
        </w:tabs>
        <w:ind w:left="1800"/>
      </w:pPr>
      <w:r>
        <w:t>Irving da Silva Badolato</w:t>
      </w:r>
      <w:r w:rsidRPr="00290894">
        <w:t xml:space="preserve"> </w:t>
      </w:r>
      <w:r w:rsidR="0024651B">
        <w:t xml:space="preserve">- </w:t>
      </w:r>
      <w:proofErr w:type="spellStart"/>
      <w:r w:rsidR="0024651B">
        <w:t>Coorientador</w:t>
      </w:r>
      <w:proofErr w:type="spellEnd"/>
    </w:p>
    <w:p w:rsidR="00290894" w:rsidRPr="0040771B" w:rsidRDefault="00290894" w:rsidP="00290894">
      <w:pPr>
        <w:tabs>
          <w:tab w:val="left" w:pos="3600"/>
        </w:tabs>
        <w:ind w:left="1800"/>
      </w:pPr>
      <w:r>
        <w:t>Departamento de Engenharia Cartográfica -</w:t>
      </w:r>
      <w:r w:rsidRPr="0040771B">
        <w:t xml:space="preserve"> UERJ</w:t>
      </w:r>
    </w:p>
    <w:p w:rsidR="00342178" w:rsidRPr="0040771B" w:rsidRDefault="00342178" w:rsidP="00290894">
      <w:pPr>
        <w:tabs>
          <w:tab w:val="left" w:pos="3600"/>
        </w:tabs>
        <w:ind w:left="1800"/>
      </w:pPr>
    </w:p>
    <w:p w:rsidR="00342178" w:rsidRPr="0040771B" w:rsidRDefault="00342178" w:rsidP="00342178">
      <w:pPr>
        <w:tabs>
          <w:tab w:val="left" w:pos="3600"/>
        </w:tabs>
        <w:jc w:val="center"/>
      </w:pPr>
      <w:r w:rsidRPr="0040771B">
        <w:t>_____________________________________________</w:t>
      </w:r>
    </w:p>
    <w:p w:rsidR="000B7517" w:rsidRPr="00290894" w:rsidRDefault="000B7517" w:rsidP="000B7517">
      <w:pPr>
        <w:tabs>
          <w:tab w:val="left" w:pos="3600"/>
        </w:tabs>
        <w:ind w:left="1800"/>
        <w:rPr>
          <w:highlight w:val="yellow"/>
        </w:rPr>
      </w:pPr>
      <w:r w:rsidRPr="00290894">
        <w:rPr>
          <w:highlight w:val="yellow"/>
        </w:rPr>
        <w:t xml:space="preserve">Prof. </w:t>
      </w:r>
      <w:proofErr w:type="spellStart"/>
      <w:r w:rsidRPr="00290894">
        <w:rPr>
          <w:highlight w:val="yellow"/>
        </w:rPr>
        <w:t>MsC</w:t>
      </w:r>
      <w:proofErr w:type="spellEnd"/>
      <w:r w:rsidRPr="00290894">
        <w:rPr>
          <w:highlight w:val="yellow"/>
        </w:rPr>
        <w:t xml:space="preserve">. Carlos Henrique </w:t>
      </w:r>
    </w:p>
    <w:p w:rsidR="00342178" w:rsidRPr="000F05ED" w:rsidRDefault="004B0BE9" w:rsidP="00342178">
      <w:pPr>
        <w:tabs>
          <w:tab w:val="left" w:pos="3600"/>
        </w:tabs>
        <w:ind w:left="1800"/>
        <w:rPr>
          <w:color w:val="FF0000"/>
        </w:rPr>
      </w:pPr>
      <w:r w:rsidRPr="00290894">
        <w:rPr>
          <w:highlight w:val="yellow"/>
        </w:rPr>
        <w:t>Departamento de Engenharia Cartográfica</w:t>
      </w:r>
      <w:r w:rsidR="00F01FD8" w:rsidRPr="00290894">
        <w:rPr>
          <w:highlight w:val="yellow"/>
        </w:rPr>
        <w:t xml:space="preserve"> </w:t>
      </w:r>
      <w:r w:rsidRPr="00290894">
        <w:rPr>
          <w:highlight w:val="yellow"/>
        </w:rPr>
        <w:t>- UERJ</w:t>
      </w:r>
      <w:r w:rsidR="00342178" w:rsidRPr="000F05ED">
        <w:t xml:space="preserve"> </w:t>
      </w:r>
    </w:p>
    <w:p w:rsidR="00342178" w:rsidRPr="0040771B" w:rsidRDefault="00342178" w:rsidP="00342178">
      <w:pPr>
        <w:tabs>
          <w:tab w:val="left" w:pos="3600"/>
        </w:tabs>
        <w:jc w:val="center"/>
      </w:pPr>
    </w:p>
    <w:p w:rsidR="00342178" w:rsidRPr="0040771B" w:rsidRDefault="00342178" w:rsidP="00342178">
      <w:pPr>
        <w:tabs>
          <w:tab w:val="left" w:pos="3600"/>
        </w:tabs>
        <w:jc w:val="center"/>
      </w:pPr>
      <w:r w:rsidRPr="0040771B">
        <w:t>_____________________________________________</w:t>
      </w:r>
    </w:p>
    <w:p w:rsidR="00342178" w:rsidRPr="000B7517" w:rsidRDefault="000B7517" w:rsidP="00342178">
      <w:pPr>
        <w:tabs>
          <w:tab w:val="left" w:pos="3600"/>
        </w:tabs>
        <w:ind w:left="1800"/>
        <w:rPr>
          <w:highlight w:val="yellow"/>
        </w:rPr>
      </w:pPr>
      <w:r w:rsidRPr="000B7517">
        <w:rPr>
          <w:highlight w:val="yellow"/>
        </w:rPr>
        <w:t>Sonia Alves</w:t>
      </w:r>
    </w:p>
    <w:p w:rsidR="00342178" w:rsidRPr="004B0BE9" w:rsidRDefault="000B7517" w:rsidP="00342178">
      <w:pPr>
        <w:tabs>
          <w:tab w:val="left" w:pos="3600"/>
        </w:tabs>
        <w:ind w:left="1800"/>
      </w:pPr>
      <w:r w:rsidRPr="000B7517">
        <w:rPr>
          <w:highlight w:val="yellow"/>
        </w:rPr>
        <w:t>IBGE</w:t>
      </w:r>
      <w:r w:rsidR="00342178" w:rsidRPr="004B0BE9">
        <w:t xml:space="preserve"> </w:t>
      </w:r>
    </w:p>
    <w:p w:rsidR="00342178" w:rsidRPr="0040771B" w:rsidRDefault="00342178" w:rsidP="00342178">
      <w:pPr>
        <w:tabs>
          <w:tab w:val="left" w:pos="3600"/>
        </w:tabs>
        <w:jc w:val="center"/>
      </w:pPr>
    </w:p>
    <w:p w:rsidR="00342178" w:rsidRPr="0040771B" w:rsidRDefault="00342178" w:rsidP="002C360C">
      <w:pPr>
        <w:ind w:firstLine="0"/>
      </w:pPr>
    </w:p>
    <w:p w:rsidR="00342178" w:rsidRPr="0040771B" w:rsidRDefault="00342178" w:rsidP="00342178">
      <w:pPr>
        <w:jc w:val="center"/>
      </w:pPr>
      <w:r w:rsidRPr="0040771B">
        <w:t>Rio de Janeiro</w:t>
      </w:r>
    </w:p>
    <w:p w:rsidR="002C360C" w:rsidRDefault="002C360C" w:rsidP="00342178">
      <w:pPr>
        <w:jc w:val="center"/>
      </w:pPr>
      <w:r>
        <w:t>201</w:t>
      </w:r>
      <w:r w:rsidR="00290894">
        <w:t>9</w:t>
      </w:r>
    </w:p>
    <w:p w:rsidR="00342178" w:rsidRPr="0040771B" w:rsidRDefault="00342178" w:rsidP="00342178">
      <w:pPr>
        <w:jc w:val="center"/>
        <w:rPr>
          <w:b/>
        </w:rPr>
      </w:pPr>
      <w:r w:rsidRPr="0040771B">
        <w:br w:type="page"/>
      </w:r>
      <w:r w:rsidRPr="0040771B">
        <w:rPr>
          <w:b/>
        </w:rPr>
        <w:lastRenderedPageBreak/>
        <w:t>DEDICATÓRIA</w:t>
      </w:r>
    </w:p>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Pr>
        <w:ind w:right="764"/>
      </w:pPr>
    </w:p>
    <w:p w:rsidR="00342178" w:rsidRPr="00290894" w:rsidRDefault="00342178" w:rsidP="00342178">
      <w:pPr>
        <w:spacing w:after="120"/>
        <w:rPr>
          <w:highlight w:val="yellow"/>
        </w:rPr>
      </w:pPr>
      <w:r w:rsidRPr="00290894">
        <w:rPr>
          <w:highlight w:val="yellow"/>
        </w:rPr>
        <w:t xml:space="preserve">Aos meus pais, </w:t>
      </w:r>
      <w:proofErr w:type="spellStart"/>
      <w:r w:rsidRPr="00290894">
        <w:rPr>
          <w:highlight w:val="yellow"/>
        </w:rPr>
        <w:t>Hildermes</w:t>
      </w:r>
      <w:proofErr w:type="spellEnd"/>
      <w:r w:rsidRPr="00290894">
        <w:rPr>
          <w:highlight w:val="yellow"/>
        </w:rPr>
        <w:t xml:space="preserve"> José Medeiros e Francisca das Chagas Sousa, que sempre me apoiaram e nunca mediram esforços para que eu alcançasse meus objetivos.</w:t>
      </w:r>
    </w:p>
    <w:p w:rsidR="00342178" w:rsidRPr="00C22E6B" w:rsidRDefault="00F03231" w:rsidP="00342178">
      <w:pPr>
        <w:spacing w:after="120"/>
      </w:pPr>
      <w:r w:rsidRPr="00290894">
        <w:rPr>
          <w:highlight w:val="yellow"/>
        </w:rPr>
        <w:t>Aos</w:t>
      </w:r>
      <w:r w:rsidR="00376B99" w:rsidRPr="00290894">
        <w:rPr>
          <w:highlight w:val="yellow"/>
        </w:rPr>
        <w:t xml:space="preserve"> meus queridos amigos de classe </w:t>
      </w:r>
      <w:proofErr w:type="spellStart"/>
      <w:r w:rsidR="00376B99" w:rsidRPr="00290894">
        <w:rPr>
          <w:highlight w:val="yellow"/>
        </w:rPr>
        <w:t>Oreiro</w:t>
      </w:r>
      <w:proofErr w:type="spellEnd"/>
      <w:r w:rsidR="00376B99" w:rsidRPr="00290894">
        <w:rPr>
          <w:highlight w:val="yellow"/>
        </w:rPr>
        <w:t xml:space="preserve"> e</w:t>
      </w:r>
      <w:r w:rsidR="00342178" w:rsidRPr="00290894">
        <w:rPr>
          <w:highlight w:val="yellow"/>
        </w:rPr>
        <w:t xml:space="preserve"> Silas, os quais trilhei boa parte de minha graduação. E a todos </w:t>
      </w:r>
      <w:r w:rsidRPr="00290894">
        <w:rPr>
          <w:highlight w:val="yellow"/>
        </w:rPr>
        <w:t>os</w:t>
      </w:r>
      <w:r w:rsidR="00342178" w:rsidRPr="00290894">
        <w:rPr>
          <w:highlight w:val="yellow"/>
        </w:rPr>
        <w:t xml:space="preserve"> meus colegas de cartografia.</w:t>
      </w:r>
      <w:r w:rsidR="00342178" w:rsidRPr="00C22E6B">
        <w:t xml:space="preserve"> </w:t>
      </w:r>
    </w:p>
    <w:p w:rsidR="00342178" w:rsidRPr="0040771B" w:rsidRDefault="00342178" w:rsidP="00342178">
      <w:pPr>
        <w:jc w:val="center"/>
        <w:rPr>
          <w:b/>
        </w:rPr>
      </w:pPr>
      <w:r w:rsidRPr="0040771B">
        <w:br w:type="page"/>
      </w:r>
      <w:r w:rsidRPr="0040771B">
        <w:rPr>
          <w:b/>
        </w:rPr>
        <w:lastRenderedPageBreak/>
        <w:t>AGRADECIMENTOS</w:t>
      </w:r>
    </w:p>
    <w:p w:rsidR="00342178" w:rsidRPr="0040771B" w:rsidRDefault="00342178" w:rsidP="00342178"/>
    <w:p w:rsidR="00342178" w:rsidRDefault="00342178" w:rsidP="00342178"/>
    <w:p w:rsidR="00342178" w:rsidRPr="00290894" w:rsidRDefault="00342178" w:rsidP="001B7E24">
      <w:pPr>
        <w:rPr>
          <w:highlight w:val="yellow"/>
        </w:rPr>
      </w:pPr>
      <w:r w:rsidRPr="00290894">
        <w:rPr>
          <w:highlight w:val="yellow"/>
        </w:rPr>
        <w:t xml:space="preserve">Ao professor </w:t>
      </w:r>
      <w:r w:rsidR="00035B68" w:rsidRPr="00290894">
        <w:rPr>
          <w:highlight w:val="yellow"/>
        </w:rPr>
        <w:t xml:space="preserve">Dr. </w:t>
      </w:r>
      <w:r w:rsidRPr="00290894">
        <w:rPr>
          <w:highlight w:val="yellow"/>
        </w:rPr>
        <w:t xml:space="preserve">Castiglione e ao meu </w:t>
      </w:r>
      <w:proofErr w:type="spellStart"/>
      <w:r w:rsidRPr="00290894">
        <w:rPr>
          <w:highlight w:val="yellow"/>
        </w:rPr>
        <w:t>coorientador</w:t>
      </w:r>
      <w:proofErr w:type="spellEnd"/>
      <w:r w:rsidRPr="00290894">
        <w:rPr>
          <w:highlight w:val="yellow"/>
        </w:rPr>
        <w:t xml:space="preserve"> </w:t>
      </w:r>
      <w:r w:rsidR="00035B68" w:rsidRPr="00290894">
        <w:rPr>
          <w:highlight w:val="yellow"/>
        </w:rPr>
        <w:t xml:space="preserve">Dr. </w:t>
      </w:r>
      <w:r w:rsidRPr="00290894">
        <w:rPr>
          <w:highlight w:val="yellow"/>
        </w:rPr>
        <w:t>Luiz Coelho, pelas orientações e pelos ensinamentos.</w:t>
      </w:r>
    </w:p>
    <w:p w:rsidR="00342178" w:rsidRPr="00290894" w:rsidRDefault="00342178" w:rsidP="001B7E24">
      <w:pPr>
        <w:rPr>
          <w:highlight w:val="yellow"/>
        </w:rPr>
      </w:pPr>
      <w:r w:rsidRPr="00290894">
        <w:rPr>
          <w:highlight w:val="yellow"/>
        </w:rPr>
        <w:t>Ao Instituto Pereira Passos</w:t>
      </w:r>
      <w:r w:rsidR="00455F46" w:rsidRPr="00290894">
        <w:rPr>
          <w:highlight w:val="yellow"/>
        </w:rPr>
        <w:t>,</w:t>
      </w:r>
      <w:r w:rsidRPr="00290894">
        <w:rPr>
          <w:highlight w:val="yellow"/>
        </w:rPr>
        <w:t xml:space="preserve"> pelo material cedido.  </w:t>
      </w:r>
    </w:p>
    <w:p w:rsidR="00342178" w:rsidRPr="00290894" w:rsidRDefault="00342178" w:rsidP="001B7E24">
      <w:pPr>
        <w:rPr>
          <w:highlight w:val="yellow"/>
        </w:rPr>
      </w:pPr>
      <w:r w:rsidRPr="00290894">
        <w:rPr>
          <w:highlight w:val="yellow"/>
        </w:rPr>
        <w:t xml:space="preserve">Aos professores Nunes, Fortes, Irving e Luiz os quais nutro profunda admiração e que me fizeram enxergar o mundo novo.   </w:t>
      </w:r>
    </w:p>
    <w:p w:rsidR="00342178" w:rsidRPr="00290894" w:rsidRDefault="00342178" w:rsidP="001B7E24">
      <w:pPr>
        <w:rPr>
          <w:highlight w:val="yellow"/>
        </w:rPr>
      </w:pPr>
      <w:r w:rsidRPr="00290894">
        <w:rPr>
          <w:highlight w:val="yellow"/>
        </w:rPr>
        <w:t xml:space="preserve">Ao </w:t>
      </w:r>
      <w:proofErr w:type="spellStart"/>
      <w:r w:rsidRPr="00290894">
        <w:rPr>
          <w:highlight w:val="yellow"/>
        </w:rPr>
        <w:t>Sapienza</w:t>
      </w:r>
      <w:proofErr w:type="spellEnd"/>
      <w:r w:rsidRPr="00290894">
        <w:rPr>
          <w:highlight w:val="yellow"/>
        </w:rPr>
        <w:t xml:space="preserve">, responsável por abrir minha empreitada no mundo do GIS, e me receber como estagiário no LABGIS, e por me ensinar a encarar desafios. </w:t>
      </w:r>
    </w:p>
    <w:p w:rsidR="00342178" w:rsidRPr="00290894" w:rsidRDefault="00342178" w:rsidP="001B7E24">
      <w:pPr>
        <w:rPr>
          <w:highlight w:val="yellow"/>
        </w:rPr>
      </w:pPr>
      <w:r w:rsidRPr="00290894">
        <w:rPr>
          <w:highlight w:val="yellow"/>
        </w:rPr>
        <w:t>Ao grande amigo Will</w:t>
      </w:r>
      <w:r w:rsidR="008F6C0A" w:rsidRPr="00290894">
        <w:rPr>
          <w:highlight w:val="yellow"/>
        </w:rPr>
        <w:t xml:space="preserve">iam, pelas conversas </w:t>
      </w:r>
      <w:proofErr w:type="gramStart"/>
      <w:r w:rsidR="008F6C0A" w:rsidRPr="00290894">
        <w:rPr>
          <w:highlight w:val="yellow"/>
        </w:rPr>
        <w:t xml:space="preserve">sobre </w:t>
      </w:r>
      <w:r w:rsidR="001463EC" w:rsidRPr="00290894">
        <w:rPr>
          <w:highlight w:val="yellow"/>
        </w:rPr>
        <w:t xml:space="preserve"> LIDAR</w:t>
      </w:r>
      <w:proofErr w:type="gramEnd"/>
      <w:r w:rsidRPr="00290894">
        <w:rPr>
          <w:highlight w:val="yellow"/>
        </w:rPr>
        <w:t>.</w:t>
      </w:r>
    </w:p>
    <w:p w:rsidR="00342178" w:rsidRPr="00290894" w:rsidRDefault="00342178" w:rsidP="001B7E24">
      <w:pPr>
        <w:rPr>
          <w:highlight w:val="yellow"/>
        </w:rPr>
      </w:pPr>
      <w:r w:rsidRPr="00290894">
        <w:rPr>
          <w:highlight w:val="yellow"/>
        </w:rPr>
        <w:t xml:space="preserve">Ao João Grand, por me apoiar e dar a autonomia para trabalhar no IPP.      </w:t>
      </w:r>
    </w:p>
    <w:p w:rsidR="00342178" w:rsidRPr="00290894" w:rsidRDefault="00342178" w:rsidP="001B7E24">
      <w:pPr>
        <w:rPr>
          <w:highlight w:val="yellow"/>
        </w:rPr>
      </w:pPr>
      <w:r w:rsidRPr="00290894">
        <w:rPr>
          <w:highlight w:val="yellow"/>
        </w:rPr>
        <w:t>Ao engenheiro Cartógrafo do IBGE, Xavier, por me receber em sua sala, após ser cedido e por me apoiar e dar liberdade p</w:t>
      </w:r>
      <w:r w:rsidR="00F116AA" w:rsidRPr="00290894">
        <w:rPr>
          <w:highlight w:val="yellow"/>
        </w:rPr>
        <w:t>a</w:t>
      </w:r>
      <w:r w:rsidRPr="00290894">
        <w:rPr>
          <w:highlight w:val="yellow"/>
        </w:rPr>
        <w:t xml:space="preserve">ra enfrentar os desafios que surgiam.       </w:t>
      </w:r>
    </w:p>
    <w:p w:rsidR="00342178" w:rsidRPr="00290894" w:rsidRDefault="00342178" w:rsidP="001B7E24">
      <w:pPr>
        <w:rPr>
          <w:highlight w:val="yellow"/>
        </w:rPr>
      </w:pPr>
      <w:r w:rsidRPr="00290894">
        <w:rPr>
          <w:highlight w:val="yellow"/>
        </w:rPr>
        <w:t xml:space="preserve">Aos meus companheiros de trabalho no IBGE, em que fui estagiário da Gerência de Bases Contínuas.      </w:t>
      </w:r>
    </w:p>
    <w:p w:rsidR="00342178" w:rsidRPr="00290894" w:rsidRDefault="00342178" w:rsidP="001B7E24">
      <w:pPr>
        <w:rPr>
          <w:highlight w:val="yellow"/>
        </w:rPr>
      </w:pPr>
      <w:r w:rsidRPr="00290894">
        <w:rPr>
          <w:highlight w:val="yellow"/>
        </w:rPr>
        <w:t>Aos meus companheiros de trabalho no IPP, em que fui estagiário.</w:t>
      </w:r>
    </w:p>
    <w:p w:rsidR="004B0BE9" w:rsidRPr="00290894" w:rsidRDefault="00342178" w:rsidP="001B7E24">
      <w:pPr>
        <w:rPr>
          <w:highlight w:val="yellow"/>
        </w:rPr>
      </w:pPr>
      <w:r w:rsidRPr="00290894">
        <w:rPr>
          <w:highlight w:val="yellow"/>
        </w:rPr>
        <w:t xml:space="preserve">Ao Felipe </w:t>
      </w:r>
      <w:proofErr w:type="spellStart"/>
      <w:r w:rsidRPr="00290894">
        <w:rPr>
          <w:highlight w:val="yellow"/>
        </w:rPr>
        <w:t>Mandarino</w:t>
      </w:r>
      <w:proofErr w:type="spellEnd"/>
      <w:r w:rsidRPr="00290894">
        <w:rPr>
          <w:highlight w:val="yellow"/>
        </w:rPr>
        <w:t>, sem o qual eu nem teria contato com os dados de</w:t>
      </w:r>
      <w:r w:rsidR="001B7E24" w:rsidRPr="00290894">
        <w:rPr>
          <w:highlight w:val="yellow"/>
        </w:rPr>
        <w:t>ste trabalho.</w:t>
      </w:r>
    </w:p>
    <w:p w:rsidR="00342178" w:rsidRPr="00290894" w:rsidRDefault="00342178" w:rsidP="001B7E24">
      <w:pPr>
        <w:rPr>
          <w:highlight w:val="yellow"/>
        </w:rPr>
      </w:pPr>
      <w:r w:rsidRPr="00290894">
        <w:rPr>
          <w:highlight w:val="yellow"/>
        </w:rPr>
        <w:t xml:space="preserve">Ao amigo Alexandre, por me ensinar a gostar de programação e me ensinar de forma </w:t>
      </w:r>
      <w:r w:rsidR="00C107D0" w:rsidRPr="00290894">
        <w:rPr>
          <w:highlight w:val="yellow"/>
        </w:rPr>
        <w:t>concisa</w:t>
      </w:r>
      <w:r w:rsidRPr="00290894">
        <w:rPr>
          <w:highlight w:val="yellow"/>
        </w:rPr>
        <w:t xml:space="preserve"> o básico e o avançado em nossas conversas.   </w:t>
      </w:r>
    </w:p>
    <w:p w:rsidR="00342178" w:rsidRPr="0040771B" w:rsidRDefault="00342178" w:rsidP="001B7E24">
      <w:r w:rsidRPr="00290894">
        <w:rPr>
          <w:highlight w:val="yellow"/>
        </w:rPr>
        <w:t>A todos os amigos</w:t>
      </w:r>
      <w:r w:rsidR="004B0BE9" w:rsidRPr="00290894">
        <w:rPr>
          <w:highlight w:val="yellow"/>
        </w:rPr>
        <w:t xml:space="preserve"> e colegas</w:t>
      </w:r>
      <w:r w:rsidRPr="00290894">
        <w:rPr>
          <w:highlight w:val="yellow"/>
        </w:rPr>
        <w:t xml:space="preserve"> que a faculdade me deu e que me ajudaram a concluir essa etapa da minha vida.</w:t>
      </w: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40771B" w:rsidRDefault="00342178" w:rsidP="00342178">
      <w:pPr>
        <w:jc w:val="center"/>
      </w:pPr>
    </w:p>
    <w:p w:rsidR="00342178" w:rsidRPr="00290894" w:rsidRDefault="00342178" w:rsidP="002C360C">
      <w:pPr>
        <w:ind w:firstLine="0"/>
        <w:jc w:val="right"/>
        <w:rPr>
          <w:highlight w:val="yellow"/>
        </w:rPr>
      </w:pPr>
      <w:r w:rsidRPr="009E5884">
        <w:br w:type="page"/>
      </w:r>
      <w:r w:rsidR="002C360C">
        <w:lastRenderedPageBreak/>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2C360C">
        <w:br/>
      </w:r>
      <w:r w:rsidR="00C107D0" w:rsidRPr="00290894">
        <w:rPr>
          <w:highlight w:val="yellow"/>
        </w:rPr>
        <w:t>“</w:t>
      </w:r>
      <w:r w:rsidR="00D13F26" w:rsidRPr="00290894">
        <w:rPr>
          <w:highlight w:val="yellow"/>
        </w:rPr>
        <w:t>Medição sem a interpretação, por muitas vezes é uma tarefa difícil se não impossível.</w:t>
      </w:r>
      <w:r w:rsidRPr="00290894">
        <w:rPr>
          <w:highlight w:val="yellow"/>
        </w:rPr>
        <w:t>"</w:t>
      </w:r>
    </w:p>
    <w:p w:rsidR="00342178" w:rsidRPr="002748F0" w:rsidRDefault="00D13F26" w:rsidP="002C360C">
      <w:pPr>
        <w:jc w:val="right"/>
        <w:rPr>
          <w:b/>
        </w:rPr>
      </w:pPr>
      <w:r w:rsidRPr="00290894">
        <w:rPr>
          <w:i/>
          <w:highlight w:val="yellow"/>
        </w:rPr>
        <w:t xml:space="preserve">Emmanuel P. </w:t>
      </w:r>
      <w:proofErr w:type="spellStart"/>
      <w:r w:rsidRPr="00290894">
        <w:rPr>
          <w:i/>
          <w:highlight w:val="yellow"/>
        </w:rPr>
        <w:t>Baltsavias</w:t>
      </w:r>
      <w:proofErr w:type="spellEnd"/>
    </w:p>
    <w:p w:rsidR="00342178" w:rsidRPr="0040771B" w:rsidRDefault="00342178" w:rsidP="002C360C">
      <w:pPr>
        <w:jc w:val="center"/>
        <w:rPr>
          <w:b/>
        </w:rPr>
      </w:pPr>
      <w:r w:rsidRPr="002748F0">
        <w:rPr>
          <w:b/>
        </w:rPr>
        <w:br w:type="page"/>
      </w:r>
      <w:r w:rsidRPr="0040771B">
        <w:rPr>
          <w:b/>
        </w:rPr>
        <w:lastRenderedPageBreak/>
        <w:t>RESUMO</w:t>
      </w:r>
    </w:p>
    <w:p w:rsidR="00342178" w:rsidRPr="0040771B" w:rsidRDefault="00342178" w:rsidP="00342178">
      <w:pPr>
        <w:jc w:val="center"/>
        <w:rPr>
          <w:b/>
        </w:rPr>
      </w:pPr>
    </w:p>
    <w:p w:rsidR="00342178" w:rsidRPr="00462587" w:rsidRDefault="000B7517" w:rsidP="00342178">
      <w:r w:rsidRPr="00462587">
        <w:rPr>
          <w:bCs/>
        </w:rPr>
        <w:t>CARVALHO</w:t>
      </w:r>
      <w:r w:rsidR="00342178" w:rsidRPr="00462587">
        <w:rPr>
          <w:bCs/>
        </w:rPr>
        <w:t xml:space="preserve">, </w:t>
      </w:r>
      <w:r w:rsidRPr="00462587">
        <w:rPr>
          <w:bCs/>
        </w:rPr>
        <w:t>Guilherme Lobo Magalhães Garcia de</w:t>
      </w:r>
      <w:r w:rsidR="00342178" w:rsidRPr="00462587">
        <w:rPr>
          <w:bCs/>
        </w:rPr>
        <w:t xml:space="preserve">. </w:t>
      </w:r>
      <w:r w:rsidRPr="00462587">
        <w:rPr>
          <w:i/>
        </w:rPr>
        <w:t>Melhorando a solução de posicionamento GNSS proporcionada por smartphone</w:t>
      </w:r>
      <w:r w:rsidR="00342178" w:rsidRPr="00462587">
        <w:rPr>
          <w:i/>
        </w:rPr>
        <w:t xml:space="preserve">. </w:t>
      </w:r>
      <w:r w:rsidR="00342178" w:rsidRPr="00462587">
        <w:t xml:space="preserve">2019. </w:t>
      </w:r>
      <w:proofErr w:type="spellStart"/>
      <w:r w:rsidR="00342178" w:rsidRPr="00462587">
        <w:t>XXf</w:t>
      </w:r>
      <w:proofErr w:type="spellEnd"/>
      <w:r w:rsidR="00342178" w:rsidRPr="00462587">
        <w:t>. Projeto final (Graduação em Engenharia Cartográfica) – Faculdade de Engenharia, Universidade do Estado do Rio de Janeiro, Rio de Janeiro, 201</w:t>
      </w:r>
      <w:r w:rsidR="00462587" w:rsidRPr="00462587">
        <w:t>9</w:t>
      </w:r>
      <w:r w:rsidR="00342178" w:rsidRPr="00462587">
        <w:t>.</w:t>
      </w:r>
    </w:p>
    <w:p w:rsidR="00342178" w:rsidRPr="00290894" w:rsidRDefault="00342178" w:rsidP="00342178">
      <w:pPr>
        <w:pStyle w:val="Corpodetexto"/>
        <w:rPr>
          <w:szCs w:val="24"/>
          <w:highlight w:val="yellow"/>
        </w:rPr>
      </w:pPr>
    </w:p>
    <w:p w:rsidR="0094238D" w:rsidRPr="00290894" w:rsidRDefault="0094238D" w:rsidP="0094238D">
      <w:pPr>
        <w:rPr>
          <w:highlight w:val="yellow"/>
        </w:rPr>
      </w:pPr>
      <w:r w:rsidRPr="00290894">
        <w:rPr>
          <w:highlight w:val="yellow"/>
        </w:rPr>
        <w:t xml:space="preserve">Por causa de sua morfologia, densidade urbana e vegetação o Rio de Janeiro é uma das áreas ideais para se investigar a aplicações de modelos complexos. Por exemplo, a única cidade que tem parcerias com a NASA, fora do Estados Unidos, no mundo, é o Município do Rio de Janeiro. </w:t>
      </w:r>
    </w:p>
    <w:p w:rsidR="0094238D" w:rsidRPr="00290894" w:rsidRDefault="0094238D" w:rsidP="0094238D">
      <w:pPr>
        <w:rPr>
          <w:highlight w:val="yellow"/>
        </w:rPr>
      </w:pPr>
      <w:r w:rsidRPr="00290894">
        <w:rPr>
          <w:highlight w:val="yellow"/>
        </w:rPr>
        <w:t>E uma das razões dessa parceria, é exatamente a morfologia da cidade e sua complexidade. Sendo assim, o Rio de Janeiro é um ótimo lugar para testar modelos e predições de eventos complexos (modelos de deslizamento, aquecimento urbano, modelos qualidade do ar, índices de detecção de clorofila, entre outros). A NASA testa diversos modelos globais, que são calibrados com os dados in loco, além de ajudar o Rio a gerar modelos em escala local.</w:t>
      </w:r>
    </w:p>
    <w:p w:rsidR="0094238D" w:rsidRPr="00290894" w:rsidRDefault="0094238D" w:rsidP="0094238D">
      <w:pPr>
        <w:rPr>
          <w:highlight w:val="yellow"/>
        </w:rPr>
      </w:pPr>
      <w:r w:rsidRPr="00290894">
        <w:rPr>
          <w:highlight w:val="yellow"/>
        </w:rPr>
        <w:t xml:space="preserve">Uma das informações essenciais, em diversas etapas do planejamento urbano, público e privado, é a representação do relevo com seus nuances de variação de altitude. Altitudes, ou altura em alguns casos, informação imprescindível para projetos de engenharia, para projetos </w:t>
      </w:r>
    </w:p>
    <w:p w:rsidR="0094238D" w:rsidRPr="00290894" w:rsidRDefault="0094238D" w:rsidP="0034412B">
      <w:pPr>
        <w:ind w:firstLine="0"/>
        <w:rPr>
          <w:highlight w:val="yellow"/>
        </w:rPr>
      </w:pPr>
      <w:r w:rsidRPr="00290894">
        <w:rPr>
          <w:highlight w:val="yellow"/>
        </w:rPr>
        <w:t>Urbanísticos e para estudos científicos.</w:t>
      </w:r>
    </w:p>
    <w:p w:rsidR="0094238D" w:rsidRPr="00290894" w:rsidRDefault="0094238D" w:rsidP="0094238D">
      <w:pPr>
        <w:rPr>
          <w:highlight w:val="yellow"/>
        </w:rPr>
      </w:pPr>
      <w:r w:rsidRPr="00290894">
        <w:rPr>
          <w:highlight w:val="yellow"/>
        </w:rPr>
        <w:t xml:space="preserve">No passado, a fotogrametria era a principal técnica de medições do relevo em grandes áreas de extensão, com ela era possível realizar a interpretação criando pontos e linhas, através da restituição fotogramétrica em ambientes analógicos e analíticos, permitindo a representação do relevo com curvas de nível (CN), que é uma representação de </w:t>
      </w:r>
      <w:proofErr w:type="spellStart"/>
      <w:r w:rsidRPr="00290894">
        <w:rPr>
          <w:highlight w:val="yellow"/>
        </w:rPr>
        <w:t>isolinhas</w:t>
      </w:r>
      <w:proofErr w:type="spellEnd"/>
      <w:r w:rsidRPr="00290894">
        <w:rPr>
          <w:highlight w:val="yellow"/>
        </w:rPr>
        <w:t xml:space="preserve"> altimétricas.</w:t>
      </w:r>
    </w:p>
    <w:p w:rsidR="0034412B" w:rsidRPr="00290894" w:rsidRDefault="0034412B" w:rsidP="0094238D">
      <w:pPr>
        <w:rPr>
          <w:highlight w:val="yellow"/>
        </w:rPr>
      </w:pPr>
      <w:r w:rsidRPr="00290894">
        <w:rPr>
          <w:highlight w:val="yellow"/>
        </w:rPr>
        <w:t>Com desenvolvimento dos sensores LIDAR, passou-se a coletar diretamente os pontos, ou dados altimétricos, permitindo a medição direta de grandes áreas de extensão. Os sensores passaram a entregar grandes amostragens de dados com representações diretas do espaço tridimensional, com redundância, exatidão e precisão.</w:t>
      </w:r>
    </w:p>
    <w:p w:rsidR="0034412B" w:rsidRPr="00290894" w:rsidRDefault="0034412B" w:rsidP="0094238D">
      <w:pPr>
        <w:rPr>
          <w:highlight w:val="yellow"/>
        </w:rPr>
      </w:pPr>
      <w:r w:rsidRPr="00290894">
        <w:rPr>
          <w:highlight w:val="yellow"/>
        </w:rPr>
        <w:lastRenderedPageBreak/>
        <w:t>P</w:t>
      </w:r>
      <w:r w:rsidR="003C112A" w:rsidRPr="00290894">
        <w:rPr>
          <w:highlight w:val="yellow"/>
        </w:rPr>
        <w:t>or essa razão, busca-se</w:t>
      </w:r>
      <w:r w:rsidRPr="00290894">
        <w:rPr>
          <w:highlight w:val="yellow"/>
        </w:rPr>
        <w:t xml:space="preserve"> analisar as diferenças nas representações verticais do relevo em área urbana complexa, comparando dados de aerofotogrametria</w:t>
      </w:r>
      <w:r w:rsidR="00E141A3" w:rsidRPr="00290894">
        <w:rPr>
          <w:highlight w:val="yellow"/>
        </w:rPr>
        <w:t>, executados com restituição, e de aerolevantamento laser</w:t>
      </w:r>
      <w:r w:rsidRPr="00290894">
        <w:rPr>
          <w:highlight w:val="yellow"/>
        </w:rPr>
        <w:t>. B</w:t>
      </w:r>
      <w:r w:rsidR="00484F3B" w:rsidRPr="00290894">
        <w:rPr>
          <w:highlight w:val="yellow"/>
        </w:rPr>
        <w:t>uscam-se evidências para a tese</w:t>
      </w:r>
      <w:r w:rsidRPr="00290894">
        <w:rPr>
          <w:highlight w:val="yellow"/>
        </w:rPr>
        <w:t xml:space="preserve"> de que o laser seja mais adequado para representação de </w:t>
      </w:r>
      <w:r w:rsidR="0023432C" w:rsidRPr="00290894">
        <w:rPr>
          <w:highlight w:val="yellow"/>
        </w:rPr>
        <w:t xml:space="preserve">dados </w:t>
      </w:r>
      <w:r w:rsidRPr="00290894">
        <w:rPr>
          <w:highlight w:val="yellow"/>
        </w:rPr>
        <w:t>verticais.</w:t>
      </w:r>
    </w:p>
    <w:p w:rsidR="00347209" w:rsidRPr="00290894" w:rsidRDefault="00D50C3B" w:rsidP="0094238D">
      <w:pPr>
        <w:rPr>
          <w:highlight w:val="yellow"/>
        </w:rPr>
      </w:pPr>
      <w:r w:rsidRPr="00290894">
        <w:rPr>
          <w:highlight w:val="yellow"/>
        </w:rPr>
        <w:t>Em parceria</w:t>
      </w:r>
      <w:r w:rsidR="00347209" w:rsidRPr="00290894">
        <w:rPr>
          <w:highlight w:val="yellow"/>
        </w:rPr>
        <w:t xml:space="preserve"> com </w:t>
      </w:r>
      <w:r w:rsidR="00C8693C" w:rsidRPr="00290894">
        <w:rPr>
          <w:highlight w:val="yellow"/>
        </w:rPr>
        <w:t>Instituto Pereira Passos (IPP),</w:t>
      </w:r>
      <w:r w:rsidR="00347209" w:rsidRPr="00290894">
        <w:rPr>
          <w:highlight w:val="yellow"/>
        </w:rPr>
        <w:t xml:space="preserve"> pode-se investigar dados verticais executados por restituição aerofotogramétrica de 1999-2000,</w:t>
      </w:r>
      <w:r w:rsidRPr="00290894">
        <w:rPr>
          <w:highlight w:val="yellow"/>
        </w:rPr>
        <w:t xml:space="preserve"> e dados verticais de laser aerotransportado, de 2010 e 2013.</w:t>
      </w:r>
    </w:p>
    <w:p w:rsidR="00D50C3B" w:rsidRDefault="00D50C3B" w:rsidP="0094238D">
      <w:r w:rsidRPr="00290894">
        <w:rPr>
          <w:highlight w:val="yellow"/>
        </w:rPr>
        <w:t xml:space="preserve">Para o caso do Município do Rio de Janeiro, investiga-se as </w:t>
      </w:r>
      <w:r w:rsidR="00C8693C" w:rsidRPr="00290894">
        <w:rPr>
          <w:highlight w:val="yellow"/>
        </w:rPr>
        <w:t>circunstâncias</w:t>
      </w:r>
      <w:r w:rsidRPr="00290894">
        <w:rPr>
          <w:highlight w:val="yellow"/>
        </w:rPr>
        <w:t xml:space="preserve"> das diferenças verticais encontradas entre os dados e são discutidas suas razões. Além disso, procura-se avaliar os indí</w:t>
      </w:r>
      <w:r w:rsidR="009F4E19" w:rsidRPr="00290894">
        <w:rPr>
          <w:highlight w:val="yellow"/>
        </w:rPr>
        <w:t xml:space="preserve">cios </w:t>
      </w:r>
      <w:r w:rsidRPr="00290894">
        <w:rPr>
          <w:highlight w:val="yellow"/>
        </w:rPr>
        <w:t>qualitativos e quantitativos da exa</w:t>
      </w:r>
      <w:r w:rsidR="009F4E19" w:rsidRPr="00290894">
        <w:rPr>
          <w:highlight w:val="yellow"/>
        </w:rPr>
        <w:t>tidão e precisão dos sensores.</w:t>
      </w:r>
    </w:p>
    <w:p w:rsidR="006A361C" w:rsidRPr="008E756B" w:rsidRDefault="006A361C" w:rsidP="0094238D"/>
    <w:p w:rsidR="00E141A3" w:rsidRDefault="00E141A3" w:rsidP="0094238D"/>
    <w:p w:rsidR="008E756B" w:rsidRPr="008E756B" w:rsidRDefault="008E756B" w:rsidP="0094238D"/>
    <w:p w:rsidR="00342178" w:rsidRPr="002C360C" w:rsidRDefault="00342178" w:rsidP="0094238D">
      <w:pPr>
        <w:ind w:firstLine="0"/>
        <w:rPr>
          <w:color w:val="000000" w:themeColor="text1"/>
        </w:rPr>
      </w:pPr>
      <w:r w:rsidRPr="00462587">
        <w:t xml:space="preserve">Palavras-chave: </w:t>
      </w:r>
      <w:r w:rsidR="00462587" w:rsidRPr="00462587">
        <w:t>GNSS</w:t>
      </w:r>
      <w:r w:rsidR="0026720B" w:rsidRPr="00462587">
        <w:t>.</w:t>
      </w:r>
      <w:r w:rsidR="00462587" w:rsidRPr="00462587">
        <w:t xml:space="preserve"> Smartphone</w:t>
      </w:r>
      <w:r w:rsidR="0026720B" w:rsidRPr="00462587">
        <w:t xml:space="preserve">. </w:t>
      </w:r>
      <w:r w:rsidR="00462587" w:rsidRPr="00462587">
        <w:t>Preciso</w:t>
      </w:r>
    </w:p>
    <w:p w:rsidR="002C360C" w:rsidRPr="002C360C" w:rsidRDefault="002C360C" w:rsidP="00342178">
      <w:pPr>
        <w:rPr>
          <w:color w:val="000000" w:themeColor="text1"/>
        </w:rPr>
      </w:pPr>
    </w:p>
    <w:p w:rsidR="002C360C" w:rsidRPr="002C360C" w:rsidRDefault="002C360C" w:rsidP="00342178">
      <w:pPr>
        <w:rPr>
          <w:color w:val="000000" w:themeColor="text1"/>
        </w:rPr>
      </w:pPr>
    </w:p>
    <w:p w:rsidR="00342178" w:rsidRPr="002C360C" w:rsidRDefault="00342178" w:rsidP="00342178">
      <w:pPr>
        <w:rPr>
          <w:color w:val="000000" w:themeColor="text1"/>
        </w:rPr>
      </w:pPr>
    </w:p>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 w:rsidR="00342178" w:rsidRPr="0040771B" w:rsidRDefault="00342178" w:rsidP="00342178">
      <w:pPr>
        <w:jc w:val="center"/>
        <w:rPr>
          <w:b/>
        </w:rPr>
      </w:pPr>
      <w:r w:rsidRPr="0040771B">
        <w:br w:type="page"/>
      </w:r>
      <w:r w:rsidRPr="0040771B">
        <w:rPr>
          <w:b/>
        </w:rPr>
        <w:lastRenderedPageBreak/>
        <w:t>ABSTRACT</w:t>
      </w:r>
    </w:p>
    <w:p w:rsidR="00342178" w:rsidRPr="0040771B" w:rsidRDefault="00342178" w:rsidP="00342178">
      <w:pPr>
        <w:pStyle w:val="NormalWeb"/>
        <w:spacing w:before="0" w:beforeAutospacing="0" w:after="0" w:afterAutospacing="0"/>
        <w:jc w:val="center"/>
        <w:rPr>
          <w:b/>
          <w:bCs/>
        </w:rPr>
      </w:pPr>
    </w:p>
    <w:p w:rsidR="00342178" w:rsidRPr="0040771B" w:rsidRDefault="00342178" w:rsidP="00342178">
      <w:pPr>
        <w:pStyle w:val="NormalWeb"/>
        <w:spacing w:before="0" w:beforeAutospacing="0" w:after="0" w:afterAutospacing="0"/>
        <w:jc w:val="center"/>
      </w:pPr>
    </w:p>
    <w:p w:rsidR="00342178" w:rsidRPr="00462587" w:rsidRDefault="00462587" w:rsidP="00E760F9">
      <w:pPr>
        <w:pStyle w:val="Corpodetexto"/>
        <w:spacing w:line="240" w:lineRule="auto"/>
        <w:ind w:firstLine="708"/>
        <w:rPr>
          <w:color w:val="000000" w:themeColor="text1"/>
        </w:rPr>
      </w:pPr>
      <w:r w:rsidRPr="00462587">
        <w:rPr>
          <w:color w:val="000000" w:themeColor="text1"/>
        </w:rPr>
        <w:t>CARVALHO</w:t>
      </w:r>
      <w:r w:rsidR="00E760F9" w:rsidRPr="00462587">
        <w:rPr>
          <w:color w:val="000000" w:themeColor="text1"/>
        </w:rPr>
        <w:t xml:space="preserve">, </w:t>
      </w:r>
      <w:r w:rsidRPr="00462587">
        <w:rPr>
          <w:bCs/>
        </w:rPr>
        <w:t>Guilherme Lobo Magalhães Garcia de</w:t>
      </w:r>
      <w:r w:rsidR="00E760F9" w:rsidRPr="00462587">
        <w:rPr>
          <w:color w:val="000000" w:themeColor="text1"/>
        </w:rPr>
        <w:t xml:space="preserve">. </w:t>
      </w:r>
      <w:r w:rsidRPr="00462587">
        <w:rPr>
          <w:i/>
          <w:color w:val="000000" w:themeColor="text1"/>
          <w:lang w:val="en-US"/>
        </w:rPr>
        <w:t>Improving GNSS positioning solution provided by smartphone</w:t>
      </w:r>
      <w:r w:rsidR="00E760F9" w:rsidRPr="00462587">
        <w:rPr>
          <w:i/>
          <w:color w:val="000000" w:themeColor="text1"/>
          <w:lang w:val="en-US"/>
        </w:rPr>
        <w:t>.</w:t>
      </w:r>
      <w:r w:rsidR="00E760F9" w:rsidRPr="00462587">
        <w:rPr>
          <w:color w:val="000000" w:themeColor="text1"/>
          <w:lang w:val="en-US"/>
        </w:rPr>
        <w:t xml:space="preserve"> </w:t>
      </w:r>
      <w:proofErr w:type="spellStart"/>
      <w:r w:rsidR="00E760F9" w:rsidRPr="00462587">
        <w:t>XXf</w:t>
      </w:r>
      <w:proofErr w:type="spellEnd"/>
      <w:r w:rsidR="00E760F9" w:rsidRPr="00462587">
        <w:t>. Projeto final (Graduação em Engenharia Cartográfica) – Faculdade de Engenharia, Universidade do Estado</w:t>
      </w:r>
    </w:p>
    <w:p w:rsidR="00342178" w:rsidRPr="00290894" w:rsidRDefault="00342178" w:rsidP="00342178">
      <w:pPr>
        <w:pStyle w:val="NormalWeb"/>
        <w:spacing w:before="0" w:beforeAutospacing="0" w:after="0" w:afterAutospacing="0"/>
        <w:rPr>
          <w:highlight w:val="yellow"/>
        </w:rPr>
      </w:pPr>
    </w:p>
    <w:p w:rsidR="00342178" w:rsidRPr="00462587" w:rsidRDefault="00342178" w:rsidP="00342178">
      <w:pPr>
        <w:pStyle w:val="NormalWeb"/>
        <w:spacing w:before="0" w:beforeAutospacing="0" w:after="0" w:afterAutospacing="0"/>
        <w:rPr>
          <w:lang w:val="en-US"/>
        </w:rPr>
      </w:pPr>
      <w:r w:rsidRPr="00462587">
        <w:rPr>
          <w:lang w:val="en-US"/>
        </w:rPr>
        <w:t>Keywords:</w:t>
      </w:r>
      <w:r w:rsidR="008E756B" w:rsidRPr="00462587">
        <w:rPr>
          <w:lang w:val="en-US"/>
        </w:rPr>
        <w:t xml:space="preserve"> </w:t>
      </w:r>
      <w:r w:rsidR="00462587" w:rsidRPr="00462587">
        <w:rPr>
          <w:lang w:val="en-US"/>
        </w:rPr>
        <w:t>GNSS</w:t>
      </w:r>
      <w:r w:rsidRPr="00462587">
        <w:rPr>
          <w:lang w:val="en-US"/>
        </w:rPr>
        <w:t xml:space="preserve">. </w:t>
      </w:r>
      <w:r w:rsidR="00462587" w:rsidRPr="00462587">
        <w:rPr>
          <w:lang w:val="en-US"/>
        </w:rPr>
        <w:t>Smartphone</w:t>
      </w:r>
      <w:r w:rsidRPr="00462587">
        <w:rPr>
          <w:lang w:val="en-US"/>
        </w:rPr>
        <w:t xml:space="preserve">. </w:t>
      </w:r>
      <w:r w:rsidR="00462587" w:rsidRPr="00462587">
        <w:rPr>
          <w:lang w:val="en-US"/>
        </w:rPr>
        <w:t>Precise</w:t>
      </w:r>
      <w:r w:rsidR="00252F14" w:rsidRPr="00462587">
        <w:rPr>
          <w:lang w:val="en-US"/>
        </w:rPr>
        <w:t>.</w:t>
      </w:r>
    </w:p>
    <w:p w:rsidR="00342178" w:rsidRPr="00290894" w:rsidRDefault="00342178" w:rsidP="00342178">
      <w:pPr>
        <w:rPr>
          <w:highlight w:val="yellow"/>
          <w:lang w:val="en-US"/>
        </w:rPr>
      </w:pPr>
    </w:p>
    <w:p w:rsidR="00342178" w:rsidRPr="00290894" w:rsidRDefault="00342178" w:rsidP="00342178">
      <w:pPr>
        <w:jc w:val="center"/>
        <w:rPr>
          <w:highlight w:val="yellow"/>
          <w:lang w:val="en-US"/>
        </w:rPr>
      </w:pPr>
    </w:p>
    <w:p w:rsidR="00E760F9" w:rsidRPr="00290894" w:rsidRDefault="00E760F9" w:rsidP="006A361C">
      <w:pPr>
        <w:rPr>
          <w:rFonts w:ascii="inherit" w:hAnsi="inherit" w:cs="Courier New"/>
          <w:color w:val="212121"/>
          <w:szCs w:val="20"/>
          <w:highlight w:val="yellow"/>
          <w:lang w:val="en"/>
        </w:rPr>
      </w:pPr>
      <w:r w:rsidRPr="00290894">
        <w:rPr>
          <w:highlight w:val="yellow"/>
          <w:lang w:val="en"/>
        </w:rPr>
        <w:t>Because of its morphology, urban density and vegetation, Rio de Janeiro is one of the ideal areas to investigate applications of complex models. For example, the only city that has partnerships with NASA, outside the United States, in the world, is the Municipality of Rio de Janeiro</w:t>
      </w:r>
      <w:r w:rsidRPr="00290894">
        <w:rPr>
          <w:rFonts w:ascii="inherit" w:hAnsi="inherit" w:cs="Courier New"/>
          <w:color w:val="212121"/>
          <w:szCs w:val="20"/>
          <w:highlight w:val="yellow"/>
          <w:lang w:val="en"/>
        </w:rPr>
        <w:t>.</w:t>
      </w:r>
    </w:p>
    <w:p w:rsidR="006A361C" w:rsidRPr="00290894" w:rsidRDefault="006A361C" w:rsidP="006A361C">
      <w:pPr>
        <w:rPr>
          <w:rFonts w:ascii="inherit" w:hAnsi="inherit" w:cs="Courier New"/>
          <w:color w:val="212121"/>
          <w:szCs w:val="20"/>
          <w:highlight w:val="yellow"/>
          <w:lang w:val="en"/>
        </w:rPr>
      </w:pPr>
      <w:r w:rsidRPr="00290894">
        <w:rPr>
          <w:rFonts w:ascii="inherit" w:hAnsi="inherit" w:cs="Courier New"/>
          <w:color w:val="212121"/>
          <w:szCs w:val="20"/>
          <w:highlight w:val="yellow"/>
          <w:lang w:val="en"/>
        </w:rPr>
        <w:t xml:space="preserve">And one of the reasons for this partnership is exactly the morphology of the city and its complexity. Thus, Rio de Janeiro is a great place to test models and predictions of complex events (sliding models, urban heating, air quality models, </w:t>
      </w:r>
      <w:proofErr w:type="spellStart"/>
      <w:r w:rsidRPr="00290894">
        <w:rPr>
          <w:rFonts w:ascii="inherit" w:hAnsi="inherit" w:cs="Courier New"/>
          <w:color w:val="212121"/>
          <w:szCs w:val="20"/>
          <w:highlight w:val="yellow"/>
          <w:lang w:val="en"/>
        </w:rPr>
        <w:t>chlorophy</w:t>
      </w:r>
      <w:proofErr w:type="spellEnd"/>
      <w:r w:rsidRPr="00290894">
        <w:rPr>
          <w:rFonts w:ascii="inherit" w:hAnsi="inherit" w:cs="Courier New"/>
          <w:color w:val="212121"/>
          <w:szCs w:val="20"/>
          <w:highlight w:val="yellow"/>
          <w:lang w:val="en"/>
        </w:rPr>
        <w:t xml:space="preserve"> </w:t>
      </w:r>
      <w:proofErr w:type="spellStart"/>
      <w:r w:rsidRPr="00290894">
        <w:rPr>
          <w:rFonts w:ascii="inherit" w:hAnsi="inherit" w:cs="Courier New"/>
          <w:color w:val="212121"/>
          <w:szCs w:val="20"/>
          <w:highlight w:val="yellow"/>
          <w:lang w:val="en"/>
        </w:rPr>
        <w:t>ll</w:t>
      </w:r>
      <w:proofErr w:type="spellEnd"/>
      <w:r w:rsidRPr="00290894">
        <w:rPr>
          <w:rFonts w:ascii="inherit" w:hAnsi="inherit" w:cs="Courier New"/>
          <w:color w:val="212121"/>
          <w:szCs w:val="20"/>
          <w:highlight w:val="yellow"/>
          <w:lang w:val="en"/>
        </w:rPr>
        <w:t xml:space="preserve"> detection indices, among others). NASA tests various global models, which are calibrated with data in loco, and help Rio generate models on a local scale.</w:t>
      </w:r>
    </w:p>
    <w:p w:rsidR="006A361C" w:rsidRPr="00290894" w:rsidRDefault="006A361C" w:rsidP="006A361C">
      <w:pPr>
        <w:rPr>
          <w:rFonts w:ascii="inherit" w:hAnsi="inherit" w:cs="Courier New"/>
          <w:color w:val="212121"/>
          <w:szCs w:val="20"/>
          <w:highlight w:val="yellow"/>
          <w:lang w:val="en-US"/>
        </w:rPr>
      </w:pPr>
      <w:r w:rsidRPr="00290894">
        <w:rPr>
          <w:rFonts w:ascii="inherit" w:hAnsi="inherit" w:cs="Courier New"/>
          <w:color w:val="212121"/>
          <w:szCs w:val="20"/>
          <w:highlight w:val="yellow"/>
          <w:lang w:val="en-US"/>
        </w:rPr>
        <w:t>One of the essential information, in several stages of urban planning, public and private, is the representation of the relief with its nuances of altitude variation. Altitudes, or height in some cases, essential information for engineering projects, for Urbanistic projects and for scientific studies</w:t>
      </w:r>
    </w:p>
    <w:p w:rsidR="006A361C" w:rsidRPr="00290894" w:rsidRDefault="006A361C" w:rsidP="006A361C">
      <w:pPr>
        <w:rPr>
          <w:highlight w:val="yellow"/>
          <w:lang w:val="en-US"/>
        </w:rPr>
      </w:pPr>
      <w:r w:rsidRPr="00290894">
        <w:rPr>
          <w:highlight w:val="yellow"/>
          <w:lang w:val="en-US"/>
        </w:rPr>
        <w:t>In the past, photogrammetry was one of the main techniques of surveying in large areas of extension, aiming to measure points and lines, through photogrammetry in analog and analytical environments, allowing a representation of the relief with contour lines, which is a representation of altimetric isolines.</w:t>
      </w:r>
    </w:p>
    <w:p w:rsidR="006A361C" w:rsidRPr="00290894" w:rsidRDefault="006A361C" w:rsidP="006A361C">
      <w:pPr>
        <w:rPr>
          <w:highlight w:val="yellow"/>
          <w:lang w:val="en-US"/>
        </w:rPr>
      </w:pPr>
      <w:r w:rsidRPr="00290894">
        <w:rPr>
          <w:highlight w:val="yellow"/>
          <w:lang w:val="en-US"/>
        </w:rPr>
        <w:t xml:space="preserve">With the development of LIDAR (Light Detection </w:t>
      </w:r>
      <w:proofErr w:type="gramStart"/>
      <w:r w:rsidRPr="00290894">
        <w:rPr>
          <w:highlight w:val="yellow"/>
          <w:lang w:val="en-US"/>
        </w:rPr>
        <w:t>And</w:t>
      </w:r>
      <w:proofErr w:type="gramEnd"/>
      <w:r w:rsidRPr="00290894">
        <w:rPr>
          <w:highlight w:val="yellow"/>
          <w:lang w:val="en-US"/>
        </w:rPr>
        <w:t xml:space="preserve"> Ranging) sensors, the points were directly collected, or altimetric data, allowing the direct measurement of large extension areas. The sensors began to deliver large data samplings with direct representations of the three-dimensional space, with redundancy, accuracy and precision.</w:t>
      </w:r>
    </w:p>
    <w:p w:rsidR="006A361C" w:rsidRPr="00290894" w:rsidRDefault="006A361C" w:rsidP="006A361C">
      <w:pPr>
        <w:rPr>
          <w:highlight w:val="yellow"/>
          <w:lang w:val="en"/>
        </w:rPr>
      </w:pPr>
      <w:r w:rsidRPr="00290894">
        <w:rPr>
          <w:highlight w:val="yellow"/>
          <w:lang w:val="en"/>
        </w:rPr>
        <w:t xml:space="preserve">For this reason, the aim is to analyze the differences in the vertical representations of the relief in a complex urban area, comparing aerial </w:t>
      </w:r>
      <w:r w:rsidRPr="00290894">
        <w:rPr>
          <w:highlight w:val="yellow"/>
          <w:lang w:val="en"/>
        </w:rPr>
        <w:lastRenderedPageBreak/>
        <w:t>photogrammetry data, performed with restitution, and laser aerial surveying. Evidence is sought for the thesis that the laser is more suitable for representing vertical data.</w:t>
      </w:r>
    </w:p>
    <w:p w:rsidR="006A361C" w:rsidRPr="00290894" w:rsidRDefault="006A361C" w:rsidP="006A361C">
      <w:pPr>
        <w:rPr>
          <w:highlight w:val="yellow"/>
          <w:lang w:val="en-US"/>
        </w:rPr>
      </w:pPr>
      <w:r w:rsidRPr="00290894">
        <w:rPr>
          <w:highlight w:val="yellow"/>
          <w:lang w:val="en"/>
        </w:rPr>
        <w:t xml:space="preserve">In partnership with Instituto Pereira </w:t>
      </w:r>
      <w:proofErr w:type="spellStart"/>
      <w:r w:rsidRPr="00290894">
        <w:rPr>
          <w:highlight w:val="yellow"/>
          <w:lang w:val="en"/>
        </w:rPr>
        <w:t>Passos</w:t>
      </w:r>
      <w:proofErr w:type="spellEnd"/>
      <w:r w:rsidRPr="00290894">
        <w:rPr>
          <w:highlight w:val="yellow"/>
          <w:lang w:val="en"/>
        </w:rPr>
        <w:t xml:space="preserve"> (IPP), it was possible to investigate vertical data performed by aerial photogrammetric restitution of 1999-2000, and vertical airborne laser data, of 2010 and 2013.</w:t>
      </w:r>
    </w:p>
    <w:p w:rsidR="006A361C" w:rsidRPr="006A361C" w:rsidRDefault="000A02A6" w:rsidP="006A361C">
      <w:pPr>
        <w:rPr>
          <w:lang w:val="en-US"/>
        </w:rPr>
      </w:pPr>
      <w:r w:rsidRPr="00290894">
        <w:rPr>
          <w:highlight w:val="yellow"/>
          <w:lang w:val="en-US"/>
        </w:rPr>
        <w:t>For the case of the Municipality of Rio de Janeiro, the circumstances of the vertical differences between data are investigated and their reasons discussed. In addition, the qualitative and quantitative indications of the accuracy and precision of the sensors are evaluated.</w:t>
      </w:r>
    </w:p>
    <w:p w:rsidR="006A361C" w:rsidRPr="00E760F9" w:rsidRDefault="006A361C" w:rsidP="006A361C">
      <w:pP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342178" w:rsidRPr="00E760F9" w:rsidRDefault="00342178" w:rsidP="00342178">
      <w:pPr>
        <w:jc w:val="center"/>
        <w:rPr>
          <w:lang w:val="en-US"/>
        </w:rPr>
      </w:pPr>
    </w:p>
    <w:p w:rsidR="00815818" w:rsidRPr="00E760F9" w:rsidRDefault="00815818" w:rsidP="00342178">
      <w:pPr>
        <w:jc w:val="center"/>
        <w:rPr>
          <w:b/>
          <w:lang w:val="en-US"/>
        </w:rPr>
      </w:pPr>
    </w:p>
    <w:p w:rsidR="00E53A8A" w:rsidRPr="00E760F9" w:rsidRDefault="00E53A8A" w:rsidP="00E53A8A">
      <w:pPr>
        <w:jc w:val="center"/>
        <w:rPr>
          <w:b/>
          <w:lang w:val="en-US"/>
        </w:rPr>
      </w:pPr>
      <w:r w:rsidRPr="00E760F9">
        <w:rPr>
          <w:b/>
          <w:lang w:val="en-US"/>
        </w:rPr>
        <w:br w:type="page"/>
      </w:r>
    </w:p>
    <w:p w:rsidR="00815818" w:rsidRPr="00E760F9" w:rsidRDefault="00E53A8A" w:rsidP="00342178">
      <w:pPr>
        <w:jc w:val="center"/>
        <w:rPr>
          <w:b/>
          <w:lang w:val="en-US"/>
        </w:rPr>
      </w:pPr>
      <w:r w:rsidRPr="00E760F9">
        <w:rPr>
          <w:b/>
          <w:lang w:val="en-US"/>
        </w:rPr>
        <w:lastRenderedPageBreak/>
        <w:t>LISTA DE FIGURAS</w:t>
      </w:r>
    </w:p>
    <w:p w:rsidR="00E53A8A" w:rsidRPr="00E760F9" w:rsidRDefault="00E53A8A" w:rsidP="00342178">
      <w:pPr>
        <w:jc w:val="center"/>
        <w:rPr>
          <w:b/>
          <w:lang w:val="en-US"/>
        </w:rPr>
      </w:pPr>
    </w:p>
    <w:p w:rsidR="00E53A8A" w:rsidRPr="00E760F9" w:rsidRDefault="00E53A8A" w:rsidP="00342178">
      <w:pPr>
        <w:jc w:val="center"/>
        <w:rPr>
          <w:b/>
          <w:lang w:val="en-US"/>
        </w:rPr>
      </w:pPr>
    </w:p>
    <w:p w:rsidR="00E53A8A" w:rsidRPr="00E760F9" w:rsidRDefault="00E53A8A" w:rsidP="00342178">
      <w:pPr>
        <w:jc w:val="center"/>
        <w:rPr>
          <w:b/>
          <w:lang w:val="en-US"/>
        </w:rPr>
      </w:pPr>
    </w:p>
    <w:p w:rsidR="002361C5" w:rsidRDefault="004935DD">
      <w:pPr>
        <w:pStyle w:val="ndicedeilustraes"/>
        <w:rPr>
          <w:rFonts w:asciiTheme="minorHAnsi" w:eastAsiaTheme="minorEastAsia" w:hAnsiTheme="minorHAnsi" w:cstheme="minorBidi"/>
          <w:b w:val="0"/>
          <w:color w:val="auto"/>
          <w:sz w:val="22"/>
          <w:szCs w:val="22"/>
          <w:lang w:val="en-US" w:eastAsia="en-US"/>
        </w:rPr>
      </w:pPr>
      <w:r w:rsidRPr="00815818">
        <w:rPr>
          <w:b w:val="0"/>
        </w:rPr>
        <w:fldChar w:fldCharType="begin"/>
      </w:r>
      <w:r w:rsidR="00815818" w:rsidRPr="00E760F9">
        <w:rPr>
          <w:b w:val="0"/>
          <w:lang w:val="en-US"/>
        </w:rPr>
        <w:instrText xml:space="preserve"> TOC \h \z \c</w:instrText>
      </w:r>
      <w:r w:rsidR="00815818" w:rsidRPr="00815818">
        <w:rPr>
          <w:b w:val="0"/>
        </w:rPr>
        <w:instrText xml:space="preserve"> "Figura" </w:instrText>
      </w:r>
      <w:r w:rsidRPr="00815818">
        <w:rPr>
          <w:b w:val="0"/>
        </w:rPr>
        <w:fldChar w:fldCharType="separate"/>
      </w:r>
      <w:hyperlink w:anchor="_Toc10481438" w:history="1">
        <w:r w:rsidR="002361C5" w:rsidRPr="0033457D">
          <w:rPr>
            <w:rStyle w:val="Hyperlink"/>
          </w:rPr>
          <w:t>Figura 1 – Defasagem do código</w:t>
        </w:r>
        <w:r w:rsidR="002361C5">
          <w:rPr>
            <w:webHidden/>
          </w:rPr>
          <w:tab/>
        </w:r>
        <w:r w:rsidR="002361C5">
          <w:rPr>
            <w:webHidden/>
          </w:rPr>
          <w:fldChar w:fldCharType="begin"/>
        </w:r>
        <w:r w:rsidR="002361C5">
          <w:rPr>
            <w:webHidden/>
          </w:rPr>
          <w:instrText xml:space="preserve"> PAGEREF _Toc10481438 \h </w:instrText>
        </w:r>
        <w:r w:rsidR="002361C5">
          <w:rPr>
            <w:webHidden/>
          </w:rPr>
        </w:r>
        <w:r w:rsidR="002361C5">
          <w:rPr>
            <w:webHidden/>
          </w:rPr>
          <w:fldChar w:fldCharType="separate"/>
        </w:r>
        <w:r w:rsidR="002361C5">
          <w:rPr>
            <w:webHidden/>
          </w:rPr>
          <w:t>20</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39" w:history="1">
        <w:r w:rsidR="002361C5" w:rsidRPr="0033457D">
          <w:rPr>
            <w:rStyle w:val="Hyperlink"/>
          </w:rPr>
          <w:t>Figura 2 – Frequência do sinal observada no receptor</w:t>
        </w:r>
        <w:r w:rsidR="002361C5">
          <w:rPr>
            <w:webHidden/>
          </w:rPr>
          <w:tab/>
        </w:r>
        <w:r w:rsidR="002361C5">
          <w:rPr>
            <w:webHidden/>
          </w:rPr>
          <w:fldChar w:fldCharType="begin"/>
        </w:r>
        <w:r w:rsidR="002361C5">
          <w:rPr>
            <w:webHidden/>
          </w:rPr>
          <w:instrText xml:space="preserve"> PAGEREF _Toc10481439 \h </w:instrText>
        </w:r>
        <w:r w:rsidR="002361C5">
          <w:rPr>
            <w:webHidden/>
          </w:rPr>
        </w:r>
        <w:r w:rsidR="002361C5">
          <w:rPr>
            <w:webHidden/>
          </w:rPr>
          <w:fldChar w:fldCharType="separate"/>
        </w:r>
        <w:r w:rsidR="002361C5">
          <w:rPr>
            <w:webHidden/>
          </w:rPr>
          <w:t>23</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0" w:history="1">
        <w:r w:rsidR="002361C5" w:rsidRPr="0033457D">
          <w:rPr>
            <w:rStyle w:val="Hyperlink"/>
          </w:rPr>
          <w:t>Figura 3 – Erros atmosféricos em relação a distância</w:t>
        </w:r>
        <w:r w:rsidR="002361C5">
          <w:rPr>
            <w:webHidden/>
          </w:rPr>
          <w:tab/>
        </w:r>
        <w:r w:rsidR="002361C5">
          <w:rPr>
            <w:webHidden/>
          </w:rPr>
          <w:fldChar w:fldCharType="begin"/>
        </w:r>
        <w:r w:rsidR="002361C5">
          <w:rPr>
            <w:webHidden/>
          </w:rPr>
          <w:instrText xml:space="preserve"> PAGEREF _Toc10481440 \h </w:instrText>
        </w:r>
        <w:r w:rsidR="002361C5">
          <w:rPr>
            <w:webHidden/>
          </w:rPr>
        </w:r>
        <w:r w:rsidR="002361C5">
          <w:rPr>
            <w:webHidden/>
          </w:rPr>
          <w:fldChar w:fldCharType="separate"/>
        </w:r>
        <w:r w:rsidR="002361C5">
          <w:rPr>
            <w:webHidden/>
          </w:rPr>
          <w:t>28</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1" w:history="1">
        <w:r w:rsidR="002361C5" w:rsidRPr="0033457D">
          <w:rPr>
            <w:rStyle w:val="Hyperlink"/>
          </w:rPr>
          <w:t>Figura 4 – Filtragem da pseudodistância</w:t>
        </w:r>
        <w:r w:rsidR="002361C5">
          <w:rPr>
            <w:webHidden/>
          </w:rPr>
          <w:tab/>
        </w:r>
        <w:r w:rsidR="002361C5">
          <w:rPr>
            <w:webHidden/>
          </w:rPr>
          <w:fldChar w:fldCharType="begin"/>
        </w:r>
        <w:r w:rsidR="002361C5">
          <w:rPr>
            <w:webHidden/>
          </w:rPr>
          <w:instrText xml:space="preserve"> PAGEREF _Toc10481441 \h </w:instrText>
        </w:r>
        <w:r w:rsidR="002361C5">
          <w:rPr>
            <w:webHidden/>
          </w:rPr>
        </w:r>
        <w:r w:rsidR="002361C5">
          <w:rPr>
            <w:webHidden/>
          </w:rPr>
          <w:fldChar w:fldCharType="separate"/>
        </w:r>
        <w:r w:rsidR="002361C5">
          <w:rPr>
            <w:webHidden/>
          </w:rPr>
          <w:t>29</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2" w:history="1">
        <w:r w:rsidR="002361C5" w:rsidRPr="0033457D">
          <w:rPr>
            <w:rStyle w:val="Hyperlink"/>
          </w:rPr>
          <w:t>Figura 5 – Formato NMEA</w:t>
        </w:r>
        <w:r w:rsidR="002361C5">
          <w:rPr>
            <w:webHidden/>
          </w:rPr>
          <w:tab/>
        </w:r>
        <w:r w:rsidR="002361C5">
          <w:rPr>
            <w:webHidden/>
          </w:rPr>
          <w:fldChar w:fldCharType="begin"/>
        </w:r>
        <w:r w:rsidR="002361C5">
          <w:rPr>
            <w:webHidden/>
          </w:rPr>
          <w:instrText xml:space="preserve"> PAGEREF _Toc10481442 \h </w:instrText>
        </w:r>
        <w:r w:rsidR="002361C5">
          <w:rPr>
            <w:webHidden/>
          </w:rPr>
        </w:r>
        <w:r w:rsidR="002361C5">
          <w:rPr>
            <w:webHidden/>
          </w:rPr>
          <w:fldChar w:fldCharType="separate"/>
        </w:r>
        <w:r w:rsidR="002361C5">
          <w:rPr>
            <w:webHidden/>
          </w:rPr>
          <w:t>32</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3" w:history="1">
        <w:r w:rsidR="002361C5" w:rsidRPr="0033457D">
          <w:rPr>
            <w:rStyle w:val="Hyperlink"/>
          </w:rPr>
          <w:t>Figura 6 – Formato RINEX 2.11</w:t>
        </w:r>
        <w:r w:rsidR="002361C5">
          <w:rPr>
            <w:webHidden/>
          </w:rPr>
          <w:tab/>
        </w:r>
        <w:r w:rsidR="002361C5">
          <w:rPr>
            <w:webHidden/>
          </w:rPr>
          <w:fldChar w:fldCharType="begin"/>
        </w:r>
        <w:r w:rsidR="002361C5">
          <w:rPr>
            <w:webHidden/>
          </w:rPr>
          <w:instrText xml:space="preserve"> PAGEREF _Toc10481443 \h </w:instrText>
        </w:r>
        <w:r w:rsidR="002361C5">
          <w:rPr>
            <w:webHidden/>
          </w:rPr>
        </w:r>
        <w:r w:rsidR="002361C5">
          <w:rPr>
            <w:webHidden/>
          </w:rPr>
          <w:fldChar w:fldCharType="separate"/>
        </w:r>
        <w:r w:rsidR="002361C5">
          <w:rPr>
            <w:webHidden/>
          </w:rPr>
          <w:t>33</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4" w:history="1">
        <w:r w:rsidR="002361C5" w:rsidRPr="0033457D">
          <w:rPr>
            <w:rStyle w:val="Hyperlink"/>
          </w:rPr>
          <w:t>Figura 7 – Localização do Marco 91500</w:t>
        </w:r>
        <w:r w:rsidR="002361C5">
          <w:rPr>
            <w:webHidden/>
          </w:rPr>
          <w:tab/>
        </w:r>
        <w:r w:rsidR="002361C5">
          <w:rPr>
            <w:webHidden/>
          </w:rPr>
          <w:fldChar w:fldCharType="begin"/>
        </w:r>
        <w:r w:rsidR="002361C5">
          <w:rPr>
            <w:webHidden/>
          </w:rPr>
          <w:instrText xml:space="preserve"> PAGEREF _Toc10481444 \h </w:instrText>
        </w:r>
        <w:r w:rsidR="002361C5">
          <w:rPr>
            <w:webHidden/>
          </w:rPr>
        </w:r>
        <w:r w:rsidR="002361C5">
          <w:rPr>
            <w:webHidden/>
          </w:rPr>
          <w:fldChar w:fldCharType="separate"/>
        </w:r>
        <w:r w:rsidR="002361C5">
          <w:rPr>
            <w:webHidden/>
          </w:rPr>
          <w:t>35</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5" w:history="1">
        <w:r w:rsidR="002361C5" w:rsidRPr="0033457D">
          <w:rPr>
            <w:rStyle w:val="Hyperlink"/>
          </w:rPr>
          <w:t>Figura 8 – Marco 91500</w:t>
        </w:r>
        <w:r w:rsidR="002361C5">
          <w:rPr>
            <w:webHidden/>
          </w:rPr>
          <w:tab/>
        </w:r>
        <w:r w:rsidR="002361C5">
          <w:rPr>
            <w:webHidden/>
          </w:rPr>
          <w:fldChar w:fldCharType="begin"/>
        </w:r>
        <w:r w:rsidR="002361C5">
          <w:rPr>
            <w:webHidden/>
          </w:rPr>
          <w:instrText xml:space="preserve"> PAGEREF _Toc10481445 \h </w:instrText>
        </w:r>
        <w:r w:rsidR="002361C5">
          <w:rPr>
            <w:webHidden/>
          </w:rPr>
        </w:r>
        <w:r w:rsidR="002361C5">
          <w:rPr>
            <w:webHidden/>
          </w:rPr>
          <w:fldChar w:fldCharType="separate"/>
        </w:r>
        <w:r w:rsidR="002361C5">
          <w:rPr>
            <w:webHidden/>
          </w:rPr>
          <w:t>35</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6" w:history="1">
        <w:r w:rsidR="002361C5" w:rsidRPr="0033457D">
          <w:rPr>
            <w:rStyle w:val="Hyperlink"/>
          </w:rPr>
          <w:t>Figura 9 – Entorno do Marco 91500</w:t>
        </w:r>
        <w:r w:rsidR="002361C5">
          <w:rPr>
            <w:webHidden/>
          </w:rPr>
          <w:tab/>
        </w:r>
        <w:r w:rsidR="002361C5">
          <w:rPr>
            <w:webHidden/>
          </w:rPr>
          <w:fldChar w:fldCharType="begin"/>
        </w:r>
        <w:r w:rsidR="002361C5">
          <w:rPr>
            <w:webHidden/>
          </w:rPr>
          <w:instrText xml:space="preserve"> PAGEREF _Toc10481446 \h </w:instrText>
        </w:r>
        <w:r w:rsidR="002361C5">
          <w:rPr>
            <w:webHidden/>
          </w:rPr>
        </w:r>
        <w:r w:rsidR="002361C5">
          <w:rPr>
            <w:webHidden/>
          </w:rPr>
          <w:fldChar w:fldCharType="separate"/>
        </w:r>
        <w:r w:rsidR="002361C5">
          <w:rPr>
            <w:webHidden/>
          </w:rPr>
          <w:t>36</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7" w:history="1">
        <w:r w:rsidR="002361C5" w:rsidRPr="0033457D">
          <w:rPr>
            <w:rStyle w:val="Hyperlink"/>
          </w:rPr>
          <w:t>Figura 10 – Posicionamento do smartphone no Marco 91500</w:t>
        </w:r>
        <w:r w:rsidR="002361C5">
          <w:rPr>
            <w:webHidden/>
          </w:rPr>
          <w:tab/>
        </w:r>
        <w:r w:rsidR="002361C5">
          <w:rPr>
            <w:webHidden/>
          </w:rPr>
          <w:fldChar w:fldCharType="begin"/>
        </w:r>
        <w:r w:rsidR="002361C5">
          <w:rPr>
            <w:webHidden/>
          </w:rPr>
          <w:instrText xml:space="preserve"> PAGEREF _Toc10481447 \h </w:instrText>
        </w:r>
        <w:r w:rsidR="002361C5">
          <w:rPr>
            <w:webHidden/>
          </w:rPr>
        </w:r>
        <w:r w:rsidR="002361C5">
          <w:rPr>
            <w:webHidden/>
          </w:rPr>
          <w:fldChar w:fldCharType="separate"/>
        </w:r>
        <w:r w:rsidR="002361C5">
          <w:rPr>
            <w:webHidden/>
          </w:rPr>
          <w:t>37</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8" w:history="1">
        <w:r w:rsidR="002361C5" w:rsidRPr="0033457D">
          <w:rPr>
            <w:rStyle w:val="Hyperlink"/>
          </w:rPr>
          <w:t xml:space="preserve">Figura 11 – Método </w:t>
        </w:r>
        <w:r w:rsidR="002361C5" w:rsidRPr="0033457D">
          <w:rPr>
            <w:rStyle w:val="Hyperlink"/>
            <w:i/>
          </w:rPr>
          <w:t>Synced</w:t>
        </w:r>
        <w:r w:rsidR="002361C5" w:rsidRPr="0033457D">
          <w:rPr>
            <w:rStyle w:val="Hyperlink"/>
          </w:rPr>
          <w:t>: menos satélites, observações confiáveis</w:t>
        </w:r>
        <w:r w:rsidR="002361C5">
          <w:rPr>
            <w:webHidden/>
          </w:rPr>
          <w:tab/>
        </w:r>
        <w:r w:rsidR="002361C5">
          <w:rPr>
            <w:webHidden/>
          </w:rPr>
          <w:fldChar w:fldCharType="begin"/>
        </w:r>
        <w:r w:rsidR="002361C5">
          <w:rPr>
            <w:webHidden/>
          </w:rPr>
          <w:instrText xml:space="preserve"> PAGEREF _Toc10481448 \h </w:instrText>
        </w:r>
        <w:r w:rsidR="002361C5">
          <w:rPr>
            <w:webHidden/>
          </w:rPr>
        </w:r>
        <w:r w:rsidR="002361C5">
          <w:rPr>
            <w:webHidden/>
          </w:rPr>
          <w:fldChar w:fldCharType="separate"/>
        </w:r>
        <w:r w:rsidR="002361C5">
          <w:rPr>
            <w:webHidden/>
          </w:rPr>
          <w:t>38</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49" w:history="1">
        <w:r w:rsidR="002361C5" w:rsidRPr="0033457D">
          <w:rPr>
            <w:rStyle w:val="Hyperlink"/>
          </w:rPr>
          <w:t xml:space="preserve">Figura 12 – Método </w:t>
        </w:r>
        <w:r w:rsidR="002361C5" w:rsidRPr="0033457D">
          <w:rPr>
            <w:rStyle w:val="Hyperlink"/>
            <w:i/>
          </w:rPr>
          <w:t>Visible</w:t>
        </w:r>
        <w:r w:rsidR="002361C5" w:rsidRPr="0033457D">
          <w:rPr>
            <w:rStyle w:val="Hyperlink"/>
          </w:rPr>
          <w:t>: mais satélites, observações ruins</w:t>
        </w:r>
        <w:r w:rsidR="002361C5">
          <w:rPr>
            <w:webHidden/>
          </w:rPr>
          <w:tab/>
        </w:r>
        <w:r w:rsidR="002361C5">
          <w:rPr>
            <w:webHidden/>
          </w:rPr>
          <w:fldChar w:fldCharType="begin"/>
        </w:r>
        <w:r w:rsidR="002361C5">
          <w:rPr>
            <w:webHidden/>
          </w:rPr>
          <w:instrText xml:space="preserve"> PAGEREF _Toc10481449 \h </w:instrText>
        </w:r>
        <w:r w:rsidR="002361C5">
          <w:rPr>
            <w:webHidden/>
          </w:rPr>
        </w:r>
        <w:r w:rsidR="002361C5">
          <w:rPr>
            <w:webHidden/>
          </w:rPr>
          <w:fldChar w:fldCharType="separate"/>
        </w:r>
        <w:r w:rsidR="002361C5">
          <w:rPr>
            <w:webHidden/>
          </w:rPr>
          <w:t>38</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50" w:history="1">
        <w:r w:rsidR="002361C5" w:rsidRPr="0033457D">
          <w:rPr>
            <w:rStyle w:val="Hyperlink"/>
          </w:rPr>
          <w:t>Figura 13 – Opções de processamento do RTKPOST</w:t>
        </w:r>
        <w:r w:rsidR="002361C5">
          <w:rPr>
            <w:webHidden/>
          </w:rPr>
          <w:tab/>
        </w:r>
        <w:r w:rsidR="002361C5">
          <w:rPr>
            <w:webHidden/>
          </w:rPr>
          <w:fldChar w:fldCharType="begin"/>
        </w:r>
        <w:r w:rsidR="002361C5">
          <w:rPr>
            <w:webHidden/>
          </w:rPr>
          <w:instrText xml:space="preserve"> PAGEREF _Toc10481450 \h </w:instrText>
        </w:r>
        <w:r w:rsidR="002361C5">
          <w:rPr>
            <w:webHidden/>
          </w:rPr>
        </w:r>
        <w:r w:rsidR="002361C5">
          <w:rPr>
            <w:webHidden/>
          </w:rPr>
          <w:fldChar w:fldCharType="separate"/>
        </w:r>
        <w:r w:rsidR="002361C5">
          <w:rPr>
            <w:webHidden/>
          </w:rPr>
          <w:t>40</w:t>
        </w:r>
        <w:r w:rsidR="002361C5">
          <w:rPr>
            <w:webHidden/>
          </w:rPr>
          <w:fldChar w:fldCharType="end"/>
        </w:r>
      </w:hyperlink>
    </w:p>
    <w:p w:rsidR="002361C5" w:rsidRDefault="00F21888">
      <w:pPr>
        <w:pStyle w:val="ndicedeilustraes"/>
        <w:rPr>
          <w:rFonts w:asciiTheme="minorHAnsi" w:eastAsiaTheme="minorEastAsia" w:hAnsiTheme="minorHAnsi" w:cstheme="minorBidi"/>
          <w:b w:val="0"/>
          <w:color w:val="auto"/>
          <w:sz w:val="22"/>
          <w:szCs w:val="22"/>
          <w:lang w:val="en-US" w:eastAsia="en-US"/>
        </w:rPr>
      </w:pPr>
      <w:hyperlink w:anchor="_Toc10481451" w:history="1">
        <w:r w:rsidR="002361C5" w:rsidRPr="0033457D">
          <w:rPr>
            <w:rStyle w:val="Hyperlink"/>
          </w:rPr>
          <w:t>Figura 14 – Número de Sunspot de 2008 à 5 de maio de 2019</w:t>
        </w:r>
        <w:r w:rsidR="002361C5">
          <w:rPr>
            <w:webHidden/>
          </w:rPr>
          <w:tab/>
        </w:r>
        <w:r w:rsidR="002361C5">
          <w:rPr>
            <w:webHidden/>
          </w:rPr>
          <w:fldChar w:fldCharType="begin"/>
        </w:r>
        <w:r w:rsidR="002361C5">
          <w:rPr>
            <w:webHidden/>
          </w:rPr>
          <w:instrText xml:space="preserve"> PAGEREF _Toc10481451 \h </w:instrText>
        </w:r>
        <w:r w:rsidR="002361C5">
          <w:rPr>
            <w:webHidden/>
          </w:rPr>
        </w:r>
        <w:r w:rsidR="002361C5">
          <w:rPr>
            <w:webHidden/>
          </w:rPr>
          <w:fldChar w:fldCharType="separate"/>
        </w:r>
        <w:r w:rsidR="002361C5">
          <w:rPr>
            <w:webHidden/>
          </w:rPr>
          <w:t>45</w:t>
        </w:r>
        <w:r w:rsidR="002361C5">
          <w:rPr>
            <w:webHidden/>
          </w:rPr>
          <w:fldChar w:fldCharType="end"/>
        </w:r>
      </w:hyperlink>
    </w:p>
    <w:p w:rsidR="00815818" w:rsidRDefault="004935DD" w:rsidP="00342178">
      <w:pPr>
        <w:jc w:val="center"/>
      </w:pPr>
      <w:r w:rsidRPr="00815818">
        <w:fldChar w:fldCharType="end"/>
      </w:r>
      <w:r w:rsidR="00815818">
        <w:br w:type="page"/>
      </w:r>
    </w:p>
    <w:p w:rsidR="00D55DD2" w:rsidRDefault="000339B7" w:rsidP="00342178">
      <w:pPr>
        <w:jc w:val="center"/>
        <w:rPr>
          <w:b/>
        </w:rPr>
      </w:pPr>
      <w:r w:rsidRPr="000339B7">
        <w:rPr>
          <w:b/>
        </w:rPr>
        <w:lastRenderedPageBreak/>
        <w:t>LISTA DE ABREVIAÇÕES</w:t>
      </w:r>
    </w:p>
    <w:p w:rsidR="000339B7" w:rsidRPr="002361C5" w:rsidRDefault="004935DD" w:rsidP="00342178">
      <w:pPr>
        <w:jc w:val="center"/>
        <w:rPr>
          <w:b/>
        </w:rPr>
      </w:pPr>
      <w:r>
        <w:rPr>
          <w:b/>
        </w:rPr>
        <w:fldChar w:fldCharType="begin"/>
      </w:r>
      <w:r w:rsidR="00F70F26">
        <w:rPr>
          <w:b/>
        </w:rPr>
        <w:instrText xml:space="preserve"> INDEX \e ":</w:instrText>
      </w:r>
      <w:r w:rsidR="00F70F26">
        <w:rPr>
          <w:b/>
        </w:rPr>
        <w:tab/>
      </w:r>
      <w:r w:rsidR="00F70F26">
        <w:rPr>
          <w:b/>
        </w:rPr>
        <w:tab/>
        <w:instrText xml:space="preserve">" \c "1" \z "1046" </w:instrText>
      </w:r>
      <w:r>
        <w:rPr>
          <w:b/>
        </w:rPr>
        <w:fldChar w:fldCharType="separate"/>
      </w:r>
      <w:r w:rsidR="002361C5">
        <w:rPr>
          <w:bCs/>
          <w:noProof/>
        </w:rPr>
        <w:t>Nenhuma entrada de índice remissivo foi encontrada.</w:t>
      </w:r>
      <w:r>
        <w:rPr>
          <w:b/>
        </w:rPr>
        <w:fldChar w:fldCharType="end"/>
      </w:r>
    </w:p>
    <w:p w:rsidR="00D55DD2" w:rsidRPr="002361C5" w:rsidRDefault="00D55DD2" w:rsidP="00342178">
      <w:pPr>
        <w:jc w:val="center"/>
      </w:pPr>
      <w:r w:rsidRPr="002361C5">
        <w:br w:type="page"/>
      </w:r>
    </w:p>
    <w:p w:rsidR="00815818" w:rsidRDefault="00815818" w:rsidP="00815818">
      <w:pPr>
        <w:jc w:val="center"/>
        <w:rPr>
          <w:b/>
        </w:rPr>
      </w:pPr>
      <w:r>
        <w:rPr>
          <w:b/>
        </w:rPr>
        <w:lastRenderedPageBreak/>
        <w:t>LISTA DE TABELAS</w:t>
      </w:r>
    </w:p>
    <w:p w:rsidR="00815818" w:rsidRDefault="00815818" w:rsidP="00815818">
      <w:pPr>
        <w:jc w:val="center"/>
        <w:rPr>
          <w:b/>
        </w:rPr>
      </w:pPr>
    </w:p>
    <w:p w:rsidR="00E53A8A" w:rsidRDefault="00E53A8A" w:rsidP="00815818">
      <w:pPr>
        <w:jc w:val="center"/>
      </w:pPr>
    </w:p>
    <w:p w:rsidR="002361C5" w:rsidRPr="002361C5" w:rsidRDefault="004935DD">
      <w:pPr>
        <w:pStyle w:val="ndicedeilustraes"/>
        <w:rPr>
          <w:rFonts w:asciiTheme="minorHAnsi" w:eastAsiaTheme="minorEastAsia" w:hAnsiTheme="minorHAnsi" w:cstheme="minorBidi"/>
          <w:b w:val="0"/>
          <w:color w:val="auto"/>
          <w:sz w:val="22"/>
          <w:szCs w:val="22"/>
          <w:lang w:eastAsia="en-US"/>
        </w:rPr>
      </w:pPr>
      <w:r w:rsidRPr="00815818">
        <w:fldChar w:fldCharType="begin"/>
      </w:r>
      <w:r w:rsidR="00815818" w:rsidRPr="00815818">
        <w:instrText xml:space="preserve"> TOC \c "Tabela" </w:instrText>
      </w:r>
      <w:r w:rsidRPr="00815818">
        <w:fldChar w:fldCharType="separate"/>
      </w:r>
      <w:r w:rsidR="002361C5">
        <w:t>Tabela 1 – Frequência dos sinais GNSS</w:t>
      </w:r>
      <w:r w:rsidR="002361C5">
        <w:tab/>
      </w:r>
      <w:r w:rsidR="002361C5">
        <w:fldChar w:fldCharType="begin"/>
      </w:r>
      <w:r w:rsidR="002361C5">
        <w:instrText xml:space="preserve"> PAGEREF _Toc10481452 \h </w:instrText>
      </w:r>
      <w:r w:rsidR="002361C5">
        <w:fldChar w:fldCharType="separate"/>
      </w:r>
      <w:r w:rsidR="002361C5">
        <w:t>18</w:t>
      </w:r>
      <w:r w:rsidR="002361C5">
        <w:fldChar w:fldCharType="end"/>
      </w:r>
    </w:p>
    <w:p w:rsidR="002361C5" w:rsidRPr="002361C5" w:rsidRDefault="002361C5">
      <w:pPr>
        <w:pStyle w:val="ndicedeilustraes"/>
        <w:rPr>
          <w:rFonts w:asciiTheme="minorHAnsi" w:eastAsiaTheme="minorEastAsia" w:hAnsiTheme="minorHAnsi" w:cstheme="minorBidi"/>
          <w:b w:val="0"/>
          <w:color w:val="auto"/>
          <w:sz w:val="22"/>
          <w:szCs w:val="22"/>
          <w:lang w:eastAsia="en-US"/>
        </w:rPr>
      </w:pPr>
      <w:r>
        <w:t>Tabela 2 – Canal dos satélites GLONASS</w:t>
      </w:r>
      <w:r>
        <w:tab/>
      </w:r>
      <w:r>
        <w:fldChar w:fldCharType="begin"/>
      </w:r>
      <w:r>
        <w:instrText xml:space="preserve"> PAGEREF _Toc10481453 \h </w:instrText>
      </w:r>
      <w:r>
        <w:fldChar w:fldCharType="separate"/>
      </w:r>
      <w:r>
        <w:t>19</w:t>
      </w:r>
      <w:r>
        <w:fldChar w:fldCharType="end"/>
      </w:r>
    </w:p>
    <w:p w:rsidR="002361C5" w:rsidRPr="002361C5" w:rsidRDefault="002361C5">
      <w:pPr>
        <w:pStyle w:val="ndicedeilustraes"/>
        <w:rPr>
          <w:rFonts w:asciiTheme="minorHAnsi" w:eastAsiaTheme="minorEastAsia" w:hAnsiTheme="minorHAnsi" w:cstheme="minorBidi"/>
          <w:b w:val="0"/>
          <w:color w:val="auto"/>
          <w:sz w:val="22"/>
          <w:szCs w:val="22"/>
          <w:lang w:eastAsia="en-US"/>
        </w:rPr>
      </w:pPr>
      <w:r>
        <w:t>Tabela 3 – Dimensão dos erros na medição da pseudodistância</w:t>
      </w:r>
      <w:r>
        <w:tab/>
      </w:r>
      <w:r>
        <w:fldChar w:fldCharType="begin"/>
      </w:r>
      <w:r>
        <w:instrText xml:space="preserve"> PAGEREF _Toc10481454 \h </w:instrText>
      </w:r>
      <w:r>
        <w:fldChar w:fldCharType="separate"/>
      </w:r>
      <w:r>
        <w:t>24</w:t>
      </w:r>
      <w:r>
        <w:fldChar w:fldCharType="end"/>
      </w:r>
    </w:p>
    <w:p w:rsidR="002C360C" w:rsidRDefault="004935DD" w:rsidP="00815818">
      <w:pPr>
        <w:jc w:val="center"/>
        <w:rPr>
          <w:b/>
          <w:caps/>
        </w:rPr>
      </w:pPr>
      <w:r w:rsidRPr="00815818">
        <w:fldChar w:fldCharType="end"/>
      </w:r>
      <w:r w:rsidR="002C360C">
        <w:br w:type="page"/>
      </w:r>
      <w:r w:rsidR="002C360C">
        <w:lastRenderedPageBreak/>
        <w:br/>
      </w:r>
    </w:p>
    <w:sdt>
      <w:sdtPr>
        <w:rPr>
          <w:b/>
          <w:caps/>
        </w:rPr>
        <w:id w:val="-2075733421"/>
        <w:docPartObj>
          <w:docPartGallery w:val="Table of Contents"/>
          <w:docPartUnique/>
        </w:docPartObj>
      </w:sdtPr>
      <w:sdtEndPr>
        <w:rPr>
          <w:bCs/>
          <w:noProof/>
        </w:rPr>
      </w:sdtEndPr>
      <w:sdtContent>
        <w:p w:rsidR="00A24A1E" w:rsidRPr="006E0865" w:rsidRDefault="006E0865" w:rsidP="002C360C">
          <w:pPr>
            <w:jc w:val="center"/>
            <w:rPr>
              <w:b/>
              <w:sz w:val="36"/>
            </w:rPr>
          </w:pPr>
          <w:r w:rsidRPr="006E0865">
            <w:rPr>
              <w:b/>
              <w:sz w:val="36"/>
            </w:rPr>
            <w:t>SUMÁRIO</w:t>
          </w:r>
        </w:p>
        <w:p w:rsidR="00A24A1E" w:rsidRPr="00D3288E" w:rsidRDefault="00A24A1E" w:rsidP="000A159D">
          <w:pPr>
            <w:pStyle w:val="Sumrio4"/>
            <w:rPr>
              <w:lang w:eastAsia="en-US"/>
            </w:rPr>
          </w:pPr>
        </w:p>
        <w:p w:rsidR="00A24A1E" w:rsidRPr="00D3288E" w:rsidRDefault="00A24A1E" w:rsidP="00A24A1E">
          <w:pPr>
            <w:rPr>
              <w:lang w:eastAsia="en-US"/>
            </w:rPr>
          </w:pPr>
        </w:p>
        <w:p w:rsidR="00A24A1E" w:rsidRPr="00D3288E" w:rsidRDefault="00A24A1E" w:rsidP="00A24A1E">
          <w:pPr>
            <w:rPr>
              <w:lang w:eastAsia="en-US"/>
            </w:rPr>
          </w:pPr>
        </w:p>
        <w:p w:rsidR="00957F29" w:rsidRDefault="008E756B">
          <w:pPr>
            <w:pStyle w:val="Sumrio1"/>
            <w:rPr>
              <w:noProof/>
            </w:rPr>
          </w:pPr>
          <w:r>
            <w:t xml:space="preserve">               </w:t>
          </w:r>
          <w:r w:rsidR="004935DD">
            <w:fldChar w:fldCharType="begin"/>
          </w:r>
          <w:r w:rsidR="008F0DC0" w:rsidRPr="00B4794E">
            <w:instrText xml:space="preserve"> TOC \o \h \z \u </w:instrText>
          </w:r>
          <w:r w:rsidR="004935DD">
            <w:fldChar w:fldCharType="separate"/>
          </w:r>
        </w:p>
        <w:p w:rsidR="00957F29" w:rsidRDefault="00F21888">
          <w:pPr>
            <w:pStyle w:val="Sumrio1"/>
            <w:rPr>
              <w:rFonts w:asciiTheme="minorHAnsi" w:eastAsiaTheme="minorEastAsia" w:hAnsiTheme="minorHAnsi" w:cstheme="minorBidi"/>
              <w:b w:val="0"/>
              <w:caps w:val="0"/>
              <w:noProof/>
              <w:sz w:val="22"/>
              <w:szCs w:val="22"/>
              <w:lang w:val="en-US" w:eastAsia="en-US"/>
            </w:rPr>
          </w:pPr>
          <w:hyperlink w:anchor="_Toc10507173" w:history="1">
            <w:r w:rsidR="00957F29" w:rsidRPr="0065717C">
              <w:rPr>
                <w:rStyle w:val="Hyperlink"/>
                <w:noProof/>
              </w:rPr>
              <w:t>INTRODUÇÃO</w:t>
            </w:r>
            <w:r w:rsidR="00957F29">
              <w:rPr>
                <w:noProof/>
                <w:webHidden/>
              </w:rPr>
              <w:tab/>
            </w:r>
            <w:r w:rsidR="00957F29">
              <w:rPr>
                <w:noProof/>
                <w:webHidden/>
              </w:rPr>
              <w:fldChar w:fldCharType="begin"/>
            </w:r>
            <w:r w:rsidR="00957F29">
              <w:rPr>
                <w:noProof/>
                <w:webHidden/>
              </w:rPr>
              <w:instrText xml:space="preserve"> PAGEREF _Toc10507173 \h </w:instrText>
            </w:r>
            <w:r w:rsidR="00957F29">
              <w:rPr>
                <w:noProof/>
                <w:webHidden/>
              </w:rPr>
            </w:r>
            <w:r w:rsidR="00957F29">
              <w:rPr>
                <w:noProof/>
                <w:webHidden/>
              </w:rPr>
              <w:fldChar w:fldCharType="separate"/>
            </w:r>
            <w:r w:rsidR="00957F29">
              <w:rPr>
                <w:noProof/>
                <w:webHidden/>
              </w:rPr>
              <w:t>18</w:t>
            </w:r>
            <w:r w:rsidR="00957F29">
              <w:rPr>
                <w:noProof/>
                <w:webHidden/>
              </w:rPr>
              <w:fldChar w:fldCharType="end"/>
            </w:r>
          </w:hyperlink>
        </w:p>
        <w:p w:rsidR="00957F29" w:rsidRDefault="00F21888">
          <w:pPr>
            <w:pStyle w:val="Sumrio2"/>
            <w:rPr>
              <w:rFonts w:asciiTheme="minorHAnsi" w:eastAsiaTheme="minorEastAsia" w:hAnsiTheme="minorHAnsi" w:cstheme="minorBidi"/>
              <w:b w:val="0"/>
              <w:caps w:val="0"/>
              <w:noProof/>
              <w:sz w:val="22"/>
              <w:szCs w:val="22"/>
              <w:lang w:val="en-US" w:eastAsia="en-US"/>
            </w:rPr>
          </w:pPr>
          <w:hyperlink w:anchor="_Toc10507174" w:history="1">
            <w:r w:rsidR="00957F29" w:rsidRPr="0065717C">
              <w:rPr>
                <w:rStyle w:val="Hyperlink"/>
                <w:noProof/>
              </w:rPr>
              <w:t>1 FUNDAMENTAÇÃO TEÓRICA</w:t>
            </w:r>
            <w:r w:rsidR="00957F29">
              <w:rPr>
                <w:noProof/>
                <w:webHidden/>
              </w:rPr>
              <w:tab/>
            </w:r>
            <w:r w:rsidR="00957F29">
              <w:rPr>
                <w:noProof/>
                <w:webHidden/>
              </w:rPr>
              <w:fldChar w:fldCharType="begin"/>
            </w:r>
            <w:r w:rsidR="00957F29">
              <w:rPr>
                <w:noProof/>
                <w:webHidden/>
              </w:rPr>
              <w:instrText xml:space="preserve"> PAGEREF _Toc10507174 \h </w:instrText>
            </w:r>
            <w:r w:rsidR="00957F29">
              <w:rPr>
                <w:noProof/>
                <w:webHidden/>
              </w:rPr>
            </w:r>
            <w:r w:rsidR="00957F29">
              <w:rPr>
                <w:noProof/>
                <w:webHidden/>
              </w:rPr>
              <w:fldChar w:fldCharType="separate"/>
            </w:r>
            <w:r w:rsidR="00957F29">
              <w:rPr>
                <w:noProof/>
                <w:webHidden/>
              </w:rPr>
              <w:t>20</w:t>
            </w:r>
            <w:r w:rsidR="00957F29">
              <w:rPr>
                <w:noProof/>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175" w:history="1">
            <w:r w:rsidR="00957F29" w:rsidRPr="0065717C">
              <w:rPr>
                <w:rStyle w:val="Hyperlink"/>
              </w:rPr>
              <w:t>1.1 Posicionamento por satélites</w:t>
            </w:r>
            <w:r w:rsidR="00957F29">
              <w:rPr>
                <w:webHidden/>
              </w:rPr>
              <w:tab/>
            </w:r>
            <w:r w:rsidR="00957F29">
              <w:rPr>
                <w:webHidden/>
              </w:rPr>
              <w:fldChar w:fldCharType="begin"/>
            </w:r>
            <w:r w:rsidR="00957F29">
              <w:rPr>
                <w:webHidden/>
              </w:rPr>
              <w:instrText xml:space="preserve"> PAGEREF _Toc10507175 \h </w:instrText>
            </w:r>
            <w:r w:rsidR="00957F29">
              <w:rPr>
                <w:webHidden/>
              </w:rPr>
            </w:r>
            <w:r w:rsidR="00957F29">
              <w:rPr>
                <w:webHidden/>
              </w:rPr>
              <w:fldChar w:fldCharType="separate"/>
            </w:r>
            <w:r w:rsidR="00957F29">
              <w:rPr>
                <w:webHidden/>
              </w:rPr>
              <w:t>20</w:t>
            </w:r>
            <w:r w:rsidR="00957F29">
              <w:rPr>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176" w:history="1">
            <w:r w:rsidR="00957F29" w:rsidRPr="0065717C">
              <w:rPr>
                <w:rStyle w:val="Hyperlink"/>
              </w:rPr>
              <w:t>1.2 Sistemas GNSS</w:t>
            </w:r>
            <w:r w:rsidR="00957F29">
              <w:rPr>
                <w:webHidden/>
              </w:rPr>
              <w:tab/>
            </w:r>
            <w:r w:rsidR="00957F29">
              <w:rPr>
                <w:webHidden/>
              </w:rPr>
              <w:fldChar w:fldCharType="begin"/>
            </w:r>
            <w:r w:rsidR="00957F29">
              <w:rPr>
                <w:webHidden/>
              </w:rPr>
              <w:instrText xml:space="preserve"> PAGEREF _Toc10507176 \h </w:instrText>
            </w:r>
            <w:r w:rsidR="00957F29">
              <w:rPr>
                <w:webHidden/>
              </w:rPr>
            </w:r>
            <w:r w:rsidR="00957F29">
              <w:rPr>
                <w:webHidden/>
              </w:rPr>
              <w:fldChar w:fldCharType="separate"/>
            </w:r>
            <w:r w:rsidR="00957F29">
              <w:rPr>
                <w:webHidden/>
              </w:rPr>
              <w:t>20</w:t>
            </w:r>
            <w:r w:rsidR="00957F29">
              <w:rPr>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177" w:history="1">
            <w:r w:rsidR="00957F29" w:rsidRPr="0065717C">
              <w:rPr>
                <w:rStyle w:val="Hyperlink"/>
              </w:rPr>
              <w:t>1.3 Observáveis GNSS</w:t>
            </w:r>
            <w:r w:rsidR="00957F29">
              <w:rPr>
                <w:webHidden/>
              </w:rPr>
              <w:tab/>
            </w:r>
            <w:r w:rsidR="00957F29">
              <w:rPr>
                <w:webHidden/>
              </w:rPr>
              <w:fldChar w:fldCharType="begin"/>
            </w:r>
            <w:r w:rsidR="00957F29">
              <w:rPr>
                <w:webHidden/>
              </w:rPr>
              <w:instrText xml:space="preserve"> PAGEREF _Toc10507177 \h </w:instrText>
            </w:r>
            <w:r w:rsidR="00957F29">
              <w:rPr>
                <w:webHidden/>
              </w:rPr>
            </w:r>
            <w:r w:rsidR="00957F29">
              <w:rPr>
                <w:webHidden/>
              </w:rPr>
              <w:fldChar w:fldCharType="separate"/>
            </w:r>
            <w:r w:rsidR="00957F29">
              <w:rPr>
                <w:webHidden/>
              </w:rPr>
              <w:t>22</w:t>
            </w:r>
            <w:r w:rsidR="00957F29">
              <w:rPr>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78" w:history="1">
            <w:r w:rsidR="00957F29" w:rsidRPr="0065717C">
              <w:rPr>
                <w:rStyle w:val="Hyperlink"/>
                <w:noProof/>
              </w:rPr>
              <w:t>1.3.1 Pseudodistância</w:t>
            </w:r>
            <w:r w:rsidR="00957F29">
              <w:rPr>
                <w:noProof/>
                <w:webHidden/>
              </w:rPr>
              <w:tab/>
            </w:r>
            <w:r w:rsidR="00957F29">
              <w:rPr>
                <w:noProof/>
                <w:webHidden/>
              </w:rPr>
              <w:fldChar w:fldCharType="begin"/>
            </w:r>
            <w:r w:rsidR="00957F29">
              <w:rPr>
                <w:noProof/>
                <w:webHidden/>
              </w:rPr>
              <w:instrText xml:space="preserve"> PAGEREF _Toc10507178 \h </w:instrText>
            </w:r>
            <w:r w:rsidR="00957F29">
              <w:rPr>
                <w:noProof/>
                <w:webHidden/>
              </w:rPr>
            </w:r>
            <w:r w:rsidR="00957F29">
              <w:rPr>
                <w:noProof/>
                <w:webHidden/>
              </w:rPr>
              <w:fldChar w:fldCharType="separate"/>
            </w:r>
            <w:r w:rsidR="00957F29">
              <w:rPr>
                <w:noProof/>
                <w:webHidden/>
              </w:rPr>
              <w:t>23</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79" w:history="1">
            <w:r w:rsidR="00957F29" w:rsidRPr="0065717C">
              <w:rPr>
                <w:rStyle w:val="Hyperlink"/>
                <w:noProof/>
              </w:rPr>
              <w:t>1.3.2 Fase da onda portadora</w:t>
            </w:r>
            <w:r w:rsidR="00957F29">
              <w:rPr>
                <w:noProof/>
                <w:webHidden/>
              </w:rPr>
              <w:tab/>
            </w:r>
            <w:r w:rsidR="00957F29">
              <w:rPr>
                <w:noProof/>
                <w:webHidden/>
              </w:rPr>
              <w:fldChar w:fldCharType="begin"/>
            </w:r>
            <w:r w:rsidR="00957F29">
              <w:rPr>
                <w:noProof/>
                <w:webHidden/>
              </w:rPr>
              <w:instrText xml:space="preserve"> PAGEREF _Toc10507179 \h </w:instrText>
            </w:r>
            <w:r w:rsidR="00957F29">
              <w:rPr>
                <w:noProof/>
                <w:webHidden/>
              </w:rPr>
            </w:r>
            <w:r w:rsidR="00957F29">
              <w:rPr>
                <w:noProof/>
                <w:webHidden/>
              </w:rPr>
              <w:fldChar w:fldCharType="separate"/>
            </w:r>
            <w:r w:rsidR="00957F29">
              <w:rPr>
                <w:noProof/>
                <w:webHidden/>
              </w:rPr>
              <w:t>23</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80" w:history="1">
            <w:r w:rsidR="00957F29" w:rsidRPr="0065717C">
              <w:rPr>
                <w:rStyle w:val="Hyperlink"/>
                <w:noProof/>
              </w:rPr>
              <w:t>1.3.3 Variação do Doppler</w:t>
            </w:r>
            <w:r w:rsidR="00957F29">
              <w:rPr>
                <w:noProof/>
                <w:webHidden/>
              </w:rPr>
              <w:tab/>
            </w:r>
            <w:r w:rsidR="00957F29">
              <w:rPr>
                <w:noProof/>
                <w:webHidden/>
              </w:rPr>
              <w:fldChar w:fldCharType="begin"/>
            </w:r>
            <w:r w:rsidR="00957F29">
              <w:rPr>
                <w:noProof/>
                <w:webHidden/>
              </w:rPr>
              <w:instrText xml:space="preserve"> PAGEREF _Toc10507180 \h </w:instrText>
            </w:r>
            <w:r w:rsidR="00957F29">
              <w:rPr>
                <w:noProof/>
                <w:webHidden/>
              </w:rPr>
            </w:r>
            <w:r w:rsidR="00957F29">
              <w:rPr>
                <w:noProof/>
                <w:webHidden/>
              </w:rPr>
              <w:fldChar w:fldCharType="separate"/>
            </w:r>
            <w:r w:rsidR="00957F29">
              <w:rPr>
                <w:noProof/>
                <w:webHidden/>
              </w:rPr>
              <w:t>24</w:t>
            </w:r>
            <w:r w:rsidR="00957F29">
              <w:rPr>
                <w:noProof/>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181" w:history="1">
            <w:r w:rsidR="00957F29" w:rsidRPr="0065717C">
              <w:rPr>
                <w:rStyle w:val="Hyperlink"/>
              </w:rPr>
              <w:t>1.4 Erros envolvidos</w:t>
            </w:r>
            <w:r w:rsidR="00957F29">
              <w:rPr>
                <w:webHidden/>
              </w:rPr>
              <w:tab/>
            </w:r>
            <w:r w:rsidR="00957F29">
              <w:rPr>
                <w:webHidden/>
              </w:rPr>
              <w:fldChar w:fldCharType="begin"/>
            </w:r>
            <w:r w:rsidR="00957F29">
              <w:rPr>
                <w:webHidden/>
              </w:rPr>
              <w:instrText xml:space="preserve"> PAGEREF _Toc10507181 \h </w:instrText>
            </w:r>
            <w:r w:rsidR="00957F29">
              <w:rPr>
                <w:webHidden/>
              </w:rPr>
            </w:r>
            <w:r w:rsidR="00957F29">
              <w:rPr>
                <w:webHidden/>
              </w:rPr>
              <w:fldChar w:fldCharType="separate"/>
            </w:r>
            <w:r w:rsidR="00957F29">
              <w:rPr>
                <w:webHidden/>
              </w:rPr>
              <w:t>25</w:t>
            </w:r>
            <w:r w:rsidR="00957F29">
              <w:rPr>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82" w:history="1">
            <w:r w:rsidR="00957F29" w:rsidRPr="0065717C">
              <w:rPr>
                <w:rStyle w:val="Hyperlink"/>
                <w:noProof/>
              </w:rPr>
              <w:t>1.4.1 Erros relacionados com os satélites</w:t>
            </w:r>
            <w:r w:rsidR="00957F29">
              <w:rPr>
                <w:noProof/>
                <w:webHidden/>
              </w:rPr>
              <w:tab/>
            </w:r>
            <w:r w:rsidR="00957F29">
              <w:rPr>
                <w:noProof/>
                <w:webHidden/>
              </w:rPr>
              <w:fldChar w:fldCharType="begin"/>
            </w:r>
            <w:r w:rsidR="00957F29">
              <w:rPr>
                <w:noProof/>
                <w:webHidden/>
              </w:rPr>
              <w:instrText xml:space="preserve"> PAGEREF _Toc10507182 \h </w:instrText>
            </w:r>
            <w:r w:rsidR="00957F29">
              <w:rPr>
                <w:noProof/>
                <w:webHidden/>
              </w:rPr>
            </w:r>
            <w:r w:rsidR="00957F29">
              <w:rPr>
                <w:noProof/>
                <w:webHidden/>
              </w:rPr>
              <w:fldChar w:fldCharType="separate"/>
            </w:r>
            <w:r w:rsidR="00957F29">
              <w:rPr>
                <w:noProof/>
                <w:webHidden/>
              </w:rPr>
              <w:t>26</w:t>
            </w:r>
            <w:r w:rsidR="00957F29">
              <w:rPr>
                <w:noProof/>
                <w:webHidden/>
              </w:rPr>
              <w:fldChar w:fldCharType="end"/>
            </w:r>
          </w:hyperlink>
        </w:p>
        <w:p w:rsidR="00957F29" w:rsidRDefault="00F21888">
          <w:pPr>
            <w:pStyle w:val="Sumrio5"/>
            <w:tabs>
              <w:tab w:val="right" w:leader="dot" w:pos="9061"/>
            </w:tabs>
            <w:rPr>
              <w:rFonts w:asciiTheme="minorHAnsi" w:eastAsiaTheme="minorEastAsia" w:hAnsiTheme="minorHAnsi" w:cstheme="minorBidi"/>
              <w:noProof/>
              <w:sz w:val="22"/>
              <w:szCs w:val="22"/>
              <w:lang w:val="en-US" w:eastAsia="en-US"/>
            </w:rPr>
          </w:pPr>
          <w:hyperlink w:anchor="_Toc10507183" w:history="1">
            <w:r w:rsidR="00957F29" w:rsidRPr="0065717C">
              <w:rPr>
                <w:rStyle w:val="Hyperlink"/>
                <w:noProof/>
              </w:rPr>
              <w:t>1.4.1.1 Erros orbitais</w:t>
            </w:r>
            <w:r w:rsidR="00957F29">
              <w:rPr>
                <w:noProof/>
                <w:webHidden/>
              </w:rPr>
              <w:tab/>
            </w:r>
            <w:r w:rsidR="00957F29">
              <w:rPr>
                <w:noProof/>
                <w:webHidden/>
              </w:rPr>
              <w:fldChar w:fldCharType="begin"/>
            </w:r>
            <w:r w:rsidR="00957F29">
              <w:rPr>
                <w:noProof/>
                <w:webHidden/>
              </w:rPr>
              <w:instrText xml:space="preserve"> PAGEREF _Toc10507183 \h </w:instrText>
            </w:r>
            <w:r w:rsidR="00957F29">
              <w:rPr>
                <w:noProof/>
                <w:webHidden/>
              </w:rPr>
            </w:r>
            <w:r w:rsidR="00957F29">
              <w:rPr>
                <w:noProof/>
                <w:webHidden/>
              </w:rPr>
              <w:fldChar w:fldCharType="separate"/>
            </w:r>
            <w:r w:rsidR="00957F29">
              <w:rPr>
                <w:noProof/>
                <w:webHidden/>
              </w:rPr>
              <w:t>26</w:t>
            </w:r>
            <w:r w:rsidR="00957F29">
              <w:rPr>
                <w:noProof/>
                <w:webHidden/>
              </w:rPr>
              <w:fldChar w:fldCharType="end"/>
            </w:r>
          </w:hyperlink>
        </w:p>
        <w:p w:rsidR="00957F29" w:rsidRDefault="00F21888">
          <w:pPr>
            <w:pStyle w:val="Sumrio5"/>
            <w:tabs>
              <w:tab w:val="right" w:leader="dot" w:pos="9061"/>
            </w:tabs>
            <w:rPr>
              <w:rFonts w:asciiTheme="minorHAnsi" w:eastAsiaTheme="minorEastAsia" w:hAnsiTheme="minorHAnsi" w:cstheme="minorBidi"/>
              <w:noProof/>
              <w:sz w:val="22"/>
              <w:szCs w:val="22"/>
              <w:lang w:val="en-US" w:eastAsia="en-US"/>
            </w:rPr>
          </w:pPr>
          <w:hyperlink w:anchor="_Toc10507184" w:history="1">
            <w:r w:rsidR="00957F29" w:rsidRPr="0065717C">
              <w:rPr>
                <w:rStyle w:val="Hyperlink"/>
                <w:noProof/>
              </w:rPr>
              <w:t>1.4.1.2 Erro no relógio do satélite</w:t>
            </w:r>
            <w:r w:rsidR="00957F29">
              <w:rPr>
                <w:noProof/>
                <w:webHidden/>
              </w:rPr>
              <w:tab/>
            </w:r>
            <w:r w:rsidR="00957F29">
              <w:rPr>
                <w:noProof/>
                <w:webHidden/>
              </w:rPr>
              <w:fldChar w:fldCharType="begin"/>
            </w:r>
            <w:r w:rsidR="00957F29">
              <w:rPr>
                <w:noProof/>
                <w:webHidden/>
              </w:rPr>
              <w:instrText xml:space="preserve"> PAGEREF _Toc10507184 \h </w:instrText>
            </w:r>
            <w:r w:rsidR="00957F29">
              <w:rPr>
                <w:noProof/>
                <w:webHidden/>
              </w:rPr>
            </w:r>
            <w:r w:rsidR="00957F29">
              <w:rPr>
                <w:noProof/>
                <w:webHidden/>
              </w:rPr>
              <w:fldChar w:fldCharType="separate"/>
            </w:r>
            <w:r w:rsidR="00957F29">
              <w:rPr>
                <w:noProof/>
                <w:webHidden/>
              </w:rPr>
              <w:t>27</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85" w:history="1">
            <w:r w:rsidR="00957F29" w:rsidRPr="0065717C">
              <w:rPr>
                <w:rStyle w:val="Hyperlink"/>
                <w:noProof/>
              </w:rPr>
              <w:t>1.4.2 Erros relacionados com a propagação do sinal</w:t>
            </w:r>
            <w:r w:rsidR="00957F29">
              <w:rPr>
                <w:noProof/>
                <w:webHidden/>
              </w:rPr>
              <w:tab/>
            </w:r>
            <w:r w:rsidR="00957F29">
              <w:rPr>
                <w:noProof/>
                <w:webHidden/>
              </w:rPr>
              <w:fldChar w:fldCharType="begin"/>
            </w:r>
            <w:r w:rsidR="00957F29">
              <w:rPr>
                <w:noProof/>
                <w:webHidden/>
              </w:rPr>
              <w:instrText xml:space="preserve"> PAGEREF _Toc10507185 \h </w:instrText>
            </w:r>
            <w:r w:rsidR="00957F29">
              <w:rPr>
                <w:noProof/>
                <w:webHidden/>
              </w:rPr>
            </w:r>
            <w:r w:rsidR="00957F29">
              <w:rPr>
                <w:noProof/>
                <w:webHidden/>
              </w:rPr>
              <w:fldChar w:fldCharType="separate"/>
            </w:r>
            <w:r w:rsidR="00957F29">
              <w:rPr>
                <w:noProof/>
                <w:webHidden/>
              </w:rPr>
              <w:t>27</w:t>
            </w:r>
            <w:r w:rsidR="00957F29">
              <w:rPr>
                <w:noProof/>
                <w:webHidden/>
              </w:rPr>
              <w:fldChar w:fldCharType="end"/>
            </w:r>
          </w:hyperlink>
        </w:p>
        <w:p w:rsidR="00957F29" w:rsidRDefault="00F21888">
          <w:pPr>
            <w:pStyle w:val="Sumrio5"/>
            <w:tabs>
              <w:tab w:val="right" w:leader="dot" w:pos="9061"/>
            </w:tabs>
            <w:rPr>
              <w:rFonts w:asciiTheme="minorHAnsi" w:eastAsiaTheme="minorEastAsia" w:hAnsiTheme="minorHAnsi" w:cstheme="minorBidi"/>
              <w:noProof/>
              <w:sz w:val="22"/>
              <w:szCs w:val="22"/>
              <w:lang w:val="en-US" w:eastAsia="en-US"/>
            </w:rPr>
          </w:pPr>
          <w:hyperlink w:anchor="_Toc10507186" w:history="1">
            <w:r w:rsidR="00957F29" w:rsidRPr="0065717C">
              <w:rPr>
                <w:rStyle w:val="Hyperlink"/>
                <w:noProof/>
              </w:rPr>
              <w:t>1.4.2.1 Erros Ionosféricos</w:t>
            </w:r>
            <w:r w:rsidR="00957F29">
              <w:rPr>
                <w:noProof/>
                <w:webHidden/>
              </w:rPr>
              <w:tab/>
            </w:r>
            <w:r w:rsidR="00957F29">
              <w:rPr>
                <w:noProof/>
                <w:webHidden/>
              </w:rPr>
              <w:fldChar w:fldCharType="begin"/>
            </w:r>
            <w:r w:rsidR="00957F29">
              <w:rPr>
                <w:noProof/>
                <w:webHidden/>
              </w:rPr>
              <w:instrText xml:space="preserve"> PAGEREF _Toc10507186 \h </w:instrText>
            </w:r>
            <w:r w:rsidR="00957F29">
              <w:rPr>
                <w:noProof/>
                <w:webHidden/>
              </w:rPr>
            </w:r>
            <w:r w:rsidR="00957F29">
              <w:rPr>
                <w:noProof/>
                <w:webHidden/>
              </w:rPr>
              <w:fldChar w:fldCharType="separate"/>
            </w:r>
            <w:r w:rsidR="00957F29">
              <w:rPr>
                <w:noProof/>
                <w:webHidden/>
              </w:rPr>
              <w:t>27</w:t>
            </w:r>
            <w:r w:rsidR="00957F29">
              <w:rPr>
                <w:noProof/>
                <w:webHidden/>
              </w:rPr>
              <w:fldChar w:fldCharType="end"/>
            </w:r>
          </w:hyperlink>
        </w:p>
        <w:p w:rsidR="00957F29" w:rsidRDefault="00F21888">
          <w:pPr>
            <w:pStyle w:val="Sumrio5"/>
            <w:tabs>
              <w:tab w:val="right" w:leader="dot" w:pos="9061"/>
            </w:tabs>
            <w:rPr>
              <w:rFonts w:asciiTheme="minorHAnsi" w:eastAsiaTheme="minorEastAsia" w:hAnsiTheme="minorHAnsi" w:cstheme="minorBidi"/>
              <w:noProof/>
              <w:sz w:val="22"/>
              <w:szCs w:val="22"/>
              <w:lang w:val="en-US" w:eastAsia="en-US"/>
            </w:rPr>
          </w:pPr>
          <w:hyperlink w:anchor="_Toc10507187" w:history="1">
            <w:r w:rsidR="00957F29" w:rsidRPr="0065717C">
              <w:rPr>
                <w:rStyle w:val="Hyperlink"/>
                <w:noProof/>
              </w:rPr>
              <w:t>1.4.2.2 Erros Troposféricos</w:t>
            </w:r>
            <w:r w:rsidR="00957F29">
              <w:rPr>
                <w:noProof/>
                <w:webHidden/>
              </w:rPr>
              <w:tab/>
            </w:r>
            <w:r w:rsidR="00957F29">
              <w:rPr>
                <w:noProof/>
                <w:webHidden/>
              </w:rPr>
              <w:fldChar w:fldCharType="begin"/>
            </w:r>
            <w:r w:rsidR="00957F29">
              <w:rPr>
                <w:noProof/>
                <w:webHidden/>
              </w:rPr>
              <w:instrText xml:space="preserve"> PAGEREF _Toc10507187 \h </w:instrText>
            </w:r>
            <w:r w:rsidR="00957F29">
              <w:rPr>
                <w:noProof/>
                <w:webHidden/>
              </w:rPr>
            </w:r>
            <w:r w:rsidR="00957F29">
              <w:rPr>
                <w:noProof/>
                <w:webHidden/>
              </w:rPr>
              <w:fldChar w:fldCharType="separate"/>
            </w:r>
            <w:r w:rsidR="00957F29">
              <w:rPr>
                <w:noProof/>
                <w:webHidden/>
              </w:rPr>
              <w:t>27</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88" w:history="1">
            <w:r w:rsidR="00957F29" w:rsidRPr="0065717C">
              <w:rPr>
                <w:rStyle w:val="Hyperlink"/>
                <w:noProof/>
              </w:rPr>
              <w:t>1.4.3 Erros relacionados com o receptor</w:t>
            </w:r>
            <w:r w:rsidR="00957F29">
              <w:rPr>
                <w:noProof/>
                <w:webHidden/>
              </w:rPr>
              <w:tab/>
            </w:r>
            <w:r w:rsidR="00957F29">
              <w:rPr>
                <w:noProof/>
                <w:webHidden/>
              </w:rPr>
              <w:fldChar w:fldCharType="begin"/>
            </w:r>
            <w:r w:rsidR="00957F29">
              <w:rPr>
                <w:noProof/>
                <w:webHidden/>
              </w:rPr>
              <w:instrText xml:space="preserve"> PAGEREF _Toc10507188 \h </w:instrText>
            </w:r>
            <w:r w:rsidR="00957F29">
              <w:rPr>
                <w:noProof/>
                <w:webHidden/>
              </w:rPr>
            </w:r>
            <w:r w:rsidR="00957F29">
              <w:rPr>
                <w:noProof/>
                <w:webHidden/>
              </w:rPr>
              <w:fldChar w:fldCharType="separate"/>
            </w:r>
            <w:r w:rsidR="00957F29">
              <w:rPr>
                <w:noProof/>
                <w:webHidden/>
              </w:rPr>
              <w:t>28</w:t>
            </w:r>
            <w:r w:rsidR="00957F29">
              <w:rPr>
                <w:noProof/>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189" w:history="1">
            <w:r w:rsidR="00957F29" w:rsidRPr="0065717C">
              <w:rPr>
                <w:rStyle w:val="Hyperlink"/>
              </w:rPr>
              <w:t>1.5 Posicionamento por ponto simples</w:t>
            </w:r>
            <w:r w:rsidR="00957F29">
              <w:rPr>
                <w:webHidden/>
              </w:rPr>
              <w:tab/>
            </w:r>
            <w:r w:rsidR="00957F29">
              <w:rPr>
                <w:webHidden/>
              </w:rPr>
              <w:fldChar w:fldCharType="begin"/>
            </w:r>
            <w:r w:rsidR="00957F29">
              <w:rPr>
                <w:webHidden/>
              </w:rPr>
              <w:instrText xml:space="preserve"> PAGEREF _Toc10507189 \h </w:instrText>
            </w:r>
            <w:r w:rsidR="00957F29">
              <w:rPr>
                <w:webHidden/>
              </w:rPr>
            </w:r>
            <w:r w:rsidR="00957F29">
              <w:rPr>
                <w:webHidden/>
              </w:rPr>
              <w:fldChar w:fldCharType="separate"/>
            </w:r>
            <w:r w:rsidR="00957F29">
              <w:rPr>
                <w:webHidden/>
              </w:rPr>
              <w:t>28</w:t>
            </w:r>
            <w:r w:rsidR="00957F29">
              <w:rPr>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190" w:history="1">
            <w:r w:rsidR="00957F29" w:rsidRPr="0065717C">
              <w:rPr>
                <w:rStyle w:val="Hyperlink"/>
              </w:rPr>
              <w:t>1.6 Posicionamento GNSS diferencial (DGNSS)</w:t>
            </w:r>
            <w:r w:rsidR="00957F29">
              <w:rPr>
                <w:webHidden/>
              </w:rPr>
              <w:tab/>
            </w:r>
            <w:r w:rsidR="00957F29">
              <w:rPr>
                <w:webHidden/>
              </w:rPr>
              <w:fldChar w:fldCharType="begin"/>
            </w:r>
            <w:r w:rsidR="00957F29">
              <w:rPr>
                <w:webHidden/>
              </w:rPr>
              <w:instrText xml:space="preserve"> PAGEREF _Toc10507190 \h </w:instrText>
            </w:r>
            <w:r w:rsidR="00957F29">
              <w:rPr>
                <w:webHidden/>
              </w:rPr>
            </w:r>
            <w:r w:rsidR="00957F29">
              <w:rPr>
                <w:webHidden/>
              </w:rPr>
              <w:fldChar w:fldCharType="separate"/>
            </w:r>
            <w:r w:rsidR="00957F29">
              <w:rPr>
                <w:webHidden/>
              </w:rPr>
              <w:t>29</w:t>
            </w:r>
            <w:r w:rsidR="00957F29">
              <w:rPr>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91" w:history="1">
            <w:r w:rsidR="00957F29" w:rsidRPr="0065717C">
              <w:rPr>
                <w:rStyle w:val="Hyperlink"/>
                <w:noProof/>
              </w:rPr>
              <w:t>1.6.1 Correção no domínio das posições</w:t>
            </w:r>
            <w:r w:rsidR="00957F29">
              <w:rPr>
                <w:noProof/>
                <w:webHidden/>
              </w:rPr>
              <w:tab/>
            </w:r>
            <w:r w:rsidR="00957F29">
              <w:rPr>
                <w:noProof/>
                <w:webHidden/>
              </w:rPr>
              <w:fldChar w:fldCharType="begin"/>
            </w:r>
            <w:r w:rsidR="00957F29">
              <w:rPr>
                <w:noProof/>
                <w:webHidden/>
              </w:rPr>
              <w:instrText xml:space="preserve"> PAGEREF _Toc10507191 \h </w:instrText>
            </w:r>
            <w:r w:rsidR="00957F29">
              <w:rPr>
                <w:noProof/>
                <w:webHidden/>
              </w:rPr>
            </w:r>
            <w:r w:rsidR="00957F29">
              <w:rPr>
                <w:noProof/>
                <w:webHidden/>
              </w:rPr>
              <w:fldChar w:fldCharType="separate"/>
            </w:r>
            <w:r w:rsidR="00957F29">
              <w:rPr>
                <w:noProof/>
                <w:webHidden/>
              </w:rPr>
              <w:t>30</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92" w:history="1">
            <w:r w:rsidR="00957F29" w:rsidRPr="0065717C">
              <w:rPr>
                <w:rStyle w:val="Hyperlink"/>
                <w:noProof/>
              </w:rPr>
              <w:t>1.6.2 Correção no domínio das observações</w:t>
            </w:r>
            <w:r w:rsidR="00957F29">
              <w:rPr>
                <w:noProof/>
                <w:webHidden/>
              </w:rPr>
              <w:tab/>
            </w:r>
            <w:r w:rsidR="00957F29">
              <w:rPr>
                <w:noProof/>
                <w:webHidden/>
              </w:rPr>
              <w:fldChar w:fldCharType="begin"/>
            </w:r>
            <w:r w:rsidR="00957F29">
              <w:rPr>
                <w:noProof/>
                <w:webHidden/>
              </w:rPr>
              <w:instrText xml:space="preserve"> PAGEREF _Toc10507192 \h </w:instrText>
            </w:r>
            <w:r w:rsidR="00957F29">
              <w:rPr>
                <w:noProof/>
                <w:webHidden/>
              </w:rPr>
            </w:r>
            <w:r w:rsidR="00957F29">
              <w:rPr>
                <w:noProof/>
                <w:webHidden/>
              </w:rPr>
              <w:fldChar w:fldCharType="separate"/>
            </w:r>
            <w:r w:rsidR="00957F29">
              <w:rPr>
                <w:noProof/>
                <w:webHidden/>
              </w:rPr>
              <w:t>31</w:t>
            </w:r>
            <w:r w:rsidR="00957F29">
              <w:rPr>
                <w:noProof/>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193" w:history="1">
            <w:r w:rsidR="00957F29" w:rsidRPr="0065717C">
              <w:rPr>
                <w:rStyle w:val="Hyperlink"/>
              </w:rPr>
              <w:t>1.7 Filtragem da Pseudodistância</w:t>
            </w:r>
            <w:r w:rsidR="00957F29">
              <w:rPr>
                <w:webHidden/>
              </w:rPr>
              <w:tab/>
            </w:r>
            <w:r w:rsidR="00957F29">
              <w:rPr>
                <w:webHidden/>
              </w:rPr>
              <w:fldChar w:fldCharType="begin"/>
            </w:r>
            <w:r w:rsidR="00957F29">
              <w:rPr>
                <w:webHidden/>
              </w:rPr>
              <w:instrText xml:space="preserve"> PAGEREF _Toc10507193 \h </w:instrText>
            </w:r>
            <w:r w:rsidR="00957F29">
              <w:rPr>
                <w:webHidden/>
              </w:rPr>
            </w:r>
            <w:r w:rsidR="00957F29">
              <w:rPr>
                <w:webHidden/>
              </w:rPr>
              <w:fldChar w:fldCharType="separate"/>
            </w:r>
            <w:r w:rsidR="00957F29">
              <w:rPr>
                <w:webHidden/>
              </w:rPr>
              <w:t>31</w:t>
            </w:r>
            <w:r w:rsidR="00957F29">
              <w:rPr>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194" w:history="1">
            <w:r w:rsidR="00957F29" w:rsidRPr="0065717C">
              <w:rPr>
                <w:rStyle w:val="Hyperlink"/>
              </w:rPr>
              <w:t>1.8 Formatos de dados</w:t>
            </w:r>
            <w:r w:rsidR="00957F29">
              <w:rPr>
                <w:webHidden/>
              </w:rPr>
              <w:tab/>
            </w:r>
            <w:r w:rsidR="00957F29">
              <w:rPr>
                <w:webHidden/>
              </w:rPr>
              <w:fldChar w:fldCharType="begin"/>
            </w:r>
            <w:r w:rsidR="00957F29">
              <w:rPr>
                <w:webHidden/>
              </w:rPr>
              <w:instrText xml:space="preserve"> PAGEREF _Toc10507194 \h </w:instrText>
            </w:r>
            <w:r w:rsidR="00957F29">
              <w:rPr>
                <w:webHidden/>
              </w:rPr>
            </w:r>
            <w:r w:rsidR="00957F29">
              <w:rPr>
                <w:webHidden/>
              </w:rPr>
              <w:fldChar w:fldCharType="separate"/>
            </w:r>
            <w:r w:rsidR="00957F29">
              <w:rPr>
                <w:webHidden/>
              </w:rPr>
              <w:t>32</w:t>
            </w:r>
            <w:r w:rsidR="00957F29">
              <w:rPr>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95" w:history="1">
            <w:r w:rsidR="00957F29" w:rsidRPr="0065717C">
              <w:rPr>
                <w:rStyle w:val="Hyperlink"/>
                <w:noProof/>
              </w:rPr>
              <w:t>1.8.1 Formato NMEA</w:t>
            </w:r>
            <w:r w:rsidR="00957F29">
              <w:rPr>
                <w:noProof/>
                <w:webHidden/>
              </w:rPr>
              <w:tab/>
            </w:r>
            <w:r w:rsidR="00957F29">
              <w:rPr>
                <w:noProof/>
                <w:webHidden/>
              </w:rPr>
              <w:fldChar w:fldCharType="begin"/>
            </w:r>
            <w:r w:rsidR="00957F29">
              <w:rPr>
                <w:noProof/>
                <w:webHidden/>
              </w:rPr>
              <w:instrText xml:space="preserve"> PAGEREF _Toc10507195 \h </w:instrText>
            </w:r>
            <w:r w:rsidR="00957F29">
              <w:rPr>
                <w:noProof/>
                <w:webHidden/>
              </w:rPr>
            </w:r>
            <w:r w:rsidR="00957F29">
              <w:rPr>
                <w:noProof/>
                <w:webHidden/>
              </w:rPr>
              <w:fldChar w:fldCharType="separate"/>
            </w:r>
            <w:r w:rsidR="00957F29">
              <w:rPr>
                <w:noProof/>
                <w:webHidden/>
              </w:rPr>
              <w:t>33</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96" w:history="1">
            <w:r w:rsidR="00957F29" w:rsidRPr="0065717C">
              <w:rPr>
                <w:rStyle w:val="Hyperlink"/>
                <w:noProof/>
              </w:rPr>
              <w:t>1.8.2 Formato RINEX</w:t>
            </w:r>
            <w:r w:rsidR="00957F29">
              <w:rPr>
                <w:noProof/>
                <w:webHidden/>
              </w:rPr>
              <w:tab/>
            </w:r>
            <w:r w:rsidR="00957F29">
              <w:rPr>
                <w:noProof/>
                <w:webHidden/>
              </w:rPr>
              <w:fldChar w:fldCharType="begin"/>
            </w:r>
            <w:r w:rsidR="00957F29">
              <w:rPr>
                <w:noProof/>
                <w:webHidden/>
              </w:rPr>
              <w:instrText xml:space="preserve"> PAGEREF _Toc10507196 \h </w:instrText>
            </w:r>
            <w:r w:rsidR="00957F29">
              <w:rPr>
                <w:noProof/>
                <w:webHidden/>
              </w:rPr>
            </w:r>
            <w:r w:rsidR="00957F29">
              <w:rPr>
                <w:noProof/>
                <w:webHidden/>
              </w:rPr>
              <w:fldChar w:fldCharType="separate"/>
            </w:r>
            <w:r w:rsidR="00957F29">
              <w:rPr>
                <w:noProof/>
                <w:webHidden/>
              </w:rPr>
              <w:t>34</w:t>
            </w:r>
            <w:r w:rsidR="00957F29">
              <w:rPr>
                <w:noProof/>
                <w:webHidden/>
              </w:rPr>
              <w:fldChar w:fldCharType="end"/>
            </w:r>
          </w:hyperlink>
        </w:p>
        <w:p w:rsidR="00957F29" w:rsidRDefault="00F21888">
          <w:pPr>
            <w:pStyle w:val="Sumrio2"/>
            <w:rPr>
              <w:rFonts w:asciiTheme="minorHAnsi" w:eastAsiaTheme="minorEastAsia" w:hAnsiTheme="minorHAnsi" w:cstheme="minorBidi"/>
              <w:b w:val="0"/>
              <w:caps w:val="0"/>
              <w:noProof/>
              <w:sz w:val="22"/>
              <w:szCs w:val="22"/>
              <w:lang w:val="en-US" w:eastAsia="en-US"/>
            </w:rPr>
          </w:pPr>
          <w:hyperlink w:anchor="_Toc10507197" w:history="1">
            <w:r w:rsidR="00957F29" w:rsidRPr="0065717C">
              <w:rPr>
                <w:rStyle w:val="Hyperlink"/>
                <w:noProof/>
              </w:rPr>
              <w:t>2 Materiais</w:t>
            </w:r>
            <w:r w:rsidR="00957F29">
              <w:rPr>
                <w:noProof/>
                <w:webHidden/>
              </w:rPr>
              <w:tab/>
            </w:r>
            <w:r w:rsidR="00957F29">
              <w:rPr>
                <w:noProof/>
                <w:webHidden/>
              </w:rPr>
              <w:fldChar w:fldCharType="begin"/>
            </w:r>
            <w:r w:rsidR="00957F29">
              <w:rPr>
                <w:noProof/>
                <w:webHidden/>
              </w:rPr>
              <w:instrText xml:space="preserve"> PAGEREF _Toc10507197 \h </w:instrText>
            </w:r>
            <w:r w:rsidR="00957F29">
              <w:rPr>
                <w:noProof/>
                <w:webHidden/>
              </w:rPr>
            </w:r>
            <w:r w:rsidR="00957F29">
              <w:rPr>
                <w:noProof/>
                <w:webHidden/>
              </w:rPr>
              <w:fldChar w:fldCharType="separate"/>
            </w:r>
            <w:r w:rsidR="00957F29">
              <w:rPr>
                <w:noProof/>
                <w:webHidden/>
              </w:rPr>
              <w:t>35</w:t>
            </w:r>
            <w:r w:rsidR="00957F29">
              <w:rPr>
                <w:noProof/>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198" w:history="1">
            <w:r w:rsidR="00957F29" w:rsidRPr="0065717C">
              <w:rPr>
                <w:rStyle w:val="Hyperlink"/>
              </w:rPr>
              <w:t>2.1 Hardware</w:t>
            </w:r>
            <w:r w:rsidR="00957F29">
              <w:rPr>
                <w:webHidden/>
              </w:rPr>
              <w:tab/>
            </w:r>
            <w:r w:rsidR="00957F29">
              <w:rPr>
                <w:webHidden/>
              </w:rPr>
              <w:fldChar w:fldCharType="begin"/>
            </w:r>
            <w:r w:rsidR="00957F29">
              <w:rPr>
                <w:webHidden/>
              </w:rPr>
              <w:instrText xml:space="preserve"> PAGEREF _Toc10507198 \h </w:instrText>
            </w:r>
            <w:r w:rsidR="00957F29">
              <w:rPr>
                <w:webHidden/>
              </w:rPr>
            </w:r>
            <w:r w:rsidR="00957F29">
              <w:rPr>
                <w:webHidden/>
              </w:rPr>
              <w:fldChar w:fldCharType="separate"/>
            </w:r>
            <w:r w:rsidR="00957F29">
              <w:rPr>
                <w:webHidden/>
              </w:rPr>
              <w:t>35</w:t>
            </w:r>
            <w:r w:rsidR="00957F29">
              <w:rPr>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199" w:history="1">
            <w:r w:rsidR="00957F29" w:rsidRPr="0065717C">
              <w:rPr>
                <w:rStyle w:val="Hyperlink"/>
                <w:noProof/>
              </w:rPr>
              <w:t>2.1.1 Smartphone</w:t>
            </w:r>
            <w:r w:rsidR="00957F29">
              <w:rPr>
                <w:noProof/>
                <w:webHidden/>
              </w:rPr>
              <w:tab/>
            </w:r>
            <w:r w:rsidR="00957F29">
              <w:rPr>
                <w:noProof/>
                <w:webHidden/>
              </w:rPr>
              <w:fldChar w:fldCharType="begin"/>
            </w:r>
            <w:r w:rsidR="00957F29">
              <w:rPr>
                <w:noProof/>
                <w:webHidden/>
              </w:rPr>
              <w:instrText xml:space="preserve"> PAGEREF _Toc10507199 \h </w:instrText>
            </w:r>
            <w:r w:rsidR="00957F29">
              <w:rPr>
                <w:noProof/>
                <w:webHidden/>
              </w:rPr>
            </w:r>
            <w:r w:rsidR="00957F29">
              <w:rPr>
                <w:noProof/>
                <w:webHidden/>
              </w:rPr>
              <w:fldChar w:fldCharType="separate"/>
            </w:r>
            <w:r w:rsidR="00957F29">
              <w:rPr>
                <w:noProof/>
                <w:webHidden/>
              </w:rPr>
              <w:t>35</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200" w:history="1">
            <w:r w:rsidR="00957F29" w:rsidRPr="0065717C">
              <w:rPr>
                <w:rStyle w:val="Hyperlink"/>
                <w:noProof/>
              </w:rPr>
              <w:t>2.1.2 Computador</w:t>
            </w:r>
            <w:r w:rsidR="00957F29">
              <w:rPr>
                <w:noProof/>
                <w:webHidden/>
              </w:rPr>
              <w:tab/>
            </w:r>
            <w:r w:rsidR="00957F29">
              <w:rPr>
                <w:noProof/>
                <w:webHidden/>
              </w:rPr>
              <w:fldChar w:fldCharType="begin"/>
            </w:r>
            <w:r w:rsidR="00957F29">
              <w:rPr>
                <w:noProof/>
                <w:webHidden/>
              </w:rPr>
              <w:instrText xml:space="preserve"> PAGEREF _Toc10507200 \h </w:instrText>
            </w:r>
            <w:r w:rsidR="00957F29">
              <w:rPr>
                <w:noProof/>
                <w:webHidden/>
              </w:rPr>
            </w:r>
            <w:r w:rsidR="00957F29">
              <w:rPr>
                <w:noProof/>
                <w:webHidden/>
              </w:rPr>
              <w:fldChar w:fldCharType="separate"/>
            </w:r>
            <w:r w:rsidR="00957F29">
              <w:rPr>
                <w:noProof/>
                <w:webHidden/>
              </w:rPr>
              <w:t>36</w:t>
            </w:r>
            <w:r w:rsidR="00957F29">
              <w:rPr>
                <w:noProof/>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201" w:history="1">
            <w:r w:rsidR="00957F29" w:rsidRPr="0065717C">
              <w:rPr>
                <w:rStyle w:val="Hyperlink"/>
              </w:rPr>
              <w:t>2.2 Software</w:t>
            </w:r>
            <w:r w:rsidR="00957F29">
              <w:rPr>
                <w:webHidden/>
              </w:rPr>
              <w:tab/>
            </w:r>
            <w:r w:rsidR="00957F29">
              <w:rPr>
                <w:webHidden/>
              </w:rPr>
              <w:fldChar w:fldCharType="begin"/>
            </w:r>
            <w:r w:rsidR="00957F29">
              <w:rPr>
                <w:webHidden/>
              </w:rPr>
              <w:instrText xml:space="preserve"> PAGEREF _Toc10507201 \h </w:instrText>
            </w:r>
            <w:r w:rsidR="00957F29">
              <w:rPr>
                <w:webHidden/>
              </w:rPr>
            </w:r>
            <w:r w:rsidR="00957F29">
              <w:rPr>
                <w:webHidden/>
              </w:rPr>
              <w:fldChar w:fldCharType="separate"/>
            </w:r>
            <w:r w:rsidR="00957F29">
              <w:rPr>
                <w:webHidden/>
              </w:rPr>
              <w:t>36</w:t>
            </w:r>
            <w:r w:rsidR="00957F29">
              <w:rPr>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202" w:history="1">
            <w:r w:rsidR="00957F29" w:rsidRPr="0065717C">
              <w:rPr>
                <w:rStyle w:val="Hyperlink"/>
                <w:noProof/>
              </w:rPr>
              <w:t>2.2.1 Smartphone</w:t>
            </w:r>
            <w:r w:rsidR="00957F29">
              <w:rPr>
                <w:noProof/>
                <w:webHidden/>
              </w:rPr>
              <w:tab/>
            </w:r>
            <w:r w:rsidR="00957F29">
              <w:rPr>
                <w:noProof/>
                <w:webHidden/>
              </w:rPr>
              <w:fldChar w:fldCharType="begin"/>
            </w:r>
            <w:r w:rsidR="00957F29">
              <w:rPr>
                <w:noProof/>
                <w:webHidden/>
              </w:rPr>
              <w:instrText xml:space="preserve"> PAGEREF _Toc10507202 \h </w:instrText>
            </w:r>
            <w:r w:rsidR="00957F29">
              <w:rPr>
                <w:noProof/>
                <w:webHidden/>
              </w:rPr>
            </w:r>
            <w:r w:rsidR="00957F29">
              <w:rPr>
                <w:noProof/>
                <w:webHidden/>
              </w:rPr>
              <w:fldChar w:fldCharType="separate"/>
            </w:r>
            <w:r w:rsidR="00957F29">
              <w:rPr>
                <w:noProof/>
                <w:webHidden/>
              </w:rPr>
              <w:t>36</w:t>
            </w:r>
            <w:r w:rsidR="00957F29">
              <w:rPr>
                <w:noProof/>
                <w:webHidden/>
              </w:rPr>
              <w:fldChar w:fldCharType="end"/>
            </w:r>
          </w:hyperlink>
        </w:p>
        <w:p w:rsidR="00957F29" w:rsidRDefault="00F21888">
          <w:pPr>
            <w:pStyle w:val="Sumrio5"/>
            <w:tabs>
              <w:tab w:val="right" w:leader="dot" w:pos="9061"/>
            </w:tabs>
            <w:rPr>
              <w:rFonts w:asciiTheme="minorHAnsi" w:eastAsiaTheme="minorEastAsia" w:hAnsiTheme="minorHAnsi" w:cstheme="minorBidi"/>
              <w:noProof/>
              <w:sz w:val="22"/>
              <w:szCs w:val="22"/>
              <w:lang w:val="en-US" w:eastAsia="en-US"/>
            </w:rPr>
          </w:pPr>
          <w:hyperlink w:anchor="_Toc10507203" w:history="1">
            <w:r w:rsidR="00957F29" w:rsidRPr="0065717C">
              <w:rPr>
                <w:rStyle w:val="Hyperlink"/>
                <w:noProof/>
              </w:rPr>
              <w:t>2.2.1.1 NMEA Tools Pro</w:t>
            </w:r>
            <w:r w:rsidR="00957F29">
              <w:rPr>
                <w:noProof/>
                <w:webHidden/>
              </w:rPr>
              <w:tab/>
            </w:r>
            <w:r w:rsidR="00957F29">
              <w:rPr>
                <w:noProof/>
                <w:webHidden/>
              </w:rPr>
              <w:fldChar w:fldCharType="begin"/>
            </w:r>
            <w:r w:rsidR="00957F29">
              <w:rPr>
                <w:noProof/>
                <w:webHidden/>
              </w:rPr>
              <w:instrText xml:space="preserve"> PAGEREF _Toc10507203 \h </w:instrText>
            </w:r>
            <w:r w:rsidR="00957F29">
              <w:rPr>
                <w:noProof/>
                <w:webHidden/>
              </w:rPr>
            </w:r>
            <w:r w:rsidR="00957F29">
              <w:rPr>
                <w:noProof/>
                <w:webHidden/>
              </w:rPr>
              <w:fldChar w:fldCharType="separate"/>
            </w:r>
            <w:r w:rsidR="00957F29">
              <w:rPr>
                <w:noProof/>
                <w:webHidden/>
              </w:rPr>
              <w:t>37</w:t>
            </w:r>
            <w:r w:rsidR="00957F29">
              <w:rPr>
                <w:noProof/>
                <w:webHidden/>
              </w:rPr>
              <w:fldChar w:fldCharType="end"/>
            </w:r>
          </w:hyperlink>
        </w:p>
        <w:p w:rsidR="00957F29" w:rsidRDefault="00F21888">
          <w:pPr>
            <w:pStyle w:val="Sumrio5"/>
            <w:tabs>
              <w:tab w:val="right" w:leader="dot" w:pos="9061"/>
            </w:tabs>
            <w:rPr>
              <w:rFonts w:asciiTheme="minorHAnsi" w:eastAsiaTheme="minorEastAsia" w:hAnsiTheme="minorHAnsi" w:cstheme="minorBidi"/>
              <w:noProof/>
              <w:sz w:val="22"/>
              <w:szCs w:val="22"/>
              <w:lang w:val="en-US" w:eastAsia="en-US"/>
            </w:rPr>
          </w:pPr>
          <w:hyperlink w:anchor="_Toc10507204" w:history="1">
            <w:r w:rsidR="00957F29" w:rsidRPr="0065717C">
              <w:rPr>
                <w:rStyle w:val="Hyperlink"/>
                <w:noProof/>
              </w:rPr>
              <w:t>2.2.1.2 Geo++ RINEX Logger</w:t>
            </w:r>
            <w:r w:rsidR="00957F29">
              <w:rPr>
                <w:noProof/>
                <w:webHidden/>
              </w:rPr>
              <w:tab/>
            </w:r>
            <w:r w:rsidR="00957F29">
              <w:rPr>
                <w:noProof/>
                <w:webHidden/>
              </w:rPr>
              <w:fldChar w:fldCharType="begin"/>
            </w:r>
            <w:r w:rsidR="00957F29">
              <w:rPr>
                <w:noProof/>
                <w:webHidden/>
              </w:rPr>
              <w:instrText xml:space="preserve"> PAGEREF _Toc10507204 \h </w:instrText>
            </w:r>
            <w:r w:rsidR="00957F29">
              <w:rPr>
                <w:noProof/>
                <w:webHidden/>
              </w:rPr>
            </w:r>
            <w:r w:rsidR="00957F29">
              <w:rPr>
                <w:noProof/>
                <w:webHidden/>
              </w:rPr>
              <w:fldChar w:fldCharType="separate"/>
            </w:r>
            <w:r w:rsidR="00957F29">
              <w:rPr>
                <w:noProof/>
                <w:webHidden/>
              </w:rPr>
              <w:t>38</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205" w:history="1">
            <w:r w:rsidR="00957F29" w:rsidRPr="0065717C">
              <w:rPr>
                <w:rStyle w:val="Hyperlink"/>
                <w:noProof/>
              </w:rPr>
              <w:t>2.2.2 Computador</w:t>
            </w:r>
            <w:r w:rsidR="00957F29">
              <w:rPr>
                <w:noProof/>
                <w:webHidden/>
              </w:rPr>
              <w:tab/>
            </w:r>
            <w:r w:rsidR="00957F29">
              <w:rPr>
                <w:noProof/>
                <w:webHidden/>
              </w:rPr>
              <w:fldChar w:fldCharType="begin"/>
            </w:r>
            <w:r w:rsidR="00957F29">
              <w:rPr>
                <w:noProof/>
                <w:webHidden/>
              </w:rPr>
              <w:instrText xml:space="preserve"> PAGEREF _Toc10507205 \h </w:instrText>
            </w:r>
            <w:r w:rsidR="00957F29">
              <w:rPr>
                <w:noProof/>
                <w:webHidden/>
              </w:rPr>
            </w:r>
            <w:r w:rsidR="00957F29">
              <w:rPr>
                <w:noProof/>
                <w:webHidden/>
              </w:rPr>
              <w:fldChar w:fldCharType="separate"/>
            </w:r>
            <w:r w:rsidR="00957F29">
              <w:rPr>
                <w:noProof/>
                <w:webHidden/>
              </w:rPr>
              <w:t>39</w:t>
            </w:r>
            <w:r w:rsidR="00957F29">
              <w:rPr>
                <w:noProof/>
                <w:webHidden/>
              </w:rPr>
              <w:fldChar w:fldCharType="end"/>
            </w:r>
          </w:hyperlink>
        </w:p>
        <w:p w:rsidR="00957F29" w:rsidRDefault="00F21888">
          <w:pPr>
            <w:pStyle w:val="Sumrio5"/>
            <w:tabs>
              <w:tab w:val="right" w:leader="dot" w:pos="9061"/>
            </w:tabs>
            <w:rPr>
              <w:rFonts w:asciiTheme="minorHAnsi" w:eastAsiaTheme="minorEastAsia" w:hAnsiTheme="minorHAnsi" w:cstheme="minorBidi"/>
              <w:noProof/>
              <w:sz w:val="22"/>
              <w:szCs w:val="22"/>
              <w:lang w:val="en-US" w:eastAsia="en-US"/>
            </w:rPr>
          </w:pPr>
          <w:hyperlink w:anchor="_Toc10507206" w:history="1">
            <w:r w:rsidR="00957F29" w:rsidRPr="0065717C">
              <w:rPr>
                <w:rStyle w:val="Hyperlink"/>
                <w:noProof/>
              </w:rPr>
              <w:t>2.2.2.1 Anaconda: IDE Spyder</w:t>
            </w:r>
            <w:r w:rsidR="00957F29">
              <w:rPr>
                <w:noProof/>
                <w:webHidden/>
              </w:rPr>
              <w:tab/>
            </w:r>
            <w:r w:rsidR="00957F29">
              <w:rPr>
                <w:noProof/>
                <w:webHidden/>
              </w:rPr>
              <w:fldChar w:fldCharType="begin"/>
            </w:r>
            <w:r w:rsidR="00957F29">
              <w:rPr>
                <w:noProof/>
                <w:webHidden/>
              </w:rPr>
              <w:instrText xml:space="preserve"> PAGEREF _Toc10507206 \h </w:instrText>
            </w:r>
            <w:r w:rsidR="00957F29">
              <w:rPr>
                <w:noProof/>
                <w:webHidden/>
              </w:rPr>
            </w:r>
            <w:r w:rsidR="00957F29">
              <w:rPr>
                <w:noProof/>
                <w:webHidden/>
              </w:rPr>
              <w:fldChar w:fldCharType="separate"/>
            </w:r>
            <w:r w:rsidR="00957F29">
              <w:rPr>
                <w:noProof/>
                <w:webHidden/>
              </w:rPr>
              <w:t>40</w:t>
            </w:r>
            <w:r w:rsidR="00957F29">
              <w:rPr>
                <w:noProof/>
                <w:webHidden/>
              </w:rPr>
              <w:fldChar w:fldCharType="end"/>
            </w:r>
          </w:hyperlink>
        </w:p>
        <w:p w:rsidR="00957F29" w:rsidRDefault="00F21888">
          <w:pPr>
            <w:pStyle w:val="Sumrio5"/>
            <w:tabs>
              <w:tab w:val="right" w:leader="dot" w:pos="9061"/>
            </w:tabs>
            <w:rPr>
              <w:rFonts w:asciiTheme="minorHAnsi" w:eastAsiaTheme="minorEastAsia" w:hAnsiTheme="minorHAnsi" w:cstheme="minorBidi"/>
              <w:noProof/>
              <w:sz w:val="22"/>
              <w:szCs w:val="22"/>
              <w:lang w:val="en-US" w:eastAsia="en-US"/>
            </w:rPr>
          </w:pPr>
          <w:hyperlink w:anchor="_Toc10507207" w:history="1">
            <w:r w:rsidR="00957F29" w:rsidRPr="0065717C">
              <w:rPr>
                <w:rStyle w:val="Hyperlink"/>
                <w:noProof/>
              </w:rPr>
              <w:t>2.2.2.2 RTKLIB</w:t>
            </w:r>
            <w:r w:rsidR="00957F29">
              <w:rPr>
                <w:noProof/>
                <w:webHidden/>
              </w:rPr>
              <w:tab/>
            </w:r>
            <w:r w:rsidR="00957F29">
              <w:rPr>
                <w:noProof/>
                <w:webHidden/>
              </w:rPr>
              <w:fldChar w:fldCharType="begin"/>
            </w:r>
            <w:r w:rsidR="00957F29">
              <w:rPr>
                <w:noProof/>
                <w:webHidden/>
              </w:rPr>
              <w:instrText xml:space="preserve"> PAGEREF _Toc10507207 \h </w:instrText>
            </w:r>
            <w:r w:rsidR="00957F29">
              <w:rPr>
                <w:noProof/>
                <w:webHidden/>
              </w:rPr>
            </w:r>
            <w:r w:rsidR="00957F29">
              <w:rPr>
                <w:noProof/>
                <w:webHidden/>
              </w:rPr>
              <w:fldChar w:fldCharType="separate"/>
            </w:r>
            <w:r w:rsidR="00957F29">
              <w:rPr>
                <w:noProof/>
                <w:webHidden/>
              </w:rPr>
              <w:t>40</w:t>
            </w:r>
            <w:r w:rsidR="00957F29">
              <w:rPr>
                <w:noProof/>
                <w:webHidden/>
              </w:rPr>
              <w:fldChar w:fldCharType="end"/>
            </w:r>
          </w:hyperlink>
        </w:p>
        <w:p w:rsidR="00957F29" w:rsidRDefault="00F21888">
          <w:pPr>
            <w:pStyle w:val="Sumrio5"/>
            <w:tabs>
              <w:tab w:val="right" w:leader="dot" w:pos="9061"/>
            </w:tabs>
            <w:rPr>
              <w:rFonts w:asciiTheme="minorHAnsi" w:eastAsiaTheme="minorEastAsia" w:hAnsiTheme="minorHAnsi" w:cstheme="minorBidi"/>
              <w:noProof/>
              <w:sz w:val="22"/>
              <w:szCs w:val="22"/>
              <w:lang w:val="en-US" w:eastAsia="en-US"/>
            </w:rPr>
          </w:pPr>
          <w:hyperlink w:anchor="_Toc10507208" w:history="1">
            <w:r w:rsidR="00957F29" w:rsidRPr="0065717C">
              <w:rPr>
                <w:rStyle w:val="Hyperlink"/>
                <w:noProof/>
              </w:rPr>
              <w:t>2.2.2.3 Repositório Github</w:t>
            </w:r>
            <w:r w:rsidR="00957F29">
              <w:rPr>
                <w:noProof/>
                <w:webHidden/>
              </w:rPr>
              <w:tab/>
            </w:r>
            <w:r w:rsidR="00957F29">
              <w:rPr>
                <w:noProof/>
                <w:webHidden/>
              </w:rPr>
              <w:fldChar w:fldCharType="begin"/>
            </w:r>
            <w:r w:rsidR="00957F29">
              <w:rPr>
                <w:noProof/>
                <w:webHidden/>
              </w:rPr>
              <w:instrText xml:space="preserve"> PAGEREF _Toc10507208 \h </w:instrText>
            </w:r>
            <w:r w:rsidR="00957F29">
              <w:rPr>
                <w:noProof/>
                <w:webHidden/>
              </w:rPr>
            </w:r>
            <w:r w:rsidR="00957F29">
              <w:rPr>
                <w:noProof/>
                <w:webHidden/>
              </w:rPr>
              <w:fldChar w:fldCharType="separate"/>
            </w:r>
            <w:r w:rsidR="00957F29">
              <w:rPr>
                <w:noProof/>
                <w:webHidden/>
              </w:rPr>
              <w:t>40</w:t>
            </w:r>
            <w:r w:rsidR="00957F29">
              <w:rPr>
                <w:noProof/>
                <w:webHidden/>
              </w:rPr>
              <w:fldChar w:fldCharType="end"/>
            </w:r>
          </w:hyperlink>
        </w:p>
        <w:p w:rsidR="00957F29" w:rsidRDefault="00F21888">
          <w:pPr>
            <w:pStyle w:val="Sumrio2"/>
            <w:rPr>
              <w:rFonts w:asciiTheme="minorHAnsi" w:eastAsiaTheme="minorEastAsia" w:hAnsiTheme="minorHAnsi" w:cstheme="minorBidi"/>
              <w:b w:val="0"/>
              <w:caps w:val="0"/>
              <w:noProof/>
              <w:sz w:val="22"/>
              <w:szCs w:val="22"/>
              <w:lang w:val="en-US" w:eastAsia="en-US"/>
            </w:rPr>
          </w:pPr>
          <w:hyperlink w:anchor="_Toc10507209" w:history="1">
            <w:r w:rsidR="00957F29" w:rsidRPr="0065717C">
              <w:rPr>
                <w:rStyle w:val="Hyperlink"/>
                <w:noProof/>
              </w:rPr>
              <w:t>3 METODOLOGIA</w:t>
            </w:r>
            <w:r w:rsidR="00957F29">
              <w:rPr>
                <w:noProof/>
                <w:webHidden/>
              </w:rPr>
              <w:tab/>
            </w:r>
            <w:r w:rsidR="00957F29">
              <w:rPr>
                <w:noProof/>
                <w:webHidden/>
              </w:rPr>
              <w:fldChar w:fldCharType="begin"/>
            </w:r>
            <w:r w:rsidR="00957F29">
              <w:rPr>
                <w:noProof/>
                <w:webHidden/>
              </w:rPr>
              <w:instrText xml:space="preserve"> PAGEREF _Toc10507209 \h </w:instrText>
            </w:r>
            <w:r w:rsidR="00957F29">
              <w:rPr>
                <w:noProof/>
                <w:webHidden/>
              </w:rPr>
            </w:r>
            <w:r w:rsidR="00957F29">
              <w:rPr>
                <w:noProof/>
                <w:webHidden/>
              </w:rPr>
              <w:fldChar w:fldCharType="separate"/>
            </w:r>
            <w:r w:rsidR="00957F29">
              <w:rPr>
                <w:noProof/>
                <w:webHidden/>
              </w:rPr>
              <w:t>40</w:t>
            </w:r>
            <w:r w:rsidR="00957F29">
              <w:rPr>
                <w:noProof/>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210" w:history="1">
            <w:r w:rsidR="00957F29" w:rsidRPr="0065717C">
              <w:rPr>
                <w:rStyle w:val="Hyperlink"/>
              </w:rPr>
              <w:t>3.1 Ponto de estudo</w:t>
            </w:r>
            <w:r w:rsidR="00957F29">
              <w:rPr>
                <w:webHidden/>
              </w:rPr>
              <w:tab/>
            </w:r>
            <w:r w:rsidR="00957F29">
              <w:rPr>
                <w:webHidden/>
              </w:rPr>
              <w:fldChar w:fldCharType="begin"/>
            </w:r>
            <w:r w:rsidR="00957F29">
              <w:rPr>
                <w:webHidden/>
              </w:rPr>
              <w:instrText xml:space="preserve"> PAGEREF _Toc10507210 \h </w:instrText>
            </w:r>
            <w:r w:rsidR="00957F29">
              <w:rPr>
                <w:webHidden/>
              </w:rPr>
            </w:r>
            <w:r w:rsidR="00957F29">
              <w:rPr>
                <w:webHidden/>
              </w:rPr>
              <w:fldChar w:fldCharType="separate"/>
            </w:r>
            <w:r w:rsidR="00957F29">
              <w:rPr>
                <w:webHidden/>
              </w:rPr>
              <w:t>40</w:t>
            </w:r>
            <w:r w:rsidR="00957F29">
              <w:rPr>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211" w:history="1">
            <w:r w:rsidR="00957F29" w:rsidRPr="0065717C">
              <w:rPr>
                <w:rStyle w:val="Hyperlink"/>
              </w:rPr>
              <w:t>3.2 Aquisição de dados preliminar</w:t>
            </w:r>
            <w:r w:rsidR="00957F29">
              <w:rPr>
                <w:webHidden/>
              </w:rPr>
              <w:tab/>
            </w:r>
            <w:r w:rsidR="00957F29">
              <w:rPr>
                <w:webHidden/>
              </w:rPr>
              <w:fldChar w:fldCharType="begin"/>
            </w:r>
            <w:r w:rsidR="00957F29">
              <w:rPr>
                <w:webHidden/>
              </w:rPr>
              <w:instrText xml:space="preserve"> PAGEREF _Toc10507211 \h </w:instrText>
            </w:r>
            <w:r w:rsidR="00957F29">
              <w:rPr>
                <w:webHidden/>
              </w:rPr>
            </w:r>
            <w:r w:rsidR="00957F29">
              <w:rPr>
                <w:webHidden/>
              </w:rPr>
              <w:fldChar w:fldCharType="separate"/>
            </w:r>
            <w:r w:rsidR="00957F29">
              <w:rPr>
                <w:webHidden/>
              </w:rPr>
              <w:t>42</w:t>
            </w:r>
            <w:r w:rsidR="00957F29">
              <w:rPr>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212" w:history="1">
            <w:r w:rsidR="00957F29" w:rsidRPr="0065717C">
              <w:rPr>
                <w:rStyle w:val="Hyperlink"/>
              </w:rPr>
              <w:t>3.3 Definição dos critérios de processamento</w:t>
            </w:r>
            <w:r w:rsidR="00957F29">
              <w:rPr>
                <w:webHidden/>
              </w:rPr>
              <w:tab/>
            </w:r>
            <w:r w:rsidR="00957F29">
              <w:rPr>
                <w:webHidden/>
              </w:rPr>
              <w:fldChar w:fldCharType="begin"/>
            </w:r>
            <w:r w:rsidR="00957F29">
              <w:rPr>
                <w:webHidden/>
              </w:rPr>
              <w:instrText xml:space="preserve"> PAGEREF _Toc10507212 \h </w:instrText>
            </w:r>
            <w:r w:rsidR="00957F29">
              <w:rPr>
                <w:webHidden/>
              </w:rPr>
            </w:r>
            <w:r w:rsidR="00957F29">
              <w:rPr>
                <w:webHidden/>
              </w:rPr>
              <w:fldChar w:fldCharType="separate"/>
            </w:r>
            <w:r w:rsidR="00957F29">
              <w:rPr>
                <w:webHidden/>
              </w:rPr>
              <w:t>45</w:t>
            </w:r>
            <w:r w:rsidR="00957F29">
              <w:rPr>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213" w:history="1">
            <w:r w:rsidR="00957F29" w:rsidRPr="0065717C">
              <w:rPr>
                <w:rStyle w:val="Hyperlink"/>
                <w:noProof/>
              </w:rPr>
              <w:t>3.3.1 DGNSS no domínio das posições</w:t>
            </w:r>
            <w:r w:rsidR="00957F29">
              <w:rPr>
                <w:noProof/>
                <w:webHidden/>
              </w:rPr>
              <w:tab/>
            </w:r>
            <w:r w:rsidR="00957F29">
              <w:rPr>
                <w:noProof/>
                <w:webHidden/>
              </w:rPr>
              <w:fldChar w:fldCharType="begin"/>
            </w:r>
            <w:r w:rsidR="00957F29">
              <w:rPr>
                <w:noProof/>
                <w:webHidden/>
              </w:rPr>
              <w:instrText xml:space="preserve"> PAGEREF _Toc10507213 \h </w:instrText>
            </w:r>
            <w:r w:rsidR="00957F29">
              <w:rPr>
                <w:noProof/>
                <w:webHidden/>
              </w:rPr>
            </w:r>
            <w:r w:rsidR="00957F29">
              <w:rPr>
                <w:noProof/>
                <w:webHidden/>
              </w:rPr>
              <w:fldChar w:fldCharType="separate"/>
            </w:r>
            <w:r w:rsidR="00957F29">
              <w:rPr>
                <w:noProof/>
                <w:webHidden/>
              </w:rPr>
              <w:t>47</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214" w:history="1">
            <w:r w:rsidR="00957F29" w:rsidRPr="0065717C">
              <w:rPr>
                <w:rStyle w:val="Hyperlink"/>
                <w:noProof/>
              </w:rPr>
              <w:t>3.3.2 DGNSS no domínio das observações</w:t>
            </w:r>
            <w:r w:rsidR="00957F29">
              <w:rPr>
                <w:noProof/>
                <w:webHidden/>
              </w:rPr>
              <w:tab/>
            </w:r>
            <w:r w:rsidR="00957F29">
              <w:rPr>
                <w:noProof/>
                <w:webHidden/>
              </w:rPr>
              <w:fldChar w:fldCharType="begin"/>
            </w:r>
            <w:r w:rsidR="00957F29">
              <w:rPr>
                <w:noProof/>
                <w:webHidden/>
              </w:rPr>
              <w:instrText xml:space="preserve"> PAGEREF _Toc10507214 \h </w:instrText>
            </w:r>
            <w:r w:rsidR="00957F29">
              <w:rPr>
                <w:noProof/>
                <w:webHidden/>
              </w:rPr>
            </w:r>
            <w:r w:rsidR="00957F29">
              <w:rPr>
                <w:noProof/>
                <w:webHidden/>
              </w:rPr>
              <w:fldChar w:fldCharType="separate"/>
            </w:r>
            <w:r w:rsidR="00957F29">
              <w:rPr>
                <w:noProof/>
                <w:webHidden/>
              </w:rPr>
              <w:t>47</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215" w:history="1">
            <w:r w:rsidR="00957F29" w:rsidRPr="0065717C">
              <w:rPr>
                <w:rStyle w:val="Hyperlink"/>
                <w:noProof/>
              </w:rPr>
              <w:t>3.3.3 Single Point positioning SPP</w:t>
            </w:r>
            <w:r w:rsidR="00957F29">
              <w:rPr>
                <w:noProof/>
                <w:webHidden/>
              </w:rPr>
              <w:tab/>
            </w:r>
            <w:r w:rsidR="00957F29">
              <w:rPr>
                <w:noProof/>
                <w:webHidden/>
              </w:rPr>
              <w:fldChar w:fldCharType="begin"/>
            </w:r>
            <w:r w:rsidR="00957F29">
              <w:rPr>
                <w:noProof/>
                <w:webHidden/>
              </w:rPr>
              <w:instrText xml:space="preserve"> PAGEREF _Toc10507215 \h </w:instrText>
            </w:r>
            <w:r w:rsidR="00957F29">
              <w:rPr>
                <w:noProof/>
                <w:webHidden/>
              </w:rPr>
            </w:r>
            <w:r w:rsidR="00957F29">
              <w:rPr>
                <w:noProof/>
                <w:webHidden/>
              </w:rPr>
              <w:fldChar w:fldCharType="separate"/>
            </w:r>
            <w:r w:rsidR="00957F29">
              <w:rPr>
                <w:noProof/>
                <w:webHidden/>
              </w:rPr>
              <w:t>47</w:t>
            </w:r>
            <w:r w:rsidR="00957F29">
              <w:rPr>
                <w:noProof/>
                <w:webHidden/>
              </w:rPr>
              <w:fldChar w:fldCharType="end"/>
            </w:r>
          </w:hyperlink>
        </w:p>
        <w:p w:rsidR="00957F29" w:rsidRDefault="00F21888">
          <w:pPr>
            <w:pStyle w:val="Sumrio4"/>
            <w:tabs>
              <w:tab w:val="right" w:leader="dot" w:pos="9061"/>
            </w:tabs>
            <w:rPr>
              <w:rFonts w:asciiTheme="minorHAnsi" w:eastAsiaTheme="minorEastAsia" w:hAnsiTheme="minorHAnsi" w:cstheme="minorBidi"/>
              <w:noProof/>
              <w:sz w:val="22"/>
              <w:szCs w:val="22"/>
              <w:u w:val="none"/>
              <w:lang w:val="en-US" w:eastAsia="en-US"/>
            </w:rPr>
          </w:pPr>
          <w:hyperlink w:anchor="_Toc10507216" w:history="1">
            <w:r w:rsidR="00957F29" w:rsidRPr="0065717C">
              <w:rPr>
                <w:rStyle w:val="Hyperlink"/>
                <w:noProof/>
                <w:lang w:val="en-US"/>
              </w:rPr>
              <w:t>3.3.4 Single Point Positioning suavizado pelo Doppler</w:t>
            </w:r>
            <w:r w:rsidR="00957F29">
              <w:rPr>
                <w:noProof/>
                <w:webHidden/>
              </w:rPr>
              <w:tab/>
            </w:r>
            <w:r w:rsidR="00957F29">
              <w:rPr>
                <w:noProof/>
                <w:webHidden/>
              </w:rPr>
              <w:fldChar w:fldCharType="begin"/>
            </w:r>
            <w:r w:rsidR="00957F29">
              <w:rPr>
                <w:noProof/>
                <w:webHidden/>
              </w:rPr>
              <w:instrText xml:space="preserve"> PAGEREF _Toc10507216 \h </w:instrText>
            </w:r>
            <w:r w:rsidR="00957F29">
              <w:rPr>
                <w:noProof/>
                <w:webHidden/>
              </w:rPr>
            </w:r>
            <w:r w:rsidR="00957F29">
              <w:rPr>
                <w:noProof/>
                <w:webHidden/>
              </w:rPr>
              <w:fldChar w:fldCharType="separate"/>
            </w:r>
            <w:r w:rsidR="00957F29">
              <w:rPr>
                <w:noProof/>
                <w:webHidden/>
              </w:rPr>
              <w:t>48</w:t>
            </w:r>
            <w:r w:rsidR="00957F29">
              <w:rPr>
                <w:noProof/>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217" w:history="1">
            <w:r w:rsidR="00957F29" w:rsidRPr="0065717C">
              <w:rPr>
                <w:rStyle w:val="Hyperlink"/>
              </w:rPr>
              <w:t>3.4 Aquisição de dados para o estudo</w:t>
            </w:r>
            <w:r w:rsidR="00957F29">
              <w:rPr>
                <w:webHidden/>
              </w:rPr>
              <w:tab/>
            </w:r>
            <w:r w:rsidR="00957F29">
              <w:rPr>
                <w:webHidden/>
              </w:rPr>
              <w:fldChar w:fldCharType="begin"/>
            </w:r>
            <w:r w:rsidR="00957F29">
              <w:rPr>
                <w:webHidden/>
              </w:rPr>
              <w:instrText xml:space="preserve"> PAGEREF _Toc10507217 \h </w:instrText>
            </w:r>
            <w:r w:rsidR="00957F29">
              <w:rPr>
                <w:webHidden/>
              </w:rPr>
            </w:r>
            <w:r w:rsidR="00957F29">
              <w:rPr>
                <w:webHidden/>
              </w:rPr>
              <w:fldChar w:fldCharType="separate"/>
            </w:r>
            <w:r w:rsidR="00957F29">
              <w:rPr>
                <w:webHidden/>
              </w:rPr>
              <w:t>48</w:t>
            </w:r>
            <w:r w:rsidR="00957F29">
              <w:rPr>
                <w:webHidden/>
              </w:rPr>
              <w:fldChar w:fldCharType="end"/>
            </w:r>
          </w:hyperlink>
        </w:p>
        <w:p w:rsidR="00957F29" w:rsidRDefault="00F21888">
          <w:pPr>
            <w:pStyle w:val="Sumrio3"/>
            <w:rPr>
              <w:rFonts w:asciiTheme="minorHAnsi" w:eastAsiaTheme="minorEastAsia" w:hAnsiTheme="minorHAnsi" w:cstheme="minorBidi"/>
              <w:b w:val="0"/>
              <w:sz w:val="22"/>
              <w:szCs w:val="22"/>
              <w:lang w:val="en-US" w:eastAsia="en-US"/>
            </w:rPr>
          </w:pPr>
          <w:hyperlink w:anchor="_Toc10507218" w:history="1">
            <w:r w:rsidR="00957F29" w:rsidRPr="0065717C">
              <w:rPr>
                <w:rStyle w:val="Hyperlink"/>
              </w:rPr>
              <w:t>3.5 Análise dos resultados</w:t>
            </w:r>
            <w:r w:rsidR="00957F29">
              <w:rPr>
                <w:webHidden/>
              </w:rPr>
              <w:tab/>
            </w:r>
            <w:r w:rsidR="00957F29">
              <w:rPr>
                <w:webHidden/>
              </w:rPr>
              <w:fldChar w:fldCharType="begin"/>
            </w:r>
            <w:r w:rsidR="00957F29">
              <w:rPr>
                <w:webHidden/>
              </w:rPr>
              <w:instrText xml:space="preserve"> PAGEREF _Toc10507218 \h </w:instrText>
            </w:r>
            <w:r w:rsidR="00957F29">
              <w:rPr>
                <w:webHidden/>
              </w:rPr>
            </w:r>
            <w:r w:rsidR="00957F29">
              <w:rPr>
                <w:webHidden/>
              </w:rPr>
              <w:fldChar w:fldCharType="separate"/>
            </w:r>
            <w:r w:rsidR="00957F29">
              <w:rPr>
                <w:webHidden/>
              </w:rPr>
              <w:t>48</w:t>
            </w:r>
            <w:r w:rsidR="00957F29">
              <w:rPr>
                <w:webHidden/>
              </w:rPr>
              <w:fldChar w:fldCharType="end"/>
            </w:r>
          </w:hyperlink>
        </w:p>
        <w:p w:rsidR="00957F29" w:rsidRDefault="00F21888">
          <w:pPr>
            <w:pStyle w:val="Sumrio2"/>
            <w:rPr>
              <w:rFonts w:asciiTheme="minorHAnsi" w:eastAsiaTheme="minorEastAsia" w:hAnsiTheme="minorHAnsi" w:cstheme="minorBidi"/>
              <w:b w:val="0"/>
              <w:caps w:val="0"/>
              <w:noProof/>
              <w:sz w:val="22"/>
              <w:szCs w:val="22"/>
              <w:lang w:val="en-US" w:eastAsia="en-US"/>
            </w:rPr>
          </w:pPr>
          <w:hyperlink w:anchor="_Toc10507219" w:history="1">
            <w:r w:rsidR="00957F29" w:rsidRPr="0065717C">
              <w:rPr>
                <w:rStyle w:val="Hyperlink"/>
                <w:noProof/>
              </w:rPr>
              <w:t>4 CÁLCULOS</w:t>
            </w:r>
            <w:r w:rsidR="00957F29">
              <w:rPr>
                <w:noProof/>
                <w:webHidden/>
              </w:rPr>
              <w:tab/>
            </w:r>
            <w:r w:rsidR="00957F29">
              <w:rPr>
                <w:noProof/>
                <w:webHidden/>
              </w:rPr>
              <w:fldChar w:fldCharType="begin"/>
            </w:r>
            <w:r w:rsidR="00957F29">
              <w:rPr>
                <w:noProof/>
                <w:webHidden/>
              </w:rPr>
              <w:instrText xml:space="preserve"> PAGEREF _Toc10507219 \h </w:instrText>
            </w:r>
            <w:r w:rsidR="00957F29">
              <w:rPr>
                <w:noProof/>
                <w:webHidden/>
              </w:rPr>
            </w:r>
            <w:r w:rsidR="00957F29">
              <w:rPr>
                <w:noProof/>
                <w:webHidden/>
              </w:rPr>
              <w:fldChar w:fldCharType="separate"/>
            </w:r>
            <w:r w:rsidR="00957F29">
              <w:rPr>
                <w:noProof/>
                <w:webHidden/>
              </w:rPr>
              <w:t>48</w:t>
            </w:r>
            <w:r w:rsidR="00957F29">
              <w:rPr>
                <w:noProof/>
                <w:webHidden/>
              </w:rPr>
              <w:fldChar w:fldCharType="end"/>
            </w:r>
          </w:hyperlink>
        </w:p>
        <w:p w:rsidR="00957F29" w:rsidRDefault="00F21888">
          <w:pPr>
            <w:pStyle w:val="Sumrio2"/>
            <w:rPr>
              <w:rFonts w:asciiTheme="minorHAnsi" w:eastAsiaTheme="minorEastAsia" w:hAnsiTheme="minorHAnsi" w:cstheme="minorBidi"/>
              <w:b w:val="0"/>
              <w:caps w:val="0"/>
              <w:noProof/>
              <w:sz w:val="22"/>
              <w:szCs w:val="22"/>
              <w:lang w:val="en-US" w:eastAsia="en-US"/>
            </w:rPr>
          </w:pPr>
          <w:hyperlink w:anchor="_Toc10507220" w:history="1">
            <w:r w:rsidR="00957F29" w:rsidRPr="0065717C">
              <w:rPr>
                <w:rStyle w:val="Hyperlink"/>
                <w:noProof/>
              </w:rPr>
              <w:t>5 RESULTADOS E DISCUSSÕES</w:t>
            </w:r>
            <w:r w:rsidR="00957F29">
              <w:rPr>
                <w:noProof/>
                <w:webHidden/>
              </w:rPr>
              <w:tab/>
            </w:r>
            <w:r w:rsidR="00957F29">
              <w:rPr>
                <w:noProof/>
                <w:webHidden/>
              </w:rPr>
              <w:fldChar w:fldCharType="begin"/>
            </w:r>
            <w:r w:rsidR="00957F29">
              <w:rPr>
                <w:noProof/>
                <w:webHidden/>
              </w:rPr>
              <w:instrText xml:space="preserve"> PAGEREF _Toc10507220 \h </w:instrText>
            </w:r>
            <w:r w:rsidR="00957F29">
              <w:rPr>
                <w:noProof/>
                <w:webHidden/>
              </w:rPr>
            </w:r>
            <w:r w:rsidR="00957F29">
              <w:rPr>
                <w:noProof/>
                <w:webHidden/>
              </w:rPr>
              <w:fldChar w:fldCharType="separate"/>
            </w:r>
            <w:r w:rsidR="00957F29">
              <w:rPr>
                <w:noProof/>
                <w:webHidden/>
              </w:rPr>
              <w:t>48</w:t>
            </w:r>
            <w:r w:rsidR="00957F29">
              <w:rPr>
                <w:noProof/>
                <w:webHidden/>
              </w:rPr>
              <w:fldChar w:fldCharType="end"/>
            </w:r>
          </w:hyperlink>
        </w:p>
        <w:p w:rsidR="00957F29" w:rsidRDefault="00F21888">
          <w:pPr>
            <w:pStyle w:val="Sumrio1"/>
            <w:rPr>
              <w:rFonts w:asciiTheme="minorHAnsi" w:eastAsiaTheme="minorEastAsia" w:hAnsiTheme="minorHAnsi" w:cstheme="minorBidi"/>
              <w:b w:val="0"/>
              <w:caps w:val="0"/>
              <w:noProof/>
              <w:sz w:val="22"/>
              <w:szCs w:val="22"/>
              <w:lang w:val="en-US" w:eastAsia="en-US"/>
            </w:rPr>
          </w:pPr>
          <w:hyperlink w:anchor="_Toc10507221" w:history="1">
            <w:r w:rsidR="00957F29" w:rsidRPr="0065717C">
              <w:rPr>
                <w:rStyle w:val="Hyperlink"/>
                <w:noProof/>
              </w:rPr>
              <w:t>CONCLUSÃO</w:t>
            </w:r>
            <w:r w:rsidR="00957F29">
              <w:rPr>
                <w:noProof/>
                <w:webHidden/>
              </w:rPr>
              <w:tab/>
            </w:r>
            <w:r w:rsidR="00957F29">
              <w:rPr>
                <w:noProof/>
                <w:webHidden/>
              </w:rPr>
              <w:fldChar w:fldCharType="begin"/>
            </w:r>
            <w:r w:rsidR="00957F29">
              <w:rPr>
                <w:noProof/>
                <w:webHidden/>
              </w:rPr>
              <w:instrText xml:space="preserve"> PAGEREF _Toc10507221 \h </w:instrText>
            </w:r>
            <w:r w:rsidR="00957F29">
              <w:rPr>
                <w:noProof/>
                <w:webHidden/>
              </w:rPr>
            </w:r>
            <w:r w:rsidR="00957F29">
              <w:rPr>
                <w:noProof/>
                <w:webHidden/>
              </w:rPr>
              <w:fldChar w:fldCharType="separate"/>
            </w:r>
            <w:r w:rsidR="00957F29">
              <w:rPr>
                <w:noProof/>
                <w:webHidden/>
              </w:rPr>
              <w:t>51</w:t>
            </w:r>
            <w:r w:rsidR="00957F29">
              <w:rPr>
                <w:noProof/>
                <w:webHidden/>
              </w:rPr>
              <w:fldChar w:fldCharType="end"/>
            </w:r>
          </w:hyperlink>
        </w:p>
        <w:p w:rsidR="00957F29" w:rsidRDefault="00F21888">
          <w:pPr>
            <w:pStyle w:val="Sumrio1"/>
            <w:rPr>
              <w:rFonts w:asciiTheme="minorHAnsi" w:eastAsiaTheme="minorEastAsia" w:hAnsiTheme="minorHAnsi" w:cstheme="minorBidi"/>
              <w:b w:val="0"/>
              <w:caps w:val="0"/>
              <w:noProof/>
              <w:sz w:val="22"/>
              <w:szCs w:val="22"/>
              <w:lang w:val="en-US" w:eastAsia="en-US"/>
            </w:rPr>
          </w:pPr>
          <w:hyperlink w:anchor="_Toc10507222" w:history="1">
            <w:r w:rsidR="00957F29" w:rsidRPr="0065717C">
              <w:rPr>
                <w:rStyle w:val="Hyperlink"/>
                <w:noProof/>
              </w:rPr>
              <w:t>REFERÊNCIAS</w:t>
            </w:r>
            <w:r w:rsidR="00957F29">
              <w:rPr>
                <w:noProof/>
                <w:webHidden/>
              </w:rPr>
              <w:tab/>
            </w:r>
            <w:r w:rsidR="00957F29">
              <w:rPr>
                <w:noProof/>
                <w:webHidden/>
              </w:rPr>
              <w:fldChar w:fldCharType="begin"/>
            </w:r>
            <w:r w:rsidR="00957F29">
              <w:rPr>
                <w:noProof/>
                <w:webHidden/>
              </w:rPr>
              <w:instrText xml:space="preserve"> PAGEREF _Toc10507222 \h </w:instrText>
            </w:r>
            <w:r w:rsidR="00957F29">
              <w:rPr>
                <w:noProof/>
                <w:webHidden/>
              </w:rPr>
            </w:r>
            <w:r w:rsidR="00957F29">
              <w:rPr>
                <w:noProof/>
                <w:webHidden/>
              </w:rPr>
              <w:fldChar w:fldCharType="separate"/>
            </w:r>
            <w:r w:rsidR="00957F29">
              <w:rPr>
                <w:noProof/>
                <w:webHidden/>
              </w:rPr>
              <w:t>53</w:t>
            </w:r>
            <w:r w:rsidR="00957F29">
              <w:rPr>
                <w:noProof/>
                <w:webHidden/>
              </w:rPr>
              <w:fldChar w:fldCharType="end"/>
            </w:r>
          </w:hyperlink>
        </w:p>
        <w:p w:rsidR="001E10EE" w:rsidRDefault="004935DD" w:rsidP="001E10EE">
          <w:pPr>
            <w:pStyle w:val="Sumrio2"/>
          </w:pPr>
          <w:r>
            <w:fldChar w:fldCharType="end"/>
          </w:r>
        </w:p>
      </w:sdtContent>
    </w:sdt>
    <w:p w:rsidR="001E10EE" w:rsidRPr="001E10EE" w:rsidRDefault="001E10EE" w:rsidP="00F54249">
      <w:pPr>
        <w:ind w:firstLine="0"/>
      </w:pPr>
    </w:p>
    <w:p w:rsidR="001E10EE" w:rsidRDefault="001E10EE" w:rsidP="001E10EE">
      <w:pPr>
        <w:jc w:val="right"/>
      </w:pPr>
    </w:p>
    <w:p w:rsidR="001E10EE" w:rsidRDefault="001E10EE" w:rsidP="001E10EE"/>
    <w:p w:rsidR="001E10EE" w:rsidRPr="001E10EE" w:rsidRDefault="001E10EE" w:rsidP="001E10EE">
      <w:pPr>
        <w:sectPr w:rsidR="001E10EE" w:rsidRPr="001E10EE" w:rsidSect="008E756B">
          <w:footerReference w:type="default" r:id="rId10"/>
          <w:type w:val="continuous"/>
          <w:pgSz w:w="11906" w:h="16838" w:code="9"/>
          <w:pgMar w:top="1701" w:right="1134" w:bottom="1134" w:left="1701" w:header="709" w:footer="709" w:gutter="0"/>
          <w:cols w:space="708"/>
          <w:docGrid w:linePitch="360"/>
        </w:sectPr>
      </w:pPr>
    </w:p>
    <w:p w:rsidR="001E10EE" w:rsidRDefault="001E10EE" w:rsidP="001E10EE"/>
    <w:p w:rsidR="00F01FD8" w:rsidRDefault="009A4E64" w:rsidP="004E3E73">
      <w:pPr>
        <w:pStyle w:val="Ttulo1"/>
        <w:numPr>
          <w:ilvl w:val="0"/>
          <w:numId w:val="0"/>
        </w:numPr>
      </w:pPr>
      <w:bookmarkStart w:id="1" w:name="_Toc10507173"/>
      <w:r w:rsidRPr="004E6A5A">
        <w:t>INTRODUÇÃO</w:t>
      </w:r>
      <w:bookmarkEnd w:id="1"/>
    </w:p>
    <w:p w:rsidR="00C6381B" w:rsidRDefault="00C6381B" w:rsidP="00532C19">
      <w:r>
        <w:t>Os smartphones se tornaram uma ferramenta muito útil para grande parte do mundo. Desde o lançamento do iPhone em 2007, sua popularização estimulou o desenvolvimento de novos aplicativos e funções que facilitem a vida no cotidiano. Uma delas, é o posicionamento por satélites artificiais.</w:t>
      </w:r>
    </w:p>
    <w:p w:rsidR="001E3297" w:rsidRDefault="00C6381B" w:rsidP="001E3297">
      <w:r>
        <w:t xml:space="preserve">A solução gerada em tempo real </w:t>
      </w:r>
      <w:r w:rsidRPr="00DA44F2">
        <w:t>pelo posicionamento absoluto,</w:t>
      </w:r>
      <w:r w:rsidR="0021669C" w:rsidRPr="00DA44F2">
        <w:t xml:space="preserve"> </w:t>
      </w:r>
      <w:r w:rsidR="00DA44F2" w:rsidRPr="00DA44F2">
        <w:t xml:space="preserve">possui </w:t>
      </w:r>
      <w:r w:rsidR="003E0356">
        <w:t>uma garantia de em 95% dos casos ter no</w:t>
      </w:r>
      <w:r w:rsidR="00DA44F2">
        <w:t xml:space="preserve"> máximo </w:t>
      </w:r>
      <w:r w:rsidR="0021669C" w:rsidRPr="00DA44F2">
        <w:t>9</w:t>
      </w:r>
      <w:r w:rsidR="00DC0AB6">
        <w:t xml:space="preserve"> </w:t>
      </w:r>
      <w:r w:rsidR="0021669C" w:rsidRPr="00DA44F2">
        <w:t>m</w:t>
      </w:r>
      <w:r w:rsidR="008B3597">
        <w:t>etros</w:t>
      </w:r>
      <w:r w:rsidR="0021669C" w:rsidRPr="00DA44F2">
        <w:t xml:space="preserve"> de erro de planimetria e 15</w:t>
      </w:r>
      <w:r w:rsidR="00DC0AB6">
        <w:t xml:space="preserve"> </w:t>
      </w:r>
      <w:r w:rsidR="0021669C" w:rsidRPr="00DA44F2">
        <w:t>m</w:t>
      </w:r>
      <w:r w:rsidR="008B3597">
        <w:t>etros</w:t>
      </w:r>
      <w:r w:rsidR="0021669C" w:rsidRPr="00DA44F2">
        <w:t xml:space="preserve"> de erro de altitude</w:t>
      </w:r>
      <w:r w:rsidR="003E0356">
        <w:t xml:space="preserve"> </w:t>
      </w:r>
      <w:r w:rsidR="0021669C">
        <w:fldChar w:fldCharType="begin" w:fldLock="1"/>
      </w:r>
      <w:r w:rsidR="00CA1AB8">
        <w:instrText>ADDIN CSL_CITATION {"citationItems":[{"id":"ITEM-1","itemData":{"ISBN":"4th Edition","abstract":"This document defines the level of performance the U.S. Government makes available to users of the Global Positioning System (GPS) Standard Positioning Service (SPS). It has been approved by the DoD Positioning, Navigation, and Timing executive committee.","author":[{"dropping-particle":"","family":"USA: Department Of Defense","given":"USA","non-dropping-particle":"","parse-names":false,"suffix":""}],"container-title":"Www.Gps.Gov","id":"ITEM-1","issue":"September","issued":{"date-parts":[["2008"]]},"page":"1 - 160","title":"Global Positioning System Standard Positioning Service","type":"article-journal"},"uris":["http://www.mendeley.com/documents/?uuid=95edd39d-c5b9-483a-81a8-3e7a2d19db08"]}],"mendeley":{"formattedCitation":"(USA: DEPARTMENT OF DEFENSE, 2008)","plainTextFormattedCitation":"(USA: DEPARTMENT OF DEFENSE, 2008)","previouslyFormattedCitation":"(USA: DEPARTMENT OF DEFENSE, 2008)"},"properties":{"noteIndex":0},"schema":"https://github.com/citation-style-language/schema/raw/master/csl-citation.json"}</w:instrText>
      </w:r>
      <w:r w:rsidR="0021669C">
        <w:fldChar w:fldCharType="separate"/>
      </w:r>
      <w:r w:rsidR="0021669C" w:rsidRPr="0021669C">
        <w:rPr>
          <w:noProof/>
        </w:rPr>
        <w:t>(USA: DEPARTMENT OF DEFENSE, 2008)</w:t>
      </w:r>
      <w:r w:rsidR="0021669C">
        <w:fldChar w:fldCharType="end"/>
      </w:r>
      <w:r w:rsidR="00DA44F2">
        <w:t>.</w:t>
      </w:r>
      <w:r w:rsidR="003E0356">
        <w:t xml:space="preserve"> Entretanto, estes erros podem ser piores em situações adversas nos 5% restantes, podendo alcançar erros em casos extremos de até 150 metros.</w:t>
      </w:r>
      <w:r w:rsidR="00DA44F2">
        <w:t xml:space="preserve"> Esta configuração</w:t>
      </w:r>
      <w:r w:rsidR="0021669C">
        <w:t xml:space="preserve"> atende </w:t>
      </w:r>
      <w:r w:rsidR="00DA44F2">
        <w:t>à</w:t>
      </w:r>
      <w:r w:rsidR="0021669C">
        <w:t xml:space="preserve"> maior parte da população no dia a dia</w:t>
      </w:r>
      <w:r w:rsidR="003E0356">
        <w:t>, que estão querendo se localizar em alguma rua da cidade, mas para um profissional que deseja registrar uma coordenada em um trabalho de campo, este erro pode inviabilizar o processo.</w:t>
      </w:r>
    </w:p>
    <w:p w:rsidR="00BD341E" w:rsidRDefault="003E0356" w:rsidP="00532C19">
      <w:r>
        <w:t xml:space="preserve">O </w:t>
      </w:r>
      <w:r w:rsidR="00BD341E">
        <w:t xml:space="preserve">objetivo </w:t>
      </w:r>
      <w:r>
        <w:t>deste estudo é</w:t>
      </w:r>
      <w:r w:rsidR="00BD341E">
        <w:t xml:space="preserve"> melhorar este posicionamento de forma a garantir um posicionamento com um erro na ordem de grandeza em torno de uma pessoa com os braços abertos, não maior do que 2 metros. Desta forma, </w:t>
      </w:r>
      <w:r>
        <w:t>este profissional em campo pode ter a certeza de chegar no escritório e poder reproduzir a localização com um círculo de 2 metros de diâmetro.</w:t>
      </w:r>
    </w:p>
    <w:p w:rsidR="008B3597" w:rsidRDefault="003E0356" w:rsidP="00CE373D">
      <w:r>
        <w:t xml:space="preserve">Em 2016, quando os primeiros testes de campo deste trabalho foram realizados, as informações disponibilizadas pelo celular eram as </w:t>
      </w:r>
      <w:r w:rsidR="008B3597">
        <w:t xml:space="preserve">coordenadas </w:t>
      </w:r>
      <w:r>
        <w:t xml:space="preserve">geradas </w:t>
      </w:r>
      <w:r w:rsidR="008B3597">
        <w:t>e os satélites</w:t>
      </w:r>
      <w:r>
        <w:t xml:space="preserve"> utilizados para determina-las. Com estes dados, já seria possível ajustar as coordenadas através do método de posicionamento diferencial </w:t>
      </w:r>
      <w:r w:rsidR="00CE373D">
        <w:t>da posição. Entretanto,</w:t>
      </w:r>
      <w:r w:rsidR="008B3597">
        <w:t xml:space="preserve"> </w:t>
      </w:r>
      <w:r w:rsidR="00CE373D">
        <w:t xml:space="preserve">no mesmo ano </w:t>
      </w:r>
      <w:r w:rsidR="008B3597">
        <w:t>a Google anunciou o Android</w:t>
      </w:r>
      <w:r w:rsidR="00CE373D">
        <w:t xml:space="preserve"> </w:t>
      </w:r>
      <w:proofErr w:type="spellStart"/>
      <w:r w:rsidR="00CE373D">
        <w:t>Nougat</w:t>
      </w:r>
      <w:proofErr w:type="spellEnd"/>
      <w:r w:rsidR="008B3597">
        <w:t xml:space="preserve"> 7.0, que disponibilizaria as observações GNSS para todos os usuários que possuíssem os aparelhos compatíveis.</w:t>
      </w:r>
      <w:r w:rsidR="009B0647">
        <w:t xml:space="preserve"> Após esta atualização, os smartphones aumentaram a sua relevância no contexto de levantamentos GNSS.</w:t>
      </w:r>
    </w:p>
    <w:p w:rsidR="008B3597" w:rsidRDefault="008B3597" w:rsidP="00532C19">
      <w:r>
        <w:t>Esta atualização criou novas possibilidades na melhoria dos levantamentos GNSS através de smartphones, através dos métodos tradicionais já consagrados pela literatura</w:t>
      </w:r>
      <w:r w:rsidR="00CE373D">
        <w:t>, como: p</w:t>
      </w:r>
      <w:r>
        <w:t xml:space="preserve">osicionamento diferencial através das observações, posicionamento em </w:t>
      </w:r>
      <w:r>
        <w:rPr>
          <w:i/>
        </w:rPr>
        <w:t xml:space="preserve">Real Time </w:t>
      </w:r>
      <w:proofErr w:type="spellStart"/>
      <w:r>
        <w:rPr>
          <w:i/>
        </w:rPr>
        <w:t>Kinectic</w:t>
      </w:r>
      <w:proofErr w:type="spellEnd"/>
      <w:r>
        <w:rPr>
          <w:i/>
        </w:rPr>
        <w:t xml:space="preserve"> </w:t>
      </w:r>
      <w:r>
        <w:t>(RTK) e filtragem dos dados</w:t>
      </w:r>
      <w:r w:rsidR="00CE373D">
        <w:t>.</w:t>
      </w:r>
    </w:p>
    <w:p w:rsidR="00CE373D" w:rsidRDefault="00CE373D" w:rsidP="00532C19">
      <w:r>
        <w:lastRenderedPageBreak/>
        <w:t>Em 2019, 3 anos depois da primeira ideia de melhoria do posicionamento, este estudo evoluiu para a melhoria não só através do posicionamento diferencial das coordenadas, mas também pelas observações.</w:t>
      </w:r>
    </w:p>
    <w:p w:rsidR="00CE373D" w:rsidRDefault="00CE373D" w:rsidP="00957F29">
      <w:r>
        <w:t>A aquisição do aparelho Samsung Galaxy S8+ modelo SM-G955FD permitiu que as coordenadas geradas pelo aparelho e as observações fossem registradas. Isto aliado a um levantamento próximo a uma estação da Rede Brasileira de Monitoramento Contínuo (RBMC) do Instituto Brasileiro de Geografia e Estatística (IBGE) viabilizou a análise de diferentes métodos de processamento dos dados GNSS e a comparação entre seus resultados.</w:t>
      </w:r>
      <w:r>
        <w:br w:type="page"/>
      </w:r>
    </w:p>
    <w:p w:rsidR="001351ED" w:rsidRDefault="001351ED" w:rsidP="001351ED">
      <w:pPr>
        <w:pStyle w:val="Ttulo2"/>
      </w:pPr>
      <w:bookmarkStart w:id="2" w:name="_Toc10507174"/>
      <w:r>
        <w:lastRenderedPageBreak/>
        <w:t>FUNDAMENTAÇÃO TEÓRICA</w:t>
      </w:r>
      <w:bookmarkEnd w:id="2"/>
    </w:p>
    <w:p w:rsidR="00E97D9F" w:rsidRDefault="00E97D9F" w:rsidP="00E97D9F">
      <w:pPr>
        <w:pStyle w:val="Ttulo3"/>
      </w:pPr>
      <w:bookmarkStart w:id="3" w:name="_Toc10507175"/>
      <w:r>
        <w:t>Posicionamento por satélites</w:t>
      </w:r>
      <w:bookmarkEnd w:id="3"/>
    </w:p>
    <w:p w:rsidR="00DD5D3A" w:rsidRDefault="00D26A33" w:rsidP="00D26A33">
      <w:r>
        <w:t>O posicionamento por satélites tem como princípio básico a trilateração</w:t>
      </w:r>
      <w:r w:rsidR="00A65C9A">
        <w:t>, que por definição é a</w:t>
      </w:r>
      <w:r>
        <w:t xml:space="preserve"> medição de distâncias até pontos conhecidos para determinar a posição </w:t>
      </w:r>
      <w:r w:rsidR="006C2575">
        <w:t>(PETOVELLO, 2013).</w:t>
      </w:r>
      <w:r w:rsidR="009525DA">
        <w:t xml:space="preserve"> </w:t>
      </w:r>
    </w:p>
    <w:p w:rsidR="00DD5D3A" w:rsidRDefault="00DD5D3A" w:rsidP="005F13FC">
      <w:r>
        <w:t xml:space="preserve">A localização na Terra é determinada por três coordenadas, </w:t>
      </w:r>
      <w:r w:rsidR="009525DA">
        <w:t>curvilíneas (latitude, longitude e altitude elipsoidal) ou cartesianas (X, Y, Z).</w:t>
      </w:r>
      <w:r w:rsidR="0061179D">
        <w:t xml:space="preserve"> Três </w:t>
      </w:r>
      <w:r w:rsidR="00C85928">
        <w:t>distâncias mensuradas seriam o suficiente p</w:t>
      </w:r>
      <w:r w:rsidR="0061179D">
        <w:t>or definição</w:t>
      </w:r>
      <w:r w:rsidR="00C85928">
        <w:t xml:space="preserve"> para definir a posição do usuário,</w:t>
      </w:r>
      <w:r w:rsidR="001A7200">
        <w:t xml:space="preserve"> mas por conta d</w:t>
      </w:r>
      <w:r w:rsidR="005F13FC">
        <w:t>a imprecisão do relógio do receptor surge</w:t>
      </w:r>
      <w:r w:rsidR="001A7200">
        <w:t xml:space="preserve"> uma quarta variável desconhecida, o tempo.</w:t>
      </w:r>
    </w:p>
    <w:p w:rsidR="00D26A33" w:rsidRDefault="001A7200" w:rsidP="001A7200">
      <w:r>
        <w:t xml:space="preserve">No caso dos satélites não é a distância que é medida, e sim o tempo que o sinal emitido pelo satélite demora para chegar no receptor. Ao medir o tempo de propagação deste sinal, sabendo que ele se desloca na velocidade da luz, é possível calcular a distância. </w:t>
      </w:r>
      <w:r w:rsidR="005F13FC">
        <w:t>Dada as quatros incógnitas do problema, são necessários um mínimo de quatro satélites para a determinação da posição</w:t>
      </w:r>
      <w:r w:rsidR="006C2575">
        <w:t xml:space="preserve"> </w:t>
      </w:r>
      <w:r w:rsidR="00A65C9A">
        <w:fldChar w:fldCharType="begin" w:fldLock="1"/>
      </w:r>
      <w:r w:rsidR="004175A5">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rsidR="00A65C9A">
        <w:fldChar w:fldCharType="separate"/>
      </w:r>
      <w:r w:rsidR="00A65C9A" w:rsidRPr="00A65C9A">
        <w:rPr>
          <w:noProof/>
        </w:rPr>
        <w:t>(MONICO, 2008)</w:t>
      </w:r>
      <w:r w:rsidR="00A65C9A">
        <w:fldChar w:fldCharType="end"/>
      </w:r>
      <w:r w:rsidR="006C2575">
        <w:t>.</w:t>
      </w:r>
    </w:p>
    <w:p w:rsidR="008139CA" w:rsidRDefault="008139CA" w:rsidP="001A7200">
      <w:r>
        <w:t>O posicionamento através dos smartphones seguem este princípio</w:t>
      </w:r>
      <w:r w:rsidR="00B4794E">
        <w:t xml:space="preserve"> básico</w:t>
      </w:r>
      <w:r>
        <w:t xml:space="preserve">, porém existem indícios de que o celular use </w:t>
      </w:r>
      <w:r w:rsidR="00B4794E">
        <w:t>métodos além destes padrões. Existem indícios de que os sensores internos como o giroscópio e acelerômetro sejam utilizados no processamento dos dados, entretanto, como a determinação das coordenadas através dos smartphones é patenteada, não é possível afirmar com certeza como este processo é realizado.</w:t>
      </w:r>
    </w:p>
    <w:p w:rsidR="009851E9" w:rsidRDefault="009851E9" w:rsidP="00C85928">
      <w:pPr>
        <w:pStyle w:val="Ttulo3"/>
      </w:pPr>
      <w:bookmarkStart w:id="4" w:name="_Toc10507176"/>
      <w:r>
        <w:t>Sistemas GNSS</w:t>
      </w:r>
      <w:bookmarkEnd w:id="4"/>
    </w:p>
    <w:p w:rsidR="00FB1936" w:rsidRDefault="00FB1936" w:rsidP="009851E9">
      <w:r w:rsidRPr="00FB1936">
        <w:t>Os sistemas GNSS são c</w:t>
      </w:r>
      <w:r>
        <w:t xml:space="preserve">ompostos de três segmentos: segmento espacial, segmento de controle e segmento de usuário. Cada sistema GNSS tem suas peculiaridades, entretanto estes aspectos no geral seguem o mesmo conceito (PETOVELLO, 2013). </w:t>
      </w:r>
      <w:proofErr w:type="spellStart"/>
      <w:r>
        <w:t>Petovello</w:t>
      </w:r>
      <w:proofErr w:type="spellEnd"/>
      <w:r>
        <w:t xml:space="preserve"> define cada segmento como:</w:t>
      </w:r>
    </w:p>
    <w:p w:rsidR="00FB1936" w:rsidRDefault="00FB1936" w:rsidP="00FB1936">
      <w:pPr>
        <w:pStyle w:val="PargrafodaLista"/>
        <w:numPr>
          <w:ilvl w:val="0"/>
          <w:numId w:val="10"/>
        </w:numPr>
        <w:ind w:left="709"/>
      </w:pPr>
      <w:r>
        <w:t xml:space="preserve">Segmento espacial é composto pelos satélites, que possuem rádio transmissores, relógios atômicos, componentes eletrônicos e software, </w:t>
      </w:r>
      <w:proofErr w:type="spellStart"/>
      <w:r>
        <w:t>painés</w:t>
      </w:r>
      <w:proofErr w:type="spellEnd"/>
      <w:r>
        <w:t xml:space="preserve"> solares e sistema de propulsão para manobra.</w:t>
      </w:r>
    </w:p>
    <w:p w:rsidR="00FB1936" w:rsidRDefault="00FB1936" w:rsidP="00FB1936">
      <w:pPr>
        <w:pStyle w:val="PargrafodaLista"/>
        <w:numPr>
          <w:ilvl w:val="0"/>
          <w:numId w:val="10"/>
        </w:numPr>
        <w:ind w:left="709"/>
      </w:pPr>
      <w:r>
        <w:t xml:space="preserve">Segmento de controle é o responsável por monitorar as órbitas dos satélites, a saúde da constelação, o sistema de tempo de referência, prever as posições do satélite e os parâmetros do relógio, atualizar as mensagens de navegação </w:t>
      </w:r>
      <w:r>
        <w:lastRenderedPageBreak/>
        <w:t>e manobrar os satélites para manter suas órbitas, realocar em caso de falhas entre outros.</w:t>
      </w:r>
    </w:p>
    <w:p w:rsidR="00FB1936" w:rsidRDefault="00FB1936" w:rsidP="00FB1936">
      <w:pPr>
        <w:pStyle w:val="PargrafodaLista"/>
        <w:numPr>
          <w:ilvl w:val="0"/>
          <w:numId w:val="10"/>
        </w:numPr>
        <w:ind w:left="709"/>
      </w:pPr>
      <w:r>
        <w:t>Segmento de usuário inclui todos aqueles que utilizam o serviço de posicionamento por satélites.</w:t>
      </w:r>
    </w:p>
    <w:p w:rsidR="00957DAA" w:rsidRDefault="007A1829" w:rsidP="00190393">
      <w:r>
        <w:t xml:space="preserve">Os sistemas GNSS utilizados neste trabalho foram o Global </w:t>
      </w:r>
      <w:proofErr w:type="spellStart"/>
      <w:r>
        <w:t>Positioning</w:t>
      </w:r>
      <w:proofErr w:type="spellEnd"/>
      <w:r>
        <w:t xml:space="preserve"> System (GPS), </w:t>
      </w:r>
      <w:r w:rsidR="00BC2C52">
        <w:t xml:space="preserve">o Global </w:t>
      </w:r>
      <w:proofErr w:type="spellStart"/>
      <w:r w:rsidR="00BC2C52">
        <w:t>Navigation</w:t>
      </w:r>
      <w:proofErr w:type="spellEnd"/>
      <w:r w:rsidR="00BC2C52">
        <w:t xml:space="preserve"> </w:t>
      </w:r>
      <w:proofErr w:type="spellStart"/>
      <w:r w:rsidR="00BC2C52">
        <w:t>Satellite</w:t>
      </w:r>
      <w:proofErr w:type="spellEnd"/>
      <w:r w:rsidR="00BC2C52">
        <w:t xml:space="preserve"> System (GLONASS) e o GALILEO</w:t>
      </w:r>
      <w:r w:rsidR="007E189A">
        <w:t xml:space="preserve">. </w:t>
      </w:r>
      <w:r w:rsidR="00190393">
        <w:t xml:space="preserve">As especificidades de cada sistema que são relevantes para este trabalho dizem respeito à frequência do sinal emitida. </w:t>
      </w:r>
      <w:r w:rsidR="0011719D">
        <w:t xml:space="preserve">As frequências dos satélites são conforme </w:t>
      </w:r>
      <w:r w:rsidR="00116D89">
        <w:t>mostradas</w:t>
      </w:r>
      <w:r w:rsidR="0011719D">
        <w:t xml:space="preserve"> na</w:t>
      </w:r>
      <w:r w:rsidR="00957DAA">
        <w:t xml:space="preserve"> </w:t>
      </w:r>
      <w:r w:rsidR="00D71489">
        <w:fldChar w:fldCharType="begin"/>
      </w:r>
      <w:r w:rsidR="00D71489">
        <w:instrText xml:space="preserve"> REF _Ref10468978 \h </w:instrText>
      </w:r>
      <w:r w:rsidR="00D71489">
        <w:fldChar w:fldCharType="separate"/>
      </w:r>
      <w:r w:rsidR="002361C5">
        <w:t xml:space="preserve">Tabela </w:t>
      </w:r>
      <w:r w:rsidR="002361C5">
        <w:rPr>
          <w:noProof/>
        </w:rPr>
        <w:t>1</w:t>
      </w:r>
      <w:r w:rsidR="00D71489">
        <w:fldChar w:fldCharType="end"/>
      </w:r>
      <w:r w:rsidR="00116D89">
        <w:t>.</w:t>
      </w:r>
    </w:p>
    <w:p w:rsidR="00957DAA" w:rsidRDefault="00957DAA" w:rsidP="00367AA4">
      <w:pPr>
        <w:pStyle w:val="Legenda"/>
      </w:pPr>
      <w:bookmarkStart w:id="5" w:name="_Ref10468978"/>
      <w:bookmarkStart w:id="6" w:name="_Toc10481452"/>
      <w:r>
        <w:t xml:space="preserve">Tabela </w:t>
      </w:r>
      <w:fldSimple w:instr=" SEQ Tabela \* ARABIC ">
        <w:r w:rsidR="002361C5">
          <w:rPr>
            <w:noProof/>
          </w:rPr>
          <w:t>1</w:t>
        </w:r>
      </w:fldSimple>
      <w:bookmarkEnd w:id="5"/>
      <w:r>
        <w:t xml:space="preserve"> – </w:t>
      </w:r>
      <w:r w:rsidR="00D71489">
        <w:t>Frequência dos sinais GNSS</w:t>
      </w:r>
      <w:bookmarkEnd w:id="6"/>
    </w:p>
    <w:tbl>
      <w:tblPr>
        <w:tblStyle w:val="PlainTable11"/>
        <w:tblW w:w="46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850"/>
        <w:gridCol w:w="2263"/>
      </w:tblGrid>
      <w:tr w:rsidR="00957DAA" w:rsidRPr="00957DAA" w:rsidTr="00AF45DB">
        <w:trPr>
          <w:cnfStyle w:val="100000000000" w:firstRow="1" w:lastRow="0" w:firstColumn="0" w:lastColumn="0" w:oddVBand="0" w:evenVBand="0" w:oddHBand="0"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rsidR="00957DAA" w:rsidRPr="001D184B" w:rsidRDefault="00957DAA" w:rsidP="00AF45DB">
            <w:pPr>
              <w:spacing w:line="240" w:lineRule="auto"/>
              <w:ind w:firstLine="0"/>
              <w:jc w:val="center"/>
              <w:rPr>
                <w:rFonts w:ascii="Calibri" w:hAnsi="Calibri" w:cs="Calibri"/>
                <w:color w:val="000000"/>
                <w:sz w:val="22"/>
                <w:szCs w:val="22"/>
                <w:lang w:val="en-US" w:eastAsia="en-US"/>
              </w:rPr>
            </w:pPr>
            <w:r>
              <w:rPr>
                <w:rFonts w:ascii="Calibri" w:hAnsi="Calibri" w:cs="Calibri"/>
                <w:color w:val="000000"/>
                <w:sz w:val="22"/>
                <w:szCs w:val="22"/>
                <w:lang w:val="en-US" w:eastAsia="en-US"/>
              </w:rPr>
              <w:t>Sistema</w:t>
            </w:r>
          </w:p>
        </w:tc>
        <w:tc>
          <w:tcPr>
            <w:tcW w:w="850" w:type="dxa"/>
            <w:noWrap/>
            <w:vAlign w:val="center"/>
            <w:hideMark/>
          </w:tcPr>
          <w:p w:rsidR="00957DAA" w:rsidRPr="001D184B" w:rsidRDefault="00957DAA" w:rsidP="00AF45D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proofErr w:type="spellStart"/>
            <w:r>
              <w:rPr>
                <w:rFonts w:ascii="Calibri" w:hAnsi="Calibri" w:cs="Calibri"/>
                <w:color w:val="000000"/>
                <w:sz w:val="22"/>
                <w:szCs w:val="22"/>
                <w:lang w:val="en-US" w:eastAsia="en-US"/>
              </w:rPr>
              <w:t>Sinal</w:t>
            </w:r>
            <w:proofErr w:type="spellEnd"/>
          </w:p>
        </w:tc>
        <w:tc>
          <w:tcPr>
            <w:tcW w:w="2263" w:type="dxa"/>
            <w:noWrap/>
            <w:vAlign w:val="center"/>
            <w:hideMark/>
          </w:tcPr>
          <w:p w:rsidR="00957DAA" w:rsidRPr="00957DAA" w:rsidRDefault="00957DAA" w:rsidP="00AF45D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957DAA">
              <w:rPr>
                <w:rFonts w:ascii="Calibri" w:hAnsi="Calibri" w:cs="Calibri"/>
                <w:color w:val="000000"/>
                <w:sz w:val="22"/>
                <w:szCs w:val="22"/>
                <w:lang w:eastAsia="en-US"/>
              </w:rPr>
              <w:t>Frequência da onda portadora (</w:t>
            </w:r>
            <w:r>
              <w:rPr>
                <w:rFonts w:ascii="Calibri" w:hAnsi="Calibri" w:cs="Calibri"/>
                <w:color w:val="000000"/>
                <w:sz w:val="22"/>
                <w:szCs w:val="22"/>
                <w:lang w:eastAsia="en-US"/>
              </w:rPr>
              <w:t>MHz)</w:t>
            </w:r>
          </w:p>
        </w:tc>
      </w:tr>
      <w:tr w:rsidR="00957DAA" w:rsidRPr="001D184B" w:rsidTr="00AF45DB">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vAlign w:val="center"/>
          </w:tcPr>
          <w:p w:rsidR="00957DAA" w:rsidRPr="001D184B" w:rsidRDefault="00957DAA" w:rsidP="00AF45DB">
            <w:pPr>
              <w:spacing w:line="240" w:lineRule="auto"/>
              <w:ind w:firstLine="0"/>
              <w:jc w:val="center"/>
              <w:rPr>
                <w:rFonts w:ascii="Calibri" w:hAnsi="Calibri" w:cs="Calibri"/>
                <w:color w:val="000000"/>
                <w:sz w:val="22"/>
                <w:szCs w:val="22"/>
                <w:lang w:val="en-US" w:eastAsia="en-US"/>
              </w:rPr>
            </w:pPr>
            <w:r>
              <w:rPr>
                <w:rFonts w:ascii="Calibri" w:hAnsi="Calibri" w:cs="Calibri"/>
                <w:color w:val="000000"/>
                <w:sz w:val="22"/>
                <w:szCs w:val="22"/>
                <w:lang w:val="en-US" w:eastAsia="en-US"/>
              </w:rPr>
              <w:t>GPS</w:t>
            </w:r>
            <w:r w:rsidR="00AF45DB">
              <w:rPr>
                <w:rFonts w:ascii="Calibri" w:hAnsi="Calibri" w:cs="Calibri"/>
                <w:color w:val="000000"/>
                <w:sz w:val="22"/>
                <w:szCs w:val="22"/>
                <w:lang w:val="en-US" w:eastAsia="en-US"/>
              </w:rPr>
              <w:t xml:space="preserve"> (a)</w:t>
            </w:r>
          </w:p>
        </w:tc>
        <w:tc>
          <w:tcPr>
            <w:tcW w:w="850" w:type="dxa"/>
            <w:noWrap/>
            <w:vAlign w:val="center"/>
            <w:hideMark/>
          </w:tcPr>
          <w:p w:rsidR="00957DAA" w:rsidRPr="001D184B" w:rsidRDefault="00957DAA"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L1</w:t>
            </w:r>
          </w:p>
        </w:tc>
        <w:tc>
          <w:tcPr>
            <w:tcW w:w="2263" w:type="dxa"/>
            <w:noWrap/>
            <w:vAlign w:val="center"/>
          </w:tcPr>
          <w:p w:rsidR="00957DAA" w:rsidRPr="001D184B" w:rsidRDefault="00957DAA"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1575,42</w:t>
            </w:r>
          </w:p>
        </w:tc>
      </w:tr>
      <w:tr w:rsidR="00957DAA" w:rsidRPr="001D184B" w:rsidTr="00AF45DB">
        <w:trPr>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noWrap/>
            <w:vAlign w:val="center"/>
          </w:tcPr>
          <w:p w:rsidR="00957DAA" w:rsidRPr="001D184B" w:rsidRDefault="00957DAA" w:rsidP="00AF45DB">
            <w:pPr>
              <w:spacing w:line="240" w:lineRule="auto"/>
              <w:ind w:firstLine="0"/>
              <w:jc w:val="center"/>
              <w:rPr>
                <w:rFonts w:ascii="Calibri" w:hAnsi="Calibri" w:cs="Calibri"/>
                <w:color w:val="000000"/>
                <w:sz w:val="22"/>
                <w:szCs w:val="22"/>
                <w:lang w:val="en-US" w:eastAsia="en-US"/>
              </w:rPr>
            </w:pPr>
          </w:p>
        </w:tc>
        <w:tc>
          <w:tcPr>
            <w:tcW w:w="850" w:type="dxa"/>
            <w:noWrap/>
            <w:vAlign w:val="center"/>
            <w:hideMark/>
          </w:tcPr>
          <w:p w:rsidR="00957DAA" w:rsidRPr="001D184B" w:rsidRDefault="00957DAA"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L2</w:t>
            </w:r>
          </w:p>
        </w:tc>
        <w:tc>
          <w:tcPr>
            <w:tcW w:w="2263" w:type="dxa"/>
            <w:noWrap/>
            <w:vAlign w:val="center"/>
          </w:tcPr>
          <w:p w:rsidR="00957DAA" w:rsidRPr="001D184B" w:rsidRDefault="00957DAA"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1227,60</w:t>
            </w:r>
          </w:p>
        </w:tc>
      </w:tr>
      <w:tr w:rsidR="00957DAA" w:rsidRPr="001D184B" w:rsidTr="00AF45DB">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noWrap/>
            <w:vAlign w:val="center"/>
          </w:tcPr>
          <w:p w:rsidR="00957DAA" w:rsidRPr="001D184B" w:rsidRDefault="00957DAA" w:rsidP="00AF45DB">
            <w:pPr>
              <w:spacing w:line="240" w:lineRule="auto"/>
              <w:ind w:firstLine="0"/>
              <w:jc w:val="center"/>
              <w:rPr>
                <w:rFonts w:ascii="Calibri" w:hAnsi="Calibri" w:cs="Calibri"/>
                <w:color w:val="000000"/>
                <w:sz w:val="22"/>
                <w:szCs w:val="22"/>
                <w:lang w:val="en-US" w:eastAsia="en-US"/>
              </w:rPr>
            </w:pPr>
          </w:p>
        </w:tc>
        <w:tc>
          <w:tcPr>
            <w:tcW w:w="850" w:type="dxa"/>
            <w:noWrap/>
            <w:vAlign w:val="center"/>
          </w:tcPr>
          <w:p w:rsidR="00957DAA" w:rsidRPr="001D184B" w:rsidRDefault="00957DAA"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L5</w:t>
            </w:r>
          </w:p>
        </w:tc>
        <w:tc>
          <w:tcPr>
            <w:tcW w:w="2263" w:type="dxa"/>
            <w:noWrap/>
            <w:vAlign w:val="center"/>
          </w:tcPr>
          <w:p w:rsidR="00957DAA" w:rsidRPr="001D184B" w:rsidRDefault="00957DAA"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US"/>
              </w:rPr>
            </w:pPr>
            <w:r>
              <w:rPr>
                <w:rFonts w:ascii="Calibri" w:hAnsi="Calibri" w:cs="Calibri"/>
                <w:color w:val="000000"/>
                <w:sz w:val="22"/>
                <w:szCs w:val="22"/>
                <w:lang w:eastAsia="en-US"/>
              </w:rPr>
              <w:t>1176,45</w:t>
            </w:r>
          </w:p>
        </w:tc>
      </w:tr>
      <w:tr w:rsidR="00957DAA" w:rsidRPr="001D184B" w:rsidTr="00AF45DB">
        <w:trPr>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vAlign w:val="center"/>
          </w:tcPr>
          <w:p w:rsidR="00957DAA" w:rsidRPr="001D184B" w:rsidRDefault="00957DAA" w:rsidP="00AF45DB">
            <w:pPr>
              <w:spacing w:line="240" w:lineRule="auto"/>
              <w:ind w:firstLine="0"/>
              <w:jc w:val="center"/>
              <w:rPr>
                <w:rFonts w:ascii="Calibri" w:hAnsi="Calibri" w:cs="Calibri"/>
                <w:color w:val="000000"/>
                <w:sz w:val="22"/>
                <w:szCs w:val="22"/>
                <w:lang w:val="en-US" w:eastAsia="en-US"/>
              </w:rPr>
            </w:pPr>
            <w:r>
              <w:rPr>
                <w:rFonts w:ascii="Calibri" w:hAnsi="Calibri" w:cs="Calibri"/>
                <w:color w:val="000000"/>
                <w:sz w:val="22"/>
                <w:szCs w:val="22"/>
                <w:lang w:val="en-US" w:eastAsia="en-US"/>
              </w:rPr>
              <w:t>GALILEO</w:t>
            </w:r>
            <w:r w:rsidR="00AF45DB">
              <w:rPr>
                <w:rFonts w:ascii="Calibri" w:hAnsi="Calibri" w:cs="Calibri"/>
                <w:color w:val="000000"/>
                <w:sz w:val="22"/>
                <w:szCs w:val="22"/>
                <w:lang w:val="en-US" w:eastAsia="en-US"/>
              </w:rPr>
              <w:t xml:space="preserve"> (b)</w:t>
            </w:r>
          </w:p>
        </w:tc>
        <w:tc>
          <w:tcPr>
            <w:tcW w:w="850" w:type="dxa"/>
            <w:noWrap/>
            <w:vAlign w:val="center"/>
          </w:tcPr>
          <w:p w:rsidR="00957DAA" w:rsidRPr="001D184B" w:rsidRDefault="00957DAA"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E1</w:t>
            </w:r>
          </w:p>
        </w:tc>
        <w:tc>
          <w:tcPr>
            <w:tcW w:w="2263" w:type="dxa"/>
            <w:noWrap/>
            <w:vAlign w:val="center"/>
          </w:tcPr>
          <w:p w:rsidR="00957DAA" w:rsidRPr="001D184B" w:rsidRDefault="00957DAA"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Calibri" w:hAnsi="Calibri" w:cs="Calibri"/>
                <w:color w:val="000000"/>
                <w:sz w:val="22"/>
                <w:szCs w:val="22"/>
                <w:lang w:eastAsia="en-US"/>
              </w:rPr>
              <w:t>1575,420</w:t>
            </w:r>
          </w:p>
        </w:tc>
      </w:tr>
      <w:tr w:rsidR="00957DAA" w:rsidRPr="001D184B" w:rsidTr="00AF45DB">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noWrap/>
            <w:vAlign w:val="center"/>
          </w:tcPr>
          <w:p w:rsidR="00957DAA" w:rsidRPr="001D184B" w:rsidRDefault="00957DAA" w:rsidP="00AF45DB">
            <w:pPr>
              <w:spacing w:line="240" w:lineRule="auto"/>
              <w:ind w:firstLine="0"/>
              <w:jc w:val="center"/>
              <w:rPr>
                <w:rFonts w:ascii="Calibri" w:hAnsi="Calibri" w:cs="Calibri"/>
                <w:color w:val="000000"/>
                <w:sz w:val="22"/>
                <w:szCs w:val="22"/>
                <w:lang w:val="en-US" w:eastAsia="en-US"/>
              </w:rPr>
            </w:pPr>
          </w:p>
        </w:tc>
        <w:tc>
          <w:tcPr>
            <w:tcW w:w="850" w:type="dxa"/>
            <w:noWrap/>
            <w:vAlign w:val="center"/>
          </w:tcPr>
          <w:p w:rsidR="00957DAA" w:rsidRPr="001D184B" w:rsidRDefault="00957DAA"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E6</w:t>
            </w:r>
          </w:p>
        </w:tc>
        <w:tc>
          <w:tcPr>
            <w:tcW w:w="2263" w:type="dxa"/>
            <w:noWrap/>
            <w:vAlign w:val="center"/>
          </w:tcPr>
          <w:p w:rsidR="00957DAA" w:rsidRPr="001D184B" w:rsidRDefault="00957DAA"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1278,750</w:t>
            </w:r>
          </w:p>
        </w:tc>
      </w:tr>
      <w:tr w:rsidR="00957DAA" w:rsidRPr="001D184B" w:rsidTr="00AF45DB">
        <w:trPr>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noWrap/>
            <w:vAlign w:val="center"/>
          </w:tcPr>
          <w:p w:rsidR="00957DAA" w:rsidRPr="001D184B" w:rsidRDefault="00957DAA" w:rsidP="00AF45DB">
            <w:pPr>
              <w:spacing w:line="240" w:lineRule="auto"/>
              <w:ind w:firstLine="0"/>
              <w:jc w:val="center"/>
              <w:rPr>
                <w:rFonts w:ascii="Calibri" w:hAnsi="Calibri" w:cs="Calibri"/>
                <w:color w:val="000000"/>
                <w:sz w:val="22"/>
                <w:szCs w:val="22"/>
                <w:lang w:val="en-US" w:eastAsia="en-US"/>
              </w:rPr>
            </w:pPr>
          </w:p>
        </w:tc>
        <w:tc>
          <w:tcPr>
            <w:tcW w:w="850" w:type="dxa"/>
            <w:noWrap/>
            <w:vAlign w:val="center"/>
          </w:tcPr>
          <w:p w:rsidR="00957DAA" w:rsidRPr="001D184B" w:rsidRDefault="00957DAA"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E5</w:t>
            </w:r>
          </w:p>
        </w:tc>
        <w:tc>
          <w:tcPr>
            <w:tcW w:w="2263" w:type="dxa"/>
            <w:noWrap/>
            <w:vAlign w:val="center"/>
          </w:tcPr>
          <w:p w:rsidR="00957DAA" w:rsidRPr="001D184B" w:rsidRDefault="00957DAA"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1191,795</w:t>
            </w:r>
          </w:p>
        </w:tc>
      </w:tr>
      <w:tr w:rsidR="00957DAA" w:rsidRPr="001D184B" w:rsidTr="00AF45DB">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noWrap/>
            <w:vAlign w:val="center"/>
          </w:tcPr>
          <w:p w:rsidR="00957DAA" w:rsidRPr="001D184B" w:rsidRDefault="00957DAA" w:rsidP="00AF45DB">
            <w:pPr>
              <w:spacing w:line="240" w:lineRule="auto"/>
              <w:ind w:firstLine="0"/>
              <w:jc w:val="center"/>
              <w:rPr>
                <w:rFonts w:ascii="Calibri" w:hAnsi="Calibri" w:cs="Calibri"/>
                <w:color w:val="000000"/>
                <w:sz w:val="22"/>
                <w:szCs w:val="22"/>
                <w:lang w:val="en-US" w:eastAsia="en-US"/>
              </w:rPr>
            </w:pPr>
          </w:p>
        </w:tc>
        <w:tc>
          <w:tcPr>
            <w:tcW w:w="850" w:type="dxa"/>
            <w:noWrap/>
            <w:vAlign w:val="center"/>
          </w:tcPr>
          <w:p w:rsidR="00957DAA" w:rsidRDefault="00957DAA"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E5a</w:t>
            </w:r>
          </w:p>
        </w:tc>
        <w:tc>
          <w:tcPr>
            <w:tcW w:w="2263" w:type="dxa"/>
            <w:noWrap/>
            <w:vAlign w:val="center"/>
          </w:tcPr>
          <w:p w:rsidR="00957DAA" w:rsidRPr="001D184B" w:rsidRDefault="00957DAA"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1176,450</w:t>
            </w:r>
          </w:p>
        </w:tc>
      </w:tr>
      <w:tr w:rsidR="00957DAA" w:rsidRPr="001D184B" w:rsidTr="00AF45DB">
        <w:trPr>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noWrap/>
            <w:vAlign w:val="center"/>
          </w:tcPr>
          <w:p w:rsidR="00957DAA" w:rsidRPr="001D184B" w:rsidRDefault="00957DAA" w:rsidP="00AF45DB">
            <w:pPr>
              <w:spacing w:line="240" w:lineRule="auto"/>
              <w:ind w:firstLine="0"/>
              <w:jc w:val="center"/>
              <w:rPr>
                <w:rFonts w:ascii="Calibri" w:hAnsi="Calibri" w:cs="Calibri"/>
                <w:color w:val="000000"/>
                <w:sz w:val="22"/>
                <w:szCs w:val="22"/>
                <w:lang w:val="en-US" w:eastAsia="en-US"/>
              </w:rPr>
            </w:pPr>
          </w:p>
        </w:tc>
        <w:tc>
          <w:tcPr>
            <w:tcW w:w="850" w:type="dxa"/>
            <w:noWrap/>
            <w:vAlign w:val="center"/>
          </w:tcPr>
          <w:p w:rsidR="00957DAA" w:rsidRDefault="00957DAA"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E5b</w:t>
            </w:r>
          </w:p>
        </w:tc>
        <w:tc>
          <w:tcPr>
            <w:tcW w:w="2263" w:type="dxa"/>
            <w:noWrap/>
            <w:vAlign w:val="center"/>
          </w:tcPr>
          <w:p w:rsidR="00957DAA" w:rsidRPr="001D184B" w:rsidRDefault="00957DAA"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1207,140</w:t>
            </w:r>
          </w:p>
        </w:tc>
      </w:tr>
      <w:tr w:rsidR="00A7129C" w:rsidRPr="001D184B" w:rsidTr="00AF45DB">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vAlign w:val="center"/>
          </w:tcPr>
          <w:p w:rsidR="00A7129C" w:rsidRPr="001D184B" w:rsidRDefault="00A7129C" w:rsidP="00AF45DB">
            <w:pPr>
              <w:spacing w:line="240" w:lineRule="auto"/>
              <w:ind w:firstLine="0"/>
              <w:jc w:val="center"/>
              <w:rPr>
                <w:rFonts w:ascii="Calibri" w:hAnsi="Calibri" w:cs="Calibri"/>
                <w:color w:val="000000"/>
                <w:sz w:val="22"/>
                <w:szCs w:val="22"/>
                <w:lang w:val="en-US" w:eastAsia="en-US"/>
              </w:rPr>
            </w:pPr>
            <w:r>
              <w:rPr>
                <w:rFonts w:ascii="Calibri" w:hAnsi="Calibri" w:cs="Calibri"/>
                <w:color w:val="000000"/>
                <w:sz w:val="22"/>
                <w:szCs w:val="22"/>
                <w:lang w:val="en-US" w:eastAsia="en-US"/>
              </w:rPr>
              <w:t>GLONASS</w:t>
            </w:r>
            <w:r w:rsidR="00AF45DB">
              <w:rPr>
                <w:rFonts w:ascii="Calibri" w:hAnsi="Calibri" w:cs="Calibri"/>
                <w:color w:val="000000"/>
                <w:sz w:val="22"/>
                <w:szCs w:val="22"/>
                <w:lang w:val="en-US" w:eastAsia="en-US"/>
              </w:rPr>
              <w:t xml:space="preserve"> (c)</w:t>
            </w:r>
          </w:p>
        </w:tc>
        <w:tc>
          <w:tcPr>
            <w:tcW w:w="850" w:type="dxa"/>
            <w:noWrap/>
            <w:vAlign w:val="center"/>
          </w:tcPr>
          <w:p w:rsidR="00A7129C" w:rsidRDefault="00A7129C"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L1</w:t>
            </w:r>
          </w:p>
        </w:tc>
        <w:tc>
          <w:tcPr>
            <w:tcW w:w="2263" w:type="dxa"/>
            <w:noWrap/>
            <w:vAlign w:val="center"/>
          </w:tcPr>
          <w:p w:rsidR="00A7129C" w:rsidRPr="001D184B" w:rsidRDefault="00A7129C" w:rsidP="00AF45D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 xml:space="preserve">1602 </w:t>
            </w:r>
            <m:oMath>
              <m:r>
                <w:rPr>
                  <w:rFonts w:ascii="Cambria Math" w:hAnsi="Cambria Math" w:cs="Calibri"/>
                  <w:color w:val="000000"/>
                  <w:sz w:val="22"/>
                  <w:szCs w:val="22"/>
                  <w:lang w:val="en-US" w:eastAsia="en-US"/>
                </w:rPr>
                <m:t>+</m:t>
              </m:r>
            </m:oMath>
            <w:r>
              <w:rPr>
                <w:rFonts w:ascii="Calibri" w:hAnsi="Calibri" w:cs="Calibri"/>
                <w:color w:val="000000"/>
                <w:sz w:val="22"/>
                <w:szCs w:val="22"/>
                <w:lang w:val="en-US" w:eastAsia="en-US"/>
              </w:rPr>
              <w:t xml:space="preserve"> 0,5625 </w:t>
            </w:r>
            <m:oMath>
              <m:r>
                <w:rPr>
                  <w:rFonts w:ascii="Cambria Math" w:hAnsi="Cambria Math" w:cs="Calibri"/>
                  <w:color w:val="000000"/>
                  <w:sz w:val="22"/>
                  <w:szCs w:val="22"/>
                  <w:lang w:val="en-US" w:eastAsia="en-US"/>
                </w:rPr>
                <m:t>×</m:t>
              </m:r>
            </m:oMath>
            <w:r>
              <w:rPr>
                <w:rFonts w:ascii="Calibri" w:hAnsi="Calibri" w:cs="Calibri"/>
                <w:color w:val="000000"/>
                <w:sz w:val="22"/>
                <w:szCs w:val="22"/>
                <w:lang w:val="en-US" w:eastAsia="en-US"/>
              </w:rPr>
              <w:t xml:space="preserve"> k</w:t>
            </w:r>
          </w:p>
        </w:tc>
      </w:tr>
      <w:tr w:rsidR="00A7129C" w:rsidRPr="001D184B" w:rsidTr="00AF45DB">
        <w:trPr>
          <w:trHeight w:val="510"/>
          <w:jc w:val="center"/>
        </w:trPr>
        <w:tc>
          <w:tcPr>
            <w:cnfStyle w:val="001000000000" w:firstRow="0" w:lastRow="0" w:firstColumn="1" w:lastColumn="0" w:oddVBand="0" w:evenVBand="0" w:oddHBand="0" w:evenHBand="0" w:firstRowFirstColumn="0" w:firstRowLastColumn="0" w:lastRowFirstColumn="0" w:lastRowLastColumn="0"/>
            <w:tcW w:w="1560" w:type="dxa"/>
            <w:vMerge/>
            <w:noWrap/>
            <w:vAlign w:val="center"/>
          </w:tcPr>
          <w:p w:rsidR="00A7129C" w:rsidRPr="001D184B" w:rsidRDefault="00A7129C" w:rsidP="00AF45DB">
            <w:pPr>
              <w:spacing w:line="240" w:lineRule="auto"/>
              <w:ind w:firstLine="0"/>
              <w:jc w:val="center"/>
              <w:rPr>
                <w:rFonts w:ascii="Calibri" w:hAnsi="Calibri" w:cs="Calibri"/>
                <w:color w:val="000000"/>
                <w:sz w:val="22"/>
                <w:szCs w:val="22"/>
                <w:lang w:val="en-US" w:eastAsia="en-US"/>
              </w:rPr>
            </w:pPr>
          </w:p>
        </w:tc>
        <w:tc>
          <w:tcPr>
            <w:tcW w:w="850" w:type="dxa"/>
            <w:noWrap/>
            <w:vAlign w:val="center"/>
          </w:tcPr>
          <w:p w:rsidR="00A7129C" w:rsidRDefault="00A7129C"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L2</w:t>
            </w:r>
          </w:p>
        </w:tc>
        <w:tc>
          <w:tcPr>
            <w:tcW w:w="2263" w:type="dxa"/>
            <w:noWrap/>
            <w:vAlign w:val="center"/>
          </w:tcPr>
          <w:p w:rsidR="00A7129C" w:rsidRPr="001D184B" w:rsidRDefault="00A7129C" w:rsidP="00AF45D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 xml:space="preserve">1246 </w:t>
            </w:r>
            <m:oMath>
              <m:r>
                <w:rPr>
                  <w:rFonts w:ascii="Cambria Math" w:hAnsi="Cambria Math" w:cs="Calibri"/>
                  <w:color w:val="000000"/>
                  <w:sz w:val="22"/>
                  <w:szCs w:val="22"/>
                  <w:lang w:val="en-US" w:eastAsia="en-US"/>
                </w:rPr>
                <m:t>+</m:t>
              </m:r>
            </m:oMath>
            <w:r>
              <w:rPr>
                <w:rFonts w:ascii="Calibri" w:hAnsi="Calibri" w:cs="Calibri"/>
                <w:color w:val="000000"/>
                <w:sz w:val="22"/>
                <w:szCs w:val="22"/>
                <w:lang w:val="en-US" w:eastAsia="en-US"/>
              </w:rPr>
              <w:t xml:space="preserve"> 0,4375 </w:t>
            </w:r>
            <m:oMath>
              <m:r>
                <w:rPr>
                  <w:rFonts w:ascii="Cambria Math" w:hAnsi="Cambria Math" w:cs="Calibri"/>
                  <w:color w:val="000000"/>
                  <w:sz w:val="22"/>
                  <w:szCs w:val="22"/>
                  <w:lang w:val="en-US" w:eastAsia="en-US"/>
                </w:rPr>
                <m:t>×</m:t>
              </m:r>
            </m:oMath>
            <w:r>
              <w:rPr>
                <w:rFonts w:ascii="Calibri" w:hAnsi="Calibri" w:cs="Calibri"/>
                <w:color w:val="000000"/>
                <w:sz w:val="22"/>
                <w:szCs w:val="22"/>
                <w:lang w:val="en-US" w:eastAsia="en-US"/>
              </w:rPr>
              <w:t xml:space="preserve"> k</w:t>
            </w:r>
          </w:p>
        </w:tc>
      </w:tr>
    </w:tbl>
    <w:p w:rsidR="00957DAA" w:rsidRDefault="00957DAA" w:rsidP="00957DAA">
      <w:pPr>
        <w:keepNext/>
        <w:ind w:firstLine="0"/>
        <w:rPr>
          <w:noProof/>
          <w:lang w:val="en-US"/>
        </w:rPr>
      </w:pPr>
      <w:r w:rsidRPr="00AF45DB">
        <w:rPr>
          <w:lang w:val="en-US"/>
        </w:rPr>
        <w:t xml:space="preserve">Fonte: </w:t>
      </w:r>
      <w:r w:rsidR="00AF45DB" w:rsidRPr="00AF45DB">
        <w:rPr>
          <w:lang w:val="en-US"/>
        </w:rPr>
        <w:t xml:space="preserve">(a) USA </w:t>
      </w:r>
      <w:r w:rsidR="0059073E" w:rsidRPr="00AF45DB">
        <w:rPr>
          <w:lang w:val="en-US"/>
        </w:rPr>
        <w:t xml:space="preserve">Department </w:t>
      </w:r>
      <w:r w:rsidR="0059073E">
        <w:rPr>
          <w:lang w:val="en-US"/>
        </w:rPr>
        <w:t>o</w:t>
      </w:r>
      <w:r w:rsidR="0059073E" w:rsidRPr="00AF45DB">
        <w:rPr>
          <w:lang w:val="en-US"/>
        </w:rPr>
        <w:t>f Defense, 2008; (</w:t>
      </w:r>
      <w:r w:rsidR="00096138">
        <w:rPr>
          <w:lang w:val="en-US"/>
        </w:rPr>
        <w:t>b</w:t>
      </w:r>
      <w:r w:rsidR="0059073E" w:rsidRPr="00AF45DB">
        <w:rPr>
          <w:lang w:val="en-US"/>
        </w:rPr>
        <w:t xml:space="preserve">) Russian Institute </w:t>
      </w:r>
      <w:r w:rsidR="0059073E">
        <w:rPr>
          <w:lang w:val="en-US"/>
        </w:rPr>
        <w:t>o</w:t>
      </w:r>
      <w:r w:rsidR="0059073E" w:rsidRPr="00AF45DB">
        <w:rPr>
          <w:lang w:val="en-US"/>
        </w:rPr>
        <w:t>f Space Device Engineering, 2008</w:t>
      </w:r>
      <w:r w:rsidR="0059073E">
        <w:rPr>
          <w:lang w:val="en-US"/>
        </w:rPr>
        <w:t>; (</w:t>
      </w:r>
      <w:r w:rsidR="00096138">
        <w:rPr>
          <w:lang w:val="en-US"/>
        </w:rPr>
        <w:t>c</w:t>
      </w:r>
      <w:r w:rsidR="0059073E">
        <w:rPr>
          <w:lang w:val="en-US"/>
        </w:rPr>
        <w:t xml:space="preserve">) </w:t>
      </w:r>
      <w:r w:rsidR="0059073E" w:rsidRPr="00E030BD">
        <w:rPr>
          <w:noProof/>
          <w:lang w:val="en-US"/>
        </w:rPr>
        <w:t>European Union</w:t>
      </w:r>
      <w:r w:rsidR="0059073E">
        <w:rPr>
          <w:noProof/>
          <w:lang w:val="en-US"/>
        </w:rPr>
        <w:t xml:space="preserve">, </w:t>
      </w:r>
      <w:r w:rsidR="00AF45DB">
        <w:rPr>
          <w:noProof/>
          <w:lang w:val="en-US"/>
        </w:rPr>
        <w:t>2016.</w:t>
      </w:r>
    </w:p>
    <w:p w:rsidR="00D71489" w:rsidRDefault="00D71489" w:rsidP="00D71489">
      <w:r w:rsidRPr="00D71489">
        <w:t xml:space="preserve">O valor de </w:t>
      </w:r>
      <w:r w:rsidR="00116D89">
        <w:t>“</w:t>
      </w:r>
      <w:r w:rsidRPr="00D71489">
        <w:t>k</w:t>
      </w:r>
      <w:r w:rsidR="00116D89">
        <w:t>”</w:t>
      </w:r>
      <w:r w:rsidRPr="00D71489">
        <w:t xml:space="preserve"> </w:t>
      </w:r>
      <w:r>
        <w:t xml:space="preserve">da frequência do GLONASS varia de acordo com o canal do </w:t>
      </w:r>
      <w:r w:rsidR="00853ACE">
        <w:t>sinal referente a cada satélite</w:t>
      </w:r>
      <w:r>
        <w:t xml:space="preserve">, para encontrar a frequência </w:t>
      </w:r>
      <w:r w:rsidR="00853ACE">
        <w:t>final</w:t>
      </w:r>
      <w:r>
        <w:t xml:space="preserve"> basta utilizar o valor correspondente na</w:t>
      </w:r>
      <w:r w:rsidR="00853ACE">
        <w:t xml:space="preserve"> </w:t>
      </w:r>
      <w:r w:rsidR="00853ACE">
        <w:fldChar w:fldCharType="begin"/>
      </w:r>
      <w:r w:rsidR="00853ACE">
        <w:instrText xml:space="preserve"> REF _Ref10470410 \h </w:instrText>
      </w:r>
      <w:r w:rsidR="00853ACE">
        <w:fldChar w:fldCharType="separate"/>
      </w:r>
      <w:r w:rsidR="002361C5">
        <w:t xml:space="preserve">Tabela </w:t>
      </w:r>
      <w:r w:rsidR="002361C5">
        <w:rPr>
          <w:noProof/>
        </w:rPr>
        <w:t>2</w:t>
      </w:r>
      <w:r w:rsidR="00853ACE">
        <w:fldChar w:fldCharType="end"/>
      </w:r>
      <w:r w:rsidR="00853ACE">
        <w:t>.</w:t>
      </w:r>
    </w:p>
    <w:p w:rsidR="00D71489" w:rsidRDefault="00D71489" w:rsidP="00367AA4">
      <w:pPr>
        <w:pStyle w:val="Legenda"/>
      </w:pPr>
      <w:bookmarkStart w:id="7" w:name="_Ref10470410"/>
      <w:bookmarkStart w:id="8" w:name="_Ref10470407"/>
      <w:bookmarkStart w:id="9" w:name="_Toc10481453"/>
      <w:r>
        <w:t xml:space="preserve">Tabela </w:t>
      </w:r>
      <w:fldSimple w:instr=" SEQ Tabela \* ARABIC ">
        <w:r w:rsidR="002361C5">
          <w:rPr>
            <w:noProof/>
          </w:rPr>
          <w:t>2</w:t>
        </w:r>
      </w:fldSimple>
      <w:bookmarkEnd w:id="7"/>
      <w:r>
        <w:t xml:space="preserve"> – Canal dos satélites GLONASS</w:t>
      </w:r>
      <w:bookmarkEnd w:id="8"/>
      <w:bookmarkEnd w:id="9"/>
    </w:p>
    <w:tbl>
      <w:tblPr>
        <w:tblStyle w:val="PlainTable11"/>
        <w:tblW w:w="4415" w:type="dxa"/>
        <w:tblInd w:w="2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560"/>
        <w:gridCol w:w="1295"/>
      </w:tblGrid>
      <w:tr w:rsidR="00853ACE" w:rsidRPr="00853ACE" w:rsidTr="00853ACE">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560" w:type="dxa"/>
            <w:vAlign w:val="center"/>
          </w:tcPr>
          <w:p w:rsidR="00853ACE" w:rsidRPr="00853ACE" w:rsidRDefault="00853ACE" w:rsidP="00853ACE">
            <w:pPr>
              <w:spacing w:line="240" w:lineRule="auto"/>
              <w:ind w:firstLine="0"/>
              <w:jc w:val="center"/>
              <w:rPr>
                <w:rFonts w:ascii="Calibri" w:hAnsi="Calibri" w:cs="Calibri"/>
                <w:color w:val="000000"/>
                <w:sz w:val="22"/>
                <w:szCs w:val="22"/>
                <w:lang w:val="en-US" w:eastAsia="en-US"/>
              </w:rPr>
            </w:pPr>
            <w:r w:rsidRPr="00853ACE">
              <w:rPr>
                <w:rFonts w:ascii="Calibri" w:hAnsi="Calibri" w:cs="Calibri"/>
                <w:color w:val="000000"/>
                <w:sz w:val="22"/>
                <w:szCs w:val="22"/>
                <w:lang w:val="en-US" w:eastAsia="en-US"/>
              </w:rPr>
              <w:t>Plano orbital</w:t>
            </w:r>
          </w:p>
        </w:tc>
        <w:tc>
          <w:tcPr>
            <w:tcW w:w="1560" w:type="dxa"/>
            <w:noWrap/>
            <w:vAlign w:val="center"/>
            <w:hideMark/>
          </w:tcPr>
          <w:p w:rsidR="00853ACE" w:rsidRPr="00853ACE" w:rsidRDefault="00853ACE" w:rsidP="00853AC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proofErr w:type="spellStart"/>
            <w:r w:rsidRPr="00853ACE">
              <w:rPr>
                <w:rFonts w:ascii="Calibri" w:hAnsi="Calibri" w:cs="Calibri"/>
                <w:color w:val="000000"/>
                <w:sz w:val="22"/>
                <w:szCs w:val="22"/>
                <w:lang w:val="en-US" w:eastAsia="en-US"/>
              </w:rPr>
              <w:t>Número</w:t>
            </w:r>
            <w:proofErr w:type="spellEnd"/>
            <w:r w:rsidRPr="00853ACE">
              <w:rPr>
                <w:rFonts w:ascii="Calibri" w:hAnsi="Calibri" w:cs="Calibri"/>
                <w:color w:val="000000"/>
                <w:sz w:val="22"/>
                <w:szCs w:val="22"/>
                <w:lang w:val="en-US" w:eastAsia="en-US"/>
              </w:rPr>
              <w:t xml:space="preserve"> do </w:t>
            </w:r>
            <w:proofErr w:type="spellStart"/>
            <w:r w:rsidRPr="00853ACE">
              <w:rPr>
                <w:rFonts w:ascii="Calibri" w:hAnsi="Calibri" w:cs="Calibri"/>
                <w:color w:val="000000"/>
                <w:sz w:val="22"/>
                <w:szCs w:val="22"/>
                <w:lang w:val="en-US" w:eastAsia="en-US"/>
              </w:rPr>
              <w:t>satélite</w:t>
            </w:r>
            <w:proofErr w:type="spellEnd"/>
          </w:p>
        </w:tc>
        <w:tc>
          <w:tcPr>
            <w:tcW w:w="1295" w:type="dxa"/>
            <w:noWrap/>
            <w:vAlign w:val="center"/>
            <w:hideMark/>
          </w:tcPr>
          <w:p w:rsidR="00853ACE" w:rsidRPr="00853ACE" w:rsidRDefault="00853ACE" w:rsidP="00853AC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853ACE">
              <w:rPr>
                <w:rFonts w:ascii="Calibri" w:hAnsi="Calibri" w:cs="Calibri"/>
                <w:color w:val="000000"/>
                <w:sz w:val="22"/>
                <w:szCs w:val="22"/>
                <w:lang w:eastAsia="en-US"/>
              </w:rPr>
              <w:t xml:space="preserve">Valor k </w:t>
            </w:r>
            <w:r>
              <w:rPr>
                <w:rFonts w:ascii="Calibri" w:hAnsi="Calibri" w:cs="Calibri"/>
                <w:color w:val="000000"/>
                <w:sz w:val="22"/>
                <w:szCs w:val="22"/>
                <w:lang w:eastAsia="en-US"/>
              </w:rPr>
              <w:t>(Canal da Frequência)</w:t>
            </w:r>
          </w:p>
        </w:tc>
      </w:tr>
      <w:tr w:rsidR="00853ACE" w:rsidRPr="001D184B" w:rsidTr="00FB57D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rsidR="00853ACE" w:rsidRPr="00853ACE" w:rsidRDefault="00853ACE" w:rsidP="00FB57D5">
            <w:pPr>
              <w:spacing w:line="240" w:lineRule="auto"/>
              <w:ind w:firstLine="0"/>
              <w:jc w:val="center"/>
              <w:rPr>
                <w:rFonts w:ascii="Calibri" w:hAnsi="Calibri" w:cs="Calibri"/>
                <w:color w:val="000000"/>
                <w:sz w:val="22"/>
                <w:szCs w:val="22"/>
                <w:lang w:val="en-US" w:eastAsia="en-US"/>
              </w:rPr>
            </w:pPr>
            <w:r>
              <w:rPr>
                <w:rFonts w:ascii="Calibri" w:hAnsi="Calibri" w:cs="Calibri"/>
                <w:color w:val="000000"/>
                <w:sz w:val="22"/>
                <w:szCs w:val="22"/>
                <w:lang w:val="en-US" w:eastAsia="en-US"/>
              </w:rPr>
              <w:lastRenderedPageBreak/>
              <w:t>1</w:t>
            </w: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w:t>
            </w:r>
          </w:p>
        </w:tc>
        <w:tc>
          <w:tcPr>
            <w:tcW w:w="1295" w:type="dxa"/>
            <w:noWrap/>
            <w:vAlign w:val="center"/>
          </w:tcPr>
          <w:p w:rsidR="00853ACE" w:rsidRPr="001D184B"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1</w:t>
            </w:r>
          </w:p>
        </w:tc>
      </w:tr>
      <w:tr w:rsidR="00853ACE" w:rsidRPr="001D184B" w:rsidTr="00853ACE">
        <w:trPr>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2</w:t>
            </w:r>
          </w:p>
        </w:tc>
        <w:tc>
          <w:tcPr>
            <w:tcW w:w="1295" w:type="dxa"/>
            <w:noWrap/>
            <w:vAlign w:val="center"/>
          </w:tcPr>
          <w:p w:rsidR="00853ACE" w:rsidRPr="001D184B"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4</w:t>
            </w:r>
          </w:p>
        </w:tc>
      </w:tr>
      <w:tr w:rsidR="00853ACE" w:rsidRPr="001D184B" w:rsidTr="00853A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3</w:t>
            </w:r>
          </w:p>
        </w:tc>
        <w:tc>
          <w:tcPr>
            <w:tcW w:w="1295" w:type="dxa"/>
            <w:noWrap/>
            <w:vAlign w:val="center"/>
          </w:tcPr>
          <w:p w:rsidR="00853ACE" w:rsidRPr="001D184B"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US"/>
              </w:rPr>
            </w:pPr>
            <w:r>
              <w:rPr>
                <w:rFonts w:ascii="Calibri" w:hAnsi="Calibri" w:cs="Calibri"/>
                <w:color w:val="000000"/>
                <w:sz w:val="22"/>
                <w:szCs w:val="22"/>
                <w:lang w:eastAsia="en-US"/>
              </w:rPr>
              <w:t>05</w:t>
            </w:r>
          </w:p>
        </w:tc>
      </w:tr>
      <w:tr w:rsidR="00853ACE" w:rsidRPr="001D184B" w:rsidTr="00853ACE">
        <w:trPr>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4</w:t>
            </w:r>
          </w:p>
        </w:tc>
        <w:tc>
          <w:tcPr>
            <w:tcW w:w="1295" w:type="dxa"/>
            <w:noWrap/>
            <w:vAlign w:val="center"/>
          </w:tcPr>
          <w:p w:rsidR="00853ACE" w:rsidRPr="001D184B"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Calibri" w:hAnsi="Calibri" w:cs="Calibri"/>
                <w:color w:val="000000"/>
                <w:sz w:val="22"/>
                <w:szCs w:val="22"/>
                <w:lang w:eastAsia="en-US"/>
              </w:rPr>
              <w:t>06</w:t>
            </w:r>
          </w:p>
        </w:tc>
      </w:tr>
      <w:tr w:rsidR="00853ACE" w:rsidRPr="001D184B" w:rsidTr="00853A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5</w:t>
            </w:r>
          </w:p>
        </w:tc>
        <w:tc>
          <w:tcPr>
            <w:tcW w:w="1295" w:type="dxa"/>
            <w:noWrap/>
            <w:vAlign w:val="center"/>
            <w:hideMark/>
          </w:tcPr>
          <w:p w:rsidR="00853ACE" w:rsidRPr="001D184B"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1</w:t>
            </w:r>
          </w:p>
        </w:tc>
      </w:tr>
      <w:tr w:rsidR="00853ACE" w:rsidRPr="001D184B" w:rsidTr="00853ACE">
        <w:trPr>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6</w:t>
            </w:r>
          </w:p>
        </w:tc>
        <w:tc>
          <w:tcPr>
            <w:tcW w:w="1295" w:type="dxa"/>
            <w:noWrap/>
            <w:vAlign w:val="center"/>
            <w:hideMark/>
          </w:tcPr>
          <w:p w:rsidR="00853ACE" w:rsidRPr="001D184B"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4</w:t>
            </w:r>
          </w:p>
        </w:tc>
      </w:tr>
      <w:tr w:rsidR="00853ACE" w:rsidRPr="001D184B" w:rsidTr="00853A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7</w:t>
            </w:r>
          </w:p>
        </w:tc>
        <w:tc>
          <w:tcPr>
            <w:tcW w:w="1295" w:type="dxa"/>
            <w:noWrap/>
            <w:vAlign w:val="center"/>
          </w:tcPr>
          <w:p w:rsidR="00853ACE" w:rsidRPr="001D184B"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5</w:t>
            </w:r>
          </w:p>
        </w:tc>
      </w:tr>
      <w:tr w:rsidR="00853ACE" w:rsidRPr="001D184B" w:rsidTr="00853ACE">
        <w:trPr>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ind w:firstLine="0"/>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8</w:t>
            </w:r>
          </w:p>
        </w:tc>
        <w:tc>
          <w:tcPr>
            <w:tcW w:w="1295" w:type="dxa"/>
            <w:noWrap/>
            <w:vAlign w:val="center"/>
          </w:tcPr>
          <w:p w:rsidR="00853ACE" w:rsidRPr="001D184B"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6</w:t>
            </w:r>
          </w:p>
        </w:tc>
      </w:tr>
      <w:tr w:rsidR="00853ACE" w:rsidRPr="001D184B" w:rsidTr="00FB57D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restart"/>
            <w:shd w:val="clear" w:color="auto" w:fill="FFFFFF" w:themeFill="background1"/>
            <w:vAlign w:val="center"/>
          </w:tcPr>
          <w:p w:rsidR="00853ACE" w:rsidRPr="00853ACE" w:rsidRDefault="00853ACE" w:rsidP="00FB57D5">
            <w:pPr>
              <w:spacing w:line="240" w:lineRule="auto"/>
              <w:ind w:firstLine="0"/>
              <w:jc w:val="center"/>
              <w:rPr>
                <w:rFonts w:ascii="Calibri" w:hAnsi="Calibri" w:cs="Calibri"/>
                <w:color w:val="000000"/>
                <w:sz w:val="22"/>
                <w:szCs w:val="22"/>
                <w:lang w:val="en-US" w:eastAsia="en-US"/>
              </w:rPr>
            </w:pPr>
            <w:r>
              <w:rPr>
                <w:rFonts w:ascii="Calibri" w:hAnsi="Calibri" w:cs="Calibri"/>
                <w:color w:val="000000"/>
                <w:sz w:val="22"/>
                <w:szCs w:val="22"/>
                <w:lang w:val="en-US" w:eastAsia="en-US"/>
              </w:rPr>
              <w:t>2</w:t>
            </w: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9</w:t>
            </w:r>
          </w:p>
        </w:tc>
        <w:tc>
          <w:tcPr>
            <w:tcW w:w="1295" w:type="dxa"/>
            <w:noWrap/>
            <w:vAlign w:val="center"/>
          </w:tcPr>
          <w:p w:rsid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2</w:t>
            </w:r>
          </w:p>
        </w:tc>
      </w:tr>
      <w:tr w:rsidR="00853ACE" w:rsidRPr="001D184B" w:rsidTr="00FB57D5">
        <w:trPr>
          <w:trHeight w:val="34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FFFFFF" w:themeFill="background1"/>
            <w:vAlign w:val="center"/>
          </w:tcPr>
          <w:p w:rsidR="00853ACE" w:rsidRPr="00853ACE" w:rsidRDefault="00853ACE" w:rsidP="00FB57D5">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0</w:t>
            </w:r>
          </w:p>
        </w:tc>
        <w:tc>
          <w:tcPr>
            <w:tcW w:w="1295" w:type="dxa"/>
            <w:noWrap/>
            <w:vAlign w:val="center"/>
          </w:tcPr>
          <w:p w:rsid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7</w:t>
            </w:r>
          </w:p>
        </w:tc>
      </w:tr>
      <w:tr w:rsidR="00853ACE" w:rsidRPr="001D184B" w:rsidTr="00FB57D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FFFFFF" w:themeFill="background1"/>
            <w:vAlign w:val="center"/>
          </w:tcPr>
          <w:p w:rsidR="00853ACE" w:rsidRPr="00853ACE" w:rsidRDefault="00853ACE" w:rsidP="00FB57D5">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1</w:t>
            </w:r>
          </w:p>
        </w:tc>
        <w:tc>
          <w:tcPr>
            <w:tcW w:w="1295" w:type="dxa"/>
            <w:noWrap/>
            <w:vAlign w:val="center"/>
          </w:tcPr>
          <w:p w:rsid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0</w:t>
            </w:r>
          </w:p>
        </w:tc>
      </w:tr>
      <w:tr w:rsidR="00853ACE" w:rsidRPr="001D184B" w:rsidTr="00FB57D5">
        <w:trPr>
          <w:trHeight w:val="34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FFFFFF" w:themeFill="background1"/>
            <w:vAlign w:val="center"/>
          </w:tcPr>
          <w:p w:rsidR="00853ACE" w:rsidRPr="00853ACE" w:rsidRDefault="00853ACE" w:rsidP="00FB57D5">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2</w:t>
            </w:r>
          </w:p>
        </w:tc>
        <w:tc>
          <w:tcPr>
            <w:tcW w:w="1295" w:type="dxa"/>
            <w:noWrap/>
            <w:vAlign w:val="center"/>
          </w:tcPr>
          <w:p w:rsid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1</w:t>
            </w:r>
          </w:p>
        </w:tc>
      </w:tr>
      <w:tr w:rsidR="00853ACE" w:rsidRPr="001D184B" w:rsidTr="00FB57D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FFFFFF" w:themeFill="background1"/>
            <w:vAlign w:val="center"/>
          </w:tcPr>
          <w:p w:rsidR="00853ACE" w:rsidRPr="00853ACE" w:rsidRDefault="00853ACE" w:rsidP="00FB57D5">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3</w:t>
            </w:r>
          </w:p>
        </w:tc>
        <w:tc>
          <w:tcPr>
            <w:tcW w:w="1295" w:type="dxa"/>
            <w:noWrap/>
            <w:vAlign w:val="center"/>
          </w:tcPr>
          <w:p w:rsid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2</w:t>
            </w:r>
          </w:p>
        </w:tc>
      </w:tr>
      <w:tr w:rsidR="00853ACE" w:rsidRPr="001D184B" w:rsidTr="00FB57D5">
        <w:trPr>
          <w:trHeight w:val="34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FFFFFF" w:themeFill="background1"/>
            <w:vAlign w:val="center"/>
          </w:tcPr>
          <w:p w:rsidR="00853ACE" w:rsidRPr="00853ACE" w:rsidRDefault="00853ACE" w:rsidP="00FB57D5">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4</w:t>
            </w:r>
          </w:p>
        </w:tc>
        <w:tc>
          <w:tcPr>
            <w:tcW w:w="1295" w:type="dxa"/>
            <w:noWrap/>
            <w:vAlign w:val="center"/>
          </w:tcPr>
          <w:p w:rsid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7</w:t>
            </w:r>
          </w:p>
        </w:tc>
      </w:tr>
      <w:tr w:rsidR="00853ACE" w:rsidRPr="001D184B" w:rsidTr="00FB57D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FFFFFF" w:themeFill="background1"/>
            <w:vAlign w:val="center"/>
          </w:tcPr>
          <w:p w:rsidR="00853ACE" w:rsidRPr="00853ACE" w:rsidRDefault="00853ACE" w:rsidP="00FB57D5">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5</w:t>
            </w:r>
          </w:p>
        </w:tc>
        <w:tc>
          <w:tcPr>
            <w:tcW w:w="1295" w:type="dxa"/>
            <w:noWrap/>
            <w:vAlign w:val="center"/>
          </w:tcPr>
          <w:p w:rsid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0</w:t>
            </w:r>
          </w:p>
        </w:tc>
      </w:tr>
      <w:tr w:rsidR="00853ACE" w:rsidRPr="001D184B" w:rsidTr="00FB57D5">
        <w:trPr>
          <w:trHeight w:val="34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FFFFFF" w:themeFill="background1"/>
            <w:vAlign w:val="center"/>
          </w:tcPr>
          <w:p w:rsidR="00853ACE" w:rsidRPr="00853ACE" w:rsidRDefault="00853ACE" w:rsidP="00FB57D5">
            <w:pPr>
              <w:spacing w:line="240" w:lineRule="auto"/>
              <w:ind w:firstLine="0"/>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6</w:t>
            </w:r>
          </w:p>
        </w:tc>
        <w:tc>
          <w:tcPr>
            <w:tcW w:w="1295" w:type="dxa"/>
            <w:noWrap/>
            <w:vAlign w:val="center"/>
          </w:tcPr>
          <w:p w:rsid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1</w:t>
            </w:r>
          </w:p>
        </w:tc>
      </w:tr>
      <w:tr w:rsidR="00853ACE" w:rsidRPr="001D184B" w:rsidTr="00FB57D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rsidR="00853ACE" w:rsidRPr="00853ACE" w:rsidRDefault="00853ACE" w:rsidP="00FB57D5">
            <w:pPr>
              <w:spacing w:line="240" w:lineRule="auto"/>
              <w:ind w:firstLine="0"/>
              <w:jc w:val="center"/>
              <w:rPr>
                <w:rFonts w:ascii="Calibri" w:hAnsi="Calibri" w:cs="Calibri"/>
                <w:color w:val="000000"/>
                <w:sz w:val="22"/>
                <w:szCs w:val="22"/>
                <w:lang w:val="en-US" w:eastAsia="en-US"/>
              </w:rPr>
            </w:pPr>
            <w:r>
              <w:rPr>
                <w:rFonts w:ascii="Calibri" w:hAnsi="Calibri" w:cs="Calibri"/>
                <w:color w:val="000000"/>
                <w:sz w:val="22"/>
                <w:szCs w:val="22"/>
                <w:lang w:val="en-US" w:eastAsia="en-US"/>
              </w:rPr>
              <w:t>3</w:t>
            </w: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7</w:t>
            </w:r>
          </w:p>
        </w:tc>
        <w:tc>
          <w:tcPr>
            <w:tcW w:w="1295" w:type="dxa"/>
            <w:noWrap/>
            <w:vAlign w:val="center"/>
          </w:tcPr>
          <w:p w:rsid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4</w:t>
            </w:r>
          </w:p>
        </w:tc>
      </w:tr>
      <w:tr w:rsidR="00853ACE" w:rsidRPr="001D184B" w:rsidTr="00853ACE">
        <w:trPr>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8</w:t>
            </w:r>
          </w:p>
        </w:tc>
        <w:tc>
          <w:tcPr>
            <w:tcW w:w="1295" w:type="dxa"/>
            <w:noWrap/>
            <w:vAlign w:val="center"/>
          </w:tcPr>
          <w:p w:rsid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3</w:t>
            </w:r>
          </w:p>
        </w:tc>
      </w:tr>
      <w:tr w:rsidR="00853ACE" w:rsidRPr="001D184B" w:rsidTr="00853A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19</w:t>
            </w:r>
          </w:p>
        </w:tc>
        <w:tc>
          <w:tcPr>
            <w:tcW w:w="1295" w:type="dxa"/>
            <w:noWrap/>
            <w:vAlign w:val="center"/>
          </w:tcPr>
          <w:p w:rsid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3</w:t>
            </w:r>
          </w:p>
        </w:tc>
      </w:tr>
      <w:tr w:rsidR="00853ACE" w:rsidRPr="001D184B" w:rsidTr="00853ACE">
        <w:trPr>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20</w:t>
            </w:r>
          </w:p>
        </w:tc>
        <w:tc>
          <w:tcPr>
            <w:tcW w:w="1295" w:type="dxa"/>
            <w:noWrap/>
            <w:vAlign w:val="center"/>
          </w:tcPr>
          <w:p w:rsid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2</w:t>
            </w:r>
          </w:p>
        </w:tc>
      </w:tr>
      <w:tr w:rsidR="00853ACE" w:rsidRPr="001D184B" w:rsidTr="00853A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21</w:t>
            </w:r>
          </w:p>
        </w:tc>
        <w:tc>
          <w:tcPr>
            <w:tcW w:w="1295" w:type="dxa"/>
            <w:noWrap/>
            <w:vAlign w:val="center"/>
          </w:tcPr>
          <w:p w:rsid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4</w:t>
            </w:r>
          </w:p>
        </w:tc>
      </w:tr>
      <w:tr w:rsidR="00853ACE" w:rsidRPr="001D184B" w:rsidTr="00853ACE">
        <w:trPr>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22</w:t>
            </w:r>
          </w:p>
        </w:tc>
        <w:tc>
          <w:tcPr>
            <w:tcW w:w="1295" w:type="dxa"/>
            <w:noWrap/>
            <w:vAlign w:val="center"/>
          </w:tcPr>
          <w:p w:rsid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3</w:t>
            </w:r>
          </w:p>
        </w:tc>
      </w:tr>
      <w:tr w:rsidR="00853ACE" w:rsidRPr="001D184B" w:rsidTr="00853A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23</w:t>
            </w:r>
          </w:p>
        </w:tc>
        <w:tc>
          <w:tcPr>
            <w:tcW w:w="1295" w:type="dxa"/>
            <w:noWrap/>
            <w:vAlign w:val="center"/>
          </w:tcPr>
          <w:p w:rsidR="00853ACE" w:rsidRDefault="00853ACE" w:rsidP="00853AC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3</w:t>
            </w:r>
          </w:p>
        </w:tc>
      </w:tr>
      <w:tr w:rsidR="00853ACE" w:rsidRPr="001D184B" w:rsidTr="00853ACE">
        <w:trPr>
          <w:trHeight w:val="340"/>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rsidR="00853ACE" w:rsidRPr="00853ACE" w:rsidRDefault="00853ACE" w:rsidP="00853ACE">
            <w:pPr>
              <w:spacing w:line="240" w:lineRule="auto"/>
              <w:ind w:firstLine="0"/>
              <w:jc w:val="center"/>
              <w:rPr>
                <w:rFonts w:ascii="Calibri" w:hAnsi="Calibri" w:cs="Calibri"/>
                <w:color w:val="000000"/>
                <w:sz w:val="22"/>
                <w:szCs w:val="22"/>
                <w:lang w:val="en-US" w:eastAsia="en-US"/>
              </w:rPr>
            </w:pPr>
          </w:p>
        </w:tc>
        <w:tc>
          <w:tcPr>
            <w:tcW w:w="1560" w:type="dxa"/>
            <w:noWrap/>
            <w:vAlign w:val="center"/>
          </w:tcPr>
          <w:p w:rsidR="00853ACE" w:rsidRP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val="en-US" w:eastAsia="en-US"/>
              </w:rPr>
            </w:pPr>
            <w:r w:rsidRPr="00853ACE">
              <w:rPr>
                <w:rFonts w:ascii="Calibri" w:hAnsi="Calibri" w:cs="Calibri"/>
                <w:b/>
                <w:color w:val="000000"/>
                <w:sz w:val="22"/>
                <w:szCs w:val="22"/>
                <w:lang w:val="en-US" w:eastAsia="en-US"/>
              </w:rPr>
              <w:t>24</w:t>
            </w:r>
          </w:p>
        </w:tc>
        <w:tc>
          <w:tcPr>
            <w:tcW w:w="1295" w:type="dxa"/>
            <w:noWrap/>
            <w:vAlign w:val="center"/>
          </w:tcPr>
          <w:p w:rsidR="00853ACE" w:rsidRDefault="00853ACE" w:rsidP="00853AC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Pr>
                <w:rFonts w:ascii="Calibri" w:hAnsi="Calibri" w:cs="Calibri"/>
                <w:color w:val="000000"/>
                <w:sz w:val="22"/>
                <w:szCs w:val="22"/>
                <w:lang w:val="en-US" w:eastAsia="en-US"/>
              </w:rPr>
              <w:t>02</w:t>
            </w:r>
          </w:p>
        </w:tc>
      </w:tr>
    </w:tbl>
    <w:p w:rsidR="006E6099" w:rsidRDefault="006E6099" w:rsidP="006E6099">
      <w:pPr>
        <w:keepNext/>
        <w:ind w:firstLine="0"/>
        <w:rPr>
          <w:noProof/>
          <w:lang w:val="en-US"/>
        </w:rPr>
      </w:pPr>
      <w:r w:rsidRPr="00AF45DB">
        <w:rPr>
          <w:lang w:val="en-US"/>
        </w:rPr>
        <w:t>Fonte:</w:t>
      </w:r>
      <w:r>
        <w:rPr>
          <w:noProof/>
          <w:lang w:val="en-US"/>
        </w:rPr>
        <w:t xml:space="preserve"> </w:t>
      </w:r>
      <w:r w:rsidRPr="006E6099">
        <w:rPr>
          <w:noProof/>
          <w:lang w:val="en-US"/>
        </w:rPr>
        <w:t>Information and Analysis Center for Positioning, Navigation and Timing</w:t>
      </w:r>
      <w:r>
        <w:rPr>
          <w:noProof/>
          <w:lang w:val="en-US"/>
        </w:rPr>
        <w:t>, 2019.</w:t>
      </w:r>
    </w:p>
    <w:p w:rsidR="00D71489" w:rsidRPr="006E6099" w:rsidRDefault="00D71489" w:rsidP="00D71489">
      <w:pPr>
        <w:rPr>
          <w:lang w:val="en-US"/>
        </w:rPr>
      </w:pPr>
    </w:p>
    <w:p w:rsidR="00C85928" w:rsidRDefault="00C85928" w:rsidP="00C85928">
      <w:pPr>
        <w:pStyle w:val="Ttulo3"/>
      </w:pPr>
      <w:bookmarkStart w:id="10" w:name="_Toc10507177"/>
      <w:r>
        <w:t>Observáveis GNSS</w:t>
      </w:r>
      <w:bookmarkEnd w:id="10"/>
    </w:p>
    <w:p w:rsidR="008139CA" w:rsidRDefault="008139CA" w:rsidP="001659E1">
      <w:r>
        <w:t xml:space="preserve">As observáveis GNSS são as medições que permitem ao usuário determinar a posição do receptor a partir da trilateração com os satélites. No caso dos smartphones, </w:t>
      </w:r>
      <w:r w:rsidR="00F94FA8">
        <w:t>o Android 7.0 foi o primeiro</w:t>
      </w:r>
      <w:r w:rsidR="005B705D">
        <w:t xml:space="preserve"> </w:t>
      </w:r>
      <w:r w:rsidR="00B2605D">
        <w:t>sistema operacional</w:t>
      </w:r>
      <w:r w:rsidR="00F94FA8">
        <w:t xml:space="preserve"> a permitir</w:t>
      </w:r>
      <w:r w:rsidR="005B705D">
        <w:t xml:space="preserve"> que os aparelhos pudessem utilizar as observações GNSS. </w:t>
      </w:r>
      <w:r w:rsidR="00B2605D">
        <w:t xml:space="preserve">Além do software, o aparelho precisa permitir que as observações sejam acessadas, sendo assim é importante seja verificado no site </w:t>
      </w:r>
      <w:r w:rsidR="00BF12CC">
        <w:t>para desenvolvedores</w:t>
      </w:r>
      <w:r w:rsidR="00B2605D">
        <w:t xml:space="preserve"> do Android quais os smartphones que possuem esta configuração</w:t>
      </w:r>
      <w:r w:rsidR="00BF12CC">
        <w:t xml:space="preserve"> (GOOGLE, 2019).</w:t>
      </w:r>
    </w:p>
    <w:p w:rsidR="001659E1" w:rsidRDefault="001659E1" w:rsidP="001659E1">
      <w:r>
        <w:t>As três principais observáveis GNSS disponíveis em um receptor são (PETOVELLO, 2013):</w:t>
      </w:r>
    </w:p>
    <w:p w:rsidR="001659E1" w:rsidRDefault="001659E1" w:rsidP="001659E1">
      <w:pPr>
        <w:pStyle w:val="PargrafodaLista"/>
        <w:numPr>
          <w:ilvl w:val="0"/>
          <w:numId w:val="9"/>
        </w:numPr>
      </w:pPr>
      <w:r>
        <w:t>Pseudodistância;</w:t>
      </w:r>
    </w:p>
    <w:p w:rsidR="001659E1" w:rsidRDefault="001659E1" w:rsidP="001659E1">
      <w:pPr>
        <w:pStyle w:val="PargrafodaLista"/>
        <w:numPr>
          <w:ilvl w:val="0"/>
          <w:numId w:val="9"/>
        </w:numPr>
      </w:pPr>
      <w:r>
        <w:lastRenderedPageBreak/>
        <w:t>Fase da onda portadora; e</w:t>
      </w:r>
    </w:p>
    <w:p w:rsidR="001659E1" w:rsidRDefault="001659E1" w:rsidP="001659E1">
      <w:pPr>
        <w:pStyle w:val="PargrafodaLista"/>
        <w:numPr>
          <w:ilvl w:val="0"/>
          <w:numId w:val="9"/>
        </w:numPr>
      </w:pPr>
      <w:r>
        <w:t>Variação do Doppler.</w:t>
      </w:r>
    </w:p>
    <w:p w:rsidR="001659E1" w:rsidRDefault="001659E1" w:rsidP="001659E1">
      <w:pPr>
        <w:pStyle w:val="Ttulo4"/>
      </w:pPr>
      <w:bookmarkStart w:id="11" w:name="_Toc10507178"/>
      <w:r>
        <w:t>Pseudodistância</w:t>
      </w:r>
      <w:bookmarkEnd w:id="11"/>
    </w:p>
    <w:p w:rsidR="00254688" w:rsidRDefault="00254688" w:rsidP="00254688">
      <w:r>
        <w:t>O sinal emitido por cada satélite possui um código distinto que é comparado com uma cópia deste código localizada no receptor. Através da correlação entre os dois códigos a medição da defasagem entre eles</w:t>
      </w:r>
      <w:r w:rsidR="007C5112">
        <w:t xml:space="preserve">, ilustrada na </w:t>
      </w:r>
      <w:r w:rsidR="007C5112">
        <w:fldChar w:fldCharType="begin"/>
      </w:r>
      <w:r w:rsidR="007C5112">
        <w:instrText xml:space="preserve"> REF _Ref10182095 \h </w:instrText>
      </w:r>
      <w:r w:rsidR="007C5112">
        <w:fldChar w:fldCharType="separate"/>
      </w:r>
      <w:r w:rsidR="002361C5">
        <w:t xml:space="preserve">Figura </w:t>
      </w:r>
      <w:r w:rsidR="002361C5">
        <w:rPr>
          <w:noProof/>
        </w:rPr>
        <w:t>1</w:t>
      </w:r>
      <w:r w:rsidR="007C5112">
        <w:fldChar w:fldCharType="end"/>
      </w:r>
      <w:r w:rsidR="007C5112">
        <w:t>.</w:t>
      </w:r>
    </w:p>
    <w:p w:rsidR="007C5112" w:rsidRDefault="007C5112" w:rsidP="00367AA4">
      <w:pPr>
        <w:pStyle w:val="Legenda"/>
      </w:pPr>
      <w:bookmarkStart w:id="12" w:name="_Ref10182095"/>
      <w:bookmarkStart w:id="13" w:name="_Toc10481438"/>
      <w:r>
        <w:t xml:space="preserve">Figura </w:t>
      </w:r>
      <w:fldSimple w:instr=" SEQ Figura \* ARABIC ">
        <w:r w:rsidR="00367AA4">
          <w:rPr>
            <w:noProof/>
          </w:rPr>
          <w:t>1</w:t>
        </w:r>
      </w:fldSimple>
      <w:bookmarkEnd w:id="12"/>
      <w:r>
        <w:t xml:space="preserve"> – Defasagem do código</w:t>
      </w:r>
      <w:bookmarkEnd w:id="13"/>
    </w:p>
    <w:p w:rsidR="007C5112" w:rsidRDefault="007C5112" w:rsidP="007C5112">
      <w:pPr>
        <w:keepNext/>
        <w:ind w:firstLine="0"/>
      </w:pPr>
      <w:r w:rsidRPr="007C5112">
        <w:rPr>
          <w:noProof/>
        </w:rPr>
        <w:drawing>
          <wp:inline distT="0" distB="0" distL="0" distR="0" wp14:anchorId="2E57957B" wp14:editId="4E32CB09">
            <wp:extent cx="5760085" cy="1909445"/>
            <wp:effectExtent l="0" t="0" r="0" b="0"/>
            <wp:docPr id="12" name="Imagem 1">
              <a:extLst xmlns:a="http://schemas.openxmlformats.org/drawingml/2006/main">
                <a:ext uri="{FF2B5EF4-FFF2-40B4-BE49-F238E27FC236}">
                  <a16:creationId xmlns:a16="http://schemas.microsoft.com/office/drawing/2014/main" id="{7FF114AA-59E8-4675-86C9-7B05CA5B39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a:extLst>
                        <a:ext uri="{FF2B5EF4-FFF2-40B4-BE49-F238E27FC236}">
                          <a16:creationId xmlns:a16="http://schemas.microsoft.com/office/drawing/2014/main" id="{7FF114AA-59E8-4675-86C9-7B05CA5B39BA}"/>
                        </a:ext>
                      </a:extLst>
                    </pic:cNvPr>
                    <pic:cNvPicPr>
                      <a:picLocks noChangeAspect="1"/>
                    </pic:cNvPicPr>
                  </pic:nvPicPr>
                  <pic:blipFill>
                    <a:blip r:embed="rId11"/>
                    <a:stretch>
                      <a:fillRect/>
                    </a:stretch>
                  </pic:blipFill>
                  <pic:spPr>
                    <a:xfrm>
                      <a:off x="0" y="0"/>
                      <a:ext cx="5760085" cy="1909445"/>
                    </a:xfrm>
                    <a:prstGeom prst="rect">
                      <a:avLst/>
                    </a:prstGeom>
                  </pic:spPr>
                </pic:pic>
              </a:graphicData>
            </a:graphic>
          </wp:inline>
        </w:drawing>
      </w:r>
    </w:p>
    <w:p w:rsidR="007C5112" w:rsidRDefault="007C5112" w:rsidP="007C5112">
      <w:pPr>
        <w:keepNext/>
        <w:ind w:firstLine="0"/>
      </w:pPr>
      <w:r w:rsidRPr="007C5112">
        <w:t>Fonte: Adaptad</w:t>
      </w:r>
      <w:r w:rsidR="001057EB">
        <w:t>a</w:t>
      </w:r>
      <w:r w:rsidRPr="007C5112">
        <w:t xml:space="preserve"> </w:t>
      </w:r>
      <w:r w:rsidR="00CF5033">
        <w:t xml:space="preserve">de </w:t>
      </w:r>
      <w:r w:rsidR="00E06FD5">
        <w:t>PETOVELLO</w:t>
      </w:r>
      <w:r w:rsidRPr="007C5112">
        <w:t>, 2013</w:t>
      </w:r>
    </w:p>
    <w:p w:rsidR="002C4B70" w:rsidRDefault="007D0D41" w:rsidP="002C4B70">
      <w:r>
        <w:t xml:space="preserve">A pseudodistância </w:t>
      </w:r>
      <w:r w:rsidR="005F13FC">
        <w:t xml:space="preserve">é a distância calculada a partir do tempo de propagação multiplicado pela velocidade da luz. Ao levar em conta </w:t>
      </w:r>
      <w:r w:rsidR="00146F21">
        <w:t>o</w:t>
      </w:r>
      <w:r w:rsidR="005F13FC">
        <w:t xml:space="preserve"> não-sincronismo entre o preciso relógio do satélite e o impreciso relógio do receptor, bem como os erros envolvidos no processo, </w:t>
      </w:r>
      <w:proofErr w:type="spellStart"/>
      <w:r w:rsidR="00146F21">
        <w:t>Petovello</w:t>
      </w:r>
      <w:proofErr w:type="spellEnd"/>
      <w:r w:rsidR="00146F21">
        <w:t xml:space="preserve"> </w:t>
      </w:r>
      <w:r w:rsidR="005A3D08">
        <w:t>define a equação da pseudodistância como</w:t>
      </w:r>
      <w:r w:rsidR="002C4B70">
        <w:t>:</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2C4B70" w:rsidTr="005A3D08">
        <w:tc>
          <w:tcPr>
            <w:tcW w:w="8217" w:type="dxa"/>
          </w:tcPr>
          <w:p w:rsidR="002C4B70" w:rsidRPr="00C4210A" w:rsidRDefault="00C4210A" w:rsidP="002C4B70">
            <w:pPr>
              <w:ind w:firstLine="0"/>
              <w:rPr>
                <w:rFonts w:cs="Arial"/>
              </w:rPr>
            </w:pPr>
            <m:oMathPara>
              <m:oMathParaPr>
                <m:jc m:val="center"/>
              </m:oMathParaPr>
              <m:oMath>
                <m:r>
                  <m:rPr>
                    <m:sty m:val="p"/>
                  </m:rPr>
                  <w:rPr>
                    <w:rFonts w:ascii="Cambria Math" w:hAnsi="Cambria Math"/>
                  </w:rPr>
                  <m:t>P=</m:t>
                </m:r>
                <m:r>
                  <m:rPr>
                    <m:sty m:val="p"/>
                  </m:rPr>
                  <w:rPr>
                    <w:rFonts w:ascii="Cambria Math" w:hAnsi="Cambria Math"/>
                    <w:lang w:val="el-GR"/>
                  </w:rPr>
                  <m:t>ρ</m:t>
                </m:r>
                <m:r>
                  <m:rPr>
                    <m:sty m:val="p"/>
                  </m:rPr>
                  <w:rPr>
                    <w:rFonts w:ascii="Cambria Math" w:hAnsi="Cambria Math"/>
                  </w:rPr>
                  <m:t>+c(dT-dt)+</m:t>
                </m:r>
                <m:sSup>
                  <m:sSupPr>
                    <m:ctrlPr>
                      <w:rPr>
                        <w:rFonts w:ascii="Cambria Math" w:hAnsi="Cambria Math"/>
                        <w:bCs/>
                        <w:lang w:val="el-GR"/>
                      </w:rPr>
                    </m:ctrlPr>
                  </m:sSupPr>
                  <m:e>
                    <m:r>
                      <m:rPr>
                        <m:sty m:val="p"/>
                      </m:rPr>
                      <w:rPr>
                        <w:rFonts w:ascii="Cambria Math" w:hAnsi="Cambria Math"/>
                        <w:lang w:val="el-GR"/>
                      </w:rPr>
                      <m:t>ε</m:t>
                    </m:r>
                  </m:e>
                  <m:sup>
                    <m:r>
                      <m:rPr>
                        <m:sty m:val="p"/>
                      </m:rPr>
                      <w:rPr>
                        <w:rFonts w:ascii="Cambria Math" w:hAnsi="Cambria Math"/>
                        <w:lang w:val="el-GR"/>
                      </w:rPr>
                      <m:t>P</m:t>
                    </m:r>
                  </m:sup>
                </m:sSup>
              </m:oMath>
            </m:oMathPara>
          </w:p>
        </w:tc>
        <w:tc>
          <w:tcPr>
            <w:tcW w:w="850" w:type="dxa"/>
          </w:tcPr>
          <w:p w:rsidR="002C4B70" w:rsidRDefault="002C4B70" w:rsidP="002C4B70">
            <w:pPr>
              <w:ind w:firstLine="0"/>
              <w:jc w:val="right"/>
              <w:rPr>
                <w:rFonts w:cs="Arial"/>
              </w:rPr>
            </w:pPr>
            <w:bookmarkStart w:id="14" w:name="_Ref10284542"/>
            <w:bookmarkStart w:id="15" w:name="_Ref10309526"/>
            <w:r>
              <w:rPr>
                <w:bCs/>
                <w:iCs/>
              </w:rPr>
              <w:t>(</w:t>
            </w:r>
            <w:fldSimple w:instr=" SEQ Equação \* ARABIC ">
              <w:r w:rsidR="002361C5">
                <w:rPr>
                  <w:noProof/>
                </w:rPr>
                <w:t>1</w:t>
              </w:r>
            </w:fldSimple>
            <w:bookmarkEnd w:id="14"/>
            <w:r>
              <w:rPr>
                <w:bCs/>
                <w:iCs/>
              </w:rPr>
              <w:t>)</w:t>
            </w:r>
            <w:bookmarkEnd w:id="15"/>
          </w:p>
        </w:tc>
      </w:tr>
    </w:tbl>
    <w:p w:rsidR="00146F21" w:rsidRDefault="00CD5CF8" w:rsidP="00146F21">
      <w:r>
        <w:t>O</w:t>
      </w:r>
      <w:r w:rsidR="00146F21">
        <w:t>nde:</w:t>
      </w:r>
    </w:p>
    <w:p w:rsidR="00146F21" w:rsidRPr="00146F21" w:rsidRDefault="00146F21" w:rsidP="00146F21">
      <w:r w:rsidRPr="00146F21">
        <w:t>P = Pseudodistância medida (m)</w:t>
      </w:r>
    </w:p>
    <w:p w:rsidR="00146F21" w:rsidRPr="00146F21" w:rsidRDefault="00146F21" w:rsidP="00146F21">
      <m:oMath>
        <m:r>
          <m:rPr>
            <m:sty m:val="p"/>
          </m:rPr>
          <w:rPr>
            <w:rFonts w:ascii="Cambria Math" w:hAnsi="Cambria Math"/>
            <w:lang w:val="el-GR"/>
          </w:rPr>
          <m:t>ρ</m:t>
        </m:r>
      </m:oMath>
      <w:r w:rsidRPr="00146F21">
        <w:t xml:space="preserve"> = Distância geométrica (m)</w:t>
      </w:r>
    </w:p>
    <w:p w:rsidR="00146F21" w:rsidRDefault="00146F21" w:rsidP="00146F21">
      <w:r w:rsidRPr="00146F21">
        <w:t>c = Velocidade da luz (m/s)</w:t>
      </w:r>
    </w:p>
    <w:p w:rsidR="002C4B70" w:rsidRPr="00146F21" w:rsidRDefault="002C4B70" w:rsidP="00146F21">
      <w:proofErr w:type="spellStart"/>
      <w:r>
        <w:t>dT</w:t>
      </w:r>
      <w:proofErr w:type="spellEnd"/>
      <w:r>
        <w:t xml:space="preserve"> = Erro do relógio do satélite (s)</w:t>
      </w:r>
    </w:p>
    <w:p w:rsidR="00146F21" w:rsidRPr="00146F21" w:rsidRDefault="00146F21" w:rsidP="00146F21">
      <w:proofErr w:type="spellStart"/>
      <w:r w:rsidRPr="00146F21">
        <w:t>dt</w:t>
      </w:r>
      <w:proofErr w:type="spellEnd"/>
      <w:r w:rsidRPr="00146F21">
        <w:t xml:space="preserve"> = Erro do relógio do receptor (s)</w:t>
      </w:r>
    </w:p>
    <w:p w:rsidR="008139CA" w:rsidRPr="00254688" w:rsidRDefault="00F21888" w:rsidP="008139CA">
      <m:oMath>
        <m:sSup>
          <m:sSupPr>
            <m:ctrlPr>
              <w:rPr>
                <w:rFonts w:ascii="Cambria Math" w:hAnsi="Cambria Math"/>
                <w:i/>
                <w:iCs/>
              </w:rPr>
            </m:ctrlPr>
          </m:sSupPr>
          <m:e>
            <m:r>
              <m:rPr>
                <m:sty m:val="p"/>
              </m:rPr>
              <w:rPr>
                <w:rFonts w:ascii="Cambria Math" w:hAnsi="Cambria Math"/>
                <w:lang w:val="el-GR"/>
              </w:rPr>
              <m:t>ε</m:t>
            </m:r>
          </m:e>
          <m:sup>
            <m:r>
              <m:rPr>
                <m:sty m:val="p"/>
              </m:rPr>
              <w:rPr>
                <w:rFonts w:ascii="Cambria Math" w:hAnsi="Cambria Math"/>
              </w:rPr>
              <m:t>P</m:t>
            </m:r>
          </m:sup>
        </m:sSup>
      </m:oMath>
      <w:r w:rsidR="00146F21" w:rsidRPr="00146F21">
        <w:t>= Erros que incidem sobre a medição da pseudodistância (m</w:t>
      </w:r>
      <w:r w:rsidR="002C4B70">
        <w:t>)</w:t>
      </w:r>
    </w:p>
    <w:p w:rsidR="001659E1" w:rsidRDefault="001659E1" w:rsidP="001659E1">
      <w:pPr>
        <w:pStyle w:val="Ttulo4"/>
      </w:pPr>
      <w:bookmarkStart w:id="16" w:name="_Toc10507179"/>
      <w:r>
        <w:t>Fase da onda portadora</w:t>
      </w:r>
      <w:bookmarkEnd w:id="16"/>
    </w:p>
    <w:p w:rsidR="00E856B6" w:rsidRDefault="005326BC" w:rsidP="005326BC">
      <w:r>
        <w:t>A fase da onda portadora é muito mais precisa do que a pseudodistância.</w:t>
      </w:r>
      <w:r w:rsidR="00E856B6">
        <w:t xml:space="preserve"> O ponto negativo desta observável é que para a distância ser mensurada com maior precisão, é necessário</w:t>
      </w:r>
      <w:r w:rsidR="00E06FD5">
        <w:t xml:space="preserve"> fixar o valor da ambiguidade, que na prática é</w:t>
      </w:r>
      <w:r w:rsidR="00E856B6">
        <w:t xml:space="preserve"> o número de </w:t>
      </w:r>
      <w:r w:rsidR="00E856B6">
        <w:lastRenderedPageBreak/>
        <w:t xml:space="preserve">ciclos inteiros entre </w:t>
      </w:r>
      <w:r w:rsidR="00E06FD5">
        <w:t>cada</w:t>
      </w:r>
      <w:r w:rsidR="00E856B6">
        <w:t xml:space="preserve"> satélite e o receptor </w:t>
      </w:r>
      <w:r w:rsidR="00E856B6">
        <w:fldChar w:fldCharType="begin" w:fldLock="1"/>
      </w:r>
      <w:r w:rsidR="004175A5">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rsidR="00E856B6">
        <w:fldChar w:fldCharType="separate"/>
      </w:r>
      <w:r w:rsidR="00E856B6" w:rsidRPr="00A65C9A">
        <w:rPr>
          <w:noProof/>
        </w:rPr>
        <w:t>(MONICO, 2008)</w:t>
      </w:r>
      <w:r w:rsidR="00E856B6">
        <w:fldChar w:fldCharType="end"/>
      </w:r>
      <w:r w:rsidR="00E856B6">
        <w:t>.</w:t>
      </w:r>
      <w:r w:rsidR="00A92BEE">
        <w:t xml:space="preserve"> Após a fixação deste valor, o receptor mede os ciclos inteiros e fracionais subsequentes.</w:t>
      </w:r>
    </w:p>
    <w:p w:rsidR="00B84650" w:rsidRDefault="00B84650" w:rsidP="005326BC">
      <w:r>
        <w:t xml:space="preserve">A dificuldade em determinar o valor da ambiguidade está no fato de necessitar de observações </w:t>
      </w:r>
      <w:r w:rsidR="00E06FD5">
        <w:t>consecutivas</w:t>
      </w:r>
      <w:r>
        <w:t>. Caso ocorra perda de ciclos ao longo da observação de um satélite, perde-se o valor fixado da ambiguidade anterior e uma nova ambiguidade precisa ser calculada.</w:t>
      </w:r>
    </w:p>
    <w:p w:rsidR="005326BC" w:rsidRDefault="00B84650" w:rsidP="005326BC">
      <w:proofErr w:type="spellStart"/>
      <w:r>
        <w:t>Petovello</w:t>
      </w:r>
      <w:proofErr w:type="spellEnd"/>
      <w:r>
        <w:t xml:space="preserve"> define a equação da fase da onda portadora como:</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5326BC" w:rsidTr="007D601A">
        <w:tc>
          <w:tcPr>
            <w:tcW w:w="8217" w:type="dxa"/>
          </w:tcPr>
          <w:p w:rsidR="005326BC" w:rsidRPr="00C4210A" w:rsidRDefault="00C4210A" w:rsidP="00C53991">
            <w:pPr>
              <w:ind w:firstLine="0"/>
              <w:rPr>
                <w:rFonts w:cs="Arial"/>
              </w:rPr>
            </w:pPr>
            <m:oMathPara>
              <m:oMathParaPr>
                <m:jc m:val="center"/>
              </m:oMathParaPr>
              <m:oMath>
                <m:r>
                  <m:rPr>
                    <m:sty m:val="p"/>
                  </m:rPr>
                  <w:rPr>
                    <w:rFonts w:ascii="Cambria Math" w:hAnsi="Cambria Math"/>
                  </w:rPr>
                  <m:t>Φ=ϕλ=</m:t>
                </m:r>
                <m:r>
                  <m:rPr>
                    <m:sty m:val="p"/>
                  </m:rPr>
                  <w:rPr>
                    <w:rFonts w:ascii="Cambria Math" w:hAnsi="Cambria Math"/>
                    <w:lang w:val="el-GR"/>
                  </w:rPr>
                  <m:t>ρ</m:t>
                </m:r>
                <m:r>
                  <m:rPr>
                    <m:sty m:val="p"/>
                  </m:rPr>
                  <w:rPr>
                    <w:rFonts w:ascii="Cambria Math" w:hAnsi="Cambria Math"/>
                  </w:rPr>
                  <m:t>+c</m:t>
                </m:r>
                <m:d>
                  <m:dPr>
                    <m:ctrlPr>
                      <w:rPr>
                        <w:rFonts w:ascii="Cambria Math" w:hAnsi="Cambria Math"/>
                        <w:bCs/>
                      </w:rPr>
                    </m:ctrlPr>
                  </m:dPr>
                  <m:e>
                    <m:r>
                      <m:rPr>
                        <m:sty m:val="p"/>
                      </m:rPr>
                      <w:rPr>
                        <w:rFonts w:ascii="Cambria Math" w:hAnsi="Cambria Math"/>
                      </w:rPr>
                      <m:t>dT-dt</m:t>
                    </m:r>
                  </m:e>
                </m:d>
                <m:r>
                  <m:rPr>
                    <m:sty m:val="p"/>
                  </m:rPr>
                  <w:rPr>
                    <w:rFonts w:ascii="Cambria Math" w:hAnsi="Cambria Math"/>
                  </w:rPr>
                  <m:t>+Nλ+</m:t>
                </m:r>
                <m:sSup>
                  <m:sSupPr>
                    <m:ctrlPr>
                      <w:rPr>
                        <w:rFonts w:ascii="Cambria Math" w:hAnsi="Cambria Math"/>
                        <w:bCs/>
                        <w:lang w:val="el-GR"/>
                      </w:rPr>
                    </m:ctrlPr>
                  </m:sSupPr>
                  <m:e>
                    <m:r>
                      <m:rPr>
                        <m:sty m:val="p"/>
                      </m:rPr>
                      <w:rPr>
                        <w:rFonts w:ascii="Cambria Math" w:hAnsi="Cambria Math"/>
                        <w:lang w:val="el-GR"/>
                      </w:rPr>
                      <m:t>ε</m:t>
                    </m:r>
                  </m:e>
                  <m:sup>
                    <m:r>
                      <m:rPr>
                        <m:sty m:val="p"/>
                      </m:rPr>
                      <w:rPr>
                        <w:rFonts w:ascii="Cambria Math" w:hAnsi="Cambria Math"/>
                      </w:rPr>
                      <m:t>Φ</m:t>
                    </m:r>
                  </m:sup>
                </m:sSup>
              </m:oMath>
            </m:oMathPara>
          </w:p>
        </w:tc>
        <w:tc>
          <w:tcPr>
            <w:tcW w:w="850" w:type="dxa"/>
          </w:tcPr>
          <w:p w:rsidR="005326BC" w:rsidRDefault="005326BC" w:rsidP="00C53991">
            <w:pPr>
              <w:ind w:firstLine="0"/>
              <w:jc w:val="right"/>
              <w:rPr>
                <w:rFonts w:cs="Arial"/>
              </w:rPr>
            </w:pPr>
            <w:bookmarkStart w:id="17" w:name="_Ref10309489"/>
            <w:bookmarkStart w:id="18" w:name="_Ref10309495"/>
            <w:r>
              <w:rPr>
                <w:bCs/>
                <w:iCs/>
              </w:rPr>
              <w:t>(</w:t>
            </w:r>
            <w:fldSimple w:instr=" SEQ Equação \* ARABIC ">
              <w:r w:rsidR="002361C5">
                <w:rPr>
                  <w:noProof/>
                </w:rPr>
                <w:t>2</w:t>
              </w:r>
            </w:fldSimple>
            <w:bookmarkStart w:id="19" w:name="_Ref10309497"/>
            <w:bookmarkEnd w:id="17"/>
            <w:r>
              <w:rPr>
                <w:bCs/>
                <w:iCs/>
              </w:rPr>
              <w:t>)</w:t>
            </w:r>
            <w:bookmarkEnd w:id="18"/>
            <w:bookmarkEnd w:id="19"/>
          </w:p>
        </w:tc>
      </w:tr>
    </w:tbl>
    <w:p w:rsidR="005326BC" w:rsidRDefault="005326BC" w:rsidP="005326BC">
      <w:r>
        <w:t>Onde:</w:t>
      </w:r>
    </w:p>
    <w:p w:rsidR="005326BC" w:rsidRDefault="005326BC" w:rsidP="005326BC">
      <m:oMath>
        <m:r>
          <m:rPr>
            <m:sty m:val="p"/>
          </m:rPr>
          <w:rPr>
            <w:rFonts w:ascii="Cambria Math" w:hAnsi="Cambria Math"/>
          </w:rPr>
          <m:t>Φ</m:t>
        </m:r>
      </m:oMath>
      <w:r w:rsidRPr="00146F21">
        <w:t xml:space="preserve"> = </w:t>
      </w:r>
      <w:r>
        <w:t>Medição da fase da onda portadora</w:t>
      </w:r>
      <w:r w:rsidRPr="00146F21">
        <w:t xml:space="preserve"> (m)</w:t>
      </w:r>
    </w:p>
    <w:p w:rsidR="005326BC" w:rsidRPr="005326BC" w:rsidRDefault="005326BC" w:rsidP="005326BC">
      <w:pPr>
        <w:rPr>
          <w:bCs/>
        </w:rPr>
      </w:pPr>
      <m:oMath>
        <m:r>
          <m:rPr>
            <m:sty m:val="p"/>
          </m:rPr>
          <w:rPr>
            <w:rFonts w:ascii="Cambria Math" w:hAnsi="Cambria Math"/>
          </w:rPr>
          <m:t>ϕ</m:t>
        </m:r>
      </m:oMath>
      <w:r>
        <w:rPr>
          <w:bCs/>
        </w:rPr>
        <w:t xml:space="preserve"> = Medição da fase da onda portadora (ciclos)</w:t>
      </w:r>
    </w:p>
    <w:p w:rsidR="005326BC" w:rsidRPr="00146F21" w:rsidRDefault="005326BC" w:rsidP="005326BC">
      <m:oMath>
        <m:r>
          <m:rPr>
            <m:sty m:val="p"/>
          </m:rPr>
          <w:rPr>
            <w:rFonts w:ascii="Cambria Math" w:hAnsi="Cambria Math"/>
          </w:rPr>
          <m:t>λ</m:t>
        </m:r>
      </m:oMath>
      <w:r>
        <w:rPr>
          <w:bCs/>
        </w:rPr>
        <w:t xml:space="preserve"> = Comprimento de onda da fase da onda portadora (m/ciclos)</w:t>
      </w:r>
    </w:p>
    <w:p w:rsidR="005326BC" w:rsidRPr="00146F21" w:rsidRDefault="005326BC" w:rsidP="005326BC">
      <m:oMath>
        <m:r>
          <m:rPr>
            <m:sty m:val="p"/>
          </m:rPr>
          <w:rPr>
            <w:rFonts w:ascii="Cambria Math" w:hAnsi="Cambria Math"/>
            <w:lang w:val="el-GR"/>
          </w:rPr>
          <m:t>ρ</m:t>
        </m:r>
      </m:oMath>
      <w:r w:rsidRPr="00146F21">
        <w:t xml:space="preserve"> = Distância geométrica (m)</w:t>
      </w:r>
    </w:p>
    <w:p w:rsidR="005326BC" w:rsidRDefault="005326BC" w:rsidP="005326BC">
      <w:r w:rsidRPr="00146F21">
        <w:t>c = Velocidade da luz (m/s)</w:t>
      </w:r>
    </w:p>
    <w:p w:rsidR="005326BC" w:rsidRPr="00146F21" w:rsidRDefault="005326BC" w:rsidP="005326BC">
      <w:proofErr w:type="spellStart"/>
      <w:r>
        <w:t>dT</w:t>
      </w:r>
      <w:proofErr w:type="spellEnd"/>
      <w:r>
        <w:t xml:space="preserve"> = Erro do relógio do satélite (s)</w:t>
      </w:r>
    </w:p>
    <w:p w:rsidR="005326BC" w:rsidRDefault="005326BC" w:rsidP="005326BC">
      <w:proofErr w:type="spellStart"/>
      <w:r w:rsidRPr="00146F21">
        <w:t>dt</w:t>
      </w:r>
      <w:proofErr w:type="spellEnd"/>
      <w:r w:rsidRPr="00146F21">
        <w:t xml:space="preserve"> = Erro do relógio do receptor (s)</w:t>
      </w:r>
    </w:p>
    <w:p w:rsidR="005326BC" w:rsidRPr="00146F21" w:rsidRDefault="005326BC" w:rsidP="005326BC">
      <w:r>
        <w:t>N = Número ambíguo de ciclos entre o satélite e o receptor (ciclos)</w:t>
      </w:r>
    </w:p>
    <w:p w:rsidR="005326BC" w:rsidRPr="00254688" w:rsidRDefault="00F21888" w:rsidP="005326BC">
      <m:oMath>
        <m:sSup>
          <m:sSupPr>
            <m:ctrlPr>
              <w:rPr>
                <w:rFonts w:ascii="Cambria Math" w:hAnsi="Cambria Math"/>
                <w:i/>
                <w:iCs/>
              </w:rPr>
            </m:ctrlPr>
          </m:sSupPr>
          <m:e>
            <m:r>
              <m:rPr>
                <m:sty m:val="p"/>
              </m:rPr>
              <w:rPr>
                <w:rFonts w:ascii="Cambria Math" w:hAnsi="Cambria Math"/>
                <w:lang w:val="el-GR"/>
              </w:rPr>
              <m:t>ε</m:t>
            </m:r>
          </m:e>
          <m:sup>
            <m:r>
              <m:rPr>
                <m:sty m:val="p"/>
              </m:rPr>
              <w:rPr>
                <w:rFonts w:ascii="Cambria Math" w:hAnsi="Cambria Math"/>
              </w:rPr>
              <m:t>Φ</m:t>
            </m:r>
          </m:sup>
        </m:sSup>
      </m:oMath>
      <w:r w:rsidR="005326BC" w:rsidRPr="00146F21">
        <w:t xml:space="preserve">= Erros que incidem sobre a medição da </w:t>
      </w:r>
      <w:r w:rsidR="005326BC">
        <w:t>fase da onda portadora</w:t>
      </w:r>
      <w:r w:rsidR="005326BC" w:rsidRPr="00146F21">
        <w:t xml:space="preserve"> (m</w:t>
      </w:r>
      <w:r w:rsidR="005326BC">
        <w:t>)</w:t>
      </w:r>
    </w:p>
    <w:p w:rsidR="001659E1" w:rsidRPr="001659E1" w:rsidRDefault="001659E1" w:rsidP="001659E1">
      <w:pPr>
        <w:pStyle w:val="Ttulo4"/>
      </w:pPr>
      <w:bookmarkStart w:id="20" w:name="_Toc10507180"/>
      <w:r>
        <w:t>Variação do Doppler</w:t>
      </w:r>
      <w:bookmarkEnd w:id="20"/>
    </w:p>
    <w:p w:rsidR="00A92BEE" w:rsidRDefault="004175A5" w:rsidP="00A92BEE">
      <w:r>
        <w:t xml:space="preserve">O Doppler é a observação que relaciona a variação da distância entre o satélite e o receptor. Tanto o Doppler quanto a fase da onda portadora são observações que são relacionadas à variação do satélite em relação do receptor, sendo a principal diferença entre eles é que o doppler não precisa fixar ambiguidade, sendo assim imune a perda de ciclos </w:t>
      </w:r>
      <w:r>
        <w:fldChar w:fldCharType="begin" w:fldLock="1"/>
      </w:r>
      <w:r w:rsidR="00D36678">
        <w:instrText>ADDIN CSL_CITATION {"citationItems":[{"id":"ITEM-1","itemData":{"DOI":"10.1007/s10291-015-0512-y","ISBN":"1432-2129 (Electronic)\\r0932-433X (Linking)","ISSN":"15211886","PMID":"22972454","abstract":"BACKGROUND: Patients' readiness to behavioural changes according to the transtheoretical model (TTM) and criteria of treatment outcome are positively associated and have in part already been confirmed. For a stable effect of therapeutic treatment, patients' readiness to change seems indispensable for an independent and active pain management. Thus, in addition to an enhanced quality of life, increasing patients' motivation is a declared objective of the treatment at Dresden's Comprehensive Pain Center. In this study, it was examined how the readiness to change develops in the course of and during the 2 years following the multimodal treatment program. Furthermore, associations between outcome criteria of the treatment and patients' readiness to change were explored. MATERIALS AND METHODS: The database constitutes 169 patients who took part in a 4-week interdisciplinary, partially residential pain treatment. Beside the Freiburg Pain Stages questionnaire (\"Frieburger Fragebogen - Stadien der Bewaltigung chronischer Schmerzen\", FF-STABS), a comprehensive pain diagnostic inventory including the Pain Disability Index (PDI), the SF-36 questionnaire, and the Hospital Anxiety and Depression Scale (HADS) was completed at six different time points (beginning of treatment, end of treatment, booster session after 10 weeks, after 6, 12, and 24 months). The statistical analyses were performed with SPSS 16.0 including nonparametric analyses and variance analyses. RESULTS: Significant differences in the level of readiness to change between the beginning of treatment and all follow-up measures were observed. The average patients' readiness to change was still higher after 2 years than at the first measurement. However, a differentiated consideration revealed a small portion of patients who showed no change or even a reduction of motivation. After an additional week (booster session), the stages of readiness to change remained stable, irrespective of the direction of the previous change. Regarding therapeutic outcome, significant short- and long-term improvements were evident. For single outcome parameters, positive associations with the stages of readiness to change were found. CONCLUSION: The results indicate that the outpatient pain management program favorably affects patients' motivation and general quality of life. This effect also seems to be stable over a long period of time. As not all patients show an improvement in stage of readiness to change, the question ar…","author":[{"dropping-particle":"","family":"Zhou","given":"Zebo","non-dropping-particle":"","parse-names":false,"suffix":""},{"dropping-particle":"","family":"Li","given":"Bofeng","non-dropping-particle":"","parse-names":false,"suffix":""}],"container-title":"GPS Solutions","id":"ITEM-1","issue":"1","issued":{"date-parts":[["2017"]]},"page":"197-210","publisher":"Springer Berlin Heidelberg","title":"Optimal Doppler-aided smoothing strategy for GNSS navigation","type":"article-journal","volume":"21"},"uris":["http://www.mendeley.com/documents/?uuid=3c07803c-70d3-49ee-ad89-7d6db3701db3"]}],"mendeley":{"formattedCitation":"(ZHOU; LI, 2017)","plainTextFormattedCitation":"(ZHOU; LI, 2017)","previouslyFormattedCitation":"(ZHOU; LI, 2017)"},"properties":{"noteIndex":0},"schema":"https://github.com/citation-style-language/schema/raw/master/csl-citation.json"}</w:instrText>
      </w:r>
      <w:r>
        <w:fldChar w:fldCharType="separate"/>
      </w:r>
      <w:r w:rsidRPr="004175A5">
        <w:rPr>
          <w:noProof/>
        </w:rPr>
        <w:t>(ZHOU; LI, 2017)</w:t>
      </w:r>
      <w:r>
        <w:fldChar w:fldCharType="end"/>
      </w:r>
      <w:r>
        <w:t>.</w:t>
      </w:r>
      <w:r w:rsidR="00A92BEE">
        <w:t xml:space="preserve"> </w:t>
      </w:r>
      <w:r w:rsidR="00A92BEE" w:rsidRPr="0084455A">
        <w:rPr>
          <w:highlight w:val="yellow"/>
        </w:rPr>
        <w:t>O</w:t>
      </w:r>
      <w:r w:rsidR="00A92BEE">
        <w:rPr>
          <w:highlight w:val="yellow"/>
        </w:rPr>
        <w:t xml:space="preserve"> valor da</w:t>
      </w:r>
      <w:r w:rsidR="00A92BEE" w:rsidRPr="00D56729">
        <w:rPr>
          <w:highlight w:val="yellow"/>
        </w:rPr>
        <w:t xml:space="preserve"> fase </w:t>
      </w:r>
      <w:r w:rsidR="00A92BEE">
        <w:rPr>
          <w:highlight w:val="yellow"/>
        </w:rPr>
        <w:t xml:space="preserve">da onda portadora pode ser </w:t>
      </w:r>
      <w:proofErr w:type="gramStart"/>
      <w:r w:rsidR="00A92BEE">
        <w:rPr>
          <w:highlight w:val="yellow"/>
        </w:rPr>
        <w:t>obtida</w:t>
      </w:r>
      <w:proofErr w:type="gramEnd"/>
      <w:r w:rsidR="00A92BEE">
        <w:rPr>
          <w:highlight w:val="yellow"/>
        </w:rPr>
        <w:t xml:space="preserve"> </w:t>
      </w:r>
      <w:r w:rsidR="00A92BEE" w:rsidRPr="00D56729">
        <w:rPr>
          <w:highlight w:val="yellow"/>
        </w:rPr>
        <w:t>a partir do Doppler através da seguinte equação: (INSERIR FONTE?</w:t>
      </w:r>
      <w:r w:rsidR="00A92BEE">
        <w:rPr>
          <w:highlight w:val="yellow"/>
        </w:rPr>
        <w:t>)</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A92BEE" w:rsidRPr="004175A5" w:rsidTr="00E030BD">
        <w:tc>
          <w:tcPr>
            <w:tcW w:w="8217" w:type="dxa"/>
          </w:tcPr>
          <w:p w:rsidR="00A92BEE" w:rsidRPr="00C4210A" w:rsidRDefault="00A92BEE" w:rsidP="00E030BD">
            <w:pPr>
              <w:rPr>
                <w:highlight w:val="yellow"/>
              </w:rPr>
            </w:pPr>
            <m:oMathPara>
              <m:oMath>
                <m:r>
                  <m:rPr>
                    <m:sty m:val="p"/>
                  </m:rPr>
                  <w:rPr>
                    <w:rFonts w:ascii="Cambria Math" w:hAnsi="Cambria Math"/>
                    <w:highlight w:val="yellow"/>
                    <w:lang w:val="en-CA"/>
                  </w:rPr>
                  <m:t>φ</m:t>
                </m:r>
                <m:d>
                  <m:dPr>
                    <m:ctrlPr>
                      <w:rPr>
                        <w:rFonts w:ascii="Cambria Math" w:hAnsi="Cambria Math"/>
                        <w:iCs/>
                        <w:highlight w:val="yellow"/>
                      </w:rPr>
                    </m:ctrlPr>
                  </m:dPr>
                  <m:e>
                    <m:r>
                      <m:rPr>
                        <m:sty m:val="p"/>
                      </m:rPr>
                      <w:rPr>
                        <w:rFonts w:ascii="Cambria Math" w:hAnsi="Cambria Math"/>
                        <w:highlight w:val="yellow"/>
                      </w:rPr>
                      <m:t>t</m:t>
                    </m:r>
                  </m:e>
                </m:d>
                <m:r>
                  <m:rPr>
                    <m:sty m:val="p"/>
                  </m:rPr>
                  <w:rPr>
                    <w:rFonts w:ascii="Cambria Math" w:hAnsi="Cambria Math"/>
                    <w:highlight w:val="yellow"/>
                  </w:rPr>
                  <m:t>=</m:t>
                </m:r>
                <m:nary>
                  <m:naryPr>
                    <m:limLoc m:val="undOvr"/>
                    <m:subHide m:val="1"/>
                    <m:supHide m:val="1"/>
                    <m:ctrlPr>
                      <w:rPr>
                        <w:rFonts w:ascii="Cambria Math" w:hAnsi="Cambria Math"/>
                        <w:iCs/>
                      </w:rPr>
                    </m:ctrlPr>
                  </m:naryPr>
                  <m:sub/>
                  <m:sup/>
                  <m:e>
                    <m:r>
                      <m:rPr>
                        <m:sty m:val="p"/>
                      </m:rPr>
                      <w:rPr>
                        <w:rFonts w:ascii="Cambria Math" w:hAnsi="Cambria Math"/>
                        <w:highlight w:val="yellow"/>
                        <w:lang w:val="en-CA"/>
                      </w:rPr>
                      <m:t>φ</m:t>
                    </m:r>
                    <m:r>
                      <m:rPr>
                        <m:sty m:val="p"/>
                      </m:rPr>
                      <w:rPr>
                        <w:rFonts w:ascii="Cambria Math" w:hAnsi="Cambria Math"/>
                        <w:lang w:val="en-CA"/>
                      </w:rPr>
                      <m:t>(t</m:t>
                    </m:r>
                    <m:acc>
                      <m:accPr>
                        <m:chr m:val="̇"/>
                        <m:ctrlPr>
                          <w:rPr>
                            <w:rFonts w:ascii="Cambria Math" w:hAnsi="Cambria Math"/>
                            <w:iCs/>
                            <w:lang w:val="en-CA"/>
                          </w:rPr>
                        </m:ctrlPr>
                      </m:accPr>
                      <m:e>
                        <m:r>
                          <m:rPr>
                            <m:sty m:val="p"/>
                          </m:rPr>
                          <w:rPr>
                            <w:rFonts w:ascii="Cambria Math" w:hAnsi="Cambria Math"/>
                            <w:lang w:val="en-CA"/>
                          </w:rPr>
                          <m:t xml:space="preserve">) </m:t>
                        </m:r>
                      </m:e>
                    </m:acc>
                    <m:r>
                      <m:rPr>
                        <m:sty m:val="p"/>
                      </m:rPr>
                      <w:rPr>
                        <w:rFonts w:ascii="Cambria Math" w:hAnsi="Cambria Math"/>
                        <w:lang w:val="en-CA"/>
                      </w:rPr>
                      <m:t>dt</m:t>
                    </m:r>
                  </m:e>
                </m:nary>
              </m:oMath>
            </m:oMathPara>
          </w:p>
        </w:tc>
        <w:tc>
          <w:tcPr>
            <w:tcW w:w="850" w:type="dxa"/>
          </w:tcPr>
          <w:p w:rsidR="00A92BEE" w:rsidRDefault="00A92BEE" w:rsidP="00E030BD">
            <w:pPr>
              <w:ind w:firstLine="0"/>
              <w:jc w:val="right"/>
              <w:rPr>
                <w:rFonts w:cs="Arial"/>
              </w:rPr>
            </w:pPr>
            <w:r w:rsidRPr="002D7A1D">
              <w:rPr>
                <w:bCs/>
                <w:iCs/>
                <w:highlight w:val="yellow"/>
              </w:rPr>
              <w:t>(</w:t>
            </w:r>
            <w:r w:rsidRPr="002D7A1D">
              <w:rPr>
                <w:highlight w:val="yellow"/>
              </w:rPr>
              <w:fldChar w:fldCharType="begin"/>
            </w:r>
            <w:r w:rsidRPr="002D7A1D">
              <w:rPr>
                <w:highlight w:val="yellow"/>
              </w:rPr>
              <w:instrText xml:space="preserve"> SEQ Equação \* ARABIC </w:instrText>
            </w:r>
            <w:r w:rsidRPr="002D7A1D">
              <w:rPr>
                <w:highlight w:val="yellow"/>
              </w:rPr>
              <w:fldChar w:fldCharType="separate"/>
            </w:r>
            <w:r w:rsidR="002361C5">
              <w:rPr>
                <w:noProof/>
                <w:highlight w:val="yellow"/>
              </w:rPr>
              <w:t>3</w:t>
            </w:r>
            <w:r w:rsidRPr="002D7A1D">
              <w:rPr>
                <w:highlight w:val="yellow"/>
              </w:rPr>
              <w:fldChar w:fldCharType="end"/>
            </w:r>
            <w:r w:rsidRPr="002D7A1D">
              <w:rPr>
                <w:bCs/>
                <w:iCs/>
                <w:highlight w:val="yellow"/>
              </w:rPr>
              <w:t>)</w:t>
            </w:r>
          </w:p>
        </w:tc>
      </w:tr>
    </w:tbl>
    <w:p w:rsidR="00A92BEE" w:rsidRPr="004175A5" w:rsidRDefault="00A92BEE" w:rsidP="00A92BEE">
      <w:pPr>
        <w:rPr>
          <w:highlight w:val="yellow"/>
        </w:rPr>
      </w:pPr>
      <w:r w:rsidRPr="004175A5">
        <w:rPr>
          <w:highlight w:val="yellow"/>
        </w:rPr>
        <w:t>Onde:</w:t>
      </w:r>
    </w:p>
    <w:p w:rsidR="00A92BEE" w:rsidRPr="00D56729" w:rsidRDefault="00A92BEE" w:rsidP="00A92BEE">
      <w:pPr>
        <w:rPr>
          <w:iCs/>
          <w:highlight w:val="yellow"/>
        </w:rPr>
      </w:pPr>
      <m:oMath>
        <m:r>
          <m:rPr>
            <m:sty m:val="p"/>
          </m:rPr>
          <w:rPr>
            <w:rFonts w:ascii="Cambria Math" w:hAnsi="Cambria Math"/>
            <w:highlight w:val="yellow"/>
            <w:lang w:val="en-CA"/>
          </w:rPr>
          <m:t>φ</m:t>
        </m:r>
        <m:d>
          <m:dPr>
            <m:ctrlPr>
              <w:rPr>
                <w:rFonts w:ascii="Cambria Math" w:hAnsi="Cambria Math"/>
                <w:iCs/>
                <w:highlight w:val="yellow"/>
              </w:rPr>
            </m:ctrlPr>
          </m:dPr>
          <m:e>
            <m:r>
              <m:rPr>
                <m:sty m:val="p"/>
              </m:rPr>
              <w:rPr>
                <w:rFonts w:ascii="Cambria Math" w:hAnsi="Cambria Math"/>
                <w:highlight w:val="yellow"/>
              </w:rPr>
              <m:t>t</m:t>
            </m:r>
          </m:e>
        </m:d>
      </m:oMath>
      <w:r w:rsidRPr="004175A5">
        <w:rPr>
          <w:iCs/>
          <w:highlight w:val="yellow"/>
        </w:rPr>
        <w:t xml:space="preserve"> = </w:t>
      </w:r>
      <w:r>
        <w:rPr>
          <w:iCs/>
          <w:highlight w:val="yellow"/>
        </w:rPr>
        <w:t xml:space="preserve">Fase </w:t>
      </w:r>
      <w:r w:rsidRPr="00D56729">
        <w:rPr>
          <w:iCs/>
          <w:highlight w:val="yellow"/>
        </w:rPr>
        <w:t>medida em um instante de tempo</w:t>
      </w:r>
    </w:p>
    <w:p w:rsidR="00A92BEE" w:rsidRPr="00D56729" w:rsidRDefault="00A92BEE" w:rsidP="00A92BEE">
      <w:pPr>
        <w:rPr>
          <w:iCs/>
          <w:highlight w:val="yellow"/>
        </w:rPr>
      </w:pPr>
      <m:oMath>
        <m:r>
          <m:rPr>
            <m:sty m:val="p"/>
          </m:rPr>
          <w:rPr>
            <w:rFonts w:ascii="Cambria Math" w:hAnsi="Cambria Math"/>
            <w:highlight w:val="yellow"/>
          </w:rPr>
          <m:t>(t</m:t>
        </m:r>
        <m:acc>
          <m:accPr>
            <m:chr m:val="̇"/>
            <m:ctrlPr>
              <w:rPr>
                <w:rFonts w:ascii="Cambria Math" w:hAnsi="Cambria Math"/>
                <w:iCs/>
                <w:highlight w:val="yellow"/>
                <w:lang w:val="en-CA"/>
              </w:rPr>
            </m:ctrlPr>
          </m:accPr>
          <m:e>
            <m:r>
              <w:rPr>
                <w:rFonts w:ascii="Cambria Math" w:hAnsi="Cambria Math"/>
                <w:highlight w:val="yellow"/>
              </w:rPr>
              <m:t xml:space="preserve">) </m:t>
            </m:r>
          </m:e>
        </m:acc>
      </m:oMath>
      <w:r w:rsidRPr="00D56729">
        <w:rPr>
          <w:iCs/>
          <w:highlight w:val="yellow"/>
        </w:rPr>
        <w:t xml:space="preserve">= Frequência de recepção do sinal </w:t>
      </w:r>
    </w:p>
    <w:p w:rsidR="00A92BEE" w:rsidRDefault="00F21888" w:rsidP="00A92BEE">
      <m:oMath>
        <m:acc>
          <m:accPr>
            <m:chr m:val="̇"/>
            <m:ctrlPr>
              <w:rPr>
                <w:rFonts w:ascii="Cambria Math" w:hAnsi="Cambria Math"/>
                <w:iCs/>
                <w:highlight w:val="yellow"/>
              </w:rPr>
            </m:ctrlPr>
          </m:accPr>
          <m:e>
            <m:r>
              <m:rPr>
                <m:sty m:val="p"/>
              </m:rPr>
              <w:rPr>
                <w:rFonts w:ascii="Cambria Math" w:hAnsi="Cambria Math"/>
                <w:highlight w:val="yellow"/>
              </w:rPr>
              <m:t>dt</m:t>
            </m:r>
          </m:e>
        </m:acc>
      </m:oMath>
      <w:r w:rsidR="00A92BEE" w:rsidRPr="00D56729">
        <w:rPr>
          <w:iCs/>
          <w:highlight w:val="yellow"/>
        </w:rPr>
        <w:t xml:space="preserve"> = Variação do instante de tempo</w:t>
      </w:r>
    </w:p>
    <w:p w:rsidR="001F70C8" w:rsidRDefault="001F70C8" w:rsidP="004175A5">
      <w:r>
        <w:t xml:space="preserve">A medição do Doppler é realizada ao observar a frequência do sinal que chega no receptor. </w:t>
      </w:r>
      <w:r w:rsidR="00A92BEE">
        <w:t>Caso est</w:t>
      </w:r>
      <w:r w:rsidR="00312E81">
        <w:t>a</w:t>
      </w:r>
      <w:r w:rsidR="00A92BEE">
        <w:t xml:space="preserve"> </w:t>
      </w:r>
      <w:r>
        <w:t>esteja positiv</w:t>
      </w:r>
      <w:r w:rsidR="00312E81">
        <w:t>a</w:t>
      </w:r>
      <w:r>
        <w:t>, significa que o satélite est</w:t>
      </w:r>
      <w:r w:rsidR="00C13F92">
        <w:t>á</w:t>
      </w:r>
      <w:r>
        <w:t xml:space="preserve"> se aproximando do </w:t>
      </w:r>
      <w:r>
        <w:lastRenderedPageBreak/>
        <w:t>receptor e a distância entre os dois encurtando</w:t>
      </w:r>
      <w:r w:rsidR="00312E81">
        <w:t>;</w:t>
      </w:r>
      <w:r>
        <w:t xml:space="preserve"> caso esteja negativ</w:t>
      </w:r>
      <w:r w:rsidR="00312E81">
        <w:t>a</w:t>
      </w:r>
      <w:r>
        <w:t xml:space="preserve">, significa que o satélite está se afastando e a distância se alongando. Esta dinâmica pode ser melhor observada na </w:t>
      </w:r>
      <w:r w:rsidR="00C13F92">
        <w:fldChar w:fldCharType="begin"/>
      </w:r>
      <w:r w:rsidR="00C13F92">
        <w:instrText xml:space="preserve"> REF _Ref10392111 \h </w:instrText>
      </w:r>
      <w:r w:rsidR="00C13F92">
        <w:fldChar w:fldCharType="separate"/>
      </w:r>
      <w:r w:rsidR="002361C5">
        <w:t xml:space="preserve">Figura </w:t>
      </w:r>
      <w:r w:rsidR="002361C5">
        <w:rPr>
          <w:noProof/>
        </w:rPr>
        <w:t>2</w:t>
      </w:r>
      <w:r w:rsidR="00C13F92">
        <w:fldChar w:fldCharType="end"/>
      </w:r>
      <w:r w:rsidR="00C13F92">
        <w:t>.</w:t>
      </w:r>
    </w:p>
    <w:p w:rsidR="001F70C8" w:rsidRDefault="001F70C8" w:rsidP="00367AA4">
      <w:pPr>
        <w:pStyle w:val="Legenda"/>
      </w:pPr>
      <w:bookmarkStart w:id="21" w:name="_Ref10392111"/>
      <w:bookmarkStart w:id="22" w:name="_Toc10481439"/>
      <w:r>
        <w:t xml:space="preserve">Figura </w:t>
      </w:r>
      <w:fldSimple w:instr=" SEQ Figura \* ARABIC ">
        <w:r w:rsidR="00367AA4">
          <w:rPr>
            <w:noProof/>
          </w:rPr>
          <w:t>2</w:t>
        </w:r>
      </w:fldSimple>
      <w:bookmarkEnd w:id="21"/>
      <w:r>
        <w:t xml:space="preserve"> – Frequência do sinal observada no receptor</w:t>
      </w:r>
      <w:bookmarkEnd w:id="22"/>
    </w:p>
    <w:p w:rsidR="001F70C8" w:rsidRDefault="00C033A5" w:rsidP="001F70C8">
      <w:pPr>
        <w:keepNext/>
        <w:ind w:firstLine="0"/>
      </w:pPr>
      <w:r>
        <w:rPr>
          <w:noProof/>
        </w:rPr>
        <w:t xml:space="preserve"> </w:t>
      </w:r>
      <w:r w:rsidR="002E1C13">
        <w:rPr>
          <w:noProof/>
        </w:rPr>
        <w:drawing>
          <wp:inline distT="0" distB="0" distL="0" distR="0">
            <wp:extent cx="5752465" cy="6082030"/>
            <wp:effectExtent l="0" t="0" r="63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2465" cy="6082030"/>
                    </a:xfrm>
                    <a:prstGeom prst="rect">
                      <a:avLst/>
                    </a:prstGeom>
                    <a:noFill/>
                    <a:ln>
                      <a:noFill/>
                    </a:ln>
                  </pic:spPr>
                </pic:pic>
              </a:graphicData>
            </a:graphic>
          </wp:inline>
        </w:drawing>
      </w:r>
    </w:p>
    <w:p w:rsidR="001F70C8" w:rsidRDefault="001F70C8" w:rsidP="001F70C8">
      <w:pPr>
        <w:keepNext/>
        <w:ind w:firstLine="0"/>
      </w:pPr>
      <w:r w:rsidRPr="00C13F92">
        <w:t xml:space="preserve">Fonte: </w:t>
      </w:r>
      <w:r w:rsidR="00C13F92" w:rsidRPr="00C13F92">
        <w:t>O autor</w:t>
      </w:r>
      <w:r w:rsidRPr="00C13F92">
        <w:t>, 201</w:t>
      </w:r>
      <w:r w:rsidR="00C13F92" w:rsidRPr="00C13F92">
        <w:t>9</w:t>
      </w:r>
    </w:p>
    <w:p w:rsidR="008771FE" w:rsidRDefault="008771FE" w:rsidP="00312E81">
      <w:pPr>
        <w:pStyle w:val="Ttulo3"/>
      </w:pPr>
      <w:bookmarkStart w:id="23" w:name="_Toc10507181"/>
      <w:r>
        <w:t xml:space="preserve">Erros </w:t>
      </w:r>
      <w:r w:rsidR="008038B2">
        <w:t>envolvidos</w:t>
      </w:r>
      <w:bookmarkEnd w:id="23"/>
    </w:p>
    <w:p w:rsidR="007C1D96" w:rsidRDefault="007C1D96" w:rsidP="007C1D96">
      <w:pPr>
        <w:rPr>
          <w:rFonts w:cs="Arial"/>
        </w:rPr>
      </w:pPr>
      <w:r>
        <w:t xml:space="preserve">Os erros envolvidos no posicionamento GNSS </w:t>
      </w:r>
      <w:r w:rsidR="003E2ABC">
        <w:t xml:space="preserve">foram indicados nas equações </w:t>
      </w:r>
      <w:r w:rsidR="003E2ABC">
        <w:fldChar w:fldCharType="begin"/>
      </w:r>
      <w:r w:rsidR="003E2ABC">
        <w:instrText xml:space="preserve"> REF _Ref10309526 \h </w:instrText>
      </w:r>
      <w:r w:rsidR="003E2ABC">
        <w:fldChar w:fldCharType="separate"/>
      </w:r>
      <w:r w:rsidR="002361C5">
        <w:rPr>
          <w:bCs/>
          <w:iCs/>
        </w:rPr>
        <w:t>(</w:t>
      </w:r>
      <w:r w:rsidR="002361C5">
        <w:rPr>
          <w:noProof/>
        </w:rPr>
        <w:t>1</w:t>
      </w:r>
      <w:r w:rsidR="002361C5">
        <w:rPr>
          <w:bCs/>
          <w:iCs/>
        </w:rPr>
        <w:t>)</w:t>
      </w:r>
      <w:r w:rsidR="003E2ABC">
        <w:fldChar w:fldCharType="end"/>
      </w:r>
      <w:r w:rsidR="003E2ABC">
        <w:t xml:space="preserve"> e </w:t>
      </w:r>
      <w:r w:rsidR="003E2ABC">
        <w:fldChar w:fldCharType="begin"/>
      </w:r>
      <w:r w:rsidR="003E2ABC">
        <w:instrText xml:space="preserve"> REF _Ref10309495 \h </w:instrText>
      </w:r>
      <w:r w:rsidR="003E2ABC">
        <w:fldChar w:fldCharType="separate"/>
      </w:r>
      <w:r w:rsidR="002361C5">
        <w:rPr>
          <w:bCs/>
          <w:iCs/>
        </w:rPr>
        <w:t>(</w:t>
      </w:r>
      <w:r w:rsidR="002361C5">
        <w:rPr>
          <w:noProof/>
        </w:rPr>
        <w:t>2</w:t>
      </w:r>
      <w:r w:rsidR="002361C5">
        <w:rPr>
          <w:bCs/>
          <w:iCs/>
        </w:rPr>
        <w:t>)</w:t>
      </w:r>
      <w:r w:rsidR="003E2ABC">
        <w:fldChar w:fldCharType="end"/>
      </w:r>
      <w:r w:rsidR="003E2ABC">
        <w:t xml:space="preserve"> como uma </w:t>
      </w:r>
      <w:r w:rsidR="003E2ABC" w:rsidRPr="003E2ABC">
        <w:rPr>
          <w:rFonts w:cs="Arial"/>
        </w:rPr>
        <w:t xml:space="preserve">variável </w:t>
      </w:r>
      <w:r w:rsidR="003E2ABC">
        <w:rPr>
          <w:rFonts w:cs="Arial"/>
        </w:rPr>
        <w:t xml:space="preserve">de erros que incidem sobre o levantamento. </w:t>
      </w:r>
      <w:r w:rsidR="002D7A1D">
        <w:rPr>
          <w:rFonts w:cs="Arial"/>
        </w:rPr>
        <w:t xml:space="preserve">Ao expandir </w:t>
      </w:r>
      <w:r w:rsidR="002D7A1D">
        <w:rPr>
          <w:rFonts w:cs="Arial"/>
        </w:rPr>
        <w:lastRenderedPageBreak/>
        <w:t xml:space="preserve">essa variável, podemos definir a medição da pseudodistância com a seguinte equação </w:t>
      </w:r>
      <w:r w:rsidR="002D7A1D">
        <w:t>(PETOVELLO, 2013)</w:t>
      </w:r>
      <w:r w:rsidR="002D7A1D">
        <w:rPr>
          <w:rFonts w:cs="Arial"/>
        </w:rPr>
        <w:t>:</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2D7A1D" w:rsidTr="00C53991">
        <w:tc>
          <w:tcPr>
            <w:tcW w:w="8217" w:type="dxa"/>
          </w:tcPr>
          <w:p w:rsidR="002D7A1D" w:rsidRPr="00C4210A" w:rsidRDefault="00C4210A" w:rsidP="00F67F76">
            <w:pPr>
              <w:rPr>
                <w:lang w:val="en-US"/>
              </w:rPr>
            </w:pPr>
            <m:oMathPara>
              <m:oMath>
                <m:r>
                  <m:rPr>
                    <m:sty m:val="p"/>
                  </m:rPr>
                  <w:rPr>
                    <w:rFonts w:ascii="Cambria Math" w:hAnsi="Cambria Math"/>
                  </w:rPr>
                  <m:t>P=</m:t>
                </m:r>
                <m:r>
                  <m:rPr>
                    <m:sty m:val="p"/>
                  </m:rPr>
                  <w:rPr>
                    <w:rFonts w:ascii="Cambria Math" w:hAnsi="Cambria Math"/>
                    <w:lang w:val="el-GR"/>
                  </w:rPr>
                  <m:t>ρ</m:t>
                </m:r>
                <m:r>
                  <m:rPr>
                    <m:sty m:val="p"/>
                  </m:rPr>
                  <w:rPr>
                    <w:rFonts w:ascii="Cambria Math" w:hAnsi="Cambria Math"/>
                  </w:rPr>
                  <m:t>+d</m:t>
                </m:r>
                <m:r>
                  <m:rPr>
                    <m:sty m:val="p"/>
                  </m:rPr>
                  <w:rPr>
                    <w:rFonts w:ascii="Cambria Math" w:hAnsi="Cambria Math"/>
                    <w:lang w:val="el-GR"/>
                  </w:rPr>
                  <m:t>ρ</m:t>
                </m:r>
                <m:r>
                  <m:rPr>
                    <m:sty m:val="p"/>
                  </m:rPr>
                  <w:rPr>
                    <w:rFonts w:ascii="Cambria Math" w:hAnsi="Cambria Math"/>
                  </w:rPr>
                  <m:t>+c</m:t>
                </m:r>
                <m:d>
                  <m:dPr>
                    <m:ctrlPr>
                      <w:rPr>
                        <w:rFonts w:ascii="Cambria Math" w:hAnsi="Cambria Math"/>
                        <w:bCs/>
                        <w:iCs/>
                      </w:rPr>
                    </m:ctrlPr>
                  </m:dPr>
                  <m:e>
                    <m:r>
                      <m:rPr>
                        <m:sty m:val="p"/>
                      </m:rPr>
                      <w:rPr>
                        <w:rFonts w:ascii="Cambria Math" w:hAnsi="Cambria Math"/>
                      </w:rPr>
                      <m:t>dT-dt</m:t>
                    </m:r>
                  </m:e>
                </m:d>
                <m:r>
                  <m:rPr>
                    <m:sty m:val="p"/>
                  </m:rPr>
                  <w:rPr>
                    <w:rFonts w:ascii="Cambria Math" w:hAnsi="Cambria Math"/>
                  </w:rPr>
                  <m:t>+</m:t>
                </m:r>
                <m:sSub>
                  <m:sSubPr>
                    <m:ctrlPr>
                      <w:rPr>
                        <w:rFonts w:ascii="Cambria Math" w:hAnsi="Cambria Math"/>
                        <w:bCs/>
                        <w:iCs/>
                      </w:rPr>
                    </m:ctrlPr>
                  </m:sSubPr>
                  <m:e>
                    <m:r>
                      <m:rPr>
                        <m:sty m:val="p"/>
                      </m:rPr>
                      <w:rPr>
                        <w:rFonts w:ascii="Cambria Math" w:hAnsi="Cambria Math"/>
                      </w:rPr>
                      <m:t>d</m:t>
                    </m:r>
                  </m:e>
                  <m:sub>
                    <m:r>
                      <m:rPr>
                        <m:sty m:val="p"/>
                      </m:rPr>
                      <w:rPr>
                        <w:rFonts w:ascii="Cambria Math" w:hAnsi="Cambria Math"/>
                      </w:rPr>
                      <m:t>iono</m:t>
                    </m:r>
                  </m:sub>
                </m:sSub>
                <m:r>
                  <m:rPr>
                    <m:sty m:val="p"/>
                  </m:rPr>
                  <w:rPr>
                    <w:rFonts w:ascii="Cambria Math" w:hAnsi="Cambria Math"/>
                  </w:rPr>
                  <m:t>+</m:t>
                </m:r>
                <m:sSub>
                  <m:sSubPr>
                    <m:ctrlPr>
                      <w:rPr>
                        <w:rFonts w:ascii="Cambria Math" w:hAnsi="Cambria Math"/>
                        <w:bCs/>
                        <w:iCs/>
                      </w:rPr>
                    </m:ctrlPr>
                  </m:sSubPr>
                  <m:e>
                    <m:r>
                      <m:rPr>
                        <m:sty m:val="p"/>
                      </m:rPr>
                      <w:rPr>
                        <w:rFonts w:ascii="Cambria Math" w:hAnsi="Cambria Math"/>
                      </w:rPr>
                      <m:t>d</m:t>
                    </m:r>
                  </m:e>
                  <m:sub>
                    <m:r>
                      <m:rPr>
                        <m:sty m:val="p"/>
                      </m:rPr>
                      <w:rPr>
                        <w:rFonts w:ascii="Cambria Math" w:hAnsi="Cambria Math"/>
                      </w:rPr>
                      <m:t>trop</m:t>
                    </m:r>
                  </m:sub>
                </m:sSub>
                <m:r>
                  <m:rPr>
                    <m:sty m:val="p"/>
                  </m:rPr>
                  <w:rPr>
                    <w:rFonts w:ascii="Cambria Math" w:hAnsi="Cambria Math"/>
                  </w:rPr>
                  <m:t>+</m:t>
                </m:r>
                <m:sSub>
                  <m:sSubPr>
                    <m:ctrlPr>
                      <w:rPr>
                        <w:rFonts w:ascii="Cambria Math" w:hAnsi="Cambria Math"/>
                        <w:bCs/>
                        <w:iCs/>
                      </w:rPr>
                    </m:ctrlPr>
                  </m:sSubPr>
                  <m:e>
                    <m:r>
                      <m:rPr>
                        <m:sty m:val="p"/>
                      </m:rPr>
                      <w:rPr>
                        <w:rFonts w:ascii="Cambria Math" w:hAnsi="Cambria Math"/>
                      </w:rPr>
                      <m:t>m</m:t>
                    </m:r>
                  </m:e>
                  <m:sub>
                    <m:r>
                      <m:rPr>
                        <m:sty m:val="p"/>
                      </m:rPr>
                      <w:rPr>
                        <w:rFonts w:ascii="Cambria Math" w:hAnsi="Cambria Math"/>
                      </w:rPr>
                      <m:t>p</m:t>
                    </m:r>
                  </m:sub>
                </m:sSub>
                <m:r>
                  <m:rPr>
                    <m:sty m:val="p"/>
                  </m:rPr>
                  <w:rPr>
                    <w:rFonts w:ascii="Cambria Math" w:hAnsi="Cambria Math"/>
                  </w:rPr>
                  <m:t>+</m:t>
                </m:r>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p</m:t>
                    </m:r>
                  </m:sub>
                </m:sSub>
              </m:oMath>
            </m:oMathPara>
          </w:p>
        </w:tc>
        <w:tc>
          <w:tcPr>
            <w:tcW w:w="850" w:type="dxa"/>
          </w:tcPr>
          <w:p w:rsidR="002D7A1D" w:rsidRDefault="002D7A1D" w:rsidP="00C53991">
            <w:pPr>
              <w:ind w:firstLine="0"/>
              <w:jc w:val="right"/>
              <w:rPr>
                <w:rFonts w:cs="Arial"/>
              </w:rPr>
            </w:pPr>
            <w:bookmarkStart w:id="24" w:name="_Ref10409035"/>
            <w:r>
              <w:rPr>
                <w:bCs/>
                <w:iCs/>
              </w:rPr>
              <w:t>(</w:t>
            </w:r>
            <w:fldSimple w:instr=" SEQ Equação \* ARABIC ">
              <w:r w:rsidR="002361C5">
                <w:rPr>
                  <w:noProof/>
                </w:rPr>
                <w:t>4</w:t>
              </w:r>
            </w:fldSimple>
            <w:bookmarkEnd w:id="24"/>
            <w:r>
              <w:rPr>
                <w:bCs/>
                <w:iCs/>
              </w:rPr>
              <w:t>)</w:t>
            </w:r>
          </w:p>
        </w:tc>
      </w:tr>
    </w:tbl>
    <w:p w:rsidR="002D7A1D" w:rsidRDefault="002D7A1D" w:rsidP="007C1D96">
      <w:pPr>
        <w:rPr>
          <w:rFonts w:cs="Arial"/>
        </w:rPr>
      </w:pPr>
      <w:r>
        <w:rPr>
          <w:rFonts w:cs="Arial"/>
        </w:rPr>
        <w:t>Onde:</w:t>
      </w:r>
    </w:p>
    <w:p w:rsidR="002D7A1D" w:rsidRPr="002D7A1D" w:rsidRDefault="002D7A1D" w:rsidP="002D7A1D">
      <w:pPr>
        <w:rPr>
          <w:rFonts w:cs="Arial"/>
        </w:rPr>
      </w:pPr>
      <w:r w:rsidRPr="002D7A1D">
        <w:rPr>
          <w:rFonts w:cs="Arial"/>
        </w:rPr>
        <w:t>P = Pseudodistância medida (m)</w:t>
      </w:r>
    </w:p>
    <w:p w:rsidR="002D7A1D" w:rsidRPr="002D7A1D" w:rsidRDefault="002D7A1D" w:rsidP="002D7A1D">
      <w:pPr>
        <w:rPr>
          <w:rFonts w:cs="Arial"/>
        </w:rPr>
      </w:pPr>
      <m:oMath>
        <m:r>
          <m:rPr>
            <m:sty m:val="p"/>
          </m:rPr>
          <w:rPr>
            <w:rFonts w:ascii="Cambria Math" w:hAnsi="Cambria Math" w:cs="Arial"/>
            <w:lang w:val="el-GR"/>
          </w:rPr>
          <m:t>ρ</m:t>
        </m:r>
      </m:oMath>
      <w:r w:rsidRPr="002D7A1D">
        <w:rPr>
          <w:rFonts w:cs="Arial"/>
        </w:rPr>
        <w:t xml:space="preserve"> = Distância geométrica (m)</w:t>
      </w:r>
    </w:p>
    <w:p w:rsidR="002D7A1D" w:rsidRPr="00146F21" w:rsidRDefault="002D7A1D" w:rsidP="002D7A1D">
      <w:pPr>
        <w:rPr>
          <w:rFonts w:cs="Arial"/>
        </w:rPr>
      </w:pPr>
      <w:r w:rsidRPr="002D7A1D">
        <w:rPr>
          <w:rFonts w:cs="Arial"/>
        </w:rPr>
        <w:t>d</w:t>
      </w:r>
      <m:oMath>
        <m:r>
          <m:rPr>
            <m:sty m:val="p"/>
          </m:rPr>
          <w:rPr>
            <w:rFonts w:ascii="Cambria Math" w:hAnsi="Cambria Math" w:cs="Arial"/>
            <w:lang w:val="el-GR"/>
          </w:rPr>
          <m:t>ρ</m:t>
        </m:r>
      </m:oMath>
      <w:r w:rsidRPr="002D7A1D">
        <w:rPr>
          <w:rFonts w:cs="Arial"/>
        </w:rPr>
        <w:t xml:space="preserve"> = Erro de órbita do satélite (m) </w:t>
      </w:r>
    </w:p>
    <w:p w:rsidR="002D7A1D" w:rsidRPr="002D7A1D" w:rsidRDefault="002D7A1D" w:rsidP="002D7A1D">
      <w:pPr>
        <w:rPr>
          <w:rFonts w:cs="Arial"/>
        </w:rPr>
      </w:pPr>
      <w:r w:rsidRPr="00146F21">
        <w:rPr>
          <w:rFonts w:cs="Arial"/>
        </w:rPr>
        <w:t>c = Velocidade da luz (m/s)</w:t>
      </w:r>
    </w:p>
    <w:p w:rsidR="002D7A1D" w:rsidRPr="002D7A1D" w:rsidRDefault="002D7A1D" w:rsidP="002D7A1D">
      <w:pPr>
        <w:rPr>
          <w:rFonts w:cs="Arial"/>
        </w:rPr>
      </w:pPr>
      <w:proofErr w:type="spellStart"/>
      <w:r w:rsidRPr="002D7A1D">
        <w:rPr>
          <w:rFonts w:cs="Arial"/>
        </w:rPr>
        <w:t>dT</w:t>
      </w:r>
      <w:proofErr w:type="spellEnd"/>
      <w:r w:rsidRPr="002D7A1D">
        <w:rPr>
          <w:rFonts w:cs="Arial"/>
        </w:rPr>
        <w:t xml:space="preserve"> = Erro do relógio do satélite (s)</w:t>
      </w:r>
    </w:p>
    <w:p w:rsidR="002D7A1D" w:rsidRPr="002D7A1D" w:rsidRDefault="002D7A1D" w:rsidP="002D7A1D">
      <w:pPr>
        <w:rPr>
          <w:rFonts w:cs="Arial"/>
        </w:rPr>
      </w:pPr>
      <w:proofErr w:type="spellStart"/>
      <w:r w:rsidRPr="002D7A1D">
        <w:rPr>
          <w:rFonts w:cs="Arial"/>
        </w:rPr>
        <w:t>dt</w:t>
      </w:r>
      <w:proofErr w:type="spellEnd"/>
      <w:r w:rsidRPr="002D7A1D">
        <w:rPr>
          <w:rFonts w:cs="Arial"/>
        </w:rPr>
        <w:t xml:space="preserve"> = Erro do relógio do receptor (s)</w:t>
      </w:r>
    </w:p>
    <w:p w:rsidR="002D7A1D" w:rsidRPr="002D7A1D" w:rsidRDefault="00F21888" w:rsidP="002D7A1D">
      <w:pPr>
        <w:rPr>
          <w:rFonts w:cs="Arial"/>
        </w:rPr>
      </w:pPr>
      <m:oMath>
        <m:sSub>
          <m:sSubPr>
            <m:ctrlPr>
              <w:rPr>
                <w:rFonts w:ascii="Cambria Math" w:hAnsi="Cambria Math" w:cs="Arial"/>
                <w:i/>
                <w:iCs/>
              </w:rPr>
            </m:ctrlPr>
          </m:sSubPr>
          <m:e>
            <m:r>
              <m:rPr>
                <m:sty m:val="p"/>
              </m:rPr>
              <w:rPr>
                <w:rFonts w:ascii="Cambria Math" w:hAnsi="Cambria Math" w:cs="Arial"/>
              </w:rPr>
              <m:t>d</m:t>
            </m:r>
          </m:e>
          <m:sub>
            <m:r>
              <m:rPr>
                <m:sty m:val="p"/>
              </m:rPr>
              <w:rPr>
                <w:rFonts w:ascii="Cambria Math" w:hAnsi="Cambria Math" w:cs="Arial"/>
              </w:rPr>
              <m:t>iono</m:t>
            </m:r>
          </m:sub>
        </m:sSub>
      </m:oMath>
      <w:r w:rsidR="002D7A1D" w:rsidRPr="002D7A1D">
        <w:rPr>
          <w:rFonts w:cs="Arial"/>
        </w:rPr>
        <w:t xml:space="preserve"> = Erro da Ionosfera (dispersivo) (m)</w:t>
      </w:r>
    </w:p>
    <w:p w:rsidR="002D7A1D" w:rsidRPr="002D7A1D" w:rsidRDefault="00F21888" w:rsidP="002D7A1D">
      <w:pPr>
        <w:rPr>
          <w:rFonts w:cs="Arial"/>
        </w:rPr>
      </w:pPr>
      <m:oMath>
        <m:sSub>
          <m:sSubPr>
            <m:ctrlPr>
              <w:rPr>
                <w:rFonts w:ascii="Cambria Math" w:hAnsi="Cambria Math" w:cs="Arial"/>
                <w:i/>
                <w:iCs/>
              </w:rPr>
            </m:ctrlPr>
          </m:sSubPr>
          <m:e>
            <m:r>
              <m:rPr>
                <m:sty m:val="p"/>
              </m:rPr>
              <w:rPr>
                <w:rFonts w:ascii="Cambria Math" w:hAnsi="Cambria Math" w:cs="Arial"/>
              </w:rPr>
              <m:t>d</m:t>
            </m:r>
          </m:e>
          <m:sub>
            <m:r>
              <m:rPr>
                <m:sty m:val="p"/>
              </m:rPr>
              <w:rPr>
                <w:rFonts w:ascii="Cambria Math" w:hAnsi="Cambria Math" w:cs="Arial"/>
              </w:rPr>
              <m:t>trop</m:t>
            </m:r>
          </m:sub>
        </m:sSub>
      </m:oMath>
      <w:r w:rsidR="002D7A1D" w:rsidRPr="002D7A1D">
        <w:rPr>
          <w:rFonts w:cs="Arial"/>
        </w:rPr>
        <w:t xml:space="preserve"> = Erro da Troposfera (m)</w:t>
      </w:r>
    </w:p>
    <w:p w:rsidR="002D7A1D" w:rsidRPr="002D7A1D" w:rsidRDefault="00F21888" w:rsidP="002D7A1D">
      <w:pPr>
        <w:rPr>
          <w:rFonts w:cs="Arial"/>
        </w:rPr>
      </w:pPr>
      <m:oMath>
        <m:sSub>
          <m:sSubPr>
            <m:ctrlPr>
              <w:rPr>
                <w:rFonts w:ascii="Cambria Math" w:hAnsi="Cambria Math" w:cs="Arial"/>
                <w:i/>
                <w:iCs/>
              </w:rPr>
            </m:ctrlPr>
          </m:sSubPr>
          <m:e>
            <m:r>
              <m:rPr>
                <m:sty m:val="p"/>
              </m:rPr>
              <w:rPr>
                <w:rFonts w:ascii="Cambria Math" w:hAnsi="Cambria Math" w:cs="Arial"/>
              </w:rPr>
              <m:t>m</m:t>
            </m:r>
          </m:e>
          <m:sub>
            <m:r>
              <m:rPr>
                <m:sty m:val="p"/>
              </m:rPr>
              <w:rPr>
                <w:rFonts w:ascii="Cambria Math" w:hAnsi="Cambria Math" w:cs="Arial"/>
              </w:rPr>
              <m:t>p</m:t>
            </m:r>
          </m:sub>
        </m:sSub>
      </m:oMath>
      <w:r w:rsidR="002D7A1D" w:rsidRPr="002D7A1D">
        <w:rPr>
          <w:rFonts w:cs="Arial"/>
        </w:rPr>
        <w:t xml:space="preserve"> = Erro de multicaminho da pseudodistância (m)</w:t>
      </w:r>
    </w:p>
    <w:p w:rsidR="002D7A1D" w:rsidRPr="002D7A1D" w:rsidRDefault="00F21888" w:rsidP="002D7A1D">
      <m:oMath>
        <m:sSub>
          <m:sSubPr>
            <m:ctrlPr>
              <w:rPr>
                <w:rFonts w:ascii="Cambria Math" w:hAnsi="Cambria Math" w:cs="Arial"/>
                <w:i/>
                <w:iCs/>
              </w:rPr>
            </m:ctrlPr>
          </m:sSubPr>
          <m:e>
            <m:r>
              <m:rPr>
                <m:sty m:val="p"/>
              </m:rPr>
              <w:rPr>
                <w:rFonts w:ascii="Cambria Math" w:hAnsi="Cambria Math" w:cs="Arial"/>
              </w:rPr>
              <m:t>n</m:t>
            </m:r>
          </m:e>
          <m:sub>
            <m:r>
              <m:rPr>
                <m:sty m:val="p"/>
              </m:rPr>
              <w:rPr>
                <w:rFonts w:ascii="Cambria Math" w:hAnsi="Cambria Math" w:cs="Arial"/>
              </w:rPr>
              <m:t>p</m:t>
            </m:r>
          </m:sub>
        </m:sSub>
      </m:oMath>
      <w:r w:rsidR="002D7A1D" w:rsidRPr="002D7A1D">
        <w:rPr>
          <w:rFonts w:cs="Arial"/>
        </w:rPr>
        <w:t xml:space="preserve"> = Ruído da pseudodistância </w:t>
      </w:r>
      <w:r w:rsidR="002D7A1D" w:rsidRPr="002D7A1D">
        <w:t>(m)</w:t>
      </w:r>
    </w:p>
    <w:p w:rsidR="002D7A1D" w:rsidRDefault="00F51164" w:rsidP="007C1D96">
      <w:r>
        <w:t xml:space="preserve">A ordem de grandeza destes principais erros </w:t>
      </w:r>
      <w:r w:rsidR="001D184B">
        <w:t xml:space="preserve">pode ser </w:t>
      </w:r>
      <w:r w:rsidR="00A246AF">
        <w:t xml:space="preserve">vista na </w:t>
      </w:r>
      <w:r w:rsidR="00A246AF">
        <w:fldChar w:fldCharType="begin"/>
      </w:r>
      <w:r w:rsidR="00A246AF">
        <w:instrText xml:space="preserve"> REF _Ref10319702 \h </w:instrText>
      </w:r>
      <w:r w:rsidR="00A246AF">
        <w:fldChar w:fldCharType="separate"/>
      </w:r>
      <w:r w:rsidR="002361C5">
        <w:t xml:space="preserve">Tabela </w:t>
      </w:r>
      <w:r w:rsidR="002361C5">
        <w:rPr>
          <w:noProof/>
        </w:rPr>
        <w:t>3</w:t>
      </w:r>
      <w:r w:rsidR="00A246AF">
        <w:fldChar w:fldCharType="end"/>
      </w:r>
      <w:r w:rsidR="00A246AF">
        <w:t>.</w:t>
      </w:r>
    </w:p>
    <w:p w:rsidR="00A246AF" w:rsidRDefault="00A246AF" w:rsidP="00367AA4">
      <w:pPr>
        <w:pStyle w:val="Legenda"/>
      </w:pPr>
      <w:bookmarkStart w:id="25" w:name="_Ref10319702"/>
      <w:bookmarkStart w:id="26" w:name="_Toc10481454"/>
      <w:r>
        <w:t xml:space="preserve">Tabela </w:t>
      </w:r>
      <w:fldSimple w:instr=" SEQ Tabela \* ARABIC ">
        <w:r w:rsidR="002361C5">
          <w:rPr>
            <w:noProof/>
          </w:rPr>
          <w:t>3</w:t>
        </w:r>
      </w:fldSimple>
      <w:bookmarkEnd w:id="25"/>
      <w:r>
        <w:t xml:space="preserve"> – Dimensão dos erros na medição da pseudodistância</w:t>
      </w:r>
      <w:bookmarkEnd w:id="26"/>
    </w:p>
    <w:tbl>
      <w:tblPr>
        <w:tblStyle w:val="PlainTable11"/>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551"/>
        <w:gridCol w:w="4536"/>
      </w:tblGrid>
      <w:tr w:rsidR="001D184B" w:rsidRPr="001D184B" w:rsidTr="00265ED9">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rsidR="001D184B" w:rsidRPr="001D184B" w:rsidRDefault="001D184B" w:rsidP="00265ED9">
            <w:pPr>
              <w:spacing w:line="240" w:lineRule="auto"/>
              <w:ind w:firstLine="0"/>
              <w:jc w:val="center"/>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Erro</w:t>
            </w:r>
            <w:proofErr w:type="spellEnd"/>
          </w:p>
        </w:tc>
        <w:tc>
          <w:tcPr>
            <w:tcW w:w="2551" w:type="dxa"/>
            <w:noWrap/>
            <w:vAlign w:val="center"/>
            <w:hideMark/>
          </w:tcPr>
          <w:p w:rsidR="001D184B" w:rsidRPr="001D184B" w:rsidRDefault="001D184B" w:rsidP="00265ED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Não</w:t>
            </w:r>
            <w:proofErr w:type="spellEnd"/>
            <w:r w:rsidRPr="001D184B">
              <w:rPr>
                <w:rFonts w:ascii="Calibri" w:hAnsi="Calibri" w:cs="Calibri"/>
                <w:color w:val="000000"/>
                <w:sz w:val="22"/>
                <w:szCs w:val="22"/>
                <w:lang w:val="en-US" w:eastAsia="en-US"/>
              </w:rPr>
              <w:t xml:space="preserve"> </w:t>
            </w:r>
            <w:proofErr w:type="spellStart"/>
            <w:r w:rsidRPr="001D184B">
              <w:rPr>
                <w:rFonts w:ascii="Calibri" w:hAnsi="Calibri" w:cs="Calibri"/>
                <w:color w:val="000000"/>
                <w:sz w:val="22"/>
                <w:szCs w:val="22"/>
                <w:lang w:val="en-US" w:eastAsia="en-US"/>
              </w:rPr>
              <w:t>compensado</w:t>
            </w:r>
            <w:proofErr w:type="spellEnd"/>
          </w:p>
        </w:tc>
        <w:tc>
          <w:tcPr>
            <w:tcW w:w="4536" w:type="dxa"/>
            <w:noWrap/>
            <w:vAlign w:val="center"/>
            <w:hideMark/>
          </w:tcPr>
          <w:p w:rsidR="001D184B" w:rsidRPr="001D184B" w:rsidRDefault="001D184B" w:rsidP="00265ED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Compensado</w:t>
            </w:r>
            <w:proofErr w:type="spellEnd"/>
          </w:p>
        </w:tc>
      </w:tr>
      <w:tr w:rsidR="001D184B" w:rsidRPr="001D184B" w:rsidTr="00265ED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980" w:type="dxa"/>
            <w:noWrap/>
            <w:hideMark/>
          </w:tcPr>
          <w:p w:rsidR="001D184B" w:rsidRPr="001D184B" w:rsidRDefault="001D184B" w:rsidP="006C1792">
            <w:pPr>
              <w:spacing w:line="240" w:lineRule="auto"/>
              <w:ind w:firstLine="0"/>
              <w:jc w:val="left"/>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Relógio</w:t>
            </w:r>
            <w:proofErr w:type="spellEnd"/>
            <w:r w:rsidRPr="001D184B">
              <w:rPr>
                <w:rFonts w:ascii="Calibri" w:hAnsi="Calibri" w:cs="Calibri"/>
                <w:color w:val="000000"/>
                <w:sz w:val="22"/>
                <w:szCs w:val="22"/>
                <w:lang w:val="en-US" w:eastAsia="en-US"/>
              </w:rPr>
              <w:t xml:space="preserve"> do </w:t>
            </w:r>
            <w:proofErr w:type="spellStart"/>
            <w:r w:rsidRPr="001D184B">
              <w:rPr>
                <w:rFonts w:ascii="Calibri" w:hAnsi="Calibri" w:cs="Calibri"/>
                <w:color w:val="000000"/>
                <w:sz w:val="22"/>
                <w:szCs w:val="22"/>
                <w:lang w:val="en-US" w:eastAsia="en-US"/>
              </w:rPr>
              <w:t>satélite</w:t>
            </w:r>
            <w:proofErr w:type="spellEnd"/>
          </w:p>
        </w:tc>
        <w:tc>
          <w:tcPr>
            <w:tcW w:w="2551" w:type="dxa"/>
            <w:noWrap/>
            <w:hideMark/>
          </w:tcPr>
          <w:p w:rsidR="001D184B" w:rsidRPr="001D184B" w:rsidRDefault="001D184B" w:rsidP="006C179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sidRPr="001D184B">
              <w:rPr>
                <w:rFonts w:ascii="Calibri" w:hAnsi="Calibri" w:cs="Calibri"/>
                <w:color w:val="000000"/>
                <w:sz w:val="22"/>
                <w:szCs w:val="22"/>
                <w:lang w:val="en-US" w:eastAsia="en-US"/>
              </w:rPr>
              <w:t>&lt; 1</w:t>
            </w:r>
            <w:r w:rsidR="00380429">
              <w:rPr>
                <w:rFonts w:ascii="Calibri" w:hAnsi="Calibri" w:cs="Calibri"/>
                <w:color w:val="000000"/>
                <w:sz w:val="22"/>
                <w:szCs w:val="22"/>
                <w:lang w:val="en-US" w:eastAsia="en-US"/>
              </w:rPr>
              <w:t xml:space="preserve"> </w:t>
            </w:r>
            <w:proofErr w:type="spellStart"/>
            <w:r w:rsidRPr="001D184B">
              <w:rPr>
                <w:rFonts w:ascii="Calibri" w:hAnsi="Calibri" w:cs="Calibri"/>
                <w:color w:val="000000"/>
                <w:sz w:val="22"/>
                <w:szCs w:val="22"/>
                <w:lang w:val="en-US" w:eastAsia="en-US"/>
              </w:rPr>
              <w:t>ms</w:t>
            </w:r>
            <w:proofErr w:type="spellEnd"/>
            <w:r w:rsidRPr="001D184B">
              <w:rPr>
                <w:rFonts w:ascii="Calibri" w:hAnsi="Calibri" w:cs="Calibri"/>
                <w:color w:val="000000"/>
                <w:sz w:val="22"/>
                <w:szCs w:val="22"/>
                <w:lang w:val="en-US" w:eastAsia="en-US"/>
              </w:rPr>
              <w:t xml:space="preserve"> (300km)</w:t>
            </w:r>
          </w:p>
        </w:tc>
        <w:tc>
          <w:tcPr>
            <w:tcW w:w="4536" w:type="dxa"/>
            <w:noWrap/>
            <w:hideMark/>
          </w:tcPr>
          <w:p w:rsidR="001D184B" w:rsidRPr="001D184B" w:rsidRDefault="001D184B" w:rsidP="006C179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sidRPr="001D184B">
              <w:rPr>
                <w:rFonts w:ascii="Calibri" w:hAnsi="Calibri" w:cs="Calibri"/>
                <w:color w:val="000000"/>
                <w:sz w:val="22"/>
                <w:szCs w:val="22"/>
                <w:lang w:val="en-US" w:eastAsia="en-US"/>
              </w:rPr>
              <w:t>~ 5</w:t>
            </w:r>
            <w:r w:rsidR="00380429">
              <w:rPr>
                <w:rFonts w:ascii="Calibri" w:hAnsi="Calibri" w:cs="Calibri"/>
                <w:color w:val="000000"/>
                <w:sz w:val="22"/>
                <w:szCs w:val="22"/>
                <w:lang w:val="en-US" w:eastAsia="en-US"/>
              </w:rPr>
              <w:t xml:space="preserve"> </w:t>
            </w:r>
            <w:r w:rsidRPr="001D184B">
              <w:rPr>
                <w:rFonts w:ascii="Calibri" w:hAnsi="Calibri" w:cs="Calibri"/>
                <w:color w:val="000000"/>
                <w:sz w:val="22"/>
                <w:szCs w:val="22"/>
                <w:lang w:val="en-US" w:eastAsia="en-US"/>
              </w:rPr>
              <w:t>ns (1,5</w:t>
            </w:r>
            <w:r w:rsidR="00380429">
              <w:rPr>
                <w:rFonts w:ascii="Calibri" w:hAnsi="Calibri" w:cs="Calibri"/>
                <w:color w:val="000000"/>
                <w:sz w:val="22"/>
                <w:szCs w:val="22"/>
                <w:lang w:val="en-US" w:eastAsia="en-US"/>
              </w:rPr>
              <w:t xml:space="preserve"> </w:t>
            </w:r>
            <w:r w:rsidRPr="001D184B">
              <w:rPr>
                <w:rFonts w:ascii="Calibri" w:hAnsi="Calibri" w:cs="Calibri"/>
                <w:color w:val="000000"/>
                <w:sz w:val="22"/>
                <w:szCs w:val="22"/>
                <w:lang w:val="en-US" w:eastAsia="en-US"/>
              </w:rPr>
              <w:t>m)</w:t>
            </w:r>
          </w:p>
        </w:tc>
      </w:tr>
      <w:tr w:rsidR="001D184B" w:rsidRPr="001D184B" w:rsidTr="00265ED9">
        <w:trPr>
          <w:trHeight w:val="510"/>
        </w:trPr>
        <w:tc>
          <w:tcPr>
            <w:cnfStyle w:val="001000000000" w:firstRow="0" w:lastRow="0" w:firstColumn="1" w:lastColumn="0" w:oddVBand="0" w:evenVBand="0" w:oddHBand="0" w:evenHBand="0" w:firstRowFirstColumn="0" w:firstRowLastColumn="0" w:lastRowFirstColumn="0" w:lastRowLastColumn="0"/>
            <w:tcW w:w="1980" w:type="dxa"/>
            <w:noWrap/>
            <w:hideMark/>
          </w:tcPr>
          <w:p w:rsidR="001D184B" w:rsidRPr="001D184B" w:rsidRDefault="001D184B" w:rsidP="006C1792">
            <w:pPr>
              <w:spacing w:line="240" w:lineRule="auto"/>
              <w:ind w:firstLine="0"/>
              <w:jc w:val="left"/>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Órbita</w:t>
            </w:r>
            <w:proofErr w:type="spellEnd"/>
            <w:r w:rsidRPr="001D184B">
              <w:rPr>
                <w:rFonts w:ascii="Calibri" w:hAnsi="Calibri" w:cs="Calibri"/>
                <w:color w:val="000000"/>
                <w:sz w:val="22"/>
                <w:szCs w:val="22"/>
                <w:lang w:val="en-US" w:eastAsia="en-US"/>
              </w:rPr>
              <w:t xml:space="preserve"> do </w:t>
            </w:r>
            <w:proofErr w:type="spellStart"/>
            <w:r w:rsidRPr="001D184B">
              <w:rPr>
                <w:rFonts w:ascii="Calibri" w:hAnsi="Calibri" w:cs="Calibri"/>
                <w:color w:val="000000"/>
                <w:sz w:val="22"/>
                <w:szCs w:val="22"/>
                <w:lang w:val="en-US" w:eastAsia="en-US"/>
              </w:rPr>
              <w:t>satélite</w:t>
            </w:r>
            <w:proofErr w:type="spellEnd"/>
          </w:p>
        </w:tc>
        <w:tc>
          <w:tcPr>
            <w:tcW w:w="2551" w:type="dxa"/>
            <w:noWrap/>
            <w:hideMark/>
          </w:tcPr>
          <w:p w:rsidR="001D184B" w:rsidRPr="001D184B" w:rsidRDefault="001D184B" w:rsidP="006C179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sidRPr="001D184B">
              <w:rPr>
                <w:rFonts w:ascii="Calibri" w:hAnsi="Calibri" w:cs="Calibri"/>
                <w:color w:val="000000"/>
                <w:sz w:val="22"/>
                <w:szCs w:val="22"/>
                <w:lang w:val="en-US" w:eastAsia="en-US"/>
              </w:rPr>
              <w:t>1</w:t>
            </w:r>
            <w:r w:rsidR="00380429">
              <w:rPr>
                <w:rFonts w:ascii="Calibri" w:hAnsi="Calibri" w:cs="Calibri"/>
                <w:color w:val="000000"/>
                <w:sz w:val="22"/>
                <w:szCs w:val="22"/>
                <w:lang w:val="en-US" w:eastAsia="en-US"/>
              </w:rPr>
              <w:t xml:space="preserve"> </w:t>
            </w:r>
            <w:r w:rsidRPr="001D184B">
              <w:rPr>
                <w:rFonts w:ascii="Calibri" w:hAnsi="Calibri" w:cs="Calibri"/>
                <w:color w:val="000000"/>
                <w:sz w:val="22"/>
                <w:szCs w:val="22"/>
                <w:lang w:val="en-US" w:eastAsia="en-US"/>
              </w:rPr>
              <w:t>m (1tau)</w:t>
            </w:r>
          </w:p>
        </w:tc>
        <w:tc>
          <w:tcPr>
            <w:tcW w:w="4536" w:type="dxa"/>
            <w:noWrap/>
            <w:hideMark/>
          </w:tcPr>
          <w:p w:rsidR="001D184B" w:rsidRPr="001D184B" w:rsidRDefault="001D184B" w:rsidP="006C179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sidRPr="001D184B">
              <w:rPr>
                <w:rFonts w:ascii="Calibri" w:hAnsi="Calibri" w:cs="Calibri"/>
                <w:color w:val="000000"/>
                <w:sz w:val="22"/>
                <w:szCs w:val="22"/>
                <w:lang w:val="en-US" w:eastAsia="en-US"/>
              </w:rPr>
              <w:t>-</w:t>
            </w:r>
          </w:p>
        </w:tc>
      </w:tr>
      <w:tr w:rsidR="001D184B" w:rsidRPr="001D184B" w:rsidTr="00265ED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980" w:type="dxa"/>
            <w:noWrap/>
            <w:hideMark/>
          </w:tcPr>
          <w:p w:rsidR="001D184B" w:rsidRPr="001D184B" w:rsidRDefault="001D184B" w:rsidP="006C1792">
            <w:pPr>
              <w:spacing w:line="240" w:lineRule="auto"/>
              <w:ind w:firstLine="0"/>
              <w:jc w:val="left"/>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Ionosfera</w:t>
            </w:r>
            <w:proofErr w:type="spellEnd"/>
          </w:p>
        </w:tc>
        <w:tc>
          <w:tcPr>
            <w:tcW w:w="2551" w:type="dxa"/>
            <w:noWrap/>
            <w:hideMark/>
          </w:tcPr>
          <w:p w:rsidR="001D184B" w:rsidRPr="001D184B" w:rsidRDefault="001D184B" w:rsidP="006C179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sidRPr="001D184B">
              <w:rPr>
                <w:rFonts w:ascii="Calibri" w:hAnsi="Calibri" w:cs="Calibri"/>
                <w:color w:val="000000"/>
                <w:sz w:val="22"/>
                <w:szCs w:val="22"/>
                <w:lang w:val="en-US" w:eastAsia="en-US"/>
              </w:rPr>
              <w:t>1-30</w:t>
            </w:r>
            <w:r w:rsidR="00380429">
              <w:rPr>
                <w:rFonts w:ascii="Calibri" w:hAnsi="Calibri" w:cs="Calibri"/>
                <w:color w:val="000000"/>
                <w:sz w:val="22"/>
                <w:szCs w:val="22"/>
                <w:lang w:val="en-US" w:eastAsia="en-US"/>
              </w:rPr>
              <w:t xml:space="preserve"> </w:t>
            </w:r>
            <w:r w:rsidRPr="001D184B">
              <w:rPr>
                <w:rFonts w:ascii="Calibri" w:hAnsi="Calibri" w:cs="Calibri"/>
                <w:color w:val="000000"/>
                <w:sz w:val="22"/>
                <w:szCs w:val="22"/>
                <w:lang w:val="en-US" w:eastAsia="en-US"/>
              </w:rPr>
              <w:t xml:space="preserve">m no </w:t>
            </w:r>
            <w:proofErr w:type="spellStart"/>
            <w:r w:rsidRPr="001D184B">
              <w:rPr>
                <w:rFonts w:ascii="Calibri" w:hAnsi="Calibri" w:cs="Calibri"/>
                <w:color w:val="000000"/>
                <w:sz w:val="22"/>
                <w:szCs w:val="22"/>
                <w:lang w:val="en-US" w:eastAsia="en-US"/>
              </w:rPr>
              <w:t>zênite</w:t>
            </w:r>
            <w:proofErr w:type="spellEnd"/>
          </w:p>
        </w:tc>
        <w:tc>
          <w:tcPr>
            <w:tcW w:w="4536" w:type="dxa"/>
            <w:noWrap/>
            <w:hideMark/>
          </w:tcPr>
          <w:p w:rsidR="001D184B" w:rsidRPr="001D184B" w:rsidRDefault="001D184B" w:rsidP="006C179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US"/>
              </w:rPr>
            </w:pPr>
            <w:r w:rsidRPr="001D184B">
              <w:rPr>
                <w:rFonts w:ascii="Calibri" w:hAnsi="Calibri" w:cs="Calibri"/>
                <w:color w:val="000000"/>
                <w:sz w:val="22"/>
                <w:szCs w:val="22"/>
                <w:lang w:eastAsia="en-US"/>
              </w:rPr>
              <w:t>Redução de 50% com modelo transmitido na mensagem de navegação (</w:t>
            </w:r>
            <w:proofErr w:type="spellStart"/>
            <w:r w:rsidRPr="001D184B">
              <w:rPr>
                <w:rFonts w:ascii="Calibri" w:hAnsi="Calibri" w:cs="Calibri"/>
                <w:color w:val="000000"/>
                <w:sz w:val="22"/>
                <w:szCs w:val="22"/>
                <w:lang w:eastAsia="en-US"/>
              </w:rPr>
              <w:t>Klobuchar</w:t>
            </w:r>
            <w:proofErr w:type="spellEnd"/>
            <w:r w:rsidRPr="001D184B">
              <w:rPr>
                <w:rFonts w:ascii="Calibri" w:hAnsi="Calibri" w:cs="Calibri"/>
                <w:color w:val="000000"/>
                <w:sz w:val="22"/>
                <w:szCs w:val="22"/>
                <w:lang w:eastAsia="en-US"/>
              </w:rPr>
              <w:t>)</w:t>
            </w:r>
          </w:p>
        </w:tc>
      </w:tr>
      <w:tr w:rsidR="001D184B" w:rsidRPr="001D184B" w:rsidTr="00265ED9">
        <w:trPr>
          <w:trHeight w:val="510"/>
        </w:trPr>
        <w:tc>
          <w:tcPr>
            <w:cnfStyle w:val="001000000000" w:firstRow="0" w:lastRow="0" w:firstColumn="1" w:lastColumn="0" w:oddVBand="0" w:evenVBand="0" w:oddHBand="0" w:evenHBand="0" w:firstRowFirstColumn="0" w:firstRowLastColumn="0" w:lastRowFirstColumn="0" w:lastRowLastColumn="0"/>
            <w:tcW w:w="1980" w:type="dxa"/>
            <w:noWrap/>
            <w:hideMark/>
          </w:tcPr>
          <w:p w:rsidR="001D184B" w:rsidRPr="001D184B" w:rsidRDefault="001D184B" w:rsidP="006C1792">
            <w:pPr>
              <w:spacing w:line="240" w:lineRule="auto"/>
              <w:ind w:firstLine="0"/>
              <w:jc w:val="left"/>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Troposfera</w:t>
            </w:r>
            <w:proofErr w:type="spellEnd"/>
          </w:p>
        </w:tc>
        <w:tc>
          <w:tcPr>
            <w:tcW w:w="2551" w:type="dxa"/>
            <w:noWrap/>
            <w:hideMark/>
          </w:tcPr>
          <w:p w:rsidR="001D184B" w:rsidRPr="001D184B" w:rsidRDefault="001D184B" w:rsidP="006C179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sidRPr="001D184B">
              <w:rPr>
                <w:rFonts w:ascii="Calibri" w:hAnsi="Calibri" w:cs="Calibri"/>
                <w:color w:val="000000"/>
                <w:sz w:val="22"/>
                <w:szCs w:val="22"/>
                <w:lang w:val="en-US" w:eastAsia="en-US"/>
              </w:rPr>
              <w:t>2.4</w:t>
            </w:r>
            <w:r w:rsidR="00380429">
              <w:rPr>
                <w:rFonts w:ascii="Calibri" w:hAnsi="Calibri" w:cs="Calibri"/>
                <w:color w:val="000000"/>
                <w:sz w:val="22"/>
                <w:szCs w:val="22"/>
                <w:lang w:val="en-US" w:eastAsia="en-US"/>
              </w:rPr>
              <w:t xml:space="preserve"> </w:t>
            </w:r>
            <w:r w:rsidRPr="001D184B">
              <w:rPr>
                <w:rFonts w:ascii="Calibri" w:hAnsi="Calibri" w:cs="Calibri"/>
                <w:color w:val="000000"/>
                <w:sz w:val="22"/>
                <w:szCs w:val="22"/>
                <w:lang w:val="en-US" w:eastAsia="en-US"/>
              </w:rPr>
              <w:t xml:space="preserve">m no </w:t>
            </w:r>
            <w:proofErr w:type="spellStart"/>
            <w:r w:rsidRPr="001D184B">
              <w:rPr>
                <w:rFonts w:ascii="Calibri" w:hAnsi="Calibri" w:cs="Calibri"/>
                <w:color w:val="000000"/>
                <w:sz w:val="22"/>
                <w:szCs w:val="22"/>
                <w:lang w:val="en-US" w:eastAsia="en-US"/>
              </w:rPr>
              <w:t>zênite</w:t>
            </w:r>
            <w:proofErr w:type="spellEnd"/>
          </w:p>
        </w:tc>
        <w:tc>
          <w:tcPr>
            <w:tcW w:w="4536" w:type="dxa"/>
            <w:noWrap/>
            <w:hideMark/>
          </w:tcPr>
          <w:p w:rsidR="001D184B" w:rsidRPr="001D184B" w:rsidRDefault="001D184B" w:rsidP="006C179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D184B">
              <w:rPr>
                <w:rFonts w:ascii="Calibri" w:hAnsi="Calibri" w:cs="Calibri"/>
                <w:color w:val="000000"/>
                <w:sz w:val="22"/>
                <w:szCs w:val="22"/>
                <w:lang w:eastAsia="en-US"/>
              </w:rPr>
              <w:t>~ 0,2</w:t>
            </w:r>
            <w:r w:rsidR="00380429">
              <w:rPr>
                <w:rFonts w:ascii="Calibri" w:hAnsi="Calibri" w:cs="Calibri"/>
                <w:color w:val="000000"/>
                <w:sz w:val="22"/>
                <w:szCs w:val="22"/>
                <w:lang w:eastAsia="en-US"/>
              </w:rPr>
              <w:t xml:space="preserve"> </w:t>
            </w:r>
            <w:r w:rsidRPr="001D184B">
              <w:rPr>
                <w:rFonts w:ascii="Calibri" w:hAnsi="Calibri" w:cs="Calibri"/>
                <w:color w:val="000000"/>
                <w:sz w:val="22"/>
                <w:szCs w:val="22"/>
                <w:lang w:eastAsia="en-US"/>
              </w:rPr>
              <w:t>m com aplicação de modelos</w:t>
            </w:r>
          </w:p>
        </w:tc>
      </w:tr>
      <w:tr w:rsidR="001D184B" w:rsidRPr="001D184B" w:rsidTr="00265ED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980" w:type="dxa"/>
            <w:noWrap/>
            <w:hideMark/>
          </w:tcPr>
          <w:p w:rsidR="001D184B" w:rsidRPr="001D184B" w:rsidRDefault="001D184B" w:rsidP="006C1792">
            <w:pPr>
              <w:spacing w:line="240" w:lineRule="auto"/>
              <w:ind w:firstLine="0"/>
              <w:jc w:val="left"/>
              <w:rPr>
                <w:rFonts w:ascii="Calibri" w:hAnsi="Calibri" w:cs="Calibri"/>
                <w:color w:val="000000"/>
                <w:sz w:val="22"/>
                <w:szCs w:val="22"/>
                <w:lang w:val="en-US" w:eastAsia="en-US"/>
              </w:rPr>
            </w:pPr>
            <w:r w:rsidRPr="001D184B">
              <w:rPr>
                <w:rFonts w:ascii="Calibri" w:hAnsi="Calibri" w:cs="Calibri"/>
                <w:color w:val="000000"/>
                <w:sz w:val="22"/>
                <w:szCs w:val="22"/>
                <w:lang w:val="en-US" w:eastAsia="en-US"/>
              </w:rPr>
              <w:t>Multicaminho</w:t>
            </w:r>
          </w:p>
        </w:tc>
        <w:tc>
          <w:tcPr>
            <w:tcW w:w="2551" w:type="dxa"/>
            <w:noWrap/>
            <w:hideMark/>
          </w:tcPr>
          <w:p w:rsidR="001D184B" w:rsidRPr="001D184B" w:rsidRDefault="001D184B" w:rsidP="006C179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Aproximadamente</w:t>
            </w:r>
            <w:proofErr w:type="spellEnd"/>
            <w:r w:rsidRPr="001D184B">
              <w:rPr>
                <w:rFonts w:ascii="Calibri" w:hAnsi="Calibri" w:cs="Calibri"/>
                <w:color w:val="000000"/>
                <w:sz w:val="22"/>
                <w:szCs w:val="22"/>
                <w:lang w:val="en-US" w:eastAsia="en-US"/>
              </w:rPr>
              <w:t xml:space="preserve"> 150m</w:t>
            </w:r>
          </w:p>
        </w:tc>
        <w:tc>
          <w:tcPr>
            <w:tcW w:w="4536" w:type="dxa"/>
            <w:noWrap/>
            <w:hideMark/>
          </w:tcPr>
          <w:p w:rsidR="001D184B" w:rsidRPr="001D184B" w:rsidRDefault="001D184B" w:rsidP="006C179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eastAsia="en-US"/>
              </w:rPr>
            </w:pPr>
            <w:r w:rsidRPr="001D184B">
              <w:rPr>
                <w:rFonts w:ascii="Calibri" w:hAnsi="Calibri" w:cs="Calibri"/>
                <w:color w:val="000000"/>
                <w:sz w:val="22"/>
                <w:szCs w:val="22"/>
                <w:lang w:val="en-US" w:eastAsia="en-US"/>
              </w:rPr>
              <w:t>-</w:t>
            </w:r>
          </w:p>
        </w:tc>
      </w:tr>
      <w:tr w:rsidR="001D184B" w:rsidRPr="001D184B" w:rsidTr="00265ED9">
        <w:trPr>
          <w:trHeight w:val="510"/>
        </w:trPr>
        <w:tc>
          <w:tcPr>
            <w:cnfStyle w:val="001000000000" w:firstRow="0" w:lastRow="0" w:firstColumn="1" w:lastColumn="0" w:oddVBand="0" w:evenVBand="0" w:oddHBand="0" w:evenHBand="0" w:firstRowFirstColumn="0" w:firstRowLastColumn="0" w:lastRowFirstColumn="0" w:lastRowLastColumn="0"/>
            <w:tcW w:w="1980" w:type="dxa"/>
            <w:noWrap/>
            <w:hideMark/>
          </w:tcPr>
          <w:p w:rsidR="001D184B" w:rsidRPr="001D184B" w:rsidRDefault="001D184B" w:rsidP="006C1792">
            <w:pPr>
              <w:spacing w:line="240" w:lineRule="auto"/>
              <w:ind w:firstLine="0"/>
              <w:jc w:val="left"/>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Ruído</w:t>
            </w:r>
            <w:proofErr w:type="spellEnd"/>
          </w:p>
        </w:tc>
        <w:tc>
          <w:tcPr>
            <w:tcW w:w="2551" w:type="dxa"/>
            <w:noWrap/>
            <w:hideMark/>
          </w:tcPr>
          <w:p w:rsidR="001D184B" w:rsidRPr="001D184B" w:rsidRDefault="001D184B" w:rsidP="006C179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proofErr w:type="spellStart"/>
            <w:r w:rsidRPr="001D184B">
              <w:rPr>
                <w:rFonts w:ascii="Calibri" w:hAnsi="Calibri" w:cs="Calibri"/>
                <w:color w:val="000000"/>
                <w:sz w:val="22"/>
                <w:szCs w:val="22"/>
                <w:lang w:val="en-US" w:eastAsia="en-US"/>
              </w:rPr>
              <w:t>Aproximadamente</w:t>
            </w:r>
            <w:proofErr w:type="spellEnd"/>
            <w:r w:rsidRPr="001D184B">
              <w:rPr>
                <w:rFonts w:ascii="Calibri" w:hAnsi="Calibri" w:cs="Calibri"/>
                <w:color w:val="000000"/>
                <w:sz w:val="22"/>
                <w:szCs w:val="22"/>
                <w:lang w:val="en-US" w:eastAsia="en-US"/>
              </w:rPr>
              <w:t xml:space="preserve"> 3m</w:t>
            </w:r>
          </w:p>
        </w:tc>
        <w:tc>
          <w:tcPr>
            <w:tcW w:w="4536" w:type="dxa"/>
            <w:noWrap/>
            <w:hideMark/>
          </w:tcPr>
          <w:p w:rsidR="001D184B" w:rsidRPr="001D184B" w:rsidRDefault="001D184B" w:rsidP="006C179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eastAsia="en-US"/>
              </w:rPr>
            </w:pPr>
            <w:r w:rsidRPr="001D184B">
              <w:rPr>
                <w:rFonts w:ascii="Calibri" w:hAnsi="Calibri" w:cs="Calibri"/>
                <w:color w:val="000000"/>
                <w:sz w:val="22"/>
                <w:szCs w:val="22"/>
                <w:lang w:val="en-US" w:eastAsia="en-US"/>
              </w:rPr>
              <w:t>-</w:t>
            </w:r>
          </w:p>
        </w:tc>
      </w:tr>
    </w:tbl>
    <w:p w:rsidR="006276A0" w:rsidRDefault="006276A0" w:rsidP="006276A0">
      <w:pPr>
        <w:keepNext/>
        <w:ind w:firstLine="0"/>
      </w:pPr>
      <w:r w:rsidRPr="007C5112">
        <w:t>Fonte: Adaptad</w:t>
      </w:r>
      <w:r>
        <w:t>a</w:t>
      </w:r>
      <w:r w:rsidRPr="007C5112">
        <w:t xml:space="preserve"> </w:t>
      </w:r>
      <w:r>
        <w:t xml:space="preserve">de </w:t>
      </w:r>
      <w:r w:rsidR="00E06FD5">
        <w:t>PETOVELLO</w:t>
      </w:r>
      <w:r w:rsidRPr="007C5112">
        <w:t>, 2013</w:t>
      </w:r>
    </w:p>
    <w:p w:rsidR="00E06FD5" w:rsidRDefault="00E06FD5" w:rsidP="00E06FD5"/>
    <w:p w:rsidR="00901040" w:rsidRDefault="00901040" w:rsidP="008771FE">
      <w:pPr>
        <w:pStyle w:val="Ttulo4"/>
      </w:pPr>
      <w:bookmarkStart w:id="27" w:name="_Toc10507182"/>
      <w:r>
        <w:t>Erros relacionados com os satélites</w:t>
      </w:r>
      <w:bookmarkEnd w:id="27"/>
    </w:p>
    <w:p w:rsidR="00A756A6" w:rsidRPr="00A756A6" w:rsidRDefault="00A756A6" w:rsidP="00A756A6">
      <w:r>
        <w:t>Esta seção aborda os erros que tem origem nos satélites.</w:t>
      </w:r>
    </w:p>
    <w:p w:rsidR="00901040" w:rsidRDefault="00901040" w:rsidP="00901040">
      <w:pPr>
        <w:pStyle w:val="Ttulo5"/>
      </w:pPr>
      <w:bookmarkStart w:id="28" w:name="_Toc10507183"/>
      <w:r>
        <w:t>Erros orbitais</w:t>
      </w:r>
      <w:bookmarkEnd w:id="28"/>
    </w:p>
    <w:p w:rsidR="00A756A6" w:rsidRPr="00A756A6" w:rsidRDefault="00A756A6" w:rsidP="00A756A6">
      <w:r>
        <w:t xml:space="preserve">As órbitas dos satélites utilizadas na solução GNSS podem ser obtidas através das efemérides transmitidas ou das advindas do pós-processamento, também </w:t>
      </w:r>
      <w:r>
        <w:lastRenderedPageBreak/>
        <w:t xml:space="preserve">conhecidas como órbitas precisas </w:t>
      </w:r>
      <w:r>
        <w:fldChar w:fldCharType="begin" w:fldLock="1"/>
      </w:r>
      <w:r>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fldChar w:fldCharType="separate"/>
      </w:r>
      <w:r w:rsidRPr="00A65C9A">
        <w:rPr>
          <w:noProof/>
        </w:rPr>
        <w:t>(MONICO, 2008)</w:t>
      </w:r>
      <w:r>
        <w:fldChar w:fldCharType="end"/>
      </w:r>
      <w:r>
        <w:t xml:space="preserve">. O </w:t>
      </w:r>
      <w:proofErr w:type="spellStart"/>
      <w:r>
        <w:t>International</w:t>
      </w:r>
      <w:proofErr w:type="spellEnd"/>
      <w:r>
        <w:t xml:space="preserve"> GNSS Service (IGS) disponibiliza órbitas precisas em seu site, estas podem ser utilizadas no pós-processamento das coordenadas para reduzir o erro.</w:t>
      </w:r>
    </w:p>
    <w:p w:rsidR="00901040" w:rsidRDefault="00901040" w:rsidP="00901040">
      <w:pPr>
        <w:pStyle w:val="Ttulo5"/>
      </w:pPr>
      <w:bookmarkStart w:id="29" w:name="_Toc10507184"/>
      <w:r>
        <w:t>Erro no relógio do satélite</w:t>
      </w:r>
      <w:bookmarkEnd w:id="29"/>
    </w:p>
    <w:p w:rsidR="00A756A6" w:rsidRDefault="00A756A6" w:rsidP="00A756A6">
      <w:r>
        <w:t>O relógio do satélite determina o momento do envio do sinal</w:t>
      </w:r>
      <w:r w:rsidR="00CB7641">
        <w:t>, o que afeta diretamente a medição da distância até o receptor. Mesmo que relógios atômicos estejam embarcados nos satélites, estes podem não estar sincronizados com o sistema de tempo de referência, podendo alcançar erros de 1</w:t>
      </w:r>
      <w:r w:rsidR="00380429">
        <w:t xml:space="preserve"> </w:t>
      </w:r>
      <w:proofErr w:type="spellStart"/>
      <w:r w:rsidR="00CB7641">
        <w:t>ms</w:t>
      </w:r>
      <w:proofErr w:type="spellEnd"/>
      <w:r w:rsidR="00CB7641">
        <w:t xml:space="preserve"> </w:t>
      </w:r>
      <w:r w:rsidR="00CB7641">
        <w:fldChar w:fldCharType="begin" w:fldLock="1"/>
      </w:r>
      <w:r w:rsidR="00CB7641">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rsidR="00CB7641">
        <w:fldChar w:fldCharType="separate"/>
      </w:r>
      <w:r w:rsidR="00CB7641" w:rsidRPr="00A65C9A">
        <w:rPr>
          <w:noProof/>
        </w:rPr>
        <w:t>(MONICO, 2008)</w:t>
      </w:r>
      <w:r w:rsidR="00CB7641">
        <w:fldChar w:fldCharType="end"/>
      </w:r>
      <w:r w:rsidR="00CB7641">
        <w:t>.</w:t>
      </w:r>
    </w:p>
    <w:p w:rsidR="00CB7641" w:rsidRPr="00A756A6" w:rsidRDefault="00CB7641" w:rsidP="00A756A6">
      <w:r>
        <w:t>Estes erros são facilmente modelados através de uma simples equação polinomial. Esta correção é calculada previamente e enviada com um erro de 5ns (~1,5m) (PETOVELLO, 2013).</w:t>
      </w:r>
    </w:p>
    <w:p w:rsidR="008771FE" w:rsidRDefault="008771FE" w:rsidP="008771FE">
      <w:pPr>
        <w:pStyle w:val="Ttulo4"/>
      </w:pPr>
      <w:bookmarkStart w:id="30" w:name="_Toc10507185"/>
      <w:r>
        <w:t xml:space="preserve">Erros relacionados </w:t>
      </w:r>
      <w:r w:rsidR="00901040">
        <w:t>com a propagação do sinal</w:t>
      </w:r>
      <w:bookmarkEnd w:id="30"/>
    </w:p>
    <w:p w:rsidR="00B86837" w:rsidRDefault="00B86837" w:rsidP="000901DB">
      <w:r>
        <w:t>O sinal que é transmitido pelos satélites passa por diversas camadas da atmosfera com diferentes propriedades.</w:t>
      </w:r>
      <w:r w:rsidR="006D6943">
        <w:t xml:space="preserve"> Estas propriedades alteram a velocidade, a polarização e a potência do sinal. Para os levantamentos GNSS, a atmosfera é </w:t>
      </w:r>
      <w:proofErr w:type="spellStart"/>
      <w:r w:rsidR="006D6943">
        <w:t>divida</w:t>
      </w:r>
      <w:proofErr w:type="spellEnd"/>
      <w:r w:rsidR="006D6943">
        <w:t xml:space="preserve"> em duas principais camadas, a ionosfera e a troposfera </w:t>
      </w:r>
      <w:r w:rsidR="006D6943">
        <w:fldChar w:fldCharType="begin" w:fldLock="1"/>
      </w:r>
      <w:r w:rsidR="006D6943">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rsidR="006D6943">
        <w:fldChar w:fldCharType="separate"/>
      </w:r>
      <w:r w:rsidR="006D6943" w:rsidRPr="00A65C9A">
        <w:rPr>
          <w:noProof/>
        </w:rPr>
        <w:t>(MONICO, 2008)</w:t>
      </w:r>
      <w:r w:rsidR="006D6943">
        <w:fldChar w:fldCharType="end"/>
      </w:r>
      <w:r w:rsidR="006D6943">
        <w:t>.</w:t>
      </w:r>
    </w:p>
    <w:p w:rsidR="000901DB" w:rsidRDefault="00117C2F" w:rsidP="000901DB">
      <w:pPr>
        <w:pStyle w:val="Ttulo5"/>
      </w:pPr>
      <w:bookmarkStart w:id="31" w:name="_Toc10507186"/>
      <w:r>
        <w:t>Erros Ionosféricos</w:t>
      </w:r>
      <w:bookmarkEnd w:id="31"/>
    </w:p>
    <w:p w:rsidR="006D6943" w:rsidRDefault="006D6943" w:rsidP="006D6943">
      <w:r>
        <w:t xml:space="preserve">A ionosfera é a região que se localiza entre 50 até 1.000 km </w:t>
      </w:r>
      <w:r w:rsidR="00A86AC1">
        <w:t>acima da superfície terrestre. Ela é um meio dispersivo, ou seja, o sinal é afetado de acordo com sua frequência.</w:t>
      </w:r>
      <w:r w:rsidR="00C53991">
        <w:t xml:space="preserve"> Por conta deste aspecto, dispositivos que possuem chip GNSS de duas frequências pode eliminar o erro ionosférico ao realizar uma combinação </w:t>
      </w:r>
      <w:r w:rsidR="00380429">
        <w:t xml:space="preserve">linear </w:t>
      </w:r>
      <w:r w:rsidR="00380429">
        <w:fldChar w:fldCharType="begin" w:fldLock="1"/>
      </w:r>
      <w:r w:rsidR="00380429">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rsidR="00380429">
        <w:fldChar w:fldCharType="separate"/>
      </w:r>
      <w:r w:rsidR="00380429" w:rsidRPr="00A65C9A">
        <w:rPr>
          <w:noProof/>
        </w:rPr>
        <w:t>(MONICO, 2008)</w:t>
      </w:r>
      <w:r w:rsidR="00380429">
        <w:fldChar w:fldCharType="end"/>
      </w:r>
      <w:r w:rsidR="00380429">
        <w:t>.</w:t>
      </w:r>
    </w:p>
    <w:p w:rsidR="00380429" w:rsidRPr="006D6943" w:rsidRDefault="00380429" w:rsidP="006D6943">
      <w:r>
        <w:t xml:space="preserve">Além da utilização de modelos para redução do erro mencionado na </w:t>
      </w:r>
      <w:r>
        <w:fldChar w:fldCharType="begin"/>
      </w:r>
      <w:r>
        <w:instrText xml:space="preserve"> REF _Ref10319702 \h </w:instrText>
      </w:r>
      <w:r>
        <w:fldChar w:fldCharType="separate"/>
      </w:r>
      <w:r w:rsidR="002361C5">
        <w:t xml:space="preserve">Tabela </w:t>
      </w:r>
      <w:r w:rsidR="002361C5">
        <w:rPr>
          <w:noProof/>
        </w:rPr>
        <w:t>3</w:t>
      </w:r>
      <w:r>
        <w:fldChar w:fldCharType="end"/>
      </w:r>
      <w:r>
        <w:t xml:space="preserve">, o método de posicionamento diferencial também pode ser utilizado. A eficácia deste método é relativo à distância entre a estação utilizada como base e o receptor </w:t>
      </w:r>
      <w:r>
        <w:fldChar w:fldCharType="begin" w:fldLock="1"/>
      </w:r>
      <w:r>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fldChar w:fldCharType="separate"/>
      </w:r>
      <w:r w:rsidRPr="00A65C9A">
        <w:rPr>
          <w:noProof/>
        </w:rPr>
        <w:t>(MONICO, 2008)</w:t>
      </w:r>
      <w:r>
        <w:fldChar w:fldCharType="end"/>
      </w:r>
      <w:r>
        <w:t>.</w:t>
      </w:r>
    </w:p>
    <w:p w:rsidR="00117C2F" w:rsidRDefault="00117C2F" w:rsidP="00117C2F">
      <w:pPr>
        <w:pStyle w:val="Ttulo5"/>
      </w:pPr>
      <w:bookmarkStart w:id="32" w:name="_Toc10507187"/>
      <w:r>
        <w:t>Erros Troposféricos</w:t>
      </w:r>
      <w:bookmarkEnd w:id="32"/>
    </w:p>
    <w:p w:rsidR="00380429" w:rsidRPr="00380429" w:rsidRDefault="00380429" w:rsidP="00380429">
      <w:r>
        <w:t>A troposfera é camada da atmosfera considerada até 50 km acima da superfície terrestre. Para a frequência utilizada pelos sinais GNSS ela se comporta como um meio não-dispersivo. Um dos modelos que pode ser utilizado para reduzir os erros da troposfera é o de Saastamoinen</w:t>
      </w:r>
      <w:r w:rsidR="005843FC">
        <w:t xml:space="preserve"> </w:t>
      </w:r>
      <w:r w:rsidR="005843FC">
        <w:fldChar w:fldCharType="begin" w:fldLock="1"/>
      </w:r>
      <w:r w:rsidR="005843FC">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rsidR="005843FC">
        <w:fldChar w:fldCharType="separate"/>
      </w:r>
      <w:r w:rsidR="005843FC" w:rsidRPr="00A65C9A">
        <w:rPr>
          <w:noProof/>
        </w:rPr>
        <w:t>(MONICO, 2008)</w:t>
      </w:r>
      <w:r w:rsidR="005843FC">
        <w:fldChar w:fldCharType="end"/>
      </w:r>
      <w:r w:rsidR="005843FC">
        <w:t>.</w:t>
      </w:r>
    </w:p>
    <w:p w:rsidR="00515A5E" w:rsidRDefault="00515A5E" w:rsidP="00515A5E">
      <w:pPr>
        <w:pStyle w:val="Ttulo4"/>
      </w:pPr>
      <w:bookmarkStart w:id="33" w:name="_Toc10507188"/>
      <w:r>
        <w:lastRenderedPageBreak/>
        <w:t>Erro</w:t>
      </w:r>
      <w:r w:rsidR="009A28CF">
        <w:t>s relacionados com o receptor</w:t>
      </w:r>
      <w:bookmarkEnd w:id="33"/>
    </w:p>
    <w:p w:rsidR="000901DB" w:rsidRDefault="005843FC" w:rsidP="00AD4776">
      <w:r>
        <w:t>Os receptores possuem diferentes configurações que podem afetar o resultado do posicionamento</w:t>
      </w:r>
      <w:r w:rsidR="000C31AA">
        <w:t xml:space="preserve">. </w:t>
      </w:r>
      <w:r w:rsidR="00BA121E">
        <w:t>Os erros estão relacionados com a qualidade da antena e dos algoritmos implementados para a minimização. O erro do relógio do receptor não está listado neste trabalho por ser uma das incógnitas da solução de posicionamento mencionado anteriormente. Sendo assim, os principais erros que incidem na medição do receptor são os de multicaminho e ruído.</w:t>
      </w:r>
    </w:p>
    <w:p w:rsidR="00BA121E" w:rsidRDefault="002E4B8D" w:rsidP="00BA121E">
      <w:r>
        <w:t xml:space="preserve">O multicaminho ocorre quando o sinal é recebido no receptor por diferentes trajetórias (PETOVELLO, 2013). O esperado é que o sinal recebido chegue diretamente à antena, mas </w:t>
      </w:r>
      <w:r w:rsidR="008F4DDB">
        <w:t>este sinal pode ser refletido por superfícies próximas, mensurando distâncias maiores do que a que deveria ser originalmente.</w:t>
      </w:r>
    </w:p>
    <w:p w:rsidR="008F4DDB" w:rsidRDefault="008F4DDB" w:rsidP="00BA121E">
      <w:r>
        <w:t>Tendo sua natureza aleatória, não é possível criar um modelo que atende a todos os casos de multicaminho possíveis. Uma possível solução seria usar dois receptores próximos um dos outros de forma a eliminar os erros atmosféricos e realizar um posicionamento diferencial</w:t>
      </w:r>
      <w:r w:rsidR="006F07D5">
        <w:t xml:space="preserve"> calculando a dupla diferença</w:t>
      </w:r>
      <w:r>
        <w:t>. O que sobrar seria o multicaminho e o ruído.</w:t>
      </w:r>
    </w:p>
    <w:p w:rsidR="000901DB" w:rsidRDefault="008F4DDB" w:rsidP="00AD4776">
      <w:pPr>
        <w:rPr>
          <w:rFonts w:eastAsiaTheme="majorEastAsia" w:cstheme="majorBidi"/>
        </w:rPr>
      </w:pPr>
      <w:r>
        <w:t>O multicaminho é dependente do satélite em função do tempo e dos obstáculos nos arredores do receptor. Sendo assim a melhor forma para reduzir o erro de multicaminho é a prevenção, utilizando equipamentos que possuam uma configuração própria para não receber os sinais refletidos e evitando locais com muitos prédios e construções altas. A utilização de equipamentos especiais para redução dos erros do multicaminho muita das vezes se faz inviável por conta de seu alto custo. Embora eles sejam essenciais para posicionamentos de alta precisão, outras soluções podem ser utilizadas para minimizar os erros a uma magnitude aceitável.</w:t>
      </w:r>
    </w:p>
    <w:p w:rsidR="00BA121E" w:rsidRPr="00BA121E" w:rsidRDefault="00AD4776" w:rsidP="00BA121E">
      <w:r>
        <w:t>O ruído pode ser identificado através de um teste que utilize uma antena com dois receptores. Este método divide o sinal entre os dois receptores, fazendo com que todos os erros sejam o mesmo com ex</w:t>
      </w:r>
      <w:r w:rsidR="009F22D3">
        <w:t>c</w:t>
      </w:r>
      <w:r>
        <w:t>e</w:t>
      </w:r>
      <w:r w:rsidR="009F22D3">
        <w:t>ç</w:t>
      </w:r>
      <w:r>
        <w:t>ão do ruído (PETOVELLO, 2013)</w:t>
      </w:r>
    </w:p>
    <w:p w:rsidR="0077075E" w:rsidRDefault="0077075E" w:rsidP="0077075E">
      <w:pPr>
        <w:pStyle w:val="Ttulo3"/>
      </w:pPr>
      <w:bookmarkStart w:id="34" w:name="_Toc10507189"/>
      <w:r>
        <w:t>Posicionamento por ponto simples</w:t>
      </w:r>
      <w:bookmarkEnd w:id="34"/>
    </w:p>
    <w:p w:rsidR="0077075E" w:rsidRPr="00C4210A" w:rsidRDefault="00F67F76" w:rsidP="0077075E">
      <w:r>
        <w:t xml:space="preserve">O posicionamento por ponto simples </w:t>
      </w:r>
      <w:r w:rsidR="002D34E1">
        <w:t>soluciona as quatro incógnitas da pos</w:t>
      </w:r>
      <w:r w:rsidR="00C4210A">
        <w:t>i</w:t>
      </w:r>
      <w:r w:rsidR="002D34E1">
        <w:t xml:space="preserve">ção do receptor </w:t>
      </w:r>
      <w:r>
        <w:t xml:space="preserve">através da </w:t>
      </w:r>
      <w:r w:rsidR="00615950">
        <w:t>e</w:t>
      </w:r>
      <w:r w:rsidR="002D34E1">
        <w:t>quação</w:t>
      </w:r>
      <w:r w:rsidR="00853162">
        <w:t xml:space="preserve"> </w:t>
      </w:r>
      <w:r w:rsidR="00853162">
        <w:fldChar w:fldCharType="begin"/>
      </w:r>
      <w:r w:rsidR="00853162">
        <w:instrText xml:space="preserve"> REF _Ref10309526 \h </w:instrText>
      </w:r>
      <w:r w:rsidR="00853162">
        <w:fldChar w:fldCharType="separate"/>
      </w:r>
      <w:r w:rsidR="002361C5">
        <w:rPr>
          <w:bCs/>
          <w:iCs/>
        </w:rPr>
        <w:t>(</w:t>
      </w:r>
      <w:r w:rsidR="002361C5">
        <w:rPr>
          <w:noProof/>
        </w:rPr>
        <w:t>1</w:t>
      </w:r>
      <w:r w:rsidR="002361C5">
        <w:rPr>
          <w:bCs/>
          <w:iCs/>
        </w:rPr>
        <w:t>)</w:t>
      </w:r>
      <w:r w:rsidR="00853162">
        <w:fldChar w:fldCharType="end"/>
      </w:r>
      <w:r w:rsidR="002D34E1">
        <w:t xml:space="preserve">. A </w:t>
      </w:r>
      <w:r w:rsidR="00C4210A">
        <w:t xml:space="preserve">distância geométrica </w:t>
      </w:r>
      <m:oMath>
        <m:r>
          <m:rPr>
            <m:sty m:val="p"/>
          </m:rPr>
          <w:rPr>
            <w:rFonts w:ascii="Cambria Math" w:hAnsi="Cambria Math"/>
            <w:lang w:val="el-GR"/>
          </w:rPr>
          <m:t>ρ</m:t>
        </m:r>
      </m:oMath>
      <w:r w:rsidR="00C4210A">
        <w:rPr>
          <w:bCs/>
        </w:rPr>
        <w:t xml:space="preserve"> pode ser </w:t>
      </w:r>
      <w:r w:rsidR="00615950">
        <w:rPr>
          <w:bCs/>
        </w:rPr>
        <w:t>escrita em função das posições do satélite e receptor</w:t>
      </w:r>
      <w:r w:rsidR="00B6622F">
        <w:rPr>
          <w:bCs/>
        </w:rPr>
        <w:t>,</w:t>
      </w:r>
      <w:r w:rsidR="00615950">
        <w:rPr>
          <w:bCs/>
        </w:rPr>
        <w:t xml:space="preserve"> co</w:t>
      </w:r>
      <w:r w:rsidR="00B6622F">
        <w:rPr>
          <w:bCs/>
        </w:rPr>
        <w:t xml:space="preserve">nforme </w:t>
      </w:r>
      <w:r w:rsidR="00615950">
        <w:rPr>
          <w:bCs/>
        </w:rPr>
        <w:t xml:space="preserve">a equação </w:t>
      </w:r>
      <w:r w:rsidR="00615950">
        <w:rPr>
          <w:bCs/>
        </w:rPr>
        <w:fldChar w:fldCharType="begin"/>
      </w:r>
      <w:r w:rsidR="00615950">
        <w:rPr>
          <w:bCs/>
        </w:rPr>
        <w:instrText xml:space="preserve"> REF _Ref10407239 \h </w:instrText>
      </w:r>
      <w:r w:rsidR="00615950">
        <w:rPr>
          <w:bCs/>
        </w:rPr>
      </w:r>
      <w:r w:rsidR="00615950">
        <w:rPr>
          <w:bCs/>
        </w:rPr>
        <w:fldChar w:fldCharType="separate"/>
      </w:r>
      <w:r w:rsidR="002361C5">
        <w:rPr>
          <w:bCs/>
          <w:iCs/>
        </w:rPr>
        <w:t>(</w:t>
      </w:r>
      <w:r w:rsidR="002361C5">
        <w:rPr>
          <w:noProof/>
        </w:rPr>
        <w:t>5</w:t>
      </w:r>
      <w:r w:rsidR="00615950">
        <w:rPr>
          <w:bCs/>
        </w:rPr>
        <w:fldChar w:fldCharType="end"/>
      </w:r>
      <w:r w:rsidR="00615950">
        <w:rPr>
          <w:bCs/>
        </w:rPr>
        <w:t>):</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C4210A" w:rsidTr="0022058A">
        <w:tc>
          <w:tcPr>
            <w:tcW w:w="8217" w:type="dxa"/>
          </w:tcPr>
          <w:p w:rsidR="00C4210A" w:rsidRPr="00C4210A" w:rsidRDefault="009F22D3" w:rsidP="0022058A">
            <w:pPr>
              <w:rPr>
                <w:lang w:val="en-US"/>
              </w:rPr>
            </w:pPr>
            <m:oMathPara>
              <m:oMath>
                <m:r>
                  <m:rPr>
                    <m:sty m:val="p"/>
                  </m:rPr>
                  <w:rPr>
                    <w:rFonts w:ascii="Cambria Math" w:hAnsi="Cambria Math" w:cs="Arial"/>
                    <w:lang w:val="el-GR"/>
                  </w:rPr>
                  <m:t>ρ</m:t>
                </m:r>
                <m:r>
                  <m:rPr>
                    <m:sty m:val="p"/>
                  </m:rPr>
                  <w:rPr>
                    <w:rFonts w:ascii="Cambria Math" w:hAnsi="Cambria Math"/>
                  </w:rPr>
                  <m:t>=</m:t>
                </m:r>
                <m:rad>
                  <m:radPr>
                    <m:degHide m:val="1"/>
                    <m:ctrlPr>
                      <w:rPr>
                        <w:rFonts w:ascii="Cambria Math" w:hAnsi="Cambria Math"/>
                        <w:bCs/>
                        <w:iCs/>
                      </w:rPr>
                    </m:ctrlPr>
                  </m:radPr>
                  <m:deg/>
                  <m:e>
                    <m:sSup>
                      <m:sSupPr>
                        <m:ctrlPr>
                          <w:rPr>
                            <w:rFonts w:ascii="Cambria Math" w:hAnsi="Cambria Math"/>
                            <w:bCs/>
                            <w:iCs/>
                          </w:rPr>
                        </m:ctrlPr>
                      </m:sSupPr>
                      <m:e>
                        <m:r>
                          <m:rPr>
                            <m:sty m:val="p"/>
                          </m:rPr>
                          <w:rPr>
                            <w:rFonts w:ascii="Cambria Math" w:hAnsi="Cambria Math"/>
                          </w:rPr>
                          <m:t>(</m:t>
                        </m:r>
                        <m:sSubSup>
                          <m:sSubSupPr>
                            <m:ctrlPr>
                              <w:rPr>
                                <w:rFonts w:ascii="Cambria Math" w:hAnsi="Cambria Math"/>
                                <w:bCs/>
                                <w:iCs/>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s</m:t>
                            </m:r>
                          </m:sup>
                        </m:sSubSup>
                        <m:r>
                          <m:rPr>
                            <m:sty m:val="p"/>
                          </m:rPr>
                          <w:rPr>
                            <w:rFonts w:ascii="Cambria Math" w:hAnsi="Cambria Math"/>
                          </w:rPr>
                          <m:t>-</m:t>
                        </m:r>
                        <m:sSub>
                          <m:sSubPr>
                            <m:ctrlPr>
                              <w:rPr>
                                <w:rFonts w:ascii="Cambria Math" w:hAnsi="Cambria Math"/>
                                <w:bCs/>
                                <w:iCs/>
                              </w:rPr>
                            </m:ctrlPr>
                          </m:sSubPr>
                          <m:e>
                            <m:r>
                              <m:rPr>
                                <m:sty m:val="p"/>
                              </m:rPr>
                              <w:rPr>
                                <w:rFonts w:ascii="Cambria Math" w:hAnsi="Cambria Math"/>
                              </w:rPr>
                              <m:t>x</m:t>
                            </m:r>
                          </m:e>
                          <m:sub>
                            <m:r>
                              <m:rPr>
                                <m:sty m:val="p"/>
                              </m:rPr>
                              <w:rPr>
                                <w:rFonts w:ascii="Cambria Math" w:hAnsi="Cambria Math"/>
                              </w:rPr>
                              <m:t>r</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p>
                      <m:sSupPr>
                        <m:ctrlPr>
                          <w:rPr>
                            <w:rFonts w:ascii="Cambria Math" w:hAnsi="Cambria Math"/>
                            <w:bCs/>
                            <w:iCs/>
                          </w:rPr>
                        </m:ctrlPr>
                      </m:sSupPr>
                      <m:e>
                        <m:r>
                          <m:rPr>
                            <m:sty m:val="p"/>
                          </m:rPr>
                          <w:rPr>
                            <w:rFonts w:ascii="Cambria Math" w:hAnsi="Cambria Math"/>
                          </w:rPr>
                          <m:t>(</m:t>
                        </m:r>
                        <m:sSubSup>
                          <m:sSubSupPr>
                            <m:ctrlPr>
                              <w:rPr>
                                <w:rFonts w:ascii="Cambria Math" w:hAnsi="Cambria Math"/>
                                <w:bCs/>
                                <w:iCs/>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s</m:t>
                            </m:r>
                          </m:sup>
                        </m:sSubSup>
                        <m:r>
                          <m:rPr>
                            <m:sty m:val="p"/>
                          </m:rPr>
                          <w:rPr>
                            <w:rFonts w:ascii="Cambria Math" w:hAnsi="Cambria Math"/>
                          </w:rPr>
                          <m:t>-</m:t>
                        </m:r>
                        <m:sSub>
                          <m:sSubPr>
                            <m:ctrlPr>
                              <w:rPr>
                                <w:rFonts w:ascii="Cambria Math" w:hAnsi="Cambria Math"/>
                                <w:bCs/>
                                <w:iCs/>
                              </w:rPr>
                            </m:ctrlPr>
                          </m:sSubPr>
                          <m:e>
                            <m:r>
                              <m:rPr>
                                <m:sty m:val="p"/>
                              </m:rPr>
                              <w:rPr>
                                <w:rFonts w:ascii="Cambria Math" w:hAnsi="Cambria Math"/>
                              </w:rPr>
                              <m:t>y</m:t>
                            </m:r>
                          </m:e>
                          <m:sub>
                            <m:r>
                              <m:rPr>
                                <m:sty m:val="p"/>
                              </m:rPr>
                              <w:rPr>
                                <w:rFonts w:ascii="Cambria Math" w:hAnsi="Cambria Math"/>
                              </w:rPr>
                              <m:t>r</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p>
                      <m:sSupPr>
                        <m:ctrlPr>
                          <w:rPr>
                            <w:rFonts w:ascii="Cambria Math" w:hAnsi="Cambria Math"/>
                            <w:bCs/>
                            <w:iCs/>
                          </w:rPr>
                        </m:ctrlPr>
                      </m:sSupPr>
                      <m:e>
                        <m:r>
                          <m:rPr>
                            <m:sty m:val="p"/>
                          </m:rPr>
                          <w:rPr>
                            <w:rFonts w:ascii="Cambria Math" w:hAnsi="Cambria Math"/>
                          </w:rPr>
                          <m:t>(</m:t>
                        </m:r>
                        <m:sSubSup>
                          <m:sSubSupPr>
                            <m:ctrlPr>
                              <w:rPr>
                                <w:rFonts w:ascii="Cambria Math" w:hAnsi="Cambria Math"/>
                                <w:bCs/>
                                <w:iCs/>
                              </w:rPr>
                            </m:ctrlPr>
                          </m:sSubSupPr>
                          <m:e>
                            <m:r>
                              <m:rPr>
                                <m:sty m:val="p"/>
                              </m:rPr>
                              <w:rPr>
                                <w:rFonts w:ascii="Cambria Math" w:hAnsi="Cambria Math"/>
                              </w:rPr>
                              <m:t>z</m:t>
                            </m:r>
                          </m:e>
                          <m:sub>
                            <m:r>
                              <m:rPr>
                                <m:sty m:val="p"/>
                              </m:rPr>
                              <w:rPr>
                                <w:rFonts w:ascii="Cambria Math" w:hAnsi="Cambria Math"/>
                              </w:rPr>
                              <m:t>i</m:t>
                            </m:r>
                          </m:sub>
                          <m:sup>
                            <m:r>
                              <m:rPr>
                                <m:sty m:val="p"/>
                              </m:rPr>
                              <w:rPr>
                                <w:rFonts w:ascii="Cambria Math" w:hAnsi="Cambria Math"/>
                              </w:rPr>
                              <m:t>s</m:t>
                            </m:r>
                          </m:sup>
                        </m:sSubSup>
                        <m:r>
                          <m:rPr>
                            <m:sty m:val="p"/>
                          </m:rPr>
                          <w:rPr>
                            <w:rFonts w:ascii="Cambria Math" w:hAnsi="Cambria Math"/>
                          </w:rPr>
                          <m:t>-</m:t>
                        </m:r>
                        <m:sSub>
                          <m:sSubPr>
                            <m:ctrlPr>
                              <w:rPr>
                                <w:rFonts w:ascii="Cambria Math" w:hAnsi="Cambria Math"/>
                                <w:bCs/>
                                <w:iCs/>
                              </w:rPr>
                            </m:ctrlPr>
                          </m:sSubPr>
                          <m:e>
                            <m:r>
                              <m:rPr>
                                <m:sty m:val="p"/>
                              </m:rPr>
                              <w:rPr>
                                <w:rFonts w:ascii="Cambria Math" w:hAnsi="Cambria Math"/>
                              </w:rPr>
                              <m:t>z</m:t>
                            </m:r>
                          </m:e>
                          <m:sub>
                            <m:r>
                              <m:rPr>
                                <m:sty m:val="p"/>
                              </m:rPr>
                              <w:rPr>
                                <w:rFonts w:ascii="Cambria Math" w:hAnsi="Cambria Math"/>
                              </w:rPr>
                              <m:t>r</m:t>
                            </m:r>
                          </m:sub>
                        </m:sSub>
                        <m:r>
                          <m:rPr>
                            <m:sty m:val="p"/>
                          </m:rPr>
                          <w:rPr>
                            <w:rFonts w:ascii="Cambria Math" w:hAnsi="Cambria Math"/>
                          </w:rPr>
                          <m:t>)</m:t>
                        </m:r>
                      </m:e>
                      <m:sup>
                        <m:r>
                          <m:rPr>
                            <m:sty m:val="p"/>
                          </m:rPr>
                          <w:rPr>
                            <w:rFonts w:ascii="Cambria Math" w:hAnsi="Cambria Math"/>
                          </w:rPr>
                          <m:t>2</m:t>
                        </m:r>
                      </m:sup>
                    </m:sSup>
                  </m:e>
                </m:rad>
              </m:oMath>
            </m:oMathPara>
          </w:p>
        </w:tc>
        <w:tc>
          <w:tcPr>
            <w:tcW w:w="850" w:type="dxa"/>
          </w:tcPr>
          <w:p w:rsidR="00C4210A" w:rsidRDefault="00C4210A" w:rsidP="0022058A">
            <w:pPr>
              <w:ind w:firstLine="0"/>
              <w:jc w:val="right"/>
              <w:rPr>
                <w:rFonts w:cs="Arial"/>
              </w:rPr>
            </w:pPr>
            <w:bookmarkStart w:id="35" w:name="_Ref10407239"/>
            <w:r>
              <w:rPr>
                <w:bCs/>
                <w:iCs/>
              </w:rPr>
              <w:t>(</w:t>
            </w:r>
            <w:fldSimple w:instr=" SEQ Equação \* ARABIC ">
              <w:r w:rsidR="002361C5">
                <w:rPr>
                  <w:noProof/>
                </w:rPr>
                <w:t>5</w:t>
              </w:r>
            </w:fldSimple>
            <w:bookmarkEnd w:id="35"/>
            <w:r>
              <w:rPr>
                <w:bCs/>
                <w:iCs/>
              </w:rPr>
              <w:t>)</w:t>
            </w:r>
          </w:p>
        </w:tc>
      </w:tr>
    </w:tbl>
    <w:p w:rsidR="00D1119D" w:rsidRDefault="00C4210A" w:rsidP="009F22D3">
      <w:pPr>
        <w:rPr>
          <w:rFonts w:cs="Arial"/>
        </w:rPr>
      </w:pPr>
      <w:r>
        <w:rPr>
          <w:rFonts w:cs="Arial"/>
        </w:rPr>
        <w:lastRenderedPageBreak/>
        <w:t>Onde</w:t>
      </w:r>
      <w:r w:rsidR="009F22D3">
        <w:rPr>
          <w:rFonts w:cs="Arial"/>
        </w:rPr>
        <w:t xml:space="preserve"> </w:t>
      </w:r>
    </w:p>
    <w:p w:rsidR="00D1119D" w:rsidRDefault="00F21888" w:rsidP="009F22D3">
      <w:pPr>
        <w:rPr>
          <w:rFonts w:cs="Arial"/>
        </w:rPr>
      </w:pPr>
      <m:oMath>
        <m:sSubSup>
          <m:sSubSupPr>
            <m:ctrlPr>
              <w:rPr>
                <w:rFonts w:ascii="Cambria Math" w:hAnsi="Cambria Math"/>
                <w:bCs/>
                <w:iCs/>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s</m:t>
            </m:r>
          </m:sup>
        </m:sSubSup>
      </m:oMath>
      <w:r w:rsidR="009F22D3">
        <w:rPr>
          <w:rFonts w:cs="Arial"/>
        </w:rPr>
        <w:t xml:space="preserve">, </w:t>
      </w:r>
      <m:oMath>
        <m:sSubSup>
          <m:sSubSupPr>
            <m:ctrlPr>
              <w:rPr>
                <w:rFonts w:ascii="Cambria Math" w:hAnsi="Cambria Math"/>
                <w:bCs/>
                <w:iCs/>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s</m:t>
            </m:r>
          </m:sup>
        </m:sSubSup>
      </m:oMath>
      <w:r w:rsidR="00D1119D">
        <w:rPr>
          <w:rFonts w:cs="Arial"/>
        </w:rPr>
        <w:t>,</w:t>
      </w:r>
      <w:r w:rsidR="009F22D3">
        <w:rPr>
          <w:rFonts w:cs="Arial"/>
        </w:rPr>
        <w:t xml:space="preserve"> </w:t>
      </w:r>
      <m:oMath>
        <m:sSubSup>
          <m:sSubSupPr>
            <m:ctrlPr>
              <w:rPr>
                <w:rFonts w:ascii="Cambria Math" w:hAnsi="Cambria Math"/>
                <w:bCs/>
                <w:iCs/>
              </w:rPr>
            </m:ctrlPr>
          </m:sSubSupPr>
          <m:e>
            <m:r>
              <m:rPr>
                <m:sty m:val="p"/>
              </m:rPr>
              <w:rPr>
                <w:rFonts w:ascii="Cambria Math" w:hAnsi="Cambria Math"/>
              </w:rPr>
              <m:t>z</m:t>
            </m:r>
          </m:e>
          <m:sub>
            <m:r>
              <m:rPr>
                <m:sty m:val="p"/>
              </m:rPr>
              <w:rPr>
                <w:rFonts w:ascii="Cambria Math" w:hAnsi="Cambria Math"/>
              </w:rPr>
              <m:t>i</m:t>
            </m:r>
          </m:sub>
          <m:sup>
            <m:r>
              <m:rPr>
                <m:sty m:val="p"/>
              </m:rPr>
              <w:rPr>
                <w:rFonts w:ascii="Cambria Math" w:hAnsi="Cambria Math"/>
              </w:rPr>
              <m:t>s</m:t>
            </m:r>
          </m:sup>
        </m:sSubSup>
      </m:oMath>
      <w:r w:rsidR="009F22D3">
        <w:rPr>
          <w:rFonts w:cs="Arial"/>
        </w:rPr>
        <w:t xml:space="preserve"> </w:t>
      </w:r>
      <w:r w:rsidR="00D1119D">
        <w:rPr>
          <w:rFonts w:cs="Arial"/>
        </w:rPr>
        <w:t xml:space="preserve">= Coordenadas </w:t>
      </w:r>
      <w:r w:rsidR="009F22D3">
        <w:rPr>
          <w:rFonts w:cs="Arial"/>
        </w:rPr>
        <w:t>cartesiana</w:t>
      </w:r>
      <w:r w:rsidR="00D1119D">
        <w:rPr>
          <w:rFonts w:cs="Arial"/>
        </w:rPr>
        <w:t>s</w:t>
      </w:r>
      <w:r w:rsidR="009F22D3">
        <w:rPr>
          <w:rFonts w:cs="Arial"/>
        </w:rPr>
        <w:t xml:space="preserve"> </w:t>
      </w:r>
      <w:r w:rsidR="00D1119D">
        <w:rPr>
          <w:rFonts w:cs="Arial"/>
        </w:rPr>
        <w:t>referentes a um satélite número “i”</w:t>
      </w:r>
    </w:p>
    <w:p w:rsidR="00C4210A" w:rsidRDefault="00F21888" w:rsidP="0077075E">
      <w:pPr>
        <w:rPr>
          <w:bCs/>
          <w:iCs/>
        </w:rPr>
      </w:pPr>
      <m:oMath>
        <m:sSub>
          <m:sSubPr>
            <m:ctrlPr>
              <w:rPr>
                <w:rFonts w:ascii="Cambria Math" w:hAnsi="Cambria Math"/>
                <w:bCs/>
                <w:iCs/>
              </w:rPr>
            </m:ctrlPr>
          </m:sSubPr>
          <m:e>
            <m:r>
              <m:rPr>
                <m:sty m:val="p"/>
              </m:rPr>
              <w:rPr>
                <w:rFonts w:ascii="Cambria Math" w:hAnsi="Cambria Math"/>
              </w:rPr>
              <m:t>x</m:t>
            </m:r>
          </m:e>
          <m:sub>
            <m:r>
              <m:rPr>
                <m:sty m:val="p"/>
              </m:rPr>
              <w:rPr>
                <w:rFonts w:ascii="Cambria Math" w:hAnsi="Cambria Math"/>
              </w:rPr>
              <m:t>r</m:t>
            </m:r>
          </m:sub>
        </m:sSub>
      </m:oMath>
      <w:r w:rsidR="00D1119D">
        <w:rPr>
          <w:bCs/>
          <w:iCs/>
        </w:rPr>
        <w:t xml:space="preserve">, </w:t>
      </w:r>
      <m:oMath>
        <m:sSub>
          <m:sSubPr>
            <m:ctrlPr>
              <w:rPr>
                <w:rFonts w:ascii="Cambria Math" w:hAnsi="Cambria Math"/>
                <w:bCs/>
                <w:iCs/>
              </w:rPr>
            </m:ctrlPr>
          </m:sSubPr>
          <m:e>
            <m:r>
              <m:rPr>
                <m:sty m:val="p"/>
              </m:rPr>
              <w:rPr>
                <w:rFonts w:ascii="Cambria Math" w:hAnsi="Cambria Math"/>
              </w:rPr>
              <m:t>y</m:t>
            </m:r>
          </m:e>
          <m:sub>
            <m:r>
              <m:rPr>
                <m:sty m:val="p"/>
              </m:rPr>
              <w:rPr>
                <w:rFonts w:ascii="Cambria Math" w:hAnsi="Cambria Math"/>
              </w:rPr>
              <m:t>r</m:t>
            </m:r>
          </m:sub>
        </m:sSub>
      </m:oMath>
      <w:r w:rsidR="00D1119D">
        <w:rPr>
          <w:bCs/>
          <w:iCs/>
        </w:rPr>
        <w:t xml:space="preserve">, </w:t>
      </w:r>
      <m:oMath>
        <m:sSub>
          <m:sSubPr>
            <m:ctrlPr>
              <w:rPr>
                <w:rFonts w:ascii="Cambria Math" w:hAnsi="Cambria Math"/>
                <w:bCs/>
                <w:iCs/>
              </w:rPr>
            </m:ctrlPr>
          </m:sSubPr>
          <m:e>
            <m:r>
              <m:rPr>
                <m:sty m:val="p"/>
              </m:rPr>
              <w:rPr>
                <w:rFonts w:ascii="Cambria Math" w:hAnsi="Cambria Math"/>
              </w:rPr>
              <m:t>z</m:t>
            </m:r>
          </m:e>
          <m:sub>
            <m:r>
              <m:rPr>
                <m:sty m:val="p"/>
              </m:rPr>
              <w:rPr>
                <w:rFonts w:ascii="Cambria Math" w:hAnsi="Cambria Math"/>
              </w:rPr>
              <m:t>r</m:t>
            </m:r>
          </m:sub>
        </m:sSub>
      </m:oMath>
      <w:r w:rsidR="00D1119D">
        <w:rPr>
          <w:bCs/>
          <w:iCs/>
        </w:rPr>
        <w:t xml:space="preserve"> </w:t>
      </w:r>
      <w:r w:rsidR="00D1119D">
        <w:rPr>
          <w:rFonts w:cs="Arial"/>
        </w:rPr>
        <w:t>= Coordenadas cartesianas referentes ao receptor</w:t>
      </w:r>
      <w:r w:rsidR="00D1119D">
        <w:rPr>
          <w:bCs/>
          <w:iCs/>
        </w:rPr>
        <w:t xml:space="preserve"> </w:t>
      </w:r>
    </w:p>
    <w:p w:rsidR="00853162" w:rsidRDefault="00615950" w:rsidP="00853162">
      <w:r>
        <w:rPr>
          <w:bCs/>
          <w:iCs/>
        </w:rPr>
        <w:t xml:space="preserve">Ao substituir a distância geométrica expandida na </w:t>
      </w:r>
      <w:r w:rsidR="00853162">
        <w:t xml:space="preserve">equação </w:t>
      </w:r>
      <w:r w:rsidR="00853162">
        <w:fldChar w:fldCharType="begin"/>
      </w:r>
      <w:r w:rsidR="00853162">
        <w:instrText xml:space="preserve"> REF _Ref10309526 \h </w:instrText>
      </w:r>
      <w:r w:rsidR="00853162">
        <w:fldChar w:fldCharType="separate"/>
      </w:r>
      <w:r w:rsidR="002361C5">
        <w:rPr>
          <w:bCs/>
          <w:iCs/>
        </w:rPr>
        <w:t>(</w:t>
      </w:r>
      <w:r w:rsidR="002361C5">
        <w:rPr>
          <w:noProof/>
        </w:rPr>
        <w:t>1</w:t>
      </w:r>
      <w:r w:rsidR="002361C5">
        <w:rPr>
          <w:bCs/>
          <w:iCs/>
        </w:rPr>
        <w:t>)</w:t>
      </w:r>
      <w:r w:rsidR="00853162">
        <w:fldChar w:fldCharType="end"/>
      </w:r>
      <w:r>
        <w:t>, obtemos:</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853162" w:rsidTr="0022058A">
        <w:tc>
          <w:tcPr>
            <w:tcW w:w="8217" w:type="dxa"/>
          </w:tcPr>
          <w:p w:rsidR="00853162" w:rsidRPr="00C4210A" w:rsidRDefault="00853162" w:rsidP="0022058A">
            <w:pPr>
              <w:rPr>
                <w:lang w:val="en-US"/>
              </w:rPr>
            </w:pPr>
            <m:oMathPara>
              <m:oMath>
                <m:r>
                  <m:rPr>
                    <m:sty m:val="p"/>
                  </m:rPr>
                  <w:rPr>
                    <w:rFonts w:ascii="Cambria Math" w:hAnsi="Cambria Math"/>
                  </w:rPr>
                  <m:t>P=</m:t>
                </m:r>
                <m:rad>
                  <m:radPr>
                    <m:degHide m:val="1"/>
                    <m:ctrlPr>
                      <w:rPr>
                        <w:rFonts w:ascii="Cambria Math" w:hAnsi="Cambria Math"/>
                        <w:bCs/>
                        <w:iCs/>
                      </w:rPr>
                    </m:ctrlPr>
                  </m:radPr>
                  <m:deg/>
                  <m:e>
                    <m:sSup>
                      <m:sSupPr>
                        <m:ctrlPr>
                          <w:rPr>
                            <w:rFonts w:ascii="Cambria Math" w:hAnsi="Cambria Math"/>
                            <w:bCs/>
                            <w:iCs/>
                          </w:rPr>
                        </m:ctrlPr>
                      </m:sSupPr>
                      <m:e>
                        <m:r>
                          <m:rPr>
                            <m:sty m:val="p"/>
                          </m:rPr>
                          <w:rPr>
                            <w:rFonts w:ascii="Cambria Math" w:hAnsi="Cambria Math"/>
                          </w:rPr>
                          <m:t>(</m:t>
                        </m:r>
                        <m:sSubSup>
                          <m:sSubSupPr>
                            <m:ctrlPr>
                              <w:rPr>
                                <w:rFonts w:ascii="Cambria Math" w:hAnsi="Cambria Math"/>
                                <w:bCs/>
                                <w:iCs/>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s</m:t>
                            </m:r>
                          </m:sup>
                        </m:sSubSup>
                        <m:r>
                          <m:rPr>
                            <m:sty m:val="p"/>
                          </m:rPr>
                          <w:rPr>
                            <w:rFonts w:ascii="Cambria Math" w:hAnsi="Cambria Math"/>
                          </w:rPr>
                          <m:t>-</m:t>
                        </m:r>
                        <m:sSub>
                          <m:sSubPr>
                            <m:ctrlPr>
                              <w:rPr>
                                <w:rFonts w:ascii="Cambria Math" w:hAnsi="Cambria Math"/>
                                <w:bCs/>
                                <w:iCs/>
                              </w:rPr>
                            </m:ctrlPr>
                          </m:sSubPr>
                          <m:e>
                            <m:r>
                              <m:rPr>
                                <m:sty m:val="p"/>
                              </m:rPr>
                              <w:rPr>
                                <w:rFonts w:ascii="Cambria Math" w:hAnsi="Cambria Math"/>
                              </w:rPr>
                              <m:t>x</m:t>
                            </m:r>
                          </m:e>
                          <m:sub>
                            <m:r>
                              <m:rPr>
                                <m:sty m:val="p"/>
                              </m:rPr>
                              <w:rPr>
                                <w:rFonts w:ascii="Cambria Math" w:hAnsi="Cambria Math"/>
                              </w:rPr>
                              <m:t>r</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p>
                      <m:sSupPr>
                        <m:ctrlPr>
                          <w:rPr>
                            <w:rFonts w:ascii="Cambria Math" w:hAnsi="Cambria Math"/>
                            <w:bCs/>
                            <w:iCs/>
                          </w:rPr>
                        </m:ctrlPr>
                      </m:sSupPr>
                      <m:e>
                        <m:r>
                          <m:rPr>
                            <m:sty m:val="p"/>
                          </m:rPr>
                          <w:rPr>
                            <w:rFonts w:ascii="Cambria Math" w:hAnsi="Cambria Math"/>
                          </w:rPr>
                          <m:t>(</m:t>
                        </m:r>
                        <m:sSubSup>
                          <m:sSubSupPr>
                            <m:ctrlPr>
                              <w:rPr>
                                <w:rFonts w:ascii="Cambria Math" w:hAnsi="Cambria Math"/>
                                <w:bCs/>
                                <w:iCs/>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s</m:t>
                            </m:r>
                          </m:sup>
                        </m:sSubSup>
                        <m:r>
                          <m:rPr>
                            <m:sty m:val="p"/>
                          </m:rPr>
                          <w:rPr>
                            <w:rFonts w:ascii="Cambria Math" w:hAnsi="Cambria Math"/>
                          </w:rPr>
                          <m:t>-</m:t>
                        </m:r>
                        <m:sSub>
                          <m:sSubPr>
                            <m:ctrlPr>
                              <w:rPr>
                                <w:rFonts w:ascii="Cambria Math" w:hAnsi="Cambria Math"/>
                                <w:bCs/>
                                <w:iCs/>
                              </w:rPr>
                            </m:ctrlPr>
                          </m:sSubPr>
                          <m:e>
                            <m:r>
                              <m:rPr>
                                <m:sty m:val="p"/>
                              </m:rPr>
                              <w:rPr>
                                <w:rFonts w:ascii="Cambria Math" w:hAnsi="Cambria Math"/>
                              </w:rPr>
                              <m:t>y</m:t>
                            </m:r>
                          </m:e>
                          <m:sub>
                            <m:r>
                              <m:rPr>
                                <m:sty m:val="p"/>
                              </m:rPr>
                              <w:rPr>
                                <w:rFonts w:ascii="Cambria Math" w:hAnsi="Cambria Math"/>
                              </w:rPr>
                              <m:t>r</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p>
                      <m:sSupPr>
                        <m:ctrlPr>
                          <w:rPr>
                            <w:rFonts w:ascii="Cambria Math" w:hAnsi="Cambria Math"/>
                            <w:bCs/>
                            <w:iCs/>
                          </w:rPr>
                        </m:ctrlPr>
                      </m:sSupPr>
                      <m:e>
                        <m:r>
                          <m:rPr>
                            <m:sty m:val="p"/>
                          </m:rPr>
                          <w:rPr>
                            <w:rFonts w:ascii="Cambria Math" w:hAnsi="Cambria Math"/>
                          </w:rPr>
                          <m:t>(</m:t>
                        </m:r>
                        <m:sSubSup>
                          <m:sSubSupPr>
                            <m:ctrlPr>
                              <w:rPr>
                                <w:rFonts w:ascii="Cambria Math" w:hAnsi="Cambria Math"/>
                                <w:bCs/>
                                <w:iCs/>
                              </w:rPr>
                            </m:ctrlPr>
                          </m:sSubSupPr>
                          <m:e>
                            <m:r>
                              <m:rPr>
                                <m:sty m:val="p"/>
                              </m:rPr>
                              <w:rPr>
                                <w:rFonts w:ascii="Cambria Math" w:hAnsi="Cambria Math"/>
                              </w:rPr>
                              <m:t>z</m:t>
                            </m:r>
                          </m:e>
                          <m:sub>
                            <m:r>
                              <m:rPr>
                                <m:sty m:val="p"/>
                              </m:rPr>
                              <w:rPr>
                                <w:rFonts w:ascii="Cambria Math" w:hAnsi="Cambria Math"/>
                              </w:rPr>
                              <m:t>i</m:t>
                            </m:r>
                          </m:sub>
                          <m:sup>
                            <m:r>
                              <m:rPr>
                                <m:sty m:val="p"/>
                              </m:rPr>
                              <w:rPr>
                                <w:rFonts w:ascii="Cambria Math" w:hAnsi="Cambria Math"/>
                              </w:rPr>
                              <m:t>s</m:t>
                            </m:r>
                          </m:sup>
                        </m:sSubSup>
                        <m:r>
                          <m:rPr>
                            <m:sty m:val="p"/>
                          </m:rPr>
                          <w:rPr>
                            <w:rFonts w:ascii="Cambria Math" w:hAnsi="Cambria Math"/>
                          </w:rPr>
                          <m:t>-</m:t>
                        </m:r>
                        <m:sSub>
                          <m:sSubPr>
                            <m:ctrlPr>
                              <w:rPr>
                                <w:rFonts w:ascii="Cambria Math" w:hAnsi="Cambria Math"/>
                                <w:bCs/>
                                <w:iCs/>
                              </w:rPr>
                            </m:ctrlPr>
                          </m:sSubPr>
                          <m:e>
                            <m:r>
                              <m:rPr>
                                <m:sty m:val="p"/>
                              </m:rPr>
                              <w:rPr>
                                <w:rFonts w:ascii="Cambria Math" w:hAnsi="Cambria Math"/>
                              </w:rPr>
                              <m:t>z</m:t>
                            </m:r>
                          </m:e>
                          <m:sub>
                            <m:r>
                              <m:rPr>
                                <m:sty m:val="p"/>
                              </m:rPr>
                              <w:rPr>
                                <w:rFonts w:ascii="Cambria Math" w:hAnsi="Cambria Math"/>
                              </w:rPr>
                              <m:t>r</m:t>
                            </m:r>
                          </m:sub>
                        </m:sSub>
                        <m:r>
                          <m:rPr>
                            <m:sty m:val="p"/>
                          </m:rPr>
                          <w:rPr>
                            <w:rFonts w:ascii="Cambria Math" w:hAnsi="Cambria Math"/>
                          </w:rPr>
                          <m:t>)</m:t>
                        </m:r>
                      </m:e>
                      <m:sup>
                        <m:r>
                          <m:rPr>
                            <m:sty m:val="p"/>
                          </m:rPr>
                          <w:rPr>
                            <w:rFonts w:ascii="Cambria Math" w:hAnsi="Cambria Math"/>
                          </w:rPr>
                          <m:t>2</m:t>
                        </m:r>
                      </m:sup>
                    </m:sSup>
                  </m:e>
                </m:rad>
                <m:r>
                  <m:rPr>
                    <m:sty m:val="p"/>
                  </m:rPr>
                  <w:rPr>
                    <w:rFonts w:ascii="Cambria Math" w:hAnsi="Cambria Math"/>
                    <w:lang w:val="el-GR"/>
                  </w:rPr>
                  <m:t>+</m:t>
                </m:r>
                <m:r>
                  <m:rPr>
                    <m:sty m:val="p"/>
                  </m:rPr>
                  <w:rPr>
                    <w:rFonts w:ascii="Cambria Math" w:hAnsi="Cambria Math"/>
                  </w:rPr>
                  <m:t>c(dT-dt)+</m:t>
                </m:r>
                <m:sSup>
                  <m:sSupPr>
                    <m:ctrlPr>
                      <w:rPr>
                        <w:rFonts w:ascii="Cambria Math" w:hAnsi="Cambria Math"/>
                        <w:bCs/>
                        <w:lang w:val="el-GR"/>
                      </w:rPr>
                    </m:ctrlPr>
                  </m:sSupPr>
                  <m:e>
                    <m:r>
                      <m:rPr>
                        <m:sty m:val="p"/>
                      </m:rPr>
                      <w:rPr>
                        <w:rFonts w:ascii="Cambria Math" w:hAnsi="Cambria Math"/>
                        <w:lang w:val="el-GR"/>
                      </w:rPr>
                      <m:t>ε</m:t>
                    </m:r>
                  </m:e>
                  <m:sup>
                    <m:r>
                      <m:rPr>
                        <m:sty m:val="p"/>
                      </m:rPr>
                      <w:rPr>
                        <w:rFonts w:ascii="Cambria Math" w:hAnsi="Cambria Math"/>
                        <w:lang w:val="el-GR"/>
                      </w:rPr>
                      <m:t>P</m:t>
                    </m:r>
                  </m:sup>
                </m:sSup>
              </m:oMath>
            </m:oMathPara>
          </w:p>
        </w:tc>
        <w:tc>
          <w:tcPr>
            <w:tcW w:w="850" w:type="dxa"/>
          </w:tcPr>
          <w:p w:rsidR="00853162" w:rsidRDefault="00853162" w:rsidP="0022058A">
            <w:pPr>
              <w:ind w:firstLine="0"/>
              <w:jc w:val="right"/>
              <w:rPr>
                <w:rFonts w:cs="Arial"/>
              </w:rPr>
            </w:pPr>
            <w:bookmarkStart w:id="36" w:name="_Ref10409454"/>
            <w:r>
              <w:rPr>
                <w:bCs/>
                <w:iCs/>
              </w:rPr>
              <w:t>(</w:t>
            </w:r>
            <w:fldSimple w:instr=" SEQ Equação \* ARABIC ">
              <w:r w:rsidR="002361C5">
                <w:rPr>
                  <w:noProof/>
                </w:rPr>
                <w:t>6</w:t>
              </w:r>
            </w:fldSimple>
            <w:bookmarkEnd w:id="36"/>
            <w:r>
              <w:rPr>
                <w:bCs/>
                <w:iCs/>
              </w:rPr>
              <w:t>)</w:t>
            </w:r>
          </w:p>
        </w:tc>
      </w:tr>
    </w:tbl>
    <w:p w:rsidR="00853162" w:rsidRPr="00853162" w:rsidRDefault="00853162" w:rsidP="00853162">
      <w:r>
        <w:rPr>
          <w:bCs/>
        </w:rPr>
        <w:t xml:space="preserve">Com a equação </w:t>
      </w:r>
      <w:r>
        <w:rPr>
          <w:bCs/>
        </w:rPr>
        <w:fldChar w:fldCharType="begin"/>
      </w:r>
      <w:r>
        <w:rPr>
          <w:bCs/>
        </w:rPr>
        <w:instrText xml:space="preserve"> REF _Ref10409454 \h </w:instrText>
      </w:r>
      <w:r>
        <w:rPr>
          <w:bCs/>
        </w:rPr>
      </w:r>
      <w:r>
        <w:rPr>
          <w:bCs/>
        </w:rPr>
        <w:fldChar w:fldCharType="separate"/>
      </w:r>
      <w:r w:rsidR="002361C5">
        <w:rPr>
          <w:bCs/>
          <w:iCs/>
        </w:rPr>
        <w:t>(</w:t>
      </w:r>
      <w:r w:rsidR="002361C5">
        <w:rPr>
          <w:noProof/>
        </w:rPr>
        <w:t>6</w:t>
      </w:r>
      <w:r>
        <w:rPr>
          <w:bCs/>
        </w:rPr>
        <w:fldChar w:fldCharType="end"/>
      </w:r>
      <w:r>
        <w:rPr>
          <w:bCs/>
        </w:rPr>
        <w:t>)</w:t>
      </w:r>
      <w:r w:rsidR="005B119D">
        <w:rPr>
          <w:bCs/>
        </w:rPr>
        <w:t xml:space="preserve"> e no mínimo observações de quatro satélites, quatro equações podem ser geradas para que se resolvam as incógnitas do posicionamento </w:t>
      </w:r>
      <w:r w:rsidR="005B119D" w:rsidRPr="005B119D">
        <w:rPr>
          <w:bCs/>
        </w:rPr>
        <w:t>do receptor (</w:t>
      </w:r>
      <m:oMath>
        <m:sSub>
          <m:sSubPr>
            <m:ctrlPr>
              <w:rPr>
                <w:rFonts w:ascii="Cambria Math" w:hAnsi="Cambria Math"/>
                <w:bCs/>
                <w:iCs/>
              </w:rPr>
            </m:ctrlPr>
          </m:sSubPr>
          <m:e>
            <m:r>
              <m:rPr>
                <m:sty m:val="p"/>
              </m:rPr>
              <w:rPr>
                <w:rFonts w:ascii="Cambria Math" w:hAnsi="Cambria Math"/>
              </w:rPr>
              <m:t>x</m:t>
            </m:r>
          </m:e>
          <m:sub>
            <m:r>
              <m:rPr>
                <m:sty m:val="p"/>
              </m:rPr>
              <w:rPr>
                <w:rFonts w:ascii="Cambria Math" w:hAnsi="Cambria Math"/>
              </w:rPr>
              <m:t>r</m:t>
            </m:r>
          </m:sub>
        </m:sSub>
        <m:r>
          <m:rPr>
            <m:sty m:val="p"/>
          </m:rPr>
          <w:rPr>
            <w:rFonts w:ascii="Cambria Math" w:hAnsi="Cambria Math"/>
          </w:rPr>
          <m:t>,</m:t>
        </m:r>
        <m:sSub>
          <m:sSubPr>
            <m:ctrlPr>
              <w:rPr>
                <w:rFonts w:ascii="Cambria Math" w:hAnsi="Cambria Math"/>
                <w:bCs/>
                <w:iCs/>
              </w:rPr>
            </m:ctrlPr>
          </m:sSubPr>
          <m:e>
            <m:r>
              <m:rPr>
                <m:sty m:val="p"/>
              </m:rPr>
              <w:rPr>
                <w:rFonts w:ascii="Cambria Math" w:hAnsi="Cambria Math"/>
              </w:rPr>
              <m:t>y</m:t>
            </m:r>
          </m:e>
          <m:sub>
            <m:r>
              <m:rPr>
                <m:sty m:val="p"/>
              </m:rPr>
              <w:rPr>
                <w:rFonts w:ascii="Cambria Math" w:hAnsi="Cambria Math"/>
              </w:rPr>
              <m:t>r</m:t>
            </m:r>
          </m:sub>
        </m:sSub>
        <m:r>
          <m:rPr>
            <m:sty m:val="p"/>
          </m:rPr>
          <w:rPr>
            <w:rFonts w:ascii="Cambria Math" w:hAnsi="Cambria Math"/>
          </w:rPr>
          <m:t>,</m:t>
        </m:r>
        <m:sSub>
          <m:sSubPr>
            <m:ctrlPr>
              <w:rPr>
                <w:rFonts w:ascii="Cambria Math" w:hAnsi="Cambria Math"/>
                <w:bCs/>
                <w:iCs/>
              </w:rPr>
            </m:ctrlPr>
          </m:sSubPr>
          <m:e>
            <m:r>
              <m:rPr>
                <m:sty m:val="p"/>
              </m:rPr>
              <w:rPr>
                <w:rFonts w:ascii="Cambria Math" w:hAnsi="Cambria Math"/>
              </w:rPr>
              <m:t>z</m:t>
            </m:r>
          </m:e>
          <m:sub>
            <m:r>
              <m:rPr>
                <m:sty m:val="p"/>
              </m:rPr>
              <w:rPr>
                <w:rFonts w:ascii="Cambria Math" w:hAnsi="Cambria Math"/>
              </w:rPr>
              <m:t>r</m:t>
            </m:r>
          </m:sub>
        </m:sSub>
        <m:r>
          <m:rPr>
            <m:sty m:val="p"/>
          </m:rPr>
          <w:rPr>
            <w:rFonts w:ascii="Cambria Math" w:hAnsi="Cambria Math"/>
          </w:rPr>
          <m:t>,dt</m:t>
        </m:r>
      </m:oMath>
      <w:r w:rsidR="005B119D" w:rsidRPr="005B119D">
        <w:rPr>
          <w:bCs/>
        </w:rPr>
        <w:t>)</w:t>
      </w:r>
      <w:r w:rsidR="005B119D">
        <w:rPr>
          <w:bCs/>
        </w:rPr>
        <w:t>.</w:t>
      </w:r>
    </w:p>
    <w:p w:rsidR="0077075E" w:rsidRDefault="0077075E" w:rsidP="0077075E">
      <w:pPr>
        <w:pStyle w:val="Ttulo3"/>
      </w:pPr>
      <w:bookmarkStart w:id="37" w:name="_Toc10507190"/>
      <w:r>
        <w:t>Posicionamento GNSS diferencial (DGNSS)</w:t>
      </w:r>
      <w:bookmarkEnd w:id="37"/>
    </w:p>
    <w:p w:rsidR="0022058A" w:rsidRDefault="0022058A" w:rsidP="0077075E">
      <w:r>
        <w:t xml:space="preserve">O posicionamento diferencial parte do princípio de que dois receptores próximos ao longo de um levantamento são afetados por alguns dos erros de maneira similar. Um receptor deve estar localizado em uma estação-base de coordenadas conhecidas, enquanto o segundo </w:t>
      </w:r>
      <w:r w:rsidR="002B5803">
        <w:t>irá realizar o levantamento desejado.</w:t>
      </w:r>
      <w:r>
        <w:t xml:space="preserve"> Sendo assim, ao rastrear os mesmos satélites nos mesmos instantes de tempo, é possível correlacionar as observações e as coordenadas geradas de forma a reduzir e minimizar estes erros </w:t>
      </w:r>
      <w:r>
        <w:fldChar w:fldCharType="begin" w:fldLock="1"/>
      </w:r>
      <w:r>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fldChar w:fldCharType="separate"/>
      </w:r>
      <w:r w:rsidRPr="00A65C9A">
        <w:rPr>
          <w:noProof/>
        </w:rPr>
        <w:t>(MONICO, 2008)</w:t>
      </w:r>
      <w:r>
        <w:fldChar w:fldCharType="end"/>
      </w:r>
      <w:r>
        <w:t xml:space="preserve">. </w:t>
      </w:r>
    </w:p>
    <w:p w:rsidR="0022058A" w:rsidRDefault="0022058A" w:rsidP="0077075E">
      <w:r>
        <w:t>A eficácia deste método é proporcional à proximidade entre a estação de base</w:t>
      </w:r>
      <w:r w:rsidR="002B5803">
        <w:t xml:space="preserve"> e o receptor que está realizando o levantamento</w:t>
      </w:r>
      <w:r w:rsidR="006B0C39">
        <w:t>,</w:t>
      </w:r>
      <w:r w:rsidR="002B5803">
        <w:t xml:space="preserve"> </w:t>
      </w:r>
      <w:r w:rsidR="006B0C39">
        <w:t xml:space="preserve">conforme indicado na </w:t>
      </w:r>
      <w:r w:rsidR="006B0C39">
        <w:fldChar w:fldCharType="begin"/>
      </w:r>
      <w:r w:rsidR="006B0C39">
        <w:instrText xml:space="preserve"> REF _Ref10443806 \h </w:instrText>
      </w:r>
      <w:r w:rsidR="006B0C39">
        <w:fldChar w:fldCharType="separate"/>
      </w:r>
      <w:r w:rsidR="002361C5">
        <w:t xml:space="preserve">Figura </w:t>
      </w:r>
      <w:r w:rsidR="002361C5">
        <w:rPr>
          <w:noProof/>
        </w:rPr>
        <w:t>3</w:t>
      </w:r>
      <w:r w:rsidR="006B0C39">
        <w:fldChar w:fldCharType="end"/>
      </w:r>
      <w:r w:rsidR="006B0C39">
        <w:t xml:space="preserve"> </w:t>
      </w:r>
      <w:r w:rsidR="002B5803">
        <w:t>(PETOVELLO, 2013).</w:t>
      </w:r>
    </w:p>
    <w:p w:rsidR="006B0C39" w:rsidRDefault="006B0C39" w:rsidP="00367AA4">
      <w:pPr>
        <w:pStyle w:val="Legenda"/>
      </w:pPr>
      <w:bookmarkStart w:id="38" w:name="_Ref10443806"/>
      <w:bookmarkStart w:id="39" w:name="_Ref10443802"/>
      <w:bookmarkStart w:id="40" w:name="_Toc10481440"/>
      <w:r>
        <w:lastRenderedPageBreak/>
        <w:t xml:space="preserve">Figura </w:t>
      </w:r>
      <w:fldSimple w:instr=" SEQ Figura \* ARABIC ">
        <w:r w:rsidR="00367AA4">
          <w:rPr>
            <w:noProof/>
          </w:rPr>
          <w:t>3</w:t>
        </w:r>
      </w:fldSimple>
      <w:bookmarkEnd w:id="38"/>
      <w:r>
        <w:t xml:space="preserve"> – Erros atmosféricos em relação a distância</w:t>
      </w:r>
      <w:bookmarkEnd w:id="39"/>
      <w:bookmarkEnd w:id="40"/>
    </w:p>
    <w:p w:rsidR="006B0C39" w:rsidRDefault="006B0C39" w:rsidP="00ED3919">
      <w:pPr>
        <w:keepNext/>
        <w:ind w:firstLine="0"/>
        <w:jc w:val="center"/>
      </w:pPr>
      <w:r>
        <w:rPr>
          <w:noProof/>
        </w:rPr>
        <w:drawing>
          <wp:inline distT="0" distB="0" distL="0" distR="0">
            <wp:extent cx="3421324" cy="4320000"/>
            <wp:effectExtent l="0" t="0" r="8255" b="444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1324" cy="4320000"/>
                    </a:xfrm>
                    <a:prstGeom prst="rect">
                      <a:avLst/>
                    </a:prstGeom>
                    <a:noFill/>
                    <a:ln>
                      <a:noFill/>
                    </a:ln>
                  </pic:spPr>
                </pic:pic>
              </a:graphicData>
            </a:graphic>
          </wp:inline>
        </w:drawing>
      </w:r>
    </w:p>
    <w:p w:rsidR="006B0C39" w:rsidRDefault="006B0C39" w:rsidP="006B0C39">
      <w:pPr>
        <w:keepNext/>
        <w:ind w:firstLine="0"/>
      </w:pPr>
      <w:r w:rsidRPr="006B0C39">
        <w:t xml:space="preserve">Fonte: </w:t>
      </w:r>
      <w:r>
        <w:t xml:space="preserve">Adaptada de </w:t>
      </w:r>
      <w:proofErr w:type="spellStart"/>
      <w:r>
        <w:t>Petovello</w:t>
      </w:r>
      <w:proofErr w:type="spellEnd"/>
      <w:r>
        <w:t>, 2013</w:t>
      </w:r>
    </w:p>
    <w:p w:rsidR="002B5803" w:rsidRDefault="002B5803" w:rsidP="0077075E">
      <w:proofErr w:type="spellStart"/>
      <w:r>
        <w:t>Monico</w:t>
      </w:r>
      <w:proofErr w:type="spellEnd"/>
      <w:r>
        <w:t xml:space="preserve"> define dois domínios de correção para o posicionamento diferencial, sendo estes o domínio das posições, ao correlacionar as coordenadas geradas pelos dois receptores; e no domínio das observações, que correlaciona as pseudodistância observadas.</w:t>
      </w:r>
    </w:p>
    <w:p w:rsidR="0077075E" w:rsidRDefault="0077075E" w:rsidP="0077075E">
      <w:pPr>
        <w:pStyle w:val="Ttulo4"/>
      </w:pPr>
      <w:bookmarkStart w:id="41" w:name="_Toc10507191"/>
      <w:r>
        <w:t>Correção no dom</w:t>
      </w:r>
      <w:r w:rsidR="009F22D3">
        <w:t>í</w:t>
      </w:r>
      <w:r>
        <w:t>n</w:t>
      </w:r>
      <w:r w:rsidR="009F22D3">
        <w:t>i</w:t>
      </w:r>
      <w:r>
        <w:t>o das posições</w:t>
      </w:r>
      <w:bookmarkEnd w:id="41"/>
    </w:p>
    <w:p w:rsidR="002B5803" w:rsidRPr="002B5803" w:rsidRDefault="002B5803" w:rsidP="002B5803">
      <w:r>
        <w:t xml:space="preserve">A correlação entre a estação-base e o usuário é realizada através da diferença das coordenadas mensuradas na estação-base com seus valores de referência. Esta diferença é então aplicada nas coordenadas geradas pelo usuário para reduzir os erros do levantamento. </w:t>
      </w:r>
      <w:r w:rsidR="00E95149">
        <w:t xml:space="preserve">A eficácia deste método está diretamente relacionada com a mesma constelação de satélites sendo rastreadas pela estação-base e pelo usuário. Este método era o mais simples para se corrigir a disponibilidade seletiva quando esta estava ativada </w:t>
      </w:r>
      <w:r w:rsidR="00E95149">
        <w:fldChar w:fldCharType="begin" w:fldLock="1"/>
      </w:r>
      <w:r w:rsidR="00E95149">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rsidR="00E95149">
        <w:fldChar w:fldCharType="separate"/>
      </w:r>
      <w:r w:rsidR="00E95149" w:rsidRPr="00A65C9A">
        <w:rPr>
          <w:noProof/>
        </w:rPr>
        <w:t>(MONICO, 2008)</w:t>
      </w:r>
      <w:r w:rsidR="00E95149">
        <w:fldChar w:fldCharType="end"/>
      </w:r>
      <w:r w:rsidR="00E95149">
        <w:t>.</w:t>
      </w:r>
    </w:p>
    <w:p w:rsidR="0077075E" w:rsidRDefault="0077075E" w:rsidP="0077075E">
      <w:pPr>
        <w:pStyle w:val="Ttulo4"/>
      </w:pPr>
      <w:bookmarkStart w:id="42" w:name="_Toc10507192"/>
      <w:r w:rsidRPr="00EE4F67">
        <w:lastRenderedPageBreak/>
        <w:t xml:space="preserve">Correção </w:t>
      </w:r>
      <w:r>
        <w:t>no domínio das observações</w:t>
      </w:r>
      <w:bookmarkEnd w:id="42"/>
    </w:p>
    <w:p w:rsidR="002B5803" w:rsidRDefault="002B5803" w:rsidP="002B5803">
      <w:r>
        <w:t>A correçã</w:t>
      </w:r>
      <w:r w:rsidR="00E95149">
        <w:t xml:space="preserve">o direta das observações se faz o melhor método para o posicionamento diferencial pois não depender da mesma constelação de satélites ser rastreada pelos dois receptores. As observações dos satélites que um receptor não tenha rastreado são descartadas </w:t>
      </w:r>
      <w:r w:rsidR="00E969A0">
        <w:t>das correções.</w:t>
      </w:r>
    </w:p>
    <w:p w:rsidR="00E969A0" w:rsidRPr="002B5803" w:rsidRDefault="00E969A0" w:rsidP="002B5803">
      <w:r>
        <w:t xml:space="preserve">A simples diferença entre os satélites permite que </w:t>
      </w:r>
      <w:r w:rsidR="00AB0453">
        <w:t xml:space="preserve">os erros do relógio do satélite sejam eliminados, uma vez que esta variável é a mesma para os dois receptores. Os erros de órbita do satélite, erros ionosféricos e troposféricos são reduzidos neste processo </w:t>
      </w:r>
      <w:r w:rsidR="00AB0453">
        <w:fldChar w:fldCharType="begin" w:fldLock="1"/>
      </w:r>
      <w:r w:rsidR="00AB0453">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rsidR="00AB0453">
        <w:fldChar w:fldCharType="separate"/>
      </w:r>
      <w:r w:rsidR="00AB0453" w:rsidRPr="00A65C9A">
        <w:rPr>
          <w:noProof/>
        </w:rPr>
        <w:t>(MONICO, 2008)</w:t>
      </w:r>
      <w:r w:rsidR="00AB0453">
        <w:fldChar w:fldCharType="end"/>
      </w:r>
      <w:r w:rsidR="00AB0453">
        <w:t>.</w:t>
      </w:r>
    </w:p>
    <w:p w:rsidR="009252C1" w:rsidRDefault="007A63F0" w:rsidP="009252C1">
      <w:pPr>
        <w:pStyle w:val="Ttulo3"/>
      </w:pPr>
      <w:bookmarkStart w:id="43" w:name="_Toc10507193"/>
      <w:r>
        <w:t>Filtragem</w:t>
      </w:r>
      <w:r w:rsidR="00DE3F80">
        <w:t xml:space="preserve"> da Pseudodistância</w:t>
      </w:r>
      <w:bookmarkEnd w:id="43"/>
    </w:p>
    <w:p w:rsidR="00F8144E" w:rsidRDefault="00582AED" w:rsidP="009252C1">
      <w:r>
        <w:t xml:space="preserve">A observação da pseudodistância é extremamente ruidosa quando comparada com a observação da fase, entretanto é absoluta e independe da perda de ciclos ao longo do levantamento. Desta forma, podemos combinar a suave observação da fase para filtrar o ruído da pseudodistância por um fator da ordem de 0,7 em relação a observação original </w:t>
      </w:r>
      <w:r>
        <w:fldChar w:fldCharType="begin" w:fldLock="1"/>
      </w:r>
      <w:r>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fldChar w:fldCharType="separate"/>
      </w:r>
      <w:r w:rsidRPr="00A65C9A">
        <w:rPr>
          <w:noProof/>
        </w:rPr>
        <w:t>(MONICO, 2008)</w:t>
      </w:r>
      <w:r>
        <w:fldChar w:fldCharType="end"/>
      </w:r>
      <w:r>
        <w:t>.</w:t>
      </w:r>
    </w:p>
    <w:p w:rsidR="00582AED" w:rsidRDefault="00582AED" w:rsidP="00367AA4">
      <w:pPr>
        <w:pStyle w:val="Legenda"/>
      </w:pPr>
      <w:bookmarkStart w:id="44" w:name="_Toc10481441"/>
      <w:r>
        <w:t xml:space="preserve">Figura </w:t>
      </w:r>
      <w:fldSimple w:instr=" SEQ Figura \* ARABIC ">
        <w:r w:rsidR="00367AA4">
          <w:rPr>
            <w:noProof/>
          </w:rPr>
          <w:t>4</w:t>
        </w:r>
      </w:fldSimple>
      <w:r>
        <w:t xml:space="preserve"> – Filtragem da pseudodistância</w:t>
      </w:r>
      <w:bookmarkEnd w:id="44"/>
    </w:p>
    <w:p w:rsidR="00582AED" w:rsidRDefault="00582AED" w:rsidP="00582AED">
      <w:pPr>
        <w:keepNext/>
        <w:ind w:firstLine="0"/>
        <w:jc w:val="center"/>
      </w:pPr>
      <w:r>
        <w:rPr>
          <w:noProof/>
        </w:rPr>
        <w:drawing>
          <wp:inline distT="0" distB="0" distL="0" distR="0">
            <wp:extent cx="5752465" cy="3434080"/>
            <wp:effectExtent l="0" t="0" r="63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2465" cy="3434080"/>
                    </a:xfrm>
                    <a:prstGeom prst="rect">
                      <a:avLst/>
                    </a:prstGeom>
                    <a:noFill/>
                    <a:ln>
                      <a:noFill/>
                    </a:ln>
                  </pic:spPr>
                </pic:pic>
              </a:graphicData>
            </a:graphic>
          </wp:inline>
        </w:drawing>
      </w:r>
    </w:p>
    <w:p w:rsidR="00582AED" w:rsidRDefault="00582AED" w:rsidP="00582AED">
      <w:pPr>
        <w:keepNext/>
        <w:ind w:firstLine="0"/>
      </w:pPr>
      <w:r w:rsidRPr="006B0C39">
        <w:t xml:space="preserve">Fonte: </w:t>
      </w:r>
      <w:r>
        <w:t xml:space="preserve">Adaptada de </w:t>
      </w:r>
      <w:proofErr w:type="spellStart"/>
      <w:r>
        <w:t>Petovello</w:t>
      </w:r>
      <w:proofErr w:type="spellEnd"/>
      <w:r>
        <w:t>, 2013</w:t>
      </w:r>
    </w:p>
    <w:p w:rsidR="00465B9A" w:rsidRDefault="00465B9A" w:rsidP="00465B9A"/>
    <w:p w:rsidR="00465B9A" w:rsidRDefault="00752BF8" w:rsidP="00465B9A">
      <w:r>
        <w:lastRenderedPageBreak/>
        <w:t xml:space="preserve">A filtragem se baseia em determinar um fator de peso para a observação de um determinado satélite. O peso da pseudodistância observada para este se inicia com o valor 1 e vai reduzindo até chegar um mínimo de 0,01. Em contrapartida, a pseudodistância filtrada aumenta o seu peso proporcionalmente à redução do peso da pseudodistância observada. Este processo é interrompido caso o satélite deixe de ser rastreado por ao menos um instante de tempo, e é reiniciado quando este voltar a ser observado. A equação de filtragem pela observação da fase adaptada de </w:t>
      </w:r>
      <w:proofErr w:type="spellStart"/>
      <w:r w:rsidR="00465B9A">
        <w:t>Petovello</w:t>
      </w:r>
      <w:proofErr w:type="spellEnd"/>
      <w:r>
        <w:t xml:space="preserve"> é definida como</w:t>
      </w:r>
      <w:r w:rsidR="00465B9A">
        <w:t>:</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465B9A" w:rsidTr="00E030BD">
        <w:tc>
          <w:tcPr>
            <w:tcW w:w="8217" w:type="dxa"/>
          </w:tcPr>
          <w:p w:rsidR="00465B9A" w:rsidRPr="00F8144E" w:rsidRDefault="00F21888" w:rsidP="00E030BD">
            <w:pPr>
              <w:rPr>
                <w:rFonts w:cs="Arial"/>
              </w:rPr>
            </w:pPr>
            <m:oMathPara>
              <m:oMath>
                <m:sSub>
                  <m:sSubPr>
                    <m:ctrlPr>
                      <w:rPr>
                        <w:rFonts w:ascii="Cambria Math" w:hAnsi="Cambria Math" w:cs="Arial"/>
                        <w:bCs/>
                        <w:i/>
                        <w:iCs/>
                      </w:rPr>
                    </m:ctrlPr>
                  </m:sSubPr>
                  <m:e>
                    <m:r>
                      <m:rPr>
                        <m:nor/>
                      </m:rPr>
                      <w:rPr>
                        <w:rFonts w:cs="Arial"/>
                        <w:bCs/>
                      </w:rPr>
                      <m:t>P̃</m:t>
                    </m:r>
                  </m:e>
                  <m:sub>
                    <m:r>
                      <m:rPr>
                        <m:sty m:val="p"/>
                      </m:rPr>
                      <w:rPr>
                        <w:rFonts w:ascii="Cambria Math" w:hAnsi="Cambria Math" w:cs="Arial"/>
                      </w:rPr>
                      <m:t>k</m:t>
                    </m:r>
                  </m:sub>
                </m:sSub>
                <m:r>
                  <m:rPr>
                    <m:sty m:val="p"/>
                  </m:rPr>
                  <w:rPr>
                    <w:rFonts w:ascii="Cambria Math" w:hAnsi="Cambria Math" w:cs="Arial"/>
                  </w:rPr>
                  <m:t>=</m:t>
                </m:r>
                <m:sSub>
                  <m:sSubPr>
                    <m:ctrlPr>
                      <w:rPr>
                        <w:rFonts w:ascii="Cambria Math" w:hAnsi="Cambria Math" w:cs="Arial"/>
                        <w:bCs/>
                        <w:i/>
                        <w:iCs/>
                      </w:rPr>
                    </m:ctrlPr>
                  </m:sSubPr>
                  <m:e>
                    <m:r>
                      <m:rPr>
                        <m:sty m:val="p"/>
                      </m:rPr>
                      <w:rPr>
                        <w:rFonts w:ascii="Cambria Math" w:hAnsi="Cambria Math" w:cs="Arial"/>
                      </w:rPr>
                      <m:t>W</m:t>
                    </m:r>
                  </m:e>
                  <m:sub>
                    <m:r>
                      <m:rPr>
                        <m:sty m:val="p"/>
                      </m:rPr>
                      <w:rPr>
                        <w:rFonts w:ascii="Cambria Math" w:hAnsi="Cambria Math" w:cs="Arial"/>
                      </w:rPr>
                      <m:t>P,k</m:t>
                    </m:r>
                  </m:sub>
                </m:sSub>
                <m:r>
                  <m:rPr>
                    <m:sty m:val="p"/>
                  </m:rPr>
                  <w:rPr>
                    <w:rFonts w:ascii="Cambria Math" w:hAnsi="Cambria Math" w:cs="Arial"/>
                  </w:rPr>
                  <m:t>×</m:t>
                </m:r>
                <m:sSub>
                  <m:sSubPr>
                    <m:ctrlPr>
                      <w:rPr>
                        <w:rFonts w:ascii="Cambria Math" w:hAnsi="Cambria Math" w:cs="Arial"/>
                        <w:bCs/>
                        <w:i/>
                        <w:iCs/>
                      </w:rPr>
                    </m:ctrlPr>
                  </m:sSubPr>
                  <m:e>
                    <m:r>
                      <m:rPr>
                        <m:sty m:val="p"/>
                      </m:rPr>
                      <w:rPr>
                        <w:rFonts w:ascii="Cambria Math" w:hAnsi="Cambria Math" w:cs="Arial"/>
                      </w:rPr>
                      <m:t>P</m:t>
                    </m:r>
                  </m:e>
                  <m:sub>
                    <m:r>
                      <m:rPr>
                        <m:sty m:val="p"/>
                      </m:rPr>
                      <w:rPr>
                        <w:rFonts w:ascii="Cambria Math" w:hAnsi="Cambria Math" w:cs="Arial"/>
                      </w:rPr>
                      <m:t>k</m:t>
                    </m:r>
                  </m:sub>
                </m:sSub>
                <m:r>
                  <m:rPr>
                    <m:sty m:val="p"/>
                  </m:rPr>
                  <w:rPr>
                    <w:rFonts w:ascii="Cambria Math" w:hAnsi="Cambria Math" w:cs="Arial"/>
                  </w:rPr>
                  <m:t>+(1-</m:t>
                </m:r>
                <m:sSub>
                  <m:sSubPr>
                    <m:ctrlPr>
                      <w:rPr>
                        <w:rFonts w:ascii="Cambria Math" w:hAnsi="Cambria Math" w:cs="Arial"/>
                        <w:bCs/>
                        <w:i/>
                        <w:iCs/>
                      </w:rPr>
                    </m:ctrlPr>
                  </m:sSubPr>
                  <m:e>
                    <m:r>
                      <m:rPr>
                        <m:sty m:val="p"/>
                      </m:rPr>
                      <w:rPr>
                        <w:rFonts w:ascii="Cambria Math" w:hAnsi="Cambria Math" w:cs="Arial"/>
                      </w:rPr>
                      <m:t>W</m:t>
                    </m:r>
                  </m:e>
                  <m:sub>
                    <m:r>
                      <m:rPr>
                        <m:sty m:val="p"/>
                      </m:rPr>
                      <w:rPr>
                        <w:rFonts w:ascii="Cambria Math" w:hAnsi="Cambria Math"/>
                      </w:rPr>
                      <m:t>P</m:t>
                    </m:r>
                    <m:r>
                      <m:rPr>
                        <m:sty m:val="p"/>
                      </m:rPr>
                      <w:rPr>
                        <w:rFonts w:ascii="Cambria Math" w:hAnsi="Cambria Math" w:cs="Arial"/>
                      </w:rPr>
                      <m:t>,k</m:t>
                    </m:r>
                  </m:sub>
                </m:sSub>
                <m:r>
                  <m:rPr>
                    <m:sty m:val="p"/>
                  </m:rPr>
                  <w:rPr>
                    <w:rFonts w:ascii="Cambria Math" w:hAnsi="Cambria Math" w:cs="Arial"/>
                  </w:rPr>
                  <m:t>)×</m:t>
                </m:r>
                <m:d>
                  <m:dPr>
                    <m:begChr m:val="["/>
                    <m:endChr m:val="]"/>
                    <m:ctrlPr>
                      <w:rPr>
                        <w:rFonts w:ascii="Cambria Math" w:hAnsi="Cambria Math" w:cs="Arial"/>
                        <w:bCs/>
                      </w:rPr>
                    </m:ctrlPr>
                  </m:dPr>
                  <m:e>
                    <m:sSub>
                      <m:sSubPr>
                        <m:ctrlPr>
                          <w:rPr>
                            <w:rFonts w:ascii="Cambria Math" w:hAnsi="Cambria Math" w:cs="Arial"/>
                            <w:bCs/>
                            <w:i/>
                            <w:iCs/>
                          </w:rPr>
                        </m:ctrlPr>
                      </m:sSubPr>
                      <m:e>
                        <m:r>
                          <m:rPr>
                            <m:nor/>
                          </m:rPr>
                          <w:rPr>
                            <w:rFonts w:cs="Arial"/>
                            <w:bCs/>
                          </w:rPr>
                          <m:t>P̃</m:t>
                        </m:r>
                      </m:e>
                      <m:sub>
                        <m:r>
                          <w:rPr>
                            <w:rFonts w:ascii="Cambria Math" w:hAnsi="Cambria Math" w:cs="Arial"/>
                          </w:rPr>
                          <m:t>k</m:t>
                        </m:r>
                        <m:r>
                          <m:rPr>
                            <m:sty m:val="p"/>
                          </m:rPr>
                          <w:rPr>
                            <w:rFonts w:ascii="Cambria Math" w:hAnsi="Cambria Math" w:cs="Arial"/>
                          </w:rPr>
                          <m:t>-1</m:t>
                        </m:r>
                      </m:sub>
                    </m:sSub>
                    <m:r>
                      <w:rPr>
                        <w:rFonts w:ascii="Cambria Math" w:hAnsi="Cambria Math" w:cs="Arial"/>
                      </w:rPr>
                      <m:t>+</m:t>
                    </m:r>
                    <m:d>
                      <m:dPr>
                        <m:ctrlPr>
                          <w:rPr>
                            <w:rFonts w:ascii="Cambria Math" w:hAnsi="Cambria Math" w:cs="Arial"/>
                            <w:bCs/>
                            <w:i/>
                            <w:iCs/>
                          </w:rPr>
                        </m:ctrlPr>
                      </m:dPr>
                      <m:e>
                        <m:sSub>
                          <m:sSubPr>
                            <m:ctrlPr>
                              <w:rPr>
                                <w:rFonts w:ascii="Cambria Math" w:hAnsi="Cambria Math" w:cs="Arial"/>
                                <w:bCs/>
                                <w:i/>
                                <w:iCs/>
                              </w:rPr>
                            </m:ctrlPr>
                          </m:sSubPr>
                          <m:e>
                            <m:r>
                              <m:rPr>
                                <m:sty m:val="p"/>
                              </m:rPr>
                              <w:rPr>
                                <w:rFonts w:ascii="Cambria Math" w:hAnsi="Cambria Math"/>
                              </w:rPr>
                              <m:t>Φ</m:t>
                            </m:r>
                          </m:e>
                          <m:sub>
                            <m:r>
                              <w:rPr>
                                <w:rFonts w:ascii="Cambria Math" w:hAnsi="Cambria Math" w:cs="Arial"/>
                              </w:rPr>
                              <m:t>k</m:t>
                            </m:r>
                          </m:sub>
                        </m:sSub>
                        <m:r>
                          <w:rPr>
                            <w:rFonts w:ascii="Cambria Math" w:hAnsi="Cambria Math" w:cs="Arial"/>
                          </w:rPr>
                          <m:t>-</m:t>
                        </m:r>
                        <m:sSub>
                          <m:sSubPr>
                            <m:ctrlPr>
                              <w:rPr>
                                <w:rFonts w:ascii="Cambria Math" w:hAnsi="Cambria Math" w:cs="Arial"/>
                                <w:bCs/>
                                <w:i/>
                                <w:iCs/>
                              </w:rPr>
                            </m:ctrlPr>
                          </m:sSubPr>
                          <m:e>
                            <m:r>
                              <m:rPr>
                                <m:sty m:val="p"/>
                              </m:rPr>
                              <w:rPr>
                                <w:rFonts w:ascii="Cambria Math" w:hAnsi="Cambria Math"/>
                              </w:rPr>
                              <m:t>Φ</m:t>
                            </m:r>
                          </m:e>
                          <m:sub>
                            <m:r>
                              <w:rPr>
                                <w:rFonts w:ascii="Cambria Math" w:hAnsi="Cambria Math" w:cs="Arial"/>
                              </w:rPr>
                              <m:t>k</m:t>
                            </m:r>
                            <m:r>
                              <m:rPr>
                                <m:sty m:val="p"/>
                              </m:rPr>
                              <w:rPr>
                                <w:rFonts w:ascii="Cambria Math" w:hAnsi="Cambria Math" w:cs="Arial"/>
                              </w:rPr>
                              <m:t>-1</m:t>
                            </m:r>
                          </m:sub>
                        </m:sSub>
                      </m:e>
                    </m:d>
                  </m:e>
                </m:d>
              </m:oMath>
            </m:oMathPara>
          </w:p>
        </w:tc>
        <w:tc>
          <w:tcPr>
            <w:tcW w:w="850" w:type="dxa"/>
          </w:tcPr>
          <w:p w:rsidR="00465B9A" w:rsidRDefault="00465B9A" w:rsidP="00E030BD">
            <w:pPr>
              <w:ind w:firstLine="0"/>
              <w:jc w:val="right"/>
              <w:rPr>
                <w:rFonts w:cs="Arial"/>
              </w:rPr>
            </w:pPr>
            <w:bookmarkStart w:id="45" w:name="_Ref10448012"/>
            <w:r>
              <w:rPr>
                <w:bCs/>
                <w:iCs/>
              </w:rPr>
              <w:t>(</w:t>
            </w:r>
            <w:fldSimple w:instr=" SEQ Equação \* ARABIC ">
              <w:r w:rsidR="002361C5">
                <w:rPr>
                  <w:noProof/>
                </w:rPr>
                <w:t>7</w:t>
              </w:r>
            </w:fldSimple>
            <w:r>
              <w:rPr>
                <w:bCs/>
                <w:iCs/>
              </w:rPr>
              <w:t>)</w:t>
            </w:r>
            <w:bookmarkEnd w:id="45"/>
          </w:p>
        </w:tc>
      </w:tr>
    </w:tbl>
    <w:p w:rsidR="00465B9A" w:rsidRDefault="00465B9A" w:rsidP="00465B9A">
      <w:r>
        <w:t>Onde:</w:t>
      </w:r>
    </w:p>
    <w:p w:rsidR="00465B9A" w:rsidRPr="00F8144E" w:rsidRDefault="00F21888" w:rsidP="00465B9A">
      <w:pPr>
        <w:rPr>
          <w:rFonts w:cs="Arial"/>
        </w:rPr>
      </w:pPr>
      <m:oMath>
        <m:sSub>
          <m:sSubPr>
            <m:ctrlPr>
              <w:rPr>
                <w:rFonts w:ascii="Cambria Math" w:hAnsi="Cambria Math" w:cs="Arial"/>
                <w:i/>
                <w:iCs/>
              </w:rPr>
            </m:ctrlPr>
          </m:sSubPr>
          <m:e>
            <m:r>
              <m:rPr>
                <m:nor/>
              </m:rPr>
              <w:rPr>
                <w:rFonts w:cs="Arial"/>
              </w:rPr>
              <m:t>P̃</m:t>
            </m:r>
          </m:e>
          <m:sub>
            <m:r>
              <m:rPr>
                <m:sty m:val="p"/>
              </m:rPr>
              <w:rPr>
                <w:rFonts w:ascii="Cambria Math" w:hAnsi="Cambria Math" w:cs="Arial"/>
              </w:rPr>
              <m:t>k</m:t>
            </m:r>
          </m:sub>
        </m:sSub>
      </m:oMath>
      <w:r w:rsidR="00465B9A">
        <w:rPr>
          <w:rFonts w:cs="Arial"/>
          <w:iCs/>
        </w:rPr>
        <w:t xml:space="preserve"> </w:t>
      </w:r>
      <w:r w:rsidR="00465B9A" w:rsidRPr="00F8144E">
        <w:rPr>
          <w:rFonts w:cs="Arial"/>
        </w:rPr>
        <w:t>= Pseudodistância filtrada no instante k (m)</w:t>
      </w:r>
    </w:p>
    <w:p w:rsidR="00465B9A" w:rsidRPr="00F8144E" w:rsidRDefault="00F21888" w:rsidP="00465B9A">
      <w:pPr>
        <w:rPr>
          <w:rFonts w:cs="Arial"/>
        </w:rPr>
      </w:pPr>
      <m:oMath>
        <m:sSub>
          <m:sSubPr>
            <m:ctrlPr>
              <w:rPr>
                <w:rFonts w:ascii="Cambria Math" w:hAnsi="Cambria Math" w:cs="Arial"/>
                <w:i/>
                <w:iCs/>
              </w:rPr>
            </m:ctrlPr>
          </m:sSubPr>
          <m:e>
            <m:r>
              <m:rPr>
                <m:sty m:val="p"/>
              </m:rPr>
              <w:rPr>
                <w:rFonts w:ascii="Cambria Math" w:hAnsi="Cambria Math" w:cs="Arial"/>
              </w:rPr>
              <m:t>W</m:t>
            </m:r>
          </m:e>
          <m:sub>
            <m:r>
              <m:rPr>
                <m:sty m:val="p"/>
              </m:rPr>
              <w:rPr>
                <w:rFonts w:ascii="Cambria Math" w:hAnsi="Cambria Math" w:cs="Arial"/>
              </w:rPr>
              <m:t>P,k</m:t>
            </m:r>
          </m:sub>
        </m:sSub>
      </m:oMath>
      <w:r w:rsidR="00465B9A">
        <w:rPr>
          <w:rFonts w:cs="Arial"/>
          <w:iCs/>
        </w:rPr>
        <w:t xml:space="preserve"> </w:t>
      </w:r>
      <w:r w:rsidR="00465B9A" w:rsidRPr="00F8144E">
        <w:rPr>
          <w:rFonts w:cs="Arial"/>
        </w:rPr>
        <w:t>= Peso da pseudodistância medida no instante k (mín. recomendado 0,01)</w:t>
      </w:r>
    </w:p>
    <w:p w:rsidR="00465B9A" w:rsidRPr="00F8144E" w:rsidRDefault="00F21888" w:rsidP="00752BF8">
      <w:pPr>
        <w:rPr>
          <w:rFonts w:cs="Arial"/>
        </w:rPr>
      </w:pPr>
      <m:oMath>
        <m:sSub>
          <m:sSubPr>
            <m:ctrlPr>
              <w:rPr>
                <w:rFonts w:ascii="Cambria Math" w:hAnsi="Cambria Math" w:cs="Arial"/>
                <w:i/>
                <w:iCs/>
              </w:rPr>
            </m:ctrlPr>
          </m:sSubPr>
          <m:e>
            <m:r>
              <m:rPr>
                <m:sty m:val="p"/>
              </m:rPr>
              <w:rPr>
                <w:rFonts w:ascii="Cambria Math" w:hAnsi="Cambria Math" w:cs="Arial"/>
              </w:rPr>
              <m:t>P</m:t>
            </m:r>
          </m:e>
          <m:sub>
            <m:r>
              <m:rPr>
                <m:sty m:val="p"/>
              </m:rPr>
              <w:rPr>
                <w:rFonts w:ascii="Cambria Math" w:hAnsi="Cambria Math" w:cs="Arial"/>
              </w:rPr>
              <m:t>k</m:t>
            </m:r>
          </m:sub>
        </m:sSub>
      </m:oMath>
      <w:r w:rsidR="00465B9A" w:rsidRPr="00F8144E">
        <w:rPr>
          <w:rFonts w:cs="Arial"/>
        </w:rPr>
        <w:t xml:space="preserve"> = Pseudodistância me</w:t>
      </w:r>
      <w:proofErr w:type="spellStart"/>
      <w:r w:rsidR="00465B9A" w:rsidRPr="00F8144E">
        <w:rPr>
          <w:rFonts w:cs="Arial"/>
        </w:rPr>
        <w:t>dida</w:t>
      </w:r>
      <w:proofErr w:type="spellEnd"/>
      <w:r w:rsidR="00465B9A" w:rsidRPr="00F8144E">
        <w:rPr>
          <w:rFonts w:cs="Arial"/>
        </w:rPr>
        <w:t xml:space="preserve"> (m)</w:t>
      </w:r>
    </w:p>
    <w:p w:rsidR="00465B9A" w:rsidRPr="00F8144E" w:rsidRDefault="00F21888" w:rsidP="00465B9A">
      <w:pPr>
        <w:rPr>
          <w:rFonts w:cs="Arial"/>
        </w:rPr>
      </w:pPr>
      <m:oMath>
        <m:sSub>
          <m:sSubPr>
            <m:ctrlPr>
              <w:rPr>
                <w:rFonts w:ascii="Cambria Math" w:hAnsi="Cambria Math" w:cs="Arial"/>
                <w:i/>
                <w:iCs/>
              </w:rPr>
            </m:ctrlPr>
          </m:sSubPr>
          <m:e>
            <m:r>
              <m:rPr>
                <m:nor/>
              </m:rPr>
              <w:rPr>
                <w:rFonts w:cs="Arial"/>
              </w:rPr>
              <m:t>P̃</m:t>
            </m:r>
          </m:e>
          <m:sub>
            <m:r>
              <m:rPr>
                <m:sty m:val="p"/>
              </m:rPr>
              <w:rPr>
                <w:rFonts w:ascii="Cambria Math" w:hAnsi="Cambria Math" w:cs="Arial"/>
              </w:rPr>
              <m:t>k</m:t>
            </m:r>
            <m:r>
              <w:rPr>
                <w:rFonts w:ascii="Cambria Math" w:hAnsi="Cambria Math" w:cs="Arial"/>
              </w:rPr>
              <m:t>-1</m:t>
            </m:r>
          </m:sub>
        </m:sSub>
      </m:oMath>
      <w:r w:rsidR="00465B9A">
        <w:rPr>
          <w:rFonts w:cs="Arial"/>
          <w:iCs/>
        </w:rPr>
        <w:t xml:space="preserve"> </w:t>
      </w:r>
      <w:r w:rsidR="00465B9A" w:rsidRPr="00F8144E">
        <w:rPr>
          <w:rFonts w:cs="Arial"/>
        </w:rPr>
        <w:t xml:space="preserve">= Pseudodistância filtrada do instante k-1(m) </w:t>
      </w:r>
    </w:p>
    <w:p w:rsidR="00465B9A" w:rsidRPr="00F8144E" w:rsidRDefault="00F21888" w:rsidP="00465B9A">
      <w:pPr>
        <w:rPr>
          <w:rFonts w:cs="Arial"/>
        </w:rPr>
      </w:pPr>
      <m:oMath>
        <m:sSub>
          <m:sSubPr>
            <m:ctrlPr>
              <w:rPr>
                <w:rFonts w:ascii="Cambria Math" w:hAnsi="Cambria Math" w:cs="Arial"/>
                <w:bCs/>
                <w:i/>
                <w:iCs/>
              </w:rPr>
            </m:ctrlPr>
          </m:sSubPr>
          <m:e>
            <m:r>
              <m:rPr>
                <m:sty m:val="p"/>
              </m:rPr>
              <w:rPr>
                <w:rFonts w:ascii="Cambria Math" w:hAnsi="Cambria Math"/>
              </w:rPr>
              <m:t>Φ</m:t>
            </m:r>
          </m:e>
          <m:sub>
            <m:r>
              <w:rPr>
                <w:rFonts w:ascii="Cambria Math" w:hAnsi="Cambria Math" w:cs="Arial"/>
              </w:rPr>
              <m:t>k</m:t>
            </m:r>
          </m:sub>
        </m:sSub>
        <m:r>
          <w:rPr>
            <w:rFonts w:ascii="Cambria Math" w:hAnsi="Cambria Math" w:cs="Arial"/>
          </w:rPr>
          <m:t>-</m:t>
        </m:r>
        <m:sSub>
          <m:sSubPr>
            <m:ctrlPr>
              <w:rPr>
                <w:rFonts w:ascii="Cambria Math" w:hAnsi="Cambria Math" w:cs="Arial"/>
                <w:bCs/>
                <w:i/>
                <w:iCs/>
              </w:rPr>
            </m:ctrlPr>
          </m:sSubPr>
          <m:e>
            <m:r>
              <m:rPr>
                <m:sty m:val="p"/>
              </m:rPr>
              <w:rPr>
                <w:rFonts w:ascii="Cambria Math" w:hAnsi="Cambria Math"/>
              </w:rPr>
              <m:t>Φ</m:t>
            </m:r>
          </m:e>
          <m:sub>
            <m:r>
              <w:rPr>
                <w:rFonts w:ascii="Cambria Math" w:hAnsi="Cambria Math" w:cs="Arial"/>
              </w:rPr>
              <m:t>k</m:t>
            </m:r>
            <m:r>
              <m:rPr>
                <m:sty m:val="p"/>
              </m:rPr>
              <w:rPr>
                <w:rFonts w:ascii="Cambria Math" w:hAnsi="Cambria Math" w:cs="Arial"/>
              </w:rPr>
              <m:t>-1</m:t>
            </m:r>
          </m:sub>
        </m:sSub>
      </m:oMath>
      <w:r w:rsidR="00465B9A">
        <w:rPr>
          <w:rFonts w:cs="Arial"/>
          <w:iCs/>
        </w:rPr>
        <w:t xml:space="preserve"> </w:t>
      </w:r>
      <w:r w:rsidR="00465B9A" w:rsidRPr="00F8144E">
        <w:rPr>
          <w:rFonts w:cs="Arial"/>
        </w:rPr>
        <w:t xml:space="preserve">= </w:t>
      </w:r>
      <w:r w:rsidR="00465B9A">
        <w:rPr>
          <w:rFonts w:cs="Arial"/>
        </w:rPr>
        <w:t>Diferença da fase entre os instantes k e k-1 (m)</w:t>
      </w:r>
    </w:p>
    <w:p w:rsidR="00465B9A" w:rsidRPr="00F8144E" w:rsidRDefault="00465B9A" w:rsidP="00465B9A">
      <w:pPr>
        <w:rPr>
          <w:rFonts w:cs="Arial"/>
        </w:rPr>
      </w:pPr>
      <m:oMath>
        <m:r>
          <m:rPr>
            <m:sty m:val="p"/>
          </m:rPr>
          <w:rPr>
            <w:rFonts w:ascii="Cambria Math" w:hAnsi="Cambria Math" w:cs="Arial"/>
            <w:lang w:val="el-GR"/>
          </w:rPr>
          <m:t>λ</m:t>
        </m:r>
      </m:oMath>
      <w:r w:rsidRPr="00F8144E">
        <w:rPr>
          <w:rFonts w:cs="Arial"/>
        </w:rPr>
        <w:t xml:space="preserve"> = Comprimento de onda (m/ciclos)</w:t>
      </w:r>
    </w:p>
    <w:p w:rsidR="00465B9A" w:rsidRPr="00F8144E" w:rsidRDefault="00465B9A" w:rsidP="00465B9A">
      <w:pPr>
        <w:rPr>
          <w:rFonts w:cs="Arial"/>
        </w:rPr>
      </w:pPr>
      <w:r w:rsidRPr="00F8144E">
        <w:rPr>
          <w:rFonts w:cs="Arial"/>
        </w:rPr>
        <w:sym w:font="Symbol" w:char="F044"/>
      </w:r>
      <w:r w:rsidRPr="00F8144E">
        <w:rPr>
          <w:rFonts w:cs="Arial"/>
        </w:rPr>
        <w:t xml:space="preserve">t = </w:t>
      </w:r>
      <w:proofErr w:type="spellStart"/>
      <w:r w:rsidRPr="00F8144E">
        <w:rPr>
          <w:rFonts w:cs="Arial"/>
        </w:rPr>
        <w:t>t</w:t>
      </w:r>
      <w:r w:rsidRPr="00F8144E">
        <w:rPr>
          <w:rFonts w:cs="Arial"/>
          <w:vertAlign w:val="subscript"/>
        </w:rPr>
        <w:t>k</w:t>
      </w:r>
      <w:proofErr w:type="spellEnd"/>
      <w:r w:rsidRPr="00F8144E">
        <w:rPr>
          <w:rFonts w:cs="Arial"/>
        </w:rPr>
        <w:t xml:space="preserve"> – t</w:t>
      </w:r>
      <w:r w:rsidRPr="00F8144E">
        <w:rPr>
          <w:rFonts w:cs="Arial"/>
          <w:vertAlign w:val="subscript"/>
        </w:rPr>
        <w:t>k-1</w:t>
      </w:r>
      <w:r w:rsidRPr="00F8144E">
        <w:rPr>
          <w:rFonts w:cs="Arial"/>
        </w:rPr>
        <w:t xml:space="preserve"> onde t é o </w:t>
      </w:r>
      <w:r>
        <w:rPr>
          <w:rFonts w:cs="Arial"/>
        </w:rPr>
        <w:t>horário da observação</w:t>
      </w:r>
    </w:p>
    <w:p w:rsidR="00582AED" w:rsidRDefault="00582AED" w:rsidP="009252C1">
      <w:r>
        <w:t xml:space="preserve">No caso da ausência de observações da fase da onda portadora ou de perda de ciclos, o Doppler pode ser utilizado para filtrar a pseudodistância. </w:t>
      </w:r>
      <w:r w:rsidR="00F8144E">
        <w:t xml:space="preserve">O método de filtragem se baseia em utilizar a observação do doppler </w:t>
      </w:r>
      <w:r w:rsidR="00752BF8">
        <w:t>ao longo da variação</w:t>
      </w:r>
      <w:r w:rsidR="00F8144E">
        <w:t xml:space="preserve"> </w:t>
      </w:r>
      <w:r w:rsidR="00752BF8">
        <w:t>de cada instante de tempo</w:t>
      </w:r>
      <w:r w:rsidR="00D13A9A" w:rsidRPr="00D13A9A">
        <w:t xml:space="preserve"> </w:t>
      </w:r>
      <w:r w:rsidR="00D13A9A">
        <w:fldChar w:fldCharType="begin" w:fldLock="1"/>
      </w:r>
      <w:r w:rsidR="00D13A9A">
        <w:instrText>ADDIN CSL_CITATION {"citationItems":[{"id":"ITEM-1","itemData":{"DOI":"10.1007/s10291-015-0512-y","ISBN":"1432-2129 (Electronic)\\r0932-433X (Linking)","ISSN":"15211886","PMID":"22972454","abstract":"BACKGROUND: Patients' readiness to behavioural changes according to the transtheoretical model (TTM) and criteria of treatment outcome are positively associated and have in part already been confirmed. For a stable effect of therapeutic treatment, patients' readiness to change seems indispensable for an independent and active pain management. Thus, in addition to an enhanced quality of life, increasing patients' motivation is a declared objective of the treatment at Dresden's Comprehensive Pain Center. In this study, it was examined how the readiness to change develops in the course of and during the 2 years following the multimodal treatment program. Furthermore, associations between outcome criteria of the treatment and patients' readiness to change were explored. MATERIALS AND METHODS: The database constitutes 169 patients who took part in a 4-week interdisciplinary, partially residential pain treatment. Beside the Freiburg Pain Stages questionnaire (\"Frieburger Fragebogen - Stadien der Bewaltigung chronischer Schmerzen\", FF-STABS), a comprehensive pain diagnostic inventory including the Pain Disability Index (PDI), the SF-36 questionnaire, and the Hospital Anxiety and Depression Scale (HADS) was completed at six different time points (beginning of treatment, end of treatment, booster session after 10 weeks, after 6, 12, and 24 months). The statistical analyses were performed with SPSS 16.0 including nonparametric analyses and variance analyses. RESULTS: Significant differences in the level of readiness to change between the beginning of treatment and all follow-up measures were observed. The average patients' readiness to change was still higher after 2 years than at the first measurement. However, a differentiated consideration revealed a small portion of patients who showed no change or even a reduction of motivation. After an additional week (booster session), the stages of readiness to change remained stable, irrespective of the direction of the previous change. Regarding therapeutic outcome, significant short- and long-term improvements were evident. For single outcome parameters, positive associations with the stages of readiness to change were found. CONCLUSION: The results indicate that the outpatient pain management program favorably affects patients' motivation and general quality of life. This effect also seems to be stable over a long period of time. As not all patients show an improvement in stage of readiness to change, the question ar…","author":[{"dropping-particle":"","family":"Zhou","given":"Zebo","non-dropping-particle":"","parse-names":false,"suffix":""},{"dropping-particle":"","family":"Li","given":"Bofeng","non-dropping-particle":"","parse-names":false,"suffix":""}],"container-title":"GPS Solutions","id":"ITEM-1","issue":"1","issued":{"date-parts":[["2017"]]},"page":"197-210","publisher":"Springer Berlin Heidelberg","title":"Optimal Doppler-aided smoothing strategy for GNSS navigation","type":"article-journal","volume":"21"},"uris":["http://www.mendeley.com/documents/?uuid=3c07803c-70d3-49ee-ad89-7d6db3701db3"]}],"mendeley":{"formattedCitation":"(ZHOU; LI, 2017)","plainTextFormattedCitation":"(ZHOU; LI, 2017)"},"properties":{"noteIndex":0},"schema":"https://github.com/citation-style-language/schema/raw/master/csl-citation.json"}</w:instrText>
      </w:r>
      <w:r w:rsidR="00D13A9A">
        <w:fldChar w:fldCharType="separate"/>
      </w:r>
      <w:r w:rsidR="00D13A9A" w:rsidRPr="00D36678">
        <w:rPr>
          <w:noProof/>
        </w:rPr>
        <w:t>(ZHOU; LI, 2017)</w:t>
      </w:r>
      <w:r w:rsidR="00D13A9A">
        <w:fldChar w:fldCharType="end"/>
      </w:r>
      <w:r w:rsidR="00D13A9A">
        <w:t>.</w:t>
      </w:r>
      <w:r w:rsidR="00752BF8">
        <w:t xml:space="preserve"> A equação </w:t>
      </w:r>
      <w:r w:rsidR="00752BF8">
        <w:fldChar w:fldCharType="begin"/>
      </w:r>
      <w:r w:rsidR="00752BF8">
        <w:instrText xml:space="preserve"> REF _Ref10448012 \h </w:instrText>
      </w:r>
      <w:r w:rsidR="00752BF8">
        <w:fldChar w:fldCharType="separate"/>
      </w:r>
      <w:r w:rsidR="002361C5">
        <w:rPr>
          <w:bCs/>
          <w:iCs/>
        </w:rPr>
        <w:t>(</w:t>
      </w:r>
      <w:r w:rsidR="002361C5">
        <w:rPr>
          <w:noProof/>
        </w:rPr>
        <w:t>7</w:t>
      </w:r>
      <w:r w:rsidR="002361C5">
        <w:rPr>
          <w:bCs/>
          <w:iCs/>
        </w:rPr>
        <w:t>)</w:t>
      </w:r>
      <w:r w:rsidR="00752BF8">
        <w:fldChar w:fldCharType="end"/>
      </w:r>
      <w:r w:rsidR="00752BF8">
        <w:t xml:space="preserve"> pode ser adaptada para o Doppler e ser escrita da seguinte forma:</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50"/>
      </w:tblGrid>
      <w:tr w:rsidR="00F8144E" w:rsidTr="00E030BD">
        <w:tc>
          <w:tcPr>
            <w:tcW w:w="8217" w:type="dxa"/>
          </w:tcPr>
          <w:p w:rsidR="00F8144E" w:rsidRPr="00FB1E37" w:rsidRDefault="00F21888" w:rsidP="00E030BD">
            <w:pPr>
              <w:rPr>
                <w:rFonts w:cs="Arial"/>
                <w:lang w:val="en-US"/>
              </w:rPr>
            </w:pPr>
            <m:oMathPara>
              <m:oMath>
                <m:sSub>
                  <m:sSubPr>
                    <m:ctrlPr>
                      <w:rPr>
                        <w:rFonts w:ascii="Cambria Math" w:hAnsi="Cambria Math" w:cs="Arial"/>
                        <w:bCs/>
                        <w:i/>
                        <w:iCs/>
                      </w:rPr>
                    </m:ctrlPr>
                  </m:sSubPr>
                  <m:e>
                    <m:r>
                      <m:rPr>
                        <m:nor/>
                      </m:rPr>
                      <w:rPr>
                        <w:rFonts w:cs="Arial"/>
                        <w:bCs/>
                        <w:lang w:val="en-US"/>
                      </w:rPr>
                      <m:t>P̃</m:t>
                    </m:r>
                  </m:e>
                  <m:sub>
                    <m:r>
                      <m:rPr>
                        <m:sty m:val="p"/>
                      </m:rPr>
                      <w:rPr>
                        <w:rFonts w:ascii="Cambria Math" w:hAnsi="Cambria Math" w:cs="Arial"/>
                        <w:lang w:val="en-US"/>
                      </w:rPr>
                      <m:t>k</m:t>
                    </m:r>
                  </m:sub>
                </m:sSub>
                <m:r>
                  <m:rPr>
                    <m:sty m:val="p"/>
                  </m:rPr>
                  <w:rPr>
                    <w:rFonts w:ascii="Cambria Math" w:hAnsi="Cambria Math" w:cs="Arial"/>
                    <w:lang w:val="en-US"/>
                  </w:rPr>
                  <m:t>=</m:t>
                </m:r>
                <m:sSub>
                  <m:sSubPr>
                    <m:ctrlPr>
                      <w:rPr>
                        <w:rFonts w:ascii="Cambria Math" w:hAnsi="Cambria Math" w:cs="Arial"/>
                        <w:bCs/>
                        <w:i/>
                        <w:iCs/>
                      </w:rPr>
                    </m:ctrlPr>
                  </m:sSubPr>
                  <m:e>
                    <m:r>
                      <m:rPr>
                        <m:sty m:val="p"/>
                      </m:rPr>
                      <w:rPr>
                        <w:rFonts w:ascii="Cambria Math" w:hAnsi="Cambria Math" w:cs="Arial"/>
                        <w:lang w:val="en-US"/>
                      </w:rPr>
                      <m:t>W</m:t>
                    </m:r>
                  </m:e>
                  <m:sub>
                    <m:r>
                      <m:rPr>
                        <m:sty m:val="p"/>
                      </m:rPr>
                      <w:rPr>
                        <w:rFonts w:ascii="Cambria Math" w:hAnsi="Cambria Math" w:cs="Arial"/>
                        <w:lang w:val="en-US"/>
                      </w:rPr>
                      <m:t>P,k</m:t>
                    </m:r>
                  </m:sub>
                </m:sSub>
                <m:r>
                  <m:rPr>
                    <m:sty m:val="p"/>
                  </m:rPr>
                  <w:rPr>
                    <w:rFonts w:ascii="Cambria Math" w:hAnsi="Cambria Math" w:cs="Arial"/>
                    <w:lang w:val="en-US"/>
                  </w:rPr>
                  <m:t>×</m:t>
                </m:r>
                <m:sSub>
                  <m:sSubPr>
                    <m:ctrlPr>
                      <w:rPr>
                        <w:rFonts w:ascii="Cambria Math" w:hAnsi="Cambria Math" w:cs="Arial"/>
                        <w:bCs/>
                        <w:i/>
                        <w:iCs/>
                      </w:rPr>
                    </m:ctrlPr>
                  </m:sSubPr>
                  <m:e>
                    <m:r>
                      <m:rPr>
                        <m:sty m:val="p"/>
                      </m:rPr>
                      <w:rPr>
                        <w:rFonts w:ascii="Cambria Math" w:hAnsi="Cambria Math" w:cs="Arial"/>
                        <w:lang w:val="en-US"/>
                      </w:rPr>
                      <m:t>P</m:t>
                    </m:r>
                  </m:e>
                  <m:sub>
                    <m:r>
                      <m:rPr>
                        <m:sty m:val="p"/>
                      </m:rPr>
                      <w:rPr>
                        <w:rFonts w:ascii="Cambria Math" w:hAnsi="Cambria Math" w:cs="Arial"/>
                        <w:lang w:val="en-US"/>
                      </w:rPr>
                      <m:t>k</m:t>
                    </m:r>
                  </m:sub>
                </m:sSub>
                <m:r>
                  <w:rPr>
                    <w:rFonts w:ascii="Cambria Math" w:hAnsi="Cambria Math" w:cs="Arial"/>
                    <w:lang w:val="en-US"/>
                  </w:rPr>
                  <m:t>+(1-</m:t>
                </m:r>
                <m:sSub>
                  <m:sSubPr>
                    <m:ctrlPr>
                      <w:rPr>
                        <w:rFonts w:ascii="Cambria Math" w:hAnsi="Cambria Math" w:cs="Arial"/>
                        <w:bCs/>
                        <w:i/>
                        <w:iCs/>
                      </w:rPr>
                    </m:ctrlPr>
                  </m:sSubPr>
                  <m:e>
                    <m:r>
                      <m:rPr>
                        <m:sty m:val="p"/>
                      </m:rPr>
                      <w:rPr>
                        <w:rFonts w:ascii="Cambria Math" w:hAnsi="Cambria Math" w:cs="Arial"/>
                        <w:lang w:val="en-US"/>
                      </w:rPr>
                      <m:t>W</m:t>
                    </m:r>
                  </m:e>
                  <m:sub>
                    <m:r>
                      <m:rPr>
                        <m:sty m:val="p"/>
                      </m:rPr>
                      <w:rPr>
                        <w:rFonts w:ascii="Cambria Math" w:hAnsi="Cambria Math" w:cs="Arial"/>
                        <w:lang w:val="en-US"/>
                      </w:rPr>
                      <m:t>P,k</m:t>
                    </m:r>
                  </m:sub>
                </m:sSub>
                <m:r>
                  <m:rPr>
                    <m:sty m:val="p"/>
                  </m:rPr>
                  <w:rPr>
                    <w:rFonts w:ascii="Cambria Math" w:hAnsi="Cambria Math" w:cs="Arial"/>
                    <w:lang w:val="en-US"/>
                  </w:rPr>
                  <m:t>)×</m:t>
                </m:r>
                <m:d>
                  <m:dPr>
                    <m:ctrlPr>
                      <w:rPr>
                        <w:rFonts w:ascii="Cambria Math" w:hAnsi="Cambria Math" w:cs="Arial"/>
                        <w:bCs/>
                        <w:i/>
                        <w:iCs/>
                      </w:rPr>
                    </m:ctrlPr>
                  </m:dPr>
                  <m:e>
                    <m:sSub>
                      <m:sSubPr>
                        <m:ctrlPr>
                          <w:rPr>
                            <w:rFonts w:ascii="Cambria Math" w:hAnsi="Cambria Math" w:cs="Arial"/>
                            <w:bCs/>
                            <w:i/>
                            <w:iCs/>
                          </w:rPr>
                        </m:ctrlPr>
                      </m:sSubPr>
                      <m:e>
                        <m:r>
                          <m:rPr>
                            <m:nor/>
                          </m:rPr>
                          <w:rPr>
                            <w:rFonts w:cs="Arial"/>
                            <w:bCs/>
                            <w:lang w:val="en-US"/>
                          </w:rPr>
                          <m:t>P̃</m:t>
                        </m:r>
                      </m:e>
                      <m:sub>
                        <m:r>
                          <w:rPr>
                            <w:rFonts w:ascii="Cambria Math" w:hAnsi="Cambria Math" w:cs="Arial"/>
                          </w:rPr>
                          <m:t>k</m:t>
                        </m:r>
                        <m:r>
                          <m:rPr>
                            <m:sty m:val="p"/>
                          </m:rPr>
                          <w:rPr>
                            <w:rFonts w:ascii="Cambria Math" w:hAnsi="Cambria Math" w:cs="Arial"/>
                            <w:lang w:val="en-US"/>
                          </w:rPr>
                          <m:t>-1</m:t>
                        </m:r>
                      </m:sub>
                    </m:sSub>
                    <m:r>
                      <w:rPr>
                        <w:rFonts w:ascii="Cambria Math" w:hAnsi="Cambria Math" w:cs="Arial"/>
                        <w:lang w:val="en-US"/>
                      </w:rPr>
                      <m:t>-</m:t>
                    </m:r>
                    <m:sSub>
                      <m:sSubPr>
                        <m:ctrlPr>
                          <w:rPr>
                            <w:rFonts w:ascii="Cambria Math" w:hAnsi="Cambria Math" w:cs="Arial"/>
                            <w:bCs/>
                            <w:i/>
                            <w:iCs/>
                          </w:rPr>
                        </m:ctrlPr>
                      </m:sSubPr>
                      <m:e>
                        <m:r>
                          <m:rPr>
                            <m:sty m:val="p"/>
                          </m:rPr>
                          <w:rPr>
                            <w:rFonts w:ascii="Cambria Math" w:hAnsi="Cambria Math" w:cs="Arial"/>
                            <w:lang w:val="en-US"/>
                          </w:rPr>
                          <m:t>D</m:t>
                        </m:r>
                      </m:e>
                      <m:sub>
                        <m:r>
                          <w:rPr>
                            <w:rFonts w:ascii="Cambria Math" w:hAnsi="Cambria Math" w:cs="Arial"/>
                          </w:rPr>
                          <m:t>k</m:t>
                        </m:r>
                      </m:sub>
                    </m:sSub>
                    <m:r>
                      <m:rPr>
                        <m:sty m:val="p"/>
                      </m:rPr>
                      <w:rPr>
                        <w:rFonts w:ascii="Cambria Math" w:hAnsi="Cambria Math" w:cs="Arial"/>
                        <w:lang w:val="en-US"/>
                      </w:rPr>
                      <m:t>×</m:t>
                    </m:r>
                    <m:r>
                      <w:rPr>
                        <w:rFonts w:ascii="Cambria Math" w:hAnsi="Cambria Math" w:cs="Arial"/>
                        <w:lang w:val="el-GR"/>
                      </w:rPr>
                      <m:t>λ</m:t>
                    </m:r>
                    <m:r>
                      <m:rPr>
                        <m:sty m:val="p"/>
                      </m:rPr>
                      <w:rPr>
                        <w:rFonts w:ascii="Cambria Math" w:hAnsi="Cambria Math" w:cs="Arial"/>
                        <w:lang w:val="en-US"/>
                      </w:rPr>
                      <m:t>×</m:t>
                    </m:r>
                    <m:r>
                      <m:rPr>
                        <m:nor/>
                      </m:rPr>
                      <w:rPr>
                        <w:rFonts w:cs="Arial"/>
                        <w:bCs/>
                      </w:rPr>
                      <w:sym w:font="Symbol" w:char="F044"/>
                    </m:r>
                    <m:r>
                      <m:rPr>
                        <m:nor/>
                      </m:rPr>
                      <w:rPr>
                        <w:rFonts w:cs="Arial"/>
                        <w:bCs/>
                        <w:lang w:val="en-US"/>
                      </w:rPr>
                      <m:t>t</m:t>
                    </m:r>
                  </m:e>
                </m:d>
              </m:oMath>
            </m:oMathPara>
          </w:p>
        </w:tc>
        <w:tc>
          <w:tcPr>
            <w:tcW w:w="850" w:type="dxa"/>
          </w:tcPr>
          <w:p w:rsidR="00F8144E" w:rsidRDefault="00F8144E" w:rsidP="00E030BD">
            <w:pPr>
              <w:ind w:firstLine="0"/>
              <w:jc w:val="right"/>
              <w:rPr>
                <w:rFonts w:cs="Arial"/>
              </w:rPr>
            </w:pPr>
            <w:r>
              <w:rPr>
                <w:bCs/>
                <w:iCs/>
              </w:rPr>
              <w:t>(</w:t>
            </w:r>
            <w:fldSimple w:instr=" SEQ Equação \* ARABIC ">
              <w:r w:rsidR="002361C5">
                <w:rPr>
                  <w:noProof/>
                </w:rPr>
                <w:t>8</w:t>
              </w:r>
            </w:fldSimple>
            <w:r>
              <w:rPr>
                <w:bCs/>
                <w:iCs/>
              </w:rPr>
              <w:t>)</w:t>
            </w:r>
          </w:p>
        </w:tc>
      </w:tr>
    </w:tbl>
    <w:p w:rsidR="00F8144E" w:rsidRDefault="00F8144E" w:rsidP="009252C1">
      <w:r>
        <w:t>Onde:</w:t>
      </w:r>
    </w:p>
    <w:p w:rsidR="00F8144E" w:rsidRPr="00F8144E" w:rsidRDefault="00F21888" w:rsidP="00752BF8">
      <w:pPr>
        <w:rPr>
          <w:rFonts w:cs="Arial"/>
        </w:rPr>
      </w:pPr>
      <m:oMath>
        <m:sSub>
          <m:sSubPr>
            <m:ctrlPr>
              <w:rPr>
                <w:rFonts w:ascii="Cambria Math" w:hAnsi="Cambria Math" w:cs="Arial"/>
                <w:i/>
                <w:iCs/>
              </w:rPr>
            </m:ctrlPr>
          </m:sSubPr>
          <m:e>
            <m:r>
              <m:rPr>
                <m:sty m:val="p"/>
              </m:rPr>
              <w:rPr>
                <w:rFonts w:ascii="Cambria Math" w:hAnsi="Cambria Math" w:cs="Arial"/>
              </w:rPr>
              <m:t>D</m:t>
            </m:r>
          </m:e>
          <m:sub>
            <m:r>
              <m:rPr>
                <m:sty m:val="p"/>
              </m:rPr>
              <w:rPr>
                <w:rFonts w:ascii="Cambria Math" w:hAnsi="Cambria Math" w:cs="Arial"/>
              </w:rPr>
              <m:t>k</m:t>
            </m:r>
          </m:sub>
        </m:sSub>
      </m:oMath>
      <w:r w:rsidR="00F8144E">
        <w:rPr>
          <w:rFonts w:cs="Arial"/>
          <w:iCs/>
        </w:rPr>
        <w:t xml:space="preserve"> </w:t>
      </w:r>
      <w:r w:rsidR="00F8144E" w:rsidRPr="00F8144E">
        <w:rPr>
          <w:rFonts w:cs="Arial"/>
        </w:rPr>
        <w:t xml:space="preserve">= Doppler medido no instante k (ciclos) </w:t>
      </w:r>
    </w:p>
    <w:p w:rsidR="00F8144E" w:rsidRDefault="00F8144E" w:rsidP="00F8144E">
      <w:pPr>
        <w:rPr>
          <w:rFonts w:cs="Arial"/>
        </w:rPr>
      </w:pPr>
      <m:oMath>
        <m:r>
          <m:rPr>
            <m:sty m:val="p"/>
          </m:rPr>
          <w:rPr>
            <w:rFonts w:ascii="Cambria Math" w:hAnsi="Cambria Math" w:cs="Arial"/>
            <w:lang w:val="el-GR"/>
          </w:rPr>
          <m:t>λ</m:t>
        </m:r>
      </m:oMath>
      <w:r w:rsidRPr="00F8144E">
        <w:rPr>
          <w:rFonts w:cs="Arial"/>
        </w:rPr>
        <w:t xml:space="preserve"> = Comprimento de onda (m/ciclos)</w:t>
      </w:r>
    </w:p>
    <w:p w:rsidR="00752BF8" w:rsidRPr="00F8144E" w:rsidRDefault="00752BF8" w:rsidP="00F8144E">
      <w:pPr>
        <w:rPr>
          <w:rFonts w:cs="Arial"/>
        </w:rPr>
      </w:pPr>
      <m:oMath>
        <m:r>
          <m:rPr>
            <m:nor/>
          </m:rPr>
          <w:rPr>
            <w:rFonts w:cs="Arial"/>
            <w:bCs/>
          </w:rPr>
          <w:sym w:font="Symbol" w:char="F044"/>
        </m:r>
        <m:r>
          <m:rPr>
            <m:nor/>
          </m:rPr>
          <w:rPr>
            <w:rFonts w:cs="Arial"/>
            <w:bCs/>
          </w:rPr>
          <m:t>t</m:t>
        </m:r>
      </m:oMath>
      <w:r w:rsidRPr="00752BF8">
        <w:rPr>
          <w:rFonts w:cs="Arial"/>
          <w:bCs/>
        </w:rPr>
        <w:t xml:space="preserve"> = Variação entre os i</w:t>
      </w:r>
      <w:r>
        <w:rPr>
          <w:rFonts w:cs="Arial"/>
          <w:bCs/>
        </w:rPr>
        <w:t>nstantes de tempo da observação (s)</w:t>
      </w:r>
    </w:p>
    <w:p w:rsidR="00644D7B" w:rsidRDefault="00D31AA6" w:rsidP="00D31AA6">
      <w:pPr>
        <w:pStyle w:val="Ttulo3"/>
      </w:pPr>
      <w:bookmarkStart w:id="46" w:name="_Toc10507194"/>
      <w:r>
        <w:t>Formato</w:t>
      </w:r>
      <w:r w:rsidR="00644D7B">
        <w:t>s de dados</w:t>
      </w:r>
      <w:bookmarkEnd w:id="46"/>
    </w:p>
    <w:p w:rsidR="006B28EA" w:rsidRDefault="006B28EA" w:rsidP="006B28EA">
      <w:r>
        <w:t xml:space="preserve">Levantamentos GNSS podem se estender ao longo de diversas horas, gerando arquivos extensos. Os dados a serem adquiridos dependem do receptor e das informações que este disponibiliza. Sendo assim, estes arquivos possuem formatos </w:t>
      </w:r>
      <w:r>
        <w:lastRenderedPageBreak/>
        <w:t>que se adequam ao seu uso, acarretando em dificuldades no momento de relacioná-los.</w:t>
      </w:r>
    </w:p>
    <w:p w:rsidR="006B28EA" w:rsidRPr="006B28EA" w:rsidRDefault="006B28EA" w:rsidP="006B28EA">
      <w:r>
        <w:t>Esta seção introduz diferentes formatos que possuem informações relevantes a um levantamento GNSS.</w:t>
      </w:r>
    </w:p>
    <w:p w:rsidR="00D31AA6" w:rsidRDefault="00644D7B" w:rsidP="00644D7B">
      <w:pPr>
        <w:pStyle w:val="Ttulo4"/>
      </w:pPr>
      <w:bookmarkStart w:id="47" w:name="_Toc10507195"/>
      <w:r>
        <w:t>Formato</w:t>
      </w:r>
      <w:r w:rsidR="00D31AA6">
        <w:t xml:space="preserve"> NMEA</w:t>
      </w:r>
      <w:bookmarkEnd w:id="47"/>
    </w:p>
    <w:p w:rsidR="006B28EA" w:rsidRDefault="006B28EA" w:rsidP="00B109FA">
      <w:r>
        <w:t xml:space="preserve">O </w:t>
      </w:r>
      <w:proofErr w:type="spellStart"/>
      <w:r w:rsidRPr="006B28EA">
        <w:rPr>
          <w:i/>
        </w:rPr>
        <w:t>National</w:t>
      </w:r>
      <w:proofErr w:type="spellEnd"/>
      <w:r w:rsidRPr="006B28EA">
        <w:rPr>
          <w:i/>
        </w:rPr>
        <w:t xml:space="preserve"> Marine </w:t>
      </w:r>
      <w:proofErr w:type="spellStart"/>
      <w:r w:rsidRPr="006B28EA">
        <w:rPr>
          <w:i/>
        </w:rPr>
        <w:t>Electronics</w:t>
      </w:r>
      <w:proofErr w:type="spellEnd"/>
      <w:r w:rsidRPr="006B28EA">
        <w:rPr>
          <w:i/>
        </w:rPr>
        <w:t xml:space="preserve"> </w:t>
      </w:r>
      <w:proofErr w:type="spellStart"/>
      <w:r w:rsidRPr="006B28EA">
        <w:rPr>
          <w:i/>
        </w:rPr>
        <w:t>Association</w:t>
      </w:r>
      <w:proofErr w:type="spellEnd"/>
      <w:r>
        <w:rPr>
          <w:i/>
        </w:rPr>
        <w:t xml:space="preserve"> </w:t>
      </w:r>
      <w:r>
        <w:t xml:space="preserve">(NMEA) é </w:t>
      </w:r>
      <w:r w:rsidR="000372D4">
        <w:t>uma organização que aproximou os vendedores de produtos eletrônicos com os produtores. Esta união trouxe como resultado a criação de padrões e protocolos a serem seguidos.</w:t>
      </w:r>
    </w:p>
    <w:p w:rsidR="00EA14BD" w:rsidRDefault="000372D4" w:rsidP="00B109FA">
      <w:r w:rsidRPr="000372D4">
        <w:t xml:space="preserve">O protocolo NMEA 0183 define padrões de interface e </w:t>
      </w:r>
      <w:r>
        <w:t>comunicação de dados entre instrumentações navais. Por ser uma solução privada, não é possível encontrar documentação oficial e atualizada do padrão gratuitamente. Entretanto, existe documentação informal na internet, compartilhada por usuários com as informações básicas d</w:t>
      </w:r>
      <w:r w:rsidR="00935561">
        <w:t xml:space="preserve">o formato utilizado para compartilhamento de dados GNSS. Os sites dos grupos </w:t>
      </w:r>
      <w:r w:rsidR="00935561" w:rsidRPr="00935561">
        <w:rPr>
          <w:i/>
        </w:rPr>
        <w:t xml:space="preserve">GPS </w:t>
      </w:r>
      <w:proofErr w:type="spellStart"/>
      <w:r w:rsidR="00935561" w:rsidRPr="00935561">
        <w:rPr>
          <w:i/>
        </w:rPr>
        <w:t>Information</w:t>
      </w:r>
      <w:proofErr w:type="spellEnd"/>
      <w:r w:rsidR="00935561">
        <w:t xml:space="preserve">, </w:t>
      </w:r>
      <w:r w:rsidR="00935561" w:rsidRPr="00935561">
        <w:rPr>
          <w:i/>
        </w:rPr>
        <w:t>TRONICO</w:t>
      </w:r>
      <w:r w:rsidR="00935561">
        <w:t xml:space="preserve"> e </w:t>
      </w:r>
      <w:proofErr w:type="spellStart"/>
      <w:r w:rsidR="00935561" w:rsidRPr="00935561">
        <w:rPr>
          <w:i/>
        </w:rPr>
        <w:t>gpsd</w:t>
      </w:r>
      <w:proofErr w:type="spellEnd"/>
      <w:r w:rsidR="00935561">
        <w:rPr>
          <w:i/>
        </w:rPr>
        <w:t xml:space="preserve"> </w:t>
      </w:r>
      <w:r w:rsidR="00935561">
        <w:t>foram algumas destas fontes para melhor entendimento do protocolo utilizado.</w:t>
      </w:r>
      <w:r w:rsidR="00465914">
        <w:t xml:space="preserve"> Mesmo com as fontes citadas, é necessário observar as sentenças presentes no levantamento</w:t>
      </w:r>
      <w:r w:rsidR="00D541A9">
        <w:t xml:space="preserve"> em questão</w:t>
      </w:r>
      <w:r w:rsidR="00465914">
        <w:t xml:space="preserve"> pois a estrutura delas pode variar. Para este estudo, as sentenças foram criadas com o aplicativo NMEA Tools Pro versão 1.8.2, e serão detalhadas nos parágrafos a seguir.</w:t>
      </w:r>
    </w:p>
    <w:p w:rsidR="00CE1517" w:rsidRDefault="00EA14BD" w:rsidP="00B109FA">
      <w:r>
        <w:t>A estrutura de dados do NMEA é dividida por linhas e os diferentes valores separados por vírgula.</w:t>
      </w:r>
      <w:r w:rsidR="00465914">
        <w:t xml:space="preserve"> </w:t>
      </w:r>
      <w:r w:rsidR="00CE1517">
        <w:t xml:space="preserve">Cada instante se inicia com uma sentença </w:t>
      </w:r>
      <w:r w:rsidR="00CB34F4">
        <w:t>“</w:t>
      </w:r>
      <w:r w:rsidR="00465914">
        <w:t>$</w:t>
      </w:r>
      <w:r w:rsidR="00CE1517">
        <w:t>GPGGA</w:t>
      </w:r>
      <w:r w:rsidR="00CB34F4">
        <w:t>”</w:t>
      </w:r>
      <w:r w:rsidR="00CE1517">
        <w:t xml:space="preserve">, que </w:t>
      </w:r>
      <w:r w:rsidR="00465914">
        <w:t>mostra</w:t>
      </w:r>
      <w:r w:rsidR="00CE1517">
        <w:t xml:space="preserve"> um instante de tempo e as coordenadas em latitude, longitude e altitude ortométrica.</w:t>
      </w:r>
      <w:r w:rsidR="00465914">
        <w:t xml:space="preserve"> As sentenças seguintes dizem respeito ao levantamento deste instante de tempo e se encerram quando surge a sentença </w:t>
      </w:r>
      <w:r w:rsidR="00CB34F4">
        <w:t>“</w:t>
      </w:r>
      <w:r w:rsidR="00465914">
        <w:t>$GPRMC</w:t>
      </w:r>
      <w:r w:rsidR="00CB34F4">
        <w:t>”</w:t>
      </w:r>
      <w:r w:rsidR="00465914">
        <w:t xml:space="preserve"> de mesmo instante.</w:t>
      </w:r>
    </w:p>
    <w:p w:rsidR="00EA14BD" w:rsidRDefault="00EA14BD" w:rsidP="00B109FA">
      <w:r>
        <w:t xml:space="preserve">As principais sentenças que serão utilizadas são a </w:t>
      </w:r>
      <w:r w:rsidR="00CB34F4">
        <w:t>“$</w:t>
      </w:r>
      <w:r>
        <w:t>GPGGA</w:t>
      </w:r>
      <w:r w:rsidR="00CB34F4">
        <w:t>”</w:t>
      </w:r>
      <w:r>
        <w:t>, referente ao instante e à posição da determinação da coordenada</w:t>
      </w:r>
      <w:r w:rsidR="00CE1517">
        <w:t xml:space="preserve"> e as </w:t>
      </w:r>
      <w:r w:rsidR="00465914">
        <w:t xml:space="preserve">sentenças </w:t>
      </w:r>
      <w:r w:rsidR="00CB34F4">
        <w:t>“$</w:t>
      </w:r>
      <w:r w:rsidR="00CE1517">
        <w:t>GPGSA</w:t>
      </w:r>
      <w:r w:rsidR="00CB34F4">
        <w:t>”</w:t>
      </w:r>
      <w:r w:rsidR="00CE1517">
        <w:t xml:space="preserve">, </w:t>
      </w:r>
      <w:r w:rsidR="00CB34F4">
        <w:t>“$</w:t>
      </w:r>
      <w:r w:rsidR="00CE1517">
        <w:t>GNGSA</w:t>
      </w:r>
      <w:r w:rsidR="00CB34F4">
        <w:t>”</w:t>
      </w:r>
      <w:r w:rsidR="00CE1517">
        <w:t xml:space="preserve"> e </w:t>
      </w:r>
      <w:r w:rsidR="00CB34F4">
        <w:t>“$</w:t>
      </w:r>
      <w:r w:rsidR="00CE1517">
        <w:t>GAGSA</w:t>
      </w:r>
      <w:r w:rsidR="00CB34F4">
        <w:t>”</w:t>
      </w:r>
      <w:r w:rsidR="00CE1517">
        <w:t>, que são relativas aos satélites GPS, GLONASS e GALILEO utilizados na solução deste instante.</w:t>
      </w:r>
    </w:p>
    <w:p w:rsidR="000372D4" w:rsidRDefault="00935561" w:rsidP="00B109FA">
      <w:r>
        <w:t xml:space="preserve">A </w:t>
      </w:r>
      <w:r>
        <w:fldChar w:fldCharType="begin"/>
      </w:r>
      <w:r>
        <w:instrText xml:space="preserve"> REF _Ref10449454 \h </w:instrText>
      </w:r>
      <w:r>
        <w:fldChar w:fldCharType="separate"/>
      </w:r>
      <w:r w:rsidR="002361C5">
        <w:t xml:space="preserve">Figura </w:t>
      </w:r>
      <w:r w:rsidR="002361C5">
        <w:rPr>
          <w:noProof/>
        </w:rPr>
        <w:t>5</w:t>
      </w:r>
      <w:r>
        <w:fldChar w:fldCharType="end"/>
      </w:r>
      <w:r>
        <w:t xml:space="preserve"> </w:t>
      </w:r>
      <w:r w:rsidR="009851E9">
        <w:t>ilustra</w:t>
      </w:r>
      <w:r>
        <w:t xml:space="preserve"> </w:t>
      </w:r>
      <w:r w:rsidR="009851E9">
        <w:t>as informações disponíveis em um levantamento GNSS com o smartphone Samsung Galaxy S8+</w:t>
      </w:r>
      <w:r>
        <w:t>.</w:t>
      </w:r>
    </w:p>
    <w:p w:rsidR="00935561" w:rsidRDefault="00935561" w:rsidP="00367AA4">
      <w:pPr>
        <w:pStyle w:val="Legenda"/>
      </w:pPr>
      <w:bookmarkStart w:id="48" w:name="_Ref10449454"/>
      <w:bookmarkStart w:id="49" w:name="_Toc10481442"/>
      <w:r>
        <w:lastRenderedPageBreak/>
        <w:t xml:space="preserve">Figura </w:t>
      </w:r>
      <w:fldSimple w:instr=" SEQ Figura \* ARABIC ">
        <w:r w:rsidR="00367AA4">
          <w:rPr>
            <w:noProof/>
          </w:rPr>
          <w:t>5</w:t>
        </w:r>
      </w:fldSimple>
      <w:bookmarkEnd w:id="48"/>
      <w:r>
        <w:t xml:space="preserve"> – Formato NMEA</w:t>
      </w:r>
      <w:bookmarkEnd w:id="49"/>
    </w:p>
    <w:p w:rsidR="00935561" w:rsidRDefault="007C4919" w:rsidP="00935561">
      <w:pPr>
        <w:keepNext/>
        <w:ind w:firstLine="0"/>
      </w:pPr>
      <w:r>
        <w:rPr>
          <w:noProof/>
        </w:rPr>
        <w:drawing>
          <wp:inline distT="0" distB="0" distL="0" distR="0" wp14:anchorId="21446F7F" wp14:editId="5AF934D9">
            <wp:extent cx="5760085" cy="3147695"/>
            <wp:effectExtent l="0" t="0" r="0" b="0"/>
            <wp:docPr id="6144" name="Imagem 6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3147695"/>
                    </a:xfrm>
                    <a:prstGeom prst="rect">
                      <a:avLst/>
                    </a:prstGeom>
                  </pic:spPr>
                </pic:pic>
              </a:graphicData>
            </a:graphic>
          </wp:inline>
        </w:drawing>
      </w:r>
    </w:p>
    <w:p w:rsidR="00935561" w:rsidRDefault="00935561" w:rsidP="00935561">
      <w:pPr>
        <w:keepNext/>
        <w:ind w:firstLine="0"/>
      </w:pPr>
      <w:r w:rsidRPr="00935561">
        <w:t>Fonte: O autor, 2019</w:t>
      </w:r>
    </w:p>
    <w:p w:rsidR="002154CD" w:rsidRDefault="002154CD" w:rsidP="00B109FA">
      <w:r>
        <w:t>Onde:</w:t>
      </w:r>
    </w:p>
    <w:p w:rsidR="002154CD" w:rsidRDefault="002154CD" w:rsidP="00B109FA">
      <w:r>
        <w:t>HH = Valor da hora do levantamento no tempo universal coordenado fuso GMT</w:t>
      </w:r>
    </w:p>
    <w:p w:rsidR="002154CD" w:rsidRDefault="002154CD" w:rsidP="00B109FA">
      <w:r>
        <w:t>MM = Valor de minutos</w:t>
      </w:r>
    </w:p>
    <w:p w:rsidR="002154CD" w:rsidRDefault="002154CD" w:rsidP="00B109FA">
      <w:r>
        <w:t>SS = Valor de segundos</w:t>
      </w:r>
    </w:p>
    <w:p w:rsidR="002154CD" w:rsidRDefault="002154CD" w:rsidP="00B109FA">
      <w:r>
        <w:t>GG = Valor de grau da coordenada</w:t>
      </w:r>
    </w:p>
    <w:p w:rsidR="002154CD" w:rsidRDefault="002154CD" w:rsidP="00B109FA">
      <w:r>
        <w:t>MM.MMMMMM = Valor de minuto decimal da coordenada</w:t>
      </w:r>
    </w:p>
    <w:p w:rsidR="00EA14BD" w:rsidRDefault="002154CD" w:rsidP="00EA14BD">
      <w:r>
        <w:t xml:space="preserve">Altitude ortométrica e altura </w:t>
      </w:r>
      <w:proofErr w:type="spellStart"/>
      <w:r>
        <w:t>geoidal</w:t>
      </w:r>
      <w:proofErr w:type="spellEnd"/>
      <w:r>
        <w:t xml:space="preserve"> em metros.</w:t>
      </w:r>
    </w:p>
    <w:p w:rsidR="00501746" w:rsidRPr="00D36678" w:rsidRDefault="007C4919" w:rsidP="00B109FA">
      <w:r w:rsidRPr="007C4919">
        <w:t xml:space="preserve">O número dos satélites </w:t>
      </w:r>
      <w:r>
        <w:t>do protocolo NMEA s</w:t>
      </w:r>
      <w:r w:rsidR="009F5F34">
        <w:t>ão definidos a partir da soma de um determinado valor ao número original</w:t>
      </w:r>
      <w:r w:rsidR="00D108AD">
        <w:t>. Os satélites de GPS se relacionam diretamente,</w:t>
      </w:r>
      <w:r w:rsidR="009F5F34">
        <w:t xml:space="preserve"> sem soma,</w:t>
      </w:r>
      <w:r w:rsidR="00D108AD">
        <w:t xml:space="preserve"> aonde 02 indica o </w:t>
      </w:r>
      <w:r w:rsidR="00FE754C">
        <w:t>S</w:t>
      </w:r>
      <w:r w:rsidR="00D108AD">
        <w:t xml:space="preserve">atélite GPS número 2. No caso do GLONASS, o número 64 é adicionado ao número original, o </w:t>
      </w:r>
      <w:r w:rsidR="00FE754C">
        <w:t>S</w:t>
      </w:r>
      <w:r w:rsidR="00D108AD">
        <w:t xml:space="preserve">atélite GLONASS número 7 é indicado no NMEA como número 71. O sistema GALILEO possui esta conversão com um fator 100, o </w:t>
      </w:r>
      <w:r w:rsidR="00FE754C">
        <w:t>S</w:t>
      </w:r>
      <w:r w:rsidR="00D108AD">
        <w:t>atélite GALILEO número 2 é identificado como 102.</w:t>
      </w:r>
    </w:p>
    <w:p w:rsidR="00D31AA6" w:rsidRDefault="00D31AA6" w:rsidP="00644D7B">
      <w:pPr>
        <w:pStyle w:val="Ttulo4"/>
      </w:pPr>
      <w:bookmarkStart w:id="50" w:name="_Toc10507196"/>
      <w:r>
        <w:t>Formato RINEX</w:t>
      </w:r>
      <w:bookmarkEnd w:id="50"/>
    </w:p>
    <w:p w:rsidR="00B109FA" w:rsidRPr="007F46C1" w:rsidRDefault="007F46C1" w:rsidP="00B109FA">
      <w:r>
        <w:t xml:space="preserve">O </w:t>
      </w:r>
      <w:proofErr w:type="spellStart"/>
      <w:r w:rsidR="00B975FC" w:rsidRPr="00B975FC">
        <w:rPr>
          <w:i/>
        </w:rPr>
        <w:t>Receiver</w:t>
      </w:r>
      <w:proofErr w:type="spellEnd"/>
      <w:r w:rsidR="00B975FC" w:rsidRPr="00B975FC">
        <w:rPr>
          <w:i/>
        </w:rPr>
        <w:t xml:space="preserve"> </w:t>
      </w:r>
      <w:proofErr w:type="spellStart"/>
      <w:r w:rsidR="00B975FC" w:rsidRPr="00B975FC">
        <w:rPr>
          <w:i/>
        </w:rPr>
        <w:t>Independent</w:t>
      </w:r>
      <w:proofErr w:type="spellEnd"/>
      <w:r w:rsidR="00B975FC" w:rsidRPr="00B975FC">
        <w:rPr>
          <w:i/>
        </w:rPr>
        <w:t xml:space="preserve"> Exchange Format</w:t>
      </w:r>
      <w:r w:rsidR="00B975FC">
        <w:t xml:space="preserve"> (</w:t>
      </w:r>
      <w:r>
        <w:t>RINEX</w:t>
      </w:r>
      <w:r w:rsidR="00B975FC">
        <w:t>)</w:t>
      </w:r>
      <w:r>
        <w:t xml:space="preserve"> foi </w:t>
      </w:r>
      <w:r w:rsidR="00B975FC">
        <w:t>desenvolvido pelo Instituto Astronômico da Universidade de Berne para fácil compartilhamento de dados GPS na década de 80. Com a evolução dos sistemas GNSS, o formato foi se adaptando</w:t>
      </w:r>
      <w:r w:rsidR="009851E9">
        <w:t xml:space="preserve"> e teve a versão 3.03 lançada em 2017. A </w:t>
      </w:r>
      <w:r w:rsidR="009851E9">
        <w:fldChar w:fldCharType="begin"/>
      </w:r>
      <w:r w:rsidR="009851E9">
        <w:instrText xml:space="preserve"> REF _Ref10451386 \h </w:instrText>
      </w:r>
      <w:r w:rsidR="009851E9">
        <w:fldChar w:fldCharType="separate"/>
      </w:r>
      <w:r w:rsidR="002361C5">
        <w:t xml:space="preserve">Figura </w:t>
      </w:r>
      <w:r w:rsidR="002361C5">
        <w:rPr>
          <w:noProof/>
        </w:rPr>
        <w:t>6</w:t>
      </w:r>
      <w:r w:rsidR="009851E9">
        <w:fldChar w:fldCharType="end"/>
      </w:r>
      <w:r w:rsidR="009851E9">
        <w:t xml:space="preserve"> ilustra as observações </w:t>
      </w:r>
      <w:r w:rsidR="009851E9">
        <w:lastRenderedPageBreak/>
        <w:t>disponíveis em um levantamento com o smartphone Samsung Galaxy S8+</w:t>
      </w:r>
      <w:r w:rsidR="002F4F55">
        <w:t xml:space="preserve"> no formato RINEX 2.11</w:t>
      </w:r>
      <w:r w:rsidR="009851E9">
        <w:t>.</w:t>
      </w:r>
    </w:p>
    <w:p w:rsidR="00935561" w:rsidRDefault="00935561" w:rsidP="00367AA4">
      <w:pPr>
        <w:pStyle w:val="Legenda"/>
      </w:pPr>
      <w:bookmarkStart w:id="51" w:name="_Ref10451386"/>
      <w:bookmarkStart w:id="52" w:name="_Toc10481443"/>
      <w:r>
        <w:t xml:space="preserve">Figura </w:t>
      </w:r>
      <w:fldSimple w:instr=" SEQ Figura \* ARABIC ">
        <w:r w:rsidR="00367AA4">
          <w:rPr>
            <w:noProof/>
          </w:rPr>
          <w:t>6</w:t>
        </w:r>
      </w:fldSimple>
      <w:bookmarkEnd w:id="51"/>
      <w:r>
        <w:t xml:space="preserve"> – Formato RINEX 2.11</w:t>
      </w:r>
      <w:bookmarkEnd w:id="52"/>
    </w:p>
    <w:p w:rsidR="00935561" w:rsidRDefault="00935561" w:rsidP="00935561">
      <w:pPr>
        <w:keepNext/>
        <w:ind w:firstLine="0"/>
      </w:pPr>
      <w:r>
        <w:rPr>
          <w:noProof/>
        </w:rPr>
        <w:drawing>
          <wp:inline distT="0" distB="0" distL="0" distR="0" wp14:anchorId="4B70AD5E" wp14:editId="3CB7BD13">
            <wp:extent cx="5760085" cy="2135505"/>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2135505"/>
                    </a:xfrm>
                    <a:prstGeom prst="rect">
                      <a:avLst/>
                    </a:prstGeom>
                  </pic:spPr>
                </pic:pic>
              </a:graphicData>
            </a:graphic>
          </wp:inline>
        </w:drawing>
      </w:r>
    </w:p>
    <w:p w:rsidR="00935561" w:rsidRDefault="00935561" w:rsidP="00935561">
      <w:pPr>
        <w:keepNext/>
        <w:ind w:firstLine="0"/>
      </w:pPr>
      <w:r w:rsidRPr="00935561">
        <w:t>Fonte: O autor, 2019</w:t>
      </w:r>
    </w:p>
    <w:p w:rsidR="00331D84" w:rsidRDefault="00546EBE" w:rsidP="00331D84">
      <w:r>
        <w:t>Os satélites do formato RINEX correspondem à numeração definida por cada sistema</w:t>
      </w:r>
      <w:r w:rsidR="000307BF">
        <w:t>, sendo que c</w:t>
      </w:r>
      <w:r>
        <w:t xml:space="preserve">ada sistema é identificado pelas letras: </w:t>
      </w:r>
      <w:r w:rsidR="00A6723F">
        <w:t>“</w:t>
      </w:r>
      <w:r>
        <w:t>G</w:t>
      </w:r>
      <w:r w:rsidR="00A6723F">
        <w:t>”</w:t>
      </w:r>
      <w:r>
        <w:t xml:space="preserve"> para satélites GPS, </w:t>
      </w:r>
      <w:r w:rsidR="00A6723F">
        <w:t>“</w:t>
      </w:r>
      <w:r>
        <w:t>R</w:t>
      </w:r>
      <w:r w:rsidR="00A6723F">
        <w:t>"</w:t>
      </w:r>
      <w:r>
        <w:t xml:space="preserve"> para satélites GLONASS e</w:t>
      </w:r>
      <w:r w:rsidR="00A6723F">
        <w:t xml:space="preserve"> “E”</w:t>
      </w:r>
      <w:r>
        <w:t xml:space="preserve"> para satélites GALILEO.</w:t>
      </w:r>
    </w:p>
    <w:p w:rsidR="001351ED" w:rsidRDefault="00644D7B" w:rsidP="001351ED">
      <w:pPr>
        <w:pStyle w:val="Ttulo2"/>
      </w:pPr>
      <w:bookmarkStart w:id="53" w:name="_Toc10507197"/>
      <w:r>
        <w:t>Materiais</w:t>
      </w:r>
      <w:bookmarkEnd w:id="53"/>
    </w:p>
    <w:p w:rsidR="00DC79B9" w:rsidRDefault="00DC79B9" w:rsidP="00DC79B9">
      <w:pPr>
        <w:pStyle w:val="Ttulo3"/>
      </w:pPr>
      <w:bookmarkStart w:id="54" w:name="_Toc10507198"/>
      <w:r>
        <w:t>Hardware</w:t>
      </w:r>
      <w:bookmarkEnd w:id="54"/>
    </w:p>
    <w:p w:rsidR="00153515" w:rsidRDefault="00153515" w:rsidP="00A15FAC">
      <w:r>
        <w:t>Os equipamentos utilizados neste trabalho se resumem a um smartphone para a aquisição dos dados GNSS e um computador para processamento dos dados.</w:t>
      </w:r>
    </w:p>
    <w:p w:rsidR="00153515" w:rsidRDefault="00153515" w:rsidP="00153515">
      <w:pPr>
        <w:pStyle w:val="Ttulo4"/>
      </w:pPr>
      <w:bookmarkStart w:id="55" w:name="_Toc10507199"/>
      <w:r>
        <w:t>Smartphone</w:t>
      </w:r>
      <w:bookmarkEnd w:id="55"/>
    </w:p>
    <w:p w:rsidR="00A15FAC" w:rsidRDefault="00BF12CC" w:rsidP="00A15FAC">
      <w:r>
        <w:t xml:space="preserve">A escolha do </w:t>
      </w:r>
      <w:r w:rsidR="00F714A4">
        <w:t>smartphone</w:t>
      </w:r>
      <w:r>
        <w:t xml:space="preserve"> foi baseada nos modelos que são indicados na página </w:t>
      </w:r>
      <w:r w:rsidR="00A15FAC">
        <w:t xml:space="preserve">para desenvolvedores de Android, da Google. </w:t>
      </w:r>
      <w:r w:rsidR="002F3134" w:rsidRPr="00FB1E37">
        <w:t>O smartphone Samsung Galaxy S8+</w:t>
      </w:r>
      <w:r w:rsidR="001E3297">
        <w:t xml:space="preserve"> modelo SM-G955FD</w:t>
      </w:r>
      <w:r w:rsidR="002F3134" w:rsidRPr="00FB1E37">
        <w:t xml:space="preserve"> foi o aparelho escolhido para realizar os levantamentos GNSS. Este celular foi escolhido para os testes por permitir o registro da pseudodistância</w:t>
      </w:r>
      <w:r w:rsidR="008139CA" w:rsidRPr="00FB1E37">
        <w:t>, fase da onda portadora</w:t>
      </w:r>
      <w:r w:rsidR="002F3134" w:rsidRPr="00FB1E37">
        <w:t xml:space="preserve"> e do Doppler, e por possuir a </w:t>
      </w:r>
      <w:r w:rsidR="009A57A8">
        <w:t>o modo de tela dividida</w:t>
      </w:r>
      <w:r w:rsidR="002F3134" w:rsidRPr="00FB1E37">
        <w:t>, garantindo que os aplicativos ficassem visíveis ao operador simultaneamente.</w:t>
      </w:r>
      <w:r w:rsidR="00A15FAC">
        <w:t xml:space="preserve"> </w:t>
      </w:r>
    </w:p>
    <w:p w:rsidR="00DF7AC1" w:rsidRPr="009A57A8" w:rsidRDefault="00DF7AC1" w:rsidP="00367AA4">
      <w:pPr>
        <w:pStyle w:val="Legenda"/>
      </w:pPr>
      <w:r w:rsidRPr="009A57A8">
        <w:lastRenderedPageBreak/>
        <w:t xml:space="preserve">Figura </w:t>
      </w:r>
      <w:fldSimple w:instr=" SEQ Figura \* ARABIC ">
        <w:r w:rsidR="00367AA4">
          <w:rPr>
            <w:noProof/>
          </w:rPr>
          <w:t>7</w:t>
        </w:r>
      </w:fldSimple>
      <w:r w:rsidRPr="009A57A8">
        <w:t xml:space="preserve"> – Samsung Galaxy S8+ modelo SM-G955FD</w:t>
      </w:r>
      <w:r w:rsidR="009A57A8" w:rsidRPr="009A57A8">
        <w:t xml:space="preserve"> com</w:t>
      </w:r>
      <w:r w:rsidR="009A57A8">
        <w:t xml:space="preserve"> o modo tela dividida.</w:t>
      </w:r>
    </w:p>
    <w:p w:rsidR="00DF7AC1" w:rsidRPr="00DF7AC1" w:rsidRDefault="001A61BE" w:rsidP="001A61BE">
      <w:pPr>
        <w:keepNext/>
        <w:ind w:firstLine="0"/>
        <w:jc w:val="center"/>
        <w:rPr>
          <w:lang w:val="en-US"/>
        </w:rPr>
      </w:pPr>
      <w:r>
        <w:rPr>
          <w:noProof/>
        </w:rPr>
        <w:drawing>
          <wp:inline distT="0" distB="0" distL="0" distR="0">
            <wp:extent cx="3239911" cy="4320000"/>
            <wp:effectExtent l="0" t="0" r="0" b="4445"/>
            <wp:docPr id="6146" name="Imagem 6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39911" cy="4320000"/>
                    </a:xfrm>
                    <a:prstGeom prst="rect">
                      <a:avLst/>
                    </a:prstGeom>
                    <a:noFill/>
                    <a:ln>
                      <a:noFill/>
                    </a:ln>
                  </pic:spPr>
                </pic:pic>
              </a:graphicData>
            </a:graphic>
          </wp:inline>
        </w:drawing>
      </w:r>
    </w:p>
    <w:p w:rsidR="00DF7AC1" w:rsidRDefault="00DF7AC1" w:rsidP="00DF7AC1">
      <w:pPr>
        <w:keepNext/>
        <w:ind w:firstLine="0"/>
        <w:rPr>
          <w:lang w:val="en-US"/>
        </w:rPr>
      </w:pPr>
      <w:r w:rsidRPr="00DF7AC1">
        <w:rPr>
          <w:lang w:val="en-US"/>
        </w:rPr>
        <w:t xml:space="preserve">Fonte: O </w:t>
      </w:r>
      <w:proofErr w:type="spellStart"/>
      <w:r w:rsidRPr="00DF7AC1">
        <w:rPr>
          <w:lang w:val="en-US"/>
        </w:rPr>
        <w:t>autor</w:t>
      </w:r>
      <w:proofErr w:type="spellEnd"/>
      <w:r w:rsidRPr="00DF7AC1">
        <w:rPr>
          <w:lang w:val="en-US"/>
        </w:rPr>
        <w:t>, 2019</w:t>
      </w:r>
    </w:p>
    <w:p w:rsidR="00153515" w:rsidRDefault="00153515" w:rsidP="00153515">
      <w:pPr>
        <w:pStyle w:val="Ttulo4"/>
      </w:pPr>
      <w:bookmarkStart w:id="56" w:name="_Toc10507200"/>
      <w:r>
        <w:t>Computador</w:t>
      </w:r>
      <w:bookmarkEnd w:id="56"/>
    </w:p>
    <w:p w:rsidR="00F714A4" w:rsidRPr="00F714A4" w:rsidRDefault="00F714A4" w:rsidP="00F714A4">
      <w:r w:rsidRPr="00F714A4">
        <w:t>Um computador</w:t>
      </w:r>
      <w:r w:rsidR="00153515">
        <w:t xml:space="preserve"> com sistema operacional Windows 10</w:t>
      </w:r>
      <w:r w:rsidRPr="00F714A4">
        <w:t xml:space="preserve"> foi utilizado p</w:t>
      </w:r>
      <w:r>
        <w:t>ara</w:t>
      </w:r>
      <w:r w:rsidR="00153515">
        <w:t xml:space="preserve"> o processamento de dados e para</w:t>
      </w:r>
      <w:r>
        <w:t xml:space="preserve"> a criação dos algoritmos em Python para</w:t>
      </w:r>
      <w:r w:rsidR="00153515">
        <w:t xml:space="preserve"> automatizar estes processos</w:t>
      </w:r>
      <w:r>
        <w:t>. Não é necessário um poder computacional específico pelas ações se resumirem a leitura e escrita de texto.</w:t>
      </w:r>
    </w:p>
    <w:p w:rsidR="00DC79B9" w:rsidRDefault="00DC79B9" w:rsidP="00DC79B9">
      <w:pPr>
        <w:pStyle w:val="Ttulo3"/>
      </w:pPr>
      <w:bookmarkStart w:id="57" w:name="_Toc10507201"/>
      <w:r>
        <w:t>Software</w:t>
      </w:r>
      <w:bookmarkEnd w:id="57"/>
    </w:p>
    <w:p w:rsidR="00DF5C97" w:rsidRDefault="00DF5C97" w:rsidP="00DF5C97">
      <w:r>
        <w:t xml:space="preserve">Os aplicativos utilizados </w:t>
      </w:r>
      <w:r w:rsidR="00C05F6C">
        <w:t>são divididos entre o smartphone e o computador.</w:t>
      </w:r>
    </w:p>
    <w:p w:rsidR="00C05F6C" w:rsidRDefault="00C05F6C" w:rsidP="00C05F6C">
      <w:pPr>
        <w:pStyle w:val="Ttulo4"/>
      </w:pPr>
      <w:bookmarkStart w:id="58" w:name="_Toc10507202"/>
      <w:r>
        <w:t>Smartphone</w:t>
      </w:r>
      <w:bookmarkEnd w:id="58"/>
    </w:p>
    <w:p w:rsidR="00C05F6C" w:rsidRPr="00C05F6C" w:rsidRDefault="00C05F6C" w:rsidP="00C05F6C">
      <w:r>
        <w:t>O smartphone foi a principal ferramenta para obtenção dos dados para o estudo, tendo utilizado d</w:t>
      </w:r>
      <w:r w:rsidR="00D541A9">
        <w:t>ois aplicativos que estavam disponíveis na loja do Google Play: o NMEA Tools Pro, para registro das coordenadas geradas pelo smartphone e satélites utilizados na determinação das coordenadas; e o Geo++ RINEX Logger, para registro das observações GNSS.</w:t>
      </w:r>
    </w:p>
    <w:p w:rsidR="00153515" w:rsidRDefault="00153515" w:rsidP="00C05F6C">
      <w:pPr>
        <w:pStyle w:val="Ttulo5"/>
      </w:pPr>
      <w:bookmarkStart w:id="59" w:name="_Toc10507203"/>
      <w:r>
        <w:lastRenderedPageBreak/>
        <w:t>NMEA Tools Pro</w:t>
      </w:r>
      <w:bookmarkEnd w:id="59"/>
    </w:p>
    <w:p w:rsidR="00D541A9" w:rsidRDefault="00D541A9" w:rsidP="00D541A9">
      <w:r w:rsidRPr="009A57A8">
        <w:t>O NMEA Tools Pro</w:t>
      </w:r>
      <w:r w:rsidR="00F73337">
        <w:t xml:space="preserve"> </w:t>
      </w:r>
      <w:r w:rsidR="00126B58">
        <w:t>V</w:t>
      </w:r>
      <w:r w:rsidR="00F73337">
        <w:t xml:space="preserve">ersão 1.8.2 </w:t>
      </w:r>
      <w:r w:rsidR="009A57A8" w:rsidRPr="009A57A8">
        <w:t>foi o</w:t>
      </w:r>
      <w:r w:rsidR="009A57A8">
        <w:t xml:space="preserve"> aplicativo utilizado para registrar as sentenças NMEA</w:t>
      </w:r>
      <w:r w:rsidR="004808BC">
        <w:t xml:space="preserve"> (HO, 2018)</w:t>
      </w:r>
      <w:r w:rsidR="009A57A8">
        <w:t xml:space="preserve">. Existe a versão gratuita na </w:t>
      </w:r>
      <w:r w:rsidR="00260B81" w:rsidRPr="00260B81">
        <w:rPr>
          <w:i/>
        </w:rPr>
        <w:t>Google Play Store</w:t>
      </w:r>
      <w:r w:rsidR="009A57A8">
        <w:t xml:space="preserve">, entretanto ela possui um limite de registro de 9.999 linhas no arquivo. A cada segundo, em torno de 18 linhas são criadas com as informações da determinação da coordenada. Isso faz com que o rastreio mais longo </w:t>
      </w:r>
      <w:r w:rsidR="00F73337">
        <w:t xml:space="preserve">sem interrupções </w:t>
      </w:r>
      <w:r w:rsidR="009A57A8">
        <w:t>não durasse mais de 10 minutos.</w:t>
      </w:r>
    </w:p>
    <w:p w:rsidR="009A57A8" w:rsidRDefault="009A57A8" w:rsidP="00D541A9">
      <w:r>
        <w:t>A versão paga não possui limite de linhas, garantindo que os rastreios pudesse</w:t>
      </w:r>
      <w:r w:rsidR="002A3F57">
        <w:t>m</w:t>
      </w:r>
      <w:r>
        <w:t xml:space="preserve"> durar o tempo necessário para o estudo.</w:t>
      </w:r>
      <w:r w:rsidR="002A3F57">
        <w:t xml:space="preserve"> </w:t>
      </w:r>
      <w:r w:rsidR="002D0766">
        <w:t>Ao final do rastreio, o</w:t>
      </w:r>
      <w:r w:rsidR="002A3F57">
        <w:t>s dados precisam ser salvos</w:t>
      </w:r>
      <w:r w:rsidR="00F73337">
        <w:t xml:space="preserve"> manualmente</w:t>
      </w:r>
      <w:r w:rsidR="002D0766">
        <w:t>. C</w:t>
      </w:r>
      <w:r w:rsidR="00F73337">
        <w:t>aso o celular fique sem bateria ou desligue sozinho, todos os dados que não foram salvos são perdidos.</w:t>
      </w:r>
    </w:p>
    <w:p w:rsidR="00747B75" w:rsidRPr="00747B75" w:rsidRDefault="00747B75" w:rsidP="00747B75">
      <w:r>
        <w:t>Dois aplicativos haviam sido testados em 2016, sendo que apenas este estava disponível para ser baixado em 2019. Sendo um dos mais bem avaliados dentre os aplicativos que salvam sentenças NMEA, este se tornou a melhor escolha para o estudo.</w:t>
      </w:r>
    </w:p>
    <w:p w:rsidR="00D541A9" w:rsidRPr="00747B75" w:rsidRDefault="00D541A9" w:rsidP="00367AA4">
      <w:pPr>
        <w:pStyle w:val="Legenda"/>
      </w:pPr>
      <w:r w:rsidRPr="00747B75">
        <w:lastRenderedPageBreak/>
        <w:t xml:space="preserve">Figura </w:t>
      </w:r>
      <w:fldSimple w:instr=" SEQ Figura \* ARABIC ">
        <w:r w:rsidR="00367AA4">
          <w:rPr>
            <w:noProof/>
          </w:rPr>
          <w:t>8</w:t>
        </w:r>
      </w:fldSimple>
      <w:r w:rsidRPr="00747B75">
        <w:t xml:space="preserve"> – </w:t>
      </w:r>
      <w:r w:rsidR="00495A55" w:rsidRPr="00747B75">
        <w:t>Interface do NMEA Tools Pro</w:t>
      </w:r>
    </w:p>
    <w:p w:rsidR="00D541A9" w:rsidRPr="00DF7AC1" w:rsidRDefault="00D541A9" w:rsidP="00D541A9">
      <w:pPr>
        <w:keepNext/>
        <w:ind w:firstLine="0"/>
        <w:jc w:val="center"/>
        <w:rPr>
          <w:lang w:val="en-US"/>
        </w:rPr>
      </w:pPr>
      <w:r w:rsidRPr="00D541A9">
        <w:rPr>
          <w:noProof/>
        </w:rPr>
        <w:drawing>
          <wp:inline distT="0" distB="0" distL="0" distR="0" wp14:anchorId="435D46D3" wp14:editId="116B511C">
            <wp:extent cx="2093811" cy="4303946"/>
            <wp:effectExtent l="0" t="0" r="1905" b="1905"/>
            <wp:docPr id="6150" name="Imagem 9">
              <a:extLst xmlns:a="http://schemas.openxmlformats.org/drawingml/2006/main">
                <a:ext uri="{FF2B5EF4-FFF2-40B4-BE49-F238E27FC236}">
                  <a16:creationId xmlns:a16="http://schemas.microsoft.com/office/drawing/2014/main" id="{AF8B25B4-6CB9-4A51-95FB-47F551EEEC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AF8B25B4-6CB9-4A51-95FB-47F551EEECAD}"/>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93811" cy="4303946"/>
                    </a:xfrm>
                    <a:prstGeom prst="rect">
                      <a:avLst/>
                    </a:prstGeom>
                  </pic:spPr>
                </pic:pic>
              </a:graphicData>
            </a:graphic>
          </wp:inline>
        </w:drawing>
      </w:r>
    </w:p>
    <w:p w:rsidR="00D541A9" w:rsidRPr="00D541A9" w:rsidRDefault="00D541A9" w:rsidP="009A57A8">
      <w:pPr>
        <w:keepNext/>
        <w:ind w:firstLine="0"/>
      </w:pPr>
      <w:r w:rsidRPr="00DF7AC1">
        <w:rPr>
          <w:lang w:val="en-US"/>
        </w:rPr>
        <w:t xml:space="preserve">Fonte: </w:t>
      </w:r>
      <w:r>
        <w:rPr>
          <w:lang w:val="en-US"/>
        </w:rPr>
        <w:t>NMEA Tool</w:t>
      </w:r>
      <w:r w:rsidR="00495A55">
        <w:rPr>
          <w:lang w:val="en-US"/>
        </w:rPr>
        <w:t>s Pro</w:t>
      </w:r>
      <w:r w:rsidRPr="00DF7AC1">
        <w:rPr>
          <w:lang w:val="en-US"/>
        </w:rPr>
        <w:t>, 2019</w:t>
      </w:r>
    </w:p>
    <w:p w:rsidR="00153515" w:rsidRDefault="00153515" w:rsidP="00C05F6C">
      <w:pPr>
        <w:pStyle w:val="Ttulo5"/>
      </w:pPr>
      <w:bookmarkStart w:id="60" w:name="_Toc10507204"/>
      <w:r>
        <w:t>Geo++ RINEX Logger</w:t>
      </w:r>
      <w:bookmarkEnd w:id="60"/>
    </w:p>
    <w:p w:rsidR="00D541A9" w:rsidRDefault="00D541A9" w:rsidP="00D541A9">
      <w:r>
        <w:t>O Geo++ RINEX Logger</w:t>
      </w:r>
      <w:r w:rsidR="00F73337">
        <w:t xml:space="preserve"> </w:t>
      </w:r>
      <w:r w:rsidR="00126B58">
        <w:t>V</w:t>
      </w:r>
      <w:r w:rsidR="00F73337">
        <w:t>ersão 2.0.1 foi o aplicativo utilizada para registrar as observações GNSS disponíveis no aparel</w:t>
      </w:r>
      <w:r w:rsidR="00D551B4">
        <w:t>ho (GEO++, 2019)</w:t>
      </w:r>
      <w:r w:rsidR="00F73337">
        <w:t>.</w:t>
      </w:r>
      <w:r w:rsidR="00260B81">
        <w:t xml:space="preserve"> Ele é gratuito na </w:t>
      </w:r>
      <w:r w:rsidR="00260B81" w:rsidRPr="00260B81">
        <w:rPr>
          <w:i/>
        </w:rPr>
        <w:t>Google Play Store</w:t>
      </w:r>
      <w:r w:rsidR="00260B81">
        <w:t xml:space="preserve"> e pode ser utilizado pelos dispositivos que se encontram na lista de aparelhos disponibilizados pela Google em seu site (GOOGLE, 2019).</w:t>
      </w:r>
    </w:p>
    <w:p w:rsidR="002D0766" w:rsidRDefault="002D0766" w:rsidP="00D541A9">
      <w:r>
        <w:t>Diferente do aplicativo para as sentenças NMEA, o Geo++ RINEX Logger salva as informações diretamente no smartphone, ou seja, as observações realizadas não são perdidas caso o celular fique sem bateria ou desligue sozinho ao longo do rastreio.</w:t>
      </w:r>
    </w:p>
    <w:p w:rsidR="00747B75" w:rsidRPr="00260B81" w:rsidRDefault="00747B75" w:rsidP="00D541A9">
      <w:r>
        <w:t xml:space="preserve">Este foi o aplicativo escolhido para o estudo por ser desenvolvido pela Geo++, uma empresa consagrada no ramo de posicionamento GNSS. Ao longo do estudo, este aplicativo continuou a ser desenvolvido e hoje se encontra na versão 2.1.1, dando suporte à aparelhos com dupla frequência e </w:t>
      </w:r>
      <w:r w:rsidR="00527919">
        <w:t>ao formato RINEX 3.03.</w:t>
      </w:r>
    </w:p>
    <w:p w:rsidR="00D541A9" w:rsidRPr="00D541A9" w:rsidRDefault="00D541A9" w:rsidP="00367AA4">
      <w:pPr>
        <w:pStyle w:val="Legenda"/>
      </w:pPr>
      <w:r w:rsidRPr="00D541A9">
        <w:lastRenderedPageBreak/>
        <w:t xml:space="preserve">Figura </w:t>
      </w:r>
      <w:fldSimple w:instr=" SEQ Figura \* ARABIC ">
        <w:r w:rsidR="00367AA4">
          <w:rPr>
            <w:noProof/>
          </w:rPr>
          <w:t>9</w:t>
        </w:r>
      </w:fldSimple>
      <w:r w:rsidRPr="00D541A9">
        <w:t xml:space="preserve"> – </w:t>
      </w:r>
      <w:r w:rsidR="00495A55">
        <w:t>Interface do Geo++ RINEX Logger</w:t>
      </w:r>
    </w:p>
    <w:p w:rsidR="00D541A9" w:rsidRPr="00DF7AC1" w:rsidRDefault="00D541A9" w:rsidP="00D541A9">
      <w:pPr>
        <w:keepNext/>
        <w:ind w:firstLine="0"/>
        <w:jc w:val="center"/>
        <w:rPr>
          <w:lang w:val="en-US"/>
        </w:rPr>
      </w:pPr>
      <w:r w:rsidRPr="00D541A9">
        <w:rPr>
          <w:noProof/>
        </w:rPr>
        <w:drawing>
          <wp:inline distT="0" distB="0" distL="0" distR="0" wp14:anchorId="644889E1" wp14:editId="699D300B">
            <wp:extent cx="2070044" cy="4255092"/>
            <wp:effectExtent l="0" t="0" r="3810" b="0"/>
            <wp:docPr id="6153" name="Imagem 6">
              <a:extLst xmlns:a="http://schemas.openxmlformats.org/drawingml/2006/main">
                <a:ext uri="{FF2B5EF4-FFF2-40B4-BE49-F238E27FC236}">
                  <a16:creationId xmlns:a16="http://schemas.microsoft.com/office/drawing/2014/main" id="{12B8A755-49FB-498D-8327-7CA0E7AF6A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12B8A755-49FB-498D-8327-7CA0E7AF6ABB}"/>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70044" cy="4255092"/>
                    </a:xfrm>
                    <a:prstGeom prst="rect">
                      <a:avLst/>
                    </a:prstGeom>
                  </pic:spPr>
                </pic:pic>
              </a:graphicData>
            </a:graphic>
          </wp:inline>
        </w:drawing>
      </w:r>
    </w:p>
    <w:p w:rsidR="00D541A9" w:rsidRDefault="00D541A9" w:rsidP="00D541A9">
      <w:pPr>
        <w:keepNext/>
        <w:ind w:firstLine="0"/>
        <w:rPr>
          <w:lang w:val="en-US"/>
        </w:rPr>
      </w:pPr>
      <w:r w:rsidRPr="00DF7AC1">
        <w:rPr>
          <w:lang w:val="en-US"/>
        </w:rPr>
        <w:t xml:space="preserve">Fonte: </w:t>
      </w:r>
      <w:r w:rsidR="00495A55">
        <w:rPr>
          <w:lang w:val="en-US"/>
        </w:rPr>
        <w:t>Geo++ RINEX Logger</w:t>
      </w:r>
      <w:r w:rsidRPr="00DF7AC1">
        <w:rPr>
          <w:lang w:val="en-US"/>
        </w:rPr>
        <w:t>, 2019</w:t>
      </w:r>
    </w:p>
    <w:p w:rsidR="00C05F6C" w:rsidRDefault="00C05F6C" w:rsidP="00C05F6C">
      <w:pPr>
        <w:pStyle w:val="Ttulo4"/>
      </w:pPr>
      <w:bookmarkStart w:id="61" w:name="_Toc10507205"/>
      <w:r>
        <w:t>Computador</w:t>
      </w:r>
      <w:bookmarkEnd w:id="61"/>
    </w:p>
    <w:p w:rsidR="00527919" w:rsidRDefault="00527919" w:rsidP="00E8333C">
      <w:r>
        <w:t xml:space="preserve">O computador foi utilizado em </w:t>
      </w:r>
      <w:r w:rsidR="000800CB">
        <w:t>duas</w:t>
      </w:r>
      <w:r>
        <w:t xml:space="preserve"> etapas do projeto: para </w:t>
      </w:r>
      <w:r w:rsidR="000800CB">
        <w:t>filtragem</w:t>
      </w:r>
      <w:r>
        <w:t xml:space="preserve"> </w:t>
      </w:r>
      <w:r w:rsidR="000800CB">
        <w:t>d</w:t>
      </w:r>
      <w:r>
        <w:t>os dados</w:t>
      </w:r>
      <w:r w:rsidR="00E8333C">
        <w:t xml:space="preserve"> </w:t>
      </w:r>
      <w:r w:rsidR="000800CB">
        <w:t xml:space="preserve">e para </w:t>
      </w:r>
      <w:r>
        <w:t xml:space="preserve">o pós-processamento GNSS. </w:t>
      </w:r>
    </w:p>
    <w:p w:rsidR="000800CB" w:rsidRDefault="000800CB" w:rsidP="000800CB">
      <w:r>
        <w:t xml:space="preserve">A filtragem dos dados foi programada utilizando a linguagem Python. Esta linguagem foi escolhida por ser fácil e rápida de escrever (PYTHON SOFTWARE FOUNDATION, 2019). Os algoritmos foram desenvolvimentos através da </w:t>
      </w:r>
      <w:r>
        <w:rPr>
          <w:i/>
        </w:rPr>
        <w:t xml:space="preserve">integrated data environment </w:t>
      </w:r>
      <w:r>
        <w:t>(</w:t>
      </w:r>
      <w:r w:rsidRPr="00E8333C">
        <w:t>IDE</w:t>
      </w:r>
      <w:r>
        <w:t xml:space="preserve">) Spyder, disponível através do pacote de distribuição da </w:t>
      </w:r>
      <w:r w:rsidRPr="00331254">
        <w:t>Anaconda</w:t>
      </w:r>
      <w:r>
        <w:t xml:space="preserve"> (ANACONDA, INC., 2019).</w:t>
      </w:r>
    </w:p>
    <w:p w:rsidR="00E8333C" w:rsidRDefault="00E8333C" w:rsidP="00527919">
      <w:r>
        <w:t>O pós-processamento GNSS foi realizado no RTKLIB,</w:t>
      </w:r>
      <w:r w:rsidR="000800CB">
        <w:t xml:space="preserve"> utilizando o módulo RTKPOST.</w:t>
      </w:r>
    </w:p>
    <w:p w:rsidR="000800CB" w:rsidRPr="00527919" w:rsidRDefault="000800CB" w:rsidP="00527919">
      <w:r>
        <w:t>O Repositório do Git</w:t>
      </w:r>
      <w:r w:rsidR="00A353D4">
        <w:t>H</w:t>
      </w:r>
      <w:r>
        <w:t>ub foi utilizado para realizar o versionamento dos códigos e dados gerados.</w:t>
      </w:r>
    </w:p>
    <w:p w:rsidR="00153515" w:rsidRDefault="00153515" w:rsidP="00C05F6C">
      <w:pPr>
        <w:pStyle w:val="Ttulo5"/>
      </w:pPr>
      <w:bookmarkStart w:id="62" w:name="_Toc10507206"/>
      <w:r>
        <w:lastRenderedPageBreak/>
        <w:t>Anaconda: IDE Spyder</w:t>
      </w:r>
      <w:bookmarkEnd w:id="62"/>
    </w:p>
    <w:p w:rsidR="00E8333C" w:rsidRDefault="00E8333C" w:rsidP="00E8333C">
      <w:r>
        <w:t xml:space="preserve">A Anaconda </w:t>
      </w:r>
      <w:proofErr w:type="spellStart"/>
      <w:r w:rsidR="000800CB">
        <w:t>Navigator</w:t>
      </w:r>
      <w:proofErr w:type="spellEnd"/>
      <w:r w:rsidR="000800CB">
        <w:t xml:space="preserve"> versão 1.9.6 </w:t>
      </w:r>
      <w:r>
        <w:t xml:space="preserve">foi </w:t>
      </w:r>
      <w:r w:rsidR="000800CB">
        <w:t xml:space="preserve">o programa escolhido por fornecer as bibliotecas de Python 2.7 em uma fácil instalação. As principais funções a serem utilizadas já vinham instaladas, facilitando ainda mais à </w:t>
      </w:r>
      <w:proofErr w:type="spellStart"/>
      <w:r w:rsidR="000800CB">
        <w:t>inicição</w:t>
      </w:r>
      <w:proofErr w:type="spellEnd"/>
      <w:r w:rsidR="000800CB">
        <w:t xml:space="preserve"> na linguagem.</w:t>
      </w:r>
    </w:p>
    <w:p w:rsidR="000800CB" w:rsidRDefault="000800CB" w:rsidP="00E8333C">
      <w:r>
        <w:t>A IDE Spyder versão 3.3.2 foi utilizada para escrever e testar os programas desenvolvidos. Ela vem junto com a instalação do Anaconda.</w:t>
      </w:r>
    </w:p>
    <w:p w:rsidR="000800CB" w:rsidRDefault="000800CB" w:rsidP="00E8333C">
      <w:r>
        <w:t>A escolha desta solução se deu pelo conjunto de fácil instalação com ser uma opção gratuita e livre.</w:t>
      </w:r>
    </w:p>
    <w:p w:rsidR="00F82168" w:rsidRPr="00747B75" w:rsidRDefault="00F82168" w:rsidP="00367AA4">
      <w:pPr>
        <w:pStyle w:val="Legenda"/>
      </w:pPr>
      <w:r w:rsidRPr="00747B75">
        <w:t xml:space="preserve">Figura </w:t>
      </w:r>
      <w:fldSimple w:instr=" SEQ Figura \* ARABIC ">
        <w:r w:rsidR="00367AA4">
          <w:rPr>
            <w:noProof/>
          </w:rPr>
          <w:t>10</w:t>
        </w:r>
      </w:fldSimple>
      <w:r w:rsidRPr="00747B75">
        <w:t xml:space="preserve"> – Interface do </w:t>
      </w:r>
      <w:r>
        <w:t>Anaconda e Spyder</w:t>
      </w:r>
    </w:p>
    <w:p w:rsidR="00F82168" w:rsidRPr="00DF7AC1" w:rsidRDefault="00F82168" w:rsidP="00F82168">
      <w:pPr>
        <w:keepNext/>
        <w:ind w:firstLine="0"/>
        <w:jc w:val="center"/>
        <w:rPr>
          <w:lang w:val="en-US"/>
        </w:rPr>
      </w:pPr>
      <w:r>
        <w:rPr>
          <w:noProof/>
        </w:rPr>
        <w:drawing>
          <wp:inline distT="0" distB="0" distL="0" distR="0" wp14:anchorId="50AA84B1" wp14:editId="1527AA17">
            <wp:extent cx="5760085" cy="3124835"/>
            <wp:effectExtent l="0" t="0" r="0" b="0"/>
            <wp:docPr id="6155" name="Imagem 6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3124835"/>
                    </a:xfrm>
                    <a:prstGeom prst="rect">
                      <a:avLst/>
                    </a:prstGeom>
                  </pic:spPr>
                </pic:pic>
              </a:graphicData>
            </a:graphic>
          </wp:inline>
        </w:drawing>
      </w:r>
    </w:p>
    <w:p w:rsidR="00F82168" w:rsidRPr="00D541A9" w:rsidRDefault="00F82168" w:rsidP="00F82168">
      <w:pPr>
        <w:keepNext/>
        <w:ind w:firstLine="0"/>
      </w:pPr>
      <w:r w:rsidRPr="00DF7AC1">
        <w:rPr>
          <w:lang w:val="en-US"/>
        </w:rPr>
        <w:t>Fonte</w:t>
      </w:r>
      <w:r>
        <w:rPr>
          <w:lang w:val="en-US"/>
        </w:rPr>
        <w:t xml:space="preserve">: O </w:t>
      </w:r>
      <w:proofErr w:type="spellStart"/>
      <w:r>
        <w:rPr>
          <w:lang w:val="en-US"/>
        </w:rPr>
        <w:t>autor</w:t>
      </w:r>
      <w:proofErr w:type="spellEnd"/>
      <w:r w:rsidRPr="00DF7AC1">
        <w:rPr>
          <w:lang w:val="en-US"/>
        </w:rPr>
        <w:t>, 2019</w:t>
      </w:r>
    </w:p>
    <w:p w:rsidR="00527919" w:rsidRDefault="00527919" w:rsidP="00527919">
      <w:pPr>
        <w:pStyle w:val="Ttulo5"/>
      </w:pPr>
      <w:bookmarkStart w:id="63" w:name="_Toc10507207"/>
      <w:r>
        <w:t>RTKLIB</w:t>
      </w:r>
      <w:bookmarkEnd w:id="63"/>
    </w:p>
    <w:p w:rsidR="00F82168" w:rsidRDefault="00A13179" w:rsidP="00F82168">
      <w:r>
        <w:t xml:space="preserve">O RTKLIB versão 2.4.2 foi o programa escolhido para realizar </w:t>
      </w:r>
      <w:r w:rsidR="009B0647">
        <w:t xml:space="preserve">o pós-processamento das observações GNSS. Sua escolha se baseou por ser um software </w:t>
      </w:r>
      <w:r w:rsidR="00F82168">
        <w:t>livre, gratuito e portátil. Sua fácil instalação consiste em copiar a pasta para alguma paste dentro de seu computador. O RTKLIB também oferece acesso a sua biblioteca de funções, permitindo o uso destas em outros programas</w:t>
      </w:r>
      <w:r w:rsidR="00D961E6">
        <w:t xml:space="preserve"> (TAKASU, 2013).</w:t>
      </w:r>
    </w:p>
    <w:p w:rsidR="00F82168" w:rsidRPr="00747B75" w:rsidRDefault="00F82168" w:rsidP="00367AA4">
      <w:pPr>
        <w:pStyle w:val="Legenda"/>
      </w:pPr>
      <w:r w:rsidRPr="00747B75">
        <w:lastRenderedPageBreak/>
        <w:t xml:space="preserve">Figura </w:t>
      </w:r>
      <w:fldSimple w:instr=" SEQ Figura \* ARABIC ">
        <w:r w:rsidR="00367AA4">
          <w:rPr>
            <w:noProof/>
          </w:rPr>
          <w:t>11</w:t>
        </w:r>
      </w:fldSimple>
      <w:r w:rsidRPr="00747B75">
        <w:t xml:space="preserve"> – Interface do </w:t>
      </w:r>
      <w:r>
        <w:t>RTKLIB e RTKPOS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F82168" w:rsidTr="00F82168">
        <w:tc>
          <w:tcPr>
            <w:tcW w:w="9061" w:type="dxa"/>
          </w:tcPr>
          <w:p w:rsidR="00F82168" w:rsidRDefault="00F82168" w:rsidP="00F82168">
            <w:pPr>
              <w:keepNext/>
              <w:ind w:firstLine="0"/>
              <w:jc w:val="center"/>
              <w:rPr>
                <w:lang w:val="en-US"/>
              </w:rPr>
            </w:pPr>
            <w:r>
              <w:rPr>
                <w:noProof/>
              </w:rPr>
              <w:drawing>
                <wp:inline distT="0" distB="0" distL="0" distR="0" wp14:anchorId="4C2E7A7D" wp14:editId="77007EA2">
                  <wp:extent cx="2800350" cy="695325"/>
                  <wp:effectExtent l="0" t="0" r="0" b="9525"/>
                  <wp:docPr id="6157" name="Imagem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00350" cy="695325"/>
                          </a:xfrm>
                          <a:prstGeom prst="rect">
                            <a:avLst/>
                          </a:prstGeom>
                        </pic:spPr>
                      </pic:pic>
                    </a:graphicData>
                  </a:graphic>
                </wp:inline>
              </w:drawing>
            </w:r>
          </w:p>
        </w:tc>
      </w:tr>
      <w:tr w:rsidR="00F82168" w:rsidTr="00F82168">
        <w:tc>
          <w:tcPr>
            <w:tcW w:w="9061" w:type="dxa"/>
          </w:tcPr>
          <w:p w:rsidR="00F82168" w:rsidRDefault="00F82168" w:rsidP="00F82168">
            <w:pPr>
              <w:keepNext/>
              <w:ind w:firstLine="0"/>
              <w:jc w:val="center"/>
              <w:rPr>
                <w:lang w:val="en-US"/>
              </w:rPr>
            </w:pPr>
            <w:r w:rsidRPr="00F82168">
              <w:rPr>
                <w:noProof/>
              </w:rPr>
              <w:drawing>
                <wp:inline distT="0" distB="0" distL="0" distR="0" wp14:anchorId="37B9B973" wp14:editId="512D05DB">
                  <wp:extent cx="3312368" cy="2554831"/>
                  <wp:effectExtent l="0" t="0" r="2540" b="0"/>
                  <wp:docPr id="6158" name="Imagem 6">
                    <a:extLst xmlns:a="http://schemas.openxmlformats.org/drawingml/2006/main">
                      <a:ext uri="{FF2B5EF4-FFF2-40B4-BE49-F238E27FC236}">
                        <a16:creationId xmlns:a16="http://schemas.microsoft.com/office/drawing/2014/main" id="{8B55D3AB-BBDF-466C-B6F1-886028C0FA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8B55D3AB-BBDF-466C-B6F1-886028C0FA90}"/>
                              </a:ext>
                            </a:extLst>
                          </pic:cNvPr>
                          <pic:cNvPicPr>
                            <a:picLocks noChangeAspect="1"/>
                          </pic:cNvPicPr>
                        </pic:nvPicPr>
                        <pic:blipFill>
                          <a:blip r:embed="rId22"/>
                          <a:stretch>
                            <a:fillRect/>
                          </a:stretch>
                        </pic:blipFill>
                        <pic:spPr>
                          <a:xfrm>
                            <a:off x="0" y="0"/>
                            <a:ext cx="3312368" cy="2554831"/>
                          </a:xfrm>
                          <a:prstGeom prst="rect">
                            <a:avLst/>
                          </a:prstGeom>
                        </pic:spPr>
                      </pic:pic>
                    </a:graphicData>
                  </a:graphic>
                </wp:inline>
              </w:drawing>
            </w:r>
          </w:p>
        </w:tc>
      </w:tr>
    </w:tbl>
    <w:p w:rsidR="00F82168" w:rsidRPr="00D541A9" w:rsidRDefault="00F82168" w:rsidP="00F82168">
      <w:pPr>
        <w:keepNext/>
        <w:ind w:firstLine="0"/>
      </w:pPr>
      <w:r w:rsidRPr="00DF7AC1">
        <w:rPr>
          <w:lang w:val="en-US"/>
        </w:rPr>
        <w:t>Fonte</w:t>
      </w:r>
      <w:r>
        <w:rPr>
          <w:lang w:val="en-US"/>
        </w:rPr>
        <w:t xml:space="preserve">: O </w:t>
      </w:r>
      <w:proofErr w:type="spellStart"/>
      <w:r>
        <w:rPr>
          <w:lang w:val="en-US"/>
        </w:rPr>
        <w:t>autor</w:t>
      </w:r>
      <w:proofErr w:type="spellEnd"/>
      <w:r w:rsidRPr="00DF7AC1">
        <w:rPr>
          <w:lang w:val="en-US"/>
        </w:rPr>
        <w:t>, 2019</w:t>
      </w:r>
    </w:p>
    <w:p w:rsidR="00527919" w:rsidRDefault="00527919" w:rsidP="00527919">
      <w:pPr>
        <w:pStyle w:val="Ttulo5"/>
      </w:pPr>
      <w:bookmarkStart w:id="64" w:name="_Toc10507208"/>
      <w:r>
        <w:t>Repositório Git</w:t>
      </w:r>
      <w:r w:rsidR="00A353D4">
        <w:t>H</w:t>
      </w:r>
      <w:r>
        <w:t>ub</w:t>
      </w:r>
      <w:bookmarkEnd w:id="64"/>
      <w:r w:rsidR="00A353D4">
        <w:t xml:space="preserve"> </w:t>
      </w:r>
    </w:p>
    <w:p w:rsidR="00527919" w:rsidRDefault="00A353D4" w:rsidP="00527919">
      <w:r>
        <w:t>O GitHub Desktop Versão 1.6.6 foi a opção de programa para versionamento e compartilhamento dos códigos em Python desenvolvidos e dos dados brutos e processados. Ele é uma opção livre e</w:t>
      </w:r>
      <w:bookmarkStart w:id="65" w:name="_GoBack"/>
      <w:bookmarkEnd w:id="65"/>
      <w:r>
        <w:t xml:space="preserve"> gratuita que permite que outros usuários acessem os dados utilizados neste projeto</w:t>
      </w:r>
      <w:r w:rsidR="00D961E6">
        <w:t xml:space="preserve"> (GITHUB, INC., 2019)</w:t>
      </w:r>
      <w:r>
        <w:t>.</w:t>
      </w:r>
    </w:p>
    <w:p w:rsidR="00A353D4" w:rsidRPr="00747B75" w:rsidRDefault="00A353D4" w:rsidP="00367AA4">
      <w:pPr>
        <w:pStyle w:val="Legenda"/>
      </w:pPr>
      <w:r w:rsidRPr="00747B75">
        <w:lastRenderedPageBreak/>
        <w:t xml:space="preserve">Figura </w:t>
      </w:r>
      <w:fldSimple w:instr=" SEQ Figura \* ARABIC ">
        <w:r w:rsidR="00367AA4">
          <w:rPr>
            <w:noProof/>
          </w:rPr>
          <w:t>12</w:t>
        </w:r>
      </w:fldSimple>
      <w:r w:rsidRPr="00747B75">
        <w:t xml:space="preserve"> – Interface do </w:t>
      </w:r>
      <w:r>
        <w:t>RTKLIB e RTKPOST</w:t>
      </w:r>
    </w:p>
    <w:p w:rsidR="00A353D4" w:rsidRDefault="00A353D4" w:rsidP="00A353D4">
      <w:pPr>
        <w:keepNext/>
        <w:ind w:firstLine="0"/>
        <w:rPr>
          <w:lang w:val="en-US"/>
        </w:rPr>
      </w:pPr>
      <w:r>
        <w:rPr>
          <w:noProof/>
        </w:rPr>
        <w:drawing>
          <wp:inline distT="0" distB="0" distL="0" distR="0" wp14:anchorId="01F6B539" wp14:editId="10AE2A7E">
            <wp:extent cx="5760085" cy="3959860"/>
            <wp:effectExtent l="0" t="0" r="0" b="2540"/>
            <wp:docPr id="6163" name="Imagem 6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3959860"/>
                    </a:xfrm>
                    <a:prstGeom prst="rect">
                      <a:avLst/>
                    </a:prstGeom>
                  </pic:spPr>
                </pic:pic>
              </a:graphicData>
            </a:graphic>
          </wp:inline>
        </w:drawing>
      </w:r>
    </w:p>
    <w:p w:rsidR="00A353D4" w:rsidRPr="00D541A9" w:rsidRDefault="00A353D4" w:rsidP="00A353D4">
      <w:pPr>
        <w:keepNext/>
        <w:ind w:firstLine="0"/>
      </w:pPr>
      <w:r w:rsidRPr="00DF7AC1">
        <w:rPr>
          <w:lang w:val="en-US"/>
        </w:rPr>
        <w:t>Fonte</w:t>
      </w:r>
      <w:r>
        <w:rPr>
          <w:lang w:val="en-US"/>
        </w:rPr>
        <w:t xml:space="preserve">: O </w:t>
      </w:r>
      <w:proofErr w:type="spellStart"/>
      <w:r>
        <w:rPr>
          <w:lang w:val="en-US"/>
        </w:rPr>
        <w:t>autor</w:t>
      </w:r>
      <w:proofErr w:type="spellEnd"/>
      <w:r w:rsidRPr="00DF7AC1">
        <w:rPr>
          <w:lang w:val="en-US"/>
        </w:rPr>
        <w:t>, 2019</w:t>
      </w:r>
    </w:p>
    <w:p w:rsidR="009953B3" w:rsidRDefault="009953B3" w:rsidP="009953B3">
      <w:pPr>
        <w:pStyle w:val="Ttulo2"/>
      </w:pPr>
      <w:bookmarkStart w:id="66" w:name="_Toc10507209"/>
      <w:r>
        <w:t>MET</w:t>
      </w:r>
      <w:r w:rsidR="00EF0141">
        <w:t>O</w:t>
      </w:r>
      <w:r>
        <w:t>DOLOGIA</w:t>
      </w:r>
      <w:bookmarkEnd w:id="66"/>
    </w:p>
    <w:p w:rsidR="00925F73" w:rsidRDefault="00925F73" w:rsidP="00C91529">
      <w:r>
        <w:t xml:space="preserve">Este estudo se dividiu em </w:t>
      </w:r>
      <w:r w:rsidR="00B109FA">
        <w:t>cinco</w:t>
      </w:r>
      <w:r>
        <w:t xml:space="preserve"> etapas: Escolha do ponto </w:t>
      </w:r>
      <w:r w:rsidR="00C94C16">
        <w:t>de estudo</w:t>
      </w:r>
      <w:r>
        <w:t xml:space="preserve">; </w:t>
      </w:r>
      <w:r w:rsidR="00A122E9">
        <w:t>Aquisição de dados</w:t>
      </w:r>
      <w:r>
        <w:t xml:space="preserve"> preliminar, Definição dos critérios de processamento</w:t>
      </w:r>
      <w:r w:rsidR="00A122E9">
        <w:t>; Aquisição de dados para o estudo; e Análise dos resultados.</w:t>
      </w:r>
    </w:p>
    <w:p w:rsidR="00C94C16" w:rsidRDefault="00C94C16" w:rsidP="00C94C16">
      <w:pPr>
        <w:pStyle w:val="Ttulo3"/>
      </w:pPr>
      <w:bookmarkStart w:id="67" w:name="_Toc10507210"/>
      <w:r>
        <w:t>Ponto de estudo</w:t>
      </w:r>
      <w:bookmarkEnd w:id="67"/>
    </w:p>
    <w:p w:rsidR="00C94C16" w:rsidRDefault="00C94C16" w:rsidP="00C94C16">
      <w:r>
        <w:t>O ponto escolhido para realizar os testes em campo foi o Marco 91500 do IBGE</w:t>
      </w:r>
      <w:r w:rsidR="00750147">
        <w:t>;</w:t>
      </w:r>
      <w:r>
        <w:t xml:space="preserve"> localizado no pátio interno do Complexo Gráfico e da Diretoria de Geodésia e Cartografia do IBGE, ao lado do campo de futebol e da quadra de futsal, na Av. Brasil nº 15.671 em Parada de Lucas, Rio de Janeiro, RJ.</w:t>
      </w:r>
    </w:p>
    <w:p w:rsidR="00C94C16" w:rsidRDefault="00C94C16" w:rsidP="00C94C16">
      <w:r>
        <w:t xml:space="preserve">Este ponto foi escolhido em razão das poucas obstruções ao redor, garantindo </w:t>
      </w:r>
      <w:r w:rsidR="00535D7D">
        <w:t>que mais</w:t>
      </w:r>
      <w:r>
        <w:t xml:space="preserve"> satélites</w:t>
      </w:r>
      <w:r w:rsidR="0019785F">
        <w:t xml:space="preserve"> pudesse</w:t>
      </w:r>
      <w:r w:rsidR="00535D7D">
        <w:t>m</w:t>
      </w:r>
      <w:r w:rsidR="0019785F">
        <w:t xml:space="preserve"> ser rastrea</w:t>
      </w:r>
      <w:r w:rsidR="00535D7D">
        <w:t>dos</w:t>
      </w:r>
      <w:r w:rsidR="00C4578D">
        <w:t xml:space="preserve"> e pela proximidade de uma estação da Rede Brasileira de Monitoramento Contínuo (RBMC)</w:t>
      </w:r>
      <w:r w:rsidR="00535D7D">
        <w:t>.</w:t>
      </w:r>
    </w:p>
    <w:p w:rsidR="00A4182D" w:rsidRDefault="00A4182D" w:rsidP="00C94C16">
      <w:r>
        <w:t>Dados Planialtimétricos do Marco 91500:</w:t>
      </w:r>
    </w:p>
    <w:p w:rsidR="00A4182D" w:rsidRDefault="00A4182D" w:rsidP="00E726C8">
      <w:pPr>
        <w:pStyle w:val="PargrafodaLista"/>
        <w:numPr>
          <w:ilvl w:val="0"/>
          <w:numId w:val="6"/>
        </w:numPr>
      </w:pPr>
      <w:r>
        <w:t>Latitude: 22º 49’ 08,76793” S</w:t>
      </w:r>
    </w:p>
    <w:p w:rsidR="00A4182D" w:rsidRDefault="00A4182D" w:rsidP="00E726C8">
      <w:pPr>
        <w:pStyle w:val="PargrafodaLista"/>
        <w:numPr>
          <w:ilvl w:val="0"/>
          <w:numId w:val="6"/>
        </w:numPr>
      </w:pPr>
      <w:r>
        <w:t>Longitude: 43º 18’ 23,95193” W</w:t>
      </w:r>
    </w:p>
    <w:p w:rsidR="00A4182D" w:rsidRDefault="00A4182D" w:rsidP="00E726C8">
      <w:pPr>
        <w:pStyle w:val="PargrafodaLista"/>
        <w:numPr>
          <w:ilvl w:val="0"/>
          <w:numId w:val="6"/>
        </w:numPr>
      </w:pPr>
      <w:r>
        <w:lastRenderedPageBreak/>
        <w:t>Altitude Geométrica (m): -1,461</w:t>
      </w:r>
    </w:p>
    <w:p w:rsidR="00A4182D" w:rsidRDefault="00A4182D" w:rsidP="00E726C8">
      <w:pPr>
        <w:pStyle w:val="PargrafodaLista"/>
        <w:numPr>
          <w:ilvl w:val="0"/>
          <w:numId w:val="6"/>
        </w:numPr>
      </w:pPr>
      <w:r>
        <w:t>Fonte: GPS Geodésico</w:t>
      </w:r>
    </w:p>
    <w:p w:rsidR="00A4182D" w:rsidRDefault="00A4182D" w:rsidP="00E726C8">
      <w:pPr>
        <w:pStyle w:val="PargrafodaLista"/>
        <w:numPr>
          <w:ilvl w:val="0"/>
          <w:numId w:val="6"/>
        </w:numPr>
      </w:pPr>
      <w:proofErr w:type="spellStart"/>
      <w:r>
        <w:t>Datum</w:t>
      </w:r>
      <w:proofErr w:type="spellEnd"/>
      <w:r>
        <w:t>: SIRGAS2000</w:t>
      </w:r>
    </w:p>
    <w:p w:rsidR="00750147" w:rsidRDefault="00750147" w:rsidP="00367AA4">
      <w:pPr>
        <w:pStyle w:val="Legenda"/>
      </w:pPr>
      <w:bookmarkStart w:id="68" w:name="_Toc10481444"/>
      <w:r>
        <w:lastRenderedPageBreak/>
        <w:t xml:space="preserve">Figura </w:t>
      </w:r>
      <w:fldSimple w:instr=" SEQ Figura \* ARABIC ">
        <w:r w:rsidR="00367AA4">
          <w:rPr>
            <w:noProof/>
          </w:rPr>
          <w:t>13</w:t>
        </w:r>
      </w:fldSimple>
      <w:r>
        <w:t xml:space="preserve"> </w:t>
      </w:r>
      <w:r w:rsidR="00963CFD">
        <w:t>–</w:t>
      </w:r>
      <w:r>
        <w:t xml:space="preserve"> Localização do Marco 91500</w:t>
      </w:r>
      <w:bookmarkEnd w:id="68"/>
    </w:p>
    <w:p w:rsidR="00750147" w:rsidRDefault="009E324A" w:rsidP="00750147">
      <w:pPr>
        <w:keepNext/>
        <w:ind w:firstLine="0"/>
      </w:pPr>
      <w:r>
        <w:rPr>
          <w:noProof/>
        </w:rPr>
        <w:drawing>
          <wp:inline distT="0" distB="0" distL="0" distR="0" wp14:anchorId="664BEE69" wp14:editId="57A36492">
            <wp:extent cx="5760085" cy="42621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262120"/>
                    </a:xfrm>
                    <a:prstGeom prst="rect">
                      <a:avLst/>
                    </a:prstGeom>
                  </pic:spPr>
                </pic:pic>
              </a:graphicData>
            </a:graphic>
          </wp:inline>
        </w:drawing>
      </w:r>
    </w:p>
    <w:p w:rsidR="00750147" w:rsidRDefault="00750147" w:rsidP="00750147">
      <w:pPr>
        <w:keepNext/>
        <w:ind w:firstLine="0"/>
      </w:pPr>
      <w:r w:rsidRPr="00DF7AC1">
        <w:t>Fonte: Google Earth, 2018</w:t>
      </w:r>
    </w:p>
    <w:p w:rsidR="00E6051B" w:rsidRDefault="00E6051B" w:rsidP="00367AA4">
      <w:pPr>
        <w:pStyle w:val="Legenda"/>
      </w:pPr>
      <w:bookmarkStart w:id="69" w:name="_Toc10481445"/>
      <w:r>
        <w:t xml:space="preserve">Figura </w:t>
      </w:r>
      <w:fldSimple w:instr=" SEQ Figura \* ARABIC ">
        <w:r w:rsidR="00367AA4">
          <w:rPr>
            <w:noProof/>
          </w:rPr>
          <w:t>14</w:t>
        </w:r>
      </w:fldSimple>
      <w:r>
        <w:t xml:space="preserve"> – Marco 91500</w:t>
      </w:r>
      <w:bookmarkEnd w:id="69"/>
    </w:p>
    <w:p w:rsidR="00E6051B" w:rsidRDefault="00E6051B" w:rsidP="00E6051B">
      <w:pPr>
        <w:keepNext/>
        <w:ind w:firstLine="0"/>
      </w:pPr>
      <w:r w:rsidRPr="00E6051B">
        <w:rPr>
          <w:noProof/>
        </w:rPr>
        <w:drawing>
          <wp:inline distT="0" distB="0" distL="0" distR="0" wp14:anchorId="486AD178" wp14:editId="44F2B253">
            <wp:extent cx="5734050" cy="3225800"/>
            <wp:effectExtent l="0" t="0" r="0" b="0"/>
            <wp:docPr id="6149" name="Picture 8" descr="https://lh3.googleusercontent.com/HbWXcAte8JgZDFPzjx4TRWksn4dbWpunYo3J8hFgQBVsjaqeeZ-6EZ7xR7d7lZ8k492TmPukf5EuIhmZ7aLscgUm_hg7HR0WRde2QL9iXhehY3yR6azcX7rCn00EZ0m3eoC21VoMRm-hGDpobPf8y12oerKYwOsfwaZZXto7oQ2wDyI38BXA2vtn36ei0r9pRRT0aJmAL7iNJ1erQWNU0qVV14GBgvqfGJpUqkK8RyFrIo6PSMcO8pNMkdM4Ih9Yb7e2FeA9Y0pIu8Y3iFWdFhNSwb0kWqSUqPJuR6mvRAJ7Ba0-BNKgx1qGrm6UMHYa1TegG4IUYH94sEtQJA7DtRDP0uQK0N-OtMssF-oU0fA2enS00sNNKVDXu0YP3y6wkpnIB1MvSoFaYbk21ByAekjwwWO2U43ekzND-P1y61bkJKsd3QWUIqI0eKOmg-CmX2g7So2GWH_elTQ8i6W469YpudvXsFqv74zyVTHMTXyGoR_e_QP6SfORDPsE0eJVXXlGKGK_9WHe4SdDVgoa5d6XHILYik4vA-xXlXSALmlmrMlZyoF1BHPvsTX5aOaci1G1ea35qdqEa3Q_g_eKo-8u3ymPBiisu14N34iP=w1280-h720-no">
              <a:extLst xmlns:a="http://schemas.openxmlformats.org/drawingml/2006/main">
                <a:ext uri="{FF2B5EF4-FFF2-40B4-BE49-F238E27FC236}">
                  <a16:creationId xmlns:a16="http://schemas.microsoft.com/office/drawing/2014/main" id="{048ADBC2-9C84-4C55-9E1D-7C4C54CD14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 name="Picture 8" descr="https://lh3.googleusercontent.com/HbWXcAte8JgZDFPzjx4TRWksn4dbWpunYo3J8hFgQBVsjaqeeZ-6EZ7xR7d7lZ8k492TmPukf5EuIhmZ7aLscgUm_hg7HR0WRde2QL9iXhehY3yR6azcX7rCn00EZ0m3eoC21VoMRm-hGDpobPf8y12oerKYwOsfwaZZXto7oQ2wDyI38BXA2vtn36ei0r9pRRT0aJmAL7iNJ1erQWNU0qVV14GBgvqfGJpUqkK8RyFrIo6PSMcO8pNMkdM4Ih9Yb7e2FeA9Y0pIu8Y3iFWdFhNSwb0kWqSUqPJuR6mvRAJ7Ba0-BNKgx1qGrm6UMHYa1TegG4IUYH94sEtQJA7DtRDP0uQK0N-OtMssF-oU0fA2enS00sNNKVDXu0YP3y6wkpnIB1MvSoFaYbk21ByAekjwwWO2U43ekzND-P1y61bkJKsd3QWUIqI0eKOmg-CmX2g7So2GWH_elTQ8i6W469YpudvXsFqv74zyVTHMTXyGoR_e_QP6SfORDPsE0eJVXXlGKGK_9WHe4SdDVgoa5d6XHILYik4vA-xXlXSALmlmrMlZyoF1BHPvsTX5aOaci1G1ea35qdqEa3Q_g_eKo-8u3ymPBiisu14N34iP=w1280-h720-no">
                      <a:extLst>
                        <a:ext uri="{FF2B5EF4-FFF2-40B4-BE49-F238E27FC236}">
                          <a16:creationId xmlns:a16="http://schemas.microsoft.com/office/drawing/2014/main" id="{048ADBC2-9C84-4C55-9E1D-7C4C54CD14F2}"/>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322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E6051B" w:rsidRDefault="00E6051B" w:rsidP="00E6051B">
      <w:pPr>
        <w:keepNext/>
        <w:ind w:firstLine="0"/>
      </w:pPr>
      <w:r w:rsidRPr="00E6051B">
        <w:lastRenderedPageBreak/>
        <w:t>Fonte: O autor, 2019</w:t>
      </w:r>
    </w:p>
    <w:p w:rsidR="00482AD4" w:rsidRDefault="00482AD4" w:rsidP="00367AA4">
      <w:pPr>
        <w:pStyle w:val="Legenda"/>
      </w:pPr>
      <w:bookmarkStart w:id="70" w:name="_Toc10481446"/>
      <w:r>
        <w:t xml:space="preserve">Figura </w:t>
      </w:r>
      <w:fldSimple w:instr=" SEQ Figura \* ARABIC ">
        <w:r w:rsidR="00367AA4">
          <w:rPr>
            <w:noProof/>
          </w:rPr>
          <w:t>15</w:t>
        </w:r>
      </w:fldSimple>
      <w:r>
        <w:t xml:space="preserve"> – Entorno do Marco 91500</w:t>
      </w:r>
      <w:bookmarkEnd w:id="70"/>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4418"/>
      </w:tblGrid>
      <w:tr w:rsidR="00482AD4" w:rsidTr="00F51164">
        <w:trPr>
          <w:trHeight w:val="2835"/>
        </w:trPr>
        <w:tc>
          <w:tcPr>
            <w:tcW w:w="4417" w:type="dxa"/>
          </w:tcPr>
          <w:p w:rsidR="00482AD4" w:rsidRDefault="00482AD4" w:rsidP="00750147">
            <w:pPr>
              <w:keepNext/>
              <w:ind w:firstLine="0"/>
            </w:pPr>
            <w:r>
              <w:rPr>
                <w:noProof/>
              </w:rPr>
              <w:drawing>
                <wp:inline distT="0" distB="0" distL="0" distR="0">
                  <wp:extent cx="2664000" cy="1998000"/>
                  <wp:effectExtent l="0" t="0" r="3175" b="254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64000" cy="1998000"/>
                          </a:xfrm>
                          <a:prstGeom prst="rect">
                            <a:avLst/>
                          </a:prstGeom>
                          <a:noFill/>
                          <a:ln>
                            <a:noFill/>
                          </a:ln>
                        </pic:spPr>
                      </pic:pic>
                    </a:graphicData>
                  </a:graphic>
                </wp:inline>
              </w:drawing>
            </w:r>
          </w:p>
          <w:p w:rsidR="00F51164" w:rsidRDefault="00F51164" w:rsidP="00750147">
            <w:pPr>
              <w:keepNext/>
              <w:ind w:firstLine="0"/>
            </w:pPr>
            <w:r>
              <w:t>(a)</w:t>
            </w:r>
          </w:p>
        </w:tc>
        <w:tc>
          <w:tcPr>
            <w:tcW w:w="4418" w:type="dxa"/>
          </w:tcPr>
          <w:p w:rsidR="00482AD4" w:rsidRDefault="00482AD4" w:rsidP="00750147">
            <w:pPr>
              <w:keepNext/>
              <w:ind w:firstLine="0"/>
            </w:pPr>
            <w:r>
              <w:rPr>
                <w:noProof/>
              </w:rPr>
              <w:drawing>
                <wp:inline distT="0" distB="0" distL="0" distR="0" wp14:anchorId="266273B0" wp14:editId="29FCE102">
                  <wp:extent cx="2664000" cy="1998000"/>
                  <wp:effectExtent l="0" t="0" r="3175" b="254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64000" cy="1998000"/>
                          </a:xfrm>
                          <a:prstGeom prst="rect">
                            <a:avLst/>
                          </a:prstGeom>
                          <a:noFill/>
                          <a:ln>
                            <a:noFill/>
                          </a:ln>
                        </pic:spPr>
                      </pic:pic>
                    </a:graphicData>
                  </a:graphic>
                </wp:inline>
              </w:drawing>
            </w:r>
          </w:p>
          <w:p w:rsidR="00F51164" w:rsidRDefault="00F51164" w:rsidP="00750147">
            <w:pPr>
              <w:keepNext/>
              <w:ind w:firstLine="0"/>
            </w:pPr>
            <w:r>
              <w:t>(b)</w:t>
            </w:r>
          </w:p>
        </w:tc>
      </w:tr>
      <w:tr w:rsidR="00482AD4" w:rsidTr="00F51164">
        <w:tc>
          <w:tcPr>
            <w:tcW w:w="4417" w:type="dxa"/>
          </w:tcPr>
          <w:p w:rsidR="00482AD4" w:rsidRDefault="00482AD4" w:rsidP="00750147">
            <w:pPr>
              <w:keepNext/>
              <w:ind w:firstLine="0"/>
            </w:pPr>
            <w:r>
              <w:rPr>
                <w:noProof/>
              </w:rPr>
              <w:drawing>
                <wp:inline distT="0" distB="0" distL="0" distR="0" wp14:anchorId="1588F5C6" wp14:editId="4249619B">
                  <wp:extent cx="2664000" cy="1998000"/>
                  <wp:effectExtent l="0" t="0" r="3175" b="254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64000" cy="1998000"/>
                          </a:xfrm>
                          <a:prstGeom prst="rect">
                            <a:avLst/>
                          </a:prstGeom>
                          <a:noFill/>
                          <a:ln>
                            <a:noFill/>
                          </a:ln>
                        </pic:spPr>
                      </pic:pic>
                    </a:graphicData>
                  </a:graphic>
                </wp:inline>
              </w:drawing>
            </w:r>
          </w:p>
          <w:p w:rsidR="00F51164" w:rsidRDefault="00F51164" w:rsidP="00750147">
            <w:pPr>
              <w:keepNext/>
              <w:ind w:firstLine="0"/>
            </w:pPr>
            <w:r>
              <w:t>(c)</w:t>
            </w:r>
          </w:p>
        </w:tc>
        <w:tc>
          <w:tcPr>
            <w:tcW w:w="4418" w:type="dxa"/>
          </w:tcPr>
          <w:p w:rsidR="00482AD4" w:rsidRDefault="00482AD4" w:rsidP="00750147">
            <w:pPr>
              <w:keepNext/>
              <w:ind w:firstLine="0"/>
            </w:pPr>
            <w:r>
              <w:rPr>
                <w:noProof/>
              </w:rPr>
              <w:drawing>
                <wp:inline distT="0" distB="0" distL="0" distR="0" wp14:anchorId="0C8A33BF" wp14:editId="2CEFE16F">
                  <wp:extent cx="2664000" cy="1998000"/>
                  <wp:effectExtent l="0" t="0" r="3175" b="254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64000" cy="1998000"/>
                          </a:xfrm>
                          <a:prstGeom prst="rect">
                            <a:avLst/>
                          </a:prstGeom>
                          <a:noFill/>
                          <a:ln>
                            <a:noFill/>
                          </a:ln>
                        </pic:spPr>
                      </pic:pic>
                    </a:graphicData>
                  </a:graphic>
                </wp:inline>
              </w:drawing>
            </w:r>
          </w:p>
          <w:p w:rsidR="00F51164" w:rsidRDefault="00F51164" w:rsidP="00750147">
            <w:pPr>
              <w:keepNext/>
              <w:ind w:firstLine="0"/>
            </w:pPr>
            <w:r>
              <w:t>(d)</w:t>
            </w:r>
          </w:p>
        </w:tc>
      </w:tr>
    </w:tbl>
    <w:p w:rsidR="00F51164" w:rsidRDefault="00F51164" w:rsidP="00F51164">
      <w:pPr>
        <w:keepNext/>
        <w:ind w:firstLine="0"/>
      </w:pPr>
      <w:r>
        <w:t xml:space="preserve">Legenda: (a) Vista </w:t>
      </w:r>
      <w:proofErr w:type="gramStart"/>
      <w:r>
        <w:t>noroeste</w:t>
      </w:r>
      <w:proofErr w:type="gramEnd"/>
      <w:r>
        <w:t>; (b) Vista nordeste; (c) Vista sudeste; (d) Vista sudoeste.</w:t>
      </w:r>
    </w:p>
    <w:p w:rsidR="00F51164" w:rsidRDefault="00F51164" w:rsidP="00F51164">
      <w:pPr>
        <w:keepNext/>
        <w:ind w:firstLine="0"/>
      </w:pPr>
      <w:r w:rsidRPr="00E6051B">
        <w:t>Fonte: O autor, 2019</w:t>
      </w:r>
    </w:p>
    <w:p w:rsidR="00C94C16" w:rsidRDefault="00535D7D" w:rsidP="00535D7D">
      <w:pPr>
        <w:pStyle w:val="Ttulo3"/>
      </w:pPr>
      <w:bookmarkStart w:id="71" w:name="_Toc10507211"/>
      <w:r>
        <w:t>Aquisição de dados preliminar</w:t>
      </w:r>
      <w:bookmarkEnd w:id="71"/>
    </w:p>
    <w:p w:rsidR="00307D3C" w:rsidRDefault="00307D3C" w:rsidP="005F012D">
      <w:r w:rsidRPr="00307D3C">
        <w:rPr>
          <w:highlight w:val="yellow"/>
        </w:rPr>
        <w:t>PÁGINA 425 MONICO</w:t>
      </w:r>
    </w:p>
    <w:p w:rsidR="009755CF" w:rsidRDefault="00B109FA" w:rsidP="00D201BD">
      <w:r w:rsidRPr="00B109FA">
        <w:t>Os levantamentos preliminares foram realizados de diferentes maneiras com finalidade de definir os melhores métodos para o levantamento do estudo. A aquisição preliminar decorreu nos dias 14, 15 e 17 de janeiro de 2019.</w:t>
      </w:r>
      <w:r w:rsidR="009755CF">
        <w:t xml:space="preserve"> Variáveis como</w:t>
      </w:r>
      <w:r w:rsidR="005F012D">
        <w:t xml:space="preserve"> hora do dia, método de filtragem de dados d</w:t>
      </w:r>
      <w:r w:rsidR="00072355">
        <w:t xml:space="preserve"> </w:t>
      </w:r>
      <w:r w:rsidR="005F012D">
        <w:t>as observações e interferências do operador</w:t>
      </w:r>
      <w:r w:rsidR="009755CF" w:rsidRPr="009755CF">
        <w:t xml:space="preserve"> </w:t>
      </w:r>
      <w:r w:rsidR="009755CF">
        <w:t>foram testadas</w:t>
      </w:r>
      <w:r w:rsidR="005F012D">
        <w:t>.</w:t>
      </w:r>
      <w:r w:rsidR="00307D3C">
        <w:t xml:space="preserve"> </w:t>
      </w:r>
    </w:p>
    <w:p w:rsidR="006F371C" w:rsidRDefault="006F371C" w:rsidP="006F371C">
      <w:r>
        <w:t xml:space="preserve">O smartphone foi posicionado em cima do Marco conforme mostrado na </w:t>
      </w:r>
      <w:r>
        <w:fldChar w:fldCharType="begin"/>
      </w:r>
      <w:r>
        <w:instrText xml:space="preserve"> REF _Ref8545576 \h </w:instrText>
      </w:r>
      <w:r>
        <w:fldChar w:fldCharType="separate"/>
      </w:r>
      <w:r w:rsidR="002361C5">
        <w:t xml:space="preserve">Figura </w:t>
      </w:r>
      <w:r w:rsidR="002361C5">
        <w:rPr>
          <w:noProof/>
        </w:rPr>
        <w:t>10</w:t>
      </w:r>
      <w:r>
        <w:fldChar w:fldCharType="end"/>
      </w:r>
      <w:r>
        <w:t xml:space="preserve"> e esta posição foi mantida para todos os levantamentos realizados.</w:t>
      </w:r>
    </w:p>
    <w:p w:rsidR="006F371C" w:rsidRDefault="006F371C" w:rsidP="00367AA4">
      <w:pPr>
        <w:pStyle w:val="Legenda"/>
      </w:pPr>
      <w:bookmarkStart w:id="72" w:name="_Ref8545576"/>
      <w:bookmarkStart w:id="73" w:name="_Toc10481447"/>
      <w:r>
        <w:lastRenderedPageBreak/>
        <w:t xml:space="preserve">Figura </w:t>
      </w:r>
      <w:fldSimple w:instr=" SEQ Figura \* ARABIC ">
        <w:r w:rsidR="00367AA4">
          <w:rPr>
            <w:noProof/>
          </w:rPr>
          <w:t>16</w:t>
        </w:r>
      </w:fldSimple>
      <w:bookmarkEnd w:id="72"/>
      <w:r>
        <w:t xml:space="preserve"> – Posicionamento do smartphone no Marco 91500</w:t>
      </w:r>
      <w:bookmarkEnd w:id="73"/>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4418"/>
      </w:tblGrid>
      <w:tr w:rsidR="006F371C" w:rsidTr="00875E0B">
        <w:trPr>
          <w:trHeight w:val="2835"/>
        </w:trPr>
        <w:tc>
          <w:tcPr>
            <w:tcW w:w="4417" w:type="dxa"/>
          </w:tcPr>
          <w:p w:rsidR="006F371C" w:rsidRDefault="006F371C" w:rsidP="00875E0B">
            <w:pPr>
              <w:keepNext/>
              <w:ind w:firstLine="0"/>
            </w:pPr>
            <w:r>
              <w:rPr>
                <w:noProof/>
              </w:rPr>
              <w:drawing>
                <wp:inline distT="0" distB="0" distL="0" distR="0" wp14:anchorId="302D7436" wp14:editId="5AD0014D">
                  <wp:extent cx="2664000" cy="3550530"/>
                  <wp:effectExtent l="0" t="0" r="317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64000" cy="3550530"/>
                          </a:xfrm>
                          <a:prstGeom prst="rect">
                            <a:avLst/>
                          </a:prstGeom>
                          <a:noFill/>
                          <a:ln>
                            <a:noFill/>
                          </a:ln>
                        </pic:spPr>
                      </pic:pic>
                    </a:graphicData>
                  </a:graphic>
                </wp:inline>
              </w:drawing>
            </w:r>
          </w:p>
          <w:p w:rsidR="00F51164" w:rsidRDefault="00F51164" w:rsidP="00875E0B">
            <w:pPr>
              <w:keepNext/>
              <w:ind w:firstLine="0"/>
            </w:pPr>
            <w:r>
              <w:t>(a)</w:t>
            </w:r>
          </w:p>
        </w:tc>
        <w:tc>
          <w:tcPr>
            <w:tcW w:w="4418" w:type="dxa"/>
          </w:tcPr>
          <w:p w:rsidR="006F371C" w:rsidRDefault="006F371C" w:rsidP="00875E0B">
            <w:pPr>
              <w:keepNext/>
              <w:ind w:firstLine="0"/>
            </w:pPr>
            <w:r>
              <w:rPr>
                <w:noProof/>
              </w:rPr>
              <w:drawing>
                <wp:inline distT="0" distB="0" distL="0" distR="0" wp14:anchorId="78CEBDF6" wp14:editId="2E5A8226">
                  <wp:extent cx="2664000" cy="1998000"/>
                  <wp:effectExtent l="0" t="0" r="3175" b="254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4000" cy="1998000"/>
                          </a:xfrm>
                          <a:prstGeom prst="rect">
                            <a:avLst/>
                          </a:prstGeom>
                          <a:noFill/>
                          <a:ln>
                            <a:noFill/>
                          </a:ln>
                        </pic:spPr>
                      </pic:pic>
                    </a:graphicData>
                  </a:graphic>
                </wp:inline>
              </w:drawing>
            </w:r>
          </w:p>
          <w:p w:rsidR="00F51164" w:rsidRDefault="00F51164" w:rsidP="00875E0B">
            <w:pPr>
              <w:keepNext/>
              <w:ind w:firstLine="0"/>
            </w:pPr>
            <w:r>
              <w:t>(b)</w:t>
            </w:r>
          </w:p>
        </w:tc>
      </w:tr>
    </w:tbl>
    <w:p w:rsidR="00F51164" w:rsidRDefault="00F51164" w:rsidP="00F51164">
      <w:pPr>
        <w:keepNext/>
        <w:ind w:firstLine="0"/>
      </w:pPr>
      <w:r>
        <w:t>Legenda: (a) Vista superior; (b) Vista lateral.</w:t>
      </w:r>
    </w:p>
    <w:p w:rsidR="00F51164" w:rsidRDefault="00F51164" w:rsidP="00F51164">
      <w:pPr>
        <w:keepNext/>
        <w:ind w:firstLine="0"/>
      </w:pPr>
      <w:r w:rsidRPr="00E6051B">
        <w:t>Fonte: O autor, 2019</w:t>
      </w:r>
    </w:p>
    <w:p w:rsidR="006F371C" w:rsidRDefault="006F371C" w:rsidP="006F371C"/>
    <w:p w:rsidR="009755CF" w:rsidRDefault="009755CF" w:rsidP="005F012D">
      <w:r>
        <w:t>Para hora do dia, o primeiro teste foi realizado no período da tarde do dia 14 de janeiro.</w:t>
      </w:r>
      <w:r w:rsidRPr="009755CF">
        <w:t xml:space="preserve"> </w:t>
      </w:r>
      <w:r>
        <w:t>Este horário se mostrou não ser o mais indicado, uma vez que o celular superaqueceu e desligou sozinho menos de 20 minutos depois. Para garantir que o smartphone não fosse danificado e os levantamentos realizados por completo, foi determinado que caso ele atingisse 40ºC de temperatura, o rastreio seria encerrado.</w:t>
      </w:r>
    </w:p>
    <w:p w:rsidR="009755CF" w:rsidRDefault="009755CF" w:rsidP="005F012D">
      <w:r>
        <w:t>Para o método de filtragem de dados, foram testadas duas opções do aplicativo Geo++ RINEX Logger</w:t>
      </w:r>
      <w:r w:rsidR="008A3B09">
        <w:t>:</w:t>
      </w:r>
      <w:r>
        <w:t xml:space="preserve"> </w:t>
      </w:r>
      <w:proofErr w:type="spellStart"/>
      <w:r w:rsidRPr="009755CF">
        <w:rPr>
          <w:i/>
        </w:rPr>
        <w:t>Synced</w:t>
      </w:r>
      <w:proofErr w:type="spellEnd"/>
      <w:r>
        <w:t xml:space="preserve"> </w:t>
      </w:r>
      <w:r w:rsidR="008A3B09">
        <w:t xml:space="preserve">no dia 15 de janeiro </w:t>
      </w:r>
      <w:r>
        <w:t xml:space="preserve">e </w:t>
      </w:r>
      <w:proofErr w:type="spellStart"/>
      <w:r w:rsidRPr="009755CF">
        <w:rPr>
          <w:i/>
        </w:rPr>
        <w:t>Visible</w:t>
      </w:r>
      <w:proofErr w:type="spellEnd"/>
      <w:r w:rsidR="008A3B09">
        <w:t xml:space="preserve"> no dia 17 de janeiro</w:t>
      </w:r>
      <w:r>
        <w:t xml:space="preserve">. O método </w:t>
      </w:r>
      <w:proofErr w:type="spellStart"/>
      <w:r w:rsidRPr="00103F05">
        <w:rPr>
          <w:i/>
        </w:rPr>
        <w:t>Synced</w:t>
      </w:r>
      <w:proofErr w:type="spellEnd"/>
      <w:r>
        <w:t xml:space="preserve"> é o recomendado, uma vez que ele elimina observações consideradas ruins pelo aplicativo, garantindo confiabilidade nas observações adquiridas. O método </w:t>
      </w:r>
      <w:proofErr w:type="spellStart"/>
      <w:r w:rsidRPr="00103F05">
        <w:rPr>
          <w:i/>
        </w:rPr>
        <w:t>Visible</w:t>
      </w:r>
      <w:proofErr w:type="spellEnd"/>
      <w:r>
        <w:t xml:space="preserve"> registra todas as medições, o que resulta em observações que não sejam utilizáveis.</w:t>
      </w:r>
    </w:p>
    <w:p w:rsidR="009755CF" w:rsidRPr="002674BC" w:rsidRDefault="009755CF" w:rsidP="005F012D">
      <w:r>
        <w:t xml:space="preserve">A quantidade de satélites rastreados no método </w:t>
      </w:r>
      <w:proofErr w:type="spellStart"/>
      <w:r w:rsidRPr="00103F05">
        <w:rPr>
          <w:i/>
        </w:rPr>
        <w:t>Synced</w:t>
      </w:r>
      <w:proofErr w:type="spellEnd"/>
      <w:r>
        <w:t xml:space="preserve"> foi bem inferior ao do método </w:t>
      </w:r>
      <w:proofErr w:type="spellStart"/>
      <w:r w:rsidRPr="00103F05">
        <w:rPr>
          <w:i/>
        </w:rPr>
        <w:t>Visible</w:t>
      </w:r>
      <w:proofErr w:type="spellEnd"/>
      <w:r>
        <w:t xml:space="preserve">, porém </w:t>
      </w:r>
      <w:r w:rsidR="00103F05">
        <w:t xml:space="preserve">as medições ruins do método </w:t>
      </w:r>
      <w:proofErr w:type="spellStart"/>
      <w:r w:rsidR="00103F05">
        <w:rPr>
          <w:i/>
        </w:rPr>
        <w:t>Visible</w:t>
      </w:r>
      <w:proofErr w:type="spellEnd"/>
      <w:r w:rsidR="00103F05">
        <w:rPr>
          <w:i/>
        </w:rPr>
        <w:t xml:space="preserve"> </w:t>
      </w:r>
      <w:r w:rsidR="00103F05">
        <w:t>afetou o levantamento de forma a impossibilitar o processamento dos dados para geração das coordenadas.</w:t>
      </w:r>
      <w:r w:rsidR="006F371C">
        <w:t xml:space="preserve"> A </w:t>
      </w:r>
      <w:r w:rsidR="006F371C">
        <w:lastRenderedPageBreak/>
        <w:fldChar w:fldCharType="begin"/>
      </w:r>
      <w:r w:rsidR="006F371C">
        <w:instrText xml:space="preserve"> REF _Ref8712949 \h </w:instrText>
      </w:r>
      <w:r w:rsidR="006F371C">
        <w:fldChar w:fldCharType="separate"/>
      </w:r>
      <w:r w:rsidR="002361C5">
        <w:t xml:space="preserve">Figura </w:t>
      </w:r>
      <w:r w:rsidR="002361C5">
        <w:rPr>
          <w:noProof/>
        </w:rPr>
        <w:t>11</w:t>
      </w:r>
      <w:r w:rsidR="006F371C">
        <w:fldChar w:fldCharType="end"/>
      </w:r>
      <w:r w:rsidR="006F371C">
        <w:t xml:space="preserve"> </w:t>
      </w:r>
      <w:r w:rsidR="002674BC">
        <w:t>ilustra</w:t>
      </w:r>
      <w:r w:rsidR="006F371C">
        <w:t xml:space="preserve"> </w:t>
      </w:r>
      <w:r w:rsidR="002674BC">
        <w:t>uma época d</w:t>
      </w:r>
      <w:r w:rsidR="006F371C">
        <w:t>o levantamento do dia 1</w:t>
      </w:r>
      <w:r w:rsidR="008A3B09">
        <w:t>5</w:t>
      </w:r>
      <w:r w:rsidR="006F371C">
        <w:t xml:space="preserve"> com o método </w:t>
      </w:r>
      <w:proofErr w:type="spellStart"/>
      <w:r w:rsidR="006F371C">
        <w:rPr>
          <w:i/>
        </w:rPr>
        <w:t>Synced</w:t>
      </w:r>
      <w:proofErr w:type="spellEnd"/>
      <w:r w:rsidR="006F371C">
        <w:rPr>
          <w:i/>
        </w:rPr>
        <w:t xml:space="preserve"> </w:t>
      </w:r>
      <w:r w:rsidR="006F371C">
        <w:t xml:space="preserve">e a </w:t>
      </w:r>
      <w:r w:rsidR="006F371C">
        <w:fldChar w:fldCharType="begin"/>
      </w:r>
      <w:r w:rsidR="006F371C">
        <w:instrText xml:space="preserve"> REF _Ref8712970 \h </w:instrText>
      </w:r>
      <w:r w:rsidR="006F371C">
        <w:fldChar w:fldCharType="separate"/>
      </w:r>
      <w:r w:rsidR="002361C5">
        <w:t xml:space="preserve">Figura </w:t>
      </w:r>
      <w:r w:rsidR="002361C5">
        <w:rPr>
          <w:noProof/>
        </w:rPr>
        <w:t>12</w:t>
      </w:r>
      <w:r w:rsidR="006F371C">
        <w:fldChar w:fldCharType="end"/>
      </w:r>
      <w:r w:rsidR="002674BC">
        <w:t xml:space="preserve">, o levantamento do dia 17 com o método </w:t>
      </w:r>
      <w:proofErr w:type="spellStart"/>
      <w:r w:rsidR="002674BC">
        <w:rPr>
          <w:i/>
        </w:rPr>
        <w:t>Visible</w:t>
      </w:r>
      <w:proofErr w:type="spellEnd"/>
      <w:r w:rsidR="002674BC">
        <w:t>.</w:t>
      </w:r>
    </w:p>
    <w:p w:rsidR="00103F05" w:rsidRPr="00103F05" w:rsidRDefault="00103F05" w:rsidP="00367AA4">
      <w:pPr>
        <w:pStyle w:val="Legenda"/>
      </w:pPr>
      <w:bookmarkStart w:id="74" w:name="_Ref8712949"/>
      <w:bookmarkStart w:id="75" w:name="_Toc10481448"/>
      <w:r>
        <w:t xml:space="preserve">Figura </w:t>
      </w:r>
      <w:fldSimple w:instr=" SEQ Figura \* ARABIC ">
        <w:r w:rsidR="00367AA4">
          <w:rPr>
            <w:noProof/>
          </w:rPr>
          <w:t>17</w:t>
        </w:r>
      </w:fldSimple>
      <w:bookmarkEnd w:id="74"/>
      <w:r>
        <w:t xml:space="preserve"> – Método </w:t>
      </w:r>
      <w:proofErr w:type="spellStart"/>
      <w:r>
        <w:rPr>
          <w:i/>
        </w:rPr>
        <w:t>Synced</w:t>
      </w:r>
      <w:proofErr w:type="spellEnd"/>
      <w:r>
        <w:t>: menos satélites, observações confiáveis</w:t>
      </w:r>
      <w:bookmarkEnd w:id="75"/>
    </w:p>
    <w:p w:rsidR="00103F05" w:rsidRDefault="00103F05" w:rsidP="00103F05">
      <w:pPr>
        <w:ind w:firstLine="0"/>
      </w:pPr>
      <w:r>
        <w:rPr>
          <w:noProof/>
        </w:rPr>
        <w:drawing>
          <wp:inline distT="0" distB="0" distL="0" distR="0" wp14:anchorId="12BF4711" wp14:editId="4F160B8D">
            <wp:extent cx="4748022" cy="18859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2669" cy="1887796"/>
                    </a:xfrm>
                    <a:prstGeom prst="rect">
                      <a:avLst/>
                    </a:prstGeom>
                  </pic:spPr>
                </pic:pic>
              </a:graphicData>
            </a:graphic>
          </wp:inline>
        </w:drawing>
      </w:r>
    </w:p>
    <w:p w:rsidR="00F51164" w:rsidRDefault="00F51164" w:rsidP="00F51164">
      <w:pPr>
        <w:keepNext/>
        <w:ind w:firstLine="0"/>
      </w:pPr>
      <w:r w:rsidRPr="00E6051B">
        <w:t>Fonte: O autor, 2019</w:t>
      </w:r>
    </w:p>
    <w:p w:rsidR="00103F05" w:rsidRPr="00103F05" w:rsidRDefault="00103F05" w:rsidP="00367AA4">
      <w:pPr>
        <w:pStyle w:val="Legenda"/>
      </w:pPr>
      <w:bookmarkStart w:id="76" w:name="_Ref8712970"/>
      <w:bookmarkStart w:id="77" w:name="_Toc10481449"/>
      <w:r>
        <w:t xml:space="preserve">Figura </w:t>
      </w:r>
      <w:fldSimple w:instr=" SEQ Figura \* ARABIC ">
        <w:r w:rsidR="00367AA4">
          <w:rPr>
            <w:noProof/>
          </w:rPr>
          <w:t>18</w:t>
        </w:r>
      </w:fldSimple>
      <w:bookmarkEnd w:id="76"/>
      <w:r>
        <w:t xml:space="preserve"> – Método </w:t>
      </w:r>
      <w:proofErr w:type="spellStart"/>
      <w:r>
        <w:rPr>
          <w:i/>
        </w:rPr>
        <w:t>Visible</w:t>
      </w:r>
      <w:proofErr w:type="spellEnd"/>
      <w:r>
        <w:t>: mais satélites, observações ruins</w:t>
      </w:r>
      <w:bookmarkEnd w:id="77"/>
    </w:p>
    <w:p w:rsidR="009755CF" w:rsidRDefault="00103F05" w:rsidP="00103F05">
      <w:pPr>
        <w:ind w:firstLine="0"/>
      </w:pPr>
      <w:r>
        <w:rPr>
          <w:noProof/>
        </w:rPr>
        <w:drawing>
          <wp:inline distT="0" distB="0" distL="0" distR="0" wp14:anchorId="2F5DC469" wp14:editId="3B44B12F">
            <wp:extent cx="5228567" cy="4665345"/>
            <wp:effectExtent l="0" t="0" r="0" b="190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31804" cy="4668234"/>
                    </a:xfrm>
                    <a:prstGeom prst="rect">
                      <a:avLst/>
                    </a:prstGeom>
                  </pic:spPr>
                </pic:pic>
              </a:graphicData>
            </a:graphic>
          </wp:inline>
        </w:drawing>
      </w:r>
    </w:p>
    <w:p w:rsidR="00F51164" w:rsidRDefault="00F51164" w:rsidP="00F51164">
      <w:pPr>
        <w:keepNext/>
        <w:ind w:firstLine="0"/>
      </w:pPr>
      <w:r w:rsidRPr="00E6051B">
        <w:t>Fonte: O autor, 2019</w:t>
      </w:r>
    </w:p>
    <w:p w:rsidR="009755CF" w:rsidRDefault="009755CF" w:rsidP="005F012D"/>
    <w:p w:rsidR="009755CF" w:rsidRPr="009755CF" w:rsidRDefault="009755CF" w:rsidP="005F012D">
      <w:r>
        <w:lastRenderedPageBreak/>
        <w:t xml:space="preserve">Sendo assim, foi determinado que os melhores </w:t>
      </w:r>
    </w:p>
    <w:p w:rsidR="00B109FA" w:rsidRDefault="00B109FA" w:rsidP="00B109FA"/>
    <w:p w:rsidR="005F012D" w:rsidRDefault="005F012D" w:rsidP="005F012D">
      <w:r w:rsidRPr="005F012D">
        <w:rPr>
          <w:highlight w:val="yellow"/>
        </w:rPr>
        <w:t>Para salvar os dados do levantamento no smartphone, foram utilizados os softwares NMEA Tools Pro e Geo++ RINEX Logger. As configurações do celular tiveram que ser ajustadas para garantir que o aplicativo Geo++ RINEX Logger ficasse em primeiro plano ao longo do rastreio, uma vez que este não rastreia enquanto não for o aplicativo ativo.</w:t>
      </w:r>
    </w:p>
    <w:p w:rsidR="00B109FA" w:rsidRDefault="005F5813" w:rsidP="005F012D">
      <w:r>
        <w:t>Para garantir tempos de rastreios maiores que uma hora, o horário de início dos levantamentos do dia 1</w:t>
      </w:r>
      <w:r w:rsidR="005F012D">
        <w:t>5</w:t>
      </w:r>
      <w:r>
        <w:t xml:space="preserve"> de janeiro foi às 7:25, horário de Brasília. Foram realizadas checagens periódicas de temperatura ao longo da hora para verificar a temperatura do celular, necessitando a aproximação do operador ao dispositivo.</w:t>
      </w:r>
      <w:r w:rsidR="005F012D">
        <w:t xml:space="preserve"> Após 1 hora de rastreio o celular atingiu 40ºC e o levantamento foi encerrado.</w:t>
      </w:r>
    </w:p>
    <w:p w:rsidR="005F012D" w:rsidRDefault="005F012D" w:rsidP="005F012D">
      <w:r>
        <w:t xml:space="preserve">No dia 17 de janeiro foi testada um método de registrado não recomendado pelo aplicativo Geo++ RINEX Logger </w:t>
      </w:r>
    </w:p>
    <w:p w:rsidR="005F012D" w:rsidRDefault="005F012D" w:rsidP="005F012D">
      <w:r>
        <w:t>Uma das opções de rastreio do Geo++ RINEX Logger se chamava</w:t>
      </w:r>
    </w:p>
    <w:p w:rsidR="00B109FA" w:rsidRDefault="00B109FA" w:rsidP="00B109FA"/>
    <w:p w:rsidR="00535D7D" w:rsidRDefault="00535D7D" w:rsidP="00535D7D">
      <w:pPr>
        <w:pStyle w:val="Ttulo3"/>
      </w:pPr>
      <w:bookmarkStart w:id="78" w:name="_Toc10507212"/>
      <w:r>
        <w:t>Definição dos critérios de processamento</w:t>
      </w:r>
      <w:bookmarkEnd w:id="78"/>
    </w:p>
    <w:p w:rsidR="00535D7D" w:rsidRDefault="00535D7D" w:rsidP="00535D7D">
      <w:r>
        <w:t xml:space="preserve">O grande desafio na melhoria da exatidão do posicionamento através do smartphone é descobrir como a solução de navegação é gerada. O algoritmo utilizado no processamento das observações é privado, impossibilitando o acesso à informações de quais os modelos e parâmetros foram utilizados, fazendo com que seja necessário descobrir como o aparelho gera as coordenadas observadas através de testes empíricos </w:t>
      </w:r>
      <w:r>
        <w:fldChar w:fldCharType="begin" w:fldLock="1"/>
      </w:r>
      <w:r>
        <w:instrText>ADDIN CSL_CITATION {"citationItems":[{"id":"ITEM-1","itemData":{"DOI":"10.3390/s16060910","ISBN":"TA -","ISSN":"14248220","PMID":"27322284","abstract":"The position accuracy of Global Navigation Satellite System (GNSS) modules is one of the most significant factors in determining the feasibility of new location-based services for smartphones. Considering the structure of current smartphones, it is impossible to apply the ordinary range-domain Differential GNSS (DGNSS) method. Therefore, this paper describes and applies a DGNSS-correction projection method to a commercial smartphone. First, the local line-of-sight unit vector is calculated using the elevation and azimuth angle provided in the position-related output of Android’s LocationManager, and this is transformed to Earth-centered, Earth-fixed coordinates for use. To achieve position-domain correction for satellite systems other than GPS, such as GLONASS and BeiDou, the relevant line-of-sight unit vectors are used to construct an observation matrix suitable for multiple constellations. The results of static and dynamic tests show that the standalone GNSS accuracy is improved by about 30%–60%, thereby reducing the existing error of 3–4 m to just 1 m. The proposed algorithm enables the position error to be directly corrected via software, without the need to alter the hardware and infrastructure of the smartphone. This method of implementation and the subsequent improvement in performance are expected to be highly effective to portability and cost saving.","author":[{"dropping-particle":"","family":"Yoon","given":"Donghwan","non-dropping-particle":"","parse-names":false,"suffix":""},{"dropping-particle":"","family":"Kee","given":"Changdon","non-dropping-particle":"","parse-names":false,"suffix":""},{"dropping-particle":"","family":"Seo","given":"Jiwon","non-dropping-particle":"","parse-names":false,"suffix":""},{"dropping-particle":"","family":"Park","given":"Byungwoon","non-dropping-particle":"","parse-names":false,"suffix":""}],"container-title":"Sensors (Switzerland)","id":"ITEM-1","issue":"6","issued":{"date-parts":[["2016"]]},"title":"Position accuracy improvement by implementing the DGNSS-CP algorithm in smartphones","type":"article-journal","volume":"16"},"uris":["http://www.mendeley.com/documents/?uuid=aadb18e5-d3e3-4610-92b4-8130705fa106"]}],"mendeley":{"formattedCitation":"(YOON et al., 2016)","plainTextFormattedCitation":"(YOON et al., 2016)","previouslyFormattedCitation":"(YOON et al., 2016)"},"properties":{"noteIndex":0},"schema":"https://github.com/citation-style-language/schema/raw/master/csl-citation.json"}</w:instrText>
      </w:r>
      <w:r>
        <w:fldChar w:fldCharType="separate"/>
      </w:r>
      <w:r w:rsidRPr="00C73F9D">
        <w:rPr>
          <w:noProof/>
        </w:rPr>
        <w:t>(YOON et al., 2016)</w:t>
      </w:r>
      <w:r>
        <w:fldChar w:fldCharType="end"/>
      </w:r>
      <w:r>
        <w:t>.</w:t>
      </w:r>
    </w:p>
    <w:p w:rsidR="00DA4104" w:rsidRDefault="00DA4104" w:rsidP="00C91529">
      <w:r>
        <w:t xml:space="preserve">A solução do celular aparenta ser </w:t>
      </w:r>
      <w:r w:rsidR="000F521A">
        <w:t>sofisticada, utilizando</w:t>
      </w:r>
      <w:r w:rsidR="002674BC">
        <w:t xml:space="preserve"> além dos métodos de correções das efemérides e relógios dos satélites, ionosféricas, </w:t>
      </w:r>
      <w:proofErr w:type="spellStart"/>
      <w:r w:rsidR="002674BC">
        <w:t>troposféricas</w:t>
      </w:r>
      <w:proofErr w:type="spellEnd"/>
      <w:r w:rsidR="002674BC">
        <w:t>, como os sensores inerciais do dispositivo. Estas correções filtram os resultados de maneira a diminuir o desvio padrão ao longo do tempo, diminuindo a variabilidade entre as coordenadas finais disponibilizadas ao usuário.</w:t>
      </w:r>
    </w:p>
    <w:p w:rsidR="00DA4104" w:rsidRDefault="00DA4104" w:rsidP="00C91529">
      <w:r>
        <w:t xml:space="preserve">Para o processamento do RTKLIB, foi utilizado o módulo RTKPOST no modo single Point </w:t>
      </w:r>
      <w:proofErr w:type="spellStart"/>
      <w:r>
        <w:t>Positioning</w:t>
      </w:r>
      <w:proofErr w:type="spellEnd"/>
      <w:r>
        <w:t xml:space="preserve"> (SPP). </w:t>
      </w:r>
    </w:p>
    <w:p w:rsidR="00DA4104" w:rsidRDefault="00DA4104" w:rsidP="00C91529">
      <w:r>
        <w:t xml:space="preserve">As variáveis do problema foram os tipos de correções utilizadas e dentro das opções do RTKLIB. </w:t>
      </w:r>
    </w:p>
    <w:p w:rsidR="00F91E7B" w:rsidRDefault="00F91E7B" w:rsidP="00C91529">
      <w:r>
        <w:lastRenderedPageBreak/>
        <w:t xml:space="preserve">O processamento das </w:t>
      </w:r>
      <w:proofErr w:type="spellStart"/>
      <w:r>
        <w:t>pseudodistâncias</w:t>
      </w:r>
      <w:proofErr w:type="spellEnd"/>
      <w:r>
        <w:t xml:space="preserve"> foi realizado o software RTKLIB v.2.4.2, no módulo RTKPOST no modo Single Point </w:t>
      </w:r>
      <w:proofErr w:type="spellStart"/>
      <w:r>
        <w:t>Positioning</w:t>
      </w:r>
      <w:proofErr w:type="spellEnd"/>
      <w:r>
        <w:t xml:space="preserve"> (SPP)</w:t>
      </w:r>
    </w:p>
    <w:p w:rsidR="003851AF" w:rsidRDefault="003851AF" w:rsidP="00367AA4">
      <w:pPr>
        <w:pStyle w:val="Legenda"/>
      </w:pPr>
      <w:bookmarkStart w:id="79" w:name="_Toc10481450"/>
      <w:r>
        <w:t xml:space="preserve">Figura </w:t>
      </w:r>
      <w:fldSimple w:instr=" SEQ Figura \* ARABIC ">
        <w:r w:rsidR="00367AA4">
          <w:rPr>
            <w:noProof/>
          </w:rPr>
          <w:t>19</w:t>
        </w:r>
      </w:fldSimple>
      <w:r>
        <w:t xml:space="preserve"> </w:t>
      </w:r>
      <w:r w:rsidR="006E75BE">
        <w:t>–</w:t>
      </w:r>
      <w:r>
        <w:t xml:space="preserve"> </w:t>
      </w:r>
      <w:r w:rsidR="006E75BE">
        <w:t>Opções de processamento do RTKPOST</w:t>
      </w:r>
      <w:bookmarkEnd w:id="79"/>
    </w:p>
    <w:p w:rsidR="00574CEE" w:rsidRDefault="00574CEE" w:rsidP="003851AF">
      <w:pPr>
        <w:ind w:firstLine="0"/>
        <w:jc w:val="center"/>
      </w:pPr>
      <w:r>
        <w:rPr>
          <w:noProof/>
        </w:rPr>
        <w:drawing>
          <wp:inline distT="0" distB="0" distL="0" distR="0" wp14:anchorId="537CD10B" wp14:editId="38DD1C50">
            <wp:extent cx="3657600" cy="29718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57600" cy="2971800"/>
                    </a:xfrm>
                    <a:prstGeom prst="rect">
                      <a:avLst/>
                    </a:prstGeom>
                  </pic:spPr>
                </pic:pic>
              </a:graphicData>
            </a:graphic>
          </wp:inline>
        </w:drawing>
      </w:r>
    </w:p>
    <w:p w:rsidR="00F51164" w:rsidRDefault="00F51164" w:rsidP="00F51164">
      <w:pPr>
        <w:keepNext/>
        <w:ind w:firstLine="0"/>
      </w:pPr>
      <w:r w:rsidRPr="00E6051B">
        <w:t>Fonte: O autor, 2019</w:t>
      </w:r>
    </w:p>
    <w:p w:rsidR="00F51164" w:rsidRDefault="00F51164" w:rsidP="003851AF">
      <w:pPr>
        <w:ind w:firstLine="0"/>
        <w:jc w:val="center"/>
      </w:pPr>
    </w:p>
    <w:p w:rsidR="00925F73" w:rsidRPr="00535D7D" w:rsidRDefault="00EF0141" w:rsidP="00C91529">
      <w:pPr>
        <w:rPr>
          <w:highlight w:val="yellow"/>
        </w:rPr>
      </w:pPr>
      <w:r w:rsidRPr="00535D7D">
        <w:rPr>
          <w:highlight w:val="yellow"/>
        </w:rPr>
        <w:t xml:space="preserve">O princípio para melhoria das soluções GNSS do smartphone </w:t>
      </w:r>
      <w:r w:rsidR="00925F73" w:rsidRPr="00535D7D">
        <w:rPr>
          <w:highlight w:val="yellow"/>
        </w:rPr>
        <w:t>parte do posicionamento diferencial por posição ou por observação</w:t>
      </w:r>
      <w:r w:rsidRPr="00535D7D">
        <w:rPr>
          <w:highlight w:val="yellow"/>
        </w:rPr>
        <w:t>.</w:t>
      </w:r>
      <w:r w:rsidR="00925F73" w:rsidRPr="00535D7D">
        <w:rPr>
          <w:highlight w:val="yellow"/>
        </w:rPr>
        <w:t xml:space="preserve"> Para realizar as correções, o ponto levantado teria de estar próximo a uma estação-base e em um local com poucas obstruções, de forma a garantir a maior quantidade de satélites visíveis possível. Nos itens a seguir,</w:t>
      </w:r>
    </w:p>
    <w:p w:rsidR="00EF0141" w:rsidRPr="00535D7D" w:rsidRDefault="00925F73" w:rsidP="00C91529">
      <w:pPr>
        <w:rPr>
          <w:highlight w:val="yellow"/>
          <w:u w:val="single"/>
        </w:rPr>
      </w:pPr>
      <w:r w:rsidRPr="00535D7D">
        <w:rPr>
          <w:highlight w:val="yellow"/>
        </w:rPr>
        <w:t xml:space="preserve">é preciso realizar o levantamento em um marco que esteja próximo de uma estação-base </w:t>
      </w:r>
    </w:p>
    <w:p w:rsidR="00051CC5" w:rsidRDefault="000773E2" w:rsidP="00C91529">
      <w:r w:rsidRPr="00535D7D">
        <w:rPr>
          <w:highlight w:val="yellow"/>
        </w:rPr>
        <w:t>A melhoria do posicionamento dos smartphones pode vir a partir d</w:t>
      </w:r>
      <w:r w:rsidR="00051CC5" w:rsidRPr="00535D7D">
        <w:rPr>
          <w:highlight w:val="yellow"/>
        </w:rPr>
        <w:t xml:space="preserve">as coordenadas </w:t>
      </w:r>
      <w:r w:rsidR="00CA1AB8" w:rsidRPr="00535D7D">
        <w:rPr>
          <w:highlight w:val="yellow"/>
        </w:rPr>
        <w:t>geodésicas geradas pel</w:t>
      </w:r>
      <w:r w:rsidR="00051CC5" w:rsidRPr="00535D7D">
        <w:rPr>
          <w:highlight w:val="yellow"/>
        </w:rPr>
        <w:t>o smartphone e a outra pelo processamento</w:t>
      </w:r>
      <w:r w:rsidR="00CA1AB8" w:rsidRPr="00535D7D">
        <w:rPr>
          <w:highlight w:val="yellow"/>
        </w:rPr>
        <w:t xml:space="preserve"> </w:t>
      </w:r>
      <w:r w:rsidR="00051CC5" w:rsidRPr="00535D7D">
        <w:rPr>
          <w:highlight w:val="yellow"/>
        </w:rPr>
        <w:t>das observações</w:t>
      </w:r>
      <w:r w:rsidR="00CA1AB8" w:rsidRPr="00535D7D">
        <w:rPr>
          <w:highlight w:val="yellow"/>
        </w:rPr>
        <w:t xml:space="preserve"> posteriormente ao levantamento</w:t>
      </w:r>
      <w:r w:rsidR="00051CC5" w:rsidRPr="00535D7D">
        <w:rPr>
          <w:highlight w:val="yellow"/>
        </w:rPr>
        <w:t>.</w:t>
      </w:r>
    </w:p>
    <w:p w:rsidR="00B109FA" w:rsidRDefault="00B109FA" w:rsidP="00C91529">
      <w:r w:rsidRPr="00B109FA">
        <w:rPr>
          <w:highlight w:val="yellow"/>
        </w:rPr>
        <w:t>A falta de documentação em como esta solução é gerada deu início a etapa do trabalho para a descoberta do melhor método de tratamento das coordenadas. Utilizando o RTKPOS do RTKLIB no modo absoluto, as observáveis do celular foram processadas com as seguintes configurações</w:t>
      </w:r>
    </w:p>
    <w:p w:rsidR="00271773" w:rsidRDefault="00271773" w:rsidP="00535D7D">
      <w:pPr>
        <w:pStyle w:val="Ttulo4"/>
      </w:pPr>
      <w:bookmarkStart w:id="80" w:name="_Toc10507213"/>
      <w:r>
        <w:lastRenderedPageBreak/>
        <w:t>DGNSS no domínio das posições</w:t>
      </w:r>
      <w:bookmarkEnd w:id="80"/>
    </w:p>
    <w:p w:rsidR="00535D7D" w:rsidRPr="00B109FA" w:rsidRDefault="00535D7D" w:rsidP="00535D7D">
      <w:pPr>
        <w:rPr>
          <w:highlight w:val="yellow"/>
        </w:rPr>
      </w:pPr>
      <w:r w:rsidRPr="00B109FA">
        <w:rPr>
          <w:highlight w:val="yellow"/>
        </w:rPr>
        <w:t xml:space="preserve">A correção das coordenadas de navegação do smartphone por DGNSS no domínio das posições ocorre ao obtermos a diferença entre as coordenadas medidas e de referência da estação de base no formato X, Y e Z. Para que este método seja mais efetivo, precisa-se que os satélites sejam rastreados simultaneamente pela estação-base e pelo usuário </w:t>
      </w:r>
      <w:r w:rsidRPr="00B109FA">
        <w:rPr>
          <w:highlight w:val="yellow"/>
        </w:rPr>
        <w:fldChar w:fldCharType="begin" w:fldLock="1"/>
      </w:r>
      <w:r w:rsidRPr="00B109FA">
        <w:rPr>
          <w:highlight w:val="yellow"/>
        </w:rPr>
        <w:instrText>ADDIN CSL_CITATION {"citationItems":[{"id":"ITEM-1","itemData":{"ISBN":"978-85-7139-788-0","author":[{"dropping-particle":"","family":"MONICO","given":"João Francisco Galera","non-dropping-particle":"","parse-names":false,"suffix":""}],"edition":"2","id":"ITEM-1","issued":{"date-parts":[["2008"]]},"number-of-pages":"476","publisher":"UNESP","publisher-place":"São Paulo","title":"Posicionamento pelo GNSS Descrição, fundamentos e aplicações","type":"book"},"uris":["http://www.mendeley.com/documents/?uuid=d2b3129a-094f-4171-8a54-c1f24e6eac7b"]}],"mendeley":{"formattedCitation":"(MONICO, 2008)","plainTextFormattedCitation":"(MONICO, 2008)","previouslyFormattedCitation":"(MONICO, 2008)"},"properties":{"noteIndex":0},"schema":"https://github.com/citation-style-language/schema/raw/master/csl-citation.json"}</w:instrText>
      </w:r>
      <w:r w:rsidRPr="00B109FA">
        <w:rPr>
          <w:highlight w:val="yellow"/>
        </w:rPr>
        <w:fldChar w:fldCharType="separate"/>
      </w:r>
      <w:r w:rsidRPr="00B109FA">
        <w:rPr>
          <w:noProof/>
          <w:highlight w:val="yellow"/>
        </w:rPr>
        <w:t>(MONICO, 2008)</w:t>
      </w:r>
      <w:r w:rsidRPr="00B109FA">
        <w:rPr>
          <w:highlight w:val="yellow"/>
        </w:rPr>
        <w:fldChar w:fldCharType="end"/>
      </w:r>
      <w:r w:rsidRPr="00B109FA">
        <w:rPr>
          <w:highlight w:val="yellow"/>
        </w:rPr>
        <w:t>.</w:t>
      </w:r>
    </w:p>
    <w:p w:rsidR="00535D7D" w:rsidRPr="00B109FA" w:rsidRDefault="00535D7D" w:rsidP="00C91529">
      <w:pPr>
        <w:rPr>
          <w:highlight w:val="yellow"/>
        </w:rPr>
      </w:pPr>
      <w:r w:rsidRPr="00B109FA">
        <w:rPr>
          <w:highlight w:val="yellow"/>
        </w:rPr>
        <w:t>A estação-base utilizada para o processamento foi a estação RIO DE JANEIRO, localizada nas dependências do IBGE, na Av. Brasil nº 15671 – Bloco III – A, Parada de Lucas – Rio de Janeiro – RJ, no terraço do prédio da Coordenação de Geodésia-CGED.</w:t>
      </w:r>
    </w:p>
    <w:p w:rsidR="00271773" w:rsidRDefault="00CA1AB8" w:rsidP="00C91529">
      <w:r w:rsidRPr="00B109FA">
        <w:rPr>
          <w:highlight w:val="yellow"/>
        </w:rPr>
        <w:t>Com o rastreio do formato NMEA, se obtém para um instante de tempo</w:t>
      </w:r>
      <w:r w:rsidR="00271773" w:rsidRPr="00B109FA">
        <w:rPr>
          <w:highlight w:val="yellow"/>
        </w:rPr>
        <w:t>:</w:t>
      </w:r>
      <w:r w:rsidRPr="00B109FA">
        <w:rPr>
          <w:highlight w:val="yellow"/>
        </w:rPr>
        <w:t xml:space="preserve"> a posição em </w:t>
      </w:r>
      <w:r w:rsidR="00271773" w:rsidRPr="00B109FA">
        <w:rPr>
          <w:highlight w:val="yellow"/>
        </w:rPr>
        <w:t>l</w:t>
      </w:r>
      <w:r w:rsidRPr="00B109FA">
        <w:rPr>
          <w:highlight w:val="yellow"/>
        </w:rPr>
        <w:t xml:space="preserve">atitude, </w:t>
      </w:r>
      <w:r w:rsidR="00271773" w:rsidRPr="00B109FA">
        <w:rPr>
          <w:highlight w:val="yellow"/>
        </w:rPr>
        <w:t>l</w:t>
      </w:r>
      <w:r w:rsidRPr="00B109FA">
        <w:rPr>
          <w:highlight w:val="yellow"/>
        </w:rPr>
        <w:t>ongitude e altitude ortométrica em conjunto com os satélites utilizados para determinar esta solução.</w:t>
      </w:r>
    </w:p>
    <w:p w:rsidR="00161F8B" w:rsidRDefault="00DA54C6" w:rsidP="00161F8B">
      <w:r>
        <w:t>Dois m</w:t>
      </w:r>
      <w:r w:rsidR="00161F8B">
        <w:t xml:space="preserve">étodos foram testados para a melhoria do posicionamento por smartphone: </w:t>
      </w:r>
      <w:r w:rsidR="00DE3F80">
        <w:t>o DGNSS através da correção de coordenadas e d</w:t>
      </w:r>
      <w:r w:rsidR="002A5B3B">
        <w:t>a correção das</w:t>
      </w:r>
      <w:r w:rsidR="00DE3F80">
        <w:t xml:space="preserve"> </w:t>
      </w:r>
      <w:proofErr w:type="spellStart"/>
      <w:r w:rsidR="00DE3F80">
        <w:t>pseudodistâncias</w:t>
      </w:r>
      <w:proofErr w:type="spellEnd"/>
      <w:r w:rsidR="002A5B3B">
        <w:t>.</w:t>
      </w:r>
    </w:p>
    <w:p w:rsidR="002674BC" w:rsidRPr="002674BC" w:rsidRDefault="002674BC" w:rsidP="002674BC">
      <w:pPr>
        <w:pStyle w:val="Ttulo4"/>
      </w:pPr>
      <w:bookmarkStart w:id="81" w:name="_Toc10507214"/>
      <w:r w:rsidRPr="002674BC">
        <w:t>DGNSS no domínio das o</w:t>
      </w:r>
      <w:r>
        <w:t>bservações</w:t>
      </w:r>
      <w:bookmarkEnd w:id="81"/>
    </w:p>
    <w:p w:rsidR="002674BC" w:rsidRDefault="002674BC" w:rsidP="00161F8B"/>
    <w:p w:rsidR="00B109FA" w:rsidRDefault="00B109FA" w:rsidP="00B109FA">
      <w:pPr>
        <w:pStyle w:val="Ttulo4"/>
      </w:pPr>
      <w:bookmarkStart w:id="82" w:name="_Toc10507215"/>
      <w:r>
        <w:t xml:space="preserve">Single Point </w:t>
      </w:r>
      <w:proofErr w:type="spellStart"/>
      <w:r>
        <w:t>positioning</w:t>
      </w:r>
      <w:proofErr w:type="spellEnd"/>
      <w:r>
        <w:t xml:space="preserve"> SPP</w:t>
      </w:r>
      <w:bookmarkEnd w:id="82"/>
    </w:p>
    <w:p w:rsidR="00B109FA" w:rsidRDefault="00B109FA" w:rsidP="00B109FA">
      <w:r>
        <w:t xml:space="preserve">Para processar as </w:t>
      </w:r>
      <w:proofErr w:type="spellStart"/>
      <w:r>
        <w:t>pseudodistâncias</w:t>
      </w:r>
      <w:proofErr w:type="spellEnd"/>
      <w:r>
        <w:t xml:space="preserve">, foi utilizado o software RTKLIB v.2.4.2, no módulo RTKPOST no modo Single Point </w:t>
      </w:r>
      <w:proofErr w:type="spellStart"/>
      <w:r>
        <w:t>Positioning</w:t>
      </w:r>
      <w:proofErr w:type="spellEnd"/>
      <w:r>
        <w:t xml:space="preserve"> (SPP)</w:t>
      </w:r>
    </w:p>
    <w:p w:rsidR="00B109FA" w:rsidRDefault="00B109FA" w:rsidP="00E726C8">
      <w:pPr>
        <w:pStyle w:val="PargrafodaLista"/>
        <w:numPr>
          <w:ilvl w:val="0"/>
          <w:numId w:val="5"/>
        </w:numPr>
      </w:pPr>
      <w:r>
        <w:t>Método 1:</w:t>
      </w:r>
    </w:p>
    <w:p w:rsidR="00B109FA" w:rsidRDefault="00B109FA" w:rsidP="00E726C8">
      <w:pPr>
        <w:pStyle w:val="PargrafodaLista"/>
        <w:numPr>
          <w:ilvl w:val="1"/>
          <w:numId w:val="5"/>
        </w:numPr>
      </w:pPr>
      <w:r>
        <w:t>Ionosfera: OFF</w:t>
      </w:r>
    </w:p>
    <w:p w:rsidR="00B109FA" w:rsidRDefault="00B109FA" w:rsidP="00E726C8">
      <w:pPr>
        <w:pStyle w:val="PargrafodaLista"/>
        <w:numPr>
          <w:ilvl w:val="1"/>
          <w:numId w:val="5"/>
        </w:numPr>
      </w:pPr>
      <w:r>
        <w:t>Troposfera: OFF</w:t>
      </w:r>
    </w:p>
    <w:p w:rsidR="00B109FA" w:rsidRDefault="00B109FA" w:rsidP="00E726C8">
      <w:pPr>
        <w:pStyle w:val="PargrafodaLista"/>
        <w:numPr>
          <w:ilvl w:val="1"/>
          <w:numId w:val="5"/>
        </w:numPr>
      </w:pPr>
      <w:r>
        <w:t>Efemérides/Relógio do Satélite: Broadcast</w:t>
      </w:r>
    </w:p>
    <w:p w:rsidR="00B109FA" w:rsidRDefault="00B109FA" w:rsidP="00E726C8">
      <w:pPr>
        <w:pStyle w:val="PargrafodaLista"/>
        <w:numPr>
          <w:ilvl w:val="1"/>
          <w:numId w:val="5"/>
        </w:numPr>
      </w:pPr>
      <w:r>
        <w:t>RAIM: Off</w:t>
      </w:r>
    </w:p>
    <w:p w:rsidR="00B109FA" w:rsidRDefault="00B109FA" w:rsidP="00E726C8">
      <w:pPr>
        <w:pStyle w:val="PargrafodaLista"/>
        <w:numPr>
          <w:ilvl w:val="0"/>
          <w:numId w:val="5"/>
        </w:numPr>
      </w:pPr>
      <w:r>
        <w:t>Método 1:</w:t>
      </w:r>
    </w:p>
    <w:p w:rsidR="00B109FA" w:rsidRDefault="00B109FA" w:rsidP="00E726C8">
      <w:pPr>
        <w:pStyle w:val="PargrafodaLista"/>
        <w:numPr>
          <w:ilvl w:val="1"/>
          <w:numId w:val="5"/>
        </w:numPr>
      </w:pPr>
      <w:r>
        <w:t>Ionosfera: Broadcast</w:t>
      </w:r>
    </w:p>
    <w:p w:rsidR="00B109FA" w:rsidRDefault="00B109FA" w:rsidP="00E726C8">
      <w:pPr>
        <w:pStyle w:val="PargrafodaLista"/>
        <w:numPr>
          <w:ilvl w:val="1"/>
          <w:numId w:val="5"/>
        </w:numPr>
      </w:pPr>
      <w:r>
        <w:t>Troposfera: Saastamoinen</w:t>
      </w:r>
    </w:p>
    <w:p w:rsidR="00B109FA" w:rsidRDefault="00B109FA" w:rsidP="00E726C8">
      <w:pPr>
        <w:pStyle w:val="PargrafodaLista"/>
        <w:numPr>
          <w:ilvl w:val="1"/>
          <w:numId w:val="5"/>
        </w:numPr>
      </w:pPr>
      <w:r>
        <w:t>Efemérides/Relógio do Satélite: Broadcast</w:t>
      </w:r>
    </w:p>
    <w:p w:rsidR="00B109FA" w:rsidRDefault="00B109FA" w:rsidP="00E726C8">
      <w:pPr>
        <w:pStyle w:val="PargrafodaLista"/>
        <w:numPr>
          <w:ilvl w:val="1"/>
          <w:numId w:val="5"/>
        </w:numPr>
      </w:pPr>
      <w:r>
        <w:t>RAIM: Off</w:t>
      </w:r>
    </w:p>
    <w:p w:rsidR="00B109FA" w:rsidRDefault="00B109FA" w:rsidP="00E726C8">
      <w:pPr>
        <w:pStyle w:val="PargrafodaLista"/>
        <w:numPr>
          <w:ilvl w:val="0"/>
          <w:numId w:val="5"/>
        </w:numPr>
      </w:pPr>
      <w:r>
        <w:t>Método 1:</w:t>
      </w:r>
    </w:p>
    <w:p w:rsidR="00B109FA" w:rsidRDefault="00B109FA" w:rsidP="00E726C8">
      <w:pPr>
        <w:pStyle w:val="PargrafodaLista"/>
        <w:numPr>
          <w:ilvl w:val="1"/>
          <w:numId w:val="5"/>
        </w:numPr>
      </w:pPr>
      <w:r>
        <w:t>Ionosfera: Broadcast</w:t>
      </w:r>
    </w:p>
    <w:p w:rsidR="00B109FA" w:rsidRDefault="00B109FA" w:rsidP="00E726C8">
      <w:pPr>
        <w:pStyle w:val="PargrafodaLista"/>
        <w:numPr>
          <w:ilvl w:val="1"/>
          <w:numId w:val="5"/>
        </w:numPr>
      </w:pPr>
      <w:r>
        <w:lastRenderedPageBreak/>
        <w:t>Troposfera: Saastamoinen</w:t>
      </w:r>
    </w:p>
    <w:p w:rsidR="00B109FA" w:rsidRDefault="00B109FA" w:rsidP="00E726C8">
      <w:pPr>
        <w:pStyle w:val="PargrafodaLista"/>
        <w:numPr>
          <w:ilvl w:val="1"/>
          <w:numId w:val="5"/>
        </w:numPr>
      </w:pPr>
      <w:r>
        <w:t>Efemérides/Relógio do Satélite: Broadcast</w:t>
      </w:r>
    </w:p>
    <w:p w:rsidR="00B109FA" w:rsidRDefault="00B109FA" w:rsidP="00E726C8">
      <w:pPr>
        <w:pStyle w:val="PargrafodaLista"/>
        <w:numPr>
          <w:ilvl w:val="1"/>
          <w:numId w:val="5"/>
        </w:numPr>
      </w:pPr>
      <w:r>
        <w:t>RAIM: Off</w:t>
      </w:r>
    </w:p>
    <w:p w:rsidR="00B109FA" w:rsidRDefault="00B109FA" w:rsidP="00B109FA"/>
    <w:p w:rsidR="00B109FA" w:rsidRDefault="002674BC" w:rsidP="00B109FA">
      <w:pPr>
        <w:pStyle w:val="Ttulo4"/>
        <w:rPr>
          <w:lang w:val="en-US"/>
        </w:rPr>
      </w:pPr>
      <w:bookmarkStart w:id="83" w:name="_Toc10507216"/>
      <w:r w:rsidRPr="002674BC">
        <w:rPr>
          <w:lang w:val="en-US"/>
        </w:rPr>
        <w:t xml:space="preserve">Single Point Positioning </w:t>
      </w:r>
      <w:proofErr w:type="spellStart"/>
      <w:r w:rsidRPr="002674BC">
        <w:rPr>
          <w:lang w:val="en-US"/>
        </w:rPr>
        <w:t>suavizado</w:t>
      </w:r>
      <w:proofErr w:type="spellEnd"/>
      <w:r w:rsidRPr="002674BC">
        <w:rPr>
          <w:lang w:val="en-US"/>
        </w:rPr>
        <w:t xml:space="preserve"> </w:t>
      </w:r>
      <w:proofErr w:type="spellStart"/>
      <w:r w:rsidRPr="002674BC">
        <w:rPr>
          <w:lang w:val="en-US"/>
        </w:rPr>
        <w:t>pel</w:t>
      </w:r>
      <w:r>
        <w:rPr>
          <w:lang w:val="en-US"/>
        </w:rPr>
        <w:t>o</w:t>
      </w:r>
      <w:proofErr w:type="spellEnd"/>
      <w:r>
        <w:rPr>
          <w:lang w:val="en-US"/>
        </w:rPr>
        <w:t xml:space="preserve"> Doppler</w:t>
      </w:r>
      <w:bookmarkEnd w:id="83"/>
    </w:p>
    <w:p w:rsidR="002674BC" w:rsidRPr="002674BC" w:rsidRDefault="002674BC" w:rsidP="002674BC">
      <w:pPr>
        <w:rPr>
          <w:lang w:val="en-US"/>
        </w:rPr>
      </w:pPr>
    </w:p>
    <w:p w:rsidR="00B109FA" w:rsidRPr="002674BC" w:rsidRDefault="00B109FA" w:rsidP="00B109FA">
      <w:pPr>
        <w:rPr>
          <w:lang w:val="en-US"/>
        </w:rPr>
      </w:pPr>
    </w:p>
    <w:p w:rsidR="00390C76" w:rsidRDefault="00B109FA" w:rsidP="00390C76">
      <w:pPr>
        <w:pStyle w:val="Ttulo3"/>
      </w:pPr>
      <w:bookmarkStart w:id="84" w:name="_Toc10507217"/>
      <w:r>
        <w:t>Aquisição de dados para o estudo</w:t>
      </w:r>
      <w:bookmarkEnd w:id="84"/>
    </w:p>
    <w:p w:rsidR="000321FE" w:rsidRPr="000321FE" w:rsidRDefault="000321FE" w:rsidP="000321FE">
      <w:r>
        <w:t xml:space="preserve">Falar dos dias 11 e 12 de </w:t>
      </w:r>
      <w:proofErr w:type="gramStart"/>
      <w:r>
        <w:t>Fevereiro</w:t>
      </w:r>
      <w:proofErr w:type="gramEnd"/>
      <w:r>
        <w:t>, número de observações, tempo e etc.</w:t>
      </w:r>
    </w:p>
    <w:p w:rsidR="00B109FA" w:rsidRDefault="00B109FA" w:rsidP="00B109FA">
      <w:pPr>
        <w:pStyle w:val="Ttulo3"/>
      </w:pPr>
      <w:bookmarkStart w:id="85" w:name="_Toc10507218"/>
      <w:r>
        <w:t>Análise dos resultados</w:t>
      </w:r>
      <w:bookmarkEnd w:id="85"/>
    </w:p>
    <w:p w:rsidR="000321FE" w:rsidRPr="000321FE" w:rsidRDefault="000321FE" w:rsidP="00B109FA">
      <w:pPr>
        <w:rPr>
          <w:highlight w:val="yellow"/>
        </w:rPr>
      </w:pPr>
      <w:r w:rsidRPr="000321FE">
        <w:rPr>
          <w:highlight w:val="yellow"/>
        </w:rPr>
        <w:t>EXPLICAR O PORQUE</w:t>
      </w:r>
    </w:p>
    <w:p w:rsidR="00B109FA" w:rsidRDefault="00B109FA" w:rsidP="00B109FA">
      <w:pPr>
        <w:rPr>
          <w:highlight w:val="yellow"/>
        </w:rPr>
      </w:pPr>
      <w:r w:rsidRPr="000321FE">
        <w:rPr>
          <w:highlight w:val="yellow"/>
        </w:rPr>
        <w:t>EMQ</w:t>
      </w:r>
    </w:p>
    <w:p w:rsidR="006D19ED" w:rsidRPr="00356E17" w:rsidRDefault="00A23681" w:rsidP="00356E17">
      <w:pPr>
        <w:rPr>
          <w:highlight w:val="yellow"/>
        </w:rPr>
      </w:pPr>
      <w:r>
        <w:rPr>
          <w:highlight w:val="yellow"/>
        </w:rPr>
        <w:t>Gráficos</w:t>
      </w:r>
    </w:p>
    <w:p w:rsidR="009953B3" w:rsidRDefault="009953B3" w:rsidP="009953B3">
      <w:pPr>
        <w:pStyle w:val="Ttulo2"/>
      </w:pPr>
      <w:bookmarkStart w:id="86" w:name="_Toc10507219"/>
      <w:r>
        <w:t>CÁLCULOS</w:t>
      </w:r>
      <w:bookmarkEnd w:id="86"/>
    </w:p>
    <w:p w:rsidR="000321FE" w:rsidRPr="000321FE" w:rsidRDefault="000321FE" w:rsidP="000321FE">
      <w:r>
        <w:t>?????</w:t>
      </w:r>
    </w:p>
    <w:p w:rsidR="00356E17" w:rsidRPr="00356E17" w:rsidRDefault="009953B3" w:rsidP="00356E17">
      <w:pPr>
        <w:pStyle w:val="Ttulo2"/>
      </w:pPr>
      <w:bookmarkStart w:id="87" w:name="_Toc10507220"/>
      <w:r>
        <w:t>RESULTADOS E DISCUSSÕES</w:t>
      </w:r>
      <w:bookmarkEnd w:id="87"/>
    </w:p>
    <w:p w:rsidR="00356E17" w:rsidRDefault="00356E17" w:rsidP="00356E17">
      <w:pPr>
        <w:ind w:firstLine="0"/>
      </w:pPr>
      <w:r>
        <w:rPr>
          <w:noProof/>
        </w:rPr>
        <w:drawing>
          <wp:inline distT="0" distB="0" distL="0" distR="0" wp14:anchorId="3C557277" wp14:editId="236EA1F2">
            <wp:extent cx="5760085" cy="2216150"/>
            <wp:effectExtent l="0" t="0" r="12065" b="12700"/>
            <wp:docPr id="21" name="Gráfico 21">
              <a:extLst xmlns:a="http://schemas.openxmlformats.org/drawingml/2006/main">
                <a:ext uri="{FF2B5EF4-FFF2-40B4-BE49-F238E27FC236}">
                  <a16:creationId xmlns:a16="http://schemas.microsoft.com/office/drawing/2014/main" id="{5D5571E0-B48B-4EB5-91E7-7676793996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524C97" w:rsidRDefault="00A13908" w:rsidP="00A13908">
      <w:pPr>
        <w:spacing w:after="160" w:line="259" w:lineRule="auto"/>
        <w:ind w:firstLine="0"/>
        <w:jc w:val="left"/>
      </w:pPr>
      <w:r>
        <w:rPr>
          <w:highlight w:val="yellow"/>
        </w:rPr>
        <w:br w:type="page"/>
      </w:r>
      <w:r w:rsidR="00524C97">
        <w:lastRenderedPageBreak/>
        <w:t xml:space="preserve">Figura </w:t>
      </w:r>
      <w:r w:rsidR="00524C97">
        <w:fldChar w:fldCharType="begin"/>
      </w:r>
      <w:r w:rsidR="00524C97">
        <w:instrText xml:space="preserve"> SEQ Figura \* ARABIC </w:instrText>
      </w:r>
      <w:r w:rsidR="00524C97">
        <w:fldChar w:fldCharType="separate"/>
      </w:r>
      <w:r w:rsidR="00524C97">
        <w:rPr>
          <w:noProof/>
        </w:rPr>
        <w:t>21</w:t>
      </w:r>
      <w:r w:rsidR="00524C97">
        <w:fldChar w:fldCharType="end"/>
      </w:r>
      <w:r w:rsidR="00524C97">
        <w:t xml:space="preserve"> – </w:t>
      </w:r>
      <w:r w:rsidR="00524C97">
        <w:t>Resultados</w:t>
      </w:r>
    </w:p>
    <w:p w:rsidR="007A6E2F" w:rsidRDefault="00367AA4" w:rsidP="00356E17">
      <w:pPr>
        <w:ind w:firstLine="0"/>
        <w:rPr>
          <w:highlight w:val="yellow"/>
        </w:rPr>
      </w:pPr>
      <w:r>
        <w:rPr>
          <w:noProof/>
        </w:rPr>
        <w:drawing>
          <wp:inline distT="0" distB="0" distL="0" distR="0" wp14:anchorId="280CB222" wp14:editId="34EA8EE5">
            <wp:extent cx="5760000" cy="2628000"/>
            <wp:effectExtent l="0" t="0" r="12700" b="1270"/>
            <wp:docPr id="6173" name="Gráfico 6173">
              <a:extLst xmlns:a="http://schemas.openxmlformats.org/drawingml/2006/main">
                <a:ext uri="{FF2B5EF4-FFF2-40B4-BE49-F238E27FC236}">
                  <a16:creationId xmlns:a16="http://schemas.microsoft.com/office/drawing/2014/main" id="{5D5571E0-B48B-4EB5-91E7-7676793996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367AA4" w:rsidRDefault="00367AA4" w:rsidP="00356E17">
      <w:pPr>
        <w:ind w:firstLine="0"/>
        <w:rPr>
          <w:highlight w:val="yellow"/>
        </w:rPr>
      </w:pPr>
      <w:r>
        <w:rPr>
          <w:noProof/>
        </w:rPr>
        <w:drawing>
          <wp:inline distT="0" distB="0" distL="0" distR="0" wp14:anchorId="318E6AF5" wp14:editId="3FAA0582">
            <wp:extent cx="5760000" cy="2628000"/>
            <wp:effectExtent l="0" t="0" r="12700" b="1270"/>
            <wp:docPr id="6174" name="Gráfico 6174">
              <a:extLst xmlns:a="http://schemas.openxmlformats.org/drawingml/2006/main">
                <a:ext uri="{FF2B5EF4-FFF2-40B4-BE49-F238E27FC236}">
                  <a16:creationId xmlns:a16="http://schemas.microsoft.com/office/drawing/2014/main" id="{5D5571E0-B48B-4EB5-91E7-7676793996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367AA4" w:rsidRDefault="00367AA4" w:rsidP="00367AA4">
      <w:pPr>
        <w:pStyle w:val="Legenda"/>
      </w:pPr>
      <w:r>
        <w:rPr>
          <w:noProof/>
        </w:rPr>
        <w:drawing>
          <wp:inline distT="0" distB="0" distL="0" distR="0" wp14:anchorId="318E6AF5" wp14:editId="3FAA0582">
            <wp:extent cx="5760000" cy="2628000"/>
            <wp:effectExtent l="0" t="0" r="12700" b="1270"/>
            <wp:docPr id="6175" name="Gráfico 6175">
              <a:extLst xmlns:a="http://schemas.openxmlformats.org/drawingml/2006/main">
                <a:ext uri="{FF2B5EF4-FFF2-40B4-BE49-F238E27FC236}">
                  <a16:creationId xmlns:a16="http://schemas.microsoft.com/office/drawing/2014/main" id="{5D5571E0-B48B-4EB5-91E7-7676793996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367AA4">
        <w:t xml:space="preserve"> </w:t>
      </w:r>
    </w:p>
    <w:p w:rsidR="00524C97" w:rsidRDefault="00524C97" w:rsidP="00524C97">
      <w:pPr>
        <w:ind w:firstLine="0"/>
      </w:pPr>
      <w:r w:rsidRPr="00E6051B">
        <w:t>Fonte: O autor, 2019</w:t>
      </w:r>
      <w:r w:rsidR="00A13908">
        <w:rPr>
          <w:highlight w:val="yellow"/>
        </w:rPr>
        <w:br w:type="page"/>
      </w:r>
    </w:p>
    <w:p w:rsidR="000758F5" w:rsidRPr="006D19ED" w:rsidRDefault="000321FE" w:rsidP="000758F5">
      <w:pPr>
        <w:rPr>
          <w:highlight w:val="yellow"/>
        </w:rPr>
      </w:pPr>
      <w:r>
        <w:rPr>
          <w:highlight w:val="yellow"/>
        </w:rPr>
        <w:lastRenderedPageBreak/>
        <w:t>Resultados dos dias 15 de janeiro, 11 e 12 de fevereiro</w:t>
      </w:r>
    </w:p>
    <w:p w:rsidR="00117C2F" w:rsidRPr="006D19ED" w:rsidRDefault="00703397" w:rsidP="00703397">
      <w:pPr>
        <w:rPr>
          <w:highlight w:val="yellow"/>
        </w:rPr>
      </w:pPr>
      <w:r w:rsidRPr="006D19ED">
        <w:rPr>
          <w:highlight w:val="yellow"/>
        </w:rPr>
        <w:t xml:space="preserve">A solução de navegação dos smartphones </w:t>
      </w:r>
      <w:r w:rsidR="0007757B" w:rsidRPr="006D19ED">
        <w:rPr>
          <w:highlight w:val="yellow"/>
        </w:rPr>
        <w:t xml:space="preserve">pode incluir os sensores </w:t>
      </w:r>
      <w:r w:rsidR="00F521AF" w:rsidRPr="006D19ED">
        <w:rPr>
          <w:highlight w:val="yellow"/>
        </w:rPr>
        <w:t>inerciais e</w:t>
      </w:r>
      <w:r w:rsidRPr="006D19ED">
        <w:rPr>
          <w:highlight w:val="yellow"/>
        </w:rPr>
        <w:t xml:space="preserve"> modelos de propagação sofisticados através de um filtro de </w:t>
      </w:r>
      <w:proofErr w:type="spellStart"/>
      <w:r w:rsidRPr="006D19ED">
        <w:rPr>
          <w:highlight w:val="yellow"/>
        </w:rPr>
        <w:t>Kalman</w:t>
      </w:r>
      <w:proofErr w:type="spellEnd"/>
      <w:r w:rsidRPr="006D19ED">
        <w:rPr>
          <w:highlight w:val="yellow"/>
        </w:rPr>
        <w:t xml:space="preserve"> para atingir melhores exatidões.</w:t>
      </w:r>
    </w:p>
    <w:p w:rsidR="006F73C9" w:rsidRPr="006D19ED" w:rsidRDefault="006F73C9" w:rsidP="00703397">
      <w:pPr>
        <w:rPr>
          <w:highlight w:val="yellow"/>
        </w:rPr>
      </w:pPr>
      <w:r w:rsidRPr="006D19ED">
        <w:rPr>
          <w:highlight w:val="yellow"/>
        </w:rPr>
        <w:t>FALAR DAS ANTENAS</w:t>
      </w:r>
    </w:p>
    <w:p w:rsidR="00117C2F" w:rsidRPr="006D19ED" w:rsidRDefault="00515A5E" w:rsidP="00703397">
      <w:pPr>
        <w:rPr>
          <w:highlight w:val="yellow"/>
        </w:rPr>
      </w:pPr>
      <w:r w:rsidRPr="006D19ED">
        <w:rPr>
          <w:highlight w:val="yellow"/>
        </w:rPr>
        <w:t>https://www.navcen.uscg.gov/?Do=constellationStatus</w:t>
      </w:r>
    </w:p>
    <w:p w:rsidR="00703397" w:rsidRPr="006D19ED" w:rsidRDefault="00F521AF" w:rsidP="00703397">
      <w:pPr>
        <w:rPr>
          <w:highlight w:val="yellow"/>
        </w:rPr>
      </w:pPr>
      <w:r w:rsidRPr="006D19ED">
        <w:rPr>
          <w:highlight w:val="yellow"/>
        </w:rPr>
        <w:t xml:space="preserve">Uma vez que este processamento leva em consideração o tempo que se passa realizando o levantamento, </w:t>
      </w:r>
    </w:p>
    <w:p w:rsidR="006D19ED" w:rsidRPr="006D19ED" w:rsidRDefault="006D19ED" w:rsidP="006D19ED">
      <w:pPr>
        <w:rPr>
          <w:highlight w:val="yellow"/>
        </w:rPr>
      </w:pPr>
      <w:r w:rsidRPr="006D19ED">
        <w:rPr>
          <w:highlight w:val="yellow"/>
        </w:rPr>
        <w:t>COMPARAR OS LEVANTAMENTOS ENTRE UM DIA E OUTRO</w:t>
      </w:r>
    </w:p>
    <w:p w:rsidR="006D19ED" w:rsidRDefault="006D19ED" w:rsidP="006D19ED">
      <w:r w:rsidRPr="006D19ED">
        <w:rPr>
          <w:highlight w:val="yellow"/>
        </w:rPr>
        <w:t>EMQ entre cada uma das soluções.</w:t>
      </w:r>
    </w:p>
    <w:p w:rsidR="006144F0" w:rsidRDefault="006144F0" w:rsidP="006D19ED">
      <w:r>
        <w:t>EMBORA O ARQUIVO DIGA QUE TEM FIX 3D, FIXADO NO ZERO</w:t>
      </w:r>
    </w:p>
    <w:p w:rsidR="00172D90" w:rsidRDefault="00172D90">
      <w:pPr>
        <w:spacing w:after="160" w:line="259" w:lineRule="auto"/>
        <w:ind w:firstLine="0"/>
        <w:jc w:val="left"/>
      </w:pPr>
      <w:r>
        <w:br w:type="page"/>
      </w:r>
    </w:p>
    <w:p w:rsidR="00172D90" w:rsidRDefault="00172D90" w:rsidP="00367AA4">
      <w:pPr>
        <w:pStyle w:val="Legenda"/>
      </w:pPr>
      <w:r>
        <w:lastRenderedPageBreak/>
        <w:t xml:space="preserve">Tabela </w:t>
      </w:r>
      <w:r>
        <w:fldChar w:fldCharType="begin"/>
      </w:r>
      <w:r>
        <w:instrText xml:space="preserve"> SEQ Tabela \* ARABIC </w:instrText>
      </w:r>
      <w:r>
        <w:fldChar w:fldCharType="separate"/>
      </w:r>
      <w:r w:rsidR="00C17100">
        <w:rPr>
          <w:noProof/>
        </w:rPr>
        <w:t>4</w:t>
      </w:r>
      <w:r>
        <w:rPr>
          <w:noProof/>
        </w:rPr>
        <w:fldChar w:fldCharType="end"/>
      </w:r>
      <w:r>
        <w:t xml:space="preserve"> – DGNSS no domínio das posições: Erro médio quadrático</w:t>
      </w:r>
    </w:p>
    <w:tbl>
      <w:tblPr>
        <w:tblW w:w="5000" w:type="pct"/>
        <w:tblCellMar>
          <w:left w:w="0" w:type="dxa"/>
          <w:right w:w="0" w:type="dxa"/>
        </w:tblCellMar>
        <w:tblLook w:val="0600" w:firstRow="0" w:lastRow="0" w:firstColumn="0" w:lastColumn="0" w:noHBand="1" w:noVBand="1"/>
      </w:tblPr>
      <w:tblGrid>
        <w:gridCol w:w="557"/>
        <w:gridCol w:w="1702"/>
        <w:gridCol w:w="1128"/>
        <w:gridCol w:w="1128"/>
        <w:gridCol w:w="1128"/>
        <w:gridCol w:w="1140"/>
        <w:gridCol w:w="1131"/>
        <w:gridCol w:w="1137"/>
      </w:tblGrid>
      <w:tr w:rsidR="004E2EDD" w:rsidRPr="0037676B" w:rsidTr="004E2EDD">
        <w:trPr>
          <w:trHeight w:val="224"/>
        </w:trPr>
        <w:tc>
          <w:tcPr>
            <w:tcW w:w="308" w:type="pct"/>
            <w:vMerge w:val="restar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proofErr w:type="spellStart"/>
            <w:r w:rsidRPr="0037676B">
              <w:rPr>
                <w:rFonts w:cs="Arial"/>
                <w:sz w:val="20"/>
                <w:szCs w:val="20"/>
                <w:lang w:val="en-US"/>
              </w:rPr>
              <w:t>Dia</w:t>
            </w:r>
            <w:proofErr w:type="spellEnd"/>
          </w:p>
        </w:tc>
        <w:tc>
          <w:tcPr>
            <w:tcW w:w="940" w:type="pct"/>
            <w:vMerge w:val="restar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proofErr w:type="spellStart"/>
            <w:r w:rsidRPr="0037676B">
              <w:rPr>
                <w:rFonts w:cs="Arial"/>
                <w:sz w:val="20"/>
                <w:szCs w:val="20"/>
                <w:lang w:val="en-US"/>
              </w:rPr>
              <w:t>Método</w:t>
            </w:r>
            <w:proofErr w:type="spellEnd"/>
          </w:p>
        </w:tc>
        <w:tc>
          <w:tcPr>
            <w:tcW w:w="623" w:type="pct"/>
            <w:vMerge w:val="restar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 xml:space="preserve">N </w:t>
            </w:r>
            <w:proofErr w:type="spellStart"/>
            <w:r w:rsidRPr="0037676B">
              <w:rPr>
                <w:rFonts w:cs="Arial"/>
                <w:sz w:val="20"/>
                <w:szCs w:val="20"/>
                <w:lang w:val="en-US"/>
              </w:rPr>
              <w:t>épocas</w:t>
            </w:r>
            <w:proofErr w:type="spellEnd"/>
          </w:p>
        </w:tc>
        <w:tc>
          <w:tcPr>
            <w:tcW w:w="1875" w:type="pct"/>
            <w:gridSpan w:val="3"/>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p>
        </w:tc>
        <w:tc>
          <w:tcPr>
            <w:tcW w:w="1255" w:type="pct"/>
            <w:gridSpan w:val="2"/>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p>
        </w:tc>
      </w:tr>
      <w:tr w:rsidR="004E2EDD" w:rsidRPr="0037676B" w:rsidTr="004E2EDD">
        <w:trPr>
          <w:trHeight w:val="224"/>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ind w:firstLine="0"/>
              <w:jc w:val="center"/>
              <w:rPr>
                <w:rFonts w:cs="Arial"/>
                <w:sz w:val="20"/>
                <w:szCs w:val="20"/>
                <w:lang w:val="en-US"/>
              </w:rPr>
            </w:pPr>
          </w:p>
        </w:tc>
        <w:tc>
          <w:tcPr>
            <w:tcW w:w="940"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ind w:firstLine="0"/>
              <w:jc w:val="center"/>
              <w:rPr>
                <w:rFonts w:cs="Arial"/>
                <w:sz w:val="20"/>
                <w:szCs w:val="20"/>
                <w:lang w:val="en-US"/>
              </w:rPr>
            </w:pPr>
          </w:p>
        </w:tc>
        <w:tc>
          <w:tcPr>
            <w:tcW w:w="623"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ind w:firstLine="0"/>
              <w:jc w:val="center"/>
              <w:rPr>
                <w:rFonts w:cs="Arial"/>
                <w:sz w:val="20"/>
                <w:szCs w:val="20"/>
                <w:lang w:val="en-US"/>
              </w:rPr>
            </w:pPr>
          </w:p>
        </w:tc>
        <w:tc>
          <w:tcPr>
            <w:tcW w:w="623" w:type="pc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rPr>
              <w:t>E (m)</w:t>
            </w:r>
          </w:p>
        </w:tc>
        <w:tc>
          <w:tcPr>
            <w:tcW w:w="623" w:type="pc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rPr>
              <w:t>N (m)</w:t>
            </w:r>
          </w:p>
        </w:tc>
        <w:tc>
          <w:tcPr>
            <w:tcW w:w="630" w:type="pc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rPr>
              <w:t>H (m)</w:t>
            </w:r>
          </w:p>
        </w:tc>
        <w:tc>
          <w:tcPr>
            <w:tcW w:w="625" w:type="pc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rPr>
              <w:t>Planimétrico (m)</w:t>
            </w:r>
          </w:p>
        </w:tc>
        <w:tc>
          <w:tcPr>
            <w:tcW w:w="630" w:type="pc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rPr>
              <w:t>Altimétrico (m)</w:t>
            </w:r>
          </w:p>
        </w:tc>
      </w:tr>
      <w:tr w:rsidR="0037676B" w:rsidRPr="0037676B" w:rsidTr="004E2EDD">
        <w:trPr>
          <w:cantSplit/>
          <w:trHeight w:val="510"/>
        </w:trPr>
        <w:tc>
          <w:tcPr>
            <w:tcW w:w="308" w:type="pct"/>
            <w:vMerge w:val="restar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textDirection w:val="btLr"/>
            <w:vAlign w:val="center"/>
            <w:hideMark/>
          </w:tcPr>
          <w:p w:rsidR="0037676B" w:rsidRPr="0037676B" w:rsidRDefault="0037676B" w:rsidP="004E2EDD">
            <w:pPr>
              <w:spacing w:line="240" w:lineRule="auto"/>
              <w:ind w:left="113" w:right="113" w:firstLine="0"/>
              <w:jc w:val="center"/>
              <w:rPr>
                <w:rFonts w:cs="Arial"/>
                <w:sz w:val="20"/>
                <w:szCs w:val="20"/>
                <w:lang w:val="en-US"/>
              </w:rPr>
            </w:pPr>
            <w:r w:rsidRPr="0037676B">
              <w:rPr>
                <w:rFonts w:cs="Arial"/>
                <w:sz w:val="20"/>
                <w:szCs w:val="20"/>
                <w:lang w:val="en-US"/>
              </w:rPr>
              <w:t>15/01/2019</w:t>
            </w:r>
          </w:p>
        </w:tc>
        <w:tc>
          <w:tcPr>
            <w:tcW w:w="94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SSP</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378</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95</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5,32</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3,99</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8,75</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3,99</w:t>
            </w:r>
          </w:p>
        </w:tc>
      </w:tr>
      <w:tr w:rsidR="004E2EDD" w:rsidRPr="0037676B" w:rsidTr="004E2EDD">
        <w:trPr>
          <w:cantSplit/>
          <w:trHeight w:val="510"/>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spacing w:line="240" w:lineRule="auto"/>
              <w:ind w:firstLine="0"/>
              <w:jc w:val="center"/>
              <w:rPr>
                <w:rFonts w:cs="Arial"/>
                <w:sz w:val="20"/>
                <w:szCs w:val="20"/>
                <w:lang w:val="en-US"/>
              </w:rPr>
            </w:pPr>
          </w:p>
        </w:tc>
        <w:tc>
          <w:tcPr>
            <w:tcW w:w="94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DGNSS</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378</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85</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5,30</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3,96</w:t>
            </w:r>
          </w:p>
        </w:tc>
        <w:tc>
          <w:tcPr>
            <w:tcW w:w="625"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8,66</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3,96</w:t>
            </w:r>
          </w:p>
        </w:tc>
      </w:tr>
      <w:tr w:rsidR="0037676B" w:rsidRPr="0037676B" w:rsidTr="004E2EDD">
        <w:trPr>
          <w:cantSplit/>
          <w:trHeight w:val="510"/>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spacing w:line="240" w:lineRule="auto"/>
              <w:ind w:firstLine="0"/>
              <w:jc w:val="center"/>
              <w:rPr>
                <w:rFonts w:cs="Arial"/>
                <w:sz w:val="20"/>
                <w:szCs w:val="20"/>
                <w:lang w:val="en-US"/>
              </w:rPr>
            </w:pPr>
          </w:p>
        </w:tc>
        <w:tc>
          <w:tcPr>
            <w:tcW w:w="94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 xml:space="preserve">SSP </w:t>
            </w:r>
            <w:proofErr w:type="spellStart"/>
            <w:r w:rsidRPr="0037676B">
              <w:rPr>
                <w:rFonts w:cs="Arial"/>
                <w:sz w:val="20"/>
                <w:szCs w:val="20"/>
                <w:lang w:val="en-US"/>
              </w:rPr>
              <w:t>Filtro</w:t>
            </w:r>
            <w:proofErr w:type="spellEnd"/>
            <w:r w:rsidRPr="0037676B">
              <w:rPr>
                <w:rFonts w:cs="Arial"/>
                <w:sz w:val="20"/>
                <w:szCs w:val="20"/>
                <w:lang w:val="en-US"/>
              </w:rPr>
              <w:t xml:space="preserve"> </w:t>
            </w:r>
            <m:oMath>
              <m:r>
                <w:rPr>
                  <w:rFonts w:ascii="Cambria Math" w:hAnsi="Cambria Math" w:cs="Arial"/>
                  <w:sz w:val="20"/>
                  <w:szCs w:val="20"/>
                  <w:lang w:val="el-GR"/>
                </w:rPr>
                <m:t>Δ</m:t>
              </m:r>
            </m:oMath>
            <w:r w:rsidRPr="0037676B">
              <w:rPr>
                <w:rFonts w:cs="Arial"/>
                <w:sz w:val="20"/>
                <w:szCs w:val="20"/>
                <w:lang w:val="en-US"/>
              </w:rPr>
              <w:t>W 0,05</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502</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26</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34</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74</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4,01</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74</w:t>
            </w:r>
          </w:p>
        </w:tc>
      </w:tr>
      <w:tr w:rsidR="004E2EDD" w:rsidRPr="0037676B" w:rsidTr="004E2EDD">
        <w:trPr>
          <w:cantSplit/>
          <w:trHeight w:val="510"/>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spacing w:line="240" w:lineRule="auto"/>
              <w:ind w:firstLine="0"/>
              <w:jc w:val="center"/>
              <w:rPr>
                <w:rFonts w:cs="Arial"/>
                <w:sz w:val="20"/>
                <w:szCs w:val="20"/>
                <w:lang w:val="en-US"/>
              </w:rPr>
            </w:pPr>
          </w:p>
        </w:tc>
        <w:tc>
          <w:tcPr>
            <w:tcW w:w="94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 xml:space="preserve">DGNSS </w:t>
            </w:r>
            <w:proofErr w:type="spellStart"/>
            <w:r w:rsidRPr="0037676B">
              <w:rPr>
                <w:rFonts w:cs="Arial"/>
                <w:sz w:val="20"/>
                <w:szCs w:val="20"/>
                <w:lang w:val="en-US"/>
              </w:rPr>
              <w:t>Filtro</w:t>
            </w:r>
            <w:proofErr w:type="spellEnd"/>
            <w:r w:rsidRPr="0037676B">
              <w:rPr>
                <w:rFonts w:cs="Arial"/>
                <w:sz w:val="20"/>
                <w:szCs w:val="20"/>
                <w:lang w:val="en-US"/>
              </w:rPr>
              <w:t xml:space="preserve"> </w:t>
            </w:r>
            <m:oMath>
              <m:r>
                <w:rPr>
                  <w:rFonts w:ascii="Cambria Math" w:hAnsi="Cambria Math" w:cs="Arial"/>
                  <w:sz w:val="20"/>
                  <w:szCs w:val="20"/>
                  <w:lang w:val="el-GR"/>
                </w:rPr>
                <m:t>Δ</m:t>
              </m:r>
            </m:oMath>
            <w:r w:rsidRPr="0037676B">
              <w:rPr>
                <w:rFonts w:cs="Arial"/>
                <w:sz w:val="20"/>
                <w:szCs w:val="20"/>
                <w:lang w:val="en-US"/>
              </w:rPr>
              <w:t>W 0,05</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502</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17</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34</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75</w:t>
            </w:r>
          </w:p>
        </w:tc>
        <w:tc>
          <w:tcPr>
            <w:tcW w:w="625"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94</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75</w:t>
            </w:r>
          </w:p>
        </w:tc>
      </w:tr>
      <w:tr w:rsidR="0037676B" w:rsidRPr="0037676B" w:rsidTr="004E2EDD">
        <w:trPr>
          <w:cantSplit/>
          <w:trHeight w:val="510"/>
        </w:trPr>
        <w:tc>
          <w:tcPr>
            <w:tcW w:w="308" w:type="pct"/>
            <w:vMerge w:val="restar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textDirection w:val="btLr"/>
            <w:vAlign w:val="center"/>
            <w:hideMark/>
          </w:tcPr>
          <w:p w:rsidR="0037676B" w:rsidRPr="0037676B" w:rsidRDefault="0037676B" w:rsidP="004E2EDD">
            <w:pPr>
              <w:spacing w:line="240" w:lineRule="auto"/>
              <w:ind w:left="113" w:right="113" w:firstLine="0"/>
              <w:jc w:val="center"/>
              <w:rPr>
                <w:rFonts w:cs="Arial"/>
                <w:sz w:val="20"/>
                <w:szCs w:val="20"/>
                <w:lang w:val="en-US"/>
              </w:rPr>
            </w:pPr>
            <w:r w:rsidRPr="0037676B">
              <w:rPr>
                <w:rFonts w:cs="Arial"/>
                <w:sz w:val="20"/>
                <w:szCs w:val="20"/>
                <w:lang w:val="en-US"/>
              </w:rPr>
              <w:t>11/02/2019</w:t>
            </w:r>
          </w:p>
        </w:tc>
        <w:tc>
          <w:tcPr>
            <w:tcW w:w="94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SSP</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575</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8,02</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7,55</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7,67</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1,01</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7,67</w:t>
            </w:r>
          </w:p>
        </w:tc>
      </w:tr>
      <w:tr w:rsidR="004E2EDD" w:rsidRPr="0037676B" w:rsidTr="004E2EDD">
        <w:trPr>
          <w:cantSplit/>
          <w:trHeight w:val="510"/>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spacing w:line="240" w:lineRule="auto"/>
              <w:ind w:firstLine="0"/>
              <w:jc w:val="center"/>
              <w:rPr>
                <w:rFonts w:cs="Arial"/>
                <w:sz w:val="20"/>
                <w:szCs w:val="20"/>
                <w:lang w:val="en-US"/>
              </w:rPr>
            </w:pPr>
          </w:p>
        </w:tc>
        <w:tc>
          <w:tcPr>
            <w:tcW w:w="94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DGNSS</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575</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8,13</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7,58</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7,66</w:t>
            </w:r>
          </w:p>
        </w:tc>
        <w:tc>
          <w:tcPr>
            <w:tcW w:w="625"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1,12</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7,66</w:t>
            </w:r>
          </w:p>
        </w:tc>
      </w:tr>
      <w:tr w:rsidR="0037676B" w:rsidRPr="0037676B" w:rsidTr="004E2EDD">
        <w:trPr>
          <w:cantSplit/>
          <w:trHeight w:val="510"/>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spacing w:line="240" w:lineRule="auto"/>
              <w:ind w:firstLine="0"/>
              <w:jc w:val="center"/>
              <w:rPr>
                <w:rFonts w:cs="Arial"/>
                <w:sz w:val="20"/>
                <w:szCs w:val="20"/>
                <w:lang w:val="en-US"/>
              </w:rPr>
            </w:pPr>
          </w:p>
        </w:tc>
        <w:tc>
          <w:tcPr>
            <w:tcW w:w="94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 xml:space="preserve">SSP </w:t>
            </w:r>
            <w:proofErr w:type="spellStart"/>
            <w:r w:rsidRPr="0037676B">
              <w:rPr>
                <w:rFonts w:cs="Arial"/>
                <w:sz w:val="20"/>
                <w:szCs w:val="20"/>
                <w:lang w:val="en-US"/>
              </w:rPr>
              <w:t>Filtro</w:t>
            </w:r>
            <w:proofErr w:type="spellEnd"/>
            <w:r w:rsidRPr="0037676B">
              <w:rPr>
                <w:rFonts w:cs="Arial"/>
                <w:sz w:val="20"/>
                <w:szCs w:val="20"/>
                <w:lang w:val="en-US"/>
              </w:rPr>
              <w:t xml:space="preserve"> </w:t>
            </w:r>
            <m:oMath>
              <m:r>
                <w:rPr>
                  <w:rFonts w:ascii="Cambria Math" w:hAnsi="Cambria Math" w:cs="Arial"/>
                  <w:sz w:val="20"/>
                  <w:szCs w:val="20"/>
                  <w:lang w:val="el-GR"/>
                </w:rPr>
                <m:t>Δ</m:t>
              </m:r>
            </m:oMath>
            <w:r w:rsidRPr="0037676B">
              <w:rPr>
                <w:rFonts w:cs="Arial"/>
                <w:sz w:val="20"/>
                <w:szCs w:val="20"/>
                <w:lang w:val="en-US"/>
              </w:rPr>
              <w:t>W 0,05</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372</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18</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11</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15</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04</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15</w:t>
            </w:r>
          </w:p>
        </w:tc>
      </w:tr>
      <w:tr w:rsidR="004E2EDD" w:rsidRPr="0037676B" w:rsidTr="004E2EDD">
        <w:trPr>
          <w:cantSplit/>
          <w:trHeight w:val="510"/>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spacing w:line="240" w:lineRule="auto"/>
              <w:ind w:firstLine="0"/>
              <w:jc w:val="center"/>
              <w:rPr>
                <w:rFonts w:cs="Arial"/>
                <w:sz w:val="20"/>
                <w:szCs w:val="20"/>
                <w:lang w:val="en-US"/>
              </w:rPr>
            </w:pPr>
          </w:p>
        </w:tc>
        <w:tc>
          <w:tcPr>
            <w:tcW w:w="94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 xml:space="preserve">DGNSS </w:t>
            </w:r>
            <w:proofErr w:type="spellStart"/>
            <w:r w:rsidRPr="0037676B">
              <w:rPr>
                <w:rFonts w:cs="Arial"/>
                <w:sz w:val="20"/>
                <w:szCs w:val="20"/>
                <w:lang w:val="en-US"/>
              </w:rPr>
              <w:t>Filtro</w:t>
            </w:r>
            <w:proofErr w:type="spellEnd"/>
            <w:r w:rsidRPr="0037676B">
              <w:rPr>
                <w:rFonts w:cs="Arial"/>
                <w:sz w:val="20"/>
                <w:szCs w:val="20"/>
                <w:lang w:val="en-US"/>
              </w:rPr>
              <w:t xml:space="preserve"> </w:t>
            </w:r>
            <m:oMath>
              <m:r>
                <w:rPr>
                  <w:rFonts w:ascii="Cambria Math" w:hAnsi="Cambria Math" w:cs="Arial"/>
                  <w:sz w:val="20"/>
                  <w:szCs w:val="20"/>
                  <w:lang w:val="el-GR"/>
                </w:rPr>
                <m:t>Δ</m:t>
              </m:r>
            </m:oMath>
            <w:r w:rsidRPr="0037676B">
              <w:rPr>
                <w:rFonts w:cs="Arial"/>
                <w:sz w:val="20"/>
                <w:szCs w:val="20"/>
                <w:lang w:val="en-US"/>
              </w:rPr>
              <w:t>W 0,05</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372</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14</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05</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04</w:t>
            </w:r>
          </w:p>
        </w:tc>
        <w:tc>
          <w:tcPr>
            <w:tcW w:w="625"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96</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6,04</w:t>
            </w:r>
          </w:p>
        </w:tc>
      </w:tr>
      <w:tr w:rsidR="0037676B" w:rsidRPr="0037676B" w:rsidTr="004E2EDD">
        <w:trPr>
          <w:cantSplit/>
          <w:trHeight w:val="510"/>
        </w:trPr>
        <w:tc>
          <w:tcPr>
            <w:tcW w:w="308" w:type="pct"/>
            <w:vMerge w:val="restart"/>
            <w:tcBorders>
              <w:top w:val="single" w:sz="8" w:space="0" w:color="000000"/>
              <w:left w:val="single" w:sz="8" w:space="0" w:color="000000"/>
              <w:bottom w:val="single" w:sz="8" w:space="0" w:color="000000"/>
              <w:right w:val="single" w:sz="8" w:space="0" w:color="000000"/>
            </w:tcBorders>
            <w:shd w:val="clear" w:color="auto" w:fill="A6A6A6"/>
            <w:tcMar>
              <w:top w:w="15" w:type="dxa"/>
              <w:left w:w="15" w:type="dxa"/>
              <w:bottom w:w="0" w:type="dxa"/>
              <w:right w:w="15" w:type="dxa"/>
            </w:tcMar>
            <w:textDirection w:val="btLr"/>
            <w:vAlign w:val="center"/>
            <w:hideMark/>
          </w:tcPr>
          <w:p w:rsidR="0037676B" w:rsidRPr="0037676B" w:rsidRDefault="0037676B" w:rsidP="004E2EDD">
            <w:pPr>
              <w:spacing w:line="240" w:lineRule="auto"/>
              <w:ind w:left="113" w:right="113" w:firstLine="0"/>
              <w:jc w:val="center"/>
              <w:rPr>
                <w:rFonts w:cs="Arial"/>
                <w:sz w:val="20"/>
                <w:szCs w:val="20"/>
                <w:lang w:val="en-US"/>
              </w:rPr>
            </w:pPr>
            <w:r w:rsidRPr="0037676B">
              <w:rPr>
                <w:rFonts w:cs="Arial"/>
                <w:sz w:val="20"/>
                <w:szCs w:val="20"/>
                <w:lang w:val="en-US"/>
              </w:rPr>
              <w:t>12/02/2019</w:t>
            </w:r>
          </w:p>
        </w:tc>
        <w:tc>
          <w:tcPr>
            <w:tcW w:w="94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SSP</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053</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8,30</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8,85</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0,18</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2,13</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0,18</w:t>
            </w:r>
          </w:p>
        </w:tc>
      </w:tr>
      <w:tr w:rsidR="004E2EDD" w:rsidRPr="0037676B" w:rsidTr="004E2EDD">
        <w:trPr>
          <w:cantSplit/>
          <w:trHeight w:val="510"/>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ind w:firstLine="0"/>
              <w:jc w:val="center"/>
              <w:rPr>
                <w:rFonts w:cs="Arial"/>
                <w:sz w:val="20"/>
                <w:szCs w:val="20"/>
                <w:lang w:val="en-US"/>
              </w:rPr>
            </w:pPr>
          </w:p>
        </w:tc>
        <w:tc>
          <w:tcPr>
            <w:tcW w:w="94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DGNSS</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053</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8,43</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8,87</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0,41</w:t>
            </w:r>
          </w:p>
        </w:tc>
        <w:tc>
          <w:tcPr>
            <w:tcW w:w="625"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12,24</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0,41</w:t>
            </w:r>
          </w:p>
        </w:tc>
      </w:tr>
      <w:tr w:rsidR="0037676B" w:rsidRPr="0037676B" w:rsidTr="004E2EDD">
        <w:trPr>
          <w:cantSplit/>
          <w:trHeight w:val="510"/>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ind w:firstLine="0"/>
              <w:jc w:val="center"/>
              <w:rPr>
                <w:rFonts w:cs="Arial"/>
                <w:sz w:val="20"/>
                <w:szCs w:val="20"/>
                <w:lang w:val="en-US"/>
              </w:rPr>
            </w:pPr>
          </w:p>
        </w:tc>
        <w:tc>
          <w:tcPr>
            <w:tcW w:w="94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 xml:space="preserve">SSP </w:t>
            </w:r>
            <w:proofErr w:type="spellStart"/>
            <w:r w:rsidRPr="0037676B">
              <w:rPr>
                <w:rFonts w:cs="Arial"/>
                <w:sz w:val="20"/>
                <w:szCs w:val="20"/>
                <w:lang w:val="en-US"/>
              </w:rPr>
              <w:t>Filtro</w:t>
            </w:r>
            <w:proofErr w:type="spellEnd"/>
            <w:r w:rsidRPr="0037676B">
              <w:rPr>
                <w:rFonts w:cs="Arial"/>
                <w:sz w:val="20"/>
                <w:szCs w:val="20"/>
                <w:lang w:val="en-US"/>
              </w:rPr>
              <w:t xml:space="preserve"> </w:t>
            </w:r>
            <m:oMath>
              <m:r>
                <w:rPr>
                  <w:rFonts w:ascii="Cambria Math" w:hAnsi="Cambria Math" w:cs="Arial"/>
                  <w:sz w:val="20"/>
                  <w:szCs w:val="20"/>
                  <w:lang w:val="el-GR"/>
                </w:rPr>
                <m:t>Δ</m:t>
              </m:r>
            </m:oMath>
            <w:r w:rsidRPr="0037676B">
              <w:rPr>
                <w:rFonts w:cs="Arial"/>
                <w:sz w:val="20"/>
                <w:szCs w:val="20"/>
                <w:lang w:val="en-US"/>
              </w:rPr>
              <w:t>W 0,05</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474</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91</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94</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7,99</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5,55</w:t>
            </w:r>
          </w:p>
        </w:tc>
        <w:tc>
          <w:tcPr>
            <w:tcW w:w="6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7,99</w:t>
            </w:r>
          </w:p>
        </w:tc>
      </w:tr>
      <w:tr w:rsidR="004E2EDD" w:rsidRPr="0037676B" w:rsidTr="004E2EDD">
        <w:trPr>
          <w:cantSplit/>
          <w:trHeight w:val="510"/>
        </w:trPr>
        <w:tc>
          <w:tcPr>
            <w:tcW w:w="308" w:type="pct"/>
            <w:vMerge/>
            <w:tcBorders>
              <w:top w:val="single" w:sz="8" w:space="0" w:color="000000"/>
              <w:left w:val="single" w:sz="8" w:space="0" w:color="000000"/>
              <w:bottom w:val="single" w:sz="8" w:space="0" w:color="000000"/>
              <w:right w:val="single" w:sz="8" w:space="0" w:color="000000"/>
            </w:tcBorders>
            <w:vAlign w:val="center"/>
            <w:hideMark/>
          </w:tcPr>
          <w:p w:rsidR="0037676B" w:rsidRPr="0037676B" w:rsidRDefault="0037676B" w:rsidP="004E2EDD">
            <w:pPr>
              <w:ind w:firstLine="0"/>
              <w:jc w:val="center"/>
              <w:rPr>
                <w:rFonts w:cs="Arial"/>
                <w:sz w:val="20"/>
                <w:szCs w:val="20"/>
                <w:lang w:val="en-US"/>
              </w:rPr>
            </w:pPr>
          </w:p>
        </w:tc>
        <w:tc>
          <w:tcPr>
            <w:tcW w:w="94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spacing w:line="240" w:lineRule="auto"/>
              <w:ind w:firstLine="0"/>
              <w:jc w:val="center"/>
              <w:rPr>
                <w:rFonts w:cs="Arial"/>
                <w:sz w:val="20"/>
                <w:szCs w:val="20"/>
                <w:lang w:val="en-US"/>
              </w:rPr>
            </w:pPr>
            <w:r w:rsidRPr="0037676B">
              <w:rPr>
                <w:rFonts w:cs="Arial"/>
                <w:sz w:val="20"/>
                <w:szCs w:val="20"/>
                <w:lang w:val="en-US"/>
              </w:rPr>
              <w:t xml:space="preserve">DGNSS </w:t>
            </w:r>
            <w:proofErr w:type="spellStart"/>
            <w:r w:rsidRPr="0037676B">
              <w:rPr>
                <w:rFonts w:cs="Arial"/>
                <w:sz w:val="20"/>
                <w:szCs w:val="20"/>
                <w:lang w:val="en-US"/>
              </w:rPr>
              <w:t>Filtro</w:t>
            </w:r>
            <w:proofErr w:type="spellEnd"/>
            <w:r w:rsidRPr="0037676B">
              <w:rPr>
                <w:rFonts w:cs="Arial"/>
                <w:sz w:val="20"/>
                <w:szCs w:val="20"/>
                <w:lang w:val="en-US"/>
              </w:rPr>
              <w:t xml:space="preserve"> </w:t>
            </w:r>
            <m:oMath>
              <m:r>
                <w:rPr>
                  <w:rFonts w:ascii="Cambria Math" w:hAnsi="Cambria Math" w:cs="Arial"/>
                  <w:sz w:val="20"/>
                  <w:szCs w:val="20"/>
                  <w:lang w:val="el-GR"/>
                </w:rPr>
                <m:t>Δ</m:t>
              </m:r>
            </m:oMath>
            <w:r w:rsidRPr="0037676B">
              <w:rPr>
                <w:rFonts w:cs="Arial"/>
                <w:sz w:val="20"/>
                <w:szCs w:val="20"/>
                <w:lang w:val="en-US"/>
              </w:rPr>
              <w:t>W 0,05</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2474</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47</w:t>
            </w:r>
          </w:p>
        </w:tc>
        <w:tc>
          <w:tcPr>
            <w:tcW w:w="62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3,79</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7,66</w:t>
            </w:r>
          </w:p>
        </w:tc>
        <w:tc>
          <w:tcPr>
            <w:tcW w:w="625"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5,14</w:t>
            </w:r>
          </w:p>
        </w:tc>
        <w:tc>
          <w:tcPr>
            <w:tcW w:w="630"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rsidR="0037676B" w:rsidRPr="0037676B" w:rsidRDefault="0037676B" w:rsidP="004E2EDD">
            <w:pPr>
              <w:ind w:firstLine="0"/>
              <w:jc w:val="center"/>
              <w:rPr>
                <w:rFonts w:cs="Arial"/>
                <w:sz w:val="20"/>
                <w:szCs w:val="20"/>
                <w:lang w:val="en-US"/>
              </w:rPr>
            </w:pPr>
            <w:r w:rsidRPr="0037676B">
              <w:rPr>
                <w:rFonts w:cs="Arial"/>
                <w:sz w:val="20"/>
                <w:szCs w:val="20"/>
                <w:lang w:val="en-US"/>
              </w:rPr>
              <w:t>7,66</w:t>
            </w:r>
          </w:p>
        </w:tc>
      </w:tr>
    </w:tbl>
    <w:p w:rsidR="00172D90" w:rsidRPr="00172D90" w:rsidRDefault="00172D90" w:rsidP="00172D90">
      <w:pPr>
        <w:ind w:firstLine="0"/>
      </w:pPr>
    </w:p>
    <w:p w:rsidR="00A13908" w:rsidRDefault="00172D90" w:rsidP="00172D90">
      <w:pPr>
        <w:ind w:firstLine="0"/>
      </w:pPr>
      <w:r w:rsidRPr="00E6051B">
        <w:t>Fonte: O autor, 2019</w:t>
      </w:r>
    </w:p>
    <w:p w:rsidR="00A13908" w:rsidRDefault="00A13908" w:rsidP="00A13908">
      <w:r>
        <w:br w:type="page"/>
      </w:r>
    </w:p>
    <w:p w:rsidR="00561E13" w:rsidRDefault="00DE05D2" w:rsidP="009953B3">
      <w:pPr>
        <w:pStyle w:val="Ttulo1"/>
        <w:numPr>
          <w:ilvl w:val="0"/>
          <w:numId w:val="0"/>
        </w:numPr>
      </w:pPr>
      <w:bookmarkStart w:id="88" w:name="_Toc10507221"/>
      <w:r w:rsidRPr="00DD4E23">
        <w:lastRenderedPageBreak/>
        <w:t>CONCLUS</w:t>
      </w:r>
      <w:r w:rsidR="009953B3">
        <w:t>ÃO</w:t>
      </w:r>
      <w:bookmarkEnd w:id="88"/>
    </w:p>
    <w:p w:rsidR="00194985" w:rsidRDefault="006D19ED" w:rsidP="006D19ED">
      <w:pPr>
        <w:rPr>
          <w:highlight w:val="yellow"/>
        </w:rPr>
      </w:pPr>
      <w:r w:rsidRPr="006D19ED">
        <w:rPr>
          <w:highlight w:val="yellow"/>
        </w:rPr>
        <w:t xml:space="preserve">Os smartphones estão sendo atualizados com novos chips de GNSS que coletam duas frequências, que permitirão soluções cada vez melhores, apesar de suas antenas ruins. Com esta evolução dos celulares, só irá restar que os satélites com as duas frequências sejam lançados e comecem a operar. </w:t>
      </w:r>
      <w:r w:rsidR="00FB1936">
        <w:rPr>
          <w:highlight w:val="yellow"/>
        </w:rPr>
        <w:t xml:space="preserve">De acordo com o site </w:t>
      </w:r>
      <w:r w:rsidR="00212785">
        <w:rPr>
          <w:highlight w:val="yellow"/>
        </w:rPr>
        <w:t xml:space="preserve">do U.S. Coast </w:t>
      </w:r>
      <w:proofErr w:type="spellStart"/>
      <w:r w:rsidR="00212785">
        <w:rPr>
          <w:highlight w:val="yellow"/>
        </w:rPr>
        <w:t>Guard</w:t>
      </w:r>
      <w:proofErr w:type="spellEnd"/>
      <w:r w:rsidR="00212785">
        <w:rPr>
          <w:highlight w:val="yellow"/>
        </w:rPr>
        <w:t xml:space="preserve"> </w:t>
      </w:r>
      <w:proofErr w:type="spellStart"/>
      <w:r w:rsidR="00212785">
        <w:rPr>
          <w:highlight w:val="yellow"/>
        </w:rPr>
        <w:t>Navigation</w:t>
      </w:r>
      <w:proofErr w:type="spellEnd"/>
      <w:r w:rsidR="00212785">
        <w:rPr>
          <w:highlight w:val="yellow"/>
        </w:rPr>
        <w:t xml:space="preserve"> Center (NAVCEN)</w:t>
      </w:r>
      <w:r w:rsidR="00FB1936">
        <w:rPr>
          <w:highlight w:val="yellow"/>
        </w:rPr>
        <w:t>, o</w:t>
      </w:r>
      <w:r w:rsidRPr="006D19ED">
        <w:rPr>
          <w:highlight w:val="yellow"/>
        </w:rPr>
        <w:t xml:space="preserve"> primeiro satélite de GPS do bloco III/IIIF foi lançado no </w:t>
      </w:r>
      <w:r w:rsidR="00194985">
        <w:rPr>
          <w:highlight w:val="yellow"/>
        </w:rPr>
        <w:t>dia 23 de</w:t>
      </w:r>
      <w:r w:rsidRPr="006D19ED">
        <w:rPr>
          <w:highlight w:val="yellow"/>
        </w:rPr>
        <w:t xml:space="preserve"> dezembro de 2018, </w:t>
      </w:r>
      <w:r w:rsidR="00194985">
        <w:rPr>
          <w:highlight w:val="yellow"/>
        </w:rPr>
        <w:t xml:space="preserve">e até a data de publicação deste trabalho ele </w:t>
      </w:r>
      <w:r w:rsidRPr="006D19ED">
        <w:rPr>
          <w:highlight w:val="yellow"/>
        </w:rPr>
        <w:t xml:space="preserve">não </w:t>
      </w:r>
      <w:r w:rsidR="00194985">
        <w:rPr>
          <w:highlight w:val="yellow"/>
        </w:rPr>
        <w:t xml:space="preserve">estava </w:t>
      </w:r>
      <w:r w:rsidRPr="006D19ED">
        <w:rPr>
          <w:highlight w:val="yellow"/>
        </w:rPr>
        <w:t>operacional</w:t>
      </w:r>
      <w:r w:rsidR="00194985">
        <w:rPr>
          <w:highlight w:val="yellow"/>
        </w:rPr>
        <w:t>.</w:t>
      </w:r>
    </w:p>
    <w:p w:rsidR="006D19ED" w:rsidRDefault="00194985" w:rsidP="006D19ED">
      <w:r>
        <w:rPr>
          <w:highlight w:val="yellow"/>
        </w:rPr>
        <w:t>(</w:t>
      </w:r>
      <w:r w:rsidRPr="006D19ED">
        <w:rPr>
          <w:highlight w:val="yellow"/>
        </w:rPr>
        <w:t>https://www.navcen.uscg.gov/?Do=</w:t>
      </w:r>
      <w:proofErr w:type="spellStart"/>
      <w:r w:rsidRPr="006D19ED">
        <w:rPr>
          <w:highlight w:val="yellow"/>
        </w:rPr>
        <w:t>constellationStatus</w:t>
      </w:r>
      <w:proofErr w:type="spellEnd"/>
      <w:r>
        <w:rPr>
          <w:highlight w:val="yellow"/>
        </w:rPr>
        <w:t>)</w:t>
      </w:r>
      <w:r w:rsidR="006D19ED" w:rsidRPr="006D19ED">
        <w:rPr>
          <w:highlight w:val="yellow"/>
        </w:rPr>
        <w:t>.</w:t>
      </w:r>
      <w:r w:rsidR="006D19ED">
        <w:t xml:space="preserve"> </w:t>
      </w:r>
    </w:p>
    <w:p w:rsidR="00430D6A" w:rsidRDefault="00430D6A" w:rsidP="00367AA4">
      <w:pPr>
        <w:pStyle w:val="Legenda"/>
      </w:pPr>
      <w:bookmarkStart w:id="89" w:name="_Toc10481451"/>
      <w:r>
        <w:t xml:space="preserve">Figura </w:t>
      </w:r>
      <w:fldSimple w:instr=" SEQ Figura \* ARABIC ">
        <w:r w:rsidR="00367AA4">
          <w:rPr>
            <w:noProof/>
          </w:rPr>
          <w:t>29</w:t>
        </w:r>
      </w:fldSimple>
      <w:r>
        <w:t xml:space="preserve"> – Número de </w:t>
      </w:r>
      <w:proofErr w:type="spellStart"/>
      <w:r>
        <w:t>Sunspot</w:t>
      </w:r>
      <w:proofErr w:type="spellEnd"/>
      <w:r>
        <w:t xml:space="preserve"> de 2008 </w:t>
      </w:r>
      <w:proofErr w:type="gramStart"/>
      <w:r>
        <w:t>à</w:t>
      </w:r>
      <w:proofErr w:type="gramEnd"/>
      <w:r>
        <w:t xml:space="preserve"> 5 de maio de 2019</w:t>
      </w:r>
      <w:bookmarkEnd w:id="89"/>
    </w:p>
    <w:p w:rsidR="00430D6A" w:rsidRDefault="00430D6A" w:rsidP="00430D6A">
      <w:pPr>
        <w:ind w:firstLine="0"/>
        <w:jc w:val="center"/>
      </w:pPr>
      <w:r>
        <w:rPr>
          <w:noProof/>
        </w:rPr>
        <w:drawing>
          <wp:inline distT="0" distB="0" distL="0" distR="0">
            <wp:extent cx="5753100" cy="33528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352800"/>
                    </a:xfrm>
                    <a:prstGeom prst="rect">
                      <a:avLst/>
                    </a:prstGeom>
                    <a:noFill/>
                    <a:ln>
                      <a:noFill/>
                    </a:ln>
                  </pic:spPr>
                </pic:pic>
              </a:graphicData>
            </a:graphic>
          </wp:inline>
        </w:drawing>
      </w:r>
    </w:p>
    <w:p w:rsidR="00430D6A" w:rsidRDefault="00F21888" w:rsidP="006D19ED">
      <w:hyperlink r:id="rId41" w:history="1">
        <w:r w:rsidR="00430D6A">
          <w:rPr>
            <w:rStyle w:val="Hyperlink"/>
          </w:rPr>
          <w:t>https://www.nasa.gov/msfcsolar</w:t>
        </w:r>
      </w:hyperlink>
    </w:p>
    <w:p w:rsidR="006D19ED" w:rsidRDefault="006D19ED" w:rsidP="009062E4"/>
    <w:p w:rsidR="004244A3" w:rsidRPr="004244A3" w:rsidRDefault="004244A3" w:rsidP="00E726C8">
      <w:pPr>
        <w:numPr>
          <w:ilvl w:val="0"/>
          <w:numId w:val="7"/>
        </w:numPr>
      </w:pPr>
      <w:r w:rsidRPr="004244A3">
        <w:t>Superaquecimento do aparelho: Limita o horário de levantamento de observações para trechos do dia que não estejam com muito sol ou calor</w:t>
      </w:r>
    </w:p>
    <w:p w:rsidR="004244A3" w:rsidRPr="004244A3" w:rsidRDefault="004244A3" w:rsidP="00E726C8">
      <w:pPr>
        <w:numPr>
          <w:ilvl w:val="0"/>
          <w:numId w:val="7"/>
        </w:numPr>
      </w:pPr>
      <w:r w:rsidRPr="004244A3">
        <w:t>Qualidade inferior da antena do celular acarreta em observações ruidosas e grandes erros de multicaminho (</w:t>
      </w:r>
      <w:proofErr w:type="spellStart"/>
      <w:r w:rsidRPr="004244A3">
        <w:t>Håkansson</w:t>
      </w:r>
      <w:proofErr w:type="spellEnd"/>
      <w:r w:rsidRPr="004244A3">
        <w:t>, 2018)</w:t>
      </w:r>
    </w:p>
    <w:p w:rsidR="004244A3" w:rsidRPr="004244A3" w:rsidRDefault="004244A3" w:rsidP="00E726C8">
      <w:pPr>
        <w:numPr>
          <w:ilvl w:val="0"/>
          <w:numId w:val="7"/>
        </w:numPr>
      </w:pPr>
      <w:r w:rsidRPr="004244A3">
        <w:t>O celular indicou que possuía determinação 3D em sua solução no arquivo NMEA, entretanto a altimetria ficou zerada boa parte do levantamento, o que indica que isto pode não ter sido verdade.</w:t>
      </w:r>
    </w:p>
    <w:p w:rsidR="004244A3" w:rsidRPr="004244A3" w:rsidRDefault="004244A3" w:rsidP="00E726C8">
      <w:pPr>
        <w:numPr>
          <w:ilvl w:val="0"/>
          <w:numId w:val="7"/>
        </w:numPr>
      </w:pPr>
      <w:r w:rsidRPr="004244A3">
        <w:lastRenderedPageBreak/>
        <w:t xml:space="preserve">Celulares possuem uma função que liga e desliga o chip GNSS, causando a perda de ciclos e a impossibilidade de </w:t>
      </w:r>
    </w:p>
    <w:p w:rsidR="00513C30" w:rsidRDefault="00513C30" w:rsidP="00513C30">
      <w:pPr>
        <w:ind w:left="360" w:firstLine="0"/>
      </w:pPr>
      <w:r>
        <w:t>Recomendações para trabalhos futuros</w:t>
      </w:r>
    </w:p>
    <w:p w:rsidR="007B4401" w:rsidRPr="00513C30" w:rsidRDefault="007B4401" w:rsidP="007B4401">
      <w:r>
        <w:t>Aplicativos já foram lançados que permitem</w:t>
      </w:r>
      <w:r w:rsidR="00093D76">
        <w:t xml:space="preserve"> a geração de dados</w:t>
      </w:r>
      <w:r w:rsidR="00A86AC1">
        <w:t xml:space="preserve"> </w:t>
      </w:r>
      <w:r w:rsidR="00A86AC1" w:rsidRPr="00A86AC1">
        <w:rPr>
          <w:i/>
        </w:rPr>
        <w:t xml:space="preserve">Radio </w:t>
      </w:r>
      <w:proofErr w:type="spellStart"/>
      <w:r w:rsidR="00A86AC1" w:rsidRPr="00A86AC1">
        <w:rPr>
          <w:i/>
        </w:rPr>
        <w:t>Technical</w:t>
      </w:r>
      <w:proofErr w:type="spellEnd"/>
      <w:r w:rsidR="00A86AC1" w:rsidRPr="00A86AC1">
        <w:rPr>
          <w:i/>
        </w:rPr>
        <w:t xml:space="preserve"> </w:t>
      </w:r>
      <w:proofErr w:type="spellStart"/>
      <w:r w:rsidR="00A86AC1" w:rsidRPr="00A86AC1">
        <w:rPr>
          <w:i/>
        </w:rPr>
        <w:t>Commission</w:t>
      </w:r>
      <w:proofErr w:type="spellEnd"/>
      <w:r w:rsidR="00A86AC1" w:rsidRPr="00A86AC1">
        <w:rPr>
          <w:i/>
        </w:rPr>
        <w:t xml:space="preserve"> for </w:t>
      </w:r>
      <w:proofErr w:type="spellStart"/>
      <w:r w:rsidR="00A86AC1" w:rsidRPr="00A86AC1">
        <w:rPr>
          <w:i/>
        </w:rPr>
        <w:t>Maritime</w:t>
      </w:r>
      <w:proofErr w:type="spellEnd"/>
      <w:r w:rsidR="00A86AC1" w:rsidRPr="00A86AC1">
        <w:rPr>
          <w:i/>
        </w:rPr>
        <w:t xml:space="preserve"> </w:t>
      </w:r>
      <w:proofErr w:type="spellStart"/>
      <w:r w:rsidR="00A86AC1" w:rsidRPr="00A86AC1">
        <w:rPr>
          <w:i/>
        </w:rPr>
        <w:t>Users</w:t>
      </w:r>
      <w:proofErr w:type="spellEnd"/>
      <w:r w:rsidR="00093D76">
        <w:t xml:space="preserve"> </w:t>
      </w:r>
      <w:r w:rsidR="00A86AC1">
        <w:t>(</w:t>
      </w:r>
      <w:r w:rsidR="00093D76">
        <w:t>RTCM</w:t>
      </w:r>
      <w:r w:rsidR="00A86AC1">
        <w:t>)</w:t>
      </w:r>
      <w:r w:rsidR="00093D76">
        <w:t xml:space="preserve"> para que sejam processados em tempo real. Esse método pode ser utilizado para testar um posicionamento preciso em tempo real.</w:t>
      </w:r>
    </w:p>
    <w:p w:rsidR="00513C30" w:rsidRDefault="00513C30" w:rsidP="009062E4">
      <w:r>
        <w:t xml:space="preserve">Em 2019 foram lançados os primeiros smartphones com chips de duas frequências, permitindo a eliminação do erro da ionosfera. </w:t>
      </w:r>
      <w:r w:rsidR="00093D76">
        <w:t>A utilização destes aparelhos é</w:t>
      </w:r>
      <w:r>
        <w:t xml:space="preserve"> especialmente </w:t>
      </w:r>
      <w:r w:rsidR="00093D76">
        <w:t>relevante</w:t>
      </w:r>
      <w:r>
        <w:t xml:space="preserve"> em épocas de maior atividade solar.</w:t>
      </w:r>
    </w:p>
    <w:p w:rsidR="00513C30" w:rsidRDefault="00513C30" w:rsidP="00513C30">
      <w:r>
        <w:t>As observações de fase da onda portadora podem ser geradas a partir do Doppler. Isto permite o teste do posicionamento relativo usando a fase e por posicionamento por ponto preciso (PPP), gerando possivelmente coordenadas mais precisas.</w:t>
      </w:r>
    </w:p>
    <w:p w:rsidR="00513C30" w:rsidRPr="00513C30" w:rsidRDefault="00513C30" w:rsidP="009062E4">
      <w:r>
        <w:t xml:space="preserve">Alguns aparelhos permitem que a função de </w:t>
      </w:r>
      <w:proofErr w:type="spellStart"/>
      <w:r w:rsidRPr="00513C30">
        <w:rPr>
          <w:i/>
        </w:rPr>
        <w:t>Duty</w:t>
      </w:r>
      <w:proofErr w:type="spellEnd"/>
      <w:r w:rsidRPr="00513C30">
        <w:rPr>
          <w:i/>
        </w:rPr>
        <w:t xml:space="preserve"> </w:t>
      </w:r>
      <w:proofErr w:type="spellStart"/>
      <w:r w:rsidRPr="00513C30">
        <w:rPr>
          <w:i/>
        </w:rPr>
        <w:t>Cycling</w:t>
      </w:r>
      <w:proofErr w:type="spellEnd"/>
      <w:r>
        <w:t xml:space="preserve"> seja desligada, o que impediria a perda de ciclos por causa do software do celular desligar o chip GNSS. Desta forma, o processamento em tempo real, o </w:t>
      </w:r>
      <w:r w:rsidRPr="00513C30">
        <w:rPr>
          <w:i/>
        </w:rPr>
        <w:t xml:space="preserve">Real Time </w:t>
      </w:r>
      <w:proofErr w:type="spellStart"/>
      <w:r w:rsidRPr="00513C30">
        <w:rPr>
          <w:i/>
        </w:rPr>
        <w:t>Kinectics</w:t>
      </w:r>
      <w:proofErr w:type="spellEnd"/>
      <w:r>
        <w:t xml:space="preserve"> (RTK) pode ser realizado.</w:t>
      </w:r>
    </w:p>
    <w:p w:rsidR="00B172F6" w:rsidRDefault="008524EC" w:rsidP="008524EC">
      <w:r>
        <w:br w:type="page"/>
      </w:r>
      <w:r>
        <w:lastRenderedPageBreak/>
        <w:br/>
      </w:r>
    </w:p>
    <w:bookmarkStart w:id="90" w:name="_Toc10507222" w:displacedByCustomXml="next"/>
    <w:sdt>
      <w:sdtPr>
        <w:rPr>
          <w:rFonts w:cs="Times New Roman"/>
          <w:b w:val="0"/>
          <w:bCs w:val="0"/>
          <w:caps w:val="0"/>
          <w:kern w:val="0"/>
          <w:szCs w:val="24"/>
        </w:rPr>
        <w:id w:val="-2061927713"/>
        <w:docPartObj>
          <w:docPartGallery w:val="Bibliographies"/>
          <w:docPartUnique/>
        </w:docPartObj>
      </w:sdtPr>
      <w:sdtContent>
        <w:p w:rsidR="008524EC" w:rsidRPr="00C73F9D" w:rsidRDefault="008524EC" w:rsidP="004E3E73">
          <w:pPr>
            <w:pStyle w:val="Ttulo1"/>
          </w:pPr>
          <w:r w:rsidRPr="00C73F9D">
            <w:t>REFERÊNCIAS</w:t>
          </w:r>
          <w:bookmarkEnd w:id="90"/>
        </w:p>
        <w:p w:rsidR="008524EC" w:rsidRDefault="00F21888" w:rsidP="00C73F9D"/>
      </w:sdtContent>
    </w:sdt>
    <w:p w:rsidR="00331254" w:rsidRPr="000C6196" w:rsidRDefault="00331254" w:rsidP="00AF37ED">
      <w:pPr>
        <w:spacing w:afterLines="140" w:after="336" w:line="240" w:lineRule="auto"/>
        <w:ind w:firstLine="0"/>
        <w:rPr>
          <w:noProof/>
        </w:rPr>
      </w:pPr>
      <w:r w:rsidRPr="000C6196">
        <w:rPr>
          <w:noProof/>
        </w:rPr>
        <w:t xml:space="preserve">ANACONDA, INC. </w:t>
      </w:r>
      <w:r w:rsidRPr="000C6196">
        <w:rPr>
          <w:i/>
          <w:noProof/>
        </w:rPr>
        <w:t>Distribution</w:t>
      </w:r>
      <w:r w:rsidRPr="000C6196">
        <w:rPr>
          <w:noProof/>
        </w:rPr>
        <w:t>. 2019. Disponível em: &lt;</w:t>
      </w:r>
      <w:hyperlink r:id="rId42" w:history="1">
        <w:r w:rsidRPr="000C6196">
          <w:rPr>
            <w:rStyle w:val="Hyperlink"/>
            <w:color w:val="auto"/>
            <w:u w:val="none"/>
          </w:rPr>
          <w:t>https://www.anaconda.com/distribution/</w:t>
        </w:r>
      </w:hyperlink>
      <w:r w:rsidRPr="000C6196">
        <w:rPr>
          <w:noProof/>
        </w:rPr>
        <w:t>&gt; Acessado em: 03 de Jun de 2019.</w:t>
      </w:r>
    </w:p>
    <w:p w:rsidR="00AF37ED" w:rsidRPr="000C6196" w:rsidRDefault="0095227F" w:rsidP="00AF37ED">
      <w:pPr>
        <w:spacing w:afterLines="140" w:after="336" w:line="240" w:lineRule="auto"/>
        <w:ind w:firstLine="0"/>
        <w:rPr>
          <w:noProof/>
        </w:rPr>
      </w:pPr>
      <w:r w:rsidRPr="000C6196">
        <w:rPr>
          <w:noProof/>
          <w:lang w:val="en-US"/>
        </w:rPr>
        <w:t xml:space="preserve">BADDELEY, Glenn. </w:t>
      </w:r>
      <w:r w:rsidRPr="000C6196">
        <w:rPr>
          <w:i/>
          <w:noProof/>
          <w:lang w:val="en-US"/>
        </w:rPr>
        <w:t>GPS – NMEA sentence information</w:t>
      </w:r>
      <w:r w:rsidRPr="000C6196">
        <w:rPr>
          <w:noProof/>
          <w:lang w:val="en-US"/>
        </w:rPr>
        <w:t xml:space="preserve">. </w:t>
      </w:r>
      <w:r w:rsidRPr="000C6196">
        <w:rPr>
          <w:noProof/>
        </w:rPr>
        <w:t>2001</w:t>
      </w:r>
      <w:r w:rsidR="00331254" w:rsidRPr="000C6196">
        <w:rPr>
          <w:noProof/>
        </w:rPr>
        <w:t>.</w:t>
      </w:r>
      <w:r w:rsidRPr="000C6196">
        <w:rPr>
          <w:noProof/>
        </w:rPr>
        <w:t xml:space="preserve"> Disponível em:</w:t>
      </w:r>
      <w:r w:rsidR="00286983" w:rsidRPr="000C6196">
        <w:rPr>
          <w:noProof/>
        </w:rPr>
        <w:t xml:space="preserve"> </w:t>
      </w:r>
      <w:r w:rsidRPr="000C6196">
        <w:rPr>
          <w:noProof/>
        </w:rPr>
        <w:t>&lt;</w:t>
      </w:r>
      <w:hyperlink r:id="rId43" w:history="1">
        <w:r w:rsidRPr="000C6196">
          <w:rPr>
            <w:rStyle w:val="Hyperlink"/>
            <w:color w:val="auto"/>
            <w:u w:val="none"/>
          </w:rPr>
          <w:t>http://aprs.gids.nl/nmea/</w:t>
        </w:r>
      </w:hyperlink>
      <w:r w:rsidRPr="000C6196">
        <w:rPr>
          <w:noProof/>
        </w:rPr>
        <w:t>&gt; Acessado em: 03 de Jun de 2019.</w:t>
      </w:r>
      <w:r w:rsidR="00AF37ED" w:rsidRPr="000C6196">
        <w:rPr>
          <w:noProof/>
        </w:rPr>
        <w:t xml:space="preserve"> </w:t>
      </w:r>
    </w:p>
    <w:p w:rsidR="00E030BD" w:rsidRPr="000C6196" w:rsidRDefault="00E030BD" w:rsidP="00AF37ED">
      <w:pPr>
        <w:spacing w:afterLines="140" w:after="336" w:line="240" w:lineRule="auto"/>
        <w:ind w:firstLine="0"/>
        <w:rPr>
          <w:noProof/>
        </w:rPr>
      </w:pPr>
      <w:r w:rsidRPr="000C6196">
        <w:rPr>
          <w:noProof/>
          <w:lang w:val="en-US"/>
        </w:rPr>
        <w:t>EUROPEAN UNION. Galileo</w:t>
      </w:r>
      <w:r w:rsidR="002336A8" w:rsidRPr="000C6196">
        <w:rPr>
          <w:noProof/>
          <w:lang w:val="en-US"/>
        </w:rPr>
        <w:t xml:space="preserve"> Open Service Signal in Space Interface Control Document. </w:t>
      </w:r>
      <w:r w:rsidR="002336A8" w:rsidRPr="000C6196">
        <w:rPr>
          <w:noProof/>
        </w:rPr>
        <w:t>Dezembro, 2016. Versão 1.3</w:t>
      </w:r>
    </w:p>
    <w:p w:rsidR="00D961E6" w:rsidRPr="000C6196" w:rsidRDefault="00D961E6" w:rsidP="00AF37ED">
      <w:pPr>
        <w:spacing w:afterLines="140" w:after="336" w:line="240" w:lineRule="auto"/>
        <w:ind w:firstLine="0"/>
        <w:rPr>
          <w:noProof/>
        </w:rPr>
      </w:pPr>
      <w:r w:rsidRPr="00072E14">
        <w:rPr>
          <w:noProof/>
        </w:rPr>
        <w:t xml:space="preserve">GEO++. </w:t>
      </w:r>
      <w:r w:rsidRPr="00072E14">
        <w:rPr>
          <w:i/>
          <w:noProof/>
        </w:rPr>
        <w:t>Logging Of GNSS Raw Data On Android</w:t>
      </w:r>
      <w:r w:rsidRPr="00072E14">
        <w:rPr>
          <w:noProof/>
        </w:rPr>
        <w:t xml:space="preserve">. </w:t>
      </w:r>
      <w:r w:rsidRPr="000C6196">
        <w:rPr>
          <w:noProof/>
        </w:rPr>
        <w:t>2019. Disponível em: &lt;</w:t>
      </w:r>
      <w:hyperlink r:id="rId44" w:history="1">
        <w:r w:rsidRPr="000C6196">
          <w:rPr>
            <w:rStyle w:val="Hyperlink"/>
            <w:color w:val="auto"/>
            <w:u w:val="none"/>
          </w:rPr>
          <w:t>http://www.geopp.de/logging-of-gnss-raw-data-on-android/</w:t>
        </w:r>
      </w:hyperlink>
      <w:r w:rsidRPr="000C6196">
        <w:rPr>
          <w:noProof/>
        </w:rPr>
        <w:t>&gt; Acessado em: 03 de jun de 2019.</w:t>
      </w:r>
    </w:p>
    <w:p w:rsidR="00D961E6" w:rsidRPr="000C6196" w:rsidRDefault="00D961E6" w:rsidP="00AF37ED">
      <w:pPr>
        <w:spacing w:afterLines="140" w:after="336" w:line="240" w:lineRule="auto"/>
        <w:ind w:firstLine="0"/>
        <w:rPr>
          <w:noProof/>
        </w:rPr>
      </w:pPr>
      <w:r w:rsidRPr="000C6196">
        <w:rPr>
          <w:noProof/>
        </w:rPr>
        <w:t xml:space="preserve">GITHUB, INC. </w:t>
      </w:r>
      <w:r w:rsidRPr="000C6196">
        <w:rPr>
          <w:i/>
          <w:noProof/>
        </w:rPr>
        <w:t>GitHub Desktop</w:t>
      </w:r>
      <w:r w:rsidRPr="000C6196">
        <w:rPr>
          <w:noProof/>
        </w:rPr>
        <w:t>. 2019 Disponível em: &lt;</w:t>
      </w:r>
      <w:hyperlink r:id="rId45" w:history="1">
        <w:r w:rsidRPr="000C6196">
          <w:rPr>
            <w:rStyle w:val="Hyperlink"/>
            <w:color w:val="auto"/>
            <w:u w:val="none"/>
          </w:rPr>
          <w:t>https://desktop.github.com/</w:t>
        </w:r>
      </w:hyperlink>
      <w:r w:rsidRPr="000C6196">
        <w:t>&gt; Acessado em: 03 de Jun de 2019</w:t>
      </w:r>
    </w:p>
    <w:p w:rsidR="00BF12CC" w:rsidRPr="000C6196" w:rsidRDefault="00BF12CC" w:rsidP="00AF37ED">
      <w:pPr>
        <w:spacing w:afterLines="140" w:after="336" w:line="240" w:lineRule="auto"/>
        <w:ind w:firstLine="0"/>
        <w:rPr>
          <w:noProof/>
        </w:rPr>
      </w:pPr>
      <w:r w:rsidRPr="000C6196">
        <w:rPr>
          <w:noProof/>
        </w:rPr>
        <w:t xml:space="preserve">GOOGLE. </w:t>
      </w:r>
      <w:r w:rsidRPr="000C6196">
        <w:rPr>
          <w:i/>
          <w:noProof/>
        </w:rPr>
        <w:t>Raw GNSS Measurements</w:t>
      </w:r>
      <w:r w:rsidRPr="000C6196">
        <w:rPr>
          <w:noProof/>
        </w:rPr>
        <w:t>.</w:t>
      </w:r>
      <w:r w:rsidR="00527919" w:rsidRPr="000C6196">
        <w:rPr>
          <w:noProof/>
        </w:rPr>
        <w:t xml:space="preserve"> 2019</w:t>
      </w:r>
      <w:r w:rsidR="00331254" w:rsidRPr="000C6196">
        <w:rPr>
          <w:noProof/>
        </w:rPr>
        <w:t>.</w:t>
      </w:r>
      <w:r w:rsidRPr="000C6196">
        <w:rPr>
          <w:noProof/>
        </w:rPr>
        <w:t xml:space="preserve"> Disponível em &lt;</w:t>
      </w:r>
      <w:hyperlink r:id="rId46" w:history="1">
        <w:r w:rsidR="00212785" w:rsidRPr="000C6196">
          <w:rPr>
            <w:rStyle w:val="Hyperlink"/>
            <w:color w:val="auto"/>
            <w:u w:val="none"/>
          </w:rPr>
          <w:t>https://developer.android.com/guide/topics/sensors/gnss</w:t>
        </w:r>
      </w:hyperlink>
      <w:r w:rsidRPr="000C6196">
        <w:rPr>
          <w:noProof/>
        </w:rPr>
        <w:t>&gt; Acessado em: 03 de Jun de 2019.</w:t>
      </w:r>
    </w:p>
    <w:p w:rsidR="00AF37ED" w:rsidRPr="000C6196" w:rsidRDefault="00AF37ED" w:rsidP="00AF37ED">
      <w:pPr>
        <w:spacing w:afterLines="140" w:after="336" w:line="240" w:lineRule="auto"/>
        <w:ind w:firstLine="0"/>
        <w:rPr>
          <w:noProof/>
        </w:rPr>
      </w:pPr>
      <w:r w:rsidRPr="000C6196">
        <w:rPr>
          <w:noProof/>
        </w:rPr>
        <w:t xml:space="preserve">GPS INFORMATION. </w:t>
      </w:r>
      <w:r w:rsidRPr="000C6196">
        <w:rPr>
          <w:i/>
          <w:noProof/>
        </w:rPr>
        <w:t>NMEA DATA</w:t>
      </w:r>
      <w:r w:rsidRPr="000C6196">
        <w:rPr>
          <w:noProof/>
        </w:rPr>
        <w:t>. Disponível em: &lt;</w:t>
      </w:r>
      <w:hyperlink r:id="rId47" w:history="1">
        <w:r w:rsidRPr="000C6196">
          <w:rPr>
            <w:rStyle w:val="Hyperlink"/>
            <w:color w:val="auto"/>
            <w:u w:val="none"/>
          </w:rPr>
          <w:t>https://www.gpsinformation.org/dale/nmea.htm</w:t>
        </w:r>
      </w:hyperlink>
      <w:r w:rsidRPr="000C6196">
        <w:rPr>
          <w:noProof/>
        </w:rPr>
        <w:t>&gt; Acessado em: 03 de Jun de 2019.</w:t>
      </w:r>
    </w:p>
    <w:p w:rsidR="00D961E6" w:rsidRPr="000C6196" w:rsidRDefault="00D961E6" w:rsidP="00AF37ED">
      <w:pPr>
        <w:spacing w:afterLines="140" w:after="336" w:line="240" w:lineRule="auto"/>
        <w:ind w:firstLine="0"/>
        <w:rPr>
          <w:noProof/>
        </w:rPr>
      </w:pPr>
      <w:r w:rsidRPr="000C6196">
        <w:rPr>
          <w:noProof/>
          <w:lang w:val="en-US"/>
        </w:rPr>
        <w:t xml:space="preserve">HO, Peter. </w:t>
      </w:r>
      <w:r w:rsidRPr="00072E14">
        <w:rPr>
          <w:i/>
          <w:noProof/>
          <w:lang w:val="en-US"/>
        </w:rPr>
        <w:t>NMEA Tools Pro</w:t>
      </w:r>
      <w:r w:rsidRPr="00072E14">
        <w:rPr>
          <w:noProof/>
          <w:lang w:val="en-US"/>
        </w:rPr>
        <w:t xml:space="preserve">. 2018. </w:t>
      </w:r>
      <w:r w:rsidRPr="000C6196">
        <w:rPr>
          <w:noProof/>
        </w:rPr>
        <w:t>Disponível em: &lt;</w:t>
      </w:r>
      <w:hyperlink r:id="rId48" w:history="1">
        <w:r w:rsidRPr="000C6196">
          <w:rPr>
            <w:rStyle w:val="Hyperlink"/>
            <w:color w:val="auto"/>
            <w:u w:val="none"/>
          </w:rPr>
          <w:t>https://play.google.com/store/apps/details?id=com.peterhohsy.nmeapaserpro&amp;hl=en</w:t>
        </w:r>
      </w:hyperlink>
      <w:r w:rsidRPr="000C6196">
        <w:rPr>
          <w:noProof/>
        </w:rPr>
        <w:t>&gt; Acesado em: 03 de Jun de 2019.</w:t>
      </w:r>
    </w:p>
    <w:p w:rsidR="006E6099" w:rsidRPr="000C6196" w:rsidRDefault="006E6099" w:rsidP="00AF37ED">
      <w:pPr>
        <w:spacing w:afterLines="140" w:after="336" w:line="240" w:lineRule="auto"/>
        <w:ind w:firstLine="0"/>
        <w:rPr>
          <w:noProof/>
        </w:rPr>
      </w:pPr>
      <w:r w:rsidRPr="000C6196">
        <w:rPr>
          <w:noProof/>
          <w:lang w:val="en-US"/>
        </w:rPr>
        <w:t xml:space="preserve">INFORMATION AND ANALYSIS CENTER FOR POSITIONING, NAVIGATION AND TIMING. </w:t>
      </w:r>
      <w:r w:rsidRPr="000C6196">
        <w:rPr>
          <w:i/>
          <w:noProof/>
        </w:rPr>
        <w:t>GLONASS Constellation Status</w:t>
      </w:r>
      <w:r w:rsidRPr="000C6196">
        <w:rPr>
          <w:noProof/>
        </w:rPr>
        <w:t>.</w:t>
      </w:r>
      <w:r w:rsidR="00527919" w:rsidRPr="000C6196">
        <w:rPr>
          <w:noProof/>
        </w:rPr>
        <w:t xml:space="preserve"> 2019</w:t>
      </w:r>
      <w:r w:rsidR="00331254" w:rsidRPr="000C6196">
        <w:rPr>
          <w:noProof/>
        </w:rPr>
        <w:t>. Disponível em:</w:t>
      </w:r>
      <w:r w:rsidRPr="000C6196">
        <w:rPr>
          <w:noProof/>
        </w:rPr>
        <w:t xml:space="preserve"> &lt;</w:t>
      </w:r>
      <w:hyperlink r:id="rId49" w:history="1">
        <w:r w:rsidRPr="000C6196">
          <w:rPr>
            <w:rStyle w:val="Hyperlink"/>
            <w:color w:val="auto"/>
            <w:u w:val="none"/>
          </w:rPr>
          <w:t>https://www.glonass-iac.ru/en/GLONASS/index.php</w:t>
        </w:r>
      </w:hyperlink>
      <w:r w:rsidRPr="000C6196">
        <w:rPr>
          <w:noProof/>
        </w:rPr>
        <w:t>&gt; Acessado em: 03 de Jun de 2019.</w:t>
      </w:r>
    </w:p>
    <w:p w:rsidR="00DB12CB" w:rsidRPr="000C6196" w:rsidRDefault="00DB12CB" w:rsidP="00286983">
      <w:pPr>
        <w:spacing w:afterLines="140" w:after="336" w:line="240" w:lineRule="auto"/>
        <w:ind w:firstLine="0"/>
        <w:rPr>
          <w:noProof/>
        </w:rPr>
      </w:pPr>
      <w:r w:rsidRPr="000C6196">
        <w:rPr>
          <w:noProof/>
          <w:lang w:val="en-US"/>
        </w:rPr>
        <w:t xml:space="preserve">INTERNATIONAL GNSS SERVICE. </w:t>
      </w:r>
      <w:r w:rsidRPr="000C6196">
        <w:rPr>
          <w:i/>
          <w:noProof/>
          <w:lang w:val="en-US"/>
        </w:rPr>
        <w:t>RINEX: The Receiver Independent Exchange Format Version 2.11</w:t>
      </w:r>
      <w:r w:rsidRPr="000C6196">
        <w:rPr>
          <w:noProof/>
          <w:lang w:val="en-US"/>
        </w:rPr>
        <w:t>.</w:t>
      </w:r>
      <w:r w:rsidR="00331254" w:rsidRPr="000C6196">
        <w:rPr>
          <w:noProof/>
          <w:lang w:val="en-US"/>
        </w:rPr>
        <w:t xml:space="preserve"> </w:t>
      </w:r>
      <w:r w:rsidRPr="000C6196">
        <w:rPr>
          <w:noProof/>
        </w:rPr>
        <w:t>Disponível em:</w:t>
      </w:r>
      <w:r w:rsidR="00286983" w:rsidRPr="000C6196">
        <w:rPr>
          <w:noProof/>
        </w:rPr>
        <w:t xml:space="preserve"> </w:t>
      </w:r>
      <w:r w:rsidRPr="000C6196">
        <w:rPr>
          <w:noProof/>
        </w:rPr>
        <w:t>&lt;</w:t>
      </w:r>
      <w:r w:rsidR="005136BC" w:rsidRPr="000C6196">
        <w:t>https://kb.igs.org/hc/en-us/articles/115003980188-RINEX-2-11</w:t>
      </w:r>
      <w:r w:rsidRPr="000C6196">
        <w:rPr>
          <w:noProof/>
        </w:rPr>
        <w:t>&gt; Acessado em: 03 de Jun de 2019.</w:t>
      </w:r>
    </w:p>
    <w:p w:rsidR="000D084F" w:rsidRPr="000C6196" w:rsidRDefault="0095227F" w:rsidP="00AF45DB">
      <w:pPr>
        <w:spacing w:afterLines="140" w:after="336" w:line="240" w:lineRule="auto"/>
        <w:ind w:firstLine="0"/>
        <w:rPr>
          <w:noProof/>
          <w:lang w:val="en-US"/>
        </w:rPr>
      </w:pPr>
      <w:r w:rsidRPr="000C6196">
        <w:rPr>
          <w:rFonts w:cs="Arial"/>
          <w:noProof/>
        </w:rPr>
        <w:t xml:space="preserve">MONICO, J. F. G. </w:t>
      </w:r>
      <w:r w:rsidRPr="000C6196">
        <w:rPr>
          <w:rFonts w:cs="Arial"/>
          <w:bCs/>
          <w:noProof/>
        </w:rPr>
        <w:t>Posicionamento pelo GNSS Descrição, fundamentos e aplicações</w:t>
      </w:r>
      <w:r w:rsidRPr="000C6196">
        <w:rPr>
          <w:rFonts w:cs="Arial"/>
          <w:noProof/>
        </w:rPr>
        <w:t xml:space="preserve">. </w:t>
      </w:r>
      <w:r w:rsidRPr="000C6196">
        <w:rPr>
          <w:rFonts w:cs="Arial"/>
          <w:noProof/>
          <w:lang w:val="en-US"/>
        </w:rPr>
        <w:t>2 ed. São Paulo: UNESP, 2008. 476 p. ISBN: 978-85-7139-788-0.</w:t>
      </w:r>
      <w:r w:rsidR="00AF37ED" w:rsidRPr="000C6196">
        <w:rPr>
          <w:noProof/>
          <w:lang w:val="en-US"/>
        </w:rPr>
        <w:t xml:space="preserve"> </w:t>
      </w:r>
    </w:p>
    <w:p w:rsidR="00212785" w:rsidRPr="000C6196" w:rsidRDefault="00212785" w:rsidP="00AF45DB">
      <w:pPr>
        <w:spacing w:afterLines="140" w:after="336" w:line="240" w:lineRule="auto"/>
        <w:ind w:firstLine="0"/>
        <w:rPr>
          <w:noProof/>
        </w:rPr>
      </w:pPr>
      <w:r w:rsidRPr="000C6196">
        <w:rPr>
          <w:noProof/>
          <w:lang w:val="en-US"/>
        </w:rPr>
        <w:lastRenderedPageBreak/>
        <w:t xml:space="preserve">U.S. COAST GUARD NAVIGATION CENTER. </w:t>
      </w:r>
      <w:r w:rsidRPr="000C6196">
        <w:rPr>
          <w:i/>
          <w:noProof/>
        </w:rPr>
        <w:t>GPS Constellation Status</w:t>
      </w:r>
      <w:r w:rsidRPr="000C6196">
        <w:rPr>
          <w:noProof/>
        </w:rPr>
        <w:t>.</w:t>
      </w:r>
      <w:r w:rsidR="00331254" w:rsidRPr="000C6196">
        <w:rPr>
          <w:noProof/>
        </w:rPr>
        <w:t xml:space="preserve"> 2019.</w:t>
      </w:r>
      <w:r w:rsidRPr="000C6196">
        <w:rPr>
          <w:noProof/>
        </w:rPr>
        <w:t xml:space="preserve"> Disponível em: &lt;</w:t>
      </w:r>
      <w:hyperlink r:id="rId50" w:history="1">
        <w:r w:rsidRPr="000C6196">
          <w:rPr>
            <w:rStyle w:val="Hyperlink"/>
            <w:color w:val="auto"/>
            <w:u w:val="none"/>
          </w:rPr>
          <w:t>https://www.navcen.uscg.gov/?Do=constellationstatus</w:t>
        </w:r>
      </w:hyperlink>
      <w:r w:rsidRPr="000C6196">
        <w:rPr>
          <w:noProof/>
        </w:rPr>
        <w:t>&gt; Acessado em: 03 de Jun de 2019.</w:t>
      </w:r>
    </w:p>
    <w:p w:rsidR="0095227F" w:rsidRPr="000C6196" w:rsidRDefault="0095227F" w:rsidP="00286983">
      <w:pPr>
        <w:spacing w:afterLines="140" w:after="336" w:line="240" w:lineRule="auto"/>
        <w:ind w:firstLine="0"/>
        <w:rPr>
          <w:rFonts w:eastAsiaTheme="minorHAnsi"/>
          <w:lang w:eastAsia="en-US"/>
        </w:rPr>
      </w:pPr>
      <w:r w:rsidRPr="000C6196">
        <w:rPr>
          <w:rFonts w:eastAsiaTheme="minorHAnsi"/>
          <w:lang w:val="en-US" w:eastAsia="en-US"/>
        </w:rPr>
        <w:t xml:space="preserve">PETOVELLO, M. G. Satellite Positioning. ENGO 465 Lecture Notes. Department of Geomatics Engineering, University of Calgary, Winter 2013. </w:t>
      </w:r>
      <w:r w:rsidRPr="000C6196">
        <w:rPr>
          <w:rFonts w:eastAsiaTheme="minorHAnsi"/>
          <w:lang w:eastAsia="en-US"/>
        </w:rPr>
        <w:t>Adaptado para o Departamento de Engenharia Cartográfica da UERJ por Luiz Paulo S. Fortes, 2017.</w:t>
      </w:r>
    </w:p>
    <w:p w:rsidR="00527919" w:rsidRPr="000C6196" w:rsidRDefault="00527919" w:rsidP="00286983">
      <w:pPr>
        <w:spacing w:afterLines="140" w:after="336" w:line="240" w:lineRule="auto"/>
        <w:ind w:firstLine="0"/>
        <w:rPr>
          <w:rFonts w:eastAsiaTheme="minorHAnsi"/>
          <w:lang w:eastAsia="en-US"/>
        </w:rPr>
      </w:pPr>
      <w:r w:rsidRPr="00072E14">
        <w:rPr>
          <w:rFonts w:eastAsiaTheme="minorHAnsi"/>
          <w:lang w:eastAsia="en-US"/>
        </w:rPr>
        <w:t xml:space="preserve">PYTHON SOFTWARE FOUNDATION. </w:t>
      </w:r>
      <w:r w:rsidRPr="000C6196">
        <w:rPr>
          <w:rFonts w:eastAsiaTheme="minorHAnsi"/>
          <w:i/>
          <w:lang w:eastAsia="en-US"/>
        </w:rPr>
        <w:t>About</w:t>
      </w:r>
      <w:r w:rsidRPr="000C6196">
        <w:rPr>
          <w:rFonts w:eastAsiaTheme="minorHAnsi"/>
          <w:lang w:eastAsia="en-US"/>
        </w:rPr>
        <w:t>. 2019</w:t>
      </w:r>
      <w:r w:rsidR="00331254" w:rsidRPr="000C6196">
        <w:rPr>
          <w:rFonts w:eastAsiaTheme="minorHAnsi"/>
          <w:lang w:eastAsia="en-US"/>
        </w:rPr>
        <w:t>.</w:t>
      </w:r>
      <w:r w:rsidRPr="000C6196">
        <w:rPr>
          <w:rFonts w:eastAsiaTheme="minorHAnsi"/>
          <w:lang w:eastAsia="en-US"/>
        </w:rPr>
        <w:t xml:space="preserve"> Disponível em &lt;</w:t>
      </w:r>
      <w:hyperlink r:id="rId51" w:history="1">
        <w:r w:rsidRPr="000C6196">
          <w:rPr>
            <w:rStyle w:val="Hyperlink"/>
            <w:color w:val="auto"/>
            <w:u w:val="none"/>
          </w:rPr>
          <w:t>https://www.python.org/about/</w:t>
        </w:r>
      </w:hyperlink>
      <w:r w:rsidRPr="000C6196">
        <w:rPr>
          <w:rFonts w:eastAsiaTheme="minorHAnsi"/>
          <w:lang w:eastAsia="en-US"/>
        </w:rPr>
        <w:t>&gt; Acessado em: 03 de Jun de 2019.</w:t>
      </w:r>
    </w:p>
    <w:p w:rsidR="00E030BD" w:rsidRPr="000C6196" w:rsidRDefault="00331254" w:rsidP="00E030BD">
      <w:pPr>
        <w:spacing w:afterLines="140" w:after="336" w:line="240" w:lineRule="auto"/>
        <w:ind w:firstLine="0"/>
        <w:rPr>
          <w:rFonts w:cs="Arial"/>
          <w:noProof/>
        </w:rPr>
      </w:pPr>
      <w:r w:rsidRPr="000C6196">
        <w:rPr>
          <w:rFonts w:cs="Arial"/>
          <w:noProof/>
          <w:lang w:val="en-US"/>
        </w:rPr>
        <w:t>RAYMOND</w:t>
      </w:r>
      <w:r w:rsidR="00BE6D87" w:rsidRPr="000C6196">
        <w:rPr>
          <w:rFonts w:cs="Arial"/>
          <w:noProof/>
          <w:lang w:val="en-US"/>
        </w:rPr>
        <w:t xml:space="preserve">, Eric S. </w:t>
      </w:r>
      <w:r w:rsidR="00BE6D87" w:rsidRPr="000C6196">
        <w:rPr>
          <w:rFonts w:cs="Arial"/>
          <w:i/>
          <w:noProof/>
          <w:lang w:val="en-US"/>
        </w:rPr>
        <w:t>NMEA Revealed</w:t>
      </w:r>
      <w:r w:rsidR="00BE6D87" w:rsidRPr="000C6196">
        <w:rPr>
          <w:rFonts w:cs="Arial"/>
          <w:noProof/>
          <w:lang w:val="en-US"/>
        </w:rPr>
        <w:t xml:space="preserve">. </w:t>
      </w:r>
      <w:r w:rsidR="00BE6D87" w:rsidRPr="000C6196">
        <w:rPr>
          <w:rFonts w:cs="Arial"/>
          <w:noProof/>
        </w:rPr>
        <w:t>Versão 2.23 2019. Disponível em:</w:t>
      </w:r>
      <w:r w:rsidR="00286983" w:rsidRPr="000C6196">
        <w:rPr>
          <w:rFonts w:cs="Arial"/>
          <w:noProof/>
        </w:rPr>
        <w:t xml:space="preserve"> </w:t>
      </w:r>
      <w:r w:rsidR="00BE6D87" w:rsidRPr="000C6196">
        <w:rPr>
          <w:rFonts w:cs="Arial"/>
          <w:noProof/>
        </w:rPr>
        <w:t>&lt;</w:t>
      </w:r>
      <w:hyperlink r:id="rId52" w:history="1">
        <w:r w:rsidR="00BE6D87" w:rsidRPr="000C6196">
          <w:rPr>
            <w:rStyle w:val="Hyperlink"/>
            <w:color w:val="auto"/>
            <w:u w:val="none"/>
          </w:rPr>
          <w:t>https://gpsd.gitlab.io/gpsd/NMEA.html</w:t>
        </w:r>
      </w:hyperlink>
      <w:r w:rsidR="00BE6D87" w:rsidRPr="000C6196">
        <w:t xml:space="preserve">&gt; </w:t>
      </w:r>
      <w:r w:rsidR="00BE6D87" w:rsidRPr="000C6196">
        <w:rPr>
          <w:rFonts w:cs="Arial"/>
          <w:noProof/>
        </w:rPr>
        <w:t>Acessado em: 03 de Jun de 2019.</w:t>
      </w:r>
      <w:r w:rsidR="00E030BD" w:rsidRPr="000C6196">
        <w:rPr>
          <w:rFonts w:cs="Arial"/>
          <w:noProof/>
        </w:rPr>
        <w:t xml:space="preserve"> </w:t>
      </w:r>
    </w:p>
    <w:p w:rsidR="00E030BD" w:rsidRPr="00072E14" w:rsidRDefault="00E030BD" w:rsidP="00E030BD">
      <w:pPr>
        <w:widowControl w:val="0"/>
        <w:autoSpaceDE w:val="0"/>
        <w:autoSpaceDN w:val="0"/>
        <w:adjustRightInd w:val="0"/>
        <w:spacing w:after="140" w:line="240" w:lineRule="auto"/>
        <w:ind w:firstLine="0"/>
        <w:rPr>
          <w:rFonts w:cs="Arial"/>
          <w:noProof/>
          <w:lang w:val="en-US"/>
        </w:rPr>
      </w:pPr>
      <w:r w:rsidRPr="000C6196">
        <w:rPr>
          <w:rFonts w:cs="Arial"/>
          <w:noProof/>
          <w:lang w:val="en-US"/>
        </w:rPr>
        <w:t xml:space="preserve">RUSSIAN INSTITUTE OF SPACE DEVICE ENGINEERING. </w:t>
      </w:r>
      <w:r w:rsidRPr="00072E14">
        <w:rPr>
          <w:rFonts w:cs="Arial"/>
          <w:bCs/>
          <w:noProof/>
          <w:lang w:val="en-US"/>
        </w:rPr>
        <w:t xml:space="preserve">Global Navigation Sattelite System Interface Control </w:t>
      </w:r>
      <w:r w:rsidR="00AF45DB" w:rsidRPr="00072E14">
        <w:rPr>
          <w:rFonts w:cs="Arial"/>
          <w:bCs/>
          <w:noProof/>
          <w:lang w:val="en-US"/>
        </w:rPr>
        <w:t>D</w:t>
      </w:r>
      <w:r w:rsidRPr="00072E14">
        <w:rPr>
          <w:rFonts w:cs="Arial"/>
          <w:bCs/>
          <w:noProof/>
          <w:lang w:val="en-US"/>
        </w:rPr>
        <w:t>ocument</w:t>
      </w:r>
      <w:r w:rsidRPr="00072E14">
        <w:rPr>
          <w:rFonts w:cs="Arial"/>
          <w:noProof/>
          <w:lang w:val="en-US"/>
        </w:rPr>
        <w:t>. 2008. Edição 5.1.</w:t>
      </w:r>
    </w:p>
    <w:p w:rsidR="00D961E6" w:rsidRPr="000C6196" w:rsidRDefault="00D961E6" w:rsidP="00E030BD">
      <w:pPr>
        <w:widowControl w:val="0"/>
        <w:autoSpaceDE w:val="0"/>
        <w:autoSpaceDN w:val="0"/>
        <w:adjustRightInd w:val="0"/>
        <w:spacing w:after="140" w:line="240" w:lineRule="auto"/>
        <w:ind w:firstLine="0"/>
        <w:rPr>
          <w:rFonts w:cs="Arial"/>
          <w:noProof/>
        </w:rPr>
      </w:pPr>
      <w:r w:rsidRPr="000C6196">
        <w:rPr>
          <w:rFonts w:cs="Arial"/>
          <w:noProof/>
          <w:lang w:val="en-US"/>
        </w:rPr>
        <w:t xml:space="preserve">TAKASU, T. </w:t>
      </w:r>
      <w:r w:rsidRPr="000C6196">
        <w:rPr>
          <w:rFonts w:cs="Arial"/>
          <w:i/>
          <w:noProof/>
          <w:lang w:val="en-US"/>
        </w:rPr>
        <w:t>RTKLIB: An Open Source Program Package for GNSS Positioning</w:t>
      </w:r>
      <w:r w:rsidRPr="000C6196">
        <w:rPr>
          <w:rFonts w:cs="Arial"/>
          <w:noProof/>
          <w:lang w:val="en-US"/>
        </w:rPr>
        <w:t xml:space="preserve">. </w:t>
      </w:r>
      <w:r w:rsidRPr="000C6196">
        <w:rPr>
          <w:rFonts w:cs="Arial"/>
          <w:noProof/>
        </w:rPr>
        <w:t>2013 Disponível em &lt;</w:t>
      </w:r>
      <w:hyperlink r:id="rId53" w:history="1">
        <w:r w:rsidRPr="000C6196">
          <w:rPr>
            <w:rStyle w:val="Hyperlink"/>
            <w:color w:val="auto"/>
            <w:u w:val="none"/>
          </w:rPr>
          <w:t>http://www.rtklib.com/</w:t>
        </w:r>
      </w:hyperlink>
      <w:r w:rsidRPr="000C6196">
        <w:rPr>
          <w:rFonts w:cs="Arial"/>
          <w:noProof/>
        </w:rPr>
        <w:t>&gt; Acessado em: 03 de Jun de 2019.</w:t>
      </w:r>
    </w:p>
    <w:p w:rsidR="0095227F" w:rsidRPr="000C6196" w:rsidRDefault="0095227F" w:rsidP="00286983">
      <w:pPr>
        <w:spacing w:afterLines="140" w:after="336" w:line="240" w:lineRule="auto"/>
        <w:ind w:firstLine="0"/>
        <w:rPr>
          <w:rFonts w:cs="Arial"/>
          <w:noProof/>
        </w:rPr>
      </w:pPr>
      <w:r w:rsidRPr="000C6196">
        <w:rPr>
          <w:rFonts w:cs="Arial"/>
          <w:noProof/>
        </w:rPr>
        <w:t xml:space="preserve">TRONICO. </w:t>
      </w:r>
      <w:r w:rsidRPr="000C6196">
        <w:rPr>
          <w:rFonts w:cs="Arial"/>
          <w:i/>
          <w:noProof/>
        </w:rPr>
        <w:t>The NMEA 0183 Protoc</w:t>
      </w:r>
      <w:r w:rsidR="00BE6D87" w:rsidRPr="000C6196">
        <w:rPr>
          <w:rFonts w:cs="Arial"/>
          <w:i/>
          <w:noProof/>
        </w:rPr>
        <w:t>o</w:t>
      </w:r>
      <w:r w:rsidRPr="000C6196">
        <w:rPr>
          <w:rFonts w:cs="Arial"/>
          <w:i/>
          <w:noProof/>
        </w:rPr>
        <w:t>l</w:t>
      </w:r>
      <w:r w:rsidRPr="000C6196">
        <w:rPr>
          <w:rFonts w:cs="Arial"/>
          <w:noProof/>
        </w:rPr>
        <w:t>. Disponível em:</w:t>
      </w:r>
      <w:r w:rsidR="00286983" w:rsidRPr="000C6196">
        <w:rPr>
          <w:rFonts w:cs="Arial"/>
          <w:noProof/>
        </w:rPr>
        <w:t xml:space="preserve"> </w:t>
      </w:r>
      <w:r w:rsidRPr="000C6196">
        <w:rPr>
          <w:rFonts w:cs="Arial"/>
          <w:noProof/>
        </w:rPr>
        <w:t>&lt;</w:t>
      </w:r>
      <w:hyperlink r:id="rId54" w:history="1">
        <w:r w:rsidRPr="000C6196">
          <w:rPr>
            <w:rStyle w:val="Hyperlink"/>
            <w:color w:val="auto"/>
            <w:u w:val="none"/>
          </w:rPr>
          <w:t>https://www.tronico.fi/OH6NT/docs/NMEA0183.pdf</w:t>
        </w:r>
      </w:hyperlink>
      <w:r w:rsidR="00BE6D87" w:rsidRPr="000C6196">
        <w:t xml:space="preserve">&gt; </w:t>
      </w:r>
      <w:r w:rsidRPr="000C6196">
        <w:rPr>
          <w:rFonts w:cs="Arial"/>
          <w:noProof/>
        </w:rPr>
        <w:t>Acessado em: 03 de Jun de 2019.</w:t>
      </w:r>
    </w:p>
    <w:p w:rsidR="0095227F" w:rsidRPr="000C6196" w:rsidRDefault="0095227F" w:rsidP="00286983">
      <w:pPr>
        <w:widowControl w:val="0"/>
        <w:autoSpaceDE w:val="0"/>
        <w:autoSpaceDN w:val="0"/>
        <w:adjustRightInd w:val="0"/>
        <w:spacing w:after="140" w:line="240" w:lineRule="auto"/>
        <w:ind w:firstLine="0"/>
        <w:rPr>
          <w:rFonts w:cs="Arial"/>
          <w:noProof/>
          <w:lang w:val="en-US"/>
        </w:rPr>
      </w:pPr>
      <w:r w:rsidRPr="000C6196">
        <w:rPr>
          <w:rFonts w:cs="Arial"/>
          <w:noProof/>
          <w:lang w:val="en-US"/>
        </w:rPr>
        <w:t>USA: DEPARTMENT OF DEFENSE</w:t>
      </w:r>
      <w:r w:rsidR="00E704DE" w:rsidRPr="000C6196">
        <w:rPr>
          <w:rFonts w:cs="Arial"/>
          <w:noProof/>
          <w:lang w:val="en-US"/>
        </w:rPr>
        <w:t>.</w:t>
      </w:r>
      <w:r w:rsidRPr="000C6196">
        <w:rPr>
          <w:rFonts w:cs="Arial"/>
          <w:noProof/>
          <w:lang w:val="en-US"/>
        </w:rPr>
        <w:t xml:space="preserve"> </w:t>
      </w:r>
      <w:r w:rsidRPr="000C6196">
        <w:rPr>
          <w:rFonts w:cs="Arial"/>
          <w:bCs/>
          <w:noProof/>
          <w:lang w:val="en-US"/>
        </w:rPr>
        <w:t>Global Positioning System Standard Positioning Service</w:t>
      </w:r>
      <w:r w:rsidR="00E704DE" w:rsidRPr="000C6196">
        <w:rPr>
          <w:rFonts w:cs="Arial"/>
          <w:bCs/>
          <w:noProof/>
          <w:lang w:val="en-US"/>
        </w:rPr>
        <w:t xml:space="preserve"> Performance Standard</w:t>
      </w:r>
      <w:r w:rsidRPr="000C6196">
        <w:rPr>
          <w:rFonts w:cs="Arial"/>
          <w:noProof/>
          <w:lang w:val="en-US"/>
        </w:rPr>
        <w:t xml:space="preserve">. </w:t>
      </w:r>
      <w:r w:rsidR="007A1829" w:rsidRPr="000C6196">
        <w:rPr>
          <w:rFonts w:cs="Arial"/>
          <w:noProof/>
          <w:lang w:val="en-US"/>
        </w:rPr>
        <w:t>Setembro</w:t>
      </w:r>
      <w:r w:rsidRPr="000C6196">
        <w:rPr>
          <w:rFonts w:cs="Arial"/>
          <w:noProof/>
          <w:lang w:val="en-US"/>
        </w:rPr>
        <w:t xml:space="preserve">, 2008. </w:t>
      </w:r>
      <w:r w:rsidR="00E408A5" w:rsidRPr="000C6196">
        <w:rPr>
          <w:rFonts w:cs="Arial"/>
          <w:noProof/>
          <w:lang w:val="en-US"/>
        </w:rPr>
        <w:t>4ª Edição</w:t>
      </w:r>
      <w:r w:rsidRPr="000C6196">
        <w:rPr>
          <w:rFonts w:cs="Arial"/>
          <w:noProof/>
          <w:lang w:val="en-US"/>
        </w:rPr>
        <w:t>.</w:t>
      </w:r>
    </w:p>
    <w:p w:rsidR="0095227F" w:rsidRPr="000C6196" w:rsidRDefault="0095227F" w:rsidP="00286983">
      <w:pPr>
        <w:widowControl w:val="0"/>
        <w:autoSpaceDE w:val="0"/>
        <w:autoSpaceDN w:val="0"/>
        <w:adjustRightInd w:val="0"/>
        <w:spacing w:after="140" w:line="240" w:lineRule="auto"/>
        <w:ind w:firstLine="0"/>
        <w:rPr>
          <w:rFonts w:cs="Arial"/>
          <w:noProof/>
          <w:lang w:val="en-US"/>
        </w:rPr>
      </w:pPr>
      <w:r w:rsidRPr="000C6196">
        <w:rPr>
          <w:rFonts w:cs="Arial"/>
          <w:noProof/>
          <w:lang w:val="en-US"/>
        </w:rPr>
        <w:t xml:space="preserve">YOON, D. et al. </w:t>
      </w:r>
      <w:r w:rsidRPr="000C6196">
        <w:rPr>
          <w:rFonts w:cs="Arial"/>
          <w:bCs/>
          <w:noProof/>
          <w:lang w:val="en-US"/>
        </w:rPr>
        <w:t>Position accuracy improvement by implementing the DGNSS-CP algorithm in smartphones</w:t>
      </w:r>
      <w:r w:rsidRPr="000C6196">
        <w:rPr>
          <w:rFonts w:cs="Arial"/>
          <w:noProof/>
          <w:lang w:val="en-US"/>
        </w:rPr>
        <w:t xml:space="preserve">. </w:t>
      </w:r>
      <w:r w:rsidRPr="000C6196">
        <w:rPr>
          <w:rFonts w:cs="Arial"/>
          <w:i/>
          <w:iCs/>
          <w:noProof/>
          <w:lang w:val="en-US"/>
        </w:rPr>
        <w:t>Sensors (Switzerland)</w:t>
      </w:r>
      <w:r w:rsidRPr="000C6196">
        <w:rPr>
          <w:rFonts w:cs="Arial"/>
          <w:noProof/>
          <w:lang w:val="en-US"/>
        </w:rPr>
        <w:t>, v. 16, n</w:t>
      </w:r>
      <w:r w:rsidRPr="000C6196">
        <w:rPr>
          <w:rFonts w:cs="Arial"/>
          <w:noProof/>
          <w:vertAlign w:val="superscript"/>
          <w:lang w:val="en-US"/>
        </w:rPr>
        <w:t>o</w:t>
      </w:r>
      <w:r w:rsidRPr="000C6196">
        <w:rPr>
          <w:rFonts w:cs="Arial"/>
          <w:noProof/>
          <w:lang w:val="en-US"/>
        </w:rPr>
        <w:t xml:space="preserve"> 6, 2016. ISSN: 14248220, DOI: 10.3390/s16060910.</w:t>
      </w:r>
    </w:p>
    <w:p w:rsidR="005136BC" w:rsidRDefault="0095227F" w:rsidP="002B1DD1">
      <w:pPr>
        <w:spacing w:after="140" w:line="240" w:lineRule="auto"/>
        <w:ind w:firstLine="0"/>
        <w:rPr>
          <w:rFonts w:cs="Arial"/>
          <w:noProof/>
          <w:lang w:val="en-US"/>
        </w:rPr>
      </w:pPr>
      <w:r w:rsidRPr="000C6196">
        <w:rPr>
          <w:rFonts w:cs="Arial"/>
          <w:noProof/>
          <w:lang w:val="en-US"/>
        </w:rPr>
        <w:t xml:space="preserve">ZHOU, Z.; LI, B. </w:t>
      </w:r>
      <w:r w:rsidRPr="000C6196">
        <w:rPr>
          <w:rFonts w:cs="Arial"/>
          <w:bCs/>
          <w:noProof/>
          <w:lang w:val="en-US"/>
        </w:rPr>
        <w:t>Optimal Doppler-aided smoothing strategy for GNSS navigation</w:t>
      </w:r>
      <w:r w:rsidRPr="000C6196">
        <w:rPr>
          <w:rFonts w:cs="Arial"/>
          <w:noProof/>
          <w:lang w:val="en-US"/>
        </w:rPr>
        <w:t xml:space="preserve">. </w:t>
      </w:r>
      <w:r w:rsidRPr="000C6196">
        <w:rPr>
          <w:rFonts w:cs="Arial"/>
          <w:i/>
          <w:iCs/>
          <w:noProof/>
          <w:lang w:val="en-US"/>
        </w:rPr>
        <w:t>GPS Solutions</w:t>
      </w:r>
      <w:r w:rsidRPr="000C6196">
        <w:rPr>
          <w:rFonts w:cs="Arial"/>
          <w:noProof/>
          <w:lang w:val="en-US"/>
        </w:rPr>
        <w:t>, [s.l.], v. 21, n</w:t>
      </w:r>
      <w:r w:rsidRPr="000C6196">
        <w:rPr>
          <w:rFonts w:cs="Arial"/>
          <w:noProof/>
          <w:vertAlign w:val="superscript"/>
          <w:lang w:val="en-US"/>
        </w:rPr>
        <w:t>o</w:t>
      </w:r>
      <w:r w:rsidRPr="000C6196">
        <w:rPr>
          <w:rFonts w:cs="Arial"/>
          <w:noProof/>
          <w:lang w:val="en-US"/>
        </w:rPr>
        <w:t xml:space="preserve"> 1, p. 197–210, 2017. ISBN: 1432-2129 (Electronic)r0932-433X (Linking), ISSN: 15211886,</w:t>
      </w:r>
      <w:r w:rsidRPr="005136BC">
        <w:rPr>
          <w:rFonts w:cs="Arial"/>
          <w:noProof/>
          <w:lang w:val="en-US"/>
        </w:rPr>
        <w:t xml:space="preserve"> DOI: 10.1007/s10291-015-0512-y</w:t>
      </w:r>
    </w:p>
    <w:p w:rsidR="00F13CAC" w:rsidRDefault="00F13CAC">
      <w:pPr>
        <w:spacing w:after="160" w:line="259" w:lineRule="auto"/>
        <w:ind w:firstLine="0"/>
        <w:jc w:val="left"/>
        <w:rPr>
          <w:rFonts w:cs="Arial"/>
          <w:noProof/>
          <w:lang w:val="en-US"/>
        </w:rPr>
      </w:pPr>
      <w:r>
        <w:rPr>
          <w:rFonts w:cs="Arial"/>
          <w:noProof/>
          <w:lang w:val="en-US"/>
        </w:rPr>
        <w:br w:type="page"/>
      </w:r>
    </w:p>
    <w:p w:rsidR="00F13CAC" w:rsidRDefault="00F13CAC" w:rsidP="00F13CAC">
      <w:pPr>
        <w:spacing w:after="160" w:line="259" w:lineRule="auto"/>
        <w:ind w:firstLine="0"/>
        <w:jc w:val="left"/>
        <w:rPr>
          <w:rFonts w:cs="Arial"/>
          <w:noProof/>
          <w:lang w:val="en-US"/>
        </w:rPr>
      </w:pPr>
      <w:r w:rsidRPr="00F13CAC">
        <w:lastRenderedPageBreak/>
        <w:t>APÊNDICE A</w:t>
      </w:r>
      <w:r>
        <w:rPr>
          <w:rFonts w:cs="Arial"/>
          <w:noProof/>
          <w:lang w:val="en-US"/>
        </w:rPr>
        <w:br w:type="page"/>
      </w:r>
    </w:p>
    <w:p w:rsidR="00F13CAC" w:rsidRDefault="00F13CAC" w:rsidP="00F13CAC">
      <w:pPr>
        <w:spacing w:after="140" w:line="240" w:lineRule="auto"/>
        <w:ind w:firstLine="0"/>
        <w:rPr>
          <w:lang w:val="en-US"/>
        </w:rPr>
      </w:pPr>
      <w:r>
        <w:rPr>
          <w:lang w:val="en-US"/>
        </w:rPr>
        <w:lastRenderedPageBreak/>
        <w:t>ANEXO A</w:t>
      </w:r>
    </w:p>
    <w:p w:rsidR="00FC59E1" w:rsidRPr="00FC59E1" w:rsidRDefault="00FC59E1" w:rsidP="0025571C">
      <w:pPr>
        <w:spacing w:after="140" w:line="240" w:lineRule="auto"/>
        <w:ind w:firstLine="0"/>
      </w:pPr>
    </w:p>
    <w:sectPr w:rsidR="00FC59E1" w:rsidRPr="00FC59E1" w:rsidSect="001351ED">
      <w:headerReference w:type="default" r:id="rId55"/>
      <w:footerReference w:type="default" r:id="rId56"/>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6BD8" w:rsidRDefault="00606BD8" w:rsidP="004441EC">
      <w:r>
        <w:separator/>
      </w:r>
    </w:p>
  </w:endnote>
  <w:endnote w:type="continuationSeparator" w:id="0">
    <w:p w:rsidR="00606BD8" w:rsidRDefault="00606BD8" w:rsidP="00444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888" w:rsidRDefault="00F21888">
    <w:pPr>
      <w:pStyle w:val="Rodap"/>
    </w:pPr>
  </w:p>
  <w:p w:rsidR="00F21888" w:rsidRDefault="00F2188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888" w:rsidRPr="0085289A" w:rsidRDefault="00F21888" w:rsidP="0085289A">
    <w:pPr>
      <w:pStyle w:val="Rodap"/>
    </w:pPr>
  </w:p>
  <w:p w:rsidR="00F21888" w:rsidRDefault="00F2188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6BD8" w:rsidRDefault="00606BD8" w:rsidP="004441EC">
      <w:r>
        <w:separator/>
      </w:r>
    </w:p>
  </w:footnote>
  <w:footnote w:type="continuationSeparator" w:id="0">
    <w:p w:rsidR="00606BD8" w:rsidRDefault="00606BD8" w:rsidP="004441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8016273"/>
      <w:docPartObj>
        <w:docPartGallery w:val="Page Numbers (Top of Page)"/>
        <w:docPartUnique/>
      </w:docPartObj>
    </w:sdtPr>
    <w:sdtEndPr>
      <w:rPr>
        <w:noProof/>
      </w:rPr>
    </w:sdtEndPr>
    <w:sdtContent>
      <w:p w:rsidR="00F21888" w:rsidRDefault="00F21888">
        <w:pPr>
          <w:pStyle w:val="Cabealho"/>
        </w:pPr>
        <w:r>
          <w:fldChar w:fldCharType="begin"/>
        </w:r>
        <w:r>
          <w:instrText xml:space="preserve"> PAGE   \* MERGEFORMAT </w:instrText>
        </w:r>
        <w:r>
          <w:fldChar w:fldCharType="separate"/>
        </w:r>
        <w:r>
          <w:rPr>
            <w:noProof/>
          </w:rPr>
          <w:t>1</w:t>
        </w:r>
        <w:r>
          <w:rPr>
            <w:noProof/>
          </w:rPr>
          <w:fldChar w:fldCharType="end"/>
        </w:r>
      </w:p>
    </w:sdtContent>
  </w:sdt>
  <w:p w:rsidR="00F21888" w:rsidRDefault="00F2188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6B09E4"/>
    <w:multiLevelType w:val="hybridMultilevel"/>
    <w:tmpl w:val="5A083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821DF"/>
    <w:multiLevelType w:val="multilevel"/>
    <w:tmpl w:val="DDBE4036"/>
    <w:styleLink w:val="ABNT"/>
    <w:lvl w:ilvl="0">
      <w:start w:val="1"/>
      <w:numFmt w:val="none"/>
      <w:suff w:val="space"/>
      <w:lvlText w:val="%1"/>
      <w:lvlJc w:val="left"/>
      <w:pPr>
        <w:ind w:left="0" w:firstLine="0"/>
      </w:pPr>
      <w:rPr>
        <w:rFonts w:ascii="Times New Roman" w:hAnsi="Times New Roman" w:hint="default"/>
        <w:sz w:val="24"/>
      </w:rPr>
    </w:lvl>
    <w:lvl w:ilvl="1">
      <w:start w:val="1"/>
      <w:numFmt w:val="none"/>
      <w:lvlRestart w:val="0"/>
      <w:suff w:val="space"/>
      <w:lvlText w:val=""/>
      <w:lvlJc w:val="left"/>
      <w:pPr>
        <w:ind w:left="0" w:firstLine="0"/>
      </w:pPr>
      <w:rPr>
        <w:rFonts w:ascii="Times New Roman" w:hAnsi="Times New Roman" w:hint="default"/>
      </w:rPr>
    </w:lvl>
    <w:lvl w:ilvl="2">
      <w:start w:val="1"/>
      <w:numFmt w:val="none"/>
      <w:lvlRestart w:val="0"/>
      <w:suff w:val="space"/>
      <w:lvlText w:val="%3"/>
      <w:lvlJc w:val="left"/>
      <w:pPr>
        <w:ind w:left="0" w:firstLine="0"/>
      </w:pPr>
      <w:rPr>
        <w:rFonts w:ascii="Times New Roman" w:hAnsi="Times New Roman" w:hint="default"/>
      </w:rPr>
    </w:lvl>
    <w:lvl w:ilvl="3">
      <w:start w:val="1"/>
      <w:numFmt w:val="none"/>
      <w:lvlRestart w:val="0"/>
      <w:suff w:val="space"/>
      <w:lvlText w:val=""/>
      <w:lvlJc w:val="left"/>
      <w:pPr>
        <w:ind w:left="0" w:firstLine="0"/>
      </w:pPr>
      <w:rPr>
        <w:rFonts w:ascii="Times New Roman" w:hAnsi="Times New Roman" w:hint="default"/>
      </w:rPr>
    </w:lvl>
    <w:lvl w:ilvl="4">
      <w:start w:val="1"/>
      <w:numFmt w:val="none"/>
      <w:lvlRestart w:val="0"/>
      <w:suff w:val="space"/>
      <w:lvlText w:val=""/>
      <w:lvlJc w:val="left"/>
      <w:pPr>
        <w:ind w:left="0" w:firstLine="0"/>
      </w:pPr>
      <w:rPr>
        <w:rFonts w:ascii="Times New Roman" w:hAnsi="Times New Roman" w:hint="default"/>
      </w:rPr>
    </w:lvl>
    <w:lvl w:ilvl="5">
      <w:start w:val="1"/>
      <w:numFmt w:val="none"/>
      <w:lvlRestart w:val="0"/>
      <w:suff w:val="space"/>
      <w:lvlText w:val=""/>
      <w:lvlJc w:val="left"/>
      <w:pPr>
        <w:ind w:left="0" w:firstLine="0"/>
      </w:pPr>
      <w:rPr>
        <w:rFonts w:ascii="Times New Roman" w:hAnsi="Times New Roman" w:hint="default"/>
      </w:rPr>
    </w:lvl>
    <w:lvl w:ilvl="6">
      <w:start w:val="1"/>
      <w:numFmt w:val="none"/>
      <w:lvlRestart w:val="0"/>
      <w:suff w:val="space"/>
      <w:lvlText w:val=""/>
      <w:lvlJc w:val="left"/>
      <w:pPr>
        <w:ind w:left="0" w:firstLine="0"/>
      </w:pPr>
      <w:rPr>
        <w:rFonts w:ascii="Times New Roman" w:hAnsi="Times New Roman" w:hint="default"/>
      </w:rPr>
    </w:lvl>
    <w:lvl w:ilvl="7">
      <w:start w:val="1"/>
      <w:numFmt w:val="none"/>
      <w:lvlRestart w:val="0"/>
      <w:suff w:val="space"/>
      <w:lvlText w:val=""/>
      <w:lvlJc w:val="left"/>
      <w:pPr>
        <w:ind w:left="0" w:firstLine="0"/>
      </w:pPr>
      <w:rPr>
        <w:rFonts w:ascii="Times New Roman" w:hAnsi="Times New Roman" w:hint="default"/>
      </w:rPr>
    </w:lvl>
    <w:lvl w:ilvl="8">
      <w:start w:val="1"/>
      <w:numFmt w:val="none"/>
      <w:lvlRestart w:val="0"/>
      <w:suff w:val="space"/>
      <w:lvlText w:val=""/>
      <w:lvlJc w:val="left"/>
      <w:pPr>
        <w:ind w:left="0" w:firstLine="0"/>
      </w:pPr>
      <w:rPr>
        <w:rFonts w:hint="default"/>
      </w:rPr>
    </w:lvl>
  </w:abstractNum>
  <w:abstractNum w:abstractNumId="2" w15:restartNumberingAfterBreak="0">
    <w:nsid w:val="2BEA7AF6"/>
    <w:multiLevelType w:val="hybridMultilevel"/>
    <w:tmpl w:val="E392116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 w15:restartNumberingAfterBreak="0">
    <w:nsid w:val="427B33B3"/>
    <w:multiLevelType w:val="multilevel"/>
    <w:tmpl w:val="80DE6476"/>
    <w:lvl w:ilvl="0">
      <w:start w:val="2"/>
      <w:numFmt w:val="none"/>
      <w:pStyle w:val="Ttulo1"/>
      <w:suff w:val="nothing"/>
      <w:lvlText w:val="%1"/>
      <w:lvlJc w:val="left"/>
      <w:pPr>
        <w:ind w:left="0" w:firstLine="0"/>
      </w:pPr>
      <w:rPr>
        <w:rFonts w:ascii="Times New Roman" w:hAnsi="Times New Roman" w:hint="default"/>
        <w:sz w:val="24"/>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decimal"/>
      <w:pStyle w:val="Ttulo4"/>
      <w:suff w:val="space"/>
      <w:lvlText w:val="%1%2.%3.%4"/>
      <w:lvlJc w:val="left"/>
      <w:pPr>
        <w:ind w:left="0" w:firstLine="0"/>
      </w:pPr>
      <w:rPr>
        <w:rFonts w:hint="default"/>
      </w:rPr>
    </w:lvl>
    <w:lvl w:ilvl="4">
      <w:start w:val="1"/>
      <w:numFmt w:val="decimal"/>
      <w:pStyle w:val="Ttulo5"/>
      <w:suff w:val="space"/>
      <w:lvlText w:val="%1%2.%3.%4.%5"/>
      <w:lvlJc w:val="left"/>
      <w:pPr>
        <w:ind w:left="0" w:firstLine="0"/>
      </w:pPr>
      <w:rPr>
        <w:rFonts w:hint="default"/>
      </w:rPr>
    </w:lvl>
    <w:lvl w:ilvl="5">
      <w:start w:val="1"/>
      <w:numFmt w:val="decimal"/>
      <w:pStyle w:val="Ttulo6"/>
      <w:suff w:val="space"/>
      <w:lvlText w:val="%1%2.%3.%4.%5.%6"/>
      <w:lvlJc w:val="left"/>
      <w:pPr>
        <w:ind w:left="0" w:firstLine="0"/>
      </w:pPr>
      <w:rPr>
        <w:rFonts w:hint="default"/>
      </w:rPr>
    </w:lvl>
    <w:lvl w:ilvl="6">
      <w:start w:val="1"/>
      <w:numFmt w:val="decimal"/>
      <w:pStyle w:val="Ttulo7"/>
      <w:suff w:val="space"/>
      <w:lvlText w:val="%1%2.%3.%4.%5.%6.%7"/>
      <w:lvlJc w:val="left"/>
      <w:pPr>
        <w:ind w:left="0" w:firstLine="0"/>
      </w:pPr>
      <w:rPr>
        <w:rFonts w:hint="default"/>
      </w:rPr>
    </w:lvl>
    <w:lvl w:ilvl="7">
      <w:start w:val="1"/>
      <w:numFmt w:val="decimal"/>
      <w:pStyle w:val="Ttulo8"/>
      <w:suff w:val="space"/>
      <w:lvlText w:val="%1%2.%3.%4.%5.%6.%7.%8"/>
      <w:lvlJc w:val="left"/>
      <w:pPr>
        <w:ind w:left="0" w:firstLine="0"/>
      </w:pPr>
      <w:rPr>
        <w:rFonts w:hint="default"/>
      </w:rPr>
    </w:lvl>
    <w:lvl w:ilvl="8">
      <w:start w:val="1"/>
      <w:numFmt w:val="decimal"/>
      <w:pStyle w:val="Ttulo9"/>
      <w:suff w:val="space"/>
      <w:lvlText w:val="%1%2.%3.%4.%5.%6.%7.%8.%9"/>
      <w:lvlJc w:val="left"/>
      <w:pPr>
        <w:ind w:left="0" w:firstLine="0"/>
      </w:pPr>
      <w:rPr>
        <w:rFonts w:hint="default"/>
      </w:rPr>
    </w:lvl>
  </w:abstractNum>
  <w:abstractNum w:abstractNumId="4" w15:restartNumberingAfterBreak="0">
    <w:nsid w:val="444B2C44"/>
    <w:multiLevelType w:val="hybridMultilevel"/>
    <w:tmpl w:val="ED3246D4"/>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15:restartNumberingAfterBreak="0">
    <w:nsid w:val="47747C5C"/>
    <w:multiLevelType w:val="multilevel"/>
    <w:tmpl w:val="31084FB4"/>
    <w:styleLink w:val="Styl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B0F536D"/>
    <w:multiLevelType w:val="hybridMultilevel"/>
    <w:tmpl w:val="720838D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15:restartNumberingAfterBreak="0">
    <w:nsid w:val="5BD25036"/>
    <w:multiLevelType w:val="hybridMultilevel"/>
    <w:tmpl w:val="B65ECBD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15:restartNumberingAfterBreak="0">
    <w:nsid w:val="71B32A21"/>
    <w:multiLevelType w:val="hybridMultilevel"/>
    <w:tmpl w:val="CA90B292"/>
    <w:lvl w:ilvl="0" w:tplc="0FF81A00">
      <w:start w:val="1"/>
      <w:numFmt w:val="bullet"/>
      <w:lvlText w:val="•"/>
      <w:lvlJc w:val="left"/>
      <w:pPr>
        <w:tabs>
          <w:tab w:val="num" w:pos="720"/>
        </w:tabs>
        <w:ind w:left="720" w:hanging="360"/>
      </w:pPr>
      <w:rPr>
        <w:rFonts w:ascii="Arial" w:hAnsi="Arial" w:hint="default"/>
      </w:rPr>
    </w:lvl>
    <w:lvl w:ilvl="1" w:tplc="DFE4C6AE" w:tentative="1">
      <w:start w:val="1"/>
      <w:numFmt w:val="bullet"/>
      <w:lvlText w:val="•"/>
      <w:lvlJc w:val="left"/>
      <w:pPr>
        <w:tabs>
          <w:tab w:val="num" w:pos="1440"/>
        </w:tabs>
        <w:ind w:left="1440" w:hanging="360"/>
      </w:pPr>
      <w:rPr>
        <w:rFonts w:ascii="Arial" w:hAnsi="Arial" w:hint="default"/>
      </w:rPr>
    </w:lvl>
    <w:lvl w:ilvl="2" w:tplc="755CCE18" w:tentative="1">
      <w:start w:val="1"/>
      <w:numFmt w:val="bullet"/>
      <w:lvlText w:val="•"/>
      <w:lvlJc w:val="left"/>
      <w:pPr>
        <w:tabs>
          <w:tab w:val="num" w:pos="2160"/>
        </w:tabs>
        <w:ind w:left="2160" w:hanging="360"/>
      </w:pPr>
      <w:rPr>
        <w:rFonts w:ascii="Arial" w:hAnsi="Arial" w:hint="default"/>
      </w:rPr>
    </w:lvl>
    <w:lvl w:ilvl="3" w:tplc="18E4501C" w:tentative="1">
      <w:start w:val="1"/>
      <w:numFmt w:val="bullet"/>
      <w:lvlText w:val="•"/>
      <w:lvlJc w:val="left"/>
      <w:pPr>
        <w:tabs>
          <w:tab w:val="num" w:pos="2880"/>
        </w:tabs>
        <w:ind w:left="2880" w:hanging="360"/>
      </w:pPr>
      <w:rPr>
        <w:rFonts w:ascii="Arial" w:hAnsi="Arial" w:hint="default"/>
      </w:rPr>
    </w:lvl>
    <w:lvl w:ilvl="4" w:tplc="9F54D4FC" w:tentative="1">
      <w:start w:val="1"/>
      <w:numFmt w:val="bullet"/>
      <w:lvlText w:val="•"/>
      <w:lvlJc w:val="left"/>
      <w:pPr>
        <w:tabs>
          <w:tab w:val="num" w:pos="3600"/>
        </w:tabs>
        <w:ind w:left="3600" w:hanging="360"/>
      </w:pPr>
      <w:rPr>
        <w:rFonts w:ascii="Arial" w:hAnsi="Arial" w:hint="default"/>
      </w:rPr>
    </w:lvl>
    <w:lvl w:ilvl="5" w:tplc="87DED3B2" w:tentative="1">
      <w:start w:val="1"/>
      <w:numFmt w:val="bullet"/>
      <w:lvlText w:val="•"/>
      <w:lvlJc w:val="left"/>
      <w:pPr>
        <w:tabs>
          <w:tab w:val="num" w:pos="4320"/>
        </w:tabs>
        <w:ind w:left="4320" w:hanging="360"/>
      </w:pPr>
      <w:rPr>
        <w:rFonts w:ascii="Arial" w:hAnsi="Arial" w:hint="default"/>
      </w:rPr>
    </w:lvl>
    <w:lvl w:ilvl="6" w:tplc="ED823C8A" w:tentative="1">
      <w:start w:val="1"/>
      <w:numFmt w:val="bullet"/>
      <w:lvlText w:val="•"/>
      <w:lvlJc w:val="left"/>
      <w:pPr>
        <w:tabs>
          <w:tab w:val="num" w:pos="5040"/>
        </w:tabs>
        <w:ind w:left="5040" w:hanging="360"/>
      </w:pPr>
      <w:rPr>
        <w:rFonts w:ascii="Arial" w:hAnsi="Arial" w:hint="default"/>
      </w:rPr>
    </w:lvl>
    <w:lvl w:ilvl="7" w:tplc="EAA41FFE" w:tentative="1">
      <w:start w:val="1"/>
      <w:numFmt w:val="bullet"/>
      <w:lvlText w:val="•"/>
      <w:lvlJc w:val="left"/>
      <w:pPr>
        <w:tabs>
          <w:tab w:val="num" w:pos="5760"/>
        </w:tabs>
        <w:ind w:left="5760" w:hanging="360"/>
      </w:pPr>
      <w:rPr>
        <w:rFonts w:ascii="Arial" w:hAnsi="Arial" w:hint="default"/>
      </w:rPr>
    </w:lvl>
    <w:lvl w:ilvl="8" w:tplc="96D02BF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2894B89"/>
    <w:multiLevelType w:val="multilevel"/>
    <w:tmpl w:val="0416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9"/>
  </w:num>
  <w:num w:numId="4">
    <w:abstractNumId w:val="3"/>
  </w:num>
  <w:num w:numId="5">
    <w:abstractNumId w:val="4"/>
  </w:num>
  <w:num w:numId="6">
    <w:abstractNumId w:val="2"/>
  </w:num>
  <w:num w:numId="7">
    <w:abstractNumId w:val="8"/>
  </w:num>
  <w:num w:numId="8">
    <w:abstractNumId w:val="6"/>
  </w:num>
  <w:num w:numId="9">
    <w:abstractNumId w:val="0"/>
  </w:num>
  <w:num w:numId="10">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2178"/>
    <w:rsid w:val="000003E2"/>
    <w:rsid w:val="0000099F"/>
    <w:rsid w:val="00000BF9"/>
    <w:rsid w:val="0000282D"/>
    <w:rsid w:val="000031B9"/>
    <w:rsid w:val="00004AC3"/>
    <w:rsid w:val="00004BF1"/>
    <w:rsid w:val="00004EC7"/>
    <w:rsid w:val="0000622D"/>
    <w:rsid w:val="00007B13"/>
    <w:rsid w:val="00007B3E"/>
    <w:rsid w:val="00012FE2"/>
    <w:rsid w:val="00013704"/>
    <w:rsid w:val="000145C2"/>
    <w:rsid w:val="00017A60"/>
    <w:rsid w:val="00020F4A"/>
    <w:rsid w:val="00021AAF"/>
    <w:rsid w:val="00021ECE"/>
    <w:rsid w:val="00022799"/>
    <w:rsid w:val="000231C6"/>
    <w:rsid w:val="000269CB"/>
    <w:rsid w:val="00026E7A"/>
    <w:rsid w:val="00030582"/>
    <w:rsid w:val="000307BF"/>
    <w:rsid w:val="00031708"/>
    <w:rsid w:val="000321FE"/>
    <w:rsid w:val="00032FDF"/>
    <w:rsid w:val="000339B7"/>
    <w:rsid w:val="000343FF"/>
    <w:rsid w:val="00035185"/>
    <w:rsid w:val="00035B68"/>
    <w:rsid w:val="00035F1D"/>
    <w:rsid w:val="00037285"/>
    <w:rsid w:val="000372D4"/>
    <w:rsid w:val="0004181F"/>
    <w:rsid w:val="00043193"/>
    <w:rsid w:val="000435F3"/>
    <w:rsid w:val="00044A93"/>
    <w:rsid w:val="00045718"/>
    <w:rsid w:val="00045F82"/>
    <w:rsid w:val="000507F1"/>
    <w:rsid w:val="00051CC5"/>
    <w:rsid w:val="00052937"/>
    <w:rsid w:val="00053A66"/>
    <w:rsid w:val="000561AB"/>
    <w:rsid w:val="000575BD"/>
    <w:rsid w:val="000643B0"/>
    <w:rsid w:val="000655AF"/>
    <w:rsid w:val="00065929"/>
    <w:rsid w:val="00066015"/>
    <w:rsid w:val="000669D7"/>
    <w:rsid w:val="0006777D"/>
    <w:rsid w:val="00067AF5"/>
    <w:rsid w:val="00070053"/>
    <w:rsid w:val="000722C8"/>
    <w:rsid w:val="00072355"/>
    <w:rsid w:val="00072E14"/>
    <w:rsid w:val="00073466"/>
    <w:rsid w:val="00074CD6"/>
    <w:rsid w:val="00075506"/>
    <w:rsid w:val="000758F5"/>
    <w:rsid w:val="000773E2"/>
    <w:rsid w:val="0007757B"/>
    <w:rsid w:val="000800CB"/>
    <w:rsid w:val="000808D8"/>
    <w:rsid w:val="000817DE"/>
    <w:rsid w:val="00081DA7"/>
    <w:rsid w:val="00083AFD"/>
    <w:rsid w:val="00083FDC"/>
    <w:rsid w:val="00087448"/>
    <w:rsid w:val="000878C4"/>
    <w:rsid w:val="000901DB"/>
    <w:rsid w:val="0009085D"/>
    <w:rsid w:val="0009169D"/>
    <w:rsid w:val="00093D76"/>
    <w:rsid w:val="00094FAC"/>
    <w:rsid w:val="00095FC7"/>
    <w:rsid w:val="00096138"/>
    <w:rsid w:val="00096278"/>
    <w:rsid w:val="000A02A6"/>
    <w:rsid w:val="000A1547"/>
    <w:rsid w:val="000A159D"/>
    <w:rsid w:val="000A2ABE"/>
    <w:rsid w:val="000A4165"/>
    <w:rsid w:val="000A544E"/>
    <w:rsid w:val="000B04EF"/>
    <w:rsid w:val="000B09FB"/>
    <w:rsid w:val="000B1F6D"/>
    <w:rsid w:val="000B2536"/>
    <w:rsid w:val="000B280E"/>
    <w:rsid w:val="000B2F64"/>
    <w:rsid w:val="000B456C"/>
    <w:rsid w:val="000B4717"/>
    <w:rsid w:val="000B482B"/>
    <w:rsid w:val="000B50AE"/>
    <w:rsid w:val="000B55C9"/>
    <w:rsid w:val="000B7517"/>
    <w:rsid w:val="000C1163"/>
    <w:rsid w:val="000C31AA"/>
    <w:rsid w:val="000C3E42"/>
    <w:rsid w:val="000C49BA"/>
    <w:rsid w:val="000C5B9B"/>
    <w:rsid w:val="000C6196"/>
    <w:rsid w:val="000C6785"/>
    <w:rsid w:val="000C7854"/>
    <w:rsid w:val="000D084F"/>
    <w:rsid w:val="000D121C"/>
    <w:rsid w:val="000D1A36"/>
    <w:rsid w:val="000D1B1D"/>
    <w:rsid w:val="000D1F8F"/>
    <w:rsid w:val="000D2AB5"/>
    <w:rsid w:val="000D3508"/>
    <w:rsid w:val="000D396D"/>
    <w:rsid w:val="000D3CF0"/>
    <w:rsid w:val="000D47AA"/>
    <w:rsid w:val="000D680C"/>
    <w:rsid w:val="000E051E"/>
    <w:rsid w:val="000E100B"/>
    <w:rsid w:val="000E12DE"/>
    <w:rsid w:val="000E378D"/>
    <w:rsid w:val="000E57E7"/>
    <w:rsid w:val="000E5E22"/>
    <w:rsid w:val="000E715C"/>
    <w:rsid w:val="000F05ED"/>
    <w:rsid w:val="000F12FB"/>
    <w:rsid w:val="000F29B1"/>
    <w:rsid w:val="000F4C4D"/>
    <w:rsid w:val="000F521A"/>
    <w:rsid w:val="000F534B"/>
    <w:rsid w:val="000F6E21"/>
    <w:rsid w:val="000F750E"/>
    <w:rsid w:val="001012E2"/>
    <w:rsid w:val="00101C1C"/>
    <w:rsid w:val="001027C7"/>
    <w:rsid w:val="001033C7"/>
    <w:rsid w:val="00103F05"/>
    <w:rsid w:val="00105698"/>
    <w:rsid w:val="001057EB"/>
    <w:rsid w:val="00110387"/>
    <w:rsid w:val="00110F6D"/>
    <w:rsid w:val="00112891"/>
    <w:rsid w:val="00113BD4"/>
    <w:rsid w:val="001158E9"/>
    <w:rsid w:val="00115D2D"/>
    <w:rsid w:val="00116D89"/>
    <w:rsid w:val="0011719D"/>
    <w:rsid w:val="00117B94"/>
    <w:rsid w:val="00117C2F"/>
    <w:rsid w:val="001248A6"/>
    <w:rsid w:val="00124BF3"/>
    <w:rsid w:val="00126B58"/>
    <w:rsid w:val="0013000F"/>
    <w:rsid w:val="00130DB8"/>
    <w:rsid w:val="00132450"/>
    <w:rsid w:val="00134EC6"/>
    <w:rsid w:val="001351ED"/>
    <w:rsid w:val="001354E0"/>
    <w:rsid w:val="00136000"/>
    <w:rsid w:val="001363CE"/>
    <w:rsid w:val="00137DFC"/>
    <w:rsid w:val="001400FC"/>
    <w:rsid w:val="00141149"/>
    <w:rsid w:val="0014233C"/>
    <w:rsid w:val="00142F8C"/>
    <w:rsid w:val="00143747"/>
    <w:rsid w:val="001442C9"/>
    <w:rsid w:val="001450FC"/>
    <w:rsid w:val="001462F8"/>
    <w:rsid w:val="001463EC"/>
    <w:rsid w:val="00146597"/>
    <w:rsid w:val="00146E3F"/>
    <w:rsid w:val="00146F21"/>
    <w:rsid w:val="0014726F"/>
    <w:rsid w:val="00150929"/>
    <w:rsid w:val="00151E24"/>
    <w:rsid w:val="0015308E"/>
    <w:rsid w:val="0015349D"/>
    <w:rsid w:val="00153515"/>
    <w:rsid w:val="0015371B"/>
    <w:rsid w:val="001544CA"/>
    <w:rsid w:val="00154B90"/>
    <w:rsid w:val="00156409"/>
    <w:rsid w:val="00161F8B"/>
    <w:rsid w:val="001630B0"/>
    <w:rsid w:val="001636DE"/>
    <w:rsid w:val="00165731"/>
    <w:rsid w:val="001659E1"/>
    <w:rsid w:val="001669E3"/>
    <w:rsid w:val="00167C8C"/>
    <w:rsid w:val="0017281B"/>
    <w:rsid w:val="00172D90"/>
    <w:rsid w:val="00174181"/>
    <w:rsid w:val="0017586C"/>
    <w:rsid w:val="00180449"/>
    <w:rsid w:val="001809DC"/>
    <w:rsid w:val="00181C0F"/>
    <w:rsid w:val="00182E76"/>
    <w:rsid w:val="00184DB9"/>
    <w:rsid w:val="001862FC"/>
    <w:rsid w:val="001878B8"/>
    <w:rsid w:val="00190393"/>
    <w:rsid w:val="00192A76"/>
    <w:rsid w:val="0019322D"/>
    <w:rsid w:val="00194985"/>
    <w:rsid w:val="00196397"/>
    <w:rsid w:val="001967B3"/>
    <w:rsid w:val="00196F88"/>
    <w:rsid w:val="001974D2"/>
    <w:rsid w:val="0019785F"/>
    <w:rsid w:val="001A048A"/>
    <w:rsid w:val="001A0857"/>
    <w:rsid w:val="001A148B"/>
    <w:rsid w:val="001A20BC"/>
    <w:rsid w:val="001A235C"/>
    <w:rsid w:val="001A2826"/>
    <w:rsid w:val="001A2DF3"/>
    <w:rsid w:val="001A3EFD"/>
    <w:rsid w:val="001A52A7"/>
    <w:rsid w:val="001A5427"/>
    <w:rsid w:val="001A57B6"/>
    <w:rsid w:val="001A5C07"/>
    <w:rsid w:val="001A61BE"/>
    <w:rsid w:val="001A6394"/>
    <w:rsid w:val="001A7200"/>
    <w:rsid w:val="001A752B"/>
    <w:rsid w:val="001A77FA"/>
    <w:rsid w:val="001A7DC6"/>
    <w:rsid w:val="001B0B09"/>
    <w:rsid w:val="001B0E3B"/>
    <w:rsid w:val="001B1B6C"/>
    <w:rsid w:val="001B1BE3"/>
    <w:rsid w:val="001B3447"/>
    <w:rsid w:val="001B38B5"/>
    <w:rsid w:val="001B60D0"/>
    <w:rsid w:val="001B6128"/>
    <w:rsid w:val="001B6C46"/>
    <w:rsid w:val="001B7E24"/>
    <w:rsid w:val="001C12C5"/>
    <w:rsid w:val="001C24F6"/>
    <w:rsid w:val="001C2A93"/>
    <w:rsid w:val="001C3FD4"/>
    <w:rsid w:val="001C5950"/>
    <w:rsid w:val="001C5A8E"/>
    <w:rsid w:val="001C6B43"/>
    <w:rsid w:val="001C6CB7"/>
    <w:rsid w:val="001C726C"/>
    <w:rsid w:val="001D0482"/>
    <w:rsid w:val="001D13B0"/>
    <w:rsid w:val="001D169F"/>
    <w:rsid w:val="001D184B"/>
    <w:rsid w:val="001D2386"/>
    <w:rsid w:val="001D4C7B"/>
    <w:rsid w:val="001D4DCC"/>
    <w:rsid w:val="001D5C25"/>
    <w:rsid w:val="001D5C67"/>
    <w:rsid w:val="001D6909"/>
    <w:rsid w:val="001D703B"/>
    <w:rsid w:val="001D74FC"/>
    <w:rsid w:val="001E0CFA"/>
    <w:rsid w:val="001E10EE"/>
    <w:rsid w:val="001E1EA5"/>
    <w:rsid w:val="001E22DF"/>
    <w:rsid w:val="001E3297"/>
    <w:rsid w:val="001E32E5"/>
    <w:rsid w:val="001E3555"/>
    <w:rsid w:val="001E36D0"/>
    <w:rsid w:val="001E38FA"/>
    <w:rsid w:val="001E4A59"/>
    <w:rsid w:val="001E4FA3"/>
    <w:rsid w:val="001E7025"/>
    <w:rsid w:val="001E7ECB"/>
    <w:rsid w:val="001F1F36"/>
    <w:rsid w:val="001F248C"/>
    <w:rsid w:val="001F3743"/>
    <w:rsid w:val="001F5574"/>
    <w:rsid w:val="001F70C8"/>
    <w:rsid w:val="00200C11"/>
    <w:rsid w:val="00200D27"/>
    <w:rsid w:val="002019ED"/>
    <w:rsid w:val="00202061"/>
    <w:rsid w:val="00203662"/>
    <w:rsid w:val="00203E28"/>
    <w:rsid w:val="00204800"/>
    <w:rsid w:val="00204DEC"/>
    <w:rsid w:val="00204ED5"/>
    <w:rsid w:val="002050F0"/>
    <w:rsid w:val="00205712"/>
    <w:rsid w:val="0020640B"/>
    <w:rsid w:val="00207CBA"/>
    <w:rsid w:val="002103B6"/>
    <w:rsid w:val="00212785"/>
    <w:rsid w:val="00212C67"/>
    <w:rsid w:val="00214C16"/>
    <w:rsid w:val="002154CD"/>
    <w:rsid w:val="0021669C"/>
    <w:rsid w:val="00216808"/>
    <w:rsid w:val="00216BC8"/>
    <w:rsid w:val="00217705"/>
    <w:rsid w:val="00217D66"/>
    <w:rsid w:val="0022058A"/>
    <w:rsid w:val="00222A28"/>
    <w:rsid w:val="00222B98"/>
    <w:rsid w:val="00222CD4"/>
    <w:rsid w:val="00223A8D"/>
    <w:rsid w:val="002244AB"/>
    <w:rsid w:val="00224D64"/>
    <w:rsid w:val="002255F6"/>
    <w:rsid w:val="00230638"/>
    <w:rsid w:val="00231068"/>
    <w:rsid w:val="002329C8"/>
    <w:rsid w:val="00233145"/>
    <w:rsid w:val="002336A8"/>
    <w:rsid w:val="0023432C"/>
    <w:rsid w:val="002347C8"/>
    <w:rsid w:val="0023488F"/>
    <w:rsid w:val="002361C5"/>
    <w:rsid w:val="00236238"/>
    <w:rsid w:val="0023626B"/>
    <w:rsid w:val="0023667F"/>
    <w:rsid w:val="002402B0"/>
    <w:rsid w:val="00241513"/>
    <w:rsid w:val="00243BF0"/>
    <w:rsid w:val="00245911"/>
    <w:rsid w:val="0024651B"/>
    <w:rsid w:val="00247159"/>
    <w:rsid w:val="00251F62"/>
    <w:rsid w:val="00252F14"/>
    <w:rsid w:val="00253650"/>
    <w:rsid w:val="00254688"/>
    <w:rsid w:val="0025571C"/>
    <w:rsid w:val="00255C5B"/>
    <w:rsid w:val="0025625A"/>
    <w:rsid w:val="002564B3"/>
    <w:rsid w:val="00256A8D"/>
    <w:rsid w:val="0025732E"/>
    <w:rsid w:val="00257E57"/>
    <w:rsid w:val="00260B81"/>
    <w:rsid w:val="0026242C"/>
    <w:rsid w:val="002624A9"/>
    <w:rsid w:val="002639C1"/>
    <w:rsid w:val="0026580D"/>
    <w:rsid w:val="00265ED9"/>
    <w:rsid w:val="002661CD"/>
    <w:rsid w:val="00266CA1"/>
    <w:rsid w:val="002671D8"/>
    <w:rsid w:val="0026720B"/>
    <w:rsid w:val="002674BC"/>
    <w:rsid w:val="00270D12"/>
    <w:rsid w:val="00270D48"/>
    <w:rsid w:val="00270FCC"/>
    <w:rsid w:val="0027164D"/>
    <w:rsid w:val="00271773"/>
    <w:rsid w:val="00271C24"/>
    <w:rsid w:val="002721EB"/>
    <w:rsid w:val="00273D7C"/>
    <w:rsid w:val="00274468"/>
    <w:rsid w:val="00274CBC"/>
    <w:rsid w:val="00277B8D"/>
    <w:rsid w:val="002801E4"/>
    <w:rsid w:val="002806DC"/>
    <w:rsid w:val="00282ABD"/>
    <w:rsid w:val="00284E2B"/>
    <w:rsid w:val="00286983"/>
    <w:rsid w:val="00287659"/>
    <w:rsid w:val="00290894"/>
    <w:rsid w:val="002933AF"/>
    <w:rsid w:val="00293641"/>
    <w:rsid w:val="00296BC5"/>
    <w:rsid w:val="00296E7C"/>
    <w:rsid w:val="00296E9D"/>
    <w:rsid w:val="0029762E"/>
    <w:rsid w:val="002977D3"/>
    <w:rsid w:val="00297C19"/>
    <w:rsid w:val="002A0775"/>
    <w:rsid w:val="002A1CBC"/>
    <w:rsid w:val="002A382D"/>
    <w:rsid w:val="002A39FC"/>
    <w:rsid w:val="002A3F57"/>
    <w:rsid w:val="002A5B3B"/>
    <w:rsid w:val="002A79C3"/>
    <w:rsid w:val="002B0065"/>
    <w:rsid w:val="002B0304"/>
    <w:rsid w:val="002B1947"/>
    <w:rsid w:val="002B1DD1"/>
    <w:rsid w:val="002B2510"/>
    <w:rsid w:val="002B346A"/>
    <w:rsid w:val="002B560C"/>
    <w:rsid w:val="002B5803"/>
    <w:rsid w:val="002B6BBB"/>
    <w:rsid w:val="002C08B2"/>
    <w:rsid w:val="002C105F"/>
    <w:rsid w:val="002C1840"/>
    <w:rsid w:val="002C2686"/>
    <w:rsid w:val="002C2DF5"/>
    <w:rsid w:val="002C3064"/>
    <w:rsid w:val="002C3208"/>
    <w:rsid w:val="002C3528"/>
    <w:rsid w:val="002C360C"/>
    <w:rsid w:val="002C4B70"/>
    <w:rsid w:val="002C550F"/>
    <w:rsid w:val="002C69E5"/>
    <w:rsid w:val="002D0013"/>
    <w:rsid w:val="002D0766"/>
    <w:rsid w:val="002D34E1"/>
    <w:rsid w:val="002D3AE3"/>
    <w:rsid w:val="002D7A1D"/>
    <w:rsid w:val="002E1C13"/>
    <w:rsid w:val="002E1DF8"/>
    <w:rsid w:val="002E2C1B"/>
    <w:rsid w:val="002E4B8D"/>
    <w:rsid w:val="002E4E56"/>
    <w:rsid w:val="002E51BE"/>
    <w:rsid w:val="002E5A02"/>
    <w:rsid w:val="002F0266"/>
    <w:rsid w:val="002F1BD7"/>
    <w:rsid w:val="002F2C6D"/>
    <w:rsid w:val="002F2E62"/>
    <w:rsid w:val="002F3134"/>
    <w:rsid w:val="002F3A10"/>
    <w:rsid w:val="002F3E2B"/>
    <w:rsid w:val="002F497E"/>
    <w:rsid w:val="002F4F55"/>
    <w:rsid w:val="002F522F"/>
    <w:rsid w:val="002F7D99"/>
    <w:rsid w:val="00302CAB"/>
    <w:rsid w:val="003032A0"/>
    <w:rsid w:val="003035F4"/>
    <w:rsid w:val="00304966"/>
    <w:rsid w:val="00304C93"/>
    <w:rsid w:val="003053B1"/>
    <w:rsid w:val="0030566B"/>
    <w:rsid w:val="003061A2"/>
    <w:rsid w:val="00306AC0"/>
    <w:rsid w:val="00307AE2"/>
    <w:rsid w:val="00307D3C"/>
    <w:rsid w:val="00310BDB"/>
    <w:rsid w:val="003116FF"/>
    <w:rsid w:val="0031286C"/>
    <w:rsid w:val="00312E81"/>
    <w:rsid w:val="003130F0"/>
    <w:rsid w:val="00316A7F"/>
    <w:rsid w:val="0031724B"/>
    <w:rsid w:val="00317B70"/>
    <w:rsid w:val="00321ED8"/>
    <w:rsid w:val="00322CFA"/>
    <w:rsid w:val="00324BA6"/>
    <w:rsid w:val="00324F44"/>
    <w:rsid w:val="00326314"/>
    <w:rsid w:val="00326ACA"/>
    <w:rsid w:val="00327CC4"/>
    <w:rsid w:val="00327E08"/>
    <w:rsid w:val="00327FAB"/>
    <w:rsid w:val="0033017B"/>
    <w:rsid w:val="00330CA5"/>
    <w:rsid w:val="00331254"/>
    <w:rsid w:val="00331D84"/>
    <w:rsid w:val="00331ED8"/>
    <w:rsid w:val="00332972"/>
    <w:rsid w:val="00333403"/>
    <w:rsid w:val="00333804"/>
    <w:rsid w:val="00333942"/>
    <w:rsid w:val="00334B8F"/>
    <w:rsid w:val="0033588F"/>
    <w:rsid w:val="00335F0D"/>
    <w:rsid w:val="00340E0F"/>
    <w:rsid w:val="00341864"/>
    <w:rsid w:val="00342178"/>
    <w:rsid w:val="00342682"/>
    <w:rsid w:val="00342C6E"/>
    <w:rsid w:val="0034412B"/>
    <w:rsid w:val="0034444A"/>
    <w:rsid w:val="00345C67"/>
    <w:rsid w:val="003464EF"/>
    <w:rsid w:val="00346F37"/>
    <w:rsid w:val="00347209"/>
    <w:rsid w:val="003474F6"/>
    <w:rsid w:val="003500FB"/>
    <w:rsid w:val="00350B63"/>
    <w:rsid w:val="003521DA"/>
    <w:rsid w:val="003535CF"/>
    <w:rsid w:val="00353C9D"/>
    <w:rsid w:val="00356C5B"/>
    <w:rsid w:val="00356D1F"/>
    <w:rsid w:val="00356E17"/>
    <w:rsid w:val="00357DE9"/>
    <w:rsid w:val="003602C9"/>
    <w:rsid w:val="00361648"/>
    <w:rsid w:val="00363436"/>
    <w:rsid w:val="00365A3A"/>
    <w:rsid w:val="00365AA1"/>
    <w:rsid w:val="003663EB"/>
    <w:rsid w:val="00366465"/>
    <w:rsid w:val="00367AA4"/>
    <w:rsid w:val="00371CF6"/>
    <w:rsid w:val="00372615"/>
    <w:rsid w:val="003729C4"/>
    <w:rsid w:val="003730C7"/>
    <w:rsid w:val="00374087"/>
    <w:rsid w:val="00375148"/>
    <w:rsid w:val="0037676B"/>
    <w:rsid w:val="00376B99"/>
    <w:rsid w:val="00380429"/>
    <w:rsid w:val="00381B03"/>
    <w:rsid w:val="00382334"/>
    <w:rsid w:val="00383F1E"/>
    <w:rsid w:val="00384204"/>
    <w:rsid w:val="003851AF"/>
    <w:rsid w:val="00385BE8"/>
    <w:rsid w:val="00386331"/>
    <w:rsid w:val="003869F6"/>
    <w:rsid w:val="00386EDE"/>
    <w:rsid w:val="00387070"/>
    <w:rsid w:val="00387BC1"/>
    <w:rsid w:val="003907BE"/>
    <w:rsid w:val="00390C76"/>
    <w:rsid w:val="00391C01"/>
    <w:rsid w:val="00392A15"/>
    <w:rsid w:val="00394268"/>
    <w:rsid w:val="003946CD"/>
    <w:rsid w:val="00394984"/>
    <w:rsid w:val="00394FB5"/>
    <w:rsid w:val="003951F0"/>
    <w:rsid w:val="0039678C"/>
    <w:rsid w:val="0039681A"/>
    <w:rsid w:val="0039696E"/>
    <w:rsid w:val="00396A43"/>
    <w:rsid w:val="00397770"/>
    <w:rsid w:val="003A03BB"/>
    <w:rsid w:val="003A22BE"/>
    <w:rsid w:val="003A251F"/>
    <w:rsid w:val="003A41B5"/>
    <w:rsid w:val="003A68BF"/>
    <w:rsid w:val="003A72C3"/>
    <w:rsid w:val="003A7BC6"/>
    <w:rsid w:val="003B1DE2"/>
    <w:rsid w:val="003B380A"/>
    <w:rsid w:val="003B3EA2"/>
    <w:rsid w:val="003B47E4"/>
    <w:rsid w:val="003B48D8"/>
    <w:rsid w:val="003B4A69"/>
    <w:rsid w:val="003B5C4E"/>
    <w:rsid w:val="003B6923"/>
    <w:rsid w:val="003C112A"/>
    <w:rsid w:val="003C3252"/>
    <w:rsid w:val="003C459A"/>
    <w:rsid w:val="003C59F8"/>
    <w:rsid w:val="003D16B6"/>
    <w:rsid w:val="003D25E8"/>
    <w:rsid w:val="003D2AF5"/>
    <w:rsid w:val="003D361A"/>
    <w:rsid w:val="003D3992"/>
    <w:rsid w:val="003D3AB5"/>
    <w:rsid w:val="003D3DF5"/>
    <w:rsid w:val="003D471B"/>
    <w:rsid w:val="003D4CF2"/>
    <w:rsid w:val="003D5340"/>
    <w:rsid w:val="003D698E"/>
    <w:rsid w:val="003E0356"/>
    <w:rsid w:val="003E0B0A"/>
    <w:rsid w:val="003E2ABC"/>
    <w:rsid w:val="003E4177"/>
    <w:rsid w:val="003E506F"/>
    <w:rsid w:val="003E79DC"/>
    <w:rsid w:val="003F1C3C"/>
    <w:rsid w:val="003F22DC"/>
    <w:rsid w:val="003F2618"/>
    <w:rsid w:val="003F2DBC"/>
    <w:rsid w:val="003F3596"/>
    <w:rsid w:val="003F3B0F"/>
    <w:rsid w:val="003F407E"/>
    <w:rsid w:val="003F6575"/>
    <w:rsid w:val="00400191"/>
    <w:rsid w:val="00400684"/>
    <w:rsid w:val="0040068F"/>
    <w:rsid w:val="0040070D"/>
    <w:rsid w:val="00400F29"/>
    <w:rsid w:val="00401F29"/>
    <w:rsid w:val="004023EF"/>
    <w:rsid w:val="00406958"/>
    <w:rsid w:val="00407ECF"/>
    <w:rsid w:val="004101F9"/>
    <w:rsid w:val="00410AF1"/>
    <w:rsid w:val="00411171"/>
    <w:rsid w:val="00414393"/>
    <w:rsid w:val="004175A5"/>
    <w:rsid w:val="00420266"/>
    <w:rsid w:val="00421C9B"/>
    <w:rsid w:val="00423732"/>
    <w:rsid w:val="004244A3"/>
    <w:rsid w:val="00426E84"/>
    <w:rsid w:val="00426FFA"/>
    <w:rsid w:val="004274FD"/>
    <w:rsid w:val="00430CA5"/>
    <w:rsid w:val="00430D6A"/>
    <w:rsid w:val="004310A0"/>
    <w:rsid w:val="0043123F"/>
    <w:rsid w:val="00431243"/>
    <w:rsid w:val="0043124C"/>
    <w:rsid w:val="00432EFC"/>
    <w:rsid w:val="00433F93"/>
    <w:rsid w:val="0043462A"/>
    <w:rsid w:val="00434AD9"/>
    <w:rsid w:val="00434C4B"/>
    <w:rsid w:val="0043755D"/>
    <w:rsid w:val="00440130"/>
    <w:rsid w:val="00441426"/>
    <w:rsid w:val="004424FD"/>
    <w:rsid w:val="004441EC"/>
    <w:rsid w:val="00445B5F"/>
    <w:rsid w:val="004467BE"/>
    <w:rsid w:val="00451706"/>
    <w:rsid w:val="004532A9"/>
    <w:rsid w:val="00453799"/>
    <w:rsid w:val="00455F46"/>
    <w:rsid w:val="0045666C"/>
    <w:rsid w:val="004608B3"/>
    <w:rsid w:val="00460C76"/>
    <w:rsid w:val="0046151A"/>
    <w:rsid w:val="00461834"/>
    <w:rsid w:val="004624BC"/>
    <w:rsid w:val="0046254B"/>
    <w:rsid w:val="00462587"/>
    <w:rsid w:val="0046271A"/>
    <w:rsid w:val="00462F54"/>
    <w:rsid w:val="0046312C"/>
    <w:rsid w:val="00463A7A"/>
    <w:rsid w:val="00464496"/>
    <w:rsid w:val="00465253"/>
    <w:rsid w:val="00465914"/>
    <w:rsid w:val="00465B9A"/>
    <w:rsid w:val="00465E65"/>
    <w:rsid w:val="00470727"/>
    <w:rsid w:val="004719B3"/>
    <w:rsid w:val="0047217D"/>
    <w:rsid w:val="0047553E"/>
    <w:rsid w:val="004755C8"/>
    <w:rsid w:val="00476255"/>
    <w:rsid w:val="004763EA"/>
    <w:rsid w:val="004764F3"/>
    <w:rsid w:val="00476599"/>
    <w:rsid w:val="00476F3A"/>
    <w:rsid w:val="00477D82"/>
    <w:rsid w:val="004808BC"/>
    <w:rsid w:val="0048100E"/>
    <w:rsid w:val="00481780"/>
    <w:rsid w:val="00481CA3"/>
    <w:rsid w:val="00482AD4"/>
    <w:rsid w:val="00482F92"/>
    <w:rsid w:val="004830FD"/>
    <w:rsid w:val="00484177"/>
    <w:rsid w:val="00484F3B"/>
    <w:rsid w:val="00487972"/>
    <w:rsid w:val="00490B5B"/>
    <w:rsid w:val="004935DD"/>
    <w:rsid w:val="0049367C"/>
    <w:rsid w:val="004936A6"/>
    <w:rsid w:val="004946C4"/>
    <w:rsid w:val="00495A55"/>
    <w:rsid w:val="00496125"/>
    <w:rsid w:val="00496D42"/>
    <w:rsid w:val="00497609"/>
    <w:rsid w:val="00497902"/>
    <w:rsid w:val="004A3469"/>
    <w:rsid w:val="004A67CD"/>
    <w:rsid w:val="004A69B8"/>
    <w:rsid w:val="004A7694"/>
    <w:rsid w:val="004B08A3"/>
    <w:rsid w:val="004B0BE9"/>
    <w:rsid w:val="004B11CE"/>
    <w:rsid w:val="004B27DD"/>
    <w:rsid w:val="004B35B5"/>
    <w:rsid w:val="004B78F9"/>
    <w:rsid w:val="004B7A24"/>
    <w:rsid w:val="004B7CF5"/>
    <w:rsid w:val="004C02AD"/>
    <w:rsid w:val="004C0A47"/>
    <w:rsid w:val="004C140E"/>
    <w:rsid w:val="004C149C"/>
    <w:rsid w:val="004C1CEE"/>
    <w:rsid w:val="004C2237"/>
    <w:rsid w:val="004C251F"/>
    <w:rsid w:val="004C3D6E"/>
    <w:rsid w:val="004C5E92"/>
    <w:rsid w:val="004C635A"/>
    <w:rsid w:val="004C69AF"/>
    <w:rsid w:val="004C7BA6"/>
    <w:rsid w:val="004D0AAC"/>
    <w:rsid w:val="004D1090"/>
    <w:rsid w:val="004D24E9"/>
    <w:rsid w:val="004D4A33"/>
    <w:rsid w:val="004D7DE4"/>
    <w:rsid w:val="004E2CD3"/>
    <w:rsid w:val="004E2EDD"/>
    <w:rsid w:val="004E3E73"/>
    <w:rsid w:val="004E4B52"/>
    <w:rsid w:val="004E6575"/>
    <w:rsid w:val="004E6A5A"/>
    <w:rsid w:val="004E6EEE"/>
    <w:rsid w:val="004E7969"/>
    <w:rsid w:val="004F4F5C"/>
    <w:rsid w:val="004F674E"/>
    <w:rsid w:val="00501746"/>
    <w:rsid w:val="00501922"/>
    <w:rsid w:val="00501BA2"/>
    <w:rsid w:val="0050265A"/>
    <w:rsid w:val="00505A64"/>
    <w:rsid w:val="00505CE7"/>
    <w:rsid w:val="00507380"/>
    <w:rsid w:val="00507AAE"/>
    <w:rsid w:val="00507E71"/>
    <w:rsid w:val="00511A4A"/>
    <w:rsid w:val="005136BC"/>
    <w:rsid w:val="00513C30"/>
    <w:rsid w:val="00514BCB"/>
    <w:rsid w:val="0051597D"/>
    <w:rsid w:val="00515A5E"/>
    <w:rsid w:val="0051602B"/>
    <w:rsid w:val="00517BF5"/>
    <w:rsid w:val="0052272A"/>
    <w:rsid w:val="0052285A"/>
    <w:rsid w:val="00522A2D"/>
    <w:rsid w:val="0052326A"/>
    <w:rsid w:val="005232D1"/>
    <w:rsid w:val="00524C97"/>
    <w:rsid w:val="00525225"/>
    <w:rsid w:val="00526BDC"/>
    <w:rsid w:val="00527919"/>
    <w:rsid w:val="00527AED"/>
    <w:rsid w:val="00530183"/>
    <w:rsid w:val="005326BC"/>
    <w:rsid w:val="00532C19"/>
    <w:rsid w:val="00532D16"/>
    <w:rsid w:val="005343ED"/>
    <w:rsid w:val="005344FC"/>
    <w:rsid w:val="005348EC"/>
    <w:rsid w:val="00535D7D"/>
    <w:rsid w:val="00536151"/>
    <w:rsid w:val="00536DEF"/>
    <w:rsid w:val="0054010A"/>
    <w:rsid w:val="00540ECB"/>
    <w:rsid w:val="00542746"/>
    <w:rsid w:val="0054318A"/>
    <w:rsid w:val="005434FA"/>
    <w:rsid w:val="00543FB4"/>
    <w:rsid w:val="0054506A"/>
    <w:rsid w:val="00546EBE"/>
    <w:rsid w:val="00546F19"/>
    <w:rsid w:val="00550861"/>
    <w:rsid w:val="00550E1A"/>
    <w:rsid w:val="005517AE"/>
    <w:rsid w:val="00551CF7"/>
    <w:rsid w:val="00552724"/>
    <w:rsid w:val="0055279D"/>
    <w:rsid w:val="00552840"/>
    <w:rsid w:val="00554D06"/>
    <w:rsid w:val="00555573"/>
    <w:rsid w:val="00555CDD"/>
    <w:rsid w:val="0055674C"/>
    <w:rsid w:val="0055765F"/>
    <w:rsid w:val="005608ED"/>
    <w:rsid w:val="00561D4D"/>
    <w:rsid w:val="00561E13"/>
    <w:rsid w:val="005620C3"/>
    <w:rsid w:val="005620F6"/>
    <w:rsid w:val="0056498A"/>
    <w:rsid w:val="00565172"/>
    <w:rsid w:val="00566196"/>
    <w:rsid w:val="00566509"/>
    <w:rsid w:val="00570140"/>
    <w:rsid w:val="005701EF"/>
    <w:rsid w:val="00570C8B"/>
    <w:rsid w:val="0057324D"/>
    <w:rsid w:val="005742A7"/>
    <w:rsid w:val="00574338"/>
    <w:rsid w:val="00574CEE"/>
    <w:rsid w:val="005756D9"/>
    <w:rsid w:val="00575736"/>
    <w:rsid w:val="0057606F"/>
    <w:rsid w:val="005772EF"/>
    <w:rsid w:val="00577A8E"/>
    <w:rsid w:val="00577C54"/>
    <w:rsid w:val="00580438"/>
    <w:rsid w:val="00580585"/>
    <w:rsid w:val="0058162E"/>
    <w:rsid w:val="00582AED"/>
    <w:rsid w:val="00582E86"/>
    <w:rsid w:val="005833BA"/>
    <w:rsid w:val="0058438E"/>
    <w:rsid w:val="005843FC"/>
    <w:rsid w:val="00584458"/>
    <w:rsid w:val="00584CD1"/>
    <w:rsid w:val="005853C6"/>
    <w:rsid w:val="00585D98"/>
    <w:rsid w:val="005873FE"/>
    <w:rsid w:val="00587C55"/>
    <w:rsid w:val="00587C9B"/>
    <w:rsid w:val="0059073E"/>
    <w:rsid w:val="00590D12"/>
    <w:rsid w:val="00591B66"/>
    <w:rsid w:val="00593099"/>
    <w:rsid w:val="00593879"/>
    <w:rsid w:val="005948AC"/>
    <w:rsid w:val="00595129"/>
    <w:rsid w:val="00596DD3"/>
    <w:rsid w:val="00597D2C"/>
    <w:rsid w:val="005A0336"/>
    <w:rsid w:val="005A04E9"/>
    <w:rsid w:val="005A2234"/>
    <w:rsid w:val="005A2CA4"/>
    <w:rsid w:val="005A37A5"/>
    <w:rsid w:val="005A3D08"/>
    <w:rsid w:val="005A43E1"/>
    <w:rsid w:val="005A5C09"/>
    <w:rsid w:val="005A64A9"/>
    <w:rsid w:val="005A6B21"/>
    <w:rsid w:val="005B0E44"/>
    <w:rsid w:val="005B104B"/>
    <w:rsid w:val="005B119D"/>
    <w:rsid w:val="005B20E9"/>
    <w:rsid w:val="005B3CDC"/>
    <w:rsid w:val="005B5365"/>
    <w:rsid w:val="005B705D"/>
    <w:rsid w:val="005C01B6"/>
    <w:rsid w:val="005C08D1"/>
    <w:rsid w:val="005C175D"/>
    <w:rsid w:val="005C35AB"/>
    <w:rsid w:val="005C3A7A"/>
    <w:rsid w:val="005C4C33"/>
    <w:rsid w:val="005C52E4"/>
    <w:rsid w:val="005C61F9"/>
    <w:rsid w:val="005C67F5"/>
    <w:rsid w:val="005C6914"/>
    <w:rsid w:val="005D00C5"/>
    <w:rsid w:val="005D110B"/>
    <w:rsid w:val="005D1592"/>
    <w:rsid w:val="005D5050"/>
    <w:rsid w:val="005D65EA"/>
    <w:rsid w:val="005D690A"/>
    <w:rsid w:val="005D746B"/>
    <w:rsid w:val="005E07BD"/>
    <w:rsid w:val="005E0AE7"/>
    <w:rsid w:val="005E2087"/>
    <w:rsid w:val="005E22DA"/>
    <w:rsid w:val="005E24DC"/>
    <w:rsid w:val="005E4D3C"/>
    <w:rsid w:val="005E51AA"/>
    <w:rsid w:val="005E6224"/>
    <w:rsid w:val="005E6EEF"/>
    <w:rsid w:val="005E7B52"/>
    <w:rsid w:val="005F012D"/>
    <w:rsid w:val="005F0714"/>
    <w:rsid w:val="005F1385"/>
    <w:rsid w:val="005F13FC"/>
    <w:rsid w:val="005F1D59"/>
    <w:rsid w:val="005F1D80"/>
    <w:rsid w:val="005F295C"/>
    <w:rsid w:val="005F2F93"/>
    <w:rsid w:val="005F31AB"/>
    <w:rsid w:val="005F5514"/>
    <w:rsid w:val="005F56AC"/>
    <w:rsid w:val="005F57B7"/>
    <w:rsid w:val="005F5813"/>
    <w:rsid w:val="005F5B43"/>
    <w:rsid w:val="005F5BE2"/>
    <w:rsid w:val="005F6483"/>
    <w:rsid w:val="005F69A6"/>
    <w:rsid w:val="005F6F03"/>
    <w:rsid w:val="005F74B6"/>
    <w:rsid w:val="005F7A6F"/>
    <w:rsid w:val="00600233"/>
    <w:rsid w:val="00600AA8"/>
    <w:rsid w:val="00603550"/>
    <w:rsid w:val="00604CB1"/>
    <w:rsid w:val="006057E4"/>
    <w:rsid w:val="00606BD8"/>
    <w:rsid w:val="00607613"/>
    <w:rsid w:val="0061179D"/>
    <w:rsid w:val="00612B9F"/>
    <w:rsid w:val="00613125"/>
    <w:rsid w:val="0061370B"/>
    <w:rsid w:val="006144F0"/>
    <w:rsid w:val="00615950"/>
    <w:rsid w:val="0061687D"/>
    <w:rsid w:val="006179B9"/>
    <w:rsid w:val="00617CFF"/>
    <w:rsid w:val="00620344"/>
    <w:rsid w:val="00620C39"/>
    <w:rsid w:val="00621859"/>
    <w:rsid w:val="00622A8A"/>
    <w:rsid w:val="00624413"/>
    <w:rsid w:val="00624AFB"/>
    <w:rsid w:val="006254C6"/>
    <w:rsid w:val="006276A0"/>
    <w:rsid w:val="0063122A"/>
    <w:rsid w:val="00631E9B"/>
    <w:rsid w:val="00633C75"/>
    <w:rsid w:val="00634BC0"/>
    <w:rsid w:val="00636B0A"/>
    <w:rsid w:val="006375A7"/>
    <w:rsid w:val="006408F8"/>
    <w:rsid w:val="00640997"/>
    <w:rsid w:val="006427F7"/>
    <w:rsid w:val="00642E5A"/>
    <w:rsid w:val="006444BB"/>
    <w:rsid w:val="00644628"/>
    <w:rsid w:val="006447DF"/>
    <w:rsid w:val="00644D7B"/>
    <w:rsid w:val="006459AC"/>
    <w:rsid w:val="006471FD"/>
    <w:rsid w:val="006520C5"/>
    <w:rsid w:val="00652E4E"/>
    <w:rsid w:val="00654354"/>
    <w:rsid w:val="0065573E"/>
    <w:rsid w:val="006567A2"/>
    <w:rsid w:val="00657B8F"/>
    <w:rsid w:val="00657CA9"/>
    <w:rsid w:val="00660299"/>
    <w:rsid w:val="00660792"/>
    <w:rsid w:val="00661092"/>
    <w:rsid w:val="006626D5"/>
    <w:rsid w:val="00662DDE"/>
    <w:rsid w:val="00663853"/>
    <w:rsid w:val="00663D0E"/>
    <w:rsid w:val="00665109"/>
    <w:rsid w:val="00665755"/>
    <w:rsid w:val="0066594F"/>
    <w:rsid w:val="0066717C"/>
    <w:rsid w:val="00667811"/>
    <w:rsid w:val="00670FFE"/>
    <w:rsid w:val="0067251A"/>
    <w:rsid w:val="006725F2"/>
    <w:rsid w:val="00672AFD"/>
    <w:rsid w:val="006738FF"/>
    <w:rsid w:val="00675C1D"/>
    <w:rsid w:val="00677D24"/>
    <w:rsid w:val="006806F3"/>
    <w:rsid w:val="00682D76"/>
    <w:rsid w:val="00684A39"/>
    <w:rsid w:val="00684A64"/>
    <w:rsid w:val="00686415"/>
    <w:rsid w:val="006870B5"/>
    <w:rsid w:val="00687789"/>
    <w:rsid w:val="00687F2F"/>
    <w:rsid w:val="006904E4"/>
    <w:rsid w:val="0069066D"/>
    <w:rsid w:val="006909A8"/>
    <w:rsid w:val="006917E7"/>
    <w:rsid w:val="006921F5"/>
    <w:rsid w:val="0069265B"/>
    <w:rsid w:val="006944D0"/>
    <w:rsid w:val="00694567"/>
    <w:rsid w:val="00694998"/>
    <w:rsid w:val="006967F2"/>
    <w:rsid w:val="0069771A"/>
    <w:rsid w:val="00697FAD"/>
    <w:rsid w:val="006A18A7"/>
    <w:rsid w:val="006A361C"/>
    <w:rsid w:val="006A4455"/>
    <w:rsid w:val="006A4C51"/>
    <w:rsid w:val="006B010C"/>
    <w:rsid w:val="006B024B"/>
    <w:rsid w:val="006B0C39"/>
    <w:rsid w:val="006B163F"/>
    <w:rsid w:val="006B218E"/>
    <w:rsid w:val="006B2567"/>
    <w:rsid w:val="006B28EA"/>
    <w:rsid w:val="006B2F89"/>
    <w:rsid w:val="006B4C43"/>
    <w:rsid w:val="006B509A"/>
    <w:rsid w:val="006B5AB2"/>
    <w:rsid w:val="006B6838"/>
    <w:rsid w:val="006B7E00"/>
    <w:rsid w:val="006C05FE"/>
    <w:rsid w:val="006C0D2C"/>
    <w:rsid w:val="006C151E"/>
    <w:rsid w:val="006C1792"/>
    <w:rsid w:val="006C1824"/>
    <w:rsid w:val="006C198A"/>
    <w:rsid w:val="006C218D"/>
    <w:rsid w:val="006C2575"/>
    <w:rsid w:val="006C306B"/>
    <w:rsid w:val="006C3BBA"/>
    <w:rsid w:val="006C4D89"/>
    <w:rsid w:val="006C649E"/>
    <w:rsid w:val="006D0F15"/>
    <w:rsid w:val="006D19ED"/>
    <w:rsid w:val="006D1A74"/>
    <w:rsid w:val="006D2463"/>
    <w:rsid w:val="006D3BB9"/>
    <w:rsid w:val="006D446E"/>
    <w:rsid w:val="006D6943"/>
    <w:rsid w:val="006E0865"/>
    <w:rsid w:val="006E1F84"/>
    <w:rsid w:val="006E2023"/>
    <w:rsid w:val="006E22AC"/>
    <w:rsid w:val="006E31A2"/>
    <w:rsid w:val="006E45DA"/>
    <w:rsid w:val="006E6099"/>
    <w:rsid w:val="006E75BE"/>
    <w:rsid w:val="006F07D5"/>
    <w:rsid w:val="006F0AA5"/>
    <w:rsid w:val="006F0D77"/>
    <w:rsid w:val="006F0F4B"/>
    <w:rsid w:val="006F1FFE"/>
    <w:rsid w:val="006F262B"/>
    <w:rsid w:val="006F371C"/>
    <w:rsid w:val="006F4159"/>
    <w:rsid w:val="006F4747"/>
    <w:rsid w:val="006F5447"/>
    <w:rsid w:val="006F5592"/>
    <w:rsid w:val="006F562F"/>
    <w:rsid w:val="006F5A43"/>
    <w:rsid w:val="006F73C9"/>
    <w:rsid w:val="007012BA"/>
    <w:rsid w:val="00701487"/>
    <w:rsid w:val="00702484"/>
    <w:rsid w:val="00703397"/>
    <w:rsid w:val="0070495F"/>
    <w:rsid w:val="00706AEA"/>
    <w:rsid w:val="00707AE2"/>
    <w:rsid w:val="00710D52"/>
    <w:rsid w:val="0071102B"/>
    <w:rsid w:val="007115CB"/>
    <w:rsid w:val="00711789"/>
    <w:rsid w:val="007127CD"/>
    <w:rsid w:val="00712C42"/>
    <w:rsid w:val="00713737"/>
    <w:rsid w:val="007165F1"/>
    <w:rsid w:val="0072028A"/>
    <w:rsid w:val="00720A78"/>
    <w:rsid w:val="00721B8E"/>
    <w:rsid w:val="00721E12"/>
    <w:rsid w:val="00722D58"/>
    <w:rsid w:val="00723335"/>
    <w:rsid w:val="00725016"/>
    <w:rsid w:val="00725412"/>
    <w:rsid w:val="00725E90"/>
    <w:rsid w:val="00730A47"/>
    <w:rsid w:val="00731AEC"/>
    <w:rsid w:val="00737C68"/>
    <w:rsid w:val="00737F8C"/>
    <w:rsid w:val="0074294A"/>
    <w:rsid w:val="00742F87"/>
    <w:rsid w:val="007431F5"/>
    <w:rsid w:val="00743990"/>
    <w:rsid w:val="00743F61"/>
    <w:rsid w:val="00745074"/>
    <w:rsid w:val="0074535E"/>
    <w:rsid w:val="0074684B"/>
    <w:rsid w:val="00746FD3"/>
    <w:rsid w:val="007474D8"/>
    <w:rsid w:val="007475ED"/>
    <w:rsid w:val="00747B75"/>
    <w:rsid w:val="00750147"/>
    <w:rsid w:val="0075147D"/>
    <w:rsid w:val="00751E44"/>
    <w:rsid w:val="00752BF8"/>
    <w:rsid w:val="00752FA9"/>
    <w:rsid w:val="007531DE"/>
    <w:rsid w:val="00756332"/>
    <w:rsid w:val="00756454"/>
    <w:rsid w:val="007566C1"/>
    <w:rsid w:val="00757FD1"/>
    <w:rsid w:val="007609AC"/>
    <w:rsid w:val="00761934"/>
    <w:rsid w:val="00764ED1"/>
    <w:rsid w:val="00765A21"/>
    <w:rsid w:val="0077075E"/>
    <w:rsid w:val="00770971"/>
    <w:rsid w:val="00771405"/>
    <w:rsid w:val="00771E65"/>
    <w:rsid w:val="007723E8"/>
    <w:rsid w:val="0077296C"/>
    <w:rsid w:val="0077355A"/>
    <w:rsid w:val="0077530E"/>
    <w:rsid w:val="007755A5"/>
    <w:rsid w:val="0077645C"/>
    <w:rsid w:val="00776B35"/>
    <w:rsid w:val="00777A35"/>
    <w:rsid w:val="00777D20"/>
    <w:rsid w:val="00780BE8"/>
    <w:rsid w:val="00781972"/>
    <w:rsid w:val="007844DB"/>
    <w:rsid w:val="00786BEC"/>
    <w:rsid w:val="00787BDC"/>
    <w:rsid w:val="00787DAF"/>
    <w:rsid w:val="00792D3E"/>
    <w:rsid w:val="0079310A"/>
    <w:rsid w:val="00793D43"/>
    <w:rsid w:val="007940AF"/>
    <w:rsid w:val="00795AA1"/>
    <w:rsid w:val="00797E04"/>
    <w:rsid w:val="007A0027"/>
    <w:rsid w:val="007A03F7"/>
    <w:rsid w:val="007A12A3"/>
    <w:rsid w:val="007A1829"/>
    <w:rsid w:val="007A1C2B"/>
    <w:rsid w:val="007A306E"/>
    <w:rsid w:val="007A4018"/>
    <w:rsid w:val="007A5A63"/>
    <w:rsid w:val="007A63F0"/>
    <w:rsid w:val="007A6E2F"/>
    <w:rsid w:val="007A768A"/>
    <w:rsid w:val="007A7CF3"/>
    <w:rsid w:val="007B17B6"/>
    <w:rsid w:val="007B4401"/>
    <w:rsid w:val="007B4A4F"/>
    <w:rsid w:val="007B520D"/>
    <w:rsid w:val="007B6EE7"/>
    <w:rsid w:val="007C0546"/>
    <w:rsid w:val="007C154A"/>
    <w:rsid w:val="007C1D96"/>
    <w:rsid w:val="007C430E"/>
    <w:rsid w:val="007C4919"/>
    <w:rsid w:val="007C5112"/>
    <w:rsid w:val="007C5D54"/>
    <w:rsid w:val="007C664A"/>
    <w:rsid w:val="007D0D41"/>
    <w:rsid w:val="007D2013"/>
    <w:rsid w:val="007D205E"/>
    <w:rsid w:val="007D4B93"/>
    <w:rsid w:val="007D601A"/>
    <w:rsid w:val="007D6394"/>
    <w:rsid w:val="007D668E"/>
    <w:rsid w:val="007D6BB0"/>
    <w:rsid w:val="007E189A"/>
    <w:rsid w:val="007E3188"/>
    <w:rsid w:val="007E3C82"/>
    <w:rsid w:val="007E6386"/>
    <w:rsid w:val="007F0C0D"/>
    <w:rsid w:val="007F0D2F"/>
    <w:rsid w:val="007F3797"/>
    <w:rsid w:val="007F46C1"/>
    <w:rsid w:val="007F4747"/>
    <w:rsid w:val="007F5826"/>
    <w:rsid w:val="007F5BAA"/>
    <w:rsid w:val="007F631C"/>
    <w:rsid w:val="00801E15"/>
    <w:rsid w:val="00802321"/>
    <w:rsid w:val="00802806"/>
    <w:rsid w:val="008038B2"/>
    <w:rsid w:val="00803C8B"/>
    <w:rsid w:val="00803E89"/>
    <w:rsid w:val="00803ED4"/>
    <w:rsid w:val="008058FA"/>
    <w:rsid w:val="00806147"/>
    <w:rsid w:val="008068B1"/>
    <w:rsid w:val="0080704C"/>
    <w:rsid w:val="008077C1"/>
    <w:rsid w:val="00811D4F"/>
    <w:rsid w:val="00812B13"/>
    <w:rsid w:val="00812DD8"/>
    <w:rsid w:val="008130D3"/>
    <w:rsid w:val="008139CA"/>
    <w:rsid w:val="00813DDB"/>
    <w:rsid w:val="0081491A"/>
    <w:rsid w:val="00814E04"/>
    <w:rsid w:val="00815818"/>
    <w:rsid w:val="0082092E"/>
    <w:rsid w:val="008213F3"/>
    <w:rsid w:val="008233A7"/>
    <w:rsid w:val="00824259"/>
    <w:rsid w:val="00826B83"/>
    <w:rsid w:val="00827B15"/>
    <w:rsid w:val="0083053B"/>
    <w:rsid w:val="0083439A"/>
    <w:rsid w:val="00835153"/>
    <w:rsid w:val="00837056"/>
    <w:rsid w:val="00837917"/>
    <w:rsid w:val="00842361"/>
    <w:rsid w:val="00842582"/>
    <w:rsid w:val="00842A70"/>
    <w:rsid w:val="00843100"/>
    <w:rsid w:val="008432CA"/>
    <w:rsid w:val="00843706"/>
    <w:rsid w:val="00843DF8"/>
    <w:rsid w:val="0084455A"/>
    <w:rsid w:val="00844783"/>
    <w:rsid w:val="00844FE9"/>
    <w:rsid w:val="00845103"/>
    <w:rsid w:val="008465EA"/>
    <w:rsid w:val="008473C6"/>
    <w:rsid w:val="008479FC"/>
    <w:rsid w:val="008524EC"/>
    <w:rsid w:val="0085289A"/>
    <w:rsid w:val="00853162"/>
    <w:rsid w:val="00853ACE"/>
    <w:rsid w:val="008546C2"/>
    <w:rsid w:val="008552C8"/>
    <w:rsid w:val="008559F2"/>
    <w:rsid w:val="00861B4B"/>
    <w:rsid w:val="00862B87"/>
    <w:rsid w:val="00862CA5"/>
    <w:rsid w:val="00862F3C"/>
    <w:rsid w:val="00865239"/>
    <w:rsid w:val="00866063"/>
    <w:rsid w:val="00866ABD"/>
    <w:rsid w:val="00866BE3"/>
    <w:rsid w:val="00866BE5"/>
    <w:rsid w:val="00870091"/>
    <w:rsid w:val="00871B02"/>
    <w:rsid w:val="00871ED4"/>
    <w:rsid w:val="00875E0B"/>
    <w:rsid w:val="00876C19"/>
    <w:rsid w:val="008771FE"/>
    <w:rsid w:val="008776E5"/>
    <w:rsid w:val="0088096D"/>
    <w:rsid w:val="0088118C"/>
    <w:rsid w:val="00883F14"/>
    <w:rsid w:val="008847D6"/>
    <w:rsid w:val="0088607C"/>
    <w:rsid w:val="0088683A"/>
    <w:rsid w:val="00887D19"/>
    <w:rsid w:val="008901CE"/>
    <w:rsid w:val="00890649"/>
    <w:rsid w:val="00891F81"/>
    <w:rsid w:val="00892A20"/>
    <w:rsid w:val="00892EA5"/>
    <w:rsid w:val="00894947"/>
    <w:rsid w:val="00896D6A"/>
    <w:rsid w:val="00897809"/>
    <w:rsid w:val="008A27E2"/>
    <w:rsid w:val="008A3AAC"/>
    <w:rsid w:val="008A3B09"/>
    <w:rsid w:val="008A3C4B"/>
    <w:rsid w:val="008A3FC3"/>
    <w:rsid w:val="008A47A2"/>
    <w:rsid w:val="008A4DEC"/>
    <w:rsid w:val="008A55F9"/>
    <w:rsid w:val="008A7490"/>
    <w:rsid w:val="008A77D2"/>
    <w:rsid w:val="008B013B"/>
    <w:rsid w:val="008B1A2E"/>
    <w:rsid w:val="008B1ED9"/>
    <w:rsid w:val="008B21E6"/>
    <w:rsid w:val="008B3597"/>
    <w:rsid w:val="008B35CF"/>
    <w:rsid w:val="008B441A"/>
    <w:rsid w:val="008B5158"/>
    <w:rsid w:val="008B5C59"/>
    <w:rsid w:val="008B60AE"/>
    <w:rsid w:val="008B6361"/>
    <w:rsid w:val="008B63B4"/>
    <w:rsid w:val="008C0F9C"/>
    <w:rsid w:val="008C2CCA"/>
    <w:rsid w:val="008C55D3"/>
    <w:rsid w:val="008D10E8"/>
    <w:rsid w:val="008D222F"/>
    <w:rsid w:val="008D2F5E"/>
    <w:rsid w:val="008D417D"/>
    <w:rsid w:val="008D63AA"/>
    <w:rsid w:val="008D65F3"/>
    <w:rsid w:val="008E07B1"/>
    <w:rsid w:val="008E0944"/>
    <w:rsid w:val="008E1623"/>
    <w:rsid w:val="008E173D"/>
    <w:rsid w:val="008E2BFD"/>
    <w:rsid w:val="008E2E13"/>
    <w:rsid w:val="008E3E1D"/>
    <w:rsid w:val="008E409D"/>
    <w:rsid w:val="008E4165"/>
    <w:rsid w:val="008E431F"/>
    <w:rsid w:val="008E4464"/>
    <w:rsid w:val="008E44EF"/>
    <w:rsid w:val="008E5FF4"/>
    <w:rsid w:val="008E656A"/>
    <w:rsid w:val="008E6A61"/>
    <w:rsid w:val="008E6E60"/>
    <w:rsid w:val="008E6EFE"/>
    <w:rsid w:val="008E71E1"/>
    <w:rsid w:val="008E74A7"/>
    <w:rsid w:val="008E756B"/>
    <w:rsid w:val="008F0DC0"/>
    <w:rsid w:val="008F1044"/>
    <w:rsid w:val="008F20BC"/>
    <w:rsid w:val="008F270F"/>
    <w:rsid w:val="008F44B4"/>
    <w:rsid w:val="008F45F5"/>
    <w:rsid w:val="008F4B75"/>
    <w:rsid w:val="008F4DDB"/>
    <w:rsid w:val="008F57AA"/>
    <w:rsid w:val="008F6322"/>
    <w:rsid w:val="008F693B"/>
    <w:rsid w:val="008F6C0A"/>
    <w:rsid w:val="008F758A"/>
    <w:rsid w:val="008F7DD2"/>
    <w:rsid w:val="00901040"/>
    <w:rsid w:val="009023A0"/>
    <w:rsid w:val="00902A6C"/>
    <w:rsid w:val="00905EDC"/>
    <w:rsid w:val="0090610B"/>
    <w:rsid w:val="009062E4"/>
    <w:rsid w:val="00906365"/>
    <w:rsid w:val="0091124D"/>
    <w:rsid w:val="009128E1"/>
    <w:rsid w:val="00913E27"/>
    <w:rsid w:val="009142A7"/>
    <w:rsid w:val="00915550"/>
    <w:rsid w:val="0091601A"/>
    <w:rsid w:val="00916575"/>
    <w:rsid w:val="00916BD6"/>
    <w:rsid w:val="00917155"/>
    <w:rsid w:val="009172FF"/>
    <w:rsid w:val="0091773A"/>
    <w:rsid w:val="009240F0"/>
    <w:rsid w:val="0092446E"/>
    <w:rsid w:val="00924611"/>
    <w:rsid w:val="00924937"/>
    <w:rsid w:val="00924B2E"/>
    <w:rsid w:val="009250C6"/>
    <w:rsid w:val="009252C1"/>
    <w:rsid w:val="00925F73"/>
    <w:rsid w:val="009316EF"/>
    <w:rsid w:val="00931993"/>
    <w:rsid w:val="00931A52"/>
    <w:rsid w:val="00931AB9"/>
    <w:rsid w:val="0093250A"/>
    <w:rsid w:val="00932A6C"/>
    <w:rsid w:val="00934212"/>
    <w:rsid w:val="00934DF5"/>
    <w:rsid w:val="00935561"/>
    <w:rsid w:val="009366F6"/>
    <w:rsid w:val="00936E7D"/>
    <w:rsid w:val="00941517"/>
    <w:rsid w:val="0094238D"/>
    <w:rsid w:val="009430C0"/>
    <w:rsid w:val="00943EAF"/>
    <w:rsid w:val="00945382"/>
    <w:rsid w:val="009456B1"/>
    <w:rsid w:val="00947F28"/>
    <w:rsid w:val="00947FAF"/>
    <w:rsid w:val="0095227F"/>
    <w:rsid w:val="009525DA"/>
    <w:rsid w:val="0095276B"/>
    <w:rsid w:val="00953940"/>
    <w:rsid w:val="00953D4D"/>
    <w:rsid w:val="009574D8"/>
    <w:rsid w:val="00957A11"/>
    <w:rsid w:val="00957DAA"/>
    <w:rsid w:val="00957F29"/>
    <w:rsid w:val="0096157D"/>
    <w:rsid w:val="0096188A"/>
    <w:rsid w:val="009620BB"/>
    <w:rsid w:val="0096241A"/>
    <w:rsid w:val="0096283F"/>
    <w:rsid w:val="009638BD"/>
    <w:rsid w:val="00963A76"/>
    <w:rsid w:val="00963CFD"/>
    <w:rsid w:val="0096492A"/>
    <w:rsid w:val="00964975"/>
    <w:rsid w:val="009700A3"/>
    <w:rsid w:val="00971EE7"/>
    <w:rsid w:val="009720C4"/>
    <w:rsid w:val="00974D4E"/>
    <w:rsid w:val="009755CF"/>
    <w:rsid w:val="00975AD4"/>
    <w:rsid w:val="009774A0"/>
    <w:rsid w:val="00981B02"/>
    <w:rsid w:val="009825A9"/>
    <w:rsid w:val="009830BE"/>
    <w:rsid w:val="00983A4B"/>
    <w:rsid w:val="009851E9"/>
    <w:rsid w:val="009853DB"/>
    <w:rsid w:val="00986810"/>
    <w:rsid w:val="009869F7"/>
    <w:rsid w:val="009872CF"/>
    <w:rsid w:val="00987366"/>
    <w:rsid w:val="00990237"/>
    <w:rsid w:val="009906A4"/>
    <w:rsid w:val="0099528E"/>
    <w:rsid w:val="009953B3"/>
    <w:rsid w:val="00996059"/>
    <w:rsid w:val="00997CD0"/>
    <w:rsid w:val="009A0589"/>
    <w:rsid w:val="009A0AFF"/>
    <w:rsid w:val="009A0F2A"/>
    <w:rsid w:val="009A28CF"/>
    <w:rsid w:val="009A3F92"/>
    <w:rsid w:val="009A4E64"/>
    <w:rsid w:val="009A5315"/>
    <w:rsid w:val="009A57A8"/>
    <w:rsid w:val="009A626B"/>
    <w:rsid w:val="009A733E"/>
    <w:rsid w:val="009B0395"/>
    <w:rsid w:val="009B0647"/>
    <w:rsid w:val="009B120E"/>
    <w:rsid w:val="009B35BB"/>
    <w:rsid w:val="009B3EC0"/>
    <w:rsid w:val="009B4832"/>
    <w:rsid w:val="009B4910"/>
    <w:rsid w:val="009B5637"/>
    <w:rsid w:val="009B6891"/>
    <w:rsid w:val="009C02DD"/>
    <w:rsid w:val="009C1A9E"/>
    <w:rsid w:val="009C2023"/>
    <w:rsid w:val="009C287B"/>
    <w:rsid w:val="009C4126"/>
    <w:rsid w:val="009C7169"/>
    <w:rsid w:val="009C766E"/>
    <w:rsid w:val="009D1777"/>
    <w:rsid w:val="009D3514"/>
    <w:rsid w:val="009D4453"/>
    <w:rsid w:val="009E324A"/>
    <w:rsid w:val="009E4FC6"/>
    <w:rsid w:val="009E7BB8"/>
    <w:rsid w:val="009E7CC0"/>
    <w:rsid w:val="009F0C4D"/>
    <w:rsid w:val="009F1C10"/>
    <w:rsid w:val="009F22D3"/>
    <w:rsid w:val="009F268B"/>
    <w:rsid w:val="009F35B6"/>
    <w:rsid w:val="009F4E19"/>
    <w:rsid w:val="009F5362"/>
    <w:rsid w:val="009F5F34"/>
    <w:rsid w:val="009F6769"/>
    <w:rsid w:val="009F77D9"/>
    <w:rsid w:val="00A0096E"/>
    <w:rsid w:val="00A023B8"/>
    <w:rsid w:val="00A02BD6"/>
    <w:rsid w:val="00A034BA"/>
    <w:rsid w:val="00A04B9B"/>
    <w:rsid w:val="00A0502F"/>
    <w:rsid w:val="00A05C34"/>
    <w:rsid w:val="00A06921"/>
    <w:rsid w:val="00A07B93"/>
    <w:rsid w:val="00A07D76"/>
    <w:rsid w:val="00A11D37"/>
    <w:rsid w:val="00A122E9"/>
    <w:rsid w:val="00A12D9E"/>
    <w:rsid w:val="00A13179"/>
    <w:rsid w:val="00A13908"/>
    <w:rsid w:val="00A1436C"/>
    <w:rsid w:val="00A147B7"/>
    <w:rsid w:val="00A14B8C"/>
    <w:rsid w:val="00A15FAC"/>
    <w:rsid w:val="00A22A91"/>
    <w:rsid w:val="00A2354F"/>
    <w:rsid w:val="00A23681"/>
    <w:rsid w:val="00A23A72"/>
    <w:rsid w:val="00A246AF"/>
    <w:rsid w:val="00A24A1E"/>
    <w:rsid w:val="00A24C79"/>
    <w:rsid w:val="00A25289"/>
    <w:rsid w:val="00A308E3"/>
    <w:rsid w:val="00A3095D"/>
    <w:rsid w:val="00A31599"/>
    <w:rsid w:val="00A33A39"/>
    <w:rsid w:val="00A34D2D"/>
    <w:rsid w:val="00A353D4"/>
    <w:rsid w:val="00A370AE"/>
    <w:rsid w:val="00A375D1"/>
    <w:rsid w:val="00A37722"/>
    <w:rsid w:val="00A37F63"/>
    <w:rsid w:val="00A40E79"/>
    <w:rsid w:val="00A413F2"/>
    <w:rsid w:val="00A4182D"/>
    <w:rsid w:val="00A42871"/>
    <w:rsid w:val="00A4434B"/>
    <w:rsid w:val="00A44FDA"/>
    <w:rsid w:val="00A4582D"/>
    <w:rsid w:val="00A47A32"/>
    <w:rsid w:val="00A535DF"/>
    <w:rsid w:val="00A54472"/>
    <w:rsid w:val="00A544BD"/>
    <w:rsid w:val="00A54B98"/>
    <w:rsid w:val="00A55817"/>
    <w:rsid w:val="00A56ED3"/>
    <w:rsid w:val="00A63EB2"/>
    <w:rsid w:val="00A64AF3"/>
    <w:rsid w:val="00A65C9A"/>
    <w:rsid w:val="00A663C0"/>
    <w:rsid w:val="00A66B2A"/>
    <w:rsid w:val="00A6723F"/>
    <w:rsid w:val="00A67353"/>
    <w:rsid w:val="00A7129C"/>
    <w:rsid w:val="00A71E69"/>
    <w:rsid w:val="00A728E8"/>
    <w:rsid w:val="00A729C8"/>
    <w:rsid w:val="00A72F8D"/>
    <w:rsid w:val="00A747EC"/>
    <w:rsid w:val="00A74AF3"/>
    <w:rsid w:val="00A756A6"/>
    <w:rsid w:val="00A77F4F"/>
    <w:rsid w:val="00A81900"/>
    <w:rsid w:val="00A821AB"/>
    <w:rsid w:val="00A82A05"/>
    <w:rsid w:val="00A82B60"/>
    <w:rsid w:val="00A8303F"/>
    <w:rsid w:val="00A845A4"/>
    <w:rsid w:val="00A84EC1"/>
    <w:rsid w:val="00A86AC1"/>
    <w:rsid w:val="00A90CAE"/>
    <w:rsid w:val="00A91157"/>
    <w:rsid w:val="00A9123B"/>
    <w:rsid w:val="00A91986"/>
    <w:rsid w:val="00A9292D"/>
    <w:rsid w:val="00A92BA7"/>
    <w:rsid w:val="00A92BEE"/>
    <w:rsid w:val="00A96421"/>
    <w:rsid w:val="00A9798D"/>
    <w:rsid w:val="00A97BC1"/>
    <w:rsid w:val="00AA13CB"/>
    <w:rsid w:val="00AA315D"/>
    <w:rsid w:val="00AA3813"/>
    <w:rsid w:val="00AA5555"/>
    <w:rsid w:val="00AB036C"/>
    <w:rsid w:val="00AB0453"/>
    <w:rsid w:val="00AB3B70"/>
    <w:rsid w:val="00AB4599"/>
    <w:rsid w:val="00AB50B4"/>
    <w:rsid w:val="00AB5360"/>
    <w:rsid w:val="00AB5A39"/>
    <w:rsid w:val="00AB7522"/>
    <w:rsid w:val="00AC08FA"/>
    <w:rsid w:val="00AC1092"/>
    <w:rsid w:val="00AC28D5"/>
    <w:rsid w:val="00AC4BBA"/>
    <w:rsid w:val="00AC570D"/>
    <w:rsid w:val="00AC580F"/>
    <w:rsid w:val="00AC60AC"/>
    <w:rsid w:val="00AC6E34"/>
    <w:rsid w:val="00AC730D"/>
    <w:rsid w:val="00AC7A60"/>
    <w:rsid w:val="00AC7D31"/>
    <w:rsid w:val="00AD0B9A"/>
    <w:rsid w:val="00AD1251"/>
    <w:rsid w:val="00AD12EE"/>
    <w:rsid w:val="00AD1EC6"/>
    <w:rsid w:val="00AD4776"/>
    <w:rsid w:val="00AD51A6"/>
    <w:rsid w:val="00AD5764"/>
    <w:rsid w:val="00AD5A19"/>
    <w:rsid w:val="00AD60C0"/>
    <w:rsid w:val="00AD68C2"/>
    <w:rsid w:val="00AE0822"/>
    <w:rsid w:val="00AE1022"/>
    <w:rsid w:val="00AE143E"/>
    <w:rsid w:val="00AE1ECE"/>
    <w:rsid w:val="00AE2626"/>
    <w:rsid w:val="00AE272F"/>
    <w:rsid w:val="00AE2CFE"/>
    <w:rsid w:val="00AE5DBC"/>
    <w:rsid w:val="00AE63F1"/>
    <w:rsid w:val="00AE778D"/>
    <w:rsid w:val="00AF0F2D"/>
    <w:rsid w:val="00AF105B"/>
    <w:rsid w:val="00AF37ED"/>
    <w:rsid w:val="00AF3809"/>
    <w:rsid w:val="00AF400A"/>
    <w:rsid w:val="00AF45DB"/>
    <w:rsid w:val="00AF6B6F"/>
    <w:rsid w:val="00AF6FBB"/>
    <w:rsid w:val="00B008BD"/>
    <w:rsid w:val="00B0189E"/>
    <w:rsid w:val="00B02978"/>
    <w:rsid w:val="00B02D0E"/>
    <w:rsid w:val="00B030D3"/>
    <w:rsid w:val="00B037F0"/>
    <w:rsid w:val="00B04B8E"/>
    <w:rsid w:val="00B063A8"/>
    <w:rsid w:val="00B07ED7"/>
    <w:rsid w:val="00B10243"/>
    <w:rsid w:val="00B108BF"/>
    <w:rsid w:val="00B109FA"/>
    <w:rsid w:val="00B10F38"/>
    <w:rsid w:val="00B11780"/>
    <w:rsid w:val="00B12275"/>
    <w:rsid w:val="00B12AD6"/>
    <w:rsid w:val="00B12CBE"/>
    <w:rsid w:val="00B12DA1"/>
    <w:rsid w:val="00B149A1"/>
    <w:rsid w:val="00B14CD2"/>
    <w:rsid w:val="00B152D0"/>
    <w:rsid w:val="00B1554D"/>
    <w:rsid w:val="00B172F6"/>
    <w:rsid w:val="00B17F4A"/>
    <w:rsid w:val="00B23B26"/>
    <w:rsid w:val="00B2605D"/>
    <w:rsid w:val="00B26142"/>
    <w:rsid w:val="00B27040"/>
    <w:rsid w:val="00B27370"/>
    <w:rsid w:val="00B3063D"/>
    <w:rsid w:val="00B321CF"/>
    <w:rsid w:val="00B354C8"/>
    <w:rsid w:val="00B3708A"/>
    <w:rsid w:val="00B37884"/>
    <w:rsid w:val="00B37EC3"/>
    <w:rsid w:val="00B41095"/>
    <w:rsid w:val="00B414A6"/>
    <w:rsid w:val="00B4190A"/>
    <w:rsid w:val="00B4242B"/>
    <w:rsid w:val="00B425B5"/>
    <w:rsid w:val="00B437BA"/>
    <w:rsid w:val="00B43819"/>
    <w:rsid w:val="00B439F6"/>
    <w:rsid w:val="00B4442D"/>
    <w:rsid w:val="00B44E28"/>
    <w:rsid w:val="00B45649"/>
    <w:rsid w:val="00B463FF"/>
    <w:rsid w:val="00B4644F"/>
    <w:rsid w:val="00B4794E"/>
    <w:rsid w:val="00B50362"/>
    <w:rsid w:val="00B52019"/>
    <w:rsid w:val="00B52201"/>
    <w:rsid w:val="00B53758"/>
    <w:rsid w:val="00B541B7"/>
    <w:rsid w:val="00B55955"/>
    <w:rsid w:val="00B574B7"/>
    <w:rsid w:val="00B60F1A"/>
    <w:rsid w:val="00B618F7"/>
    <w:rsid w:val="00B61C8E"/>
    <w:rsid w:val="00B624BA"/>
    <w:rsid w:val="00B625DC"/>
    <w:rsid w:val="00B63598"/>
    <w:rsid w:val="00B64C0C"/>
    <w:rsid w:val="00B6622F"/>
    <w:rsid w:val="00B662C5"/>
    <w:rsid w:val="00B66A02"/>
    <w:rsid w:val="00B67D4C"/>
    <w:rsid w:val="00B7319E"/>
    <w:rsid w:val="00B74271"/>
    <w:rsid w:val="00B76446"/>
    <w:rsid w:val="00B8196C"/>
    <w:rsid w:val="00B82204"/>
    <w:rsid w:val="00B82A05"/>
    <w:rsid w:val="00B8367A"/>
    <w:rsid w:val="00B83C14"/>
    <w:rsid w:val="00B84650"/>
    <w:rsid w:val="00B86263"/>
    <w:rsid w:val="00B86837"/>
    <w:rsid w:val="00B91C54"/>
    <w:rsid w:val="00B92121"/>
    <w:rsid w:val="00B93040"/>
    <w:rsid w:val="00B9310A"/>
    <w:rsid w:val="00B93A58"/>
    <w:rsid w:val="00B95EEF"/>
    <w:rsid w:val="00B9679C"/>
    <w:rsid w:val="00B973BC"/>
    <w:rsid w:val="00B975FC"/>
    <w:rsid w:val="00B97642"/>
    <w:rsid w:val="00BA121E"/>
    <w:rsid w:val="00BA3099"/>
    <w:rsid w:val="00BA3663"/>
    <w:rsid w:val="00BA5E12"/>
    <w:rsid w:val="00BA73E2"/>
    <w:rsid w:val="00BA7AAC"/>
    <w:rsid w:val="00BA7C67"/>
    <w:rsid w:val="00BA7F04"/>
    <w:rsid w:val="00BB103C"/>
    <w:rsid w:val="00BB1BFE"/>
    <w:rsid w:val="00BB2C87"/>
    <w:rsid w:val="00BB3D04"/>
    <w:rsid w:val="00BB6416"/>
    <w:rsid w:val="00BC110B"/>
    <w:rsid w:val="00BC1D2A"/>
    <w:rsid w:val="00BC2C52"/>
    <w:rsid w:val="00BC2E0C"/>
    <w:rsid w:val="00BC4024"/>
    <w:rsid w:val="00BC4CC7"/>
    <w:rsid w:val="00BC5719"/>
    <w:rsid w:val="00BC7753"/>
    <w:rsid w:val="00BC7F41"/>
    <w:rsid w:val="00BD06C9"/>
    <w:rsid w:val="00BD0AE3"/>
    <w:rsid w:val="00BD10BB"/>
    <w:rsid w:val="00BD341E"/>
    <w:rsid w:val="00BD385F"/>
    <w:rsid w:val="00BD4289"/>
    <w:rsid w:val="00BD5274"/>
    <w:rsid w:val="00BD69B5"/>
    <w:rsid w:val="00BD6DBE"/>
    <w:rsid w:val="00BD7097"/>
    <w:rsid w:val="00BD7461"/>
    <w:rsid w:val="00BD74D1"/>
    <w:rsid w:val="00BE123A"/>
    <w:rsid w:val="00BE1A62"/>
    <w:rsid w:val="00BE1C58"/>
    <w:rsid w:val="00BE1CC1"/>
    <w:rsid w:val="00BE24E0"/>
    <w:rsid w:val="00BE2C8C"/>
    <w:rsid w:val="00BE32E1"/>
    <w:rsid w:val="00BE3BE0"/>
    <w:rsid w:val="00BE47F5"/>
    <w:rsid w:val="00BE68DC"/>
    <w:rsid w:val="00BE6D87"/>
    <w:rsid w:val="00BE72DF"/>
    <w:rsid w:val="00BE7BF7"/>
    <w:rsid w:val="00BE7C8E"/>
    <w:rsid w:val="00BF0CDD"/>
    <w:rsid w:val="00BF12CC"/>
    <w:rsid w:val="00BF2A1E"/>
    <w:rsid w:val="00BF36F9"/>
    <w:rsid w:val="00BF3E64"/>
    <w:rsid w:val="00BF3F33"/>
    <w:rsid w:val="00BF49C5"/>
    <w:rsid w:val="00BF4ACE"/>
    <w:rsid w:val="00BF5C1F"/>
    <w:rsid w:val="00BF5E97"/>
    <w:rsid w:val="00BF7D72"/>
    <w:rsid w:val="00BF7EBA"/>
    <w:rsid w:val="00C0086B"/>
    <w:rsid w:val="00C010E3"/>
    <w:rsid w:val="00C033A5"/>
    <w:rsid w:val="00C034B3"/>
    <w:rsid w:val="00C04F6E"/>
    <w:rsid w:val="00C05F6C"/>
    <w:rsid w:val="00C06C7E"/>
    <w:rsid w:val="00C107D0"/>
    <w:rsid w:val="00C11109"/>
    <w:rsid w:val="00C11616"/>
    <w:rsid w:val="00C11CC5"/>
    <w:rsid w:val="00C11DD3"/>
    <w:rsid w:val="00C13EF2"/>
    <w:rsid w:val="00C13F92"/>
    <w:rsid w:val="00C160FF"/>
    <w:rsid w:val="00C16604"/>
    <w:rsid w:val="00C16B7E"/>
    <w:rsid w:val="00C17100"/>
    <w:rsid w:val="00C20022"/>
    <w:rsid w:val="00C200CB"/>
    <w:rsid w:val="00C2254B"/>
    <w:rsid w:val="00C23A50"/>
    <w:rsid w:val="00C241D0"/>
    <w:rsid w:val="00C254C4"/>
    <w:rsid w:val="00C267A9"/>
    <w:rsid w:val="00C269FF"/>
    <w:rsid w:val="00C3053B"/>
    <w:rsid w:val="00C323D3"/>
    <w:rsid w:val="00C32CFA"/>
    <w:rsid w:val="00C3715F"/>
    <w:rsid w:val="00C4008D"/>
    <w:rsid w:val="00C40845"/>
    <w:rsid w:val="00C4188D"/>
    <w:rsid w:val="00C4210A"/>
    <w:rsid w:val="00C434DB"/>
    <w:rsid w:val="00C439B0"/>
    <w:rsid w:val="00C44577"/>
    <w:rsid w:val="00C4578D"/>
    <w:rsid w:val="00C45EBF"/>
    <w:rsid w:val="00C4745D"/>
    <w:rsid w:val="00C47492"/>
    <w:rsid w:val="00C5127E"/>
    <w:rsid w:val="00C51859"/>
    <w:rsid w:val="00C53991"/>
    <w:rsid w:val="00C543BE"/>
    <w:rsid w:val="00C565C3"/>
    <w:rsid w:val="00C56697"/>
    <w:rsid w:val="00C56880"/>
    <w:rsid w:val="00C607FE"/>
    <w:rsid w:val="00C61973"/>
    <w:rsid w:val="00C625CE"/>
    <w:rsid w:val="00C6381B"/>
    <w:rsid w:val="00C63869"/>
    <w:rsid w:val="00C6507E"/>
    <w:rsid w:val="00C6511C"/>
    <w:rsid w:val="00C6541A"/>
    <w:rsid w:val="00C666C0"/>
    <w:rsid w:val="00C67EB7"/>
    <w:rsid w:val="00C72E31"/>
    <w:rsid w:val="00C73F9D"/>
    <w:rsid w:val="00C75226"/>
    <w:rsid w:val="00C75F9B"/>
    <w:rsid w:val="00C80B22"/>
    <w:rsid w:val="00C8115F"/>
    <w:rsid w:val="00C82871"/>
    <w:rsid w:val="00C82EF1"/>
    <w:rsid w:val="00C839C1"/>
    <w:rsid w:val="00C84B2A"/>
    <w:rsid w:val="00C853C4"/>
    <w:rsid w:val="00C85928"/>
    <w:rsid w:val="00C8693C"/>
    <w:rsid w:val="00C86D7F"/>
    <w:rsid w:val="00C91529"/>
    <w:rsid w:val="00C91B3B"/>
    <w:rsid w:val="00C92440"/>
    <w:rsid w:val="00C936D8"/>
    <w:rsid w:val="00C94C16"/>
    <w:rsid w:val="00C95209"/>
    <w:rsid w:val="00C95C10"/>
    <w:rsid w:val="00C96B3C"/>
    <w:rsid w:val="00C97A42"/>
    <w:rsid w:val="00CA1A45"/>
    <w:rsid w:val="00CA1AB8"/>
    <w:rsid w:val="00CA2F10"/>
    <w:rsid w:val="00CA3D09"/>
    <w:rsid w:val="00CA4E29"/>
    <w:rsid w:val="00CA5A54"/>
    <w:rsid w:val="00CA615F"/>
    <w:rsid w:val="00CB10BC"/>
    <w:rsid w:val="00CB34F4"/>
    <w:rsid w:val="00CB372D"/>
    <w:rsid w:val="00CB5E54"/>
    <w:rsid w:val="00CB5F19"/>
    <w:rsid w:val="00CB7641"/>
    <w:rsid w:val="00CC1242"/>
    <w:rsid w:val="00CC12A9"/>
    <w:rsid w:val="00CC1D31"/>
    <w:rsid w:val="00CC386B"/>
    <w:rsid w:val="00CC3963"/>
    <w:rsid w:val="00CC3BA4"/>
    <w:rsid w:val="00CC3F46"/>
    <w:rsid w:val="00CC6523"/>
    <w:rsid w:val="00CD0F0C"/>
    <w:rsid w:val="00CD1C15"/>
    <w:rsid w:val="00CD1D47"/>
    <w:rsid w:val="00CD228D"/>
    <w:rsid w:val="00CD2F4D"/>
    <w:rsid w:val="00CD3AF2"/>
    <w:rsid w:val="00CD43A2"/>
    <w:rsid w:val="00CD4C2E"/>
    <w:rsid w:val="00CD54B9"/>
    <w:rsid w:val="00CD5CF8"/>
    <w:rsid w:val="00CD628E"/>
    <w:rsid w:val="00CD75A0"/>
    <w:rsid w:val="00CD7E01"/>
    <w:rsid w:val="00CE06A3"/>
    <w:rsid w:val="00CE1077"/>
    <w:rsid w:val="00CE12DB"/>
    <w:rsid w:val="00CE1517"/>
    <w:rsid w:val="00CE1CB6"/>
    <w:rsid w:val="00CE2D50"/>
    <w:rsid w:val="00CE3171"/>
    <w:rsid w:val="00CE35B2"/>
    <w:rsid w:val="00CE373D"/>
    <w:rsid w:val="00CE377A"/>
    <w:rsid w:val="00CE429D"/>
    <w:rsid w:val="00CE43BD"/>
    <w:rsid w:val="00CE5BB4"/>
    <w:rsid w:val="00CE5C89"/>
    <w:rsid w:val="00CE7102"/>
    <w:rsid w:val="00CE78E5"/>
    <w:rsid w:val="00CF0FDA"/>
    <w:rsid w:val="00CF1311"/>
    <w:rsid w:val="00CF2BD8"/>
    <w:rsid w:val="00CF5033"/>
    <w:rsid w:val="00D0080A"/>
    <w:rsid w:val="00D00F09"/>
    <w:rsid w:val="00D022D3"/>
    <w:rsid w:val="00D02A03"/>
    <w:rsid w:val="00D03543"/>
    <w:rsid w:val="00D04502"/>
    <w:rsid w:val="00D05C54"/>
    <w:rsid w:val="00D0788D"/>
    <w:rsid w:val="00D108AD"/>
    <w:rsid w:val="00D1119D"/>
    <w:rsid w:val="00D13904"/>
    <w:rsid w:val="00D13A9A"/>
    <w:rsid w:val="00D13F26"/>
    <w:rsid w:val="00D14269"/>
    <w:rsid w:val="00D1709C"/>
    <w:rsid w:val="00D1743D"/>
    <w:rsid w:val="00D201BD"/>
    <w:rsid w:val="00D20D46"/>
    <w:rsid w:val="00D2139F"/>
    <w:rsid w:val="00D21A0D"/>
    <w:rsid w:val="00D21A1C"/>
    <w:rsid w:val="00D21D1C"/>
    <w:rsid w:val="00D2242C"/>
    <w:rsid w:val="00D24855"/>
    <w:rsid w:val="00D26A33"/>
    <w:rsid w:val="00D30AC4"/>
    <w:rsid w:val="00D31AA6"/>
    <w:rsid w:val="00D31CA2"/>
    <w:rsid w:val="00D3288E"/>
    <w:rsid w:val="00D32E2E"/>
    <w:rsid w:val="00D36678"/>
    <w:rsid w:val="00D40692"/>
    <w:rsid w:val="00D4139D"/>
    <w:rsid w:val="00D41F45"/>
    <w:rsid w:val="00D44CF5"/>
    <w:rsid w:val="00D458F7"/>
    <w:rsid w:val="00D45ACC"/>
    <w:rsid w:val="00D46380"/>
    <w:rsid w:val="00D50A7D"/>
    <w:rsid w:val="00D50C3B"/>
    <w:rsid w:val="00D510E8"/>
    <w:rsid w:val="00D51FB9"/>
    <w:rsid w:val="00D5333E"/>
    <w:rsid w:val="00D535C1"/>
    <w:rsid w:val="00D537B1"/>
    <w:rsid w:val="00D53AAA"/>
    <w:rsid w:val="00D541A9"/>
    <w:rsid w:val="00D551B4"/>
    <w:rsid w:val="00D5587D"/>
    <w:rsid w:val="00D55C1A"/>
    <w:rsid w:val="00D55DD2"/>
    <w:rsid w:val="00D56729"/>
    <w:rsid w:val="00D56BAE"/>
    <w:rsid w:val="00D57F56"/>
    <w:rsid w:val="00D61AA6"/>
    <w:rsid w:val="00D63B05"/>
    <w:rsid w:val="00D63FEB"/>
    <w:rsid w:val="00D644C1"/>
    <w:rsid w:val="00D65219"/>
    <w:rsid w:val="00D65EF5"/>
    <w:rsid w:val="00D66012"/>
    <w:rsid w:val="00D66EF4"/>
    <w:rsid w:val="00D67950"/>
    <w:rsid w:val="00D71489"/>
    <w:rsid w:val="00D748FC"/>
    <w:rsid w:val="00D75881"/>
    <w:rsid w:val="00D7599A"/>
    <w:rsid w:val="00D76F06"/>
    <w:rsid w:val="00D7713B"/>
    <w:rsid w:val="00D77D45"/>
    <w:rsid w:val="00D800F3"/>
    <w:rsid w:val="00D81D54"/>
    <w:rsid w:val="00D81E1A"/>
    <w:rsid w:val="00D8322B"/>
    <w:rsid w:val="00D84031"/>
    <w:rsid w:val="00D846D0"/>
    <w:rsid w:val="00D84C4F"/>
    <w:rsid w:val="00D85832"/>
    <w:rsid w:val="00D860D6"/>
    <w:rsid w:val="00D937D5"/>
    <w:rsid w:val="00D94558"/>
    <w:rsid w:val="00D9491E"/>
    <w:rsid w:val="00D95A77"/>
    <w:rsid w:val="00D95CC2"/>
    <w:rsid w:val="00D961E6"/>
    <w:rsid w:val="00D978EF"/>
    <w:rsid w:val="00D97B25"/>
    <w:rsid w:val="00D97E2B"/>
    <w:rsid w:val="00DA0CD6"/>
    <w:rsid w:val="00DA0FC6"/>
    <w:rsid w:val="00DA3BD9"/>
    <w:rsid w:val="00DA4104"/>
    <w:rsid w:val="00DA4129"/>
    <w:rsid w:val="00DA44F2"/>
    <w:rsid w:val="00DA4D27"/>
    <w:rsid w:val="00DA54C6"/>
    <w:rsid w:val="00DA599D"/>
    <w:rsid w:val="00DA5FD1"/>
    <w:rsid w:val="00DA668D"/>
    <w:rsid w:val="00DA69BD"/>
    <w:rsid w:val="00DA71C2"/>
    <w:rsid w:val="00DB12CB"/>
    <w:rsid w:val="00DB1672"/>
    <w:rsid w:val="00DB1705"/>
    <w:rsid w:val="00DB2914"/>
    <w:rsid w:val="00DB2A3B"/>
    <w:rsid w:val="00DB36F1"/>
    <w:rsid w:val="00DB3FC7"/>
    <w:rsid w:val="00DB7890"/>
    <w:rsid w:val="00DC083F"/>
    <w:rsid w:val="00DC0AB6"/>
    <w:rsid w:val="00DC38E6"/>
    <w:rsid w:val="00DC47A8"/>
    <w:rsid w:val="00DC4825"/>
    <w:rsid w:val="00DC73BB"/>
    <w:rsid w:val="00DC79B9"/>
    <w:rsid w:val="00DD2265"/>
    <w:rsid w:val="00DD2623"/>
    <w:rsid w:val="00DD3330"/>
    <w:rsid w:val="00DD4B2B"/>
    <w:rsid w:val="00DD4E23"/>
    <w:rsid w:val="00DD5D3A"/>
    <w:rsid w:val="00DD615C"/>
    <w:rsid w:val="00DD6B95"/>
    <w:rsid w:val="00DD7E1E"/>
    <w:rsid w:val="00DE05D2"/>
    <w:rsid w:val="00DE11AB"/>
    <w:rsid w:val="00DE189D"/>
    <w:rsid w:val="00DE1C89"/>
    <w:rsid w:val="00DE3433"/>
    <w:rsid w:val="00DE3597"/>
    <w:rsid w:val="00DE3E60"/>
    <w:rsid w:val="00DE3F80"/>
    <w:rsid w:val="00DE4A0E"/>
    <w:rsid w:val="00DE61A2"/>
    <w:rsid w:val="00DE6F45"/>
    <w:rsid w:val="00DE6F92"/>
    <w:rsid w:val="00DE79F9"/>
    <w:rsid w:val="00DF0967"/>
    <w:rsid w:val="00DF298C"/>
    <w:rsid w:val="00DF2F94"/>
    <w:rsid w:val="00DF407A"/>
    <w:rsid w:val="00DF54C6"/>
    <w:rsid w:val="00DF59D0"/>
    <w:rsid w:val="00DF5C97"/>
    <w:rsid w:val="00DF5FED"/>
    <w:rsid w:val="00DF6C17"/>
    <w:rsid w:val="00DF7AC1"/>
    <w:rsid w:val="00E019D4"/>
    <w:rsid w:val="00E030BD"/>
    <w:rsid w:val="00E04618"/>
    <w:rsid w:val="00E05EC2"/>
    <w:rsid w:val="00E05EF7"/>
    <w:rsid w:val="00E06FD5"/>
    <w:rsid w:val="00E110C3"/>
    <w:rsid w:val="00E11706"/>
    <w:rsid w:val="00E12506"/>
    <w:rsid w:val="00E136A2"/>
    <w:rsid w:val="00E141A3"/>
    <w:rsid w:val="00E142F4"/>
    <w:rsid w:val="00E2006F"/>
    <w:rsid w:val="00E2231B"/>
    <w:rsid w:val="00E232E8"/>
    <w:rsid w:val="00E23AC1"/>
    <w:rsid w:val="00E26982"/>
    <w:rsid w:val="00E30828"/>
    <w:rsid w:val="00E330A5"/>
    <w:rsid w:val="00E34B4C"/>
    <w:rsid w:val="00E35439"/>
    <w:rsid w:val="00E378CC"/>
    <w:rsid w:val="00E408A5"/>
    <w:rsid w:val="00E417FC"/>
    <w:rsid w:val="00E42F23"/>
    <w:rsid w:val="00E43F8C"/>
    <w:rsid w:val="00E4441D"/>
    <w:rsid w:val="00E44469"/>
    <w:rsid w:val="00E4493F"/>
    <w:rsid w:val="00E44961"/>
    <w:rsid w:val="00E47FCE"/>
    <w:rsid w:val="00E514EC"/>
    <w:rsid w:val="00E523A1"/>
    <w:rsid w:val="00E52D64"/>
    <w:rsid w:val="00E53A8A"/>
    <w:rsid w:val="00E54286"/>
    <w:rsid w:val="00E54B7E"/>
    <w:rsid w:val="00E55694"/>
    <w:rsid w:val="00E57433"/>
    <w:rsid w:val="00E57A88"/>
    <w:rsid w:val="00E6051B"/>
    <w:rsid w:val="00E60930"/>
    <w:rsid w:val="00E63DF0"/>
    <w:rsid w:val="00E63FDB"/>
    <w:rsid w:val="00E64440"/>
    <w:rsid w:val="00E655AD"/>
    <w:rsid w:val="00E669A8"/>
    <w:rsid w:val="00E66EE4"/>
    <w:rsid w:val="00E704DE"/>
    <w:rsid w:val="00E70582"/>
    <w:rsid w:val="00E70B3A"/>
    <w:rsid w:val="00E715CB"/>
    <w:rsid w:val="00E71F15"/>
    <w:rsid w:val="00E726C8"/>
    <w:rsid w:val="00E73BB2"/>
    <w:rsid w:val="00E73E50"/>
    <w:rsid w:val="00E760F9"/>
    <w:rsid w:val="00E764E6"/>
    <w:rsid w:val="00E7776C"/>
    <w:rsid w:val="00E800BE"/>
    <w:rsid w:val="00E80341"/>
    <w:rsid w:val="00E80C77"/>
    <w:rsid w:val="00E8333C"/>
    <w:rsid w:val="00E833F6"/>
    <w:rsid w:val="00E856B6"/>
    <w:rsid w:val="00E9005A"/>
    <w:rsid w:val="00E90121"/>
    <w:rsid w:val="00E904ED"/>
    <w:rsid w:val="00E90B78"/>
    <w:rsid w:val="00E90BF2"/>
    <w:rsid w:val="00E95149"/>
    <w:rsid w:val="00E960D9"/>
    <w:rsid w:val="00E969A0"/>
    <w:rsid w:val="00E97074"/>
    <w:rsid w:val="00E97592"/>
    <w:rsid w:val="00E97953"/>
    <w:rsid w:val="00E97C5F"/>
    <w:rsid w:val="00E97D9F"/>
    <w:rsid w:val="00E97F6F"/>
    <w:rsid w:val="00EA0499"/>
    <w:rsid w:val="00EA0BFB"/>
    <w:rsid w:val="00EA14BD"/>
    <w:rsid w:val="00EA1EB5"/>
    <w:rsid w:val="00EA3277"/>
    <w:rsid w:val="00EA3A9E"/>
    <w:rsid w:val="00EA47CF"/>
    <w:rsid w:val="00EA7246"/>
    <w:rsid w:val="00EA73BE"/>
    <w:rsid w:val="00EA7AE7"/>
    <w:rsid w:val="00EB162C"/>
    <w:rsid w:val="00EB2252"/>
    <w:rsid w:val="00EB227B"/>
    <w:rsid w:val="00EB29BE"/>
    <w:rsid w:val="00EB3895"/>
    <w:rsid w:val="00EB5119"/>
    <w:rsid w:val="00EB53B7"/>
    <w:rsid w:val="00EB60D2"/>
    <w:rsid w:val="00EB6816"/>
    <w:rsid w:val="00EB6867"/>
    <w:rsid w:val="00EB694A"/>
    <w:rsid w:val="00EB6CCB"/>
    <w:rsid w:val="00EB7DB0"/>
    <w:rsid w:val="00EC0314"/>
    <w:rsid w:val="00EC24B4"/>
    <w:rsid w:val="00EC37E3"/>
    <w:rsid w:val="00EC3FC6"/>
    <w:rsid w:val="00EC442E"/>
    <w:rsid w:val="00EC611F"/>
    <w:rsid w:val="00EC6FC2"/>
    <w:rsid w:val="00ED045D"/>
    <w:rsid w:val="00ED1774"/>
    <w:rsid w:val="00ED3439"/>
    <w:rsid w:val="00ED3919"/>
    <w:rsid w:val="00ED65B3"/>
    <w:rsid w:val="00ED79C5"/>
    <w:rsid w:val="00EE018B"/>
    <w:rsid w:val="00EE1B2F"/>
    <w:rsid w:val="00EE2E4C"/>
    <w:rsid w:val="00EE39F1"/>
    <w:rsid w:val="00EE435F"/>
    <w:rsid w:val="00EE4F67"/>
    <w:rsid w:val="00EE5995"/>
    <w:rsid w:val="00EE64B8"/>
    <w:rsid w:val="00EE6CDA"/>
    <w:rsid w:val="00EE6D95"/>
    <w:rsid w:val="00EF0141"/>
    <w:rsid w:val="00EF2BE4"/>
    <w:rsid w:val="00EF474D"/>
    <w:rsid w:val="00EF5044"/>
    <w:rsid w:val="00EF62ED"/>
    <w:rsid w:val="00EF66D8"/>
    <w:rsid w:val="00EF7FCD"/>
    <w:rsid w:val="00F01378"/>
    <w:rsid w:val="00F01FD8"/>
    <w:rsid w:val="00F02FFA"/>
    <w:rsid w:val="00F03231"/>
    <w:rsid w:val="00F034F6"/>
    <w:rsid w:val="00F03FBE"/>
    <w:rsid w:val="00F0408E"/>
    <w:rsid w:val="00F04801"/>
    <w:rsid w:val="00F059D2"/>
    <w:rsid w:val="00F05DCE"/>
    <w:rsid w:val="00F05E1E"/>
    <w:rsid w:val="00F06035"/>
    <w:rsid w:val="00F06401"/>
    <w:rsid w:val="00F1026F"/>
    <w:rsid w:val="00F108A6"/>
    <w:rsid w:val="00F10FA2"/>
    <w:rsid w:val="00F116AA"/>
    <w:rsid w:val="00F11B9A"/>
    <w:rsid w:val="00F13CAC"/>
    <w:rsid w:val="00F15CE2"/>
    <w:rsid w:val="00F16608"/>
    <w:rsid w:val="00F168F3"/>
    <w:rsid w:val="00F17C62"/>
    <w:rsid w:val="00F206C6"/>
    <w:rsid w:val="00F20AA8"/>
    <w:rsid w:val="00F21888"/>
    <w:rsid w:val="00F23AE8"/>
    <w:rsid w:val="00F24BB0"/>
    <w:rsid w:val="00F25CC3"/>
    <w:rsid w:val="00F30D89"/>
    <w:rsid w:val="00F31794"/>
    <w:rsid w:val="00F32A81"/>
    <w:rsid w:val="00F36EEC"/>
    <w:rsid w:val="00F41CBF"/>
    <w:rsid w:val="00F42516"/>
    <w:rsid w:val="00F42B1A"/>
    <w:rsid w:val="00F43B88"/>
    <w:rsid w:val="00F51164"/>
    <w:rsid w:val="00F51557"/>
    <w:rsid w:val="00F51E52"/>
    <w:rsid w:val="00F51F4E"/>
    <w:rsid w:val="00F521AF"/>
    <w:rsid w:val="00F54111"/>
    <w:rsid w:val="00F54249"/>
    <w:rsid w:val="00F5647D"/>
    <w:rsid w:val="00F6031B"/>
    <w:rsid w:val="00F60415"/>
    <w:rsid w:val="00F6099E"/>
    <w:rsid w:val="00F60FCB"/>
    <w:rsid w:val="00F63C8B"/>
    <w:rsid w:val="00F63FE7"/>
    <w:rsid w:val="00F6435A"/>
    <w:rsid w:val="00F64CB7"/>
    <w:rsid w:val="00F65B9A"/>
    <w:rsid w:val="00F65D08"/>
    <w:rsid w:val="00F6660C"/>
    <w:rsid w:val="00F66BE1"/>
    <w:rsid w:val="00F67610"/>
    <w:rsid w:val="00F677F9"/>
    <w:rsid w:val="00F67BD3"/>
    <w:rsid w:val="00F67F76"/>
    <w:rsid w:val="00F7089D"/>
    <w:rsid w:val="00F70F26"/>
    <w:rsid w:val="00F70FBF"/>
    <w:rsid w:val="00F714A4"/>
    <w:rsid w:val="00F72158"/>
    <w:rsid w:val="00F728EB"/>
    <w:rsid w:val="00F73337"/>
    <w:rsid w:val="00F759F8"/>
    <w:rsid w:val="00F7609D"/>
    <w:rsid w:val="00F7626C"/>
    <w:rsid w:val="00F769D0"/>
    <w:rsid w:val="00F76B22"/>
    <w:rsid w:val="00F8144E"/>
    <w:rsid w:val="00F82168"/>
    <w:rsid w:val="00F82330"/>
    <w:rsid w:val="00F82B0C"/>
    <w:rsid w:val="00F8313A"/>
    <w:rsid w:val="00F847D7"/>
    <w:rsid w:val="00F84B14"/>
    <w:rsid w:val="00F851E5"/>
    <w:rsid w:val="00F856DD"/>
    <w:rsid w:val="00F86E5C"/>
    <w:rsid w:val="00F90EA2"/>
    <w:rsid w:val="00F91E7B"/>
    <w:rsid w:val="00F9391B"/>
    <w:rsid w:val="00F93C0E"/>
    <w:rsid w:val="00F94FA8"/>
    <w:rsid w:val="00F9629C"/>
    <w:rsid w:val="00F96D32"/>
    <w:rsid w:val="00FA0BBA"/>
    <w:rsid w:val="00FA192A"/>
    <w:rsid w:val="00FA199A"/>
    <w:rsid w:val="00FA321B"/>
    <w:rsid w:val="00FA540F"/>
    <w:rsid w:val="00FA6851"/>
    <w:rsid w:val="00FA685E"/>
    <w:rsid w:val="00FA74D7"/>
    <w:rsid w:val="00FA765A"/>
    <w:rsid w:val="00FB12C3"/>
    <w:rsid w:val="00FB1936"/>
    <w:rsid w:val="00FB1E37"/>
    <w:rsid w:val="00FB2A1E"/>
    <w:rsid w:val="00FB3EE5"/>
    <w:rsid w:val="00FB402C"/>
    <w:rsid w:val="00FB4A28"/>
    <w:rsid w:val="00FB57D5"/>
    <w:rsid w:val="00FB64F4"/>
    <w:rsid w:val="00FB7AEF"/>
    <w:rsid w:val="00FC115F"/>
    <w:rsid w:val="00FC125F"/>
    <w:rsid w:val="00FC217E"/>
    <w:rsid w:val="00FC2957"/>
    <w:rsid w:val="00FC4F2F"/>
    <w:rsid w:val="00FC59E1"/>
    <w:rsid w:val="00FC6335"/>
    <w:rsid w:val="00FC639A"/>
    <w:rsid w:val="00FC6AA7"/>
    <w:rsid w:val="00FD0B27"/>
    <w:rsid w:val="00FD1AE4"/>
    <w:rsid w:val="00FD1BD3"/>
    <w:rsid w:val="00FD2074"/>
    <w:rsid w:val="00FD2733"/>
    <w:rsid w:val="00FD296D"/>
    <w:rsid w:val="00FD45CB"/>
    <w:rsid w:val="00FD6CF3"/>
    <w:rsid w:val="00FD6D42"/>
    <w:rsid w:val="00FD7F61"/>
    <w:rsid w:val="00FE01EB"/>
    <w:rsid w:val="00FE1CD5"/>
    <w:rsid w:val="00FE3074"/>
    <w:rsid w:val="00FE385B"/>
    <w:rsid w:val="00FE3FC9"/>
    <w:rsid w:val="00FE6622"/>
    <w:rsid w:val="00FE754C"/>
    <w:rsid w:val="00FE7951"/>
    <w:rsid w:val="00FF0663"/>
    <w:rsid w:val="00FF0AB0"/>
    <w:rsid w:val="00FF262C"/>
    <w:rsid w:val="00FF4F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DF112"/>
  <w15:docId w15:val="{B06CA03D-D5D4-48D4-AF90-219CE773C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1CC5"/>
    <w:pPr>
      <w:spacing w:after="0" w:line="360" w:lineRule="auto"/>
      <w:ind w:firstLine="709"/>
      <w:jc w:val="both"/>
    </w:pPr>
    <w:rPr>
      <w:rFonts w:ascii="Arial" w:eastAsia="Times New Roman" w:hAnsi="Arial" w:cs="Times New Roman"/>
      <w:sz w:val="24"/>
      <w:szCs w:val="24"/>
      <w:lang w:eastAsia="pt-BR"/>
    </w:rPr>
  </w:style>
  <w:style w:type="paragraph" w:styleId="Ttulo1">
    <w:name w:val="heading 1"/>
    <w:aliases w:val="Intro-Conc"/>
    <w:basedOn w:val="Normal"/>
    <w:next w:val="Normal"/>
    <w:link w:val="Ttulo1Char"/>
    <w:autoRedefine/>
    <w:uiPriority w:val="9"/>
    <w:qFormat/>
    <w:rsid w:val="004E3E73"/>
    <w:pPr>
      <w:keepNext/>
      <w:numPr>
        <w:numId w:val="4"/>
      </w:numPr>
      <w:spacing w:before="240" w:after="60"/>
      <w:jc w:val="left"/>
      <w:outlineLvl w:val="0"/>
    </w:pPr>
    <w:rPr>
      <w:rFonts w:cs="Arial"/>
      <w:b/>
      <w:bCs/>
      <w:caps/>
      <w:kern w:val="32"/>
      <w:szCs w:val="32"/>
    </w:rPr>
  </w:style>
  <w:style w:type="paragraph" w:styleId="Ttulo2">
    <w:name w:val="heading 2"/>
    <w:aliases w:val="Seção primária"/>
    <w:basedOn w:val="Normal"/>
    <w:next w:val="Normal"/>
    <w:link w:val="Ttulo2Char"/>
    <w:uiPriority w:val="9"/>
    <w:unhideWhenUsed/>
    <w:qFormat/>
    <w:rsid w:val="00462F54"/>
    <w:pPr>
      <w:keepNext/>
      <w:keepLines/>
      <w:numPr>
        <w:ilvl w:val="1"/>
        <w:numId w:val="4"/>
      </w:numPr>
      <w:spacing w:before="40"/>
      <w:jc w:val="left"/>
      <w:outlineLvl w:val="1"/>
    </w:pPr>
    <w:rPr>
      <w:rFonts w:eastAsiaTheme="majorEastAsia" w:cstheme="majorBidi"/>
      <w:b/>
      <w:caps/>
      <w:szCs w:val="26"/>
    </w:rPr>
  </w:style>
  <w:style w:type="paragraph" w:styleId="Ttulo3">
    <w:name w:val="heading 3"/>
    <w:aliases w:val="Seção secundária"/>
    <w:basedOn w:val="Normal"/>
    <w:next w:val="Normal"/>
    <w:link w:val="Ttulo3Char"/>
    <w:uiPriority w:val="9"/>
    <w:unhideWhenUsed/>
    <w:qFormat/>
    <w:rsid w:val="00462F54"/>
    <w:pPr>
      <w:keepNext/>
      <w:keepLines/>
      <w:numPr>
        <w:ilvl w:val="2"/>
        <w:numId w:val="4"/>
      </w:numPr>
      <w:spacing w:before="40"/>
      <w:jc w:val="left"/>
      <w:outlineLvl w:val="2"/>
    </w:pPr>
    <w:rPr>
      <w:rFonts w:eastAsiaTheme="majorEastAsia" w:cstheme="majorBidi"/>
      <w:b/>
    </w:rPr>
  </w:style>
  <w:style w:type="paragraph" w:styleId="Ttulo4">
    <w:name w:val="heading 4"/>
    <w:aliases w:val="Seção terciária"/>
    <w:basedOn w:val="Normal"/>
    <w:next w:val="Normal"/>
    <w:link w:val="Ttulo4Char"/>
    <w:uiPriority w:val="9"/>
    <w:unhideWhenUsed/>
    <w:qFormat/>
    <w:rsid w:val="00901040"/>
    <w:pPr>
      <w:keepNext/>
      <w:keepLines/>
      <w:numPr>
        <w:ilvl w:val="3"/>
        <w:numId w:val="4"/>
      </w:numPr>
      <w:spacing w:before="40"/>
      <w:jc w:val="left"/>
      <w:outlineLvl w:val="3"/>
    </w:pPr>
    <w:rPr>
      <w:rFonts w:eastAsiaTheme="majorEastAsia" w:cstheme="majorBidi"/>
      <w:iCs/>
      <w:u w:val="single"/>
    </w:rPr>
  </w:style>
  <w:style w:type="paragraph" w:styleId="Ttulo5">
    <w:name w:val="heading 5"/>
    <w:aliases w:val="Seção quaternária"/>
    <w:basedOn w:val="Normal"/>
    <w:next w:val="Normal"/>
    <w:link w:val="Ttulo5Char"/>
    <w:uiPriority w:val="9"/>
    <w:unhideWhenUsed/>
    <w:qFormat/>
    <w:rsid w:val="00462F54"/>
    <w:pPr>
      <w:keepNext/>
      <w:keepLines/>
      <w:numPr>
        <w:ilvl w:val="4"/>
        <w:numId w:val="4"/>
      </w:numPr>
      <w:spacing w:before="40"/>
      <w:jc w:val="left"/>
      <w:outlineLvl w:val="4"/>
    </w:pPr>
    <w:rPr>
      <w:rFonts w:eastAsiaTheme="majorEastAsia" w:cstheme="majorBidi"/>
    </w:rPr>
  </w:style>
  <w:style w:type="paragraph" w:styleId="Ttulo6">
    <w:name w:val="heading 6"/>
    <w:aliases w:val="Seção quinária"/>
    <w:basedOn w:val="Ttulo5"/>
    <w:next w:val="Normal"/>
    <w:link w:val="Ttulo6Char"/>
    <w:uiPriority w:val="9"/>
    <w:unhideWhenUsed/>
    <w:rsid w:val="00462F54"/>
    <w:pPr>
      <w:numPr>
        <w:ilvl w:val="5"/>
      </w:numPr>
      <w:outlineLvl w:val="5"/>
    </w:pPr>
  </w:style>
  <w:style w:type="paragraph" w:styleId="Ttulo7">
    <w:name w:val="heading 7"/>
    <w:aliases w:val="Seção sextenária"/>
    <w:basedOn w:val="Ttulo6"/>
    <w:next w:val="Normal"/>
    <w:link w:val="Ttulo7Char"/>
    <w:uiPriority w:val="9"/>
    <w:unhideWhenUsed/>
    <w:qFormat/>
    <w:rsid w:val="00462F54"/>
    <w:pPr>
      <w:numPr>
        <w:ilvl w:val="6"/>
      </w:numPr>
      <w:outlineLvl w:val="6"/>
    </w:pPr>
  </w:style>
  <w:style w:type="paragraph" w:styleId="Ttulo8">
    <w:name w:val="heading 8"/>
    <w:aliases w:val="Seção septenária"/>
    <w:basedOn w:val="Ttulo7"/>
    <w:next w:val="Normal"/>
    <w:link w:val="Ttulo8Char"/>
    <w:uiPriority w:val="9"/>
    <w:unhideWhenUsed/>
    <w:qFormat/>
    <w:rsid w:val="00462F54"/>
    <w:pPr>
      <w:numPr>
        <w:ilvl w:val="7"/>
      </w:numPr>
      <w:outlineLvl w:val="7"/>
    </w:pPr>
  </w:style>
  <w:style w:type="paragraph" w:styleId="Ttulo9">
    <w:name w:val="heading 9"/>
    <w:aliases w:val="Seção octonária"/>
    <w:basedOn w:val="Normal"/>
    <w:next w:val="Normal"/>
    <w:link w:val="Ttulo9Char"/>
    <w:uiPriority w:val="9"/>
    <w:unhideWhenUsed/>
    <w:qFormat/>
    <w:rsid w:val="00462F54"/>
    <w:pPr>
      <w:numPr>
        <w:ilvl w:val="8"/>
        <w:numId w:val="4"/>
      </w:numPr>
      <w:jc w:val="left"/>
      <w:outlineLvl w:val="8"/>
    </w:p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emissivo1">
    <w:name w:val="index 1"/>
    <w:aliases w:val="Sumário ABNT"/>
    <w:basedOn w:val="Normal"/>
    <w:next w:val="Normal"/>
    <w:autoRedefine/>
    <w:uiPriority w:val="99"/>
    <w:semiHidden/>
    <w:qFormat/>
    <w:rsid w:val="00FD0B27"/>
    <w:pPr>
      <w:tabs>
        <w:tab w:val="left" w:pos="1985"/>
        <w:tab w:val="left" w:pos="2127"/>
        <w:tab w:val="left" w:pos="4820"/>
      </w:tabs>
      <w:spacing w:after="120"/>
    </w:pPr>
    <w:rPr>
      <w:rFonts w:cstheme="minorHAnsi"/>
      <w:sz w:val="20"/>
      <w:szCs w:val="18"/>
    </w:rPr>
  </w:style>
  <w:style w:type="paragraph" w:styleId="PargrafodaLista">
    <w:name w:val="List Paragraph"/>
    <w:basedOn w:val="Normal"/>
    <w:uiPriority w:val="34"/>
    <w:qFormat/>
    <w:rsid w:val="00342178"/>
    <w:pPr>
      <w:ind w:left="720"/>
      <w:contextualSpacing/>
    </w:pPr>
  </w:style>
  <w:style w:type="character" w:customStyle="1" w:styleId="Ttulo1Char">
    <w:name w:val="Título 1 Char"/>
    <w:aliases w:val="Intro-Conc Char"/>
    <w:basedOn w:val="Fontepargpadro"/>
    <w:link w:val="Ttulo1"/>
    <w:uiPriority w:val="9"/>
    <w:rsid w:val="004E3E73"/>
    <w:rPr>
      <w:rFonts w:ascii="Arial" w:eastAsia="Times New Roman" w:hAnsi="Arial" w:cs="Arial"/>
      <w:b/>
      <w:bCs/>
      <w:caps/>
      <w:kern w:val="32"/>
      <w:sz w:val="24"/>
      <w:szCs w:val="32"/>
      <w:lang w:eastAsia="pt-BR"/>
    </w:rPr>
  </w:style>
  <w:style w:type="paragraph" w:styleId="Corpodetexto">
    <w:name w:val="Body Text"/>
    <w:basedOn w:val="Normal"/>
    <w:link w:val="CorpodetextoChar"/>
    <w:rsid w:val="00342178"/>
    <w:rPr>
      <w:szCs w:val="20"/>
    </w:rPr>
  </w:style>
  <w:style w:type="character" w:customStyle="1" w:styleId="CorpodetextoChar">
    <w:name w:val="Corpo de texto Char"/>
    <w:basedOn w:val="Fontepargpadro"/>
    <w:link w:val="Corpodetexto"/>
    <w:rsid w:val="00342178"/>
    <w:rPr>
      <w:rFonts w:ascii="Times New Roman" w:eastAsia="Times New Roman" w:hAnsi="Times New Roman" w:cs="Times New Roman"/>
      <w:sz w:val="24"/>
      <w:szCs w:val="20"/>
      <w:lang w:eastAsia="pt-BR"/>
    </w:rPr>
  </w:style>
  <w:style w:type="paragraph" w:styleId="NormalWeb">
    <w:name w:val="Normal (Web)"/>
    <w:basedOn w:val="Normal"/>
    <w:rsid w:val="00342178"/>
    <w:pPr>
      <w:spacing w:before="100" w:beforeAutospacing="1" w:after="100" w:afterAutospacing="1"/>
    </w:pPr>
  </w:style>
  <w:style w:type="paragraph" w:styleId="Legenda">
    <w:name w:val="caption"/>
    <w:next w:val="Normal"/>
    <w:link w:val="LegendaChar"/>
    <w:autoRedefine/>
    <w:uiPriority w:val="35"/>
    <w:unhideWhenUsed/>
    <w:rsid w:val="00367AA4"/>
    <w:pPr>
      <w:keepNext/>
      <w:spacing w:after="200"/>
    </w:pPr>
    <w:rPr>
      <w:rFonts w:ascii="Arial" w:eastAsia="Times New Roman" w:hAnsi="Arial" w:cs="Arial"/>
      <w:iCs/>
      <w:color w:val="000000" w:themeColor="text1"/>
      <w:sz w:val="24"/>
      <w:szCs w:val="18"/>
      <w:lang w:eastAsia="pt-BR"/>
    </w:rPr>
  </w:style>
  <w:style w:type="paragraph" w:styleId="Textodenotaderodap">
    <w:name w:val="footnote text"/>
    <w:basedOn w:val="Normal"/>
    <w:link w:val="TextodenotaderodapChar"/>
    <w:semiHidden/>
    <w:unhideWhenUsed/>
    <w:rsid w:val="004441EC"/>
    <w:rPr>
      <w:sz w:val="20"/>
      <w:szCs w:val="20"/>
    </w:rPr>
  </w:style>
  <w:style w:type="character" w:customStyle="1" w:styleId="TextodenotaderodapChar">
    <w:name w:val="Texto de nota de rodapé Char"/>
    <w:basedOn w:val="Fontepargpadro"/>
    <w:link w:val="Textodenotaderodap"/>
    <w:uiPriority w:val="99"/>
    <w:semiHidden/>
    <w:rsid w:val="004441EC"/>
    <w:rPr>
      <w:rFonts w:ascii="Times New Roman" w:eastAsia="Times New Roman" w:hAnsi="Times New Roman" w:cs="Times New Roman"/>
      <w:sz w:val="20"/>
      <w:szCs w:val="20"/>
      <w:lang w:eastAsia="pt-BR"/>
    </w:rPr>
  </w:style>
  <w:style w:type="character" w:styleId="Refdenotaderodap">
    <w:name w:val="footnote reference"/>
    <w:basedOn w:val="Fontepargpadro"/>
    <w:semiHidden/>
    <w:unhideWhenUsed/>
    <w:rsid w:val="004441EC"/>
    <w:rPr>
      <w:vertAlign w:val="superscript"/>
    </w:rPr>
  </w:style>
  <w:style w:type="table" w:styleId="Tabelacomgrade">
    <w:name w:val="Table Grid"/>
    <w:basedOn w:val="Tabelanormal"/>
    <w:rsid w:val="004441EC"/>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B172F6"/>
    <w:rPr>
      <w:color w:val="0000FF"/>
      <w:u w:val="single"/>
    </w:rPr>
  </w:style>
  <w:style w:type="table" w:customStyle="1" w:styleId="PlainTable31">
    <w:name w:val="Plain Table 31"/>
    <w:basedOn w:val="Tabelanormal"/>
    <w:uiPriority w:val="43"/>
    <w:rsid w:val="00B66A0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elanormal"/>
    <w:uiPriority w:val="40"/>
    <w:rsid w:val="00D53AA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elanormal"/>
    <w:uiPriority w:val="41"/>
    <w:rsid w:val="00D53AA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notadefim">
    <w:name w:val="endnote text"/>
    <w:basedOn w:val="Normal"/>
    <w:link w:val="TextodenotadefimChar"/>
    <w:uiPriority w:val="99"/>
    <w:semiHidden/>
    <w:unhideWhenUsed/>
    <w:rsid w:val="00293641"/>
    <w:rPr>
      <w:sz w:val="20"/>
      <w:szCs w:val="20"/>
    </w:rPr>
  </w:style>
  <w:style w:type="character" w:customStyle="1" w:styleId="TextodenotadefimChar">
    <w:name w:val="Texto de nota de fim Char"/>
    <w:basedOn w:val="Fontepargpadro"/>
    <w:link w:val="Textodenotadefim"/>
    <w:uiPriority w:val="99"/>
    <w:semiHidden/>
    <w:rsid w:val="00293641"/>
    <w:rPr>
      <w:rFonts w:ascii="Times New Roman" w:eastAsia="Times New Roman" w:hAnsi="Times New Roman" w:cs="Times New Roman"/>
      <w:sz w:val="20"/>
      <w:szCs w:val="20"/>
      <w:lang w:eastAsia="pt-BR"/>
    </w:rPr>
  </w:style>
  <w:style w:type="character" w:styleId="Refdenotadefim">
    <w:name w:val="endnote reference"/>
    <w:basedOn w:val="Fontepargpadro"/>
    <w:uiPriority w:val="99"/>
    <w:semiHidden/>
    <w:unhideWhenUsed/>
    <w:rsid w:val="00293641"/>
    <w:rPr>
      <w:vertAlign w:val="superscript"/>
    </w:rPr>
  </w:style>
  <w:style w:type="paragraph" w:styleId="ndicedeilustraes">
    <w:name w:val="table of figures"/>
    <w:basedOn w:val="Normal"/>
    <w:next w:val="Normal"/>
    <w:autoRedefine/>
    <w:uiPriority w:val="99"/>
    <w:unhideWhenUsed/>
    <w:qFormat/>
    <w:rsid w:val="00DF2F94"/>
    <w:pPr>
      <w:tabs>
        <w:tab w:val="right" w:leader="dot" w:pos="9061"/>
      </w:tabs>
      <w:ind w:firstLine="0"/>
      <w:jc w:val="left"/>
    </w:pPr>
    <w:rPr>
      <w:b/>
      <w:noProof/>
      <w:color w:val="000000" w:themeColor="text1"/>
    </w:rPr>
  </w:style>
  <w:style w:type="paragraph" w:styleId="Pr-formataoHTML">
    <w:name w:val="HTML Preformatted"/>
    <w:basedOn w:val="Normal"/>
    <w:link w:val="Pr-formataoHTMLChar"/>
    <w:uiPriority w:val="99"/>
    <w:unhideWhenUsed/>
    <w:rsid w:val="00266C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266CA1"/>
    <w:rPr>
      <w:rFonts w:ascii="Courier New" w:eastAsia="Times New Roman" w:hAnsi="Courier New" w:cs="Courier New"/>
      <w:sz w:val="20"/>
      <w:szCs w:val="20"/>
      <w:lang w:eastAsia="pt-BR"/>
    </w:rPr>
  </w:style>
  <w:style w:type="character" w:customStyle="1" w:styleId="keyword2">
    <w:name w:val="keyword2"/>
    <w:basedOn w:val="Fontepargpadro"/>
    <w:rsid w:val="001974D2"/>
    <w:rPr>
      <w:b/>
      <w:bCs/>
      <w:color w:val="006699"/>
      <w:bdr w:val="none" w:sz="0" w:space="0" w:color="auto" w:frame="1"/>
    </w:rPr>
  </w:style>
  <w:style w:type="character" w:customStyle="1" w:styleId="string2">
    <w:name w:val="string2"/>
    <w:basedOn w:val="Fontepargpadro"/>
    <w:rsid w:val="001974D2"/>
    <w:rPr>
      <w:color w:val="0000FF"/>
      <w:bdr w:val="none" w:sz="0" w:space="0" w:color="auto" w:frame="1"/>
    </w:rPr>
  </w:style>
  <w:style w:type="paragraph" w:styleId="Cabealho">
    <w:name w:val="header"/>
    <w:basedOn w:val="Normal"/>
    <w:link w:val="CabealhoChar"/>
    <w:uiPriority w:val="99"/>
    <w:unhideWhenUsed/>
    <w:rsid w:val="0085289A"/>
    <w:pPr>
      <w:tabs>
        <w:tab w:val="center" w:pos="4252"/>
        <w:tab w:val="right" w:pos="8504"/>
      </w:tabs>
      <w:jc w:val="right"/>
    </w:pPr>
    <w:rPr>
      <w:sz w:val="20"/>
    </w:rPr>
  </w:style>
  <w:style w:type="character" w:customStyle="1" w:styleId="CabealhoChar">
    <w:name w:val="Cabeçalho Char"/>
    <w:basedOn w:val="Fontepargpadro"/>
    <w:link w:val="Cabealho"/>
    <w:uiPriority w:val="99"/>
    <w:rsid w:val="0085289A"/>
    <w:rPr>
      <w:rFonts w:ascii="Times New Roman" w:eastAsia="Times New Roman" w:hAnsi="Times New Roman" w:cs="Times New Roman"/>
      <w:sz w:val="20"/>
      <w:szCs w:val="24"/>
      <w:lang w:eastAsia="pt-BR"/>
    </w:rPr>
  </w:style>
  <w:style w:type="paragraph" w:styleId="Rodap">
    <w:name w:val="footer"/>
    <w:basedOn w:val="Normal"/>
    <w:link w:val="RodapChar"/>
    <w:uiPriority w:val="99"/>
    <w:unhideWhenUsed/>
    <w:rsid w:val="0085289A"/>
    <w:pPr>
      <w:tabs>
        <w:tab w:val="center" w:pos="4252"/>
        <w:tab w:val="right" w:pos="8504"/>
      </w:tabs>
      <w:jc w:val="right"/>
    </w:pPr>
    <w:rPr>
      <w:sz w:val="20"/>
    </w:rPr>
  </w:style>
  <w:style w:type="character" w:customStyle="1" w:styleId="RodapChar">
    <w:name w:val="Rodapé Char"/>
    <w:basedOn w:val="Fontepargpadro"/>
    <w:link w:val="Rodap"/>
    <w:uiPriority w:val="99"/>
    <w:rsid w:val="0085289A"/>
    <w:rPr>
      <w:rFonts w:ascii="Times New Roman" w:eastAsia="Times New Roman" w:hAnsi="Times New Roman" w:cs="Times New Roman"/>
      <w:sz w:val="20"/>
      <w:szCs w:val="24"/>
      <w:lang w:eastAsia="pt-BR"/>
    </w:rPr>
  </w:style>
  <w:style w:type="paragraph" w:styleId="Remissivo2">
    <w:name w:val="index 2"/>
    <w:basedOn w:val="Normal"/>
    <w:next w:val="Normal"/>
    <w:autoRedefine/>
    <w:uiPriority w:val="99"/>
    <w:semiHidden/>
    <w:unhideWhenUsed/>
    <w:rsid w:val="00931AB9"/>
    <w:pPr>
      <w:ind w:left="480" w:hanging="240"/>
    </w:pPr>
  </w:style>
  <w:style w:type="paragraph" w:styleId="Remissivo3">
    <w:name w:val="index 3"/>
    <w:basedOn w:val="Normal"/>
    <w:next w:val="Normal"/>
    <w:autoRedefine/>
    <w:uiPriority w:val="99"/>
    <w:semiHidden/>
    <w:unhideWhenUsed/>
    <w:rsid w:val="00DB2A3B"/>
    <w:pPr>
      <w:ind w:left="720" w:hanging="240"/>
    </w:pPr>
  </w:style>
  <w:style w:type="paragraph" w:styleId="CabealhodoSumrio">
    <w:name w:val="TOC Heading"/>
    <w:basedOn w:val="Ttulo1"/>
    <w:next w:val="Normal"/>
    <w:uiPriority w:val="39"/>
    <w:unhideWhenUsed/>
    <w:rsid w:val="004E7969"/>
    <w:pPr>
      <w:keepLines/>
      <w:spacing w:after="0" w:line="259" w:lineRule="auto"/>
      <w:outlineLvl w:val="9"/>
    </w:pPr>
    <w:rPr>
      <w:rFonts w:asciiTheme="majorHAnsi" w:eastAsiaTheme="majorEastAsia" w:hAnsiTheme="majorHAnsi" w:cstheme="majorBidi"/>
      <w:b w:val="0"/>
      <w:bCs w:val="0"/>
      <w:color w:val="2E74B5" w:themeColor="accent1" w:themeShade="BF"/>
      <w:kern w:val="0"/>
      <w:sz w:val="32"/>
      <w:lang w:val="en-US" w:eastAsia="en-US"/>
    </w:rPr>
  </w:style>
  <w:style w:type="paragraph" w:styleId="Sumrio1">
    <w:name w:val="toc 1"/>
    <w:aliases w:val="Sumário título"/>
    <w:basedOn w:val="Normal"/>
    <w:next w:val="Normal"/>
    <w:autoRedefine/>
    <w:uiPriority w:val="39"/>
    <w:unhideWhenUsed/>
    <w:qFormat/>
    <w:rsid w:val="00C6511C"/>
    <w:pPr>
      <w:tabs>
        <w:tab w:val="right" w:leader="dot" w:pos="9061"/>
      </w:tabs>
      <w:spacing w:after="100"/>
      <w:jc w:val="center"/>
    </w:pPr>
    <w:rPr>
      <w:b/>
      <w:caps/>
    </w:rPr>
  </w:style>
  <w:style w:type="character" w:customStyle="1" w:styleId="Ttulo2Char">
    <w:name w:val="Título 2 Char"/>
    <w:aliases w:val="Seção primária Char"/>
    <w:basedOn w:val="Fontepargpadro"/>
    <w:link w:val="Ttulo2"/>
    <w:uiPriority w:val="9"/>
    <w:rsid w:val="001A52A7"/>
    <w:rPr>
      <w:rFonts w:ascii="Arial" w:eastAsiaTheme="majorEastAsia" w:hAnsi="Arial" w:cstheme="majorBidi"/>
      <w:b/>
      <w:caps/>
      <w:sz w:val="24"/>
      <w:szCs w:val="26"/>
      <w:lang w:eastAsia="pt-BR"/>
    </w:rPr>
  </w:style>
  <w:style w:type="paragraph" w:styleId="Sumrio2">
    <w:name w:val="toc 2"/>
    <w:aliases w:val="toc 1"/>
    <w:basedOn w:val="Normal"/>
    <w:next w:val="Normal"/>
    <w:autoRedefine/>
    <w:uiPriority w:val="39"/>
    <w:unhideWhenUsed/>
    <w:qFormat/>
    <w:rsid w:val="000A159D"/>
    <w:pPr>
      <w:tabs>
        <w:tab w:val="left" w:pos="880"/>
        <w:tab w:val="right" w:leader="dot" w:pos="9061"/>
      </w:tabs>
      <w:spacing w:after="100"/>
    </w:pPr>
    <w:rPr>
      <w:b/>
      <w:caps/>
    </w:rPr>
  </w:style>
  <w:style w:type="paragraph" w:styleId="Textodebalo">
    <w:name w:val="Balloon Text"/>
    <w:basedOn w:val="Normal"/>
    <w:link w:val="TextodebaloChar"/>
    <w:uiPriority w:val="99"/>
    <w:semiHidden/>
    <w:unhideWhenUsed/>
    <w:rsid w:val="00101C1C"/>
    <w:rPr>
      <w:rFonts w:ascii="Segoe UI" w:hAnsi="Segoe UI" w:cs="Segoe UI"/>
      <w:sz w:val="18"/>
      <w:szCs w:val="18"/>
    </w:rPr>
  </w:style>
  <w:style w:type="character" w:customStyle="1" w:styleId="TextodebaloChar">
    <w:name w:val="Texto de balão Char"/>
    <w:basedOn w:val="Fontepargpadro"/>
    <w:link w:val="Textodebalo"/>
    <w:uiPriority w:val="99"/>
    <w:semiHidden/>
    <w:rsid w:val="00101C1C"/>
    <w:rPr>
      <w:rFonts w:ascii="Segoe UI" w:eastAsia="Times New Roman" w:hAnsi="Segoe UI" w:cs="Segoe UI"/>
      <w:sz w:val="18"/>
      <w:szCs w:val="18"/>
      <w:lang w:eastAsia="pt-BR"/>
    </w:rPr>
  </w:style>
  <w:style w:type="character" w:customStyle="1" w:styleId="Ttulo3Char">
    <w:name w:val="Título 3 Char"/>
    <w:aliases w:val="Seção secundária Char"/>
    <w:basedOn w:val="Fontepargpadro"/>
    <w:link w:val="Ttulo3"/>
    <w:uiPriority w:val="9"/>
    <w:rsid w:val="001A52A7"/>
    <w:rPr>
      <w:rFonts w:ascii="Arial" w:eastAsiaTheme="majorEastAsia" w:hAnsi="Arial" w:cstheme="majorBidi"/>
      <w:b/>
      <w:sz w:val="24"/>
      <w:szCs w:val="24"/>
      <w:lang w:eastAsia="pt-BR"/>
    </w:rPr>
  </w:style>
  <w:style w:type="numbering" w:customStyle="1" w:styleId="ABNT">
    <w:name w:val="ABNT"/>
    <w:uiPriority w:val="99"/>
    <w:rsid w:val="00462F54"/>
    <w:pPr>
      <w:numPr>
        <w:numId w:val="1"/>
      </w:numPr>
    </w:pPr>
  </w:style>
  <w:style w:type="paragraph" w:styleId="SemEspaamento">
    <w:name w:val="No Spacing"/>
    <w:uiPriority w:val="1"/>
    <w:rsid w:val="00600233"/>
    <w:pPr>
      <w:spacing w:after="0" w:line="240" w:lineRule="auto"/>
    </w:pPr>
    <w:rPr>
      <w:rFonts w:ascii="Times New Roman" w:eastAsia="Times New Roman" w:hAnsi="Times New Roman" w:cs="Times New Roman"/>
      <w:sz w:val="24"/>
      <w:szCs w:val="24"/>
      <w:lang w:eastAsia="pt-BR"/>
    </w:rPr>
  </w:style>
  <w:style w:type="paragraph" w:styleId="Sumrio3">
    <w:name w:val="toc 3"/>
    <w:aliases w:val="toc 2"/>
    <w:basedOn w:val="Normal"/>
    <w:next w:val="Normal"/>
    <w:autoRedefine/>
    <w:uiPriority w:val="39"/>
    <w:unhideWhenUsed/>
    <w:qFormat/>
    <w:rsid w:val="000A159D"/>
    <w:pPr>
      <w:tabs>
        <w:tab w:val="right" w:leader="dot" w:pos="9061"/>
      </w:tabs>
      <w:spacing w:after="100"/>
    </w:pPr>
    <w:rPr>
      <w:b/>
      <w:noProof/>
    </w:rPr>
  </w:style>
  <w:style w:type="character" w:customStyle="1" w:styleId="Ttulo4Char">
    <w:name w:val="Título 4 Char"/>
    <w:aliases w:val="Seção terciária Char"/>
    <w:basedOn w:val="Fontepargpadro"/>
    <w:link w:val="Ttulo4"/>
    <w:uiPriority w:val="9"/>
    <w:rsid w:val="00901040"/>
    <w:rPr>
      <w:rFonts w:ascii="Arial" w:eastAsiaTheme="majorEastAsia" w:hAnsi="Arial" w:cstheme="majorBidi"/>
      <w:iCs/>
      <w:sz w:val="24"/>
      <w:szCs w:val="24"/>
      <w:u w:val="single"/>
      <w:lang w:eastAsia="pt-BR"/>
    </w:rPr>
  </w:style>
  <w:style w:type="paragraph" w:styleId="Sumrio4">
    <w:name w:val="toc 4"/>
    <w:aliases w:val="toc 3"/>
    <w:basedOn w:val="Normal"/>
    <w:next w:val="Normal"/>
    <w:autoRedefine/>
    <w:uiPriority w:val="39"/>
    <w:unhideWhenUsed/>
    <w:qFormat/>
    <w:rsid w:val="000A159D"/>
    <w:pPr>
      <w:spacing w:after="100"/>
    </w:pPr>
    <w:rPr>
      <w:u w:val="words"/>
    </w:rPr>
  </w:style>
  <w:style w:type="character" w:styleId="HiperlinkVisitado">
    <w:name w:val="FollowedHyperlink"/>
    <w:basedOn w:val="Fontepargpadro"/>
    <w:uiPriority w:val="99"/>
    <w:semiHidden/>
    <w:unhideWhenUsed/>
    <w:rsid w:val="005E22DA"/>
    <w:rPr>
      <w:color w:val="954F72" w:themeColor="followedHyperlink"/>
      <w:u w:val="single"/>
    </w:rPr>
  </w:style>
  <w:style w:type="character" w:styleId="TextodoEspaoReservado">
    <w:name w:val="Placeholder Text"/>
    <w:basedOn w:val="Fontepargpadro"/>
    <w:uiPriority w:val="99"/>
    <w:semiHidden/>
    <w:rsid w:val="00B61C8E"/>
    <w:rPr>
      <w:color w:val="808080"/>
    </w:rPr>
  </w:style>
  <w:style w:type="character" w:customStyle="1" w:styleId="Ttulo5Char">
    <w:name w:val="Título 5 Char"/>
    <w:aliases w:val="Seção quaternária Char"/>
    <w:basedOn w:val="Fontepargpadro"/>
    <w:link w:val="Ttulo5"/>
    <w:uiPriority w:val="9"/>
    <w:rsid w:val="001A52A7"/>
    <w:rPr>
      <w:rFonts w:ascii="Arial" w:eastAsiaTheme="majorEastAsia" w:hAnsi="Arial" w:cstheme="majorBidi"/>
      <w:sz w:val="24"/>
      <w:szCs w:val="24"/>
      <w:lang w:eastAsia="pt-BR"/>
    </w:rPr>
  </w:style>
  <w:style w:type="paragraph" w:styleId="Sumrio5">
    <w:name w:val="toc 5"/>
    <w:aliases w:val="toc 4"/>
    <w:basedOn w:val="Normal"/>
    <w:next w:val="Normal"/>
    <w:autoRedefine/>
    <w:uiPriority w:val="39"/>
    <w:unhideWhenUsed/>
    <w:rsid w:val="00F108A6"/>
  </w:style>
  <w:style w:type="numbering" w:customStyle="1" w:styleId="Style1">
    <w:name w:val="Style1"/>
    <w:uiPriority w:val="99"/>
    <w:rsid w:val="00FF0663"/>
    <w:pPr>
      <w:numPr>
        <w:numId w:val="2"/>
      </w:numPr>
    </w:pPr>
  </w:style>
  <w:style w:type="numbering" w:customStyle="1" w:styleId="Style2">
    <w:name w:val="Style2"/>
    <w:uiPriority w:val="99"/>
    <w:rsid w:val="00FF0663"/>
    <w:pPr>
      <w:numPr>
        <w:numId w:val="3"/>
      </w:numPr>
    </w:pPr>
  </w:style>
  <w:style w:type="character" w:customStyle="1" w:styleId="Ttulo6Char">
    <w:name w:val="Título 6 Char"/>
    <w:aliases w:val="Seção quinária Char"/>
    <w:basedOn w:val="Fontepargpadro"/>
    <w:link w:val="Ttulo6"/>
    <w:uiPriority w:val="9"/>
    <w:rsid w:val="001A52A7"/>
    <w:rPr>
      <w:rFonts w:ascii="Arial" w:eastAsiaTheme="majorEastAsia" w:hAnsi="Arial" w:cstheme="majorBidi"/>
      <w:sz w:val="24"/>
      <w:szCs w:val="24"/>
      <w:lang w:eastAsia="pt-BR"/>
    </w:rPr>
  </w:style>
  <w:style w:type="character" w:customStyle="1" w:styleId="Ttulo7Char">
    <w:name w:val="Título 7 Char"/>
    <w:aliases w:val="Seção sextenária Char"/>
    <w:basedOn w:val="Fontepargpadro"/>
    <w:link w:val="Ttulo7"/>
    <w:uiPriority w:val="9"/>
    <w:rsid w:val="001A52A7"/>
    <w:rPr>
      <w:rFonts w:ascii="Arial" w:eastAsiaTheme="majorEastAsia" w:hAnsi="Arial" w:cstheme="majorBidi"/>
      <w:sz w:val="24"/>
      <w:szCs w:val="24"/>
      <w:lang w:eastAsia="pt-BR"/>
    </w:rPr>
  </w:style>
  <w:style w:type="character" w:customStyle="1" w:styleId="Ttulo8Char">
    <w:name w:val="Título 8 Char"/>
    <w:aliases w:val="Seção septenária Char"/>
    <w:basedOn w:val="Fontepargpadro"/>
    <w:link w:val="Ttulo8"/>
    <w:uiPriority w:val="9"/>
    <w:rsid w:val="001A52A7"/>
    <w:rPr>
      <w:rFonts w:ascii="Arial" w:eastAsiaTheme="majorEastAsia" w:hAnsi="Arial" w:cstheme="majorBidi"/>
      <w:sz w:val="24"/>
      <w:szCs w:val="24"/>
      <w:lang w:eastAsia="pt-BR"/>
    </w:rPr>
  </w:style>
  <w:style w:type="character" w:customStyle="1" w:styleId="Ttulo9Char">
    <w:name w:val="Título 9 Char"/>
    <w:aliases w:val="Seção octonária Char"/>
    <w:basedOn w:val="Fontepargpadro"/>
    <w:link w:val="Ttulo9"/>
    <w:uiPriority w:val="9"/>
    <w:rsid w:val="001A52A7"/>
    <w:rPr>
      <w:rFonts w:ascii="Arial" w:eastAsia="Times New Roman" w:hAnsi="Arial" w:cs="Times New Roman"/>
      <w:sz w:val="24"/>
      <w:szCs w:val="24"/>
      <w:lang w:eastAsia="pt-BR"/>
    </w:rPr>
  </w:style>
  <w:style w:type="paragraph" w:styleId="Sumrio6">
    <w:name w:val="toc 6"/>
    <w:basedOn w:val="Normal"/>
    <w:next w:val="Normal"/>
    <w:autoRedefine/>
    <w:uiPriority w:val="39"/>
    <w:unhideWhenUsed/>
    <w:rsid w:val="00BA7C67"/>
    <w:pPr>
      <w:spacing w:after="100"/>
    </w:pPr>
  </w:style>
  <w:style w:type="paragraph" w:styleId="Sumrio7">
    <w:name w:val="toc 7"/>
    <w:basedOn w:val="Normal"/>
    <w:next w:val="Normal"/>
    <w:autoRedefine/>
    <w:uiPriority w:val="39"/>
    <w:unhideWhenUsed/>
    <w:rsid w:val="008F0DC0"/>
    <w:pPr>
      <w:spacing w:after="100"/>
    </w:pPr>
  </w:style>
  <w:style w:type="paragraph" w:styleId="Sumrio8">
    <w:name w:val="toc 8"/>
    <w:basedOn w:val="Normal"/>
    <w:next w:val="Normal"/>
    <w:autoRedefine/>
    <w:uiPriority w:val="39"/>
    <w:unhideWhenUsed/>
    <w:rsid w:val="008F0DC0"/>
    <w:pPr>
      <w:spacing w:after="100"/>
    </w:pPr>
  </w:style>
  <w:style w:type="paragraph" w:styleId="Sumrio9">
    <w:name w:val="toc 9"/>
    <w:basedOn w:val="Normal"/>
    <w:next w:val="Normal"/>
    <w:autoRedefine/>
    <w:uiPriority w:val="39"/>
    <w:unhideWhenUsed/>
    <w:rsid w:val="008F0DC0"/>
    <w:pPr>
      <w:spacing w:after="100"/>
    </w:pPr>
  </w:style>
  <w:style w:type="paragraph" w:customStyle="1" w:styleId="CitaoDiretaLonga">
    <w:name w:val="Citação Direta Longa"/>
    <w:basedOn w:val="Normal"/>
    <w:link w:val="CitaoDiretaLongaChar"/>
    <w:qFormat/>
    <w:rsid w:val="00E019D4"/>
    <w:pPr>
      <w:spacing w:line="240" w:lineRule="auto"/>
      <w:ind w:left="2268" w:firstLine="0"/>
    </w:pPr>
    <w:rPr>
      <w:sz w:val="20"/>
    </w:rPr>
  </w:style>
  <w:style w:type="character" w:customStyle="1" w:styleId="CitaoDiretaLongaChar">
    <w:name w:val="Citação Direta Longa Char"/>
    <w:basedOn w:val="Fontepargpadro"/>
    <w:link w:val="CitaoDiretaLonga"/>
    <w:rsid w:val="00E019D4"/>
    <w:rPr>
      <w:rFonts w:ascii="Times New Roman" w:eastAsia="Times New Roman" w:hAnsi="Times New Roman" w:cs="Times New Roman"/>
      <w:sz w:val="20"/>
      <w:szCs w:val="24"/>
      <w:lang w:eastAsia="pt-BR"/>
    </w:rPr>
  </w:style>
  <w:style w:type="paragraph" w:styleId="Bibliografia">
    <w:name w:val="Bibliography"/>
    <w:aliases w:val="REFERÊNCIAS"/>
    <w:basedOn w:val="SemEspaamento"/>
    <w:next w:val="Normal"/>
    <w:uiPriority w:val="37"/>
    <w:unhideWhenUsed/>
    <w:rsid w:val="008E0944"/>
  </w:style>
  <w:style w:type="paragraph" w:styleId="Ttulodendicedeautoridades">
    <w:name w:val="toa heading"/>
    <w:basedOn w:val="Normal"/>
    <w:next w:val="Normal"/>
    <w:uiPriority w:val="99"/>
    <w:semiHidden/>
    <w:unhideWhenUsed/>
    <w:rsid w:val="002B6BBB"/>
    <w:pPr>
      <w:spacing w:before="120"/>
    </w:pPr>
    <w:rPr>
      <w:rFonts w:asciiTheme="majorHAnsi" w:eastAsiaTheme="majorEastAsia" w:hAnsiTheme="majorHAnsi" w:cstheme="majorBidi"/>
      <w:b/>
      <w:bCs/>
    </w:rPr>
  </w:style>
  <w:style w:type="character" w:styleId="Refdecomentrio">
    <w:name w:val="annotation reference"/>
    <w:basedOn w:val="Fontepargpadro"/>
    <w:uiPriority w:val="99"/>
    <w:semiHidden/>
    <w:unhideWhenUsed/>
    <w:rsid w:val="00C107D0"/>
    <w:rPr>
      <w:sz w:val="16"/>
      <w:szCs w:val="16"/>
    </w:rPr>
  </w:style>
  <w:style w:type="paragraph" w:styleId="Textodecomentrio">
    <w:name w:val="annotation text"/>
    <w:basedOn w:val="Normal"/>
    <w:link w:val="TextodecomentrioChar"/>
    <w:uiPriority w:val="99"/>
    <w:semiHidden/>
    <w:unhideWhenUsed/>
    <w:rsid w:val="00C107D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107D0"/>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C107D0"/>
    <w:rPr>
      <w:b/>
      <w:bCs/>
    </w:rPr>
  </w:style>
  <w:style w:type="character" w:customStyle="1" w:styleId="AssuntodocomentrioChar">
    <w:name w:val="Assunto do comentário Char"/>
    <w:basedOn w:val="TextodecomentrioChar"/>
    <w:link w:val="Assuntodocomentrio"/>
    <w:uiPriority w:val="99"/>
    <w:semiHidden/>
    <w:rsid w:val="00C107D0"/>
    <w:rPr>
      <w:rFonts w:ascii="Times New Roman" w:eastAsia="Times New Roman" w:hAnsi="Times New Roman" w:cs="Times New Roman"/>
      <w:b/>
      <w:bCs/>
      <w:sz w:val="20"/>
      <w:szCs w:val="20"/>
      <w:lang w:eastAsia="pt-BR"/>
    </w:rPr>
  </w:style>
  <w:style w:type="paragraph" w:styleId="Reviso">
    <w:name w:val="Revision"/>
    <w:hidden/>
    <w:uiPriority w:val="99"/>
    <w:semiHidden/>
    <w:rsid w:val="00FE1CD5"/>
    <w:pPr>
      <w:spacing w:after="0" w:line="240" w:lineRule="auto"/>
    </w:pPr>
    <w:rPr>
      <w:rFonts w:ascii="Times New Roman" w:eastAsia="Times New Roman" w:hAnsi="Times New Roman" w:cs="Times New Roman"/>
      <w:sz w:val="24"/>
      <w:szCs w:val="24"/>
      <w:lang w:eastAsia="pt-BR"/>
    </w:rPr>
  </w:style>
  <w:style w:type="table" w:styleId="TabeladeGrade1Clara-nfase1">
    <w:name w:val="Grid Table 1 Light Accent 1"/>
    <w:basedOn w:val="Tabelanormal"/>
    <w:uiPriority w:val="46"/>
    <w:rsid w:val="00892A20"/>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LegendaEQ">
    <w:name w:val="LegendaEQ"/>
    <w:basedOn w:val="Legenda"/>
    <w:next w:val="Normal"/>
    <w:link w:val="LegendaEQChar"/>
    <w:qFormat/>
    <w:rsid w:val="002C4B70"/>
    <w:pPr>
      <w:jc w:val="right"/>
    </w:pPr>
    <w:rPr>
      <w:bCs/>
    </w:rPr>
  </w:style>
  <w:style w:type="table" w:styleId="TabeladeGrade6Colorida">
    <w:name w:val="Grid Table 6 Colorful"/>
    <w:basedOn w:val="Tabelanormal"/>
    <w:uiPriority w:val="51"/>
    <w:rsid w:val="001D184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egendaChar">
    <w:name w:val="Legenda Char"/>
    <w:basedOn w:val="Fontepargpadro"/>
    <w:link w:val="Legenda"/>
    <w:uiPriority w:val="35"/>
    <w:rsid w:val="00367AA4"/>
    <w:rPr>
      <w:rFonts w:ascii="Arial" w:eastAsia="Times New Roman" w:hAnsi="Arial" w:cs="Arial"/>
      <w:iCs/>
      <w:color w:val="000000" w:themeColor="text1"/>
      <w:sz w:val="24"/>
      <w:szCs w:val="18"/>
      <w:lang w:eastAsia="pt-BR"/>
    </w:rPr>
  </w:style>
  <w:style w:type="character" w:customStyle="1" w:styleId="LegendaEQChar">
    <w:name w:val="LegendaEQ Char"/>
    <w:basedOn w:val="LegendaChar"/>
    <w:link w:val="LegendaEQ"/>
    <w:rsid w:val="002C4B70"/>
    <w:rPr>
      <w:rFonts w:ascii="Arial" w:eastAsia="Times New Roman" w:hAnsi="Arial" w:cs="Arial"/>
      <w:bCs/>
      <w:iCs/>
      <w:color w:val="000000" w:themeColor="text1"/>
      <w:sz w:val="24"/>
      <w:szCs w:val="18"/>
      <w:lang w:eastAsia="pt-BR"/>
    </w:rPr>
  </w:style>
  <w:style w:type="table" w:styleId="TabeladeGrade5Escura">
    <w:name w:val="Grid Table 5 Dark"/>
    <w:basedOn w:val="Tabelanormal"/>
    <w:uiPriority w:val="50"/>
    <w:rsid w:val="001D184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eladeGrade5Escura-nfase3">
    <w:name w:val="Grid Table 5 Dark Accent 3"/>
    <w:basedOn w:val="Tabelanormal"/>
    <w:uiPriority w:val="50"/>
    <w:rsid w:val="001D184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MenoPendente">
    <w:name w:val="Unresolved Mention"/>
    <w:basedOn w:val="Fontepargpadro"/>
    <w:uiPriority w:val="99"/>
    <w:semiHidden/>
    <w:unhideWhenUsed/>
    <w:rsid w:val="009522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2974">
      <w:bodyDiv w:val="1"/>
      <w:marLeft w:val="0"/>
      <w:marRight w:val="0"/>
      <w:marTop w:val="0"/>
      <w:marBottom w:val="0"/>
      <w:divBdr>
        <w:top w:val="none" w:sz="0" w:space="0" w:color="auto"/>
        <w:left w:val="none" w:sz="0" w:space="0" w:color="auto"/>
        <w:bottom w:val="none" w:sz="0" w:space="0" w:color="auto"/>
        <w:right w:val="none" w:sz="0" w:space="0" w:color="auto"/>
      </w:divBdr>
    </w:div>
    <w:div w:id="9140384">
      <w:bodyDiv w:val="1"/>
      <w:marLeft w:val="0"/>
      <w:marRight w:val="0"/>
      <w:marTop w:val="0"/>
      <w:marBottom w:val="0"/>
      <w:divBdr>
        <w:top w:val="none" w:sz="0" w:space="0" w:color="auto"/>
        <w:left w:val="none" w:sz="0" w:space="0" w:color="auto"/>
        <w:bottom w:val="none" w:sz="0" w:space="0" w:color="auto"/>
        <w:right w:val="none" w:sz="0" w:space="0" w:color="auto"/>
      </w:divBdr>
    </w:div>
    <w:div w:id="9532248">
      <w:bodyDiv w:val="1"/>
      <w:marLeft w:val="0"/>
      <w:marRight w:val="0"/>
      <w:marTop w:val="0"/>
      <w:marBottom w:val="0"/>
      <w:divBdr>
        <w:top w:val="none" w:sz="0" w:space="0" w:color="auto"/>
        <w:left w:val="none" w:sz="0" w:space="0" w:color="auto"/>
        <w:bottom w:val="none" w:sz="0" w:space="0" w:color="auto"/>
        <w:right w:val="none" w:sz="0" w:space="0" w:color="auto"/>
      </w:divBdr>
    </w:div>
    <w:div w:id="13264125">
      <w:bodyDiv w:val="1"/>
      <w:marLeft w:val="0"/>
      <w:marRight w:val="0"/>
      <w:marTop w:val="0"/>
      <w:marBottom w:val="0"/>
      <w:divBdr>
        <w:top w:val="none" w:sz="0" w:space="0" w:color="auto"/>
        <w:left w:val="none" w:sz="0" w:space="0" w:color="auto"/>
        <w:bottom w:val="none" w:sz="0" w:space="0" w:color="auto"/>
        <w:right w:val="none" w:sz="0" w:space="0" w:color="auto"/>
      </w:divBdr>
    </w:div>
    <w:div w:id="14116860">
      <w:bodyDiv w:val="1"/>
      <w:marLeft w:val="0"/>
      <w:marRight w:val="0"/>
      <w:marTop w:val="0"/>
      <w:marBottom w:val="0"/>
      <w:divBdr>
        <w:top w:val="none" w:sz="0" w:space="0" w:color="auto"/>
        <w:left w:val="none" w:sz="0" w:space="0" w:color="auto"/>
        <w:bottom w:val="none" w:sz="0" w:space="0" w:color="auto"/>
        <w:right w:val="none" w:sz="0" w:space="0" w:color="auto"/>
      </w:divBdr>
    </w:div>
    <w:div w:id="14355503">
      <w:bodyDiv w:val="1"/>
      <w:marLeft w:val="0"/>
      <w:marRight w:val="0"/>
      <w:marTop w:val="0"/>
      <w:marBottom w:val="0"/>
      <w:divBdr>
        <w:top w:val="none" w:sz="0" w:space="0" w:color="auto"/>
        <w:left w:val="none" w:sz="0" w:space="0" w:color="auto"/>
        <w:bottom w:val="none" w:sz="0" w:space="0" w:color="auto"/>
        <w:right w:val="none" w:sz="0" w:space="0" w:color="auto"/>
      </w:divBdr>
    </w:div>
    <w:div w:id="19552924">
      <w:bodyDiv w:val="1"/>
      <w:marLeft w:val="0"/>
      <w:marRight w:val="0"/>
      <w:marTop w:val="0"/>
      <w:marBottom w:val="0"/>
      <w:divBdr>
        <w:top w:val="none" w:sz="0" w:space="0" w:color="auto"/>
        <w:left w:val="none" w:sz="0" w:space="0" w:color="auto"/>
        <w:bottom w:val="none" w:sz="0" w:space="0" w:color="auto"/>
        <w:right w:val="none" w:sz="0" w:space="0" w:color="auto"/>
      </w:divBdr>
    </w:div>
    <w:div w:id="21395398">
      <w:bodyDiv w:val="1"/>
      <w:marLeft w:val="0"/>
      <w:marRight w:val="0"/>
      <w:marTop w:val="0"/>
      <w:marBottom w:val="0"/>
      <w:divBdr>
        <w:top w:val="none" w:sz="0" w:space="0" w:color="auto"/>
        <w:left w:val="none" w:sz="0" w:space="0" w:color="auto"/>
        <w:bottom w:val="none" w:sz="0" w:space="0" w:color="auto"/>
        <w:right w:val="none" w:sz="0" w:space="0" w:color="auto"/>
      </w:divBdr>
    </w:div>
    <w:div w:id="21633066">
      <w:bodyDiv w:val="1"/>
      <w:marLeft w:val="0"/>
      <w:marRight w:val="0"/>
      <w:marTop w:val="0"/>
      <w:marBottom w:val="0"/>
      <w:divBdr>
        <w:top w:val="none" w:sz="0" w:space="0" w:color="auto"/>
        <w:left w:val="none" w:sz="0" w:space="0" w:color="auto"/>
        <w:bottom w:val="none" w:sz="0" w:space="0" w:color="auto"/>
        <w:right w:val="none" w:sz="0" w:space="0" w:color="auto"/>
      </w:divBdr>
    </w:div>
    <w:div w:id="22749497">
      <w:bodyDiv w:val="1"/>
      <w:marLeft w:val="0"/>
      <w:marRight w:val="0"/>
      <w:marTop w:val="0"/>
      <w:marBottom w:val="0"/>
      <w:divBdr>
        <w:top w:val="none" w:sz="0" w:space="0" w:color="auto"/>
        <w:left w:val="none" w:sz="0" w:space="0" w:color="auto"/>
        <w:bottom w:val="none" w:sz="0" w:space="0" w:color="auto"/>
        <w:right w:val="none" w:sz="0" w:space="0" w:color="auto"/>
      </w:divBdr>
    </w:div>
    <w:div w:id="24064126">
      <w:bodyDiv w:val="1"/>
      <w:marLeft w:val="0"/>
      <w:marRight w:val="0"/>
      <w:marTop w:val="0"/>
      <w:marBottom w:val="0"/>
      <w:divBdr>
        <w:top w:val="none" w:sz="0" w:space="0" w:color="auto"/>
        <w:left w:val="none" w:sz="0" w:space="0" w:color="auto"/>
        <w:bottom w:val="none" w:sz="0" w:space="0" w:color="auto"/>
        <w:right w:val="none" w:sz="0" w:space="0" w:color="auto"/>
      </w:divBdr>
    </w:div>
    <w:div w:id="24642768">
      <w:bodyDiv w:val="1"/>
      <w:marLeft w:val="0"/>
      <w:marRight w:val="0"/>
      <w:marTop w:val="0"/>
      <w:marBottom w:val="0"/>
      <w:divBdr>
        <w:top w:val="none" w:sz="0" w:space="0" w:color="auto"/>
        <w:left w:val="none" w:sz="0" w:space="0" w:color="auto"/>
        <w:bottom w:val="none" w:sz="0" w:space="0" w:color="auto"/>
        <w:right w:val="none" w:sz="0" w:space="0" w:color="auto"/>
      </w:divBdr>
    </w:div>
    <w:div w:id="32774887">
      <w:bodyDiv w:val="1"/>
      <w:marLeft w:val="0"/>
      <w:marRight w:val="0"/>
      <w:marTop w:val="0"/>
      <w:marBottom w:val="0"/>
      <w:divBdr>
        <w:top w:val="none" w:sz="0" w:space="0" w:color="auto"/>
        <w:left w:val="none" w:sz="0" w:space="0" w:color="auto"/>
        <w:bottom w:val="none" w:sz="0" w:space="0" w:color="auto"/>
        <w:right w:val="none" w:sz="0" w:space="0" w:color="auto"/>
      </w:divBdr>
    </w:div>
    <w:div w:id="34894305">
      <w:bodyDiv w:val="1"/>
      <w:marLeft w:val="0"/>
      <w:marRight w:val="0"/>
      <w:marTop w:val="0"/>
      <w:marBottom w:val="0"/>
      <w:divBdr>
        <w:top w:val="none" w:sz="0" w:space="0" w:color="auto"/>
        <w:left w:val="none" w:sz="0" w:space="0" w:color="auto"/>
        <w:bottom w:val="none" w:sz="0" w:space="0" w:color="auto"/>
        <w:right w:val="none" w:sz="0" w:space="0" w:color="auto"/>
      </w:divBdr>
    </w:div>
    <w:div w:id="37709087">
      <w:bodyDiv w:val="1"/>
      <w:marLeft w:val="0"/>
      <w:marRight w:val="0"/>
      <w:marTop w:val="0"/>
      <w:marBottom w:val="0"/>
      <w:divBdr>
        <w:top w:val="none" w:sz="0" w:space="0" w:color="auto"/>
        <w:left w:val="none" w:sz="0" w:space="0" w:color="auto"/>
        <w:bottom w:val="none" w:sz="0" w:space="0" w:color="auto"/>
        <w:right w:val="none" w:sz="0" w:space="0" w:color="auto"/>
      </w:divBdr>
    </w:div>
    <w:div w:id="42288434">
      <w:bodyDiv w:val="1"/>
      <w:marLeft w:val="0"/>
      <w:marRight w:val="0"/>
      <w:marTop w:val="0"/>
      <w:marBottom w:val="0"/>
      <w:divBdr>
        <w:top w:val="none" w:sz="0" w:space="0" w:color="auto"/>
        <w:left w:val="none" w:sz="0" w:space="0" w:color="auto"/>
        <w:bottom w:val="none" w:sz="0" w:space="0" w:color="auto"/>
        <w:right w:val="none" w:sz="0" w:space="0" w:color="auto"/>
      </w:divBdr>
    </w:div>
    <w:div w:id="43414721">
      <w:bodyDiv w:val="1"/>
      <w:marLeft w:val="0"/>
      <w:marRight w:val="0"/>
      <w:marTop w:val="0"/>
      <w:marBottom w:val="0"/>
      <w:divBdr>
        <w:top w:val="none" w:sz="0" w:space="0" w:color="auto"/>
        <w:left w:val="none" w:sz="0" w:space="0" w:color="auto"/>
        <w:bottom w:val="none" w:sz="0" w:space="0" w:color="auto"/>
        <w:right w:val="none" w:sz="0" w:space="0" w:color="auto"/>
      </w:divBdr>
    </w:div>
    <w:div w:id="49423654">
      <w:bodyDiv w:val="1"/>
      <w:marLeft w:val="0"/>
      <w:marRight w:val="0"/>
      <w:marTop w:val="0"/>
      <w:marBottom w:val="0"/>
      <w:divBdr>
        <w:top w:val="none" w:sz="0" w:space="0" w:color="auto"/>
        <w:left w:val="none" w:sz="0" w:space="0" w:color="auto"/>
        <w:bottom w:val="none" w:sz="0" w:space="0" w:color="auto"/>
        <w:right w:val="none" w:sz="0" w:space="0" w:color="auto"/>
      </w:divBdr>
    </w:div>
    <w:div w:id="51973441">
      <w:bodyDiv w:val="1"/>
      <w:marLeft w:val="0"/>
      <w:marRight w:val="0"/>
      <w:marTop w:val="0"/>
      <w:marBottom w:val="0"/>
      <w:divBdr>
        <w:top w:val="none" w:sz="0" w:space="0" w:color="auto"/>
        <w:left w:val="none" w:sz="0" w:space="0" w:color="auto"/>
        <w:bottom w:val="none" w:sz="0" w:space="0" w:color="auto"/>
        <w:right w:val="none" w:sz="0" w:space="0" w:color="auto"/>
      </w:divBdr>
    </w:div>
    <w:div w:id="53629926">
      <w:bodyDiv w:val="1"/>
      <w:marLeft w:val="0"/>
      <w:marRight w:val="0"/>
      <w:marTop w:val="0"/>
      <w:marBottom w:val="0"/>
      <w:divBdr>
        <w:top w:val="none" w:sz="0" w:space="0" w:color="auto"/>
        <w:left w:val="none" w:sz="0" w:space="0" w:color="auto"/>
        <w:bottom w:val="none" w:sz="0" w:space="0" w:color="auto"/>
        <w:right w:val="none" w:sz="0" w:space="0" w:color="auto"/>
      </w:divBdr>
    </w:div>
    <w:div w:id="58988196">
      <w:bodyDiv w:val="1"/>
      <w:marLeft w:val="0"/>
      <w:marRight w:val="0"/>
      <w:marTop w:val="0"/>
      <w:marBottom w:val="0"/>
      <w:divBdr>
        <w:top w:val="none" w:sz="0" w:space="0" w:color="auto"/>
        <w:left w:val="none" w:sz="0" w:space="0" w:color="auto"/>
        <w:bottom w:val="none" w:sz="0" w:space="0" w:color="auto"/>
        <w:right w:val="none" w:sz="0" w:space="0" w:color="auto"/>
      </w:divBdr>
    </w:div>
    <w:div w:id="60718679">
      <w:bodyDiv w:val="1"/>
      <w:marLeft w:val="0"/>
      <w:marRight w:val="0"/>
      <w:marTop w:val="0"/>
      <w:marBottom w:val="0"/>
      <w:divBdr>
        <w:top w:val="none" w:sz="0" w:space="0" w:color="auto"/>
        <w:left w:val="none" w:sz="0" w:space="0" w:color="auto"/>
        <w:bottom w:val="none" w:sz="0" w:space="0" w:color="auto"/>
        <w:right w:val="none" w:sz="0" w:space="0" w:color="auto"/>
      </w:divBdr>
    </w:div>
    <w:div w:id="63724957">
      <w:bodyDiv w:val="1"/>
      <w:marLeft w:val="0"/>
      <w:marRight w:val="0"/>
      <w:marTop w:val="0"/>
      <w:marBottom w:val="0"/>
      <w:divBdr>
        <w:top w:val="none" w:sz="0" w:space="0" w:color="auto"/>
        <w:left w:val="none" w:sz="0" w:space="0" w:color="auto"/>
        <w:bottom w:val="none" w:sz="0" w:space="0" w:color="auto"/>
        <w:right w:val="none" w:sz="0" w:space="0" w:color="auto"/>
      </w:divBdr>
    </w:div>
    <w:div w:id="69691577">
      <w:bodyDiv w:val="1"/>
      <w:marLeft w:val="0"/>
      <w:marRight w:val="0"/>
      <w:marTop w:val="0"/>
      <w:marBottom w:val="0"/>
      <w:divBdr>
        <w:top w:val="none" w:sz="0" w:space="0" w:color="auto"/>
        <w:left w:val="none" w:sz="0" w:space="0" w:color="auto"/>
        <w:bottom w:val="none" w:sz="0" w:space="0" w:color="auto"/>
        <w:right w:val="none" w:sz="0" w:space="0" w:color="auto"/>
      </w:divBdr>
    </w:div>
    <w:div w:id="70085469">
      <w:bodyDiv w:val="1"/>
      <w:marLeft w:val="0"/>
      <w:marRight w:val="0"/>
      <w:marTop w:val="0"/>
      <w:marBottom w:val="0"/>
      <w:divBdr>
        <w:top w:val="none" w:sz="0" w:space="0" w:color="auto"/>
        <w:left w:val="none" w:sz="0" w:space="0" w:color="auto"/>
        <w:bottom w:val="none" w:sz="0" w:space="0" w:color="auto"/>
        <w:right w:val="none" w:sz="0" w:space="0" w:color="auto"/>
      </w:divBdr>
    </w:div>
    <w:div w:id="70124593">
      <w:bodyDiv w:val="1"/>
      <w:marLeft w:val="0"/>
      <w:marRight w:val="0"/>
      <w:marTop w:val="0"/>
      <w:marBottom w:val="0"/>
      <w:divBdr>
        <w:top w:val="none" w:sz="0" w:space="0" w:color="auto"/>
        <w:left w:val="none" w:sz="0" w:space="0" w:color="auto"/>
        <w:bottom w:val="none" w:sz="0" w:space="0" w:color="auto"/>
        <w:right w:val="none" w:sz="0" w:space="0" w:color="auto"/>
      </w:divBdr>
    </w:div>
    <w:div w:id="71129800">
      <w:bodyDiv w:val="1"/>
      <w:marLeft w:val="0"/>
      <w:marRight w:val="0"/>
      <w:marTop w:val="0"/>
      <w:marBottom w:val="0"/>
      <w:divBdr>
        <w:top w:val="none" w:sz="0" w:space="0" w:color="auto"/>
        <w:left w:val="none" w:sz="0" w:space="0" w:color="auto"/>
        <w:bottom w:val="none" w:sz="0" w:space="0" w:color="auto"/>
        <w:right w:val="none" w:sz="0" w:space="0" w:color="auto"/>
      </w:divBdr>
    </w:div>
    <w:div w:id="78597987">
      <w:bodyDiv w:val="1"/>
      <w:marLeft w:val="0"/>
      <w:marRight w:val="0"/>
      <w:marTop w:val="0"/>
      <w:marBottom w:val="0"/>
      <w:divBdr>
        <w:top w:val="none" w:sz="0" w:space="0" w:color="auto"/>
        <w:left w:val="none" w:sz="0" w:space="0" w:color="auto"/>
        <w:bottom w:val="none" w:sz="0" w:space="0" w:color="auto"/>
        <w:right w:val="none" w:sz="0" w:space="0" w:color="auto"/>
      </w:divBdr>
    </w:div>
    <w:div w:id="79067540">
      <w:bodyDiv w:val="1"/>
      <w:marLeft w:val="0"/>
      <w:marRight w:val="0"/>
      <w:marTop w:val="0"/>
      <w:marBottom w:val="0"/>
      <w:divBdr>
        <w:top w:val="none" w:sz="0" w:space="0" w:color="auto"/>
        <w:left w:val="none" w:sz="0" w:space="0" w:color="auto"/>
        <w:bottom w:val="none" w:sz="0" w:space="0" w:color="auto"/>
        <w:right w:val="none" w:sz="0" w:space="0" w:color="auto"/>
      </w:divBdr>
    </w:div>
    <w:div w:id="83427598">
      <w:bodyDiv w:val="1"/>
      <w:marLeft w:val="0"/>
      <w:marRight w:val="0"/>
      <w:marTop w:val="0"/>
      <w:marBottom w:val="0"/>
      <w:divBdr>
        <w:top w:val="none" w:sz="0" w:space="0" w:color="auto"/>
        <w:left w:val="none" w:sz="0" w:space="0" w:color="auto"/>
        <w:bottom w:val="none" w:sz="0" w:space="0" w:color="auto"/>
        <w:right w:val="none" w:sz="0" w:space="0" w:color="auto"/>
      </w:divBdr>
    </w:div>
    <w:div w:id="83453244">
      <w:bodyDiv w:val="1"/>
      <w:marLeft w:val="0"/>
      <w:marRight w:val="0"/>
      <w:marTop w:val="0"/>
      <w:marBottom w:val="0"/>
      <w:divBdr>
        <w:top w:val="none" w:sz="0" w:space="0" w:color="auto"/>
        <w:left w:val="none" w:sz="0" w:space="0" w:color="auto"/>
        <w:bottom w:val="none" w:sz="0" w:space="0" w:color="auto"/>
        <w:right w:val="none" w:sz="0" w:space="0" w:color="auto"/>
      </w:divBdr>
    </w:div>
    <w:div w:id="90904166">
      <w:bodyDiv w:val="1"/>
      <w:marLeft w:val="0"/>
      <w:marRight w:val="0"/>
      <w:marTop w:val="0"/>
      <w:marBottom w:val="0"/>
      <w:divBdr>
        <w:top w:val="none" w:sz="0" w:space="0" w:color="auto"/>
        <w:left w:val="none" w:sz="0" w:space="0" w:color="auto"/>
        <w:bottom w:val="none" w:sz="0" w:space="0" w:color="auto"/>
        <w:right w:val="none" w:sz="0" w:space="0" w:color="auto"/>
      </w:divBdr>
    </w:div>
    <w:div w:id="92435543">
      <w:bodyDiv w:val="1"/>
      <w:marLeft w:val="0"/>
      <w:marRight w:val="0"/>
      <w:marTop w:val="0"/>
      <w:marBottom w:val="0"/>
      <w:divBdr>
        <w:top w:val="none" w:sz="0" w:space="0" w:color="auto"/>
        <w:left w:val="none" w:sz="0" w:space="0" w:color="auto"/>
        <w:bottom w:val="none" w:sz="0" w:space="0" w:color="auto"/>
        <w:right w:val="none" w:sz="0" w:space="0" w:color="auto"/>
      </w:divBdr>
    </w:div>
    <w:div w:id="93480471">
      <w:bodyDiv w:val="1"/>
      <w:marLeft w:val="0"/>
      <w:marRight w:val="0"/>
      <w:marTop w:val="0"/>
      <w:marBottom w:val="0"/>
      <w:divBdr>
        <w:top w:val="none" w:sz="0" w:space="0" w:color="auto"/>
        <w:left w:val="none" w:sz="0" w:space="0" w:color="auto"/>
        <w:bottom w:val="none" w:sz="0" w:space="0" w:color="auto"/>
        <w:right w:val="none" w:sz="0" w:space="0" w:color="auto"/>
      </w:divBdr>
    </w:div>
    <w:div w:id="94518873">
      <w:bodyDiv w:val="1"/>
      <w:marLeft w:val="0"/>
      <w:marRight w:val="0"/>
      <w:marTop w:val="0"/>
      <w:marBottom w:val="0"/>
      <w:divBdr>
        <w:top w:val="none" w:sz="0" w:space="0" w:color="auto"/>
        <w:left w:val="none" w:sz="0" w:space="0" w:color="auto"/>
        <w:bottom w:val="none" w:sz="0" w:space="0" w:color="auto"/>
        <w:right w:val="none" w:sz="0" w:space="0" w:color="auto"/>
      </w:divBdr>
    </w:div>
    <w:div w:id="96827972">
      <w:bodyDiv w:val="1"/>
      <w:marLeft w:val="0"/>
      <w:marRight w:val="0"/>
      <w:marTop w:val="0"/>
      <w:marBottom w:val="0"/>
      <w:divBdr>
        <w:top w:val="none" w:sz="0" w:space="0" w:color="auto"/>
        <w:left w:val="none" w:sz="0" w:space="0" w:color="auto"/>
        <w:bottom w:val="none" w:sz="0" w:space="0" w:color="auto"/>
        <w:right w:val="none" w:sz="0" w:space="0" w:color="auto"/>
      </w:divBdr>
    </w:div>
    <w:div w:id="97533362">
      <w:bodyDiv w:val="1"/>
      <w:marLeft w:val="0"/>
      <w:marRight w:val="0"/>
      <w:marTop w:val="0"/>
      <w:marBottom w:val="0"/>
      <w:divBdr>
        <w:top w:val="none" w:sz="0" w:space="0" w:color="auto"/>
        <w:left w:val="none" w:sz="0" w:space="0" w:color="auto"/>
        <w:bottom w:val="none" w:sz="0" w:space="0" w:color="auto"/>
        <w:right w:val="none" w:sz="0" w:space="0" w:color="auto"/>
      </w:divBdr>
    </w:div>
    <w:div w:id="101002915">
      <w:bodyDiv w:val="1"/>
      <w:marLeft w:val="0"/>
      <w:marRight w:val="0"/>
      <w:marTop w:val="0"/>
      <w:marBottom w:val="0"/>
      <w:divBdr>
        <w:top w:val="none" w:sz="0" w:space="0" w:color="auto"/>
        <w:left w:val="none" w:sz="0" w:space="0" w:color="auto"/>
        <w:bottom w:val="none" w:sz="0" w:space="0" w:color="auto"/>
        <w:right w:val="none" w:sz="0" w:space="0" w:color="auto"/>
      </w:divBdr>
    </w:div>
    <w:div w:id="105739663">
      <w:bodyDiv w:val="1"/>
      <w:marLeft w:val="0"/>
      <w:marRight w:val="0"/>
      <w:marTop w:val="0"/>
      <w:marBottom w:val="0"/>
      <w:divBdr>
        <w:top w:val="none" w:sz="0" w:space="0" w:color="auto"/>
        <w:left w:val="none" w:sz="0" w:space="0" w:color="auto"/>
        <w:bottom w:val="none" w:sz="0" w:space="0" w:color="auto"/>
        <w:right w:val="none" w:sz="0" w:space="0" w:color="auto"/>
      </w:divBdr>
    </w:div>
    <w:div w:id="105852437">
      <w:bodyDiv w:val="1"/>
      <w:marLeft w:val="0"/>
      <w:marRight w:val="0"/>
      <w:marTop w:val="0"/>
      <w:marBottom w:val="0"/>
      <w:divBdr>
        <w:top w:val="none" w:sz="0" w:space="0" w:color="auto"/>
        <w:left w:val="none" w:sz="0" w:space="0" w:color="auto"/>
        <w:bottom w:val="none" w:sz="0" w:space="0" w:color="auto"/>
        <w:right w:val="none" w:sz="0" w:space="0" w:color="auto"/>
      </w:divBdr>
    </w:div>
    <w:div w:id="106003252">
      <w:bodyDiv w:val="1"/>
      <w:marLeft w:val="0"/>
      <w:marRight w:val="0"/>
      <w:marTop w:val="0"/>
      <w:marBottom w:val="0"/>
      <w:divBdr>
        <w:top w:val="none" w:sz="0" w:space="0" w:color="auto"/>
        <w:left w:val="none" w:sz="0" w:space="0" w:color="auto"/>
        <w:bottom w:val="none" w:sz="0" w:space="0" w:color="auto"/>
        <w:right w:val="none" w:sz="0" w:space="0" w:color="auto"/>
      </w:divBdr>
    </w:div>
    <w:div w:id="106395776">
      <w:bodyDiv w:val="1"/>
      <w:marLeft w:val="0"/>
      <w:marRight w:val="0"/>
      <w:marTop w:val="0"/>
      <w:marBottom w:val="0"/>
      <w:divBdr>
        <w:top w:val="none" w:sz="0" w:space="0" w:color="auto"/>
        <w:left w:val="none" w:sz="0" w:space="0" w:color="auto"/>
        <w:bottom w:val="none" w:sz="0" w:space="0" w:color="auto"/>
        <w:right w:val="none" w:sz="0" w:space="0" w:color="auto"/>
      </w:divBdr>
    </w:div>
    <w:div w:id="106437525">
      <w:bodyDiv w:val="1"/>
      <w:marLeft w:val="0"/>
      <w:marRight w:val="0"/>
      <w:marTop w:val="0"/>
      <w:marBottom w:val="0"/>
      <w:divBdr>
        <w:top w:val="none" w:sz="0" w:space="0" w:color="auto"/>
        <w:left w:val="none" w:sz="0" w:space="0" w:color="auto"/>
        <w:bottom w:val="none" w:sz="0" w:space="0" w:color="auto"/>
        <w:right w:val="none" w:sz="0" w:space="0" w:color="auto"/>
      </w:divBdr>
    </w:div>
    <w:div w:id="107284332">
      <w:bodyDiv w:val="1"/>
      <w:marLeft w:val="0"/>
      <w:marRight w:val="0"/>
      <w:marTop w:val="0"/>
      <w:marBottom w:val="0"/>
      <w:divBdr>
        <w:top w:val="none" w:sz="0" w:space="0" w:color="auto"/>
        <w:left w:val="none" w:sz="0" w:space="0" w:color="auto"/>
        <w:bottom w:val="none" w:sz="0" w:space="0" w:color="auto"/>
        <w:right w:val="none" w:sz="0" w:space="0" w:color="auto"/>
      </w:divBdr>
    </w:div>
    <w:div w:id="109206852">
      <w:bodyDiv w:val="1"/>
      <w:marLeft w:val="0"/>
      <w:marRight w:val="0"/>
      <w:marTop w:val="0"/>
      <w:marBottom w:val="0"/>
      <w:divBdr>
        <w:top w:val="none" w:sz="0" w:space="0" w:color="auto"/>
        <w:left w:val="none" w:sz="0" w:space="0" w:color="auto"/>
        <w:bottom w:val="none" w:sz="0" w:space="0" w:color="auto"/>
        <w:right w:val="none" w:sz="0" w:space="0" w:color="auto"/>
      </w:divBdr>
    </w:div>
    <w:div w:id="112604148">
      <w:bodyDiv w:val="1"/>
      <w:marLeft w:val="0"/>
      <w:marRight w:val="0"/>
      <w:marTop w:val="0"/>
      <w:marBottom w:val="0"/>
      <w:divBdr>
        <w:top w:val="none" w:sz="0" w:space="0" w:color="auto"/>
        <w:left w:val="none" w:sz="0" w:space="0" w:color="auto"/>
        <w:bottom w:val="none" w:sz="0" w:space="0" w:color="auto"/>
        <w:right w:val="none" w:sz="0" w:space="0" w:color="auto"/>
      </w:divBdr>
    </w:div>
    <w:div w:id="115418365">
      <w:bodyDiv w:val="1"/>
      <w:marLeft w:val="0"/>
      <w:marRight w:val="0"/>
      <w:marTop w:val="0"/>
      <w:marBottom w:val="0"/>
      <w:divBdr>
        <w:top w:val="none" w:sz="0" w:space="0" w:color="auto"/>
        <w:left w:val="none" w:sz="0" w:space="0" w:color="auto"/>
        <w:bottom w:val="none" w:sz="0" w:space="0" w:color="auto"/>
        <w:right w:val="none" w:sz="0" w:space="0" w:color="auto"/>
      </w:divBdr>
    </w:div>
    <w:div w:id="115566136">
      <w:bodyDiv w:val="1"/>
      <w:marLeft w:val="0"/>
      <w:marRight w:val="0"/>
      <w:marTop w:val="0"/>
      <w:marBottom w:val="0"/>
      <w:divBdr>
        <w:top w:val="none" w:sz="0" w:space="0" w:color="auto"/>
        <w:left w:val="none" w:sz="0" w:space="0" w:color="auto"/>
        <w:bottom w:val="none" w:sz="0" w:space="0" w:color="auto"/>
        <w:right w:val="none" w:sz="0" w:space="0" w:color="auto"/>
      </w:divBdr>
    </w:div>
    <w:div w:id="116026202">
      <w:bodyDiv w:val="1"/>
      <w:marLeft w:val="0"/>
      <w:marRight w:val="0"/>
      <w:marTop w:val="0"/>
      <w:marBottom w:val="0"/>
      <w:divBdr>
        <w:top w:val="none" w:sz="0" w:space="0" w:color="auto"/>
        <w:left w:val="none" w:sz="0" w:space="0" w:color="auto"/>
        <w:bottom w:val="none" w:sz="0" w:space="0" w:color="auto"/>
        <w:right w:val="none" w:sz="0" w:space="0" w:color="auto"/>
      </w:divBdr>
    </w:div>
    <w:div w:id="116725530">
      <w:bodyDiv w:val="1"/>
      <w:marLeft w:val="0"/>
      <w:marRight w:val="0"/>
      <w:marTop w:val="0"/>
      <w:marBottom w:val="0"/>
      <w:divBdr>
        <w:top w:val="none" w:sz="0" w:space="0" w:color="auto"/>
        <w:left w:val="none" w:sz="0" w:space="0" w:color="auto"/>
        <w:bottom w:val="none" w:sz="0" w:space="0" w:color="auto"/>
        <w:right w:val="none" w:sz="0" w:space="0" w:color="auto"/>
      </w:divBdr>
    </w:div>
    <w:div w:id="116996706">
      <w:bodyDiv w:val="1"/>
      <w:marLeft w:val="0"/>
      <w:marRight w:val="0"/>
      <w:marTop w:val="0"/>
      <w:marBottom w:val="0"/>
      <w:divBdr>
        <w:top w:val="none" w:sz="0" w:space="0" w:color="auto"/>
        <w:left w:val="none" w:sz="0" w:space="0" w:color="auto"/>
        <w:bottom w:val="none" w:sz="0" w:space="0" w:color="auto"/>
        <w:right w:val="none" w:sz="0" w:space="0" w:color="auto"/>
      </w:divBdr>
    </w:div>
    <w:div w:id="117529455">
      <w:bodyDiv w:val="1"/>
      <w:marLeft w:val="0"/>
      <w:marRight w:val="0"/>
      <w:marTop w:val="0"/>
      <w:marBottom w:val="0"/>
      <w:divBdr>
        <w:top w:val="none" w:sz="0" w:space="0" w:color="auto"/>
        <w:left w:val="none" w:sz="0" w:space="0" w:color="auto"/>
        <w:bottom w:val="none" w:sz="0" w:space="0" w:color="auto"/>
        <w:right w:val="none" w:sz="0" w:space="0" w:color="auto"/>
      </w:divBdr>
    </w:div>
    <w:div w:id="118650302">
      <w:bodyDiv w:val="1"/>
      <w:marLeft w:val="0"/>
      <w:marRight w:val="0"/>
      <w:marTop w:val="0"/>
      <w:marBottom w:val="0"/>
      <w:divBdr>
        <w:top w:val="none" w:sz="0" w:space="0" w:color="auto"/>
        <w:left w:val="none" w:sz="0" w:space="0" w:color="auto"/>
        <w:bottom w:val="none" w:sz="0" w:space="0" w:color="auto"/>
        <w:right w:val="none" w:sz="0" w:space="0" w:color="auto"/>
      </w:divBdr>
    </w:div>
    <w:div w:id="118689876">
      <w:bodyDiv w:val="1"/>
      <w:marLeft w:val="0"/>
      <w:marRight w:val="0"/>
      <w:marTop w:val="0"/>
      <w:marBottom w:val="0"/>
      <w:divBdr>
        <w:top w:val="none" w:sz="0" w:space="0" w:color="auto"/>
        <w:left w:val="none" w:sz="0" w:space="0" w:color="auto"/>
        <w:bottom w:val="none" w:sz="0" w:space="0" w:color="auto"/>
        <w:right w:val="none" w:sz="0" w:space="0" w:color="auto"/>
      </w:divBdr>
    </w:div>
    <w:div w:id="119034727">
      <w:bodyDiv w:val="1"/>
      <w:marLeft w:val="0"/>
      <w:marRight w:val="0"/>
      <w:marTop w:val="0"/>
      <w:marBottom w:val="0"/>
      <w:divBdr>
        <w:top w:val="none" w:sz="0" w:space="0" w:color="auto"/>
        <w:left w:val="none" w:sz="0" w:space="0" w:color="auto"/>
        <w:bottom w:val="none" w:sz="0" w:space="0" w:color="auto"/>
        <w:right w:val="none" w:sz="0" w:space="0" w:color="auto"/>
      </w:divBdr>
    </w:div>
    <w:div w:id="120657963">
      <w:bodyDiv w:val="1"/>
      <w:marLeft w:val="0"/>
      <w:marRight w:val="0"/>
      <w:marTop w:val="0"/>
      <w:marBottom w:val="0"/>
      <w:divBdr>
        <w:top w:val="none" w:sz="0" w:space="0" w:color="auto"/>
        <w:left w:val="none" w:sz="0" w:space="0" w:color="auto"/>
        <w:bottom w:val="none" w:sz="0" w:space="0" w:color="auto"/>
        <w:right w:val="none" w:sz="0" w:space="0" w:color="auto"/>
      </w:divBdr>
    </w:div>
    <w:div w:id="120658337">
      <w:bodyDiv w:val="1"/>
      <w:marLeft w:val="0"/>
      <w:marRight w:val="0"/>
      <w:marTop w:val="0"/>
      <w:marBottom w:val="0"/>
      <w:divBdr>
        <w:top w:val="none" w:sz="0" w:space="0" w:color="auto"/>
        <w:left w:val="none" w:sz="0" w:space="0" w:color="auto"/>
        <w:bottom w:val="none" w:sz="0" w:space="0" w:color="auto"/>
        <w:right w:val="none" w:sz="0" w:space="0" w:color="auto"/>
      </w:divBdr>
    </w:div>
    <w:div w:id="121114939">
      <w:bodyDiv w:val="1"/>
      <w:marLeft w:val="0"/>
      <w:marRight w:val="0"/>
      <w:marTop w:val="0"/>
      <w:marBottom w:val="0"/>
      <w:divBdr>
        <w:top w:val="none" w:sz="0" w:space="0" w:color="auto"/>
        <w:left w:val="none" w:sz="0" w:space="0" w:color="auto"/>
        <w:bottom w:val="none" w:sz="0" w:space="0" w:color="auto"/>
        <w:right w:val="none" w:sz="0" w:space="0" w:color="auto"/>
      </w:divBdr>
    </w:div>
    <w:div w:id="121700374">
      <w:bodyDiv w:val="1"/>
      <w:marLeft w:val="0"/>
      <w:marRight w:val="0"/>
      <w:marTop w:val="0"/>
      <w:marBottom w:val="0"/>
      <w:divBdr>
        <w:top w:val="none" w:sz="0" w:space="0" w:color="auto"/>
        <w:left w:val="none" w:sz="0" w:space="0" w:color="auto"/>
        <w:bottom w:val="none" w:sz="0" w:space="0" w:color="auto"/>
        <w:right w:val="none" w:sz="0" w:space="0" w:color="auto"/>
      </w:divBdr>
    </w:div>
    <w:div w:id="124281848">
      <w:bodyDiv w:val="1"/>
      <w:marLeft w:val="0"/>
      <w:marRight w:val="0"/>
      <w:marTop w:val="0"/>
      <w:marBottom w:val="0"/>
      <w:divBdr>
        <w:top w:val="none" w:sz="0" w:space="0" w:color="auto"/>
        <w:left w:val="none" w:sz="0" w:space="0" w:color="auto"/>
        <w:bottom w:val="none" w:sz="0" w:space="0" w:color="auto"/>
        <w:right w:val="none" w:sz="0" w:space="0" w:color="auto"/>
      </w:divBdr>
    </w:div>
    <w:div w:id="125633389">
      <w:bodyDiv w:val="1"/>
      <w:marLeft w:val="0"/>
      <w:marRight w:val="0"/>
      <w:marTop w:val="0"/>
      <w:marBottom w:val="0"/>
      <w:divBdr>
        <w:top w:val="none" w:sz="0" w:space="0" w:color="auto"/>
        <w:left w:val="none" w:sz="0" w:space="0" w:color="auto"/>
        <w:bottom w:val="none" w:sz="0" w:space="0" w:color="auto"/>
        <w:right w:val="none" w:sz="0" w:space="0" w:color="auto"/>
      </w:divBdr>
    </w:div>
    <w:div w:id="126361680">
      <w:bodyDiv w:val="1"/>
      <w:marLeft w:val="0"/>
      <w:marRight w:val="0"/>
      <w:marTop w:val="0"/>
      <w:marBottom w:val="0"/>
      <w:divBdr>
        <w:top w:val="none" w:sz="0" w:space="0" w:color="auto"/>
        <w:left w:val="none" w:sz="0" w:space="0" w:color="auto"/>
        <w:bottom w:val="none" w:sz="0" w:space="0" w:color="auto"/>
        <w:right w:val="none" w:sz="0" w:space="0" w:color="auto"/>
      </w:divBdr>
    </w:div>
    <w:div w:id="130680775">
      <w:bodyDiv w:val="1"/>
      <w:marLeft w:val="0"/>
      <w:marRight w:val="0"/>
      <w:marTop w:val="0"/>
      <w:marBottom w:val="0"/>
      <w:divBdr>
        <w:top w:val="none" w:sz="0" w:space="0" w:color="auto"/>
        <w:left w:val="none" w:sz="0" w:space="0" w:color="auto"/>
        <w:bottom w:val="none" w:sz="0" w:space="0" w:color="auto"/>
        <w:right w:val="none" w:sz="0" w:space="0" w:color="auto"/>
      </w:divBdr>
    </w:div>
    <w:div w:id="131141094">
      <w:bodyDiv w:val="1"/>
      <w:marLeft w:val="0"/>
      <w:marRight w:val="0"/>
      <w:marTop w:val="0"/>
      <w:marBottom w:val="0"/>
      <w:divBdr>
        <w:top w:val="none" w:sz="0" w:space="0" w:color="auto"/>
        <w:left w:val="none" w:sz="0" w:space="0" w:color="auto"/>
        <w:bottom w:val="none" w:sz="0" w:space="0" w:color="auto"/>
        <w:right w:val="none" w:sz="0" w:space="0" w:color="auto"/>
      </w:divBdr>
    </w:div>
    <w:div w:id="132674123">
      <w:bodyDiv w:val="1"/>
      <w:marLeft w:val="0"/>
      <w:marRight w:val="0"/>
      <w:marTop w:val="0"/>
      <w:marBottom w:val="0"/>
      <w:divBdr>
        <w:top w:val="none" w:sz="0" w:space="0" w:color="auto"/>
        <w:left w:val="none" w:sz="0" w:space="0" w:color="auto"/>
        <w:bottom w:val="none" w:sz="0" w:space="0" w:color="auto"/>
        <w:right w:val="none" w:sz="0" w:space="0" w:color="auto"/>
      </w:divBdr>
    </w:div>
    <w:div w:id="133572559">
      <w:bodyDiv w:val="1"/>
      <w:marLeft w:val="0"/>
      <w:marRight w:val="0"/>
      <w:marTop w:val="0"/>
      <w:marBottom w:val="0"/>
      <w:divBdr>
        <w:top w:val="none" w:sz="0" w:space="0" w:color="auto"/>
        <w:left w:val="none" w:sz="0" w:space="0" w:color="auto"/>
        <w:bottom w:val="none" w:sz="0" w:space="0" w:color="auto"/>
        <w:right w:val="none" w:sz="0" w:space="0" w:color="auto"/>
      </w:divBdr>
    </w:div>
    <w:div w:id="134569404">
      <w:bodyDiv w:val="1"/>
      <w:marLeft w:val="0"/>
      <w:marRight w:val="0"/>
      <w:marTop w:val="0"/>
      <w:marBottom w:val="0"/>
      <w:divBdr>
        <w:top w:val="none" w:sz="0" w:space="0" w:color="auto"/>
        <w:left w:val="none" w:sz="0" w:space="0" w:color="auto"/>
        <w:bottom w:val="none" w:sz="0" w:space="0" w:color="auto"/>
        <w:right w:val="none" w:sz="0" w:space="0" w:color="auto"/>
      </w:divBdr>
    </w:div>
    <w:div w:id="135294284">
      <w:bodyDiv w:val="1"/>
      <w:marLeft w:val="0"/>
      <w:marRight w:val="0"/>
      <w:marTop w:val="0"/>
      <w:marBottom w:val="0"/>
      <w:divBdr>
        <w:top w:val="none" w:sz="0" w:space="0" w:color="auto"/>
        <w:left w:val="none" w:sz="0" w:space="0" w:color="auto"/>
        <w:bottom w:val="none" w:sz="0" w:space="0" w:color="auto"/>
        <w:right w:val="none" w:sz="0" w:space="0" w:color="auto"/>
      </w:divBdr>
    </w:div>
    <w:div w:id="135538435">
      <w:bodyDiv w:val="1"/>
      <w:marLeft w:val="0"/>
      <w:marRight w:val="0"/>
      <w:marTop w:val="0"/>
      <w:marBottom w:val="0"/>
      <w:divBdr>
        <w:top w:val="none" w:sz="0" w:space="0" w:color="auto"/>
        <w:left w:val="none" w:sz="0" w:space="0" w:color="auto"/>
        <w:bottom w:val="none" w:sz="0" w:space="0" w:color="auto"/>
        <w:right w:val="none" w:sz="0" w:space="0" w:color="auto"/>
      </w:divBdr>
    </w:div>
    <w:div w:id="138769844">
      <w:bodyDiv w:val="1"/>
      <w:marLeft w:val="0"/>
      <w:marRight w:val="0"/>
      <w:marTop w:val="0"/>
      <w:marBottom w:val="0"/>
      <w:divBdr>
        <w:top w:val="none" w:sz="0" w:space="0" w:color="auto"/>
        <w:left w:val="none" w:sz="0" w:space="0" w:color="auto"/>
        <w:bottom w:val="none" w:sz="0" w:space="0" w:color="auto"/>
        <w:right w:val="none" w:sz="0" w:space="0" w:color="auto"/>
      </w:divBdr>
    </w:div>
    <w:div w:id="140318658">
      <w:bodyDiv w:val="1"/>
      <w:marLeft w:val="0"/>
      <w:marRight w:val="0"/>
      <w:marTop w:val="0"/>
      <w:marBottom w:val="0"/>
      <w:divBdr>
        <w:top w:val="none" w:sz="0" w:space="0" w:color="auto"/>
        <w:left w:val="none" w:sz="0" w:space="0" w:color="auto"/>
        <w:bottom w:val="none" w:sz="0" w:space="0" w:color="auto"/>
        <w:right w:val="none" w:sz="0" w:space="0" w:color="auto"/>
      </w:divBdr>
    </w:div>
    <w:div w:id="145511631">
      <w:bodyDiv w:val="1"/>
      <w:marLeft w:val="0"/>
      <w:marRight w:val="0"/>
      <w:marTop w:val="0"/>
      <w:marBottom w:val="0"/>
      <w:divBdr>
        <w:top w:val="none" w:sz="0" w:space="0" w:color="auto"/>
        <w:left w:val="none" w:sz="0" w:space="0" w:color="auto"/>
        <w:bottom w:val="none" w:sz="0" w:space="0" w:color="auto"/>
        <w:right w:val="none" w:sz="0" w:space="0" w:color="auto"/>
      </w:divBdr>
    </w:div>
    <w:div w:id="147863686">
      <w:bodyDiv w:val="1"/>
      <w:marLeft w:val="0"/>
      <w:marRight w:val="0"/>
      <w:marTop w:val="0"/>
      <w:marBottom w:val="0"/>
      <w:divBdr>
        <w:top w:val="none" w:sz="0" w:space="0" w:color="auto"/>
        <w:left w:val="none" w:sz="0" w:space="0" w:color="auto"/>
        <w:bottom w:val="none" w:sz="0" w:space="0" w:color="auto"/>
        <w:right w:val="none" w:sz="0" w:space="0" w:color="auto"/>
      </w:divBdr>
    </w:div>
    <w:div w:id="150757576">
      <w:bodyDiv w:val="1"/>
      <w:marLeft w:val="0"/>
      <w:marRight w:val="0"/>
      <w:marTop w:val="0"/>
      <w:marBottom w:val="0"/>
      <w:divBdr>
        <w:top w:val="none" w:sz="0" w:space="0" w:color="auto"/>
        <w:left w:val="none" w:sz="0" w:space="0" w:color="auto"/>
        <w:bottom w:val="none" w:sz="0" w:space="0" w:color="auto"/>
        <w:right w:val="none" w:sz="0" w:space="0" w:color="auto"/>
      </w:divBdr>
    </w:div>
    <w:div w:id="153113327">
      <w:bodyDiv w:val="1"/>
      <w:marLeft w:val="0"/>
      <w:marRight w:val="0"/>
      <w:marTop w:val="0"/>
      <w:marBottom w:val="0"/>
      <w:divBdr>
        <w:top w:val="none" w:sz="0" w:space="0" w:color="auto"/>
        <w:left w:val="none" w:sz="0" w:space="0" w:color="auto"/>
        <w:bottom w:val="none" w:sz="0" w:space="0" w:color="auto"/>
        <w:right w:val="none" w:sz="0" w:space="0" w:color="auto"/>
      </w:divBdr>
    </w:div>
    <w:div w:id="154953911">
      <w:bodyDiv w:val="1"/>
      <w:marLeft w:val="0"/>
      <w:marRight w:val="0"/>
      <w:marTop w:val="0"/>
      <w:marBottom w:val="0"/>
      <w:divBdr>
        <w:top w:val="none" w:sz="0" w:space="0" w:color="auto"/>
        <w:left w:val="none" w:sz="0" w:space="0" w:color="auto"/>
        <w:bottom w:val="none" w:sz="0" w:space="0" w:color="auto"/>
        <w:right w:val="none" w:sz="0" w:space="0" w:color="auto"/>
      </w:divBdr>
    </w:div>
    <w:div w:id="157967707">
      <w:bodyDiv w:val="1"/>
      <w:marLeft w:val="0"/>
      <w:marRight w:val="0"/>
      <w:marTop w:val="0"/>
      <w:marBottom w:val="0"/>
      <w:divBdr>
        <w:top w:val="none" w:sz="0" w:space="0" w:color="auto"/>
        <w:left w:val="none" w:sz="0" w:space="0" w:color="auto"/>
        <w:bottom w:val="none" w:sz="0" w:space="0" w:color="auto"/>
        <w:right w:val="none" w:sz="0" w:space="0" w:color="auto"/>
      </w:divBdr>
    </w:div>
    <w:div w:id="160120134">
      <w:bodyDiv w:val="1"/>
      <w:marLeft w:val="0"/>
      <w:marRight w:val="0"/>
      <w:marTop w:val="0"/>
      <w:marBottom w:val="0"/>
      <w:divBdr>
        <w:top w:val="none" w:sz="0" w:space="0" w:color="auto"/>
        <w:left w:val="none" w:sz="0" w:space="0" w:color="auto"/>
        <w:bottom w:val="none" w:sz="0" w:space="0" w:color="auto"/>
        <w:right w:val="none" w:sz="0" w:space="0" w:color="auto"/>
      </w:divBdr>
    </w:div>
    <w:div w:id="161896188">
      <w:bodyDiv w:val="1"/>
      <w:marLeft w:val="0"/>
      <w:marRight w:val="0"/>
      <w:marTop w:val="0"/>
      <w:marBottom w:val="0"/>
      <w:divBdr>
        <w:top w:val="none" w:sz="0" w:space="0" w:color="auto"/>
        <w:left w:val="none" w:sz="0" w:space="0" w:color="auto"/>
        <w:bottom w:val="none" w:sz="0" w:space="0" w:color="auto"/>
        <w:right w:val="none" w:sz="0" w:space="0" w:color="auto"/>
      </w:divBdr>
    </w:div>
    <w:div w:id="162665891">
      <w:bodyDiv w:val="1"/>
      <w:marLeft w:val="0"/>
      <w:marRight w:val="0"/>
      <w:marTop w:val="0"/>
      <w:marBottom w:val="0"/>
      <w:divBdr>
        <w:top w:val="none" w:sz="0" w:space="0" w:color="auto"/>
        <w:left w:val="none" w:sz="0" w:space="0" w:color="auto"/>
        <w:bottom w:val="none" w:sz="0" w:space="0" w:color="auto"/>
        <w:right w:val="none" w:sz="0" w:space="0" w:color="auto"/>
      </w:divBdr>
    </w:div>
    <w:div w:id="167016546">
      <w:bodyDiv w:val="1"/>
      <w:marLeft w:val="0"/>
      <w:marRight w:val="0"/>
      <w:marTop w:val="0"/>
      <w:marBottom w:val="0"/>
      <w:divBdr>
        <w:top w:val="none" w:sz="0" w:space="0" w:color="auto"/>
        <w:left w:val="none" w:sz="0" w:space="0" w:color="auto"/>
        <w:bottom w:val="none" w:sz="0" w:space="0" w:color="auto"/>
        <w:right w:val="none" w:sz="0" w:space="0" w:color="auto"/>
      </w:divBdr>
    </w:div>
    <w:div w:id="168951941">
      <w:bodyDiv w:val="1"/>
      <w:marLeft w:val="0"/>
      <w:marRight w:val="0"/>
      <w:marTop w:val="0"/>
      <w:marBottom w:val="0"/>
      <w:divBdr>
        <w:top w:val="none" w:sz="0" w:space="0" w:color="auto"/>
        <w:left w:val="none" w:sz="0" w:space="0" w:color="auto"/>
        <w:bottom w:val="none" w:sz="0" w:space="0" w:color="auto"/>
        <w:right w:val="none" w:sz="0" w:space="0" w:color="auto"/>
      </w:divBdr>
    </w:div>
    <w:div w:id="170680829">
      <w:bodyDiv w:val="1"/>
      <w:marLeft w:val="0"/>
      <w:marRight w:val="0"/>
      <w:marTop w:val="0"/>
      <w:marBottom w:val="0"/>
      <w:divBdr>
        <w:top w:val="none" w:sz="0" w:space="0" w:color="auto"/>
        <w:left w:val="none" w:sz="0" w:space="0" w:color="auto"/>
        <w:bottom w:val="none" w:sz="0" w:space="0" w:color="auto"/>
        <w:right w:val="none" w:sz="0" w:space="0" w:color="auto"/>
      </w:divBdr>
    </w:div>
    <w:div w:id="173880132">
      <w:bodyDiv w:val="1"/>
      <w:marLeft w:val="0"/>
      <w:marRight w:val="0"/>
      <w:marTop w:val="0"/>
      <w:marBottom w:val="0"/>
      <w:divBdr>
        <w:top w:val="none" w:sz="0" w:space="0" w:color="auto"/>
        <w:left w:val="none" w:sz="0" w:space="0" w:color="auto"/>
        <w:bottom w:val="none" w:sz="0" w:space="0" w:color="auto"/>
        <w:right w:val="none" w:sz="0" w:space="0" w:color="auto"/>
      </w:divBdr>
    </w:div>
    <w:div w:id="174152398">
      <w:bodyDiv w:val="1"/>
      <w:marLeft w:val="0"/>
      <w:marRight w:val="0"/>
      <w:marTop w:val="0"/>
      <w:marBottom w:val="0"/>
      <w:divBdr>
        <w:top w:val="none" w:sz="0" w:space="0" w:color="auto"/>
        <w:left w:val="none" w:sz="0" w:space="0" w:color="auto"/>
        <w:bottom w:val="none" w:sz="0" w:space="0" w:color="auto"/>
        <w:right w:val="none" w:sz="0" w:space="0" w:color="auto"/>
      </w:divBdr>
    </w:div>
    <w:div w:id="174734304">
      <w:bodyDiv w:val="1"/>
      <w:marLeft w:val="0"/>
      <w:marRight w:val="0"/>
      <w:marTop w:val="0"/>
      <w:marBottom w:val="0"/>
      <w:divBdr>
        <w:top w:val="none" w:sz="0" w:space="0" w:color="auto"/>
        <w:left w:val="none" w:sz="0" w:space="0" w:color="auto"/>
        <w:bottom w:val="none" w:sz="0" w:space="0" w:color="auto"/>
        <w:right w:val="none" w:sz="0" w:space="0" w:color="auto"/>
      </w:divBdr>
      <w:divsChild>
        <w:div w:id="1403674988">
          <w:marLeft w:val="0"/>
          <w:marRight w:val="0"/>
          <w:marTop w:val="0"/>
          <w:marBottom w:val="0"/>
          <w:divBdr>
            <w:top w:val="none" w:sz="0" w:space="0" w:color="auto"/>
            <w:left w:val="none" w:sz="0" w:space="0" w:color="auto"/>
            <w:bottom w:val="none" w:sz="0" w:space="0" w:color="auto"/>
            <w:right w:val="none" w:sz="0" w:space="0" w:color="auto"/>
          </w:divBdr>
        </w:div>
      </w:divsChild>
    </w:div>
    <w:div w:id="175195543">
      <w:bodyDiv w:val="1"/>
      <w:marLeft w:val="0"/>
      <w:marRight w:val="0"/>
      <w:marTop w:val="0"/>
      <w:marBottom w:val="0"/>
      <w:divBdr>
        <w:top w:val="none" w:sz="0" w:space="0" w:color="auto"/>
        <w:left w:val="none" w:sz="0" w:space="0" w:color="auto"/>
        <w:bottom w:val="none" w:sz="0" w:space="0" w:color="auto"/>
        <w:right w:val="none" w:sz="0" w:space="0" w:color="auto"/>
      </w:divBdr>
    </w:div>
    <w:div w:id="175310339">
      <w:bodyDiv w:val="1"/>
      <w:marLeft w:val="0"/>
      <w:marRight w:val="0"/>
      <w:marTop w:val="0"/>
      <w:marBottom w:val="0"/>
      <w:divBdr>
        <w:top w:val="none" w:sz="0" w:space="0" w:color="auto"/>
        <w:left w:val="none" w:sz="0" w:space="0" w:color="auto"/>
        <w:bottom w:val="none" w:sz="0" w:space="0" w:color="auto"/>
        <w:right w:val="none" w:sz="0" w:space="0" w:color="auto"/>
      </w:divBdr>
    </w:div>
    <w:div w:id="176576569">
      <w:bodyDiv w:val="1"/>
      <w:marLeft w:val="0"/>
      <w:marRight w:val="0"/>
      <w:marTop w:val="0"/>
      <w:marBottom w:val="0"/>
      <w:divBdr>
        <w:top w:val="none" w:sz="0" w:space="0" w:color="auto"/>
        <w:left w:val="none" w:sz="0" w:space="0" w:color="auto"/>
        <w:bottom w:val="none" w:sz="0" w:space="0" w:color="auto"/>
        <w:right w:val="none" w:sz="0" w:space="0" w:color="auto"/>
      </w:divBdr>
    </w:div>
    <w:div w:id="176819549">
      <w:bodyDiv w:val="1"/>
      <w:marLeft w:val="0"/>
      <w:marRight w:val="0"/>
      <w:marTop w:val="0"/>
      <w:marBottom w:val="0"/>
      <w:divBdr>
        <w:top w:val="none" w:sz="0" w:space="0" w:color="auto"/>
        <w:left w:val="none" w:sz="0" w:space="0" w:color="auto"/>
        <w:bottom w:val="none" w:sz="0" w:space="0" w:color="auto"/>
        <w:right w:val="none" w:sz="0" w:space="0" w:color="auto"/>
      </w:divBdr>
    </w:div>
    <w:div w:id="177938487">
      <w:bodyDiv w:val="1"/>
      <w:marLeft w:val="0"/>
      <w:marRight w:val="0"/>
      <w:marTop w:val="0"/>
      <w:marBottom w:val="0"/>
      <w:divBdr>
        <w:top w:val="none" w:sz="0" w:space="0" w:color="auto"/>
        <w:left w:val="none" w:sz="0" w:space="0" w:color="auto"/>
        <w:bottom w:val="none" w:sz="0" w:space="0" w:color="auto"/>
        <w:right w:val="none" w:sz="0" w:space="0" w:color="auto"/>
      </w:divBdr>
    </w:div>
    <w:div w:id="178080833">
      <w:bodyDiv w:val="1"/>
      <w:marLeft w:val="0"/>
      <w:marRight w:val="0"/>
      <w:marTop w:val="0"/>
      <w:marBottom w:val="0"/>
      <w:divBdr>
        <w:top w:val="none" w:sz="0" w:space="0" w:color="auto"/>
        <w:left w:val="none" w:sz="0" w:space="0" w:color="auto"/>
        <w:bottom w:val="none" w:sz="0" w:space="0" w:color="auto"/>
        <w:right w:val="none" w:sz="0" w:space="0" w:color="auto"/>
      </w:divBdr>
    </w:div>
    <w:div w:id="181600633">
      <w:bodyDiv w:val="1"/>
      <w:marLeft w:val="0"/>
      <w:marRight w:val="0"/>
      <w:marTop w:val="0"/>
      <w:marBottom w:val="0"/>
      <w:divBdr>
        <w:top w:val="none" w:sz="0" w:space="0" w:color="auto"/>
        <w:left w:val="none" w:sz="0" w:space="0" w:color="auto"/>
        <w:bottom w:val="none" w:sz="0" w:space="0" w:color="auto"/>
        <w:right w:val="none" w:sz="0" w:space="0" w:color="auto"/>
      </w:divBdr>
    </w:div>
    <w:div w:id="182282456">
      <w:bodyDiv w:val="1"/>
      <w:marLeft w:val="0"/>
      <w:marRight w:val="0"/>
      <w:marTop w:val="0"/>
      <w:marBottom w:val="0"/>
      <w:divBdr>
        <w:top w:val="none" w:sz="0" w:space="0" w:color="auto"/>
        <w:left w:val="none" w:sz="0" w:space="0" w:color="auto"/>
        <w:bottom w:val="none" w:sz="0" w:space="0" w:color="auto"/>
        <w:right w:val="none" w:sz="0" w:space="0" w:color="auto"/>
      </w:divBdr>
    </w:div>
    <w:div w:id="183981395">
      <w:bodyDiv w:val="1"/>
      <w:marLeft w:val="0"/>
      <w:marRight w:val="0"/>
      <w:marTop w:val="0"/>
      <w:marBottom w:val="0"/>
      <w:divBdr>
        <w:top w:val="none" w:sz="0" w:space="0" w:color="auto"/>
        <w:left w:val="none" w:sz="0" w:space="0" w:color="auto"/>
        <w:bottom w:val="none" w:sz="0" w:space="0" w:color="auto"/>
        <w:right w:val="none" w:sz="0" w:space="0" w:color="auto"/>
      </w:divBdr>
    </w:div>
    <w:div w:id="188614230">
      <w:bodyDiv w:val="1"/>
      <w:marLeft w:val="0"/>
      <w:marRight w:val="0"/>
      <w:marTop w:val="0"/>
      <w:marBottom w:val="0"/>
      <w:divBdr>
        <w:top w:val="none" w:sz="0" w:space="0" w:color="auto"/>
        <w:left w:val="none" w:sz="0" w:space="0" w:color="auto"/>
        <w:bottom w:val="none" w:sz="0" w:space="0" w:color="auto"/>
        <w:right w:val="none" w:sz="0" w:space="0" w:color="auto"/>
      </w:divBdr>
    </w:div>
    <w:div w:id="190992127">
      <w:bodyDiv w:val="1"/>
      <w:marLeft w:val="0"/>
      <w:marRight w:val="0"/>
      <w:marTop w:val="0"/>
      <w:marBottom w:val="0"/>
      <w:divBdr>
        <w:top w:val="none" w:sz="0" w:space="0" w:color="auto"/>
        <w:left w:val="none" w:sz="0" w:space="0" w:color="auto"/>
        <w:bottom w:val="none" w:sz="0" w:space="0" w:color="auto"/>
        <w:right w:val="none" w:sz="0" w:space="0" w:color="auto"/>
      </w:divBdr>
    </w:div>
    <w:div w:id="191305795">
      <w:bodyDiv w:val="1"/>
      <w:marLeft w:val="0"/>
      <w:marRight w:val="0"/>
      <w:marTop w:val="0"/>
      <w:marBottom w:val="0"/>
      <w:divBdr>
        <w:top w:val="none" w:sz="0" w:space="0" w:color="auto"/>
        <w:left w:val="none" w:sz="0" w:space="0" w:color="auto"/>
        <w:bottom w:val="none" w:sz="0" w:space="0" w:color="auto"/>
        <w:right w:val="none" w:sz="0" w:space="0" w:color="auto"/>
      </w:divBdr>
    </w:div>
    <w:div w:id="201792385">
      <w:bodyDiv w:val="1"/>
      <w:marLeft w:val="0"/>
      <w:marRight w:val="0"/>
      <w:marTop w:val="0"/>
      <w:marBottom w:val="0"/>
      <w:divBdr>
        <w:top w:val="none" w:sz="0" w:space="0" w:color="auto"/>
        <w:left w:val="none" w:sz="0" w:space="0" w:color="auto"/>
        <w:bottom w:val="none" w:sz="0" w:space="0" w:color="auto"/>
        <w:right w:val="none" w:sz="0" w:space="0" w:color="auto"/>
      </w:divBdr>
    </w:div>
    <w:div w:id="202058425">
      <w:bodyDiv w:val="1"/>
      <w:marLeft w:val="0"/>
      <w:marRight w:val="0"/>
      <w:marTop w:val="0"/>
      <w:marBottom w:val="0"/>
      <w:divBdr>
        <w:top w:val="none" w:sz="0" w:space="0" w:color="auto"/>
        <w:left w:val="none" w:sz="0" w:space="0" w:color="auto"/>
        <w:bottom w:val="none" w:sz="0" w:space="0" w:color="auto"/>
        <w:right w:val="none" w:sz="0" w:space="0" w:color="auto"/>
      </w:divBdr>
    </w:div>
    <w:div w:id="202640281">
      <w:bodyDiv w:val="1"/>
      <w:marLeft w:val="0"/>
      <w:marRight w:val="0"/>
      <w:marTop w:val="0"/>
      <w:marBottom w:val="0"/>
      <w:divBdr>
        <w:top w:val="none" w:sz="0" w:space="0" w:color="auto"/>
        <w:left w:val="none" w:sz="0" w:space="0" w:color="auto"/>
        <w:bottom w:val="none" w:sz="0" w:space="0" w:color="auto"/>
        <w:right w:val="none" w:sz="0" w:space="0" w:color="auto"/>
      </w:divBdr>
    </w:div>
    <w:div w:id="206572292">
      <w:bodyDiv w:val="1"/>
      <w:marLeft w:val="0"/>
      <w:marRight w:val="0"/>
      <w:marTop w:val="0"/>
      <w:marBottom w:val="0"/>
      <w:divBdr>
        <w:top w:val="none" w:sz="0" w:space="0" w:color="auto"/>
        <w:left w:val="none" w:sz="0" w:space="0" w:color="auto"/>
        <w:bottom w:val="none" w:sz="0" w:space="0" w:color="auto"/>
        <w:right w:val="none" w:sz="0" w:space="0" w:color="auto"/>
      </w:divBdr>
    </w:div>
    <w:div w:id="208155208">
      <w:bodyDiv w:val="1"/>
      <w:marLeft w:val="0"/>
      <w:marRight w:val="0"/>
      <w:marTop w:val="0"/>
      <w:marBottom w:val="0"/>
      <w:divBdr>
        <w:top w:val="none" w:sz="0" w:space="0" w:color="auto"/>
        <w:left w:val="none" w:sz="0" w:space="0" w:color="auto"/>
        <w:bottom w:val="none" w:sz="0" w:space="0" w:color="auto"/>
        <w:right w:val="none" w:sz="0" w:space="0" w:color="auto"/>
      </w:divBdr>
    </w:div>
    <w:div w:id="209004435">
      <w:bodyDiv w:val="1"/>
      <w:marLeft w:val="0"/>
      <w:marRight w:val="0"/>
      <w:marTop w:val="0"/>
      <w:marBottom w:val="0"/>
      <w:divBdr>
        <w:top w:val="none" w:sz="0" w:space="0" w:color="auto"/>
        <w:left w:val="none" w:sz="0" w:space="0" w:color="auto"/>
        <w:bottom w:val="none" w:sz="0" w:space="0" w:color="auto"/>
        <w:right w:val="none" w:sz="0" w:space="0" w:color="auto"/>
      </w:divBdr>
    </w:div>
    <w:div w:id="209538620">
      <w:bodyDiv w:val="1"/>
      <w:marLeft w:val="0"/>
      <w:marRight w:val="0"/>
      <w:marTop w:val="0"/>
      <w:marBottom w:val="0"/>
      <w:divBdr>
        <w:top w:val="none" w:sz="0" w:space="0" w:color="auto"/>
        <w:left w:val="none" w:sz="0" w:space="0" w:color="auto"/>
        <w:bottom w:val="none" w:sz="0" w:space="0" w:color="auto"/>
        <w:right w:val="none" w:sz="0" w:space="0" w:color="auto"/>
      </w:divBdr>
    </w:div>
    <w:div w:id="210507298">
      <w:bodyDiv w:val="1"/>
      <w:marLeft w:val="0"/>
      <w:marRight w:val="0"/>
      <w:marTop w:val="0"/>
      <w:marBottom w:val="0"/>
      <w:divBdr>
        <w:top w:val="none" w:sz="0" w:space="0" w:color="auto"/>
        <w:left w:val="none" w:sz="0" w:space="0" w:color="auto"/>
        <w:bottom w:val="none" w:sz="0" w:space="0" w:color="auto"/>
        <w:right w:val="none" w:sz="0" w:space="0" w:color="auto"/>
      </w:divBdr>
    </w:div>
    <w:div w:id="213932312">
      <w:bodyDiv w:val="1"/>
      <w:marLeft w:val="0"/>
      <w:marRight w:val="0"/>
      <w:marTop w:val="0"/>
      <w:marBottom w:val="0"/>
      <w:divBdr>
        <w:top w:val="none" w:sz="0" w:space="0" w:color="auto"/>
        <w:left w:val="none" w:sz="0" w:space="0" w:color="auto"/>
        <w:bottom w:val="none" w:sz="0" w:space="0" w:color="auto"/>
        <w:right w:val="none" w:sz="0" w:space="0" w:color="auto"/>
      </w:divBdr>
    </w:div>
    <w:div w:id="217279151">
      <w:bodyDiv w:val="1"/>
      <w:marLeft w:val="0"/>
      <w:marRight w:val="0"/>
      <w:marTop w:val="0"/>
      <w:marBottom w:val="0"/>
      <w:divBdr>
        <w:top w:val="none" w:sz="0" w:space="0" w:color="auto"/>
        <w:left w:val="none" w:sz="0" w:space="0" w:color="auto"/>
        <w:bottom w:val="none" w:sz="0" w:space="0" w:color="auto"/>
        <w:right w:val="none" w:sz="0" w:space="0" w:color="auto"/>
      </w:divBdr>
    </w:div>
    <w:div w:id="226503797">
      <w:bodyDiv w:val="1"/>
      <w:marLeft w:val="0"/>
      <w:marRight w:val="0"/>
      <w:marTop w:val="0"/>
      <w:marBottom w:val="0"/>
      <w:divBdr>
        <w:top w:val="none" w:sz="0" w:space="0" w:color="auto"/>
        <w:left w:val="none" w:sz="0" w:space="0" w:color="auto"/>
        <w:bottom w:val="none" w:sz="0" w:space="0" w:color="auto"/>
        <w:right w:val="none" w:sz="0" w:space="0" w:color="auto"/>
      </w:divBdr>
    </w:div>
    <w:div w:id="228226920">
      <w:bodyDiv w:val="1"/>
      <w:marLeft w:val="0"/>
      <w:marRight w:val="0"/>
      <w:marTop w:val="0"/>
      <w:marBottom w:val="0"/>
      <w:divBdr>
        <w:top w:val="none" w:sz="0" w:space="0" w:color="auto"/>
        <w:left w:val="none" w:sz="0" w:space="0" w:color="auto"/>
        <w:bottom w:val="none" w:sz="0" w:space="0" w:color="auto"/>
        <w:right w:val="none" w:sz="0" w:space="0" w:color="auto"/>
      </w:divBdr>
    </w:div>
    <w:div w:id="229077496">
      <w:bodyDiv w:val="1"/>
      <w:marLeft w:val="0"/>
      <w:marRight w:val="0"/>
      <w:marTop w:val="0"/>
      <w:marBottom w:val="0"/>
      <w:divBdr>
        <w:top w:val="none" w:sz="0" w:space="0" w:color="auto"/>
        <w:left w:val="none" w:sz="0" w:space="0" w:color="auto"/>
        <w:bottom w:val="none" w:sz="0" w:space="0" w:color="auto"/>
        <w:right w:val="none" w:sz="0" w:space="0" w:color="auto"/>
      </w:divBdr>
    </w:div>
    <w:div w:id="233244887">
      <w:bodyDiv w:val="1"/>
      <w:marLeft w:val="0"/>
      <w:marRight w:val="0"/>
      <w:marTop w:val="0"/>
      <w:marBottom w:val="0"/>
      <w:divBdr>
        <w:top w:val="none" w:sz="0" w:space="0" w:color="auto"/>
        <w:left w:val="none" w:sz="0" w:space="0" w:color="auto"/>
        <w:bottom w:val="none" w:sz="0" w:space="0" w:color="auto"/>
        <w:right w:val="none" w:sz="0" w:space="0" w:color="auto"/>
      </w:divBdr>
    </w:div>
    <w:div w:id="233860748">
      <w:bodyDiv w:val="1"/>
      <w:marLeft w:val="0"/>
      <w:marRight w:val="0"/>
      <w:marTop w:val="0"/>
      <w:marBottom w:val="0"/>
      <w:divBdr>
        <w:top w:val="none" w:sz="0" w:space="0" w:color="auto"/>
        <w:left w:val="none" w:sz="0" w:space="0" w:color="auto"/>
        <w:bottom w:val="none" w:sz="0" w:space="0" w:color="auto"/>
        <w:right w:val="none" w:sz="0" w:space="0" w:color="auto"/>
      </w:divBdr>
    </w:div>
    <w:div w:id="238365810">
      <w:bodyDiv w:val="1"/>
      <w:marLeft w:val="0"/>
      <w:marRight w:val="0"/>
      <w:marTop w:val="0"/>
      <w:marBottom w:val="0"/>
      <w:divBdr>
        <w:top w:val="none" w:sz="0" w:space="0" w:color="auto"/>
        <w:left w:val="none" w:sz="0" w:space="0" w:color="auto"/>
        <w:bottom w:val="none" w:sz="0" w:space="0" w:color="auto"/>
        <w:right w:val="none" w:sz="0" w:space="0" w:color="auto"/>
      </w:divBdr>
    </w:div>
    <w:div w:id="239562576">
      <w:bodyDiv w:val="1"/>
      <w:marLeft w:val="0"/>
      <w:marRight w:val="0"/>
      <w:marTop w:val="0"/>
      <w:marBottom w:val="0"/>
      <w:divBdr>
        <w:top w:val="none" w:sz="0" w:space="0" w:color="auto"/>
        <w:left w:val="none" w:sz="0" w:space="0" w:color="auto"/>
        <w:bottom w:val="none" w:sz="0" w:space="0" w:color="auto"/>
        <w:right w:val="none" w:sz="0" w:space="0" w:color="auto"/>
      </w:divBdr>
    </w:div>
    <w:div w:id="245001778">
      <w:bodyDiv w:val="1"/>
      <w:marLeft w:val="0"/>
      <w:marRight w:val="0"/>
      <w:marTop w:val="0"/>
      <w:marBottom w:val="0"/>
      <w:divBdr>
        <w:top w:val="none" w:sz="0" w:space="0" w:color="auto"/>
        <w:left w:val="none" w:sz="0" w:space="0" w:color="auto"/>
        <w:bottom w:val="none" w:sz="0" w:space="0" w:color="auto"/>
        <w:right w:val="none" w:sz="0" w:space="0" w:color="auto"/>
      </w:divBdr>
    </w:div>
    <w:div w:id="247814980">
      <w:bodyDiv w:val="1"/>
      <w:marLeft w:val="0"/>
      <w:marRight w:val="0"/>
      <w:marTop w:val="0"/>
      <w:marBottom w:val="0"/>
      <w:divBdr>
        <w:top w:val="none" w:sz="0" w:space="0" w:color="auto"/>
        <w:left w:val="none" w:sz="0" w:space="0" w:color="auto"/>
        <w:bottom w:val="none" w:sz="0" w:space="0" w:color="auto"/>
        <w:right w:val="none" w:sz="0" w:space="0" w:color="auto"/>
      </w:divBdr>
    </w:div>
    <w:div w:id="248471095">
      <w:bodyDiv w:val="1"/>
      <w:marLeft w:val="0"/>
      <w:marRight w:val="0"/>
      <w:marTop w:val="0"/>
      <w:marBottom w:val="0"/>
      <w:divBdr>
        <w:top w:val="none" w:sz="0" w:space="0" w:color="auto"/>
        <w:left w:val="none" w:sz="0" w:space="0" w:color="auto"/>
        <w:bottom w:val="none" w:sz="0" w:space="0" w:color="auto"/>
        <w:right w:val="none" w:sz="0" w:space="0" w:color="auto"/>
      </w:divBdr>
    </w:div>
    <w:div w:id="249967114">
      <w:bodyDiv w:val="1"/>
      <w:marLeft w:val="0"/>
      <w:marRight w:val="0"/>
      <w:marTop w:val="0"/>
      <w:marBottom w:val="0"/>
      <w:divBdr>
        <w:top w:val="none" w:sz="0" w:space="0" w:color="auto"/>
        <w:left w:val="none" w:sz="0" w:space="0" w:color="auto"/>
        <w:bottom w:val="none" w:sz="0" w:space="0" w:color="auto"/>
        <w:right w:val="none" w:sz="0" w:space="0" w:color="auto"/>
      </w:divBdr>
    </w:div>
    <w:div w:id="251668807">
      <w:bodyDiv w:val="1"/>
      <w:marLeft w:val="0"/>
      <w:marRight w:val="0"/>
      <w:marTop w:val="0"/>
      <w:marBottom w:val="0"/>
      <w:divBdr>
        <w:top w:val="none" w:sz="0" w:space="0" w:color="auto"/>
        <w:left w:val="none" w:sz="0" w:space="0" w:color="auto"/>
        <w:bottom w:val="none" w:sz="0" w:space="0" w:color="auto"/>
        <w:right w:val="none" w:sz="0" w:space="0" w:color="auto"/>
      </w:divBdr>
    </w:div>
    <w:div w:id="253513747">
      <w:bodyDiv w:val="1"/>
      <w:marLeft w:val="0"/>
      <w:marRight w:val="0"/>
      <w:marTop w:val="0"/>
      <w:marBottom w:val="0"/>
      <w:divBdr>
        <w:top w:val="none" w:sz="0" w:space="0" w:color="auto"/>
        <w:left w:val="none" w:sz="0" w:space="0" w:color="auto"/>
        <w:bottom w:val="none" w:sz="0" w:space="0" w:color="auto"/>
        <w:right w:val="none" w:sz="0" w:space="0" w:color="auto"/>
      </w:divBdr>
    </w:div>
    <w:div w:id="253559972">
      <w:bodyDiv w:val="1"/>
      <w:marLeft w:val="0"/>
      <w:marRight w:val="0"/>
      <w:marTop w:val="0"/>
      <w:marBottom w:val="0"/>
      <w:divBdr>
        <w:top w:val="none" w:sz="0" w:space="0" w:color="auto"/>
        <w:left w:val="none" w:sz="0" w:space="0" w:color="auto"/>
        <w:bottom w:val="none" w:sz="0" w:space="0" w:color="auto"/>
        <w:right w:val="none" w:sz="0" w:space="0" w:color="auto"/>
      </w:divBdr>
    </w:div>
    <w:div w:id="255136515">
      <w:bodyDiv w:val="1"/>
      <w:marLeft w:val="0"/>
      <w:marRight w:val="0"/>
      <w:marTop w:val="0"/>
      <w:marBottom w:val="0"/>
      <w:divBdr>
        <w:top w:val="none" w:sz="0" w:space="0" w:color="auto"/>
        <w:left w:val="none" w:sz="0" w:space="0" w:color="auto"/>
        <w:bottom w:val="none" w:sz="0" w:space="0" w:color="auto"/>
        <w:right w:val="none" w:sz="0" w:space="0" w:color="auto"/>
      </w:divBdr>
    </w:div>
    <w:div w:id="255597670">
      <w:bodyDiv w:val="1"/>
      <w:marLeft w:val="0"/>
      <w:marRight w:val="0"/>
      <w:marTop w:val="0"/>
      <w:marBottom w:val="0"/>
      <w:divBdr>
        <w:top w:val="none" w:sz="0" w:space="0" w:color="auto"/>
        <w:left w:val="none" w:sz="0" w:space="0" w:color="auto"/>
        <w:bottom w:val="none" w:sz="0" w:space="0" w:color="auto"/>
        <w:right w:val="none" w:sz="0" w:space="0" w:color="auto"/>
      </w:divBdr>
    </w:div>
    <w:div w:id="256601557">
      <w:bodyDiv w:val="1"/>
      <w:marLeft w:val="0"/>
      <w:marRight w:val="0"/>
      <w:marTop w:val="0"/>
      <w:marBottom w:val="0"/>
      <w:divBdr>
        <w:top w:val="none" w:sz="0" w:space="0" w:color="auto"/>
        <w:left w:val="none" w:sz="0" w:space="0" w:color="auto"/>
        <w:bottom w:val="none" w:sz="0" w:space="0" w:color="auto"/>
        <w:right w:val="none" w:sz="0" w:space="0" w:color="auto"/>
      </w:divBdr>
    </w:div>
    <w:div w:id="256721022">
      <w:bodyDiv w:val="1"/>
      <w:marLeft w:val="0"/>
      <w:marRight w:val="0"/>
      <w:marTop w:val="0"/>
      <w:marBottom w:val="0"/>
      <w:divBdr>
        <w:top w:val="none" w:sz="0" w:space="0" w:color="auto"/>
        <w:left w:val="none" w:sz="0" w:space="0" w:color="auto"/>
        <w:bottom w:val="none" w:sz="0" w:space="0" w:color="auto"/>
        <w:right w:val="none" w:sz="0" w:space="0" w:color="auto"/>
      </w:divBdr>
    </w:div>
    <w:div w:id="258950911">
      <w:bodyDiv w:val="1"/>
      <w:marLeft w:val="0"/>
      <w:marRight w:val="0"/>
      <w:marTop w:val="0"/>
      <w:marBottom w:val="0"/>
      <w:divBdr>
        <w:top w:val="none" w:sz="0" w:space="0" w:color="auto"/>
        <w:left w:val="none" w:sz="0" w:space="0" w:color="auto"/>
        <w:bottom w:val="none" w:sz="0" w:space="0" w:color="auto"/>
        <w:right w:val="none" w:sz="0" w:space="0" w:color="auto"/>
      </w:divBdr>
    </w:div>
    <w:div w:id="260795652">
      <w:bodyDiv w:val="1"/>
      <w:marLeft w:val="0"/>
      <w:marRight w:val="0"/>
      <w:marTop w:val="0"/>
      <w:marBottom w:val="0"/>
      <w:divBdr>
        <w:top w:val="none" w:sz="0" w:space="0" w:color="auto"/>
        <w:left w:val="none" w:sz="0" w:space="0" w:color="auto"/>
        <w:bottom w:val="none" w:sz="0" w:space="0" w:color="auto"/>
        <w:right w:val="none" w:sz="0" w:space="0" w:color="auto"/>
      </w:divBdr>
    </w:div>
    <w:div w:id="268129613">
      <w:bodyDiv w:val="1"/>
      <w:marLeft w:val="0"/>
      <w:marRight w:val="0"/>
      <w:marTop w:val="0"/>
      <w:marBottom w:val="0"/>
      <w:divBdr>
        <w:top w:val="none" w:sz="0" w:space="0" w:color="auto"/>
        <w:left w:val="none" w:sz="0" w:space="0" w:color="auto"/>
        <w:bottom w:val="none" w:sz="0" w:space="0" w:color="auto"/>
        <w:right w:val="none" w:sz="0" w:space="0" w:color="auto"/>
      </w:divBdr>
    </w:div>
    <w:div w:id="269092199">
      <w:bodyDiv w:val="1"/>
      <w:marLeft w:val="0"/>
      <w:marRight w:val="0"/>
      <w:marTop w:val="0"/>
      <w:marBottom w:val="0"/>
      <w:divBdr>
        <w:top w:val="none" w:sz="0" w:space="0" w:color="auto"/>
        <w:left w:val="none" w:sz="0" w:space="0" w:color="auto"/>
        <w:bottom w:val="none" w:sz="0" w:space="0" w:color="auto"/>
        <w:right w:val="none" w:sz="0" w:space="0" w:color="auto"/>
      </w:divBdr>
    </w:div>
    <w:div w:id="269776218">
      <w:bodyDiv w:val="1"/>
      <w:marLeft w:val="0"/>
      <w:marRight w:val="0"/>
      <w:marTop w:val="0"/>
      <w:marBottom w:val="0"/>
      <w:divBdr>
        <w:top w:val="none" w:sz="0" w:space="0" w:color="auto"/>
        <w:left w:val="none" w:sz="0" w:space="0" w:color="auto"/>
        <w:bottom w:val="none" w:sz="0" w:space="0" w:color="auto"/>
        <w:right w:val="none" w:sz="0" w:space="0" w:color="auto"/>
      </w:divBdr>
    </w:div>
    <w:div w:id="270480708">
      <w:bodyDiv w:val="1"/>
      <w:marLeft w:val="0"/>
      <w:marRight w:val="0"/>
      <w:marTop w:val="0"/>
      <w:marBottom w:val="0"/>
      <w:divBdr>
        <w:top w:val="none" w:sz="0" w:space="0" w:color="auto"/>
        <w:left w:val="none" w:sz="0" w:space="0" w:color="auto"/>
        <w:bottom w:val="none" w:sz="0" w:space="0" w:color="auto"/>
        <w:right w:val="none" w:sz="0" w:space="0" w:color="auto"/>
      </w:divBdr>
    </w:div>
    <w:div w:id="272523036">
      <w:bodyDiv w:val="1"/>
      <w:marLeft w:val="0"/>
      <w:marRight w:val="0"/>
      <w:marTop w:val="0"/>
      <w:marBottom w:val="0"/>
      <w:divBdr>
        <w:top w:val="none" w:sz="0" w:space="0" w:color="auto"/>
        <w:left w:val="none" w:sz="0" w:space="0" w:color="auto"/>
        <w:bottom w:val="none" w:sz="0" w:space="0" w:color="auto"/>
        <w:right w:val="none" w:sz="0" w:space="0" w:color="auto"/>
      </w:divBdr>
    </w:div>
    <w:div w:id="273362808">
      <w:bodyDiv w:val="1"/>
      <w:marLeft w:val="0"/>
      <w:marRight w:val="0"/>
      <w:marTop w:val="0"/>
      <w:marBottom w:val="0"/>
      <w:divBdr>
        <w:top w:val="none" w:sz="0" w:space="0" w:color="auto"/>
        <w:left w:val="none" w:sz="0" w:space="0" w:color="auto"/>
        <w:bottom w:val="none" w:sz="0" w:space="0" w:color="auto"/>
        <w:right w:val="none" w:sz="0" w:space="0" w:color="auto"/>
      </w:divBdr>
    </w:div>
    <w:div w:id="273485900">
      <w:bodyDiv w:val="1"/>
      <w:marLeft w:val="0"/>
      <w:marRight w:val="0"/>
      <w:marTop w:val="0"/>
      <w:marBottom w:val="0"/>
      <w:divBdr>
        <w:top w:val="none" w:sz="0" w:space="0" w:color="auto"/>
        <w:left w:val="none" w:sz="0" w:space="0" w:color="auto"/>
        <w:bottom w:val="none" w:sz="0" w:space="0" w:color="auto"/>
        <w:right w:val="none" w:sz="0" w:space="0" w:color="auto"/>
      </w:divBdr>
    </w:div>
    <w:div w:id="274142448">
      <w:bodyDiv w:val="1"/>
      <w:marLeft w:val="0"/>
      <w:marRight w:val="0"/>
      <w:marTop w:val="0"/>
      <w:marBottom w:val="0"/>
      <w:divBdr>
        <w:top w:val="none" w:sz="0" w:space="0" w:color="auto"/>
        <w:left w:val="none" w:sz="0" w:space="0" w:color="auto"/>
        <w:bottom w:val="none" w:sz="0" w:space="0" w:color="auto"/>
        <w:right w:val="none" w:sz="0" w:space="0" w:color="auto"/>
      </w:divBdr>
    </w:div>
    <w:div w:id="276135717">
      <w:bodyDiv w:val="1"/>
      <w:marLeft w:val="0"/>
      <w:marRight w:val="0"/>
      <w:marTop w:val="0"/>
      <w:marBottom w:val="0"/>
      <w:divBdr>
        <w:top w:val="none" w:sz="0" w:space="0" w:color="auto"/>
        <w:left w:val="none" w:sz="0" w:space="0" w:color="auto"/>
        <w:bottom w:val="none" w:sz="0" w:space="0" w:color="auto"/>
        <w:right w:val="none" w:sz="0" w:space="0" w:color="auto"/>
      </w:divBdr>
    </w:div>
    <w:div w:id="279268221">
      <w:bodyDiv w:val="1"/>
      <w:marLeft w:val="0"/>
      <w:marRight w:val="0"/>
      <w:marTop w:val="0"/>
      <w:marBottom w:val="0"/>
      <w:divBdr>
        <w:top w:val="none" w:sz="0" w:space="0" w:color="auto"/>
        <w:left w:val="none" w:sz="0" w:space="0" w:color="auto"/>
        <w:bottom w:val="none" w:sz="0" w:space="0" w:color="auto"/>
        <w:right w:val="none" w:sz="0" w:space="0" w:color="auto"/>
      </w:divBdr>
    </w:div>
    <w:div w:id="281040288">
      <w:bodyDiv w:val="1"/>
      <w:marLeft w:val="0"/>
      <w:marRight w:val="0"/>
      <w:marTop w:val="0"/>
      <w:marBottom w:val="0"/>
      <w:divBdr>
        <w:top w:val="none" w:sz="0" w:space="0" w:color="auto"/>
        <w:left w:val="none" w:sz="0" w:space="0" w:color="auto"/>
        <w:bottom w:val="none" w:sz="0" w:space="0" w:color="auto"/>
        <w:right w:val="none" w:sz="0" w:space="0" w:color="auto"/>
      </w:divBdr>
    </w:div>
    <w:div w:id="285621455">
      <w:bodyDiv w:val="1"/>
      <w:marLeft w:val="0"/>
      <w:marRight w:val="0"/>
      <w:marTop w:val="0"/>
      <w:marBottom w:val="0"/>
      <w:divBdr>
        <w:top w:val="none" w:sz="0" w:space="0" w:color="auto"/>
        <w:left w:val="none" w:sz="0" w:space="0" w:color="auto"/>
        <w:bottom w:val="none" w:sz="0" w:space="0" w:color="auto"/>
        <w:right w:val="none" w:sz="0" w:space="0" w:color="auto"/>
      </w:divBdr>
    </w:div>
    <w:div w:id="285964732">
      <w:bodyDiv w:val="1"/>
      <w:marLeft w:val="0"/>
      <w:marRight w:val="0"/>
      <w:marTop w:val="0"/>
      <w:marBottom w:val="0"/>
      <w:divBdr>
        <w:top w:val="none" w:sz="0" w:space="0" w:color="auto"/>
        <w:left w:val="none" w:sz="0" w:space="0" w:color="auto"/>
        <w:bottom w:val="none" w:sz="0" w:space="0" w:color="auto"/>
        <w:right w:val="none" w:sz="0" w:space="0" w:color="auto"/>
      </w:divBdr>
    </w:div>
    <w:div w:id="287971744">
      <w:bodyDiv w:val="1"/>
      <w:marLeft w:val="0"/>
      <w:marRight w:val="0"/>
      <w:marTop w:val="0"/>
      <w:marBottom w:val="0"/>
      <w:divBdr>
        <w:top w:val="none" w:sz="0" w:space="0" w:color="auto"/>
        <w:left w:val="none" w:sz="0" w:space="0" w:color="auto"/>
        <w:bottom w:val="none" w:sz="0" w:space="0" w:color="auto"/>
        <w:right w:val="none" w:sz="0" w:space="0" w:color="auto"/>
      </w:divBdr>
    </w:div>
    <w:div w:id="288822200">
      <w:bodyDiv w:val="1"/>
      <w:marLeft w:val="0"/>
      <w:marRight w:val="0"/>
      <w:marTop w:val="0"/>
      <w:marBottom w:val="0"/>
      <w:divBdr>
        <w:top w:val="none" w:sz="0" w:space="0" w:color="auto"/>
        <w:left w:val="none" w:sz="0" w:space="0" w:color="auto"/>
        <w:bottom w:val="none" w:sz="0" w:space="0" w:color="auto"/>
        <w:right w:val="none" w:sz="0" w:space="0" w:color="auto"/>
      </w:divBdr>
    </w:div>
    <w:div w:id="289167150">
      <w:bodyDiv w:val="1"/>
      <w:marLeft w:val="0"/>
      <w:marRight w:val="0"/>
      <w:marTop w:val="0"/>
      <w:marBottom w:val="0"/>
      <w:divBdr>
        <w:top w:val="none" w:sz="0" w:space="0" w:color="auto"/>
        <w:left w:val="none" w:sz="0" w:space="0" w:color="auto"/>
        <w:bottom w:val="none" w:sz="0" w:space="0" w:color="auto"/>
        <w:right w:val="none" w:sz="0" w:space="0" w:color="auto"/>
      </w:divBdr>
    </w:div>
    <w:div w:id="292103118">
      <w:bodyDiv w:val="1"/>
      <w:marLeft w:val="0"/>
      <w:marRight w:val="0"/>
      <w:marTop w:val="0"/>
      <w:marBottom w:val="0"/>
      <w:divBdr>
        <w:top w:val="none" w:sz="0" w:space="0" w:color="auto"/>
        <w:left w:val="none" w:sz="0" w:space="0" w:color="auto"/>
        <w:bottom w:val="none" w:sz="0" w:space="0" w:color="auto"/>
        <w:right w:val="none" w:sz="0" w:space="0" w:color="auto"/>
      </w:divBdr>
    </w:div>
    <w:div w:id="293027676">
      <w:bodyDiv w:val="1"/>
      <w:marLeft w:val="0"/>
      <w:marRight w:val="0"/>
      <w:marTop w:val="0"/>
      <w:marBottom w:val="0"/>
      <w:divBdr>
        <w:top w:val="none" w:sz="0" w:space="0" w:color="auto"/>
        <w:left w:val="none" w:sz="0" w:space="0" w:color="auto"/>
        <w:bottom w:val="none" w:sz="0" w:space="0" w:color="auto"/>
        <w:right w:val="none" w:sz="0" w:space="0" w:color="auto"/>
      </w:divBdr>
    </w:div>
    <w:div w:id="300114121">
      <w:bodyDiv w:val="1"/>
      <w:marLeft w:val="0"/>
      <w:marRight w:val="0"/>
      <w:marTop w:val="0"/>
      <w:marBottom w:val="0"/>
      <w:divBdr>
        <w:top w:val="none" w:sz="0" w:space="0" w:color="auto"/>
        <w:left w:val="none" w:sz="0" w:space="0" w:color="auto"/>
        <w:bottom w:val="none" w:sz="0" w:space="0" w:color="auto"/>
        <w:right w:val="none" w:sz="0" w:space="0" w:color="auto"/>
      </w:divBdr>
    </w:div>
    <w:div w:id="300961256">
      <w:bodyDiv w:val="1"/>
      <w:marLeft w:val="0"/>
      <w:marRight w:val="0"/>
      <w:marTop w:val="0"/>
      <w:marBottom w:val="0"/>
      <w:divBdr>
        <w:top w:val="none" w:sz="0" w:space="0" w:color="auto"/>
        <w:left w:val="none" w:sz="0" w:space="0" w:color="auto"/>
        <w:bottom w:val="none" w:sz="0" w:space="0" w:color="auto"/>
        <w:right w:val="none" w:sz="0" w:space="0" w:color="auto"/>
      </w:divBdr>
    </w:div>
    <w:div w:id="300966741">
      <w:bodyDiv w:val="1"/>
      <w:marLeft w:val="0"/>
      <w:marRight w:val="0"/>
      <w:marTop w:val="0"/>
      <w:marBottom w:val="0"/>
      <w:divBdr>
        <w:top w:val="none" w:sz="0" w:space="0" w:color="auto"/>
        <w:left w:val="none" w:sz="0" w:space="0" w:color="auto"/>
        <w:bottom w:val="none" w:sz="0" w:space="0" w:color="auto"/>
        <w:right w:val="none" w:sz="0" w:space="0" w:color="auto"/>
      </w:divBdr>
    </w:div>
    <w:div w:id="303586319">
      <w:bodyDiv w:val="1"/>
      <w:marLeft w:val="0"/>
      <w:marRight w:val="0"/>
      <w:marTop w:val="0"/>
      <w:marBottom w:val="0"/>
      <w:divBdr>
        <w:top w:val="none" w:sz="0" w:space="0" w:color="auto"/>
        <w:left w:val="none" w:sz="0" w:space="0" w:color="auto"/>
        <w:bottom w:val="none" w:sz="0" w:space="0" w:color="auto"/>
        <w:right w:val="none" w:sz="0" w:space="0" w:color="auto"/>
      </w:divBdr>
    </w:div>
    <w:div w:id="305742731">
      <w:bodyDiv w:val="1"/>
      <w:marLeft w:val="0"/>
      <w:marRight w:val="0"/>
      <w:marTop w:val="0"/>
      <w:marBottom w:val="0"/>
      <w:divBdr>
        <w:top w:val="none" w:sz="0" w:space="0" w:color="auto"/>
        <w:left w:val="none" w:sz="0" w:space="0" w:color="auto"/>
        <w:bottom w:val="none" w:sz="0" w:space="0" w:color="auto"/>
        <w:right w:val="none" w:sz="0" w:space="0" w:color="auto"/>
      </w:divBdr>
    </w:div>
    <w:div w:id="310673206">
      <w:bodyDiv w:val="1"/>
      <w:marLeft w:val="0"/>
      <w:marRight w:val="0"/>
      <w:marTop w:val="0"/>
      <w:marBottom w:val="0"/>
      <w:divBdr>
        <w:top w:val="none" w:sz="0" w:space="0" w:color="auto"/>
        <w:left w:val="none" w:sz="0" w:space="0" w:color="auto"/>
        <w:bottom w:val="none" w:sz="0" w:space="0" w:color="auto"/>
        <w:right w:val="none" w:sz="0" w:space="0" w:color="auto"/>
      </w:divBdr>
    </w:div>
    <w:div w:id="317271613">
      <w:bodyDiv w:val="1"/>
      <w:marLeft w:val="0"/>
      <w:marRight w:val="0"/>
      <w:marTop w:val="0"/>
      <w:marBottom w:val="0"/>
      <w:divBdr>
        <w:top w:val="none" w:sz="0" w:space="0" w:color="auto"/>
        <w:left w:val="none" w:sz="0" w:space="0" w:color="auto"/>
        <w:bottom w:val="none" w:sz="0" w:space="0" w:color="auto"/>
        <w:right w:val="none" w:sz="0" w:space="0" w:color="auto"/>
      </w:divBdr>
    </w:div>
    <w:div w:id="318461899">
      <w:bodyDiv w:val="1"/>
      <w:marLeft w:val="0"/>
      <w:marRight w:val="0"/>
      <w:marTop w:val="0"/>
      <w:marBottom w:val="0"/>
      <w:divBdr>
        <w:top w:val="none" w:sz="0" w:space="0" w:color="auto"/>
        <w:left w:val="none" w:sz="0" w:space="0" w:color="auto"/>
        <w:bottom w:val="none" w:sz="0" w:space="0" w:color="auto"/>
        <w:right w:val="none" w:sz="0" w:space="0" w:color="auto"/>
      </w:divBdr>
    </w:div>
    <w:div w:id="319698661">
      <w:bodyDiv w:val="1"/>
      <w:marLeft w:val="0"/>
      <w:marRight w:val="0"/>
      <w:marTop w:val="0"/>
      <w:marBottom w:val="0"/>
      <w:divBdr>
        <w:top w:val="none" w:sz="0" w:space="0" w:color="auto"/>
        <w:left w:val="none" w:sz="0" w:space="0" w:color="auto"/>
        <w:bottom w:val="none" w:sz="0" w:space="0" w:color="auto"/>
        <w:right w:val="none" w:sz="0" w:space="0" w:color="auto"/>
      </w:divBdr>
    </w:div>
    <w:div w:id="321470734">
      <w:bodyDiv w:val="1"/>
      <w:marLeft w:val="0"/>
      <w:marRight w:val="0"/>
      <w:marTop w:val="0"/>
      <w:marBottom w:val="0"/>
      <w:divBdr>
        <w:top w:val="none" w:sz="0" w:space="0" w:color="auto"/>
        <w:left w:val="none" w:sz="0" w:space="0" w:color="auto"/>
        <w:bottom w:val="none" w:sz="0" w:space="0" w:color="auto"/>
        <w:right w:val="none" w:sz="0" w:space="0" w:color="auto"/>
      </w:divBdr>
    </w:div>
    <w:div w:id="321741035">
      <w:bodyDiv w:val="1"/>
      <w:marLeft w:val="0"/>
      <w:marRight w:val="0"/>
      <w:marTop w:val="0"/>
      <w:marBottom w:val="0"/>
      <w:divBdr>
        <w:top w:val="none" w:sz="0" w:space="0" w:color="auto"/>
        <w:left w:val="none" w:sz="0" w:space="0" w:color="auto"/>
        <w:bottom w:val="none" w:sz="0" w:space="0" w:color="auto"/>
        <w:right w:val="none" w:sz="0" w:space="0" w:color="auto"/>
      </w:divBdr>
    </w:div>
    <w:div w:id="323625159">
      <w:bodyDiv w:val="1"/>
      <w:marLeft w:val="0"/>
      <w:marRight w:val="0"/>
      <w:marTop w:val="0"/>
      <w:marBottom w:val="0"/>
      <w:divBdr>
        <w:top w:val="none" w:sz="0" w:space="0" w:color="auto"/>
        <w:left w:val="none" w:sz="0" w:space="0" w:color="auto"/>
        <w:bottom w:val="none" w:sz="0" w:space="0" w:color="auto"/>
        <w:right w:val="none" w:sz="0" w:space="0" w:color="auto"/>
      </w:divBdr>
    </w:div>
    <w:div w:id="326321375">
      <w:bodyDiv w:val="1"/>
      <w:marLeft w:val="0"/>
      <w:marRight w:val="0"/>
      <w:marTop w:val="0"/>
      <w:marBottom w:val="0"/>
      <w:divBdr>
        <w:top w:val="none" w:sz="0" w:space="0" w:color="auto"/>
        <w:left w:val="none" w:sz="0" w:space="0" w:color="auto"/>
        <w:bottom w:val="none" w:sz="0" w:space="0" w:color="auto"/>
        <w:right w:val="none" w:sz="0" w:space="0" w:color="auto"/>
      </w:divBdr>
    </w:div>
    <w:div w:id="331952223">
      <w:bodyDiv w:val="1"/>
      <w:marLeft w:val="0"/>
      <w:marRight w:val="0"/>
      <w:marTop w:val="0"/>
      <w:marBottom w:val="0"/>
      <w:divBdr>
        <w:top w:val="none" w:sz="0" w:space="0" w:color="auto"/>
        <w:left w:val="none" w:sz="0" w:space="0" w:color="auto"/>
        <w:bottom w:val="none" w:sz="0" w:space="0" w:color="auto"/>
        <w:right w:val="none" w:sz="0" w:space="0" w:color="auto"/>
      </w:divBdr>
    </w:div>
    <w:div w:id="332880319">
      <w:bodyDiv w:val="1"/>
      <w:marLeft w:val="0"/>
      <w:marRight w:val="0"/>
      <w:marTop w:val="0"/>
      <w:marBottom w:val="0"/>
      <w:divBdr>
        <w:top w:val="none" w:sz="0" w:space="0" w:color="auto"/>
        <w:left w:val="none" w:sz="0" w:space="0" w:color="auto"/>
        <w:bottom w:val="none" w:sz="0" w:space="0" w:color="auto"/>
        <w:right w:val="none" w:sz="0" w:space="0" w:color="auto"/>
      </w:divBdr>
    </w:div>
    <w:div w:id="335425667">
      <w:bodyDiv w:val="1"/>
      <w:marLeft w:val="0"/>
      <w:marRight w:val="0"/>
      <w:marTop w:val="0"/>
      <w:marBottom w:val="0"/>
      <w:divBdr>
        <w:top w:val="none" w:sz="0" w:space="0" w:color="auto"/>
        <w:left w:val="none" w:sz="0" w:space="0" w:color="auto"/>
        <w:bottom w:val="none" w:sz="0" w:space="0" w:color="auto"/>
        <w:right w:val="none" w:sz="0" w:space="0" w:color="auto"/>
      </w:divBdr>
    </w:div>
    <w:div w:id="335886822">
      <w:bodyDiv w:val="1"/>
      <w:marLeft w:val="0"/>
      <w:marRight w:val="0"/>
      <w:marTop w:val="0"/>
      <w:marBottom w:val="0"/>
      <w:divBdr>
        <w:top w:val="none" w:sz="0" w:space="0" w:color="auto"/>
        <w:left w:val="none" w:sz="0" w:space="0" w:color="auto"/>
        <w:bottom w:val="none" w:sz="0" w:space="0" w:color="auto"/>
        <w:right w:val="none" w:sz="0" w:space="0" w:color="auto"/>
      </w:divBdr>
    </w:div>
    <w:div w:id="342587777">
      <w:bodyDiv w:val="1"/>
      <w:marLeft w:val="0"/>
      <w:marRight w:val="0"/>
      <w:marTop w:val="0"/>
      <w:marBottom w:val="0"/>
      <w:divBdr>
        <w:top w:val="none" w:sz="0" w:space="0" w:color="auto"/>
        <w:left w:val="none" w:sz="0" w:space="0" w:color="auto"/>
        <w:bottom w:val="none" w:sz="0" w:space="0" w:color="auto"/>
        <w:right w:val="none" w:sz="0" w:space="0" w:color="auto"/>
      </w:divBdr>
    </w:div>
    <w:div w:id="346178427">
      <w:bodyDiv w:val="1"/>
      <w:marLeft w:val="0"/>
      <w:marRight w:val="0"/>
      <w:marTop w:val="0"/>
      <w:marBottom w:val="0"/>
      <w:divBdr>
        <w:top w:val="none" w:sz="0" w:space="0" w:color="auto"/>
        <w:left w:val="none" w:sz="0" w:space="0" w:color="auto"/>
        <w:bottom w:val="none" w:sz="0" w:space="0" w:color="auto"/>
        <w:right w:val="none" w:sz="0" w:space="0" w:color="auto"/>
      </w:divBdr>
    </w:div>
    <w:div w:id="350911926">
      <w:bodyDiv w:val="1"/>
      <w:marLeft w:val="0"/>
      <w:marRight w:val="0"/>
      <w:marTop w:val="0"/>
      <w:marBottom w:val="0"/>
      <w:divBdr>
        <w:top w:val="none" w:sz="0" w:space="0" w:color="auto"/>
        <w:left w:val="none" w:sz="0" w:space="0" w:color="auto"/>
        <w:bottom w:val="none" w:sz="0" w:space="0" w:color="auto"/>
        <w:right w:val="none" w:sz="0" w:space="0" w:color="auto"/>
      </w:divBdr>
    </w:div>
    <w:div w:id="351876649">
      <w:bodyDiv w:val="1"/>
      <w:marLeft w:val="0"/>
      <w:marRight w:val="0"/>
      <w:marTop w:val="0"/>
      <w:marBottom w:val="0"/>
      <w:divBdr>
        <w:top w:val="none" w:sz="0" w:space="0" w:color="auto"/>
        <w:left w:val="none" w:sz="0" w:space="0" w:color="auto"/>
        <w:bottom w:val="none" w:sz="0" w:space="0" w:color="auto"/>
        <w:right w:val="none" w:sz="0" w:space="0" w:color="auto"/>
      </w:divBdr>
    </w:div>
    <w:div w:id="354188132">
      <w:bodyDiv w:val="1"/>
      <w:marLeft w:val="0"/>
      <w:marRight w:val="0"/>
      <w:marTop w:val="0"/>
      <w:marBottom w:val="0"/>
      <w:divBdr>
        <w:top w:val="none" w:sz="0" w:space="0" w:color="auto"/>
        <w:left w:val="none" w:sz="0" w:space="0" w:color="auto"/>
        <w:bottom w:val="none" w:sz="0" w:space="0" w:color="auto"/>
        <w:right w:val="none" w:sz="0" w:space="0" w:color="auto"/>
      </w:divBdr>
    </w:div>
    <w:div w:id="354623187">
      <w:bodyDiv w:val="1"/>
      <w:marLeft w:val="0"/>
      <w:marRight w:val="0"/>
      <w:marTop w:val="0"/>
      <w:marBottom w:val="0"/>
      <w:divBdr>
        <w:top w:val="none" w:sz="0" w:space="0" w:color="auto"/>
        <w:left w:val="none" w:sz="0" w:space="0" w:color="auto"/>
        <w:bottom w:val="none" w:sz="0" w:space="0" w:color="auto"/>
        <w:right w:val="none" w:sz="0" w:space="0" w:color="auto"/>
      </w:divBdr>
    </w:div>
    <w:div w:id="358160812">
      <w:bodyDiv w:val="1"/>
      <w:marLeft w:val="0"/>
      <w:marRight w:val="0"/>
      <w:marTop w:val="0"/>
      <w:marBottom w:val="0"/>
      <w:divBdr>
        <w:top w:val="none" w:sz="0" w:space="0" w:color="auto"/>
        <w:left w:val="none" w:sz="0" w:space="0" w:color="auto"/>
        <w:bottom w:val="none" w:sz="0" w:space="0" w:color="auto"/>
        <w:right w:val="none" w:sz="0" w:space="0" w:color="auto"/>
      </w:divBdr>
    </w:div>
    <w:div w:id="359431192">
      <w:bodyDiv w:val="1"/>
      <w:marLeft w:val="0"/>
      <w:marRight w:val="0"/>
      <w:marTop w:val="0"/>
      <w:marBottom w:val="0"/>
      <w:divBdr>
        <w:top w:val="none" w:sz="0" w:space="0" w:color="auto"/>
        <w:left w:val="none" w:sz="0" w:space="0" w:color="auto"/>
        <w:bottom w:val="none" w:sz="0" w:space="0" w:color="auto"/>
        <w:right w:val="none" w:sz="0" w:space="0" w:color="auto"/>
      </w:divBdr>
    </w:div>
    <w:div w:id="363137999">
      <w:bodyDiv w:val="1"/>
      <w:marLeft w:val="0"/>
      <w:marRight w:val="0"/>
      <w:marTop w:val="0"/>
      <w:marBottom w:val="0"/>
      <w:divBdr>
        <w:top w:val="none" w:sz="0" w:space="0" w:color="auto"/>
        <w:left w:val="none" w:sz="0" w:space="0" w:color="auto"/>
        <w:bottom w:val="none" w:sz="0" w:space="0" w:color="auto"/>
        <w:right w:val="none" w:sz="0" w:space="0" w:color="auto"/>
      </w:divBdr>
    </w:div>
    <w:div w:id="369189278">
      <w:bodyDiv w:val="1"/>
      <w:marLeft w:val="0"/>
      <w:marRight w:val="0"/>
      <w:marTop w:val="0"/>
      <w:marBottom w:val="0"/>
      <w:divBdr>
        <w:top w:val="none" w:sz="0" w:space="0" w:color="auto"/>
        <w:left w:val="none" w:sz="0" w:space="0" w:color="auto"/>
        <w:bottom w:val="none" w:sz="0" w:space="0" w:color="auto"/>
        <w:right w:val="none" w:sz="0" w:space="0" w:color="auto"/>
      </w:divBdr>
    </w:div>
    <w:div w:id="371073330">
      <w:bodyDiv w:val="1"/>
      <w:marLeft w:val="0"/>
      <w:marRight w:val="0"/>
      <w:marTop w:val="0"/>
      <w:marBottom w:val="0"/>
      <w:divBdr>
        <w:top w:val="none" w:sz="0" w:space="0" w:color="auto"/>
        <w:left w:val="none" w:sz="0" w:space="0" w:color="auto"/>
        <w:bottom w:val="none" w:sz="0" w:space="0" w:color="auto"/>
        <w:right w:val="none" w:sz="0" w:space="0" w:color="auto"/>
      </w:divBdr>
    </w:div>
    <w:div w:id="372849867">
      <w:bodyDiv w:val="1"/>
      <w:marLeft w:val="0"/>
      <w:marRight w:val="0"/>
      <w:marTop w:val="0"/>
      <w:marBottom w:val="0"/>
      <w:divBdr>
        <w:top w:val="none" w:sz="0" w:space="0" w:color="auto"/>
        <w:left w:val="none" w:sz="0" w:space="0" w:color="auto"/>
        <w:bottom w:val="none" w:sz="0" w:space="0" w:color="auto"/>
        <w:right w:val="none" w:sz="0" w:space="0" w:color="auto"/>
      </w:divBdr>
    </w:div>
    <w:div w:id="381560521">
      <w:bodyDiv w:val="1"/>
      <w:marLeft w:val="0"/>
      <w:marRight w:val="0"/>
      <w:marTop w:val="0"/>
      <w:marBottom w:val="0"/>
      <w:divBdr>
        <w:top w:val="none" w:sz="0" w:space="0" w:color="auto"/>
        <w:left w:val="none" w:sz="0" w:space="0" w:color="auto"/>
        <w:bottom w:val="none" w:sz="0" w:space="0" w:color="auto"/>
        <w:right w:val="none" w:sz="0" w:space="0" w:color="auto"/>
      </w:divBdr>
    </w:div>
    <w:div w:id="382212591">
      <w:bodyDiv w:val="1"/>
      <w:marLeft w:val="0"/>
      <w:marRight w:val="0"/>
      <w:marTop w:val="0"/>
      <w:marBottom w:val="0"/>
      <w:divBdr>
        <w:top w:val="none" w:sz="0" w:space="0" w:color="auto"/>
        <w:left w:val="none" w:sz="0" w:space="0" w:color="auto"/>
        <w:bottom w:val="none" w:sz="0" w:space="0" w:color="auto"/>
        <w:right w:val="none" w:sz="0" w:space="0" w:color="auto"/>
      </w:divBdr>
    </w:div>
    <w:div w:id="382826541">
      <w:bodyDiv w:val="1"/>
      <w:marLeft w:val="0"/>
      <w:marRight w:val="0"/>
      <w:marTop w:val="0"/>
      <w:marBottom w:val="0"/>
      <w:divBdr>
        <w:top w:val="none" w:sz="0" w:space="0" w:color="auto"/>
        <w:left w:val="none" w:sz="0" w:space="0" w:color="auto"/>
        <w:bottom w:val="none" w:sz="0" w:space="0" w:color="auto"/>
        <w:right w:val="none" w:sz="0" w:space="0" w:color="auto"/>
      </w:divBdr>
    </w:div>
    <w:div w:id="386072618">
      <w:bodyDiv w:val="1"/>
      <w:marLeft w:val="0"/>
      <w:marRight w:val="0"/>
      <w:marTop w:val="0"/>
      <w:marBottom w:val="0"/>
      <w:divBdr>
        <w:top w:val="none" w:sz="0" w:space="0" w:color="auto"/>
        <w:left w:val="none" w:sz="0" w:space="0" w:color="auto"/>
        <w:bottom w:val="none" w:sz="0" w:space="0" w:color="auto"/>
        <w:right w:val="none" w:sz="0" w:space="0" w:color="auto"/>
      </w:divBdr>
    </w:div>
    <w:div w:id="386153241">
      <w:bodyDiv w:val="1"/>
      <w:marLeft w:val="0"/>
      <w:marRight w:val="0"/>
      <w:marTop w:val="0"/>
      <w:marBottom w:val="0"/>
      <w:divBdr>
        <w:top w:val="none" w:sz="0" w:space="0" w:color="auto"/>
        <w:left w:val="none" w:sz="0" w:space="0" w:color="auto"/>
        <w:bottom w:val="none" w:sz="0" w:space="0" w:color="auto"/>
        <w:right w:val="none" w:sz="0" w:space="0" w:color="auto"/>
      </w:divBdr>
    </w:div>
    <w:div w:id="386807776">
      <w:bodyDiv w:val="1"/>
      <w:marLeft w:val="0"/>
      <w:marRight w:val="0"/>
      <w:marTop w:val="0"/>
      <w:marBottom w:val="0"/>
      <w:divBdr>
        <w:top w:val="none" w:sz="0" w:space="0" w:color="auto"/>
        <w:left w:val="none" w:sz="0" w:space="0" w:color="auto"/>
        <w:bottom w:val="none" w:sz="0" w:space="0" w:color="auto"/>
        <w:right w:val="none" w:sz="0" w:space="0" w:color="auto"/>
      </w:divBdr>
    </w:div>
    <w:div w:id="391392674">
      <w:bodyDiv w:val="1"/>
      <w:marLeft w:val="0"/>
      <w:marRight w:val="0"/>
      <w:marTop w:val="0"/>
      <w:marBottom w:val="0"/>
      <w:divBdr>
        <w:top w:val="none" w:sz="0" w:space="0" w:color="auto"/>
        <w:left w:val="none" w:sz="0" w:space="0" w:color="auto"/>
        <w:bottom w:val="none" w:sz="0" w:space="0" w:color="auto"/>
        <w:right w:val="none" w:sz="0" w:space="0" w:color="auto"/>
      </w:divBdr>
    </w:div>
    <w:div w:id="395327127">
      <w:bodyDiv w:val="1"/>
      <w:marLeft w:val="0"/>
      <w:marRight w:val="0"/>
      <w:marTop w:val="0"/>
      <w:marBottom w:val="0"/>
      <w:divBdr>
        <w:top w:val="none" w:sz="0" w:space="0" w:color="auto"/>
        <w:left w:val="none" w:sz="0" w:space="0" w:color="auto"/>
        <w:bottom w:val="none" w:sz="0" w:space="0" w:color="auto"/>
        <w:right w:val="none" w:sz="0" w:space="0" w:color="auto"/>
      </w:divBdr>
    </w:div>
    <w:div w:id="395587599">
      <w:bodyDiv w:val="1"/>
      <w:marLeft w:val="0"/>
      <w:marRight w:val="0"/>
      <w:marTop w:val="0"/>
      <w:marBottom w:val="0"/>
      <w:divBdr>
        <w:top w:val="none" w:sz="0" w:space="0" w:color="auto"/>
        <w:left w:val="none" w:sz="0" w:space="0" w:color="auto"/>
        <w:bottom w:val="none" w:sz="0" w:space="0" w:color="auto"/>
        <w:right w:val="none" w:sz="0" w:space="0" w:color="auto"/>
      </w:divBdr>
    </w:div>
    <w:div w:id="398403221">
      <w:bodyDiv w:val="1"/>
      <w:marLeft w:val="0"/>
      <w:marRight w:val="0"/>
      <w:marTop w:val="0"/>
      <w:marBottom w:val="0"/>
      <w:divBdr>
        <w:top w:val="none" w:sz="0" w:space="0" w:color="auto"/>
        <w:left w:val="none" w:sz="0" w:space="0" w:color="auto"/>
        <w:bottom w:val="none" w:sz="0" w:space="0" w:color="auto"/>
        <w:right w:val="none" w:sz="0" w:space="0" w:color="auto"/>
      </w:divBdr>
    </w:div>
    <w:div w:id="398793361">
      <w:bodyDiv w:val="1"/>
      <w:marLeft w:val="0"/>
      <w:marRight w:val="0"/>
      <w:marTop w:val="0"/>
      <w:marBottom w:val="0"/>
      <w:divBdr>
        <w:top w:val="none" w:sz="0" w:space="0" w:color="auto"/>
        <w:left w:val="none" w:sz="0" w:space="0" w:color="auto"/>
        <w:bottom w:val="none" w:sz="0" w:space="0" w:color="auto"/>
        <w:right w:val="none" w:sz="0" w:space="0" w:color="auto"/>
      </w:divBdr>
    </w:div>
    <w:div w:id="399014511">
      <w:bodyDiv w:val="1"/>
      <w:marLeft w:val="0"/>
      <w:marRight w:val="0"/>
      <w:marTop w:val="0"/>
      <w:marBottom w:val="0"/>
      <w:divBdr>
        <w:top w:val="none" w:sz="0" w:space="0" w:color="auto"/>
        <w:left w:val="none" w:sz="0" w:space="0" w:color="auto"/>
        <w:bottom w:val="none" w:sz="0" w:space="0" w:color="auto"/>
        <w:right w:val="none" w:sz="0" w:space="0" w:color="auto"/>
      </w:divBdr>
    </w:div>
    <w:div w:id="399326114">
      <w:bodyDiv w:val="1"/>
      <w:marLeft w:val="0"/>
      <w:marRight w:val="0"/>
      <w:marTop w:val="0"/>
      <w:marBottom w:val="0"/>
      <w:divBdr>
        <w:top w:val="none" w:sz="0" w:space="0" w:color="auto"/>
        <w:left w:val="none" w:sz="0" w:space="0" w:color="auto"/>
        <w:bottom w:val="none" w:sz="0" w:space="0" w:color="auto"/>
        <w:right w:val="none" w:sz="0" w:space="0" w:color="auto"/>
      </w:divBdr>
    </w:div>
    <w:div w:id="399401609">
      <w:bodyDiv w:val="1"/>
      <w:marLeft w:val="0"/>
      <w:marRight w:val="0"/>
      <w:marTop w:val="0"/>
      <w:marBottom w:val="0"/>
      <w:divBdr>
        <w:top w:val="none" w:sz="0" w:space="0" w:color="auto"/>
        <w:left w:val="none" w:sz="0" w:space="0" w:color="auto"/>
        <w:bottom w:val="none" w:sz="0" w:space="0" w:color="auto"/>
        <w:right w:val="none" w:sz="0" w:space="0" w:color="auto"/>
      </w:divBdr>
    </w:div>
    <w:div w:id="404495225">
      <w:bodyDiv w:val="1"/>
      <w:marLeft w:val="0"/>
      <w:marRight w:val="0"/>
      <w:marTop w:val="0"/>
      <w:marBottom w:val="0"/>
      <w:divBdr>
        <w:top w:val="none" w:sz="0" w:space="0" w:color="auto"/>
        <w:left w:val="none" w:sz="0" w:space="0" w:color="auto"/>
        <w:bottom w:val="none" w:sz="0" w:space="0" w:color="auto"/>
        <w:right w:val="none" w:sz="0" w:space="0" w:color="auto"/>
      </w:divBdr>
    </w:div>
    <w:div w:id="408429205">
      <w:bodyDiv w:val="1"/>
      <w:marLeft w:val="0"/>
      <w:marRight w:val="0"/>
      <w:marTop w:val="0"/>
      <w:marBottom w:val="0"/>
      <w:divBdr>
        <w:top w:val="none" w:sz="0" w:space="0" w:color="auto"/>
        <w:left w:val="none" w:sz="0" w:space="0" w:color="auto"/>
        <w:bottom w:val="none" w:sz="0" w:space="0" w:color="auto"/>
        <w:right w:val="none" w:sz="0" w:space="0" w:color="auto"/>
      </w:divBdr>
    </w:div>
    <w:div w:id="412514713">
      <w:bodyDiv w:val="1"/>
      <w:marLeft w:val="0"/>
      <w:marRight w:val="0"/>
      <w:marTop w:val="0"/>
      <w:marBottom w:val="0"/>
      <w:divBdr>
        <w:top w:val="none" w:sz="0" w:space="0" w:color="auto"/>
        <w:left w:val="none" w:sz="0" w:space="0" w:color="auto"/>
        <w:bottom w:val="none" w:sz="0" w:space="0" w:color="auto"/>
        <w:right w:val="none" w:sz="0" w:space="0" w:color="auto"/>
      </w:divBdr>
    </w:div>
    <w:div w:id="413207158">
      <w:bodyDiv w:val="1"/>
      <w:marLeft w:val="0"/>
      <w:marRight w:val="0"/>
      <w:marTop w:val="0"/>
      <w:marBottom w:val="0"/>
      <w:divBdr>
        <w:top w:val="none" w:sz="0" w:space="0" w:color="auto"/>
        <w:left w:val="none" w:sz="0" w:space="0" w:color="auto"/>
        <w:bottom w:val="none" w:sz="0" w:space="0" w:color="auto"/>
        <w:right w:val="none" w:sz="0" w:space="0" w:color="auto"/>
      </w:divBdr>
    </w:div>
    <w:div w:id="415982033">
      <w:bodyDiv w:val="1"/>
      <w:marLeft w:val="0"/>
      <w:marRight w:val="0"/>
      <w:marTop w:val="0"/>
      <w:marBottom w:val="0"/>
      <w:divBdr>
        <w:top w:val="none" w:sz="0" w:space="0" w:color="auto"/>
        <w:left w:val="none" w:sz="0" w:space="0" w:color="auto"/>
        <w:bottom w:val="none" w:sz="0" w:space="0" w:color="auto"/>
        <w:right w:val="none" w:sz="0" w:space="0" w:color="auto"/>
      </w:divBdr>
    </w:div>
    <w:div w:id="417142801">
      <w:bodyDiv w:val="1"/>
      <w:marLeft w:val="0"/>
      <w:marRight w:val="0"/>
      <w:marTop w:val="0"/>
      <w:marBottom w:val="0"/>
      <w:divBdr>
        <w:top w:val="none" w:sz="0" w:space="0" w:color="auto"/>
        <w:left w:val="none" w:sz="0" w:space="0" w:color="auto"/>
        <w:bottom w:val="none" w:sz="0" w:space="0" w:color="auto"/>
        <w:right w:val="none" w:sz="0" w:space="0" w:color="auto"/>
      </w:divBdr>
    </w:div>
    <w:div w:id="420415513">
      <w:bodyDiv w:val="1"/>
      <w:marLeft w:val="0"/>
      <w:marRight w:val="0"/>
      <w:marTop w:val="0"/>
      <w:marBottom w:val="0"/>
      <w:divBdr>
        <w:top w:val="none" w:sz="0" w:space="0" w:color="auto"/>
        <w:left w:val="none" w:sz="0" w:space="0" w:color="auto"/>
        <w:bottom w:val="none" w:sz="0" w:space="0" w:color="auto"/>
        <w:right w:val="none" w:sz="0" w:space="0" w:color="auto"/>
      </w:divBdr>
    </w:div>
    <w:div w:id="422579598">
      <w:bodyDiv w:val="1"/>
      <w:marLeft w:val="0"/>
      <w:marRight w:val="0"/>
      <w:marTop w:val="0"/>
      <w:marBottom w:val="0"/>
      <w:divBdr>
        <w:top w:val="none" w:sz="0" w:space="0" w:color="auto"/>
        <w:left w:val="none" w:sz="0" w:space="0" w:color="auto"/>
        <w:bottom w:val="none" w:sz="0" w:space="0" w:color="auto"/>
        <w:right w:val="none" w:sz="0" w:space="0" w:color="auto"/>
      </w:divBdr>
    </w:div>
    <w:div w:id="422915424">
      <w:bodyDiv w:val="1"/>
      <w:marLeft w:val="0"/>
      <w:marRight w:val="0"/>
      <w:marTop w:val="0"/>
      <w:marBottom w:val="0"/>
      <w:divBdr>
        <w:top w:val="none" w:sz="0" w:space="0" w:color="auto"/>
        <w:left w:val="none" w:sz="0" w:space="0" w:color="auto"/>
        <w:bottom w:val="none" w:sz="0" w:space="0" w:color="auto"/>
        <w:right w:val="none" w:sz="0" w:space="0" w:color="auto"/>
      </w:divBdr>
    </w:div>
    <w:div w:id="432433508">
      <w:bodyDiv w:val="1"/>
      <w:marLeft w:val="0"/>
      <w:marRight w:val="0"/>
      <w:marTop w:val="0"/>
      <w:marBottom w:val="0"/>
      <w:divBdr>
        <w:top w:val="none" w:sz="0" w:space="0" w:color="auto"/>
        <w:left w:val="none" w:sz="0" w:space="0" w:color="auto"/>
        <w:bottom w:val="none" w:sz="0" w:space="0" w:color="auto"/>
        <w:right w:val="none" w:sz="0" w:space="0" w:color="auto"/>
      </w:divBdr>
    </w:div>
    <w:div w:id="432631566">
      <w:bodyDiv w:val="1"/>
      <w:marLeft w:val="0"/>
      <w:marRight w:val="0"/>
      <w:marTop w:val="0"/>
      <w:marBottom w:val="0"/>
      <w:divBdr>
        <w:top w:val="none" w:sz="0" w:space="0" w:color="auto"/>
        <w:left w:val="none" w:sz="0" w:space="0" w:color="auto"/>
        <w:bottom w:val="none" w:sz="0" w:space="0" w:color="auto"/>
        <w:right w:val="none" w:sz="0" w:space="0" w:color="auto"/>
      </w:divBdr>
    </w:div>
    <w:div w:id="434519991">
      <w:bodyDiv w:val="1"/>
      <w:marLeft w:val="0"/>
      <w:marRight w:val="0"/>
      <w:marTop w:val="0"/>
      <w:marBottom w:val="0"/>
      <w:divBdr>
        <w:top w:val="none" w:sz="0" w:space="0" w:color="auto"/>
        <w:left w:val="none" w:sz="0" w:space="0" w:color="auto"/>
        <w:bottom w:val="none" w:sz="0" w:space="0" w:color="auto"/>
        <w:right w:val="none" w:sz="0" w:space="0" w:color="auto"/>
      </w:divBdr>
    </w:div>
    <w:div w:id="435101723">
      <w:bodyDiv w:val="1"/>
      <w:marLeft w:val="0"/>
      <w:marRight w:val="0"/>
      <w:marTop w:val="0"/>
      <w:marBottom w:val="0"/>
      <w:divBdr>
        <w:top w:val="none" w:sz="0" w:space="0" w:color="auto"/>
        <w:left w:val="none" w:sz="0" w:space="0" w:color="auto"/>
        <w:bottom w:val="none" w:sz="0" w:space="0" w:color="auto"/>
        <w:right w:val="none" w:sz="0" w:space="0" w:color="auto"/>
      </w:divBdr>
    </w:div>
    <w:div w:id="437259531">
      <w:bodyDiv w:val="1"/>
      <w:marLeft w:val="0"/>
      <w:marRight w:val="0"/>
      <w:marTop w:val="0"/>
      <w:marBottom w:val="0"/>
      <w:divBdr>
        <w:top w:val="none" w:sz="0" w:space="0" w:color="auto"/>
        <w:left w:val="none" w:sz="0" w:space="0" w:color="auto"/>
        <w:bottom w:val="none" w:sz="0" w:space="0" w:color="auto"/>
        <w:right w:val="none" w:sz="0" w:space="0" w:color="auto"/>
      </w:divBdr>
    </w:div>
    <w:div w:id="441387653">
      <w:bodyDiv w:val="1"/>
      <w:marLeft w:val="0"/>
      <w:marRight w:val="0"/>
      <w:marTop w:val="0"/>
      <w:marBottom w:val="0"/>
      <w:divBdr>
        <w:top w:val="none" w:sz="0" w:space="0" w:color="auto"/>
        <w:left w:val="none" w:sz="0" w:space="0" w:color="auto"/>
        <w:bottom w:val="none" w:sz="0" w:space="0" w:color="auto"/>
        <w:right w:val="none" w:sz="0" w:space="0" w:color="auto"/>
      </w:divBdr>
    </w:div>
    <w:div w:id="441727768">
      <w:bodyDiv w:val="1"/>
      <w:marLeft w:val="0"/>
      <w:marRight w:val="0"/>
      <w:marTop w:val="0"/>
      <w:marBottom w:val="0"/>
      <w:divBdr>
        <w:top w:val="none" w:sz="0" w:space="0" w:color="auto"/>
        <w:left w:val="none" w:sz="0" w:space="0" w:color="auto"/>
        <w:bottom w:val="none" w:sz="0" w:space="0" w:color="auto"/>
        <w:right w:val="none" w:sz="0" w:space="0" w:color="auto"/>
      </w:divBdr>
    </w:div>
    <w:div w:id="443117317">
      <w:bodyDiv w:val="1"/>
      <w:marLeft w:val="0"/>
      <w:marRight w:val="0"/>
      <w:marTop w:val="0"/>
      <w:marBottom w:val="0"/>
      <w:divBdr>
        <w:top w:val="none" w:sz="0" w:space="0" w:color="auto"/>
        <w:left w:val="none" w:sz="0" w:space="0" w:color="auto"/>
        <w:bottom w:val="none" w:sz="0" w:space="0" w:color="auto"/>
        <w:right w:val="none" w:sz="0" w:space="0" w:color="auto"/>
      </w:divBdr>
    </w:div>
    <w:div w:id="444349742">
      <w:bodyDiv w:val="1"/>
      <w:marLeft w:val="0"/>
      <w:marRight w:val="0"/>
      <w:marTop w:val="0"/>
      <w:marBottom w:val="0"/>
      <w:divBdr>
        <w:top w:val="none" w:sz="0" w:space="0" w:color="auto"/>
        <w:left w:val="none" w:sz="0" w:space="0" w:color="auto"/>
        <w:bottom w:val="none" w:sz="0" w:space="0" w:color="auto"/>
        <w:right w:val="none" w:sz="0" w:space="0" w:color="auto"/>
      </w:divBdr>
    </w:div>
    <w:div w:id="445278212">
      <w:bodyDiv w:val="1"/>
      <w:marLeft w:val="0"/>
      <w:marRight w:val="0"/>
      <w:marTop w:val="0"/>
      <w:marBottom w:val="0"/>
      <w:divBdr>
        <w:top w:val="none" w:sz="0" w:space="0" w:color="auto"/>
        <w:left w:val="none" w:sz="0" w:space="0" w:color="auto"/>
        <w:bottom w:val="none" w:sz="0" w:space="0" w:color="auto"/>
        <w:right w:val="none" w:sz="0" w:space="0" w:color="auto"/>
      </w:divBdr>
    </w:div>
    <w:div w:id="445738080">
      <w:bodyDiv w:val="1"/>
      <w:marLeft w:val="0"/>
      <w:marRight w:val="0"/>
      <w:marTop w:val="0"/>
      <w:marBottom w:val="0"/>
      <w:divBdr>
        <w:top w:val="none" w:sz="0" w:space="0" w:color="auto"/>
        <w:left w:val="none" w:sz="0" w:space="0" w:color="auto"/>
        <w:bottom w:val="none" w:sz="0" w:space="0" w:color="auto"/>
        <w:right w:val="none" w:sz="0" w:space="0" w:color="auto"/>
      </w:divBdr>
    </w:div>
    <w:div w:id="448934665">
      <w:bodyDiv w:val="1"/>
      <w:marLeft w:val="0"/>
      <w:marRight w:val="0"/>
      <w:marTop w:val="0"/>
      <w:marBottom w:val="0"/>
      <w:divBdr>
        <w:top w:val="none" w:sz="0" w:space="0" w:color="auto"/>
        <w:left w:val="none" w:sz="0" w:space="0" w:color="auto"/>
        <w:bottom w:val="none" w:sz="0" w:space="0" w:color="auto"/>
        <w:right w:val="none" w:sz="0" w:space="0" w:color="auto"/>
      </w:divBdr>
    </w:div>
    <w:div w:id="450784915">
      <w:bodyDiv w:val="1"/>
      <w:marLeft w:val="0"/>
      <w:marRight w:val="0"/>
      <w:marTop w:val="0"/>
      <w:marBottom w:val="0"/>
      <w:divBdr>
        <w:top w:val="none" w:sz="0" w:space="0" w:color="auto"/>
        <w:left w:val="none" w:sz="0" w:space="0" w:color="auto"/>
        <w:bottom w:val="none" w:sz="0" w:space="0" w:color="auto"/>
        <w:right w:val="none" w:sz="0" w:space="0" w:color="auto"/>
      </w:divBdr>
    </w:div>
    <w:div w:id="452290753">
      <w:bodyDiv w:val="1"/>
      <w:marLeft w:val="0"/>
      <w:marRight w:val="0"/>
      <w:marTop w:val="0"/>
      <w:marBottom w:val="0"/>
      <w:divBdr>
        <w:top w:val="none" w:sz="0" w:space="0" w:color="auto"/>
        <w:left w:val="none" w:sz="0" w:space="0" w:color="auto"/>
        <w:bottom w:val="none" w:sz="0" w:space="0" w:color="auto"/>
        <w:right w:val="none" w:sz="0" w:space="0" w:color="auto"/>
      </w:divBdr>
    </w:div>
    <w:div w:id="454716062">
      <w:bodyDiv w:val="1"/>
      <w:marLeft w:val="0"/>
      <w:marRight w:val="0"/>
      <w:marTop w:val="0"/>
      <w:marBottom w:val="0"/>
      <w:divBdr>
        <w:top w:val="none" w:sz="0" w:space="0" w:color="auto"/>
        <w:left w:val="none" w:sz="0" w:space="0" w:color="auto"/>
        <w:bottom w:val="none" w:sz="0" w:space="0" w:color="auto"/>
        <w:right w:val="none" w:sz="0" w:space="0" w:color="auto"/>
      </w:divBdr>
    </w:div>
    <w:div w:id="455415092">
      <w:bodyDiv w:val="1"/>
      <w:marLeft w:val="0"/>
      <w:marRight w:val="0"/>
      <w:marTop w:val="0"/>
      <w:marBottom w:val="0"/>
      <w:divBdr>
        <w:top w:val="none" w:sz="0" w:space="0" w:color="auto"/>
        <w:left w:val="none" w:sz="0" w:space="0" w:color="auto"/>
        <w:bottom w:val="none" w:sz="0" w:space="0" w:color="auto"/>
        <w:right w:val="none" w:sz="0" w:space="0" w:color="auto"/>
      </w:divBdr>
    </w:div>
    <w:div w:id="461651937">
      <w:bodyDiv w:val="1"/>
      <w:marLeft w:val="0"/>
      <w:marRight w:val="0"/>
      <w:marTop w:val="0"/>
      <w:marBottom w:val="0"/>
      <w:divBdr>
        <w:top w:val="none" w:sz="0" w:space="0" w:color="auto"/>
        <w:left w:val="none" w:sz="0" w:space="0" w:color="auto"/>
        <w:bottom w:val="none" w:sz="0" w:space="0" w:color="auto"/>
        <w:right w:val="none" w:sz="0" w:space="0" w:color="auto"/>
      </w:divBdr>
    </w:div>
    <w:div w:id="463475397">
      <w:bodyDiv w:val="1"/>
      <w:marLeft w:val="0"/>
      <w:marRight w:val="0"/>
      <w:marTop w:val="0"/>
      <w:marBottom w:val="0"/>
      <w:divBdr>
        <w:top w:val="none" w:sz="0" w:space="0" w:color="auto"/>
        <w:left w:val="none" w:sz="0" w:space="0" w:color="auto"/>
        <w:bottom w:val="none" w:sz="0" w:space="0" w:color="auto"/>
        <w:right w:val="none" w:sz="0" w:space="0" w:color="auto"/>
      </w:divBdr>
    </w:div>
    <w:div w:id="464391214">
      <w:bodyDiv w:val="1"/>
      <w:marLeft w:val="0"/>
      <w:marRight w:val="0"/>
      <w:marTop w:val="0"/>
      <w:marBottom w:val="0"/>
      <w:divBdr>
        <w:top w:val="none" w:sz="0" w:space="0" w:color="auto"/>
        <w:left w:val="none" w:sz="0" w:space="0" w:color="auto"/>
        <w:bottom w:val="none" w:sz="0" w:space="0" w:color="auto"/>
        <w:right w:val="none" w:sz="0" w:space="0" w:color="auto"/>
      </w:divBdr>
    </w:div>
    <w:div w:id="473135939">
      <w:bodyDiv w:val="1"/>
      <w:marLeft w:val="0"/>
      <w:marRight w:val="0"/>
      <w:marTop w:val="0"/>
      <w:marBottom w:val="0"/>
      <w:divBdr>
        <w:top w:val="none" w:sz="0" w:space="0" w:color="auto"/>
        <w:left w:val="none" w:sz="0" w:space="0" w:color="auto"/>
        <w:bottom w:val="none" w:sz="0" w:space="0" w:color="auto"/>
        <w:right w:val="none" w:sz="0" w:space="0" w:color="auto"/>
      </w:divBdr>
    </w:div>
    <w:div w:id="476336156">
      <w:bodyDiv w:val="1"/>
      <w:marLeft w:val="0"/>
      <w:marRight w:val="0"/>
      <w:marTop w:val="0"/>
      <w:marBottom w:val="0"/>
      <w:divBdr>
        <w:top w:val="none" w:sz="0" w:space="0" w:color="auto"/>
        <w:left w:val="none" w:sz="0" w:space="0" w:color="auto"/>
        <w:bottom w:val="none" w:sz="0" w:space="0" w:color="auto"/>
        <w:right w:val="none" w:sz="0" w:space="0" w:color="auto"/>
      </w:divBdr>
    </w:div>
    <w:div w:id="477233798">
      <w:bodyDiv w:val="1"/>
      <w:marLeft w:val="0"/>
      <w:marRight w:val="0"/>
      <w:marTop w:val="0"/>
      <w:marBottom w:val="0"/>
      <w:divBdr>
        <w:top w:val="none" w:sz="0" w:space="0" w:color="auto"/>
        <w:left w:val="none" w:sz="0" w:space="0" w:color="auto"/>
        <w:bottom w:val="none" w:sz="0" w:space="0" w:color="auto"/>
        <w:right w:val="none" w:sz="0" w:space="0" w:color="auto"/>
      </w:divBdr>
    </w:div>
    <w:div w:id="479270092">
      <w:bodyDiv w:val="1"/>
      <w:marLeft w:val="0"/>
      <w:marRight w:val="0"/>
      <w:marTop w:val="0"/>
      <w:marBottom w:val="0"/>
      <w:divBdr>
        <w:top w:val="none" w:sz="0" w:space="0" w:color="auto"/>
        <w:left w:val="none" w:sz="0" w:space="0" w:color="auto"/>
        <w:bottom w:val="none" w:sz="0" w:space="0" w:color="auto"/>
        <w:right w:val="none" w:sz="0" w:space="0" w:color="auto"/>
      </w:divBdr>
    </w:div>
    <w:div w:id="487670422">
      <w:bodyDiv w:val="1"/>
      <w:marLeft w:val="0"/>
      <w:marRight w:val="0"/>
      <w:marTop w:val="0"/>
      <w:marBottom w:val="0"/>
      <w:divBdr>
        <w:top w:val="none" w:sz="0" w:space="0" w:color="auto"/>
        <w:left w:val="none" w:sz="0" w:space="0" w:color="auto"/>
        <w:bottom w:val="none" w:sz="0" w:space="0" w:color="auto"/>
        <w:right w:val="none" w:sz="0" w:space="0" w:color="auto"/>
      </w:divBdr>
    </w:div>
    <w:div w:id="491724168">
      <w:bodyDiv w:val="1"/>
      <w:marLeft w:val="0"/>
      <w:marRight w:val="0"/>
      <w:marTop w:val="0"/>
      <w:marBottom w:val="0"/>
      <w:divBdr>
        <w:top w:val="none" w:sz="0" w:space="0" w:color="auto"/>
        <w:left w:val="none" w:sz="0" w:space="0" w:color="auto"/>
        <w:bottom w:val="none" w:sz="0" w:space="0" w:color="auto"/>
        <w:right w:val="none" w:sz="0" w:space="0" w:color="auto"/>
      </w:divBdr>
    </w:div>
    <w:div w:id="496388921">
      <w:bodyDiv w:val="1"/>
      <w:marLeft w:val="0"/>
      <w:marRight w:val="0"/>
      <w:marTop w:val="0"/>
      <w:marBottom w:val="0"/>
      <w:divBdr>
        <w:top w:val="none" w:sz="0" w:space="0" w:color="auto"/>
        <w:left w:val="none" w:sz="0" w:space="0" w:color="auto"/>
        <w:bottom w:val="none" w:sz="0" w:space="0" w:color="auto"/>
        <w:right w:val="none" w:sz="0" w:space="0" w:color="auto"/>
      </w:divBdr>
    </w:div>
    <w:div w:id="497234263">
      <w:bodyDiv w:val="1"/>
      <w:marLeft w:val="0"/>
      <w:marRight w:val="0"/>
      <w:marTop w:val="0"/>
      <w:marBottom w:val="0"/>
      <w:divBdr>
        <w:top w:val="none" w:sz="0" w:space="0" w:color="auto"/>
        <w:left w:val="none" w:sz="0" w:space="0" w:color="auto"/>
        <w:bottom w:val="none" w:sz="0" w:space="0" w:color="auto"/>
        <w:right w:val="none" w:sz="0" w:space="0" w:color="auto"/>
      </w:divBdr>
    </w:div>
    <w:div w:id="501554259">
      <w:bodyDiv w:val="1"/>
      <w:marLeft w:val="0"/>
      <w:marRight w:val="0"/>
      <w:marTop w:val="0"/>
      <w:marBottom w:val="0"/>
      <w:divBdr>
        <w:top w:val="none" w:sz="0" w:space="0" w:color="auto"/>
        <w:left w:val="none" w:sz="0" w:space="0" w:color="auto"/>
        <w:bottom w:val="none" w:sz="0" w:space="0" w:color="auto"/>
        <w:right w:val="none" w:sz="0" w:space="0" w:color="auto"/>
      </w:divBdr>
    </w:div>
    <w:div w:id="502202589">
      <w:bodyDiv w:val="1"/>
      <w:marLeft w:val="0"/>
      <w:marRight w:val="0"/>
      <w:marTop w:val="0"/>
      <w:marBottom w:val="0"/>
      <w:divBdr>
        <w:top w:val="none" w:sz="0" w:space="0" w:color="auto"/>
        <w:left w:val="none" w:sz="0" w:space="0" w:color="auto"/>
        <w:bottom w:val="none" w:sz="0" w:space="0" w:color="auto"/>
        <w:right w:val="none" w:sz="0" w:space="0" w:color="auto"/>
      </w:divBdr>
    </w:div>
    <w:div w:id="503251960">
      <w:bodyDiv w:val="1"/>
      <w:marLeft w:val="0"/>
      <w:marRight w:val="0"/>
      <w:marTop w:val="0"/>
      <w:marBottom w:val="0"/>
      <w:divBdr>
        <w:top w:val="none" w:sz="0" w:space="0" w:color="auto"/>
        <w:left w:val="none" w:sz="0" w:space="0" w:color="auto"/>
        <w:bottom w:val="none" w:sz="0" w:space="0" w:color="auto"/>
        <w:right w:val="none" w:sz="0" w:space="0" w:color="auto"/>
      </w:divBdr>
    </w:div>
    <w:div w:id="504437435">
      <w:bodyDiv w:val="1"/>
      <w:marLeft w:val="0"/>
      <w:marRight w:val="0"/>
      <w:marTop w:val="0"/>
      <w:marBottom w:val="0"/>
      <w:divBdr>
        <w:top w:val="none" w:sz="0" w:space="0" w:color="auto"/>
        <w:left w:val="none" w:sz="0" w:space="0" w:color="auto"/>
        <w:bottom w:val="none" w:sz="0" w:space="0" w:color="auto"/>
        <w:right w:val="none" w:sz="0" w:space="0" w:color="auto"/>
      </w:divBdr>
    </w:div>
    <w:div w:id="504831750">
      <w:bodyDiv w:val="1"/>
      <w:marLeft w:val="0"/>
      <w:marRight w:val="0"/>
      <w:marTop w:val="0"/>
      <w:marBottom w:val="0"/>
      <w:divBdr>
        <w:top w:val="none" w:sz="0" w:space="0" w:color="auto"/>
        <w:left w:val="none" w:sz="0" w:space="0" w:color="auto"/>
        <w:bottom w:val="none" w:sz="0" w:space="0" w:color="auto"/>
        <w:right w:val="none" w:sz="0" w:space="0" w:color="auto"/>
      </w:divBdr>
    </w:div>
    <w:div w:id="511647744">
      <w:bodyDiv w:val="1"/>
      <w:marLeft w:val="0"/>
      <w:marRight w:val="0"/>
      <w:marTop w:val="0"/>
      <w:marBottom w:val="0"/>
      <w:divBdr>
        <w:top w:val="none" w:sz="0" w:space="0" w:color="auto"/>
        <w:left w:val="none" w:sz="0" w:space="0" w:color="auto"/>
        <w:bottom w:val="none" w:sz="0" w:space="0" w:color="auto"/>
        <w:right w:val="none" w:sz="0" w:space="0" w:color="auto"/>
      </w:divBdr>
    </w:div>
    <w:div w:id="512184928">
      <w:bodyDiv w:val="1"/>
      <w:marLeft w:val="0"/>
      <w:marRight w:val="0"/>
      <w:marTop w:val="0"/>
      <w:marBottom w:val="0"/>
      <w:divBdr>
        <w:top w:val="none" w:sz="0" w:space="0" w:color="auto"/>
        <w:left w:val="none" w:sz="0" w:space="0" w:color="auto"/>
        <w:bottom w:val="none" w:sz="0" w:space="0" w:color="auto"/>
        <w:right w:val="none" w:sz="0" w:space="0" w:color="auto"/>
      </w:divBdr>
    </w:div>
    <w:div w:id="521895905">
      <w:bodyDiv w:val="1"/>
      <w:marLeft w:val="0"/>
      <w:marRight w:val="0"/>
      <w:marTop w:val="0"/>
      <w:marBottom w:val="0"/>
      <w:divBdr>
        <w:top w:val="none" w:sz="0" w:space="0" w:color="auto"/>
        <w:left w:val="none" w:sz="0" w:space="0" w:color="auto"/>
        <w:bottom w:val="none" w:sz="0" w:space="0" w:color="auto"/>
        <w:right w:val="none" w:sz="0" w:space="0" w:color="auto"/>
      </w:divBdr>
    </w:div>
    <w:div w:id="526717753">
      <w:bodyDiv w:val="1"/>
      <w:marLeft w:val="0"/>
      <w:marRight w:val="0"/>
      <w:marTop w:val="0"/>
      <w:marBottom w:val="0"/>
      <w:divBdr>
        <w:top w:val="none" w:sz="0" w:space="0" w:color="auto"/>
        <w:left w:val="none" w:sz="0" w:space="0" w:color="auto"/>
        <w:bottom w:val="none" w:sz="0" w:space="0" w:color="auto"/>
        <w:right w:val="none" w:sz="0" w:space="0" w:color="auto"/>
      </w:divBdr>
    </w:div>
    <w:div w:id="531843562">
      <w:bodyDiv w:val="1"/>
      <w:marLeft w:val="0"/>
      <w:marRight w:val="0"/>
      <w:marTop w:val="0"/>
      <w:marBottom w:val="0"/>
      <w:divBdr>
        <w:top w:val="none" w:sz="0" w:space="0" w:color="auto"/>
        <w:left w:val="none" w:sz="0" w:space="0" w:color="auto"/>
        <w:bottom w:val="none" w:sz="0" w:space="0" w:color="auto"/>
        <w:right w:val="none" w:sz="0" w:space="0" w:color="auto"/>
      </w:divBdr>
    </w:div>
    <w:div w:id="532234176">
      <w:bodyDiv w:val="1"/>
      <w:marLeft w:val="0"/>
      <w:marRight w:val="0"/>
      <w:marTop w:val="0"/>
      <w:marBottom w:val="0"/>
      <w:divBdr>
        <w:top w:val="none" w:sz="0" w:space="0" w:color="auto"/>
        <w:left w:val="none" w:sz="0" w:space="0" w:color="auto"/>
        <w:bottom w:val="none" w:sz="0" w:space="0" w:color="auto"/>
        <w:right w:val="none" w:sz="0" w:space="0" w:color="auto"/>
      </w:divBdr>
    </w:div>
    <w:div w:id="536552124">
      <w:bodyDiv w:val="1"/>
      <w:marLeft w:val="0"/>
      <w:marRight w:val="0"/>
      <w:marTop w:val="0"/>
      <w:marBottom w:val="0"/>
      <w:divBdr>
        <w:top w:val="none" w:sz="0" w:space="0" w:color="auto"/>
        <w:left w:val="none" w:sz="0" w:space="0" w:color="auto"/>
        <w:bottom w:val="none" w:sz="0" w:space="0" w:color="auto"/>
        <w:right w:val="none" w:sz="0" w:space="0" w:color="auto"/>
      </w:divBdr>
    </w:div>
    <w:div w:id="537401021">
      <w:bodyDiv w:val="1"/>
      <w:marLeft w:val="0"/>
      <w:marRight w:val="0"/>
      <w:marTop w:val="0"/>
      <w:marBottom w:val="0"/>
      <w:divBdr>
        <w:top w:val="none" w:sz="0" w:space="0" w:color="auto"/>
        <w:left w:val="none" w:sz="0" w:space="0" w:color="auto"/>
        <w:bottom w:val="none" w:sz="0" w:space="0" w:color="auto"/>
        <w:right w:val="none" w:sz="0" w:space="0" w:color="auto"/>
      </w:divBdr>
    </w:div>
    <w:div w:id="539585100">
      <w:bodyDiv w:val="1"/>
      <w:marLeft w:val="0"/>
      <w:marRight w:val="0"/>
      <w:marTop w:val="0"/>
      <w:marBottom w:val="0"/>
      <w:divBdr>
        <w:top w:val="none" w:sz="0" w:space="0" w:color="auto"/>
        <w:left w:val="none" w:sz="0" w:space="0" w:color="auto"/>
        <w:bottom w:val="none" w:sz="0" w:space="0" w:color="auto"/>
        <w:right w:val="none" w:sz="0" w:space="0" w:color="auto"/>
      </w:divBdr>
    </w:div>
    <w:div w:id="543643415">
      <w:bodyDiv w:val="1"/>
      <w:marLeft w:val="0"/>
      <w:marRight w:val="0"/>
      <w:marTop w:val="0"/>
      <w:marBottom w:val="0"/>
      <w:divBdr>
        <w:top w:val="none" w:sz="0" w:space="0" w:color="auto"/>
        <w:left w:val="none" w:sz="0" w:space="0" w:color="auto"/>
        <w:bottom w:val="none" w:sz="0" w:space="0" w:color="auto"/>
        <w:right w:val="none" w:sz="0" w:space="0" w:color="auto"/>
      </w:divBdr>
    </w:div>
    <w:div w:id="545064715">
      <w:bodyDiv w:val="1"/>
      <w:marLeft w:val="0"/>
      <w:marRight w:val="0"/>
      <w:marTop w:val="0"/>
      <w:marBottom w:val="0"/>
      <w:divBdr>
        <w:top w:val="none" w:sz="0" w:space="0" w:color="auto"/>
        <w:left w:val="none" w:sz="0" w:space="0" w:color="auto"/>
        <w:bottom w:val="none" w:sz="0" w:space="0" w:color="auto"/>
        <w:right w:val="none" w:sz="0" w:space="0" w:color="auto"/>
      </w:divBdr>
    </w:div>
    <w:div w:id="545332541">
      <w:bodyDiv w:val="1"/>
      <w:marLeft w:val="0"/>
      <w:marRight w:val="0"/>
      <w:marTop w:val="0"/>
      <w:marBottom w:val="0"/>
      <w:divBdr>
        <w:top w:val="none" w:sz="0" w:space="0" w:color="auto"/>
        <w:left w:val="none" w:sz="0" w:space="0" w:color="auto"/>
        <w:bottom w:val="none" w:sz="0" w:space="0" w:color="auto"/>
        <w:right w:val="none" w:sz="0" w:space="0" w:color="auto"/>
      </w:divBdr>
    </w:div>
    <w:div w:id="547839163">
      <w:bodyDiv w:val="1"/>
      <w:marLeft w:val="0"/>
      <w:marRight w:val="0"/>
      <w:marTop w:val="0"/>
      <w:marBottom w:val="0"/>
      <w:divBdr>
        <w:top w:val="none" w:sz="0" w:space="0" w:color="auto"/>
        <w:left w:val="none" w:sz="0" w:space="0" w:color="auto"/>
        <w:bottom w:val="none" w:sz="0" w:space="0" w:color="auto"/>
        <w:right w:val="none" w:sz="0" w:space="0" w:color="auto"/>
      </w:divBdr>
    </w:div>
    <w:div w:id="551844385">
      <w:bodyDiv w:val="1"/>
      <w:marLeft w:val="0"/>
      <w:marRight w:val="0"/>
      <w:marTop w:val="0"/>
      <w:marBottom w:val="0"/>
      <w:divBdr>
        <w:top w:val="none" w:sz="0" w:space="0" w:color="auto"/>
        <w:left w:val="none" w:sz="0" w:space="0" w:color="auto"/>
        <w:bottom w:val="none" w:sz="0" w:space="0" w:color="auto"/>
        <w:right w:val="none" w:sz="0" w:space="0" w:color="auto"/>
      </w:divBdr>
    </w:div>
    <w:div w:id="552890384">
      <w:bodyDiv w:val="1"/>
      <w:marLeft w:val="0"/>
      <w:marRight w:val="0"/>
      <w:marTop w:val="0"/>
      <w:marBottom w:val="0"/>
      <w:divBdr>
        <w:top w:val="none" w:sz="0" w:space="0" w:color="auto"/>
        <w:left w:val="none" w:sz="0" w:space="0" w:color="auto"/>
        <w:bottom w:val="none" w:sz="0" w:space="0" w:color="auto"/>
        <w:right w:val="none" w:sz="0" w:space="0" w:color="auto"/>
      </w:divBdr>
    </w:div>
    <w:div w:id="554587716">
      <w:bodyDiv w:val="1"/>
      <w:marLeft w:val="0"/>
      <w:marRight w:val="0"/>
      <w:marTop w:val="0"/>
      <w:marBottom w:val="0"/>
      <w:divBdr>
        <w:top w:val="none" w:sz="0" w:space="0" w:color="auto"/>
        <w:left w:val="none" w:sz="0" w:space="0" w:color="auto"/>
        <w:bottom w:val="none" w:sz="0" w:space="0" w:color="auto"/>
        <w:right w:val="none" w:sz="0" w:space="0" w:color="auto"/>
      </w:divBdr>
    </w:div>
    <w:div w:id="561985201">
      <w:bodyDiv w:val="1"/>
      <w:marLeft w:val="0"/>
      <w:marRight w:val="0"/>
      <w:marTop w:val="0"/>
      <w:marBottom w:val="0"/>
      <w:divBdr>
        <w:top w:val="none" w:sz="0" w:space="0" w:color="auto"/>
        <w:left w:val="none" w:sz="0" w:space="0" w:color="auto"/>
        <w:bottom w:val="none" w:sz="0" w:space="0" w:color="auto"/>
        <w:right w:val="none" w:sz="0" w:space="0" w:color="auto"/>
      </w:divBdr>
    </w:div>
    <w:div w:id="563218035">
      <w:bodyDiv w:val="1"/>
      <w:marLeft w:val="0"/>
      <w:marRight w:val="0"/>
      <w:marTop w:val="0"/>
      <w:marBottom w:val="0"/>
      <w:divBdr>
        <w:top w:val="none" w:sz="0" w:space="0" w:color="auto"/>
        <w:left w:val="none" w:sz="0" w:space="0" w:color="auto"/>
        <w:bottom w:val="none" w:sz="0" w:space="0" w:color="auto"/>
        <w:right w:val="none" w:sz="0" w:space="0" w:color="auto"/>
      </w:divBdr>
    </w:div>
    <w:div w:id="566694095">
      <w:bodyDiv w:val="1"/>
      <w:marLeft w:val="0"/>
      <w:marRight w:val="0"/>
      <w:marTop w:val="0"/>
      <w:marBottom w:val="0"/>
      <w:divBdr>
        <w:top w:val="none" w:sz="0" w:space="0" w:color="auto"/>
        <w:left w:val="none" w:sz="0" w:space="0" w:color="auto"/>
        <w:bottom w:val="none" w:sz="0" w:space="0" w:color="auto"/>
        <w:right w:val="none" w:sz="0" w:space="0" w:color="auto"/>
      </w:divBdr>
    </w:div>
    <w:div w:id="567955504">
      <w:bodyDiv w:val="1"/>
      <w:marLeft w:val="0"/>
      <w:marRight w:val="0"/>
      <w:marTop w:val="0"/>
      <w:marBottom w:val="0"/>
      <w:divBdr>
        <w:top w:val="none" w:sz="0" w:space="0" w:color="auto"/>
        <w:left w:val="none" w:sz="0" w:space="0" w:color="auto"/>
        <w:bottom w:val="none" w:sz="0" w:space="0" w:color="auto"/>
        <w:right w:val="none" w:sz="0" w:space="0" w:color="auto"/>
      </w:divBdr>
    </w:div>
    <w:div w:id="575357704">
      <w:bodyDiv w:val="1"/>
      <w:marLeft w:val="0"/>
      <w:marRight w:val="0"/>
      <w:marTop w:val="0"/>
      <w:marBottom w:val="0"/>
      <w:divBdr>
        <w:top w:val="none" w:sz="0" w:space="0" w:color="auto"/>
        <w:left w:val="none" w:sz="0" w:space="0" w:color="auto"/>
        <w:bottom w:val="none" w:sz="0" w:space="0" w:color="auto"/>
        <w:right w:val="none" w:sz="0" w:space="0" w:color="auto"/>
      </w:divBdr>
    </w:div>
    <w:div w:id="577792983">
      <w:bodyDiv w:val="1"/>
      <w:marLeft w:val="0"/>
      <w:marRight w:val="0"/>
      <w:marTop w:val="0"/>
      <w:marBottom w:val="0"/>
      <w:divBdr>
        <w:top w:val="none" w:sz="0" w:space="0" w:color="auto"/>
        <w:left w:val="none" w:sz="0" w:space="0" w:color="auto"/>
        <w:bottom w:val="none" w:sz="0" w:space="0" w:color="auto"/>
        <w:right w:val="none" w:sz="0" w:space="0" w:color="auto"/>
      </w:divBdr>
    </w:div>
    <w:div w:id="579759353">
      <w:bodyDiv w:val="1"/>
      <w:marLeft w:val="0"/>
      <w:marRight w:val="0"/>
      <w:marTop w:val="0"/>
      <w:marBottom w:val="0"/>
      <w:divBdr>
        <w:top w:val="none" w:sz="0" w:space="0" w:color="auto"/>
        <w:left w:val="none" w:sz="0" w:space="0" w:color="auto"/>
        <w:bottom w:val="none" w:sz="0" w:space="0" w:color="auto"/>
        <w:right w:val="none" w:sz="0" w:space="0" w:color="auto"/>
      </w:divBdr>
    </w:div>
    <w:div w:id="584605620">
      <w:bodyDiv w:val="1"/>
      <w:marLeft w:val="0"/>
      <w:marRight w:val="0"/>
      <w:marTop w:val="0"/>
      <w:marBottom w:val="0"/>
      <w:divBdr>
        <w:top w:val="none" w:sz="0" w:space="0" w:color="auto"/>
        <w:left w:val="none" w:sz="0" w:space="0" w:color="auto"/>
        <w:bottom w:val="none" w:sz="0" w:space="0" w:color="auto"/>
        <w:right w:val="none" w:sz="0" w:space="0" w:color="auto"/>
      </w:divBdr>
    </w:div>
    <w:div w:id="587229192">
      <w:bodyDiv w:val="1"/>
      <w:marLeft w:val="0"/>
      <w:marRight w:val="0"/>
      <w:marTop w:val="0"/>
      <w:marBottom w:val="0"/>
      <w:divBdr>
        <w:top w:val="none" w:sz="0" w:space="0" w:color="auto"/>
        <w:left w:val="none" w:sz="0" w:space="0" w:color="auto"/>
        <w:bottom w:val="none" w:sz="0" w:space="0" w:color="auto"/>
        <w:right w:val="none" w:sz="0" w:space="0" w:color="auto"/>
      </w:divBdr>
    </w:div>
    <w:div w:id="587426411">
      <w:bodyDiv w:val="1"/>
      <w:marLeft w:val="0"/>
      <w:marRight w:val="0"/>
      <w:marTop w:val="0"/>
      <w:marBottom w:val="0"/>
      <w:divBdr>
        <w:top w:val="none" w:sz="0" w:space="0" w:color="auto"/>
        <w:left w:val="none" w:sz="0" w:space="0" w:color="auto"/>
        <w:bottom w:val="none" w:sz="0" w:space="0" w:color="auto"/>
        <w:right w:val="none" w:sz="0" w:space="0" w:color="auto"/>
      </w:divBdr>
    </w:div>
    <w:div w:id="592665318">
      <w:bodyDiv w:val="1"/>
      <w:marLeft w:val="0"/>
      <w:marRight w:val="0"/>
      <w:marTop w:val="0"/>
      <w:marBottom w:val="0"/>
      <w:divBdr>
        <w:top w:val="none" w:sz="0" w:space="0" w:color="auto"/>
        <w:left w:val="none" w:sz="0" w:space="0" w:color="auto"/>
        <w:bottom w:val="none" w:sz="0" w:space="0" w:color="auto"/>
        <w:right w:val="none" w:sz="0" w:space="0" w:color="auto"/>
      </w:divBdr>
    </w:div>
    <w:div w:id="595289751">
      <w:bodyDiv w:val="1"/>
      <w:marLeft w:val="0"/>
      <w:marRight w:val="0"/>
      <w:marTop w:val="0"/>
      <w:marBottom w:val="0"/>
      <w:divBdr>
        <w:top w:val="none" w:sz="0" w:space="0" w:color="auto"/>
        <w:left w:val="none" w:sz="0" w:space="0" w:color="auto"/>
        <w:bottom w:val="none" w:sz="0" w:space="0" w:color="auto"/>
        <w:right w:val="none" w:sz="0" w:space="0" w:color="auto"/>
      </w:divBdr>
    </w:div>
    <w:div w:id="607780890">
      <w:bodyDiv w:val="1"/>
      <w:marLeft w:val="0"/>
      <w:marRight w:val="0"/>
      <w:marTop w:val="0"/>
      <w:marBottom w:val="0"/>
      <w:divBdr>
        <w:top w:val="none" w:sz="0" w:space="0" w:color="auto"/>
        <w:left w:val="none" w:sz="0" w:space="0" w:color="auto"/>
        <w:bottom w:val="none" w:sz="0" w:space="0" w:color="auto"/>
        <w:right w:val="none" w:sz="0" w:space="0" w:color="auto"/>
      </w:divBdr>
    </w:div>
    <w:div w:id="609432175">
      <w:bodyDiv w:val="1"/>
      <w:marLeft w:val="0"/>
      <w:marRight w:val="0"/>
      <w:marTop w:val="0"/>
      <w:marBottom w:val="0"/>
      <w:divBdr>
        <w:top w:val="none" w:sz="0" w:space="0" w:color="auto"/>
        <w:left w:val="none" w:sz="0" w:space="0" w:color="auto"/>
        <w:bottom w:val="none" w:sz="0" w:space="0" w:color="auto"/>
        <w:right w:val="none" w:sz="0" w:space="0" w:color="auto"/>
      </w:divBdr>
    </w:div>
    <w:div w:id="610939004">
      <w:bodyDiv w:val="1"/>
      <w:marLeft w:val="0"/>
      <w:marRight w:val="0"/>
      <w:marTop w:val="0"/>
      <w:marBottom w:val="0"/>
      <w:divBdr>
        <w:top w:val="none" w:sz="0" w:space="0" w:color="auto"/>
        <w:left w:val="none" w:sz="0" w:space="0" w:color="auto"/>
        <w:bottom w:val="none" w:sz="0" w:space="0" w:color="auto"/>
        <w:right w:val="none" w:sz="0" w:space="0" w:color="auto"/>
      </w:divBdr>
    </w:div>
    <w:div w:id="619148090">
      <w:bodyDiv w:val="1"/>
      <w:marLeft w:val="0"/>
      <w:marRight w:val="0"/>
      <w:marTop w:val="0"/>
      <w:marBottom w:val="0"/>
      <w:divBdr>
        <w:top w:val="none" w:sz="0" w:space="0" w:color="auto"/>
        <w:left w:val="none" w:sz="0" w:space="0" w:color="auto"/>
        <w:bottom w:val="none" w:sz="0" w:space="0" w:color="auto"/>
        <w:right w:val="none" w:sz="0" w:space="0" w:color="auto"/>
      </w:divBdr>
    </w:div>
    <w:div w:id="619339314">
      <w:bodyDiv w:val="1"/>
      <w:marLeft w:val="0"/>
      <w:marRight w:val="0"/>
      <w:marTop w:val="0"/>
      <w:marBottom w:val="0"/>
      <w:divBdr>
        <w:top w:val="none" w:sz="0" w:space="0" w:color="auto"/>
        <w:left w:val="none" w:sz="0" w:space="0" w:color="auto"/>
        <w:bottom w:val="none" w:sz="0" w:space="0" w:color="auto"/>
        <w:right w:val="none" w:sz="0" w:space="0" w:color="auto"/>
      </w:divBdr>
    </w:div>
    <w:div w:id="621494905">
      <w:bodyDiv w:val="1"/>
      <w:marLeft w:val="0"/>
      <w:marRight w:val="0"/>
      <w:marTop w:val="0"/>
      <w:marBottom w:val="0"/>
      <w:divBdr>
        <w:top w:val="none" w:sz="0" w:space="0" w:color="auto"/>
        <w:left w:val="none" w:sz="0" w:space="0" w:color="auto"/>
        <w:bottom w:val="none" w:sz="0" w:space="0" w:color="auto"/>
        <w:right w:val="none" w:sz="0" w:space="0" w:color="auto"/>
      </w:divBdr>
    </w:div>
    <w:div w:id="622737005">
      <w:bodyDiv w:val="1"/>
      <w:marLeft w:val="0"/>
      <w:marRight w:val="0"/>
      <w:marTop w:val="0"/>
      <w:marBottom w:val="0"/>
      <w:divBdr>
        <w:top w:val="none" w:sz="0" w:space="0" w:color="auto"/>
        <w:left w:val="none" w:sz="0" w:space="0" w:color="auto"/>
        <w:bottom w:val="none" w:sz="0" w:space="0" w:color="auto"/>
        <w:right w:val="none" w:sz="0" w:space="0" w:color="auto"/>
      </w:divBdr>
    </w:div>
    <w:div w:id="623541739">
      <w:bodyDiv w:val="1"/>
      <w:marLeft w:val="0"/>
      <w:marRight w:val="0"/>
      <w:marTop w:val="0"/>
      <w:marBottom w:val="0"/>
      <w:divBdr>
        <w:top w:val="none" w:sz="0" w:space="0" w:color="auto"/>
        <w:left w:val="none" w:sz="0" w:space="0" w:color="auto"/>
        <w:bottom w:val="none" w:sz="0" w:space="0" w:color="auto"/>
        <w:right w:val="none" w:sz="0" w:space="0" w:color="auto"/>
      </w:divBdr>
    </w:div>
    <w:div w:id="623735216">
      <w:bodyDiv w:val="1"/>
      <w:marLeft w:val="0"/>
      <w:marRight w:val="0"/>
      <w:marTop w:val="0"/>
      <w:marBottom w:val="0"/>
      <w:divBdr>
        <w:top w:val="none" w:sz="0" w:space="0" w:color="auto"/>
        <w:left w:val="none" w:sz="0" w:space="0" w:color="auto"/>
        <w:bottom w:val="none" w:sz="0" w:space="0" w:color="auto"/>
        <w:right w:val="none" w:sz="0" w:space="0" w:color="auto"/>
      </w:divBdr>
    </w:div>
    <w:div w:id="624585561">
      <w:bodyDiv w:val="1"/>
      <w:marLeft w:val="0"/>
      <w:marRight w:val="0"/>
      <w:marTop w:val="0"/>
      <w:marBottom w:val="0"/>
      <w:divBdr>
        <w:top w:val="none" w:sz="0" w:space="0" w:color="auto"/>
        <w:left w:val="none" w:sz="0" w:space="0" w:color="auto"/>
        <w:bottom w:val="none" w:sz="0" w:space="0" w:color="auto"/>
        <w:right w:val="none" w:sz="0" w:space="0" w:color="auto"/>
      </w:divBdr>
    </w:div>
    <w:div w:id="625476502">
      <w:bodyDiv w:val="1"/>
      <w:marLeft w:val="0"/>
      <w:marRight w:val="0"/>
      <w:marTop w:val="0"/>
      <w:marBottom w:val="0"/>
      <w:divBdr>
        <w:top w:val="none" w:sz="0" w:space="0" w:color="auto"/>
        <w:left w:val="none" w:sz="0" w:space="0" w:color="auto"/>
        <w:bottom w:val="none" w:sz="0" w:space="0" w:color="auto"/>
        <w:right w:val="none" w:sz="0" w:space="0" w:color="auto"/>
      </w:divBdr>
    </w:div>
    <w:div w:id="625546247">
      <w:bodyDiv w:val="1"/>
      <w:marLeft w:val="0"/>
      <w:marRight w:val="0"/>
      <w:marTop w:val="0"/>
      <w:marBottom w:val="0"/>
      <w:divBdr>
        <w:top w:val="none" w:sz="0" w:space="0" w:color="auto"/>
        <w:left w:val="none" w:sz="0" w:space="0" w:color="auto"/>
        <w:bottom w:val="none" w:sz="0" w:space="0" w:color="auto"/>
        <w:right w:val="none" w:sz="0" w:space="0" w:color="auto"/>
      </w:divBdr>
    </w:div>
    <w:div w:id="629212577">
      <w:bodyDiv w:val="1"/>
      <w:marLeft w:val="0"/>
      <w:marRight w:val="0"/>
      <w:marTop w:val="0"/>
      <w:marBottom w:val="0"/>
      <w:divBdr>
        <w:top w:val="none" w:sz="0" w:space="0" w:color="auto"/>
        <w:left w:val="none" w:sz="0" w:space="0" w:color="auto"/>
        <w:bottom w:val="none" w:sz="0" w:space="0" w:color="auto"/>
        <w:right w:val="none" w:sz="0" w:space="0" w:color="auto"/>
      </w:divBdr>
    </w:div>
    <w:div w:id="630524067">
      <w:bodyDiv w:val="1"/>
      <w:marLeft w:val="0"/>
      <w:marRight w:val="0"/>
      <w:marTop w:val="0"/>
      <w:marBottom w:val="0"/>
      <w:divBdr>
        <w:top w:val="none" w:sz="0" w:space="0" w:color="auto"/>
        <w:left w:val="none" w:sz="0" w:space="0" w:color="auto"/>
        <w:bottom w:val="none" w:sz="0" w:space="0" w:color="auto"/>
        <w:right w:val="none" w:sz="0" w:space="0" w:color="auto"/>
      </w:divBdr>
    </w:div>
    <w:div w:id="631204896">
      <w:bodyDiv w:val="1"/>
      <w:marLeft w:val="0"/>
      <w:marRight w:val="0"/>
      <w:marTop w:val="0"/>
      <w:marBottom w:val="0"/>
      <w:divBdr>
        <w:top w:val="none" w:sz="0" w:space="0" w:color="auto"/>
        <w:left w:val="none" w:sz="0" w:space="0" w:color="auto"/>
        <w:bottom w:val="none" w:sz="0" w:space="0" w:color="auto"/>
        <w:right w:val="none" w:sz="0" w:space="0" w:color="auto"/>
      </w:divBdr>
    </w:div>
    <w:div w:id="633676538">
      <w:bodyDiv w:val="1"/>
      <w:marLeft w:val="0"/>
      <w:marRight w:val="0"/>
      <w:marTop w:val="0"/>
      <w:marBottom w:val="0"/>
      <w:divBdr>
        <w:top w:val="none" w:sz="0" w:space="0" w:color="auto"/>
        <w:left w:val="none" w:sz="0" w:space="0" w:color="auto"/>
        <w:bottom w:val="none" w:sz="0" w:space="0" w:color="auto"/>
        <w:right w:val="none" w:sz="0" w:space="0" w:color="auto"/>
      </w:divBdr>
    </w:div>
    <w:div w:id="636103081">
      <w:bodyDiv w:val="1"/>
      <w:marLeft w:val="0"/>
      <w:marRight w:val="0"/>
      <w:marTop w:val="0"/>
      <w:marBottom w:val="0"/>
      <w:divBdr>
        <w:top w:val="none" w:sz="0" w:space="0" w:color="auto"/>
        <w:left w:val="none" w:sz="0" w:space="0" w:color="auto"/>
        <w:bottom w:val="none" w:sz="0" w:space="0" w:color="auto"/>
        <w:right w:val="none" w:sz="0" w:space="0" w:color="auto"/>
      </w:divBdr>
    </w:div>
    <w:div w:id="637223196">
      <w:bodyDiv w:val="1"/>
      <w:marLeft w:val="0"/>
      <w:marRight w:val="0"/>
      <w:marTop w:val="0"/>
      <w:marBottom w:val="0"/>
      <w:divBdr>
        <w:top w:val="none" w:sz="0" w:space="0" w:color="auto"/>
        <w:left w:val="none" w:sz="0" w:space="0" w:color="auto"/>
        <w:bottom w:val="none" w:sz="0" w:space="0" w:color="auto"/>
        <w:right w:val="none" w:sz="0" w:space="0" w:color="auto"/>
      </w:divBdr>
    </w:div>
    <w:div w:id="638613604">
      <w:bodyDiv w:val="1"/>
      <w:marLeft w:val="0"/>
      <w:marRight w:val="0"/>
      <w:marTop w:val="0"/>
      <w:marBottom w:val="0"/>
      <w:divBdr>
        <w:top w:val="none" w:sz="0" w:space="0" w:color="auto"/>
        <w:left w:val="none" w:sz="0" w:space="0" w:color="auto"/>
        <w:bottom w:val="none" w:sz="0" w:space="0" w:color="auto"/>
        <w:right w:val="none" w:sz="0" w:space="0" w:color="auto"/>
      </w:divBdr>
    </w:div>
    <w:div w:id="642583967">
      <w:bodyDiv w:val="1"/>
      <w:marLeft w:val="0"/>
      <w:marRight w:val="0"/>
      <w:marTop w:val="0"/>
      <w:marBottom w:val="0"/>
      <w:divBdr>
        <w:top w:val="none" w:sz="0" w:space="0" w:color="auto"/>
        <w:left w:val="none" w:sz="0" w:space="0" w:color="auto"/>
        <w:bottom w:val="none" w:sz="0" w:space="0" w:color="auto"/>
        <w:right w:val="none" w:sz="0" w:space="0" w:color="auto"/>
      </w:divBdr>
    </w:div>
    <w:div w:id="644428475">
      <w:bodyDiv w:val="1"/>
      <w:marLeft w:val="0"/>
      <w:marRight w:val="0"/>
      <w:marTop w:val="0"/>
      <w:marBottom w:val="0"/>
      <w:divBdr>
        <w:top w:val="none" w:sz="0" w:space="0" w:color="auto"/>
        <w:left w:val="none" w:sz="0" w:space="0" w:color="auto"/>
        <w:bottom w:val="none" w:sz="0" w:space="0" w:color="auto"/>
        <w:right w:val="none" w:sz="0" w:space="0" w:color="auto"/>
      </w:divBdr>
    </w:div>
    <w:div w:id="645939652">
      <w:bodyDiv w:val="1"/>
      <w:marLeft w:val="0"/>
      <w:marRight w:val="0"/>
      <w:marTop w:val="0"/>
      <w:marBottom w:val="0"/>
      <w:divBdr>
        <w:top w:val="none" w:sz="0" w:space="0" w:color="auto"/>
        <w:left w:val="none" w:sz="0" w:space="0" w:color="auto"/>
        <w:bottom w:val="none" w:sz="0" w:space="0" w:color="auto"/>
        <w:right w:val="none" w:sz="0" w:space="0" w:color="auto"/>
      </w:divBdr>
    </w:div>
    <w:div w:id="646976074">
      <w:bodyDiv w:val="1"/>
      <w:marLeft w:val="0"/>
      <w:marRight w:val="0"/>
      <w:marTop w:val="0"/>
      <w:marBottom w:val="0"/>
      <w:divBdr>
        <w:top w:val="none" w:sz="0" w:space="0" w:color="auto"/>
        <w:left w:val="none" w:sz="0" w:space="0" w:color="auto"/>
        <w:bottom w:val="none" w:sz="0" w:space="0" w:color="auto"/>
        <w:right w:val="none" w:sz="0" w:space="0" w:color="auto"/>
      </w:divBdr>
    </w:div>
    <w:div w:id="646976811">
      <w:bodyDiv w:val="1"/>
      <w:marLeft w:val="0"/>
      <w:marRight w:val="0"/>
      <w:marTop w:val="0"/>
      <w:marBottom w:val="0"/>
      <w:divBdr>
        <w:top w:val="none" w:sz="0" w:space="0" w:color="auto"/>
        <w:left w:val="none" w:sz="0" w:space="0" w:color="auto"/>
        <w:bottom w:val="none" w:sz="0" w:space="0" w:color="auto"/>
        <w:right w:val="none" w:sz="0" w:space="0" w:color="auto"/>
      </w:divBdr>
    </w:div>
    <w:div w:id="647629349">
      <w:bodyDiv w:val="1"/>
      <w:marLeft w:val="0"/>
      <w:marRight w:val="0"/>
      <w:marTop w:val="0"/>
      <w:marBottom w:val="0"/>
      <w:divBdr>
        <w:top w:val="none" w:sz="0" w:space="0" w:color="auto"/>
        <w:left w:val="none" w:sz="0" w:space="0" w:color="auto"/>
        <w:bottom w:val="none" w:sz="0" w:space="0" w:color="auto"/>
        <w:right w:val="none" w:sz="0" w:space="0" w:color="auto"/>
      </w:divBdr>
    </w:div>
    <w:div w:id="651563125">
      <w:bodyDiv w:val="1"/>
      <w:marLeft w:val="0"/>
      <w:marRight w:val="0"/>
      <w:marTop w:val="0"/>
      <w:marBottom w:val="0"/>
      <w:divBdr>
        <w:top w:val="none" w:sz="0" w:space="0" w:color="auto"/>
        <w:left w:val="none" w:sz="0" w:space="0" w:color="auto"/>
        <w:bottom w:val="none" w:sz="0" w:space="0" w:color="auto"/>
        <w:right w:val="none" w:sz="0" w:space="0" w:color="auto"/>
      </w:divBdr>
    </w:div>
    <w:div w:id="656225300">
      <w:bodyDiv w:val="1"/>
      <w:marLeft w:val="0"/>
      <w:marRight w:val="0"/>
      <w:marTop w:val="0"/>
      <w:marBottom w:val="0"/>
      <w:divBdr>
        <w:top w:val="none" w:sz="0" w:space="0" w:color="auto"/>
        <w:left w:val="none" w:sz="0" w:space="0" w:color="auto"/>
        <w:bottom w:val="none" w:sz="0" w:space="0" w:color="auto"/>
        <w:right w:val="none" w:sz="0" w:space="0" w:color="auto"/>
      </w:divBdr>
    </w:div>
    <w:div w:id="658387930">
      <w:bodyDiv w:val="1"/>
      <w:marLeft w:val="0"/>
      <w:marRight w:val="0"/>
      <w:marTop w:val="0"/>
      <w:marBottom w:val="0"/>
      <w:divBdr>
        <w:top w:val="none" w:sz="0" w:space="0" w:color="auto"/>
        <w:left w:val="none" w:sz="0" w:space="0" w:color="auto"/>
        <w:bottom w:val="none" w:sz="0" w:space="0" w:color="auto"/>
        <w:right w:val="none" w:sz="0" w:space="0" w:color="auto"/>
      </w:divBdr>
    </w:div>
    <w:div w:id="664551755">
      <w:bodyDiv w:val="1"/>
      <w:marLeft w:val="0"/>
      <w:marRight w:val="0"/>
      <w:marTop w:val="0"/>
      <w:marBottom w:val="0"/>
      <w:divBdr>
        <w:top w:val="none" w:sz="0" w:space="0" w:color="auto"/>
        <w:left w:val="none" w:sz="0" w:space="0" w:color="auto"/>
        <w:bottom w:val="none" w:sz="0" w:space="0" w:color="auto"/>
        <w:right w:val="none" w:sz="0" w:space="0" w:color="auto"/>
      </w:divBdr>
    </w:div>
    <w:div w:id="665474361">
      <w:bodyDiv w:val="1"/>
      <w:marLeft w:val="0"/>
      <w:marRight w:val="0"/>
      <w:marTop w:val="0"/>
      <w:marBottom w:val="0"/>
      <w:divBdr>
        <w:top w:val="none" w:sz="0" w:space="0" w:color="auto"/>
        <w:left w:val="none" w:sz="0" w:space="0" w:color="auto"/>
        <w:bottom w:val="none" w:sz="0" w:space="0" w:color="auto"/>
        <w:right w:val="none" w:sz="0" w:space="0" w:color="auto"/>
      </w:divBdr>
    </w:div>
    <w:div w:id="666059331">
      <w:bodyDiv w:val="1"/>
      <w:marLeft w:val="0"/>
      <w:marRight w:val="0"/>
      <w:marTop w:val="0"/>
      <w:marBottom w:val="0"/>
      <w:divBdr>
        <w:top w:val="none" w:sz="0" w:space="0" w:color="auto"/>
        <w:left w:val="none" w:sz="0" w:space="0" w:color="auto"/>
        <w:bottom w:val="none" w:sz="0" w:space="0" w:color="auto"/>
        <w:right w:val="none" w:sz="0" w:space="0" w:color="auto"/>
      </w:divBdr>
    </w:div>
    <w:div w:id="666371165">
      <w:bodyDiv w:val="1"/>
      <w:marLeft w:val="0"/>
      <w:marRight w:val="0"/>
      <w:marTop w:val="0"/>
      <w:marBottom w:val="0"/>
      <w:divBdr>
        <w:top w:val="none" w:sz="0" w:space="0" w:color="auto"/>
        <w:left w:val="none" w:sz="0" w:space="0" w:color="auto"/>
        <w:bottom w:val="none" w:sz="0" w:space="0" w:color="auto"/>
        <w:right w:val="none" w:sz="0" w:space="0" w:color="auto"/>
      </w:divBdr>
    </w:div>
    <w:div w:id="666521310">
      <w:bodyDiv w:val="1"/>
      <w:marLeft w:val="0"/>
      <w:marRight w:val="0"/>
      <w:marTop w:val="0"/>
      <w:marBottom w:val="0"/>
      <w:divBdr>
        <w:top w:val="none" w:sz="0" w:space="0" w:color="auto"/>
        <w:left w:val="none" w:sz="0" w:space="0" w:color="auto"/>
        <w:bottom w:val="none" w:sz="0" w:space="0" w:color="auto"/>
        <w:right w:val="none" w:sz="0" w:space="0" w:color="auto"/>
      </w:divBdr>
    </w:div>
    <w:div w:id="666981602">
      <w:bodyDiv w:val="1"/>
      <w:marLeft w:val="0"/>
      <w:marRight w:val="0"/>
      <w:marTop w:val="0"/>
      <w:marBottom w:val="0"/>
      <w:divBdr>
        <w:top w:val="none" w:sz="0" w:space="0" w:color="auto"/>
        <w:left w:val="none" w:sz="0" w:space="0" w:color="auto"/>
        <w:bottom w:val="none" w:sz="0" w:space="0" w:color="auto"/>
        <w:right w:val="none" w:sz="0" w:space="0" w:color="auto"/>
      </w:divBdr>
    </w:div>
    <w:div w:id="673646986">
      <w:bodyDiv w:val="1"/>
      <w:marLeft w:val="0"/>
      <w:marRight w:val="0"/>
      <w:marTop w:val="0"/>
      <w:marBottom w:val="0"/>
      <w:divBdr>
        <w:top w:val="none" w:sz="0" w:space="0" w:color="auto"/>
        <w:left w:val="none" w:sz="0" w:space="0" w:color="auto"/>
        <w:bottom w:val="none" w:sz="0" w:space="0" w:color="auto"/>
        <w:right w:val="none" w:sz="0" w:space="0" w:color="auto"/>
      </w:divBdr>
    </w:div>
    <w:div w:id="678625432">
      <w:bodyDiv w:val="1"/>
      <w:marLeft w:val="0"/>
      <w:marRight w:val="0"/>
      <w:marTop w:val="0"/>
      <w:marBottom w:val="0"/>
      <w:divBdr>
        <w:top w:val="none" w:sz="0" w:space="0" w:color="auto"/>
        <w:left w:val="none" w:sz="0" w:space="0" w:color="auto"/>
        <w:bottom w:val="none" w:sz="0" w:space="0" w:color="auto"/>
        <w:right w:val="none" w:sz="0" w:space="0" w:color="auto"/>
      </w:divBdr>
    </w:div>
    <w:div w:id="680474297">
      <w:bodyDiv w:val="1"/>
      <w:marLeft w:val="0"/>
      <w:marRight w:val="0"/>
      <w:marTop w:val="0"/>
      <w:marBottom w:val="0"/>
      <w:divBdr>
        <w:top w:val="none" w:sz="0" w:space="0" w:color="auto"/>
        <w:left w:val="none" w:sz="0" w:space="0" w:color="auto"/>
        <w:bottom w:val="none" w:sz="0" w:space="0" w:color="auto"/>
        <w:right w:val="none" w:sz="0" w:space="0" w:color="auto"/>
      </w:divBdr>
    </w:div>
    <w:div w:id="682899896">
      <w:bodyDiv w:val="1"/>
      <w:marLeft w:val="0"/>
      <w:marRight w:val="0"/>
      <w:marTop w:val="0"/>
      <w:marBottom w:val="0"/>
      <w:divBdr>
        <w:top w:val="none" w:sz="0" w:space="0" w:color="auto"/>
        <w:left w:val="none" w:sz="0" w:space="0" w:color="auto"/>
        <w:bottom w:val="none" w:sz="0" w:space="0" w:color="auto"/>
        <w:right w:val="none" w:sz="0" w:space="0" w:color="auto"/>
      </w:divBdr>
    </w:div>
    <w:div w:id="684328385">
      <w:bodyDiv w:val="1"/>
      <w:marLeft w:val="0"/>
      <w:marRight w:val="0"/>
      <w:marTop w:val="0"/>
      <w:marBottom w:val="0"/>
      <w:divBdr>
        <w:top w:val="none" w:sz="0" w:space="0" w:color="auto"/>
        <w:left w:val="none" w:sz="0" w:space="0" w:color="auto"/>
        <w:bottom w:val="none" w:sz="0" w:space="0" w:color="auto"/>
        <w:right w:val="none" w:sz="0" w:space="0" w:color="auto"/>
      </w:divBdr>
    </w:div>
    <w:div w:id="687633162">
      <w:bodyDiv w:val="1"/>
      <w:marLeft w:val="0"/>
      <w:marRight w:val="0"/>
      <w:marTop w:val="0"/>
      <w:marBottom w:val="0"/>
      <w:divBdr>
        <w:top w:val="none" w:sz="0" w:space="0" w:color="auto"/>
        <w:left w:val="none" w:sz="0" w:space="0" w:color="auto"/>
        <w:bottom w:val="none" w:sz="0" w:space="0" w:color="auto"/>
        <w:right w:val="none" w:sz="0" w:space="0" w:color="auto"/>
      </w:divBdr>
    </w:div>
    <w:div w:id="689768486">
      <w:bodyDiv w:val="1"/>
      <w:marLeft w:val="0"/>
      <w:marRight w:val="0"/>
      <w:marTop w:val="0"/>
      <w:marBottom w:val="0"/>
      <w:divBdr>
        <w:top w:val="none" w:sz="0" w:space="0" w:color="auto"/>
        <w:left w:val="none" w:sz="0" w:space="0" w:color="auto"/>
        <w:bottom w:val="none" w:sz="0" w:space="0" w:color="auto"/>
        <w:right w:val="none" w:sz="0" w:space="0" w:color="auto"/>
      </w:divBdr>
    </w:div>
    <w:div w:id="691031630">
      <w:bodyDiv w:val="1"/>
      <w:marLeft w:val="0"/>
      <w:marRight w:val="0"/>
      <w:marTop w:val="0"/>
      <w:marBottom w:val="0"/>
      <w:divBdr>
        <w:top w:val="none" w:sz="0" w:space="0" w:color="auto"/>
        <w:left w:val="none" w:sz="0" w:space="0" w:color="auto"/>
        <w:bottom w:val="none" w:sz="0" w:space="0" w:color="auto"/>
        <w:right w:val="none" w:sz="0" w:space="0" w:color="auto"/>
      </w:divBdr>
    </w:div>
    <w:div w:id="692268693">
      <w:bodyDiv w:val="1"/>
      <w:marLeft w:val="0"/>
      <w:marRight w:val="0"/>
      <w:marTop w:val="0"/>
      <w:marBottom w:val="0"/>
      <w:divBdr>
        <w:top w:val="none" w:sz="0" w:space="0" w:color="auto"/>
        <w:left w:val="none" w:sz="0" w:space="0" w:color="auto"/>
        <w:bottom w:val="none" w:sz="0" w:space="0" w:color="auto"/>
        <w:right w:val="none" w:sz="0" w:space="0" w:color="auto"/>
      </w:divBdr>
    </w:div>
    <w:div w:id="705763900">
      <w:bodyDiv w:val="1"/>
      <w:marLeft w:val="0"/>
      <w:marRight w:val="0"/>
      <w:marTop w:val="0"/>
      <w:marBottom w:val="0"/>
      <w:divBdr>
        <w:top w:val="none" w:sz="0" w:space="0" w:color="auto"/>
        <w:left w:val="none" w:sz="0" w:space="0" w:color="auto"/>
        <w:bottom w:val="none" w:sz="0" w:space="0" w:color="auto"/>
        <w:right w:val="none" w:sz="0" w:space="0" w:color="auto"/>
      </w:divBdr>
    </w:div>
    <w:div w:id="706444650">
      <w:bodyDiv w:val="1"/>
      <w:marLeft w:val="0"/>
      <w:marRight w:val="0"/>
      <w:marTop w:val="0"/>
      <w:marBottom w:val="0"/>
      <w:divBdr>
        <w:top w:val="none" w:sz="0" w:space="0" w:color="auto"/>
        <w:left w:val="none" w:sz="0" w:space="0" w:color="auto"/>
        <w:bottom w:val="none" w:sz="0" w:space="0" w:color="auto"/>
        <w:right w:val="none" w:sz="0" w:space="0" w:color="auto"/>
      </w:divBdr>
    </w:div>
    <w:div w:id="707724732">
      <w:bodyDiv w:val="1"/>
      <w:marLeft w:val="0"/>
      <w:marRight w:val="0"/>
      <w:marTop w:val="0"/>
      <w:marBottom w:val="0"/>
      <w:divBdr>
        <w:top w:val="none" w:sz="0" w:space="0" w:color="auto"/>
        <w:left w:val="none" w:sz="0" w:space="0" w:color="auto"/>
        <w:bottom w:val="none" w:sz="0" w:space="0" w:color="auto"/>
        <w:right w:val="none" w:sz="0" w:space="0" w:color="auto"/>
      </w:divBdr>
    </w:div>
    <w:div w:id="707872575">
      <w:bodyDiv w:val="1"/>
      <w:marLeft w:val="0"/>
      <w:marRight w:val="0"/>
      <w:marTop w:val="0"/>
      <w:marBottom w:val="0"/>
      <w:divBdr>
        <w:top w:val="none" w:sz="0" w:space="0" w:color="auto"/>
        <w:left w:val="none" w:sz="0" w:space="0" w:color="auto"/>
        <w:bottom w:val="none" w:sz="0" w:space="0" w:color="auto"/>
        <w:right w:val="none" w:sz="0" w:space="0" w:color="auto"/>
      </w:divBdr>
    </w:div>
    <w:div w:id="713847971">
      <w:bodyDiv w:val="1"/>
      <w:marLeft w:val="0"/>
      <w:marRight w:val="0"/>
      <w:marTop w:val="0"/>
      <w:marBottom w:val="0"/>
      <w:divBdr>
        <w:top w:val="none" w:sz="0" w:space="0" w:color="auto"/>
        <w:left w:val="none" w:sz="0" w:space="0" w:color="auto"/>
        <w:bottom w:val="none" w:sz="0" w:space="0" w:color="auto"/>
        <w:right w:val="none" w:sz="0" w:space="0" w:color="auto"/>
      </w:divBdr>
    </w:div>
    <w:div w:id="715813161">
      <w:bodyDiv w:val="1"/>
      <w:marLeft w:val="0"/>
      <w:marRight w:val="0"/>
      <w:marTop w:val="0"/>
      <w:marBottom w:val="0"/>
      <w:divBdr>
        <w:top w:val="none" w:sz="0" w:space="0" w:color="auto"/>
        <w:left w:val="none" w:sz="0" w:space="0" w:color="auto"/>
        <w:bottom w:val="none" w:sz="0" w:space="0" w:color="auto"/>
        <w:right w:val="none" w:sz="0" w:space="0" w:color="auto"/>
      </w:divBdr>
    </w:div>
    <w:div w:id="718938655">
      <w:bodyDiv w:val="1"/>
      <w:marLeft w:val="0"/>
      <w:marRight w:val="0"/>
      <w:marTop w:val="0"/>
      <w:marBottom w:val="0"/>
      <w:divBdr>
        <w:top w:val="none" w:sz="0" w:space="0" w:color="auto"/>
        <w:left w:val="none" w:sz="0" w:space="0" w:color="auto"/>
        <w:bottom w:val="none" w:sz="0" w:space="0" w:color="auto"/>
        <w:right w:val="none" w:sz="0" w:space="0" w:color="auto"/>
      </w:divBdr>
    </w:div>
    <w:div w:id="724186219">
      <w:bodyDiv w:val="1"/>
      <w:marLeft w:val="0"/>
      <w:marRight w:val="0"/>
      <w:marTop w:val="0"/>
      <w:marBottom w:val="0"/>
      <w:divBdr>
        <w:top w:val="none" w:sz="0" w:space="0" w:color="auto"/>
        <w:left w:val="none" w:sz="0" w:space="0" w:color="auto"/>
        <w:bottom w:val="none" w:sz="0" w:space="0" w:color="auto"/>
        <w:right w:val="none" w:sz="0" w:space="0" w:color="auto"/>
      </w:divBdr>
    </w:div>
    <w:div w:id="727072967">
      <w:bodyDiv w:val="1"/>
      <w:marLeft w:val="0"/>
      <w:marRight w:val="0"/>
      <w:marTop w:val="0"/>
      <w:marBottom w:val="0"/>
      <w:divBdr>
        <w:top w:val="none" w:sz="0" w:space="0" w:color="auto"/>
        <w:left w:val="none" w:sz="0" w:space="0" w:color="auto"/>
        <w:bottom w:val="none" w:sz="0" w:space="0" w:color="auto"/>
        <w:right w:val="none" w:sz="0" w:space="0" w:color="auto"/>
      </w:divBdr>
    </w:div>
    <w:div w:id="727805476">
      <w:bodyDiv w:val="1"/>
      <w:marLeft w:val="0"/>
      <w:marRight w:val="0"/>
      <w:marTop w:val="0"/>
      <w:marBottom w:val="0"/>
      <w:divBdr>
        <w:top w:val="none" w:sz="0" w:space="0" w:color="auto"/>
        <w:left w:val="none" w:sz="0" w:space="0" w:color="auto"/>
        <w:bottom w:val="none" w:sz="0" w:space="0" w:color="auto"/>
        <w:right w:val="none" w:sz="0" w:space="0" w:color="auto"/>
      </w:divBdr>
    </w:div>
    <w:div w:id="729887974">
      <w:bodyDiv w:val="1"/>
      <w:marLeft w:val="0"/>
      <w:marRight w:val="0"/>
      <w:marTop w:val="0"/>
      <w:marBottom w:val="0"/>
      <w:divBdr>
        <w:top w:val="none" w:sz="0" w:space="0" w:color="auto"/>
        <w:left w:val="none" w:sz="0" w:space="0" w:color="auto"/>
        <w:bottom w:val="none" w:sz="0" w:space="0" w:color="auto"/>
        <w:right w:val="none" w:sz="0" w:space="0" w:color="auto"/>
      </w:divBdr>
    </w:div>
    <w:div w:id="730813283">
      <w:bodyDiv w:val="1"/>
      <w:marLeft w:val="0"/>
      <w:marRight w:val="0"/>
      <w:marTop w:val="0"/>
      <w:marBottom w:val="0"/>
      <w:divBdr>
        <w:top w:val="none" w:sz="0" w:space="0" w:color="auto"/>
        <w:left w:val="none" w:sz="0" w:space="0" w:color="auto"/>
        <w:bottom w:val="none" w:sz="0" w:space="0" w:color="auto"/>
        <w:right w:val="none" w:sz="0" w:space="0" w:color="auto"/>
      </w:divBdr>
    </w:div>
    <w:div w:id="731733988">
      <w:bodyDiv w:val="1"/>
      <w:marLeft w:val="0"/>
      <w:marRight w:val="0"/>
      <w:marTop w:val="0"/>
      <w:marBottom w:val="0"/>
      <w:divBdr>
        <w:top w:val="none" w:sz="0" w:space="0" w:color="auto"/>
        <w:left w:val="none" w:sz="0" w:space="0" w:color="auto"/>
        <w:bottom w:val="none" w:sz="0" w:space="0" w:color="auto"/>
        <w:right w:val="none" w:sz="0" w:space="0" w:color="auto"/>
      </w:divBdr>
    </w:div>
    <w:div w:id="732897734">
      <w:bodyDiv w:val="1"/>
      <w:marLeft w:val="0"/>
      <w:marRight w:val="0"/>
      <w:marTop w:val="0"/>
      <w:marBottom w:val="0"/>
      <w:divBdr>
        <w:top w:val="none" w:sz="0" w:space="0" w:color="auto"/>
        <w:left w:val="none" w:sz="0" w:space="0" w:color="auto"/>
        <w:bottom w:val="none" w:sz="0" w:space="0" w:color="auto"/>
        <w:right w:val="none" w:sz="0" w:space="0" w:color="auto"/>
      </w:divBdr>
    </w:div>
    <w:div w:id="738216228">
      <w:bodyDiv w:val="1"/>
      <w:marLeft w:val="0"/>
      <w:marRight w:val="0"/>
      <w:marTop w:val="0"/>
      <w:marBottom w:val="0"/>
      <w:divBdr>
        <w:top w:val="none" w:sz="0" w:space="0" w:color="auto"/>
        <w:left w:val="none" w:sz="0" w:space="0" w:color="auto"/>
        <w:bottom w:val="none" w:sz="0" w:space="0" w:color="auto"/>
        <w:right w:val="none" w:sz="0" w:space="0" w:color="auto"/>
      </w:divBdr>
    </w:div>
    <w:div w:id="738285551">
      <w:bodyDiv w:val="1"/>
      <w:marLeft w:val="0"/>
      <w:marRight w:val="0"/>
      <w:marTop w:val="0"/>
      <w:marBottom w:val="0"/>
      <w:divBdr>
        <w:top w:val="none" w:sz="0" w:space="0" w:color="auto"/>
        <w:left w:val="none" w:sz="0" w:space="0" w:color="auto"/>
        <w:bottom w:val="none" w:sz="0" w:space="0" w:color="auto"/>
        <w:right w:val="none" w:sz="0" w:space="0" w:color="auto"/>
      </w:divBdr>
    </w:div>
    <w:div w:id="739258216">
      <w:bodyDiv w:val="1"/>
      <w:marLeft w:val="0"/>
      <w:marRight w:val="0"/>
      <w:marTop w:val="0"/>
      <w:marBottom w:val="0"/>
      <w:divBdr>
        <w:top w:val="none" w:sz="0" w:space="0" w:color="auto"/>
        <w:left w:val="none" w:sz="0" w:space="0" w:color="auto"/>
        <w:bottom w:val="none" w:sz="0" w:space="0" w:color="auto"/>
        <w:right w:val="none" w:sz="0" w:space="0" w:color="auto"/>
      </w:divBdr>
    </w:div>
    <w:div w:id="739714412">
      <w:bodyDiv w:val="1"/>
      <w:marLeft w:val="0"/>
      <w:marRight w:val="0"/>
      <w:marTop w:val="0"/>
      <w:marBottom w:val="0"/>
      <w:divBdr>
        <w:top w:val="none" w:sz="0" w:space="0" w:color="auto"/>
        <w:left w:val="none" w:sz="0" w:space="0" w:color="auto"/>
        <w:bottom w:val="none" w:sz="0" w:space="0" w:color="auto"/>
        <w:right w:val="none" w:sz="0" w:space="0" w:color="auto"/>
      </w:divBdr>
    </w:div>
    <w:div w:id="741028262">
      <w:bodyDiv w:val="1"/>
      <w:marLeft w:val="0"/>
      <w:marRight w:val="0"/>
      <w:marTop w:val="0"/>
      <w:marBottom w:val="0"/>
      <w:divBdr>
        <w:top w:val="none" w:sz="0" w:space="0" w:color="auto"/>
        <w:left w:val="none" w:sz="0" w:space="0" w:color="auto"/>
        <w:bottom w:val="none" w:sz="0" w:space="0" w:color="auto"/>
        <w:right w:val="none" w:sz="0" w:space="0" w:color="auto"/>
      </w:divBdr>
    </w:div>
    <w:div w:id="741292904">
      <w:bodyDiv w:val="1"/>
      <w:marLeft w:val="0"/>
      <w:marRight w:val="0"/>
      <w:marTop w:val="0"/>
      <w:marBottom w:val="0"/>
      <w:divBdr>
        <w:top w:val="none" w:sz="0" w:space="0" w:color="auto"/>
        <w:left w:val="none" w:sz="0" w:space="0" w:color="auto"/>
        <w:bottom w:val="none" w:sz="0" w:space="0" w:color="auto"/>
        <w:right w:val="none" w:sz="0" w:space="0" w:color="auto"/>
      </w:divBdr>
    </w:div>
    <w:div w:id="744258470">
      <w:bodyDiv w:val="1"/>
      <w:marLeft w:val="0"/>
      <w:marRight w:val="0"/>
      <w:marTop w:val="0"/>
      <w:marBottom w:val="0"/>
      <w:divBdr>
        <w:top w:val="none" w:sz="0" w:space="0" w:color="auto"/>
        <w:left w:val="none" w:sz="0" w:space="0" w:color="auto"/>
        <w:bottom w:val="none" w:sz="0" w:space="0" w:color="auto"/>
        <w:right w:val="none" w:sz="0" w:space="0" w:color="auto"/>
      </w:divBdr>
    </w:div>
    <w:div w:id="744954334">
      <w:bodyDiv w:val="1"/>
      <w:marLeft w:val="0"/>
      <w:marRight w:val="0"/>
      <w:marTop w:val="0"/>
      <w:marBottom w:val="0"/>
      <w:divBdr>
        <w:top w:val="none" w:sz="0" w:space="0" w:color="auto"/>
        <w:left w:val="none" w:sz="0" w:space="0" w:color="auto"/>
        <w:bottom w:val="none" w:sz="0" w:space="0" w:color="auto"/>
        <w:right w:val="none" w:sz="0" w:space="0" w:color="auto"/>
      </w:divBdr>
    </w:div>
    <w:div w:id="753625401">
      <w:bodyDiv w:val="1"/>
      <w:marLeft w:val="0"/>
      <w:marRight w:val="0"/>
      <w:marTop w:val="0"/>
      <w:marBottom w:val="0"/>
      <w:divBdr>
        <w:top w:val="none" w:sz="0" w:space="0" w:color="auto"/>
        <w:left w:val="none" w:sz="0" w:space="0" w:color="auto"/>
        <w:bottom w:val="none" w:sz="0" w:space="0" w:color="auto"/>
        <w:right w:val="none" w:sz="0" w:space="0" w:color="auto"/>
      </w:divBdr>
    </w:div>
    <w:div w:id="758142268">
      <w:bodyDiv w:val="1"/>
      <w:marLeft w:val="0"/>
      <w:marRight w:val="0"/>
      <w:marTop w:val="0"/>
      <w:marBottom w:val="0"/>
      <w:divBdr>
        <w:top w:val="none" w:sz="0" w:space="0" w:color="auto"/>
        <w:left w:val="none" w:sz="0" w:space="0" w:color="auto"/>
        <w:bottom w:val="none" w:sz="0" w:space="0" w:color="auto"/>
        <w:right w:val="none" w:sz="0" w:space="0" w:color="auto"/>
      </w:divBdr>
    </w:div>
    <w:div w:id="763116297">
      <w:bodyDiv w:val="1"/>
      <w:marLeft w:val="0"/>
      <w:marRight w:val="0"/>
      <w:marTop w:val="0"/>
      <w:marBottom w:val="0"/>
      <w:divBdr>
        <w:top w:val="none" w:sz="0" w:space="0" w:color="auto"/>
        <w:left w:val="none" w:sz="0" w:space="0" w:color="auto"/>
        <w:bottom w:val="none" w:sz="0" w:space="0" w:color="auto"/>
        <w:right w:val="none" w:sz="0" w:space="0" w:color="auto"/>
      </w:divBdr>
    </w:div>
    <w:div w:id="764233745">
      <w:bodyDiv w:val="1"/>
      <w:marLeft w:val="0"/>
      <w:marRight w:val="0"/>
      <w:marTop w:val="0"/>
      <w:marBottom w:val="0"/>
      <w:divBdr>
        <w:top w:val="none" w:sz="0" w:space="0" w:color="auto"/>
        <w:left w:val="none" w:sz="0" w:space="0" w:color="auto"/>
        <w:bottom w:val="none" w:sz="0" w:space="0" w:color="auto"/>
        <w:right w:val="none" w:sz="0" w:space="0" w:color="auto"/>
      </w:divBdr>
    </w:div>
    <w:div w:id="769811097">
      <w:bodyDiv w:val="1"/>
      <w:marLeft w:val="0"/>
      <w:marRight w:val="0"/>
      <w:marTop w:val="0"/>
      <w:marBottom w:val="0"/>
      <w:divBdr>
        <w:top w:val="none" w:sz="0" w:space="0" w:color="auto"/>
        <w:left w:val="none" w:sz="0" w:space="0" w:color="auto"/>
        <w:bottom w:val="none" w:sz="0" w:space="0" w:color="auto"/>
        <w:right w:val="none" w:sz="0" w:space="0" w:color="auto"/>
      </w:divBdr>
    </w:div>
    <w:div w:id="769861135">
      <w:bodyDiv w:val="1"/>
      <w:marLeft w:val="0"/>
      <w:marRight w:val="0"/>
      <w:marTop w:val="0"/>
      <w:marBottom w:val="0"/>
      <w:divBdr>
        <w:top w:val="none" w:sz="0" w:space="0" w:color="auto"/>
        <w:left w:val="none" w:sz="0" w:space="0" w:color="auto"/>
        <w:bottom w:val="none" w:sz="0" w:space="0" w:color="auto"/>
        <w:right w:val="none" w:sz="0" w:space="0" w:color="auto"/>
      </w:divBdr>
    </w:div>
    <w:div w:id="772895355">
      <w:bodyDiv w:val="1"/>
      <w:marLeft w:val="0"/>
      <w:marRight w:val="0"/>
      <w:marTop w:val="0"/>
      <w:marBottom w:val="0"/>
      <w:divBdr>
        <w:top w:val="none" w:sz="0" w:space="0" w:color="auto"/>
        <w:left w:val="none" w:sz="0" w:space="0" w:color="auto"/>
        <w:bottom w:val="none" w:sz="0" w:space="0" w:color="auto"/>
        <w:right w:val="none" w:sz="0" w:space="0" w:color="auto"/>
      </w:divBdr>
    </w:div>
    <w:div w:id="773986196">
      <w:bodyDiv w:val="1"/>
      <w:marLeft w:val="0"/>
      <w:marRight w:val="0"/>
      <w:marTop w:val="0"/>
      <w:marBottom w:val="0"/>
      <w:divBdr>
        <w:top w:val="none" w:sz="0" w:space="0" w:color="auto"/>
        <w:left w:val="none" w:sz="0" w:space="0" w:color="auto"/>
        <w:bottom w:val="none" w:sz="0" w:space="0" w:color="auto"/>
        <w:right w:val="none" w:sz="0" w:space="0" w:color="auto"/>
      </w:divBdr>
    </w:div>
    <w:div w:id="780107596">
      <w:bodyDiv w:val="1"/>
      <w:marLeft w:val="0"/>
      <w:marRight w:val="0"/>
      <w:marTop w:val="0"/>
      <w:marBottom w:val="0"/>
      <w:divBdr>
        <w:top w:val="none" w:sz="0" w:space="0" w:color="auto"/>
        <w:left w:val="none" w:sz="0" w:space="0" w:color="auto"/>
        <w:bottom w:val="none" w:sz="0" w:space="0" w:color="auto"/>
        <w:right w:val="none" w:sz="0" w:space="0" w:color="auto"/>
      </w:divBdr>
    </w:div>
    <w:div w:id="781994927">
      <w:bodyDiv w:val="1"/>
      <w:marLeft w:val="0"/>
      <w:marRight w:val="0"/>
      <w:marTop w:val="0"/>
      <w:marBottom w:val="0"/>
      <w:divBdr>
        <w:top w:val="none" w:sz="0" w:space="0" w:color="auto"/>
        <w:left w:val="none" w:sz="0" w:space="0" w:color="auto"/>
        <w:bottom w:val="none" w:sz="0" w:space="0" w:color="auto"/>
        <w:right w:val="none" w:sz="0" w:space="0" w:color="auto"/>
      </w:divBdr>
    </w:div>
    <w:div w:id="784882312">
      <w:bodyDiv w:val="1"/>
      <w:marLeft w:val="0"/>
      <w:marRight w:val="0"/>
      <w:marTop w:val="0"/>
      <w:marBottom w:val="0"/>
      <w:divBdr>
        <w:top w:val="none" w:sz="0" w:space="0" w:color="auto"/>
        <w:left w:val="none" w:sz="0" w:space="0" w:color="auto"/>
        <w:bottom w:val="none" w:sz="0" w:space="0" w:color="auto"/>
        <w:right w:val="none" w:sz="0" w:space="0" w:color="auto"/>
      </w:divBdr>
    </w:div>
    <w:div w:id="786385871">
      <w:bodyDiv w:val="1"/>
      <w:marLeft w:val="0"/>
      <w:marRight w:val="0"/>
      <w:marTop w:val="0"/>
      <w:marBottom w:val="0"/>
      <w:divBdr>
        <w:top w:val="none" w:sz="0" w:space="0" w:color="auto"/>
        <w:left w:val="none" w:sz="0" w:space="0" w:color="auto"/>
        <w:bottom w:val="none" w:sz="0" w:space="0" w:color="auto"/>
        <w:right w:val="none" w:sz="0" w:space="0" w:color="auto"/>
      </w:divBdr>
    </w:div>
    <w:div w:id="787697615">
      <w:bodyDiv w:val="1"/>
      <w:marLeft w:val="0"/>
      <w:marRight w:val="0"/>
      <w:marTop w:val="0"/>
      <w:marBottom w:val="0"/>
      <w:divBdr>
        <w:top w:val="none" w:sz="0" w:space="0" w:color="auto"/>
        <w:left w:val="none" w:sz="0" w:space="0" w:color="auto"/>
        <w:bottom w:val="none" w:sz="0" w:space="0" w:color="auto"/>
        <w:right w:val="none" w:sz="0" w:space="0" w:color="auto"/>
      </w:divBdr>
    </w:div>
    <w:div w:id="789201605">
      <w:bodyDiv w:val="1"/>
      <w:marLeft w:val="0"/>
      <w:marRight w:val="0"/>
      <w:marTop w:val="0"/>
      <w:marBottom w:val="0"/>
      <w:divBdr>
        <w:top w:val="none" w:sz="0" w:space="0" w:color="auto"/>
        <w:left w:val="none" w:sz="0" w:space="0" w:color="auto"/>
        <w:bottom w:val="none" w:sz="0" w:space="0" w:color="auto"/>
        <w:right w:val="none" w:sz="0" w:space="0" w:color="auto"/>
      </w:divBdr>
    </w:div>
    <w:div w:id="794954964">
      <w:bodyDiv w:val="1"/>
      <w:marLeft w:val="0"/>
      <w:marRight w:val="0"/>
      <w:marTop w:val="0"/>
      <w:marBottom w:val="0"/>
      <w:divBdr>
        <w:top w:val="none" w:sz="0" w:space="0" w:color="auto"/>
        <w:left w:val="none" w:sz="0" w:space="0" w:color="auto"/>
        <w:bottom w:val="none" w:sz="0" w:space="0" w:color="auto"/>
        <w:right w:val="none" w:sz="0" w:space="0" w:color="auto"/>
      </w:divBdr>
    </w:div>
    <w:div w:id="800458555">
      <w:bodyDiv w:val="1"/>
      <w:marLeft w:val="0"/>
      <w:marRight w:val="0"/>
      <w:marTop w:val="0"/>
      <w:marBottom w:val="0"/>
      <w:divBdr>
        <w:top w:val="none" w:sz="0" w:space="0" w:color="auto"/>
        <w:left w:val="none" w:sz="0" w:space="0" w:color="auto"/>
        <w:bottom w:val="none" w:sz="0" w:space="0" w:color="auto"/>
        <w:right w:val="none" w:sz="0" w:space="0" w:color="auto"/>
      </w:divBdr>
    </w:div>
    <w:div w:id="803699995">
      <w:bodyDiv w:val="1"/>
      <w:marLeft w:val="0"/>
      <w:marRight w:val="0"/>
      <w:marTop w:val="0"/>
      <w:marBottom w:val="0"/>
      <w:divBdr>
        <w:top w:val="none" w:sz="0" w:space="0" w:color="auto"/>
        <w:left w:val="none" w:sz="0" w:space="0" w:color="auto"/>
        <w:bottom w:val="none" w:sz="0" w:space="0" w:color="auto"/>
        <w:right w:val="none" w:sz="0" w:space="0" w:color="auto"/>
      </w:divBdr>
    </w:div>
    <w:div w:id="807434712">
      <w:bodyDiv w:val="1"/>
      <w:marLeft w:val="0"/>
      <w:marRight w:val="0"/>
      <w:marTop w:val="0"/>
      <w:marBottom w:val="0"/>
      <w:divBdr>
        <w:top w:val="none" w:sz="0" w:space="0" w:color="auto"/>
        <w:left w:val="none" w:sz="0" w:space="0" w:color="auto"/>
        <w:bottom w:val="none" w:sz="0" w:space="0" w:color="auto"/>
        <w:right w:val="none" w:sz="0" w:space="0" w:color="auto"/>
      </w:divBdr>
    </w:div>
    <w:div w:id="807863797">
      <w:bodyDiv w:val="1"/>
      <w:marLeft w:val="0"/>
      <w:marRight w:val="0"/>
      <w:marTop w:val="0"/>
      <w:marBottom w:val="0"/>
      <w:divBdr>
        <w:top w:val="none" w:sz="0" w:space="0" w:color="auto"/>
        <w:left w:val="none" w:sz="0" w:space="0" w:color="auto"/>
        <w:bottom w:val="none" w:sz="0" w:space="0" w:color="auto"/>
        <w:right w:val="none" w:sz="0" w:space="0" w:color="auto"/>
      </w:divBdr>
    </w:div>
    <w:div w:id="808548052">
      <w:bodyDiv w:val="1"/>
      <w:marLeft w:val="0"/>
      <w:marRight w:val="0"/>
      <w:marTop w:val="0"/>
      <w:marBottom w:val="0"/>
      <w:divBdr>
        <w:top w:val="none" w:sz="0" w:space="0" w:color="auto"/>
        <w:left w:val="none" w:sz="0" w:space="0" w:color="auto"/>
        <w:bottom w:val="none" w:sz="0" w:space="0" w:color="auto"/>
        <w:right w:val="none" w:sz="0" w:space="0" w:color="auto"/>
      </w:divBdr>
    </w:div>
    <w:div w:id="812872592">
      <w:bodyDiv w:val="1"/>
      <w:marLeft w:val="0"/>
      <w:marRight w:val="0"/>
      <w:marTop w:val="0"/>
      <w:marBottom w:val="0"/>
      <w:divBdr>
        <w:top w:val="none" w:sz="0" w:space="0" w:color="auto"/>
        <w:left w:val="none" w:sz="0" w:space="0" w:color="auto"/>
        <w:bottom w:val="none" w:sz="0" w:space="0" w:color="auto"/>
        <w:right w:val="none" w:sz="0" w:space="0" w:color="auto"/>
      </w:divBdr>
    </w:div>
    <w:div w:id="813181704">
      <w:bodyDiv w:val="1"/>
      <w:marLeft w:val="0"/>
      <w:marRight w:val="0"/>
      <w:marTop w:val="0"/>
      <w:marBottom w:val="0"/>
      <w:divBdr>
        <w:top w:val="none" w:sz="0" w:space="0" w:color="auto"/>
        <w:left w:val="none" w:sz="0" w:space="0" w:color="auto"/>
        <w:bottom w:val="none" w:sz="0" w:space="0" w:color="auto"/>
        <w:right w:val="none" w:sz="0" w:space="0" w:color="auto"/>
      </w:divBdr>
    </w:div>
    <w:div w:id="813792844">
      <w:bodyDiv w:val="1"/>
      <w:marLeft w:val="0"/>
      <w:marRight w:val="0"/>
      <w:marTop w:val="0"/>
      <w:marBottom w:val="0"/>
      <w:divBdr>
        <w:top w:val="none" w:sz="0" w:space="0" w:color="auto"/>
        <w:left w:val="none" w:sz="0" w:space="0" w:color="auto"/>
        <w:bottom w:val="none" w:sz="0" w:space="0" w:color="auto"/>
        <w:right w:val="none" w:sz="0" w:space="0" w:color="auto"/>
      </w:divBdr>
    </w:div>
    <w:div w:id="816847251">
      <w:bodyDiv w:val="1"/>
      <w:marLeft w:val="0"/>
      <w:marRight w:val="0"/>
      <w:marTop w:val="0"/>
      <w:marBottom w:val="0"/>
      <w:divBdr>
        <w:top w:val="none" w:sz="0" w:space="0" w:color="auto"/>
        <w:left w:val="none" w:sz="0" w:space="0" w:color="auto"/>
        <w:bottom w:val="none" w:sz="0" w:space="0" w:color="auto"/>
        <w:right w:val="none" w:sz="0" w:space="0" w:color="auto"/>
      </w:divBdr>
    </w:div>
    <w:div w:id="818039215">
      <w:bodyDiv w:val="1"/>
      <w:marLeft w:val="0"/>
      <w:marRight w:val="0"/>
      <w:marTop w:val="0"/>
      <w:marBottom w:val="0"/>
      <w:divBdr>
        <w:top w:val="none" w:sz="0" w:space="0" w:color="auto"/>
        <w:left w:val="none" w:sz="0" w:space="0" w:color="auto"/>
        <w:bottom w:val="none" w:sz="0" w:space="0" w:color="auto"/>
        <w:right w:val="none" w:sz="0" w:space="0" w:color="auto"/>
      </w:divBdr>
    </w:div>
    <w:div w:id="820466792">
      <w:bodyDiv w:val="1"/>
      <w:marLeft w:val="0"/>
      <w:marRight w:val="0"/>
      <w:marTop w:val="0"/>
      <w:marBottom w:val="0"/>
      <w:divBdr>
        <w:top w:val="none" w:sz="0" w:space="0" w:color="auto"/>
        <w:left w:val="none" w:sz="0" w:space="0" w:color="auto"/>
        <w:bottom w:val="none" w:sz="0" w:space="0" w:color="auto"/>
        <w:right w:val="none" w:sz="0" w:space="0" w:color="auto"/>
      </w:divBdr>
    </w:div>
    <w:div w:id="820971061">
      <w:bodyDiv w:val="1"/>
      <w:marLeft w:val="0"/>
      <w:marRight w:val="0"/>
      <w:marTop w:val="0"/>
      <w:marBottom w:val="0"/>
      <w:divBdr>
        <w:top w:val="none" w:sz="0" w:space="0" w:color="auto"/>
        <w:left w:val="none" w:sz="0" w:space="0" w:color="auto"/>
        <w:bottom w:val="none" w:sz="0" w:space="0" w:color="auto"/>
        <w:right w:val="none" w:sz="0" w:space="0" w:color="auto"/>
      </w:divBdr>
    </w:div>
    <w:div w:id="822506816">
      <w:bodyDiv w:val="1"/>
      <w:marLeft w:val="0"/>
      <w:marRight w:val="0"/>
      <w:marTop w:val="0"/>
      <w:marBottom w:val="0"/>
      <w:divBdr>
        <w:top w:val="none" w:sz="0" w:space="0" w:color="auto"/>
        <w:left w:val="none" w:sz="0" w:space="0" w:color="auto"/>
        <w:bottom w:val="none" w:sz="0" w:space="0" w:color="auto"/>
        <w:right w:val="none" w:sz="0" w:space="0" w:color="auto"/>
      </w:divBdr>
    </w:div>
    <w:div w:id="825559579">
      <w:bodyDiv w:val="1"/>
      <w:marLeft w:val="0"/>
      <w:marRight w:val="0"/>
      <w:marTop w:val="0"/>
      <w:marBottom w:val="0"/>
      <w:divBdr>
        <w:top w:val="none" w:sz="0" w:space="0" w:color="auto"/>
        <w:left w:val="none" w:sz="0" w:space="0" w:color="auto"/>
        <w:bottom w:val="none" w:sz="0" w:space="0" w:color="auto"/>
        <w:right w:val="none" w:sz="0" w:space="0" w:color="auto"/>
      </w:divBdr>
    </w:div>
    <w:div w:id="826165815">
      <w:bodyDiv w:val="1"/>
      <w:marLeft w:val="0"/>
      <w:marRight w:val="0"/>
      <w:marTop w:val="0"/>
      <w:marBottom w:val="0"/>
      <w:divBdr>
        <w:top w:val="none" w:sz="0" w:space="0" w:color="auto"/>
        <w:left w:val="none" w:sz="0" w:space="0" w:color="auto"/>
        <w:bottom w:val="none" w:sz="0" w:space="0" w:color="auto"/>
        <w:right w:val="none" w:sz="0" w:space="0" w:color="auto"/>
      </w:divBdr>
    </w:div>
    <w:div w:id="826483800">
      <w:bodyDiv w:val="1"/>
      <w:marLeft w:val="0"/>
      <w:marRight w:val="0"/>
      <w:marTop w:val="0"/>
      <w:marBottom w:val="0"/>
      <w:divBdr>
        <w:top w:val="none" w:sz="0" w:space="0" w:color="auto"/>
        <w:left w:val="none" w:sz="0" w:space="0" w:color="auto"/>
        <w:bottom w:val="none" w:sz="0" w:space="0" w:color="auto"/>
        <w:right w:val="none" w:sz="0" w:space="0" w:color="auto"/>
      </w:divBdr>
    </w:div>
    <w:div w:id="827093972">
      <w:bodyDiv w:val="1"/>
      <w:marLeft w:val="0"/>
      <w:marRight w:val="0"/>
      <w:marTop w:val="0"/>
      <w:marBottom w:val="0"/>
      <w:divBdr>
        <w:top w:val="none" w:sz="0" w:space="0" w:color="auto"/>
        <w:left w:val="none" w:sz="0" w:space="0" w:color="auto"/>
        <w:bottom w:val="none" w:sz="0" w:space="0" w:color="auto"/>
        <w:right w:val="none" w:sz="0" w:space="0" w:color="auto"/>
      </w:divBdr>
    </w:div>
    <w:div w:id="829103612">
      <w:bodyDiv w:val="1"/>
      <w:marLeft w:val="0"/>
      <w:marRight w:val="0"/>
      <w:marTop w:val="0"/>
      <w:marBottom w:val="0"/>
      <w:divBdr>
        <w:top w:val="none" w:sz="0" w:space="0" w:color="auto"/>
        <w:left w:val="none" w:sz="0" w:space="0" w:color="auto"/>
        <w:bottom w:val="none" w:sz="0" w:space="0" w:color="auto"/>
        <w:right w:val="none" w:sz="0" w:space="0" w:color="auto"/>
      </w:divBdr>
    </w:div>
    <w:div w:id="829172289">
      <w:bodyDiv w:val="1"/>
      <w:marLeft w:val="0"/>
      <w:marRight w:val="0"/>
      <w:marTop w:val="0"/>
      <w:marBottom w:val="0"/>
      <w:divBdr>
        <w:top w:val="none" w:sz="0" w:space="0" w:color="auto"/>
        <w:left w:val="none" w:sz="0" w:space="0" w:color="auto"/>
        <w:bottom w:val="none" w:sz="0" w:space="0" w:color="auto"/>
        <w:right w:val="none" w:sz="0" w:space="0" w:color="auto"/>
      </w:divBdr>
    </w:div>
    <w:div w:id="831261558">
      <w:bodyDiv w:val="1"/>
      <w:marLeft w:val="0"/>
      <w:marRight w:val="0"/>
      <w:marTop w:val="0"/>
      <w:marBottom w:val="0"/>
      <w:divBdr>
        <w:top w:val="none" w:sz="0" w:space="0" w:color="auto"/>
        <w:left w:val="none" w:sz="0" w:space="0" w:color="auto"/>
        <w:bottom w:val="none" w:sz="0" w:space="0" w:color="auto"/>
        <w:right w:val="none" w:sz="0" w:space="0" w:color="auto"/>
      </w:divBdr>
    </w:div>
    <w:div w:id="834688463">
      <w:bodyDiv w:val="1"/>
      <w:marLeft w:val="0"/>
      <w:marRight w:val="0"/>
      <w:marTop w:val="0"/>
      <w:marBottom w:val="0"/>
      <w:divBdr>
        <w:top w:val="none" w:sz="0" w:space="0" w:color="auto"/>
        <w:left w:val="none" w:sz="0" w:space="0" w:color="auto"/>
        <w:bottom w:val="none" w:sz="0" w:space="0" w:color="auto"/>
        <w:right w:val="none" w:sz="0" w:space="0" w:color="auto"/>
      </w:divBdr>
    </w:div>
    <w:div w:id="835925152">
      <w:bodyDiv w:val="1"/>
      <w:marLeft w:val="0"/>
      <w:marRight w:val="0"/>
      <w:marTop w:val="0"/>
      <w:marBottom w:val="0"/>
      <w:divBdr>
        <w:top w:val="none" w:sz="0" w:space="0" w:color="auto"/>
        <w:left w:val="none" w:sz="0" w:space="0" w:color="auto"/>
        <w:bottom w:val="none" w:sz="0" w:space="0" w:color="auto"/>
        <w:right w:val="none" w:sz="0" w:space="0" w:color="auto"/>
      </w:divBdr>
    </w:div>
    <w:div w:id="839740335">
      <w:bodyDiv w:val="1"/>
      <w:marLeft w:val="0"/>
      <w:marRight w:val="0"/>
      <w:marTop w:val="0"/>
      <w:marBottom w:val="0"/>
      <w:divBdr>
        <w:top w:val="none" w:sz="0" w:space="0" w:color="auto"/>
        <w:left w:val="none" w:sz="0" w:space="0" w:color="auto"/>
        <w:bottom w:val="none" w:sz="0" w:space="0" w:color="auto"/>
        <w:right w:val="none" w:sz="0" w:space="0" w:color="auto"/>
      </w:divBdr>
    </w:div>
    <w:div w:id="840588875">
      <w:bodyDiv w:val="1"/>
      <w:marLeft w:val="0"/>
      <w:marRight w:val="0"/>
      <w:marTop w:val="0"/>
      <w:marBottom w:val="0"/>
      <w:divBdr>
        <w:top w:val="none" w:sz="0" w:space="0" w:color="auto"/>
        <w:left w:val="none" w:sz="0" w:space="0" w:color="auto"/>
        <w:bottom w:val="none" w:sz="0" w:space="0" w:color="auto"/>
        <w:right w:val="none" w:sz="0" w:space="0" w:color="auto"/>
      </w:divBdr>
    </w:div>
    <w:div w:id="845707082">
      <w:bodyDiv w:val="1"/>
      <w:marLeft w:val="0"/>
      <w:marRight w:val="0"/>
      <w:marTop w:val="0"/>
      <w:marBottom w:val="0"/>
      <w:divBdr>
        <w:top w:val="none" w:sz="0" w:space="0" w:color="auto"/>
        <w:left w:val="none" w:sz="0" w:space="0" w:color="auto"/>
        <w:bottom w:val="none" w:sz="0" w:space="0" w:color="auto"/>
        <w:right w:val="none" w:sz="0" w:space="0" w:color="auto"/>
      </w:divBdr>
    </w:div>
    <w:div w:id="847333886">
      <w:bodyDiv w:val="1"/>
      <w:marLeft w:val="0"/>
      <w:marRight w:val="0"/>
      <w:marTop w:val="0"/>
      <w:marBottom w:val="0"/>
      <w:divBdr>
        <w:top w:val="none" w:sz="0" w:space="0" w:color="auto"/>
        <w:left w:val="none" w:sz="0" w:space="0" w:color="auto"/>
        <w:bottom w:val="none" w:sz="0" w:space="0" w:color="auto"/>
        <w:right w:val="none" w:sz="0" w:space="0" w:color="auto"/>
      </w:divBdr>
    </w:div>
    <w:div w:id="849442223">
      <w:bodyDiv w:val="1"/>
      <w:marLeft w:val="0"/>
      <w:marRight w:val="0"/>
      <w:marTop w:val="0"/>
      <w:marBottom w:val="0"/>
      <w:divBdr>
        <w:top w:val="none" w:sz="0" w:space="0" w:color="auto"/>
        <w:left w:val="none" w:sz="0" w:space="0" w:color="auto"/>
        <w:bottom w:val="none" w:sz="0" w:space="0" w:color="auto"/>
        <w:right w:val="none" w:sz="0" w:space="0" w:color="auto"/>
      </w:divBdr>
    </w:div>
    <w:div w:id="850071309">
      <w:bodyDiv w:val="1"/>
      <w:marLeft w:val="0"/>
      <w:marRight w:val="0"/>
      <w:marTop w:val="0"/>
      <w:marBottom w:val="0"/>
      <w:divBdr>
        <w:top w:val="none" w:sz="0" w:space="0" w:color="auto"/>
        <w:left w:val="none" w:sz="0" w:space="0" w:color="auto"/>
        <w:bottom w:val="none" w:sz="0" w:space="0" w:color="auto"/>
        <w:right w:val="none" w:sz="0" w:space="0" w:color="auto"/>
      </w:divBdr>
    </w:div>
    <w:div w:id="852302651">
      <w:bodyDiv w:val="1"/>
      <w:marLeft w:val="0"/>
      <w:marRight w:val="0"/>
      <w:marTop w:val="0"/>
      <w:marBottom w:val="0"/>
      <w:divBdr>
        <w:top w:val="none" w:sz="0" w:space="0" w:color="auto"/>
        <w:left w:val="none" w:sz="0" w:space="0" w:color="auto"/>
        <w:bottom w:val="none" w:sz="0" w:space="0" w:color="auto"/>
        <w:right w:val="none" w:sz="0" w:space="0" w:color="auto"/>
      </w:divBdr>
    </w:div>
    <w:div w:id="853417461">
      <w:bodyDiv w:val="1"/>
      <w:marLeft w:val="0"/>
      <w:marRight w:val="0"/>
      <w:marTop w:val="0"/>
      <w:marBottom w:val="0"/>
      <w:divBdr>
        <w:top w:val="none" w:sz="0" w:space="0" w:color="auto"/>
        <w:left w:val="none" w:sz="0" w:space="0" w:color="auto"/>
        <w:bottom w:val="none" w:sz="0" w:space="0" w:color="auto"/>
        <w:right w:val="none" w:sz="0" w:space="0" w:color="auto"/>
      </w:divBdr>
    </w:div>
    <w:div w:id="856650767">
      <w:bodyDiv w:val="1"/>
      <w:marLeft w:val="0"/>
      <w:marRight w:val="0"/>
      <w:marTop w:val="0"/>
      <w:marBottom w:val="0"/>
      <w:divBdr>
        <w:top w:val="none" w:sz="0" w:space="0" w:color="auto"/>
        <w:left w:val="none" w:sz="0" w:space="0" w:color="auto"/>
        <w:bottom w:val="none" w:sz="0" w:space="0" w:color="auto"/>
        <w:right w:val="none" w:sz="0" w:space="0" w:color="auto"/>
      </w:divBdr>
    </w:div>
    <w:div w:id="857234062">
      <w:bodyDiv w:val="1"/>
      <w:marLeft w:val="0"/>
      <w:marRight w:val="0"/>
      <w:marTop w:val="0"/>
      <w:marBottom w:val="0"/>
      <w:divBdr>
        <w:top w:val="none" w:sz="0" w:space="0" w:color="auto"/>
        <w:left w:val="none" w:sz="0" w:space="0" w:color="auto"/>
        <w:bottom w:val="none" w:sz="0" w:space="0" w:color="auto"/>
        <w:right w:val="none" w:sz="0" w:space="0" w:color="auto"/>
      </w:divBdr>
    </w:div>
    <w:div w:id="858008342">
      <w:bodyDiv w:val="1"/>
      <w:marLeft w:val="0"/>
      <w:marRight w:val="0"/>
      <w:marTop w:val="0"/>
      <w:marBottom w:val="0"/>
      <w:divBdr>
        <w:top w:val="none" w:sz="0" w:space="0" w:color="auto"/>
        <w:left w:val="none" w:sz="0" w:space="0" w:color="auto"/>
        <w:bottom w:val="none" w:sz="0" w:space="0" w:color="auto"/>
        <w:right w:val="none" w:sz="0" w:space="0" w:color="auto"/>
      </w:divBdr>
    </w:div>
    <w:div w:id="858616673">
      <w:bodyDiv w:val="1"/>
      <w:marLeft w:val="0"/>
      <w:marRight w:val="0"/>
      <w:marTop w:val="0"/>
      <w:marBottom w:val="0"/>
      <w:divBdr>
        <w:top w:val="none" w:sz="0" w:space="0" w:color="auto"/>
        <w:left w:val="none" w:sz="0" w:space="0" w:color="auto"/>
        <w:bottom w:val="none" w:sz="0" w:space="0" w:color="auto"/>
        <w:right w:val="none" w:sz="0" w:space="0" w:color="auto"/>
      </w:divBdr>
    </w:div>
    <w:div w:id="860506817">
      <w:bodyDiv w:val="1"/>
      <w:marLeft w:val="0"/>
      <w:marRight w:val="0"/>
      <w:marTop w:val="0"/>
      <w:marBottom w:val="0"/>
      <w:divBdr>
        <w:top w:val="none" w:sz="0" w:space="0" w:color="auto"/>
        <w:left w:val="none" w:sz="0" w:space="0" w:color="auto"/>
        <w:bottom w:val="none" w:sz="0" w:space="0" w:color="auto"/>
        <w:right w:val="none" w:sz="0" w:space="0" w:color="auto"/>
      </w:divBdr>
    </w:div>
    <w:div w:id="860898081">
      <w:bodyDiv w:val="1"/>
      <w:marLeft w:val="0"/>
      <w:marRight w:val="0"/>
      <w:marTop w:val="0"/>
      <w:marBottom w:val="0"/>
      <w:divBdr>
        <w:top w:val="none" w:sz="0" w:space="0" w:color="auto"/>
        <w:left w:val="none" w:sz="0" w:space="0" w:color="auto"/>
        <w:bottom w:val="none" w:sz="0" w:space="0" w:color="auto"/>
        <w:right w:val="none" w:sz="0" w:space="0" w:color="auto"/>
      </w:divBdr>
    </w:div>
    <w:div w:id="865216938">
      <w:bodyDiv w:val="1"/>
      <w:marLeft w:val="0"/>
      <w:marRight w:val="0"/>
      <w:marTop w:val="0"/>
      <w:marBottom w:val="0"/>
      <w:divBdr>
        <w:top w:val="none" w:sz="0" w:space="0" w:color="auto"/>
        <w:left w:val="none" w:sz="0" w:space="0" w:color="auto"/>
        <w:bottom w:val="none" w:sz="0" w:space="0" w:color="auto"/>
        <w:right w:val="none" w:sz="0" w:space="0" w:color="auto"/>
      </w:divBdr>
    </w:div>
    <w:div w:id="865798377">
      <w:bodyDiv w:val="1"/>
      <w:marLeft w:val="0"/>
      <w:marRight w:val="0"/>
      <w:marTop w:val="0"/>
      <w:marBottom w:val="0"/>
      <w:divBdr>
        <w:top w:val="none" w:sz="0" w:space="0" w:color="auto"/>
        <w:left w:val="none" w:sz="0" w:space="0" w:color="auto"/>
        <w:bottom w:val="none" w:sz="0" w:space="0" w:color="auto"/>
        <w:right w:val="none" w:sz="0" w:space="0" w:color="auto"/>
      </w:divBdr>
    </w:div>
    <w:div w:id="867108468">
      <w:bodyDiv w:val="1"/>
      <w:marLeft w:val="0"/>
      <w:marRight w:val="0"/>
      <w:marTop w:val="0"/>
      <w:marBottom w:val="0"/>
      <w:divBdr>
        <w:top w:val="none" w:sz="0" w:space="0" w:color="auto"/>
        <w:left w:val="none" w:sz="0" w:space="0" w:color="auto"/>
        <w:bottom w:val="none" w:sz="0" w:space="0" w:color="auto"/>
        <w:right w:val="none" w:sz="0" w:space="0" w:color="auto"/>
      </w:divBdr>
    </w:div>
    <w:div w:id="867178402">
      <w:bodyDiv w:val="1"/>
      <w:marLeft w:val="0"/>
      <w:marRight w:val="0"/>
      <w:marTop w:val="0"/>
      <w:marBottom w:val="0"/>
      <w:divBdr>
        <w:top w:val="none" w:sz="0" w:space="0" w:color="auto"/>
        <w:left w:val="none" w:sz="0" w:space="0" w:color="auto"/>
        <w:bottom w:val="none" w:sz="0" w:space="0" w:color="auto"/>
        <w:right w:val="none" w:sz="0" w:space="0" w:color="auto"/>
      </w:divBdr>
    </w:div>
    <w:div w:id="868030495">
      <w:bodyDiv w:val="1"/>
      <w:marLeft w:val="0"/>
      <w:marRight w:val="0"/>
      <w:marTop w:val="0"/>
      <w:marBottom w:val="0"/>
      <w:divBdr>
        <w:top w:val="none" w:sz="0" w:space="0" w:color="auto"/>
        <w:left w:val="none" w:sz="0" w:space="0" w:color="auto"/>
        <w:bottom w:val="none" w:sz="0" w:space="0" w:color="auto"/>
        <w:right w:val="none" w:sz="0" w:space="0" w:color="auto"/>
      </w:divBdr>
    </w:div>
    <w:div w:id="869221805">
      <w:bodyDiv w:val="1"/>
      <w:marLeft w:val="0"/>
      <w:marRight w:val="0"/>
      <w:marTop w:val="0"/>
      <w:marBottom w:val="0"/>
      <w:divBdr>
        <w:top w:val="none" w:sz="0" w:space="0" w:color="auto"/>
        <w:left w:val="none" w:sz="0" w:space="0" w:color="auto"/>
        <w:bottom w:val="none" w:sz="0" w:space="0" w:color="auto"/>
        <w:right w:val="none" w:sz="0" w:space="0" w:color="auto"/>
      </w:divBdr>
    </w:div>
    <w:div w:id="872116099">
      <w:bodyDiv w:val="1"/>
      <w:marLeft w:val="0"/>
      <w:marRight w:val="0"/>
      <w:marTop w:val="0"/>
      <w:marBottom w:val="0"/>
      <w:divBdr>
        <w:top w:val="none" w:sz="0" w:space="0" w:color="auto"/>
        <w:left w:val="none" w:sz="0" w:space="0" w:color="auto"/>
        <w:bottom w:val="none" w:sz="0" w:space="0" w:color="auto"/>
        <w:right w:val="none" w:sz="0" w:space="0" w:color="auto"/>
      </w:divBdr>
    </w:div>
    <w:div w:id="873662055">
      <w:bodyDiv w:val="1"/>
      <w:marLeft w:val="0"/>
      <w:marRight w:val="0"/>
      <w:marTop w:val="0"/>
      <w:marBottom w:val="0"/>
      <w:divBdr>
        <w:top w:val="none" w:sz="0" w:space="0" w:color="auto"/>
        <w:left w:val="none" w:sz="0" w:space="0" w:color="auto"/>
        <w:bottom w:val="none" w:sz="0" w:space="0" w:color="auto"/>
        <w:right w:val="none" w:sz="0" w:space="0" w:color="auto"/>
      </w:divBdr>
    </w:div>
    <w:div w:id="879131564">
      <w:bodyDiv w:val="1"/>
      <w:marLeft w:val="0"/>
      <w:marRight w:val="0"/>
      <w:marTop w:val="0"/>
      <w:marBottom w:val="0"/>
      <w:divBdr>
        <w:top w:val="none" w:sz="0" w:space="0" w:color="auto"/>
        <w:left w:val="none" w:sz="0" w:space="0" w:color="auto"/>
        <w:bottom w:val="none" w:sz="0" w:space="0" w:color="auto"/>
        <w:right w:val="none" w:sz="0" w:space="0" w:color="auto"/>
      </w:divBdr>
    </w:div>
    <w:div w:id="881749393">
      <w:bodyDiv w:val="1"/>
      <w:marLeft w:val="0"/>
      <w:marRight w:val="0"/>
      <w:marTop w:val="0"/>
      <w:marBottom w:val="0"/>
      <w:divBdr>
        <w:top w:val="none" w:sz="0" w:space="0" w:color="auto"/>
        <w:left w:val="none" w:sz="0" w:space="0" w:color="auto"/>
        <w:bottom w:val="none" w:sz="0" w:space="0" w:color="auto"/>
        <w:right w:val="none" w:sz="0" w:space="0" w:color="auto"/>
      </w:divBdr>
    </w:div>
    <w:div w:id="882862320">
      <w:bodyDiv w:val="1"/>
      <w:marLeft w:val="0"/>
      <w:marRight w:val="0"/>
      <w:marTop w:val="0"/>
      <w:marBottom w:val="0"/>
      <w:divBdr>
        <w:top w:val="none" w:sz="0" w:space="0" w:color="auto"/>
        <w:left w:val="none" w:sz="0" w:space="0" w:color="auto"/>
        <w:bottom w:val="none" w:sz="0" w:space="0" w:color="auto"/>
        <w:right w:val="none" w:sz="0" w:space="0" w:color="auto"/>
      </w:divBdr>
    </w:div>
    <w:div w:id="883255229">
      <w:bodyDiv w:val="1"/>
      <w:marLeft w:val="0"/>
      <w:marRight w:val="0"/>
      <w:marTop w:val="0"/>
      <w:marBottom w:val="0"/>
      <w:divBdr>
        <w:top w:val="none" w:sz="0" w:space="0" w:color="auto"/>
        <w:left w:val="none" w:sz="0" w:space="0" w:color="auto"/>
        <w:bottom w:val="none" w:sz="0" w:space="0" w:color="auto"/>
        <w:right w:val="none" w:sz="0" w:space="0" w:color="auto"/>
      </w:divBdr>
    </w:div>
    <w:div w:id="888304616">
      <w:bodyDiv w:val="1"/>
      <w:marLeft w:val="0"/>
      <w:marRight w:val="0"/>
      <w:marTop w:val="0"/>
      <w:marBottom w:val="0"/>
      <w:divBdr>
        <w:top w:val="none" w:sz="0" w:space="0" w:color="auto"/>
        <w:left w:val="none" w:sz="0" w:space="0" w:color="auto"/>
        <w:bottom w:val="none" w:sz="0" w:space="0" w:color="auto"/>
        <w:right w:val="none" w:sz="0" w:space="0" w:color="auto"/>
      </w:divBdr>
    </w:div>
    <w:div w:id="889458219">
      <w:bodyDiv w:val="1"/>
      <w:marLeft w:val="0"/>
      <w:marRight w:val="0"/>
      <w:marTop w:val="0"/>
      <w:marBottom w:val="0"/>
      <w:divBdr>
        <w:top w:val="none" w:sz="0" w:space="0" w:color="auto"/>
        <w:left w:val="none" w:sz="0" w:space="0" w:color="auto"/>
        <w:bottom w:val="none" w:sz="0" w:space="0" w:color="auto"/>
        <w:right w:val="none" w:sz="0" w:space="0" w:color="auto"/>
      </w:divBdr>
    </w:div>
    <w:div w:id="892160851">
      <w:bodyDiv w:val="1"/>
      <w:marLeft w:val="0"/>
      <w:marRight w:val="0"/>
      <w:marTop w:val="0"/>
      <w:marBottom w:val="0"/>
      <w:divBdr>
        <w:top w:val="none" w:sz="0" w:space="0" w:color="auto"/>
        <w:left w:val="none" w:sz="0" w:space="0" w:color="auto"/>
        <w:bottom w:val="none" w:sz="0" w:space="0" w:color="auto"/>
        <w:right w:val="none" w:sz="0" w:space="0" w:color="auto"/>
      </w:divBdr>
    </w:div>
    <w:div w:id="894317280">
      <w:bodyDiv w:val="1"/>
      <w:marLeft w:val="0"/>
      <w:marRight w:val="0"/>
      <w:marTop w:val="0"/>
      <w:marBottom w:val="0"/>
      <w:divBdr>
        <w:top w:val="none" w:sz="0" w:space="0" w:color="auto"/>
        <w:left w:val="none" w:sz="0" w:space="0" w:color="auto"/>
        <w:bottom w:val="none" w:sz="0" w:space="0" w:color="auto"/>
        <w:right w:val="none" w:sz="0" w:space="0" w:color="auto"/>
      </w:divBdr>
    </w:div>
    <w:div w:id="895552280">
      <w:bodyDiv w:val="1"/>
      <w:marLeft w:val="0"/>
      <w:marRight w:val="0"/>
      <w:marTop w:val="0"/>
      <w:marBottom w:val="0"/>
      <w:divBdr>
        <w:top w:val="none" w:sz="0" w:space="0" w:color="auto"/>
        <w:left w:val="none" w:sz="0" w:space="0" w:color="auto"/>
        <w:bottom w:val="none" w:sz="0" w:space="0" w:color="auto"/>
        <w:right w:val="none" w:sz="0" w:space="0" w:color="auto"/>
      </w:divBdr>
    </w:div>
    <w:div w:id="898134067">
      <w:bodyDiv w:val="1"/>
      <w:marLeft w:val="0"/>
      <w:marRight w:val="0"/>
      <w:marTop w:val="0"/>
      <w:marBottom w:val="0"/>
      <w:divBdr>
        <w:top w:val="none" w:sz="0" w:space="0" w:color="auto"/>
        <w:left w:val="none" w:sz="0" w:space="0" w:color="auto"/>
        <w:bottom w:val="none" w:sz="0" w:space="0" w:color="auto"/>
        <w:right w:val="none" w:sz="0" w:space="0" w:color="auto"/>
      </w:divBdr>
    </w:div>
    <w:div w:id="898369072">
      <w:bodyDiv w:val="1"/>
      <w:marLeft w:val="0"/>
      <w:marRight w:val="0"/>
      <w:marTop w:val="0"/>
      <w:marBottom w:val="0"/>
      <w:divBdr>
        <w:top w:val="none" w:sz="0" w:space="0" w:color="auto"/>
        <w:left w:val="none" w:sz="0" w:space="0" w:color="auto"/>
        <w:bottom w:val="none" w:sz="0" w:space="0" w:color="auto"/>
        <w:right w:val="none" w:sz="0" w:space="0" w:color="auto"/>
      </w:divBdr>
      <w:divsChild>
        <w:div w:id="1719235430">
          <w:marLeft w:val="0"/>
          <w:marRight w:val="0"/>
          <w:marTop w:val="240"/>
          <w:marBottom w:val="0"/>
          <w:divBdr>
            <w:top w:val="none" w:sz="0" w:space="0" w:color="auto"/>
            <w:left w:val="none" w:sz="0" w:space="0" w:color="auto"/>
            <w:bottom w:val="none" w:sz="0" w:space="0" w:color="auto"/>
            <w:right w:val="none" w:sz="0" w:space="0" w:color="auto"/>
          </w:divBdr>
        </w:div>
        <w:div w:id="763258867">
          <w:marLeft w:val="0"/>
          <w:marRight w:val="0"/>
          <w:marTop w:val="240"/>
          <w:marBottom w:val="0"/>
          <w:divBdr>
            <w:top w:val="none" w:sz="0" w:space="0" w:color="auto"/>
            <w:left w:val="none" w:sz="0" w:space="0" w:color="auto"/>
            <w:bottom w:val="none" w:sz="0" w:space="0" w:color="auto"/>
            <w:right w:val="none" w:sz="0" w:space="0" w:color="auto"/>
          </w:divBdr>
        </w:div>
        <w:div w:id="1011025123">
          <w:marLeft w:val="0"/>
          <w:marRight w:val="0"/>
          <w:marTop w:val="240"/>
          <w:marBottom w:val="0"/>
          <w:divBdr>
            <w:top w:val="none" w:sz="0" w:space="0" w:color="auto"/>
            <w:left w:val="none" w:sz="0" w:space="0" w:color="auto"/>
            <w:bottom w:val="none" w:sz="0" w:space="0" w:color="auto"/>
            <w:right w:val="none" w:sz="0" w:space="0" w:color="auto"/>
          </w:divBdr>
        </w:div>
        <w:div w:id="2028215384">
          <w:marLeft w:val="0"/>
          <w:marRight w:val="0"/>
          <w:marTop w:val="240"/>
          <w:marBottom w:val="0"/>
          <w:divBdr>
            <w:top w:val="none" w:sz="0" w:space="0" w:color="auto"/>
            <w:left w:val="none" w:sz="0" w:space="0" w:color="auto"/>
            <w:bottom w:val="none" w:sz="0" w:space="0" w:color="auto"/>
            <w:right w:val="none" w:sz="0" w:space="0" w:color="auto"/>
          </w:divBdr>
        </w:div>
        <w:div w:id="1818185845">
          <w:marLeft w:val="0"/>
          <w:marRight w:val="0"/>
          <w:marTop w:val="240"/>
          <w:marBottom w:val="0"/>
          <w:divBdr>
            <w:top w:val="none" w:sz="0" w:space="0" w:color="auto"/>
            <w:left w:val="none" w:sz="0" w:space="0" w:color="auto"/>
            <w:bottom w:val="none" w:sz="0" w:space="0" w:color="auto"/>
            <w:right w:val="none" w:sz="0" w:space="0" w:color="auto"/>
          </w:divBdr>
        </w:div>
      </w:divsChild>
    </w:div>
    <w:div w:id="898714827">
      <w:bodyDiv w:val="1"/>
      <w:marLeft w:val="0"/>
      <w:marRight w:val="0"/>
      <w:marTop w:val="0"/>
      <w:marBottom w:val="0"/>
      <w:divBdr>
        <w:top w:val="none" w:sz="0" w:space="0" w:color="auto"/>
        <w:left w:val="none" w:sz="0" w:space="0" w:color="auto"/>
        <w:bottom w:val="none" w:sz="0" w:space="0" w:color="auto"/>
        <w:right w:val="none" w:sz="0" w:space="0" w:color="auto"/>
      </w:divBdr>
    </w:div>
    <w:div w:id="901599207">
      <w:bodyDiv w:val="1"/>
      <w:marLeft w:val="0"/>
      <w:marRight w:val="0"/>
      <w:marTop w:val="0"/>
      <w:marBottom w:val="0"/>
      <w:divBdr>
        <w:top w:val="none" w:sz="0" w:space="0" w:color="auto"/>
        <w:left w:val="none" w:sz="0" w:space="0" w:color="auto"/>
        <w:bottom w:val="none" w:sz="0" w:space="0" w:color="auto"/>
        <w:right w:val="none" w:sz="0" w:space="0" w:color="auto"/>
      </w:divBdr>
    </w:div>
    <w:div w:id="902714879">
      <w:bodyDiv w:val="1"/>
      <w:marLeft w:val="0"/>
      <w:marRight w:val="0"/>
      <w:marTop w:val="0"/>
      <w:marBottom w:val="0"/>
      <w:divBdr>
        <w:top w:val="none" w:sz="0" w:space="0" w:color="auto"/>
        <w:left w:val="none" w:sz="0" w:space="0" w:color="auto"/>
        <w:bottom w:val="none" w:sz="0" w:space="0" w:color="auto"/>
        <w:right w:val="none" w:sz="0" w:space="0" w:color="auto"/>
      </w:divBdr>
    </w:div>
    <w:div w:id="907227395">
      <w:bodyDiv w:val="1"/>
      <w:marLeft w:val="0"/>
      <w:marRight w:val="0"/>
      <w:marTop w:val="0"/>
      <w:marBottom w:val="0"/>
      <w:divBdr>
        <w:top w:val="none" w:sz="0" w:space="0" w:color="auto"/>
        <w:left w:val="none" w:sz="0" w:space="0" w:color="auto"/>
        <w:bottom w:val="none" w:sz="0" w:space="0" w:color="auto"/>
        <w:right w:val="none" w:sz="0" w:space="0" w:color="auto"/>
      </w:divBdr>
    </w:div>
    <w:div w:id="907376052">
      <w:bodyDiv w:val="1"/>
      <w:marLeft w:val="0"/>
      <w:marRight w:val="0"/>
      <w:marTop w:val="0"/>
      <w:marBottom w:val="0"/>
      <w:divBdr>
        <w:top w:val="none" w:sz="0" w:space="0" w:color="auto"/>
        <w:left w:val="none" w:sz="0" w:space="0" w:color="auto"/>
        <w:bottom w:val="none" w:sz="0" w:space="0" w:color="auto"/>
        <w:right w:val="none" w:sz="0" w:space="0" w:color="auto"/>
      </w:divBdr>
    </w:div>
    <w:div w:id="911543199">
      <w:bodyDiv w:val="1"/>
      <w:marLeft w:val="0"/>
      <w:marRight w:val="0"/>
      <w:marTop w:val="0"/>
      <w:marBottom w:val="0"/>
      <w:divBdr>
        <w:top w:val="none" w:sz="0" w:space="0" w:color="auto"/>
        <w:left w:val="none" w:sz="0" w:space="0" w:color="auto"/>
        <w:bottom w:val="none" w:sz="0" w:space="0" w:color="auto"/>
        <w:right w:val="none" w:sz="0" w:space="0" w:color="auto"/>
      </w:divBdr>
    </w:div>
    <w:div w:id="914437865">
      <w:bodyDiv w:val="1"/>
      <w:marLeft w:val="0"/>
      <w:marRight w:val="0"/>
      <w:marTop w:val="0"/>
      <w:marBottom w:val="0"/>
      <w:divBdr>
        <w:top w:val="none" w:sz="0" w:space="0" w:color="auto"/>
        <w:left w:val="none" w:sz="0" w:space="0" w:color="auto"/>
        <w:bottom w:val="none" w:sz="0" w:space="0" w:color="auto"/>
        <w:right w:val="none" w:sz="0" w:space="0" w:color="auto"/>
      </w:divBdr>
    </w:div>
    <w:div w:id="915674631">
      <w:bodyDiv w:val="1"/>
      <w:marLeft w:val="0"/>
      <w:marRight w:val="0"/>
      <w:marTop w:val="0"/>
      <w:marBottom w:val="0"/>
      <w:divBdr>
        <w:top w:val="none" w:sz="0" w:space="0" w:color="auto"/>
        <w:left w:val="none" w:sz="0" w:space="0" w:color="auto"/>
        <w:bottom w:val="none" w:sz="0" w:space="0" w:color="auto"/>
        <w:right w:val="none" w:sz="0" w:space="0" w:color="auto"/>
      </w:divBdr>
    </w:div>
    <w:div w:id="917446848">
      <w:bodyDiv w:val="1"/>
      <w:marLeft w:val="0"/>
      <w:marRight w:val="0"/>
      <w:marTop w:val="0"/>
      <w:marBottom w:val="0"/>
      <w:divBdr>
        <w:top w:val="none" w:sz="0" w:space="0" w:color="auto"/>
        <w:left w:val="none" w:sz="0" w:space="0" w:color="auto"/>
        <w:bottom w:val="none" w:sz="0" w:space="0" w:color="auto"/>
        <w:right w:val="none" w:sz="0" w:space="0" w:color="auto"/>
      </w:divBdr>
    </w:div>
    <w:div w:id="919564163">
      <w:bodyDiv w:val="1"/>
      <w:marLeft w:val="0"/>
      <w:marRight w:val="0"/>
      <w:marTop w:val="0"/>
      <w:marBottom w:val="0"/>
      <w:divBdr>
        <w:top w:val="none" w:sz="0" w:space="0" w:color="auto"/>
        <w:left w:val="none" w:sz="0" w:space="0" w:color="auto"/>
        <w:bottom w:val="none" w:sz="0" w:space="0" w:color="auto"/>
        <w:right w:val="none" w:sz="0" w:space="0" w:color="auto"/>
      </w:divBdr>
    </w:div>
    <w:div w:id="922419535">
      <w:bodyDiv w:val="1"/>
      <w:marLeft w:val="0"/>
      <w:marRight w:val="0"/>
      <w:marTop w:val="0"/>
      <w:marBottom w:val="0"/>
      <w:divBdr>
        <w:top w:val="none" w:sz="0" w:space="0" w:color="auto"/>
        <w:left w:val="none" w:sz="0" w:space="0" w:color="auto"/>
        <w:bottom w:val="none" w:sz="0" w:space="0" w:color="auto"/>
        <w:right w:val="none" w:sz="0" w:space="0" w:color="auto"/>
      </w:divBdr>
    </w:div>
    <w:div w:id="922951314">
      <w:bodyDiv w:val="1"/>
      <w:marLeft w:val="0"/>
      <w:marRight w:val="0"/>
      <w:marTop w:val="0"/>
      <w:marBottom w:val="0"/>
      <w:divBdr>
        <w:top w:val="none" w:sz="0" w:space="0" w:color="auto"/>
        <w:left w:val="none" w:sz="0" w:space="0" w:color="auto"/>
        <w:bottom w:val="none" w:sz="0" w:space="0" w:color="auto"/>
        <w:right w:val="none" w:sz="0" w:space="0" w:color="auto"/>
      </w:divBdr>
    </w:div>
    <w:div w:id="923804934">
      <w:bodyDiv w:val="1"/>
      <w:marLeft w:val="0"/>
      <w:marRight w:val="0"/>
      <w:marTop w:val="0"/>
      <w:marBottom w:val="0"/>
      <w:divBdr>
        <w:top w:val="none" w:sz="0" w:space="0" w:color="auto"/>
        <w:left w:val="none" w:sz="0" w:space="0" w:color="auto"/>
        <w:bottom w:val="none" w:sz="0" w:space="0" w:color="auto"/>
        <w:right w:val="none" w:sz="0" w:space="0" w:color="auto"/>
      </w:divBdr>
    </w:div>
    <w:div w:id="925650018">
      <w:bodyDiv w:val="1"/>
      <w:marLeft w:val="0"/>
      <w:marRight w:val="0"/>
      <w:marTop w:val="0"/>
      <w:marBottom w:val="0"/>
      <w:divBdr>
        <w:top w:val="none" w:sz="0" w:space="0" w:color="auto"/>
        <w:left w:val="none" w:sz="0" w:space="0" w:color="auto"/>
        <w:bottom w:val="none" w:sz="0" w:space="0" w:color="auto"/>
        <w:right w:val="none" w:sz="0" w:space="0" w:color="auto"/>
      </w:divBdr>
    </w:div>
    <w:div w:id="928080249">
      <w:bodyDiv w:val="1"/>
      <w:marLeft w:val="0"/>
      <w:marRight w:val="0"/>
      <w:marTop w:val="0"/>
      <w:marBottom w:val="0"/>
      <w:divBdr>
        <w:top w:val="none" w:sz="0" w:space="0" w:color="auto"/>
        <w:left w:val="none" w:sz="0" w:space="0" w:color="auto"/>
        <w:bottom w:val="none" w:sz="0" w:space="0" w:color="auto"/>
        <w:right w:val="none" w:sz="0" w:space="0" w:color="auto"/>
      </w:divBdr>
    </w:div>
    <w:div w:id="929236995">
      <w:bodyDiv w:val="1"/>
      <w:marLeft w:val="0"/>
      <w:marRight w:val="0"/>
      <w:marTop w:val="0"/>
      <w:marBottom w:val="0"/>
      <w:divBdr>
        <w:top w:val="none" w:sz="0" w:space="0" w:color="auto"/>
        <w:left w:val="none" w:sz="0" w:space="0" w:color="auto"/>
        <w:bottom w:val="none" w:sz="0" w:space="0" w:color="auto"/>
        <w:right w:val="none" w:sz="0" w:space="0" w:color="auto"/>
      </w:divBdr>
    </w:div>
    <w:div w:id="929243655">
      <w:bodyDiv w:val="1"/>
      <w:marLeft w:val="0"/>
      <w:marRight w:val="0"/>
      <w:marTop w:val="0"/>
      <w:marBottom w:val="0"/>
      <w:divBdr>
        <w:top w:val="none" w:sz="0" w:space="0" w:color="auto"/>
        <w:left w:val="none" w:sz="0" w:space="0" w:color="auto"/>
        <w:bottom w:val="none" w:sz="0" w:space="0" w:color="auto"/>
        <w:right w:val="none" w:sz="0" w:space="0" w:color="auto"/>
      </w:divBdr>
    </w:div>
    <w:div w:id="930742580">
      <w:bodyDiv w:val="1"/>
      <w:marLeft w:val="0"/>
      <w:marRight w:val="0"/>
      <w:marTop w:val="0"/>
      <w:marBottom w:val="0"/>
      <w:divBdr>
        <w:top w:val="none" w:sz="0" w:space="0" w:color="auto"/>
        <w:left w:val="none" w:sz="0" w:space="0" w:color="auto"/>
        <w:bottom w:val="none" w:sz="0" w:space="0" w:color="auto"/>
        <w:right w:val="none" w:sz="0" w:space="0" w:color="auto"/>
      </w:divBdr>
    </w:div>
    <w:div w:id="932124847">
      <w:bodyDiv w:val="1"/>
      <w:marLeft w:val="0"/>
      <w:marRight w:val="0"/>
      <w:marTop w:val="0"/>
      <w:marBottom w:val="0"/>
      <w:divBdr>
        <w:top w:val="none" w:sz="0" w:space="0" w:color="auto"/>
        <w:left w:val="none" w:sz="0" w:space="0" w:color="auto"/>
        <w:bottom w:val="none" w:sz="0" w:space="0" w:color="auto"/>
        <w:right w:val="none" w:sz="0" w:space="0" w:color="auto"/>
      </w:divBdr>
    </w:div>
    <w:div w:id="933245660">
      <w:bodyDiv w:val="1"/>
      <w:marLeft w:val="0"/>
      <w:marRight w:val="0"/>
      <w:marTop w:val="0"/>
      <w:marBottom w:val="0"/>
      <w:divBdr>
        <w:top w:val="none" w:sz="0" w:space="0" w:color="auto"/>
        <w:left w:val="none" w:sz="0" w:space="0" w:color="auto"/>
        <w:bottom w:val="none" w:sz="0" w:space="0" w:color="auto"/>
        <w:right w:val="none" w:sz="0" w:space="0" w:color="auto"/>
      </w:divBdr>
    </w:div>
    <w:div w:id="935596451">
      <w:bodyDiv w:val="1"/>
      <w:marLeft w:val="0"/>
      <w:marRight w:val="0"/>
      <w:marTop w:val="0"/>
      <w:marBottom w:val="0"/>
      <w:divBdr>
        <w:top w:val="none" w:sz="0" w:space="0" w:color="auto"/>
        <w:left w:val="none" w:sz="0" w:space="0" w:color="auto"/>
        <w:bottom w:val="none" w:sz="0" w:space="0" w:color="auto"/>
        <w:right w:val="none" w:sz="0" w:space="0" w:color="auto"/>
      </w:divBdr>
    </w:div>
    <w:div w:id="941031497">
      <w:bodyDiv w:val="1"/>
      <w:marLeft w:val="0"/>
      <w:marRight w:val="0"/>
      <w:marTop w:val="0"/>
      <w:marBottom w:val="0"/>
      <w:divBdr>
        <w:top w:val="none" w:sz="0" w:space="0" w:color="auto"/>
        <w:left w:val="none" w:sz="0" w:space="0" w:color="auto"/>
        <w:bottom w:val="none" w:sz="0" w:space="0" w:color="auto"/>
        <w:right w:val="none" w:sz="0" w:space="0" w:color="auto"/>
      </w:divBdr>
    </w:div>
    <w:div w:id="941382217">
      <w:bodyDiv w:val="1"/>
      <w:marLeft w:val="0"/>
      <w:marRight w:val="0"/>
      <w:marTop w:val="0"/>
      <w:marBottom w:val="0"/>
      <w:divBdr>
        <w:top w:val="none" w:sz="0" w:space="0" w:color="auto"/>
        <w:left w:val="none" w:sz="0" w:space="0" w:color="auto"/>
        <w:bottom w:val="none" w:sz="0" w:space="0" w:color="auto"/>
        <w:right w:val="none" w:sz="0" w:space="0" w:color="auto"/>
      </w:divBdr>
    </w:div>
    <w:div w:id="947086210">
      <w:bodyDiv w:val="1"/>
      <w:marLeft w:val="0"/>
      <w:marRight w:val="0"/>
      <w:marTop w:val="0"/>
      <w:marBottom w:val="0"/>
      <w:divBdr>
        <w:top w:val="none" w:sz="0" w:space="0" w:color="auto"/>
        <w:left w:val="none" w:sz="0" w:space="0" w:color="auto"/>
        <w:bottom w:val="none" w:sz="0" w:space="0" w:color="auto"/>
        <w:right w:val="none" w:sz="0" w:space="0" w:color="auto"/>
      </w:divBdr>
    </w:div>
    <w:div w:id="947737872">
      <w:bodyDiv w:val="1"/>
      <w:marLeft w:val="0"/>
      <w:marRight w:val="0"/>
      <w:marTop w:val="0"/>
      <w:marBottom w:val="0"/>
      <w:divBdr>
        <w:top w:val="none" w:sz="0" w:space="0" w:color="auto"/>
        <w:left w:val="none" w:sz="0" w:space="0" w:color="auto"/>
        <w:bottom w:val="none" w:sz="0" w:space="0" w:color="auto"/>
        <w:right w:val="none" w:sz="0" w:space="0" w:color="auto"/>
      </w:divBdr>
    </w:div>
    <w:div w:id="948776032">
      <w:bodyDiv w:val="1"/>
      <w:marLeft w:val="0"/>
      <w:marRight w:val="0"/>
      <w:marTop w:val="0"/>
      <w:marBottom w:val="0"/>
      <w:divBdr>
        <w:top w:val="none" w:sz="0" w:space="0" w:color="auto"/>
        <w:left w:val="none" w:sz="0" w:space="0" w:color="auto"/>
        <w:bottom w:val="none" w:sz="0" w:space="0" w:color="auto"/>
        <w:right w:val="none" w:sz="0" w:space="0" w:color="auto"/>
      </w:divBdr>
    </w:div>
    <w:div w:id="949356676">
      <w:bodyDiv w:val="1"/>
      <w:marLeft w:val="0"/>
      <w:marRight w:val="0"/>
      <w:marTop w:val="0"/>
      <w:marBottom w:val="0"/>
      <w:divBdr>
        <w:top w:val="none" w:sz="0" w:space="0" w:color="auto"/>
        <w:left w:val="none" w:sz="0" w:space="0" w:color="auto"/>
        <w:bottom w:val="none" w:sz="0" w:space="0" w:color="auto"/>
        <w:right w:val="none" w:sz="0" w:space="0" w:color="auto"/>
      </w:divBdr>
    </w:div>
    <w:div w:id="952401581">
      <w:bodyDiv w:val="1"/>
      <w:marLeft w:val="0"/>
      <w:marRight w:val="0"/>
      <w:marTop w:val="0"/>
      <w:marBottom w:val="0"/>
      <w:divBdr>
        <w:top w:val="none" w:sz="0" w:space="0" w:color="auto"/>
        <w:left w:val="none" w:sz="0" w:space="0" w:color="auto"/>
        <w:bottom w:val="none" w:sz="0" w:space="0" w:color="auto"/>
        <w:right w:val="none" w:sz="0" w:space="0" w:color="auto"/>
      </w:divBdr>
    </w:div>
    <w:div w:id="952979337">
      <w:bodyDiv w:val="1"/>
      <w:marLeft w:val="0"/>
      <w:marRight w:val="0"/>
      <w:marTop w:val="0"/>
      <w:marBottom w:val="0"/>
      <w:divBdr>
        <w:top w:val="none" w:sz="0" w:space="0" w:color="auto"/>
        <w:left w:val="none" w:sz="0" w:space="0" w:color="auto"/>
        <w:bottom w:val="none" w:sz="0" w:space="0" w:color="auto"/>
        <w:right w:val="none" w:sz="0" w:space="0" w:color="auto"/>
      </w:divBdr>
    </w:div>
    <w:div w:id="955790394">
      <w:bodyDiv w:val="1"/>
      <w:marLeft w:val="0"/>
      <w:marRight w:val="0"/>
      <w:marTop w:val="0"/>
      <w:marBottom w:val="0"/>
      <w:divBdr>
        <w:top w:val="none" w:sz="0" w:space="0" w:color="auto"/>
        <w:left w:val="none" w:sz="0" w:space="0" w:color="auto"/>
        <w:bottom w:val="none" w:sz="0" w:space="0" w:color="auto"/>
        <w:right w:val="none" w:sz="0" w:space="0" w:color="auto"/>
      </w:divBdr>
    </w:div>
    <w:div w:id="956983800">
      <w:bodyDiv w:val="1"/>
      <w:marLeft w:val="0"/>
      <w:marRight w:val="0"/>
      <w:marTop w:val="0"/>
      <w:marBottom w:val="0"/>
      <w:divBdr>
        <w:top w:val="none" w:sz="0" w:space="0" w:color="auto"/>
        <w:left w:val="none" w:sz="0" w:space="0" w:color="auto"/>
        <w:bottom w:val="none" w:sz="0" w:space="0" w:color="auto"/>
        <w:right w:val="none" w:sz="0" w:space="0" w:color="auto"/>
      </w:divBdr>
    </w:div>
    <w:div w:id="964699153">
      <w:bodyDiv w:val="1"/>
      <w:marLeft w:val="0"/>
      <w:marRight w:val="0"/>
      <w:marTop w:val="0"/>
      <w:marBottom w:val="0"/>
      <w:divBdr>
        <w:top w:val="none" w:sz="0" w:space="0" w:color="auto"/>
        <w:left w:val="none" w:sz="0" w:space="0" w:color="auto"/>
        <w:bottom w:val="none" w:sz="0" w:space="0" w:color="auto"/>
        <w:right w:val="none" w:sz="0" w:space="0" w:color="auto"/>
      </w:divBdr>
    </w:div>
    <w:div w:id="966933455">
      <w:bodyDiv w:val="1"/>
      <w:marLeft w:val="0"/>
      <w:marRight w:val="0"/>
      <w:marTop w:val="0"/>
      <w:marBottom w:val="0"/>
      <w:divBdr>
        <w:top w:val="none" w:sz="0" w:space="0" w:color="auto"/>
        <w:left w:val="none" w:sz="0" w:space="0" w:color="auto"/>
        <w:bottom w:val="none" w:sz="0" w:space="0" w:color="auto"/>
        <w:right w:val="none" w:sz="0" w:space="0" w:color="auto"/>
      </w:divBdr>
    </w:div>
    <w:div w:id="969750924">
      <w:bodyDiv w:val="1"/>
      <w:marLeft w:val="0"/>
      <w:marRight w:val="0"/>
      <w:marTop w:val="0"/>
      <w:marBottom w:val="0"/>
      <w:divBdr>
        <w:top w:val="none" w:sz="0" w:space="0" w:color="auto"/>
        <w:left w:val="none" w:sz="0" w:space="0" w:color="auto"/>
        <w:bottom w:val="none" w:sz="0" w:space="0" w:color="auto"/>
        <w:right w:val="none" w:sz="0" w:space="0" w:color="auto"/>
      </w:divBdr>
    </w:div>
    <w:div w:id="972370073">
      <w:bodyDiv w:val="1"/>
      <w:marLeft w:val="0"/>
      <w:marRight w:val="0"/>
      <w:marTop w:val="0"/>
      <w:marBottom w:val="0"/>
      <w:divBdr>
        <w:top w:val="none" w:sz="0" w:space="0" w:color="auto"/>
        <w:left w:val="none" w:sz="0" w:space="0" w:color="auto"/>
        <w:bottom w:val="none" w:sz="0" w:space="0" w:color="auto"/>
        <w:right w:val="none" w:sz="0" w:space="0" w:color="auto"/>
      </w:divBdr>
    </w:div>
    <w:div w:id="975254844">
      <w:bodyDiv w:val="1"/>
      <w:marLeft w:val="0"/>
      <w:marRight w:val="0"/>
      <w:marTop w:val="0"/>
      <w:marBottom w:val="0"/>
      <w:divBdr>
        <w:top w:val="none" w:sz="0" w:space="0" w:color="auto"/>
        <w:left w:val="none" w:sz="0" w:space="0" w:color="auto"/>
        <w:bottom w:val="none" w:sz="0" w:space="0" w:color="auto"/>
        <w:right w:val="none" w:sz="0" w:space="0" w:color="auto"/>
      </w:divBdr>
    </w:div>
    <w:div w:id="991300363">
      <w:bodyDiv w:val="1"/>
      <w:marLeft w:val="0"/>
      <w:marRight w:val="0"/>
      <w:marTop w:val="0"/>
      <w:marBottom w:val="0"/>
      <w:divBdr>
        <w:top w:val="none" w:sz="0" w:space="0" w:color="auto"/>
        <w:left w:val="none" w:sz="0" w:space="0" w:color="auto"/>
        <w:bottom w:val="none" w:sz="0" w:space="0" w:color="auto"/>
        <w:right w:val="none" w:sz="0" w:space="0" w:color="auto"/>
      </w:divBdr>
    </w:div>
    <w:div w:id="992180164">
      <w:bodyDiv w:val="1"/>
      <w:marLeft w:val="0"/>
      <w:marRight w:val="0"/>
      <w:marTop w:val="0"/>
      <w:marBottom w:val="0"/>
      <w:divBdr>
        <w:top w:val="none" w:sz="0" w:space="0" w:color="auto"/>
        <w:left w:val="none" w:sz="0" w:space="0" w:color="auto"/>
        <w:bottom w:val="none" w:sz="0" w:space="0" w:color="auto"/>
        <w:right w:val="none" w:sz="0" w:space="0" w:color="auto"/>
      </w:divBdr>
    </w:div>
    <w:div w:id="999431534">
      <w:bodyDiv w:val="1"/>
      <w:marLeft w:val="0"/>
      <w:marRight w:val="0"/>
      <w:marTop w:val="0"/>
      <w:marBottom w:val="0"/>
      <w:divBdr>
        <w:top w:val="none" w:sz="0" w:space="0" w:color="auto"/>
        <w:left w:val="none" w:sz="0" w:space="0" w:color="auto"/>
        <w:bottom w:val="none" w:sz="0" w:space="0" w:color="auto"/>
        <w:right w:val="none" w:sz="0" w:space="0" w:color="auto"/>
      </w:divBdr>
    </w:div>
    <w:div w:id="999577996">
      <w:bodyDiv w:val="1"/>
      <w:marLeft w:val="0"/>
      <w:marRight w:val="0"/>
      <w:marTop w:val="0"/>
      <w:marBottom w:val="0"/>
      <w:divBdr>
        <w:top w:val="none" w:sz="0" w:space="0" w:color="auto"/>
        <w:left w:val="none" w:sz="0" w:space="0" w:color="auto"/>
        <w:bottom w:val="none" w:sz="0" w:space="0" w:color="auto"/>
        <w:right w:val="none" w:sz="0" w:space="0" w:color="auto"/>
      </w:divBdr>
    </w:div>
    <w:div w:id="1003705326">
      <w:bodyDiv w:val="1"/>
      <w:marLeft w:val="0"/>
      <w:marRight w:val="0"/>
      <w:marTop w:val="0"/>
      <w:marBottom w:val="0"/>
      <w:divBdr>
        <w:top w:val="none" w:sz="0" w:space="0" w:color="auto"/>
        <w:left w:val="none" w:sz="0" w:space="0" w:color="auto"/>
        <w:bottom w:val="none" w:sz="0" w:space="0" w:color="auto"/>
        <w:right w:val="none" w:sz="0" w:space="0" w:color="auto"/>
      </w:divBdr>
    </w:div>
    <w:div w:id="1006174671">
      <w:bodyDiv w:val="1"/>
      <w:marLeft w:val="0"/>
      <w:marRight w:val="0"/>
      <w:marTop w:val="0"/>
      <w:marBottom w:val="0"/>
      <w:divBdr>
        <w:top w:val="none" w:sz="0" w:space="0" w:color="auto"/>
        <w:left w:val="none" w:sz="0" w:space="0" w:color="auto"/>
        <w:bottom w:val="none" w:sz="0" w:space="0" w:color="auto"/>
        <w:right w:val="none" w:sz="0" w:space="0" w:color="auto"/>
      </w:divBdr>
    </w:div>
    <w:div w:id="1011567135">
      <w:bodyDiv w:val="1"/>
      <w:marLeft w:val="0"/>
      <w:marRight w:val="0"/>
      <w:marTop w:val="0"/>
      <w:marBottom w:val="0"/>
      <w:divBdr>
        <w:top w:val="none" w:sz="0" w:space="0" w:color="auto"/>
        <w:left w:val="none" w:sz="0" w:space="0" w:color="auto"/>
        <w:bottom w:val="none" w:sz="0" w:space="0" w:color="auto"/>
        <w:right w:val="none" w:sz="0" w:space="0" w:color="auto"/>
      </w:divBdr>
    </w:div>
    <w:div w:id="1013384376">
      <w:bodyDiv w:val="1"/>
      <w:marLeft w:val="0"/>
      <w:marRight w:val="0"/>
      <w:marTop w:val="0"/>
      <w:marBottom w:val="0"/>
      <w:divBdr>
        <w:top w:val="none" w:sz="0" w:space="0" w:color="auto"/>
        <w:left w:val="none" w:sz="0" w:space="0" w:color="auto"/>
        <w:bottom w:val="none" w:sz="0" w:space="0" w:color="auto"/>
        <w:right w:val="none" w:sz="0" w:space="0" w:color="auto"/>
      </w:divBdr>
    </w:div>
    <w:div w:id="1021013196">
      <w:bodyDiv w:val="1"/>
      <w:marLeft w:val="0"/>
      <w:marRight w:val="0"/>
      <w:marTop w:val="0"/>
      <w:marBottom w:val="0"/>
      <w:divBdr>
        <w:top w:val="none" w:sz="0" w:space="0" w:color="auto"/>
        <w:left w:val="none" w:sz="0" w:space="0" w:color="auto"/>
        <w:bottom w:val="none" w:sz="0" w:space="0" w:color="auto"/>
        <w:right w:val="none" w:sz="0" w:space="0" w:color="auto"/>
      </w:divBdr>
    </w:div>
    <w:div w:id="1027099720">
      <w:bodyDiv w:val="1"/>
      <w:marLeft w:val="0"/>
      <w:marRight w:val="0"/>
      <w:marTop w:val="0"/>
      <w:marBottom w:val="0"/>
      <w:divBdr>
        <w:top w:val="none" w:sz="0" w:space="0" w:color="auto"/>
        <w:left w:val="none" w:sz="0" w:space="0" w:color="auto"/>
        <w:bottom w:val="none" w:sz="0" w:space="0" w:color="auto"/>
        <w:right w:val="none" w:sz="0" w:space="0" w:color="auto"/>
      </w:divBdr>
    </w:div>
    <w:div w:id="1027565076">
      <w:bodyDiv w:val="1"/>
      <w:marLeft w:val="0"/>
      <w:marRight w:val="0"/>
      <w:marTop w:val="0"/>
      <w:marBottom w:val="0"/>
      <w:divBdr>
        <w:top w:val="none" w:sz="0" w:space="0" w:color="auto"/>
        <w:left w:val="none" w:sz="0" w:space="0" w:color="auto"/>
        <w:bottom w:val="none" w:sz="0" w:space="0" w:color="auto"/>
        <w:right w:val="none" w:sz="0" w:space="0" w:color="auto"/>
      </w:divBdr>
    </w:div>
    <w:div w:id="1028330553">
      <w:bodyDiv w:val="1"/>
      <w:marLeft w:val="0"/>
      <w:marRight w:val="0"/>
      <w:marTop w:val="0"/>
      <w:marBottom w:val="0"/>
      <w:divBdr>
        <w:top w:val="none" w:sz="0" w:space="0" w:color="auto"/>
        <w:left w:val="none" w:sz="0" w:space="0" w:color="auto"/>
        <w:bottom w:val="none" w:sz="0" w:space="0" w:color="auto"/>
        <w:right w:val="none" w:sz="0" w:space="0" w:color="auto"/>
      </w:divBdr>
    </w:div>
    <w:div w:id="1029573587">
      <w:bodyDiv w:val="1"/>
      <w:marLeft w:val="0"/>
      <w:marRight w:val="0"/>
      <w:marTop w:val="0"/>
      <w:marBottom w:val="0"/>
      <w:divBdr>
        <w:top w:val="none" w:sz="0" w:space="0" w:color="auto"/>
        <w:left w:val="none" w:sz="0" w:space="0" w:color="auto"/>
        <w:bottom w:val="none" w:sz="0" w:space="0" w:color="auto"/>
        <w:right w:val="none" w:sz="0" w:space="0" w:color="auto"/>
      </w:divBdr>
    </w:div>
    <w:div w:id="1030567518">
      <w:bodyDiv w:val="1"/>
      <w:marLeft w:val="0"/>
      <w:marRight w:val="0"/>
      <w:marTop w:val="0"/>
      <w:marBottom w:val="0"/>
      <w:divBdr>
        <w:top w:val="none" w:sz="0" w:space="0" w:color="auto"/>
        <w:left w:val="none" w:sz="0" w:space="0" w:color="auto"/>
        <w:bottom w:val="none" w:sz="0" w:space="0" w:color="auto"/>
        <w:right w:val="none" w:sz="0" w:space="0" w:color="auto"/>
      </w:divBdr>
    </w:div>
    <w:div w:id="1035345400">
      <w:bodyDiv w:val="1"/>
      <w:marLeft w:val="0"/>
      <w:marRight w:val="0"/>
      <w:marTop w:val="0"/>
      <w:marBottom w:val="0"/>
      <w:divBdr>
        <w:top w:val="none" w:sz="0" w:space="0" w:color="auto"/>
        <w:left w:val="none" w:sz="0" w:space="0" w:color="auto"/>
        <w:bottom w:val="none" w:sz="0" w:space="0" w:color="auto"/>
        <w:right w:val="none" w:sz="0" w:space="0" w:color="auto"/>
      </w:divBdr>
    </w:div>
    <w:div w:id="1035352077">
      <w:bodyDiv w:val="1"/>
      <w:marLeft w:val="0"/>
      <w:marRight w:val="0"/>
      <w:marTop w:val="0"/>
      <w:marBottom w:val="0"/>
      <w:divBdr>
        <w:top w:val="none" w:sz="0" w:space="0" w:color="auto"/>
        <w:left w:val="none" w:sz="0" w:space="0" w:color="auto"/>
        <w:bottom w:val="none" w:sz="0" w:space="0" w:color="auto"/>
        <w:right w:val="none" w:sz="0" w:space="0" w:color="auto"/>
      </w:divBdr>
    </w:div>
    <w:div w:id="1035694271">
      <w:bodyDiv w:val="1"/>
      <w:marLeft w:val="0"/>
      <w:marRight w:val="0"/>
      <w:marTop w:val="0"/>
      <w:marBottom w:val="0"/>
      <w:divBdr>
        <w:top w:val="none" w:sz="0" w:space="0" w:color="auto"/>
        <w:left w:val="none" w:sz="0" w:space="0" w:color="auto"/>
        <w:bottom w:val="none" w:sz="0" w:space="0" w:color="auto"/>
        <w:right w:val="none" w:sz="0" w:space="0" w:color="auto"/>
      </w:divBdr>
    </w:div>
    <w:div w:id="1036127538">
      <w:bodyDiv w:val="1"/>
      <w:marLeft w:val="0"/>
      <w:marRight w:val="0"/>
      <w:marTop w:val="0"/>
      <w:marBottom w:val="0"/>
      <w:divBdr>
        <w:top w:val="none" w:sz="0" w:space="0" w:color="auto"/>
        <w:left w:val="none" w:sz="0" w:space="0" w:color="auto"/>
        <w:bottom w:val="none" w:sz="0" w:space="0" w:color="auto"/>
        <w:right w:val="none" w:sz="0" w:space="0" w:color="auto"/>
      </w:divBdr>
    </w:div>
    <w:div w:id="1041591837">
      <w:bodyDiv w:val="1"/>
      <w:marLeft w:val="0"/>
      <w:marRight w:val="0"/>
      <w:marTop w:val="0"/>
      <w:marBottom w:val="0"/>
      <w:divBdr>
        <w:top w:val="none" w:sz="0" w:space="0" w:color="auto"/>
        <w:left w:val="none" w:sz="0" w:space="0" w:color="auto"/>
        <w:bottom w:val="none" w:sz="0" w:space="0" w:color="auto"/>
        <w:right w:val="none" w:sz="0" w:space="0" w:color="auto"/>
      </w:divBdr>
    </w:div>
    <w:div w:id="1044258208">
      <w:bodyDiv w:val="1"/>
      <w:marLeft w:val="0"/>
      <w:marRight w:val="0"/>
      <w:marTop w:val="0"/>
      <w:marBottom w:val="0"/>
      <w:divBdr>
        <w:top w:val="none" w:sz="0" w:space="0" w:color="auto"/>
        <w:left w:val="none" w:sz="0" w:space="0" w:color="auto"/>
        <w:bottom w:val="none" w:sz="0" w:space="0" w:color="auto"/>
        <w:right w:val="none" w:sz="0" w:space="0" w:color="auto"/>
      </w:divBdr>
    </w:div>
    <w:div w:id="1044720655">
      <w:bodyDiv w:val="1"/>
      <w:marLeft w:val="0"/>
      <w:marRight w:val="0"/>
      <w:marTop w:val="0"/>
      <w:marBottom w:val="0"/>
      <w:divBdr>
        <w:top w:val="none" w:sz="0" w:space="0" w:color="auto"/>
        <w:left w:val="none" w:sz="0" w:space="0" w:color="auto"/>
        <w:bottom w:val="none" w:sz="0" w:space="0" w:color="auto"/>
        <w:right w:val="none" w:sz="0" w:space="0" w:color="auto"/>
      </w:divBdr>
    </w:div>
    <w:div w:id="1045372285">
      <w:bodyDiv w:val="1"/>
      <w:marLeft w:val="0"/>
      <w:marRight w:val="0"/>
      <w:marTop w:val="0"/>
      <w:marBottom w:val="0"/>
      <w:divBdr>
        <w:top w:val="none" w:sz="0" w:space="0" w:color="auto"/>
        <w:left w:val="none" w:sz="0" w:space="0" w:color="auto"/>
        <w:bottom w:val="none" w:sz="0" w:space="0" w:color="auto"/>
        <w:right w:val="none" w:sz="0" w:space="0" w:color="auto"/>
      </w:divBdr>
    </w:div>
    <w:div w:id="1046098280">
      <w:bodyDiv w:val="1"/>
      <w:marLeft w:val="0"/>
      <w:marRight w:val="0"/>
      <w:marTop w:val="0"/>
      <w:marBottom w:val="0"/>
      <w:divBdr>
        <w:top w:val="none" w:sz="0" w:space="0" w:color="auto"/>
        <w:left w:val="none" w:sz="0" w:space="0" w:color="auto"/>
        <w:bottom w:val="none" w:sz="0" w:space="0" w:color="auto"/>
        <w:right w:val="none" w:sz="0" w:space="0" w:color="auto"/>
      </w:divBdr>
    </w:div>
    <w:div w:id="1049110557">
      <w:bodyDiv w:val="1"/>
      <w:marLeft w:val="0"/>
      <w:marRight w:val="0"/>
      <w:marTop w:val="0"/>
      <w:marBottom w:val="0"/>
      <w:divBdr>
        <w:top w:val="none" w:sz="0" w:space="0" w:color="auto"/>
        <w:left w:val="none" w:sz="0" w:space="0" w:color="auto"/>
        <w:bottom w:val="none" w:sz="0" w:space="0" w:color="auto"/>
        <w:right w:val="none" w:sz="0" w:space="0" w:color="auto"/>
      </w:divBdr>
    </w:div>
    <w:div w:id="1050611620">
      <w:bodyDiv w:val="1"/>
      <w:marLeft w:val="0"/>
      <w:marRight w:val="0"/>
      <w:marTop w:val="0"/>
      <w:marBottom w:val="0"/>
      <w:divBdr>
        <w:top w:val="none" w:sz="0" w:space="0" w:color="auto"/>
        <w:left w:val="none" w:sz="0" w:space="0" w:color="auto"/>
        <w:bottom w:val="none" w:sz="0" w:space="0" w:color="auto"/>
        <w:right w:val="none" w:sz="0" w:space="0" w:color="auto"/>
      </w:divBdr>
    </w:div>
    <w:div w:id="1051417800">
      <w:bodyDiv w:val="1"/>
      <w:marLeft w:val="0"/>
      <w:marRight w:val="0"/>
      <w:marTop w:val="0"/>
      <w:marBottom w:val="0"/>
      <w:divBdr>
        <w:top w:val="none" w:sz="0" w:space="0" w:color="auto"/>
        <w:left w:val="none" w:sz="0" w:space="0" w:color="auto"/>
        <w:bottom w:val="none" w:sz="0" w:space="0" w:color="auto"/>
        <w:right w:val="none" w:sz="0" w:space="0" w:color="auto"/>
      </w:divBdr>
    </w:div>
    <w:div w:id="1052075067">
      <w:bodyDiv w:val="1"/>
      <w:marLeft w:val="0"/>
      <w:marRight w:val="0"/>
      <w:marTop w:val="0"/>
      <w:marBottom w:val="0"/>
      <w:divBdr>
        <w:top w:val="none" w:sz="0" w:space="0" w:color="auto"/>
        <w:left w:val="none" w:sz="0" w:space="0" w:color="auto"/>
        <w:bottom w:val="none" w:sz="0" w:space="0" w:color="auto"/>
        <w:right w:val="none" w:sz="0" w:space="0" w:color="auto"/>
      </w:divBdr>
    </w:div>
    <w:div w:id="1052583121">
      <w:bodyDiv w:val="1"/>
      <w:marLeft w:val="0"/>
      <w:marRight w:val="0"/>
      <w:marTop w:val="0"/>
      <w:marBottom w:val="0"/>
      <w:divBdr>
        <w:top w:val="none" w:sz="0" w:space="0" w:color="auto"/>
        <w:left w:val="none" w:sz="0" w:space="0" w:color="auto"/>
        <w:bottom w:val="none" w:sz="0" w:space="0" w:color="auto"/>
        <w:right w:val="none" w:sz="0" w:space="0" w:color="auto"/>
      </w:divBdr>
    </w:div>
    <w:div w:id="1053891425">
      <w:bodyDiv w:val="1"/>
      <w:marLeft w:val="0"/>
      <w:marRight w:val="0"/>
      <w:marTop w:val="0"/>
      <w:marBottom w:val="0"/>
      <w:divBdr>
        <w:top w:val="none" w:sz="0" w:space="0" w:color="auto"/>
        <w:left w:val="none" w:sz="0" w:space="0" w:color="auto"/>
        <w:bottom w:val="none" w:sz="0" w:space="0" w:color="auto"/>
        <w:right w:val="none" w:sz="0" w:space="0" w:color="auto"/>
      </w:divBdr>
    </w:div>
    <w:div w:id="1054423529">
      <w:bodyDiv w:val="1"/>
      <w:marLeft w:val="0"/>
      <w:marRight w:val="0"/>
      <w:marTop w:val="0"/>
      <w:marBottom w:val="0"/>
      <w:divBdr>
        <w:top w:val="none" w:sz="0" w:space="0" w:color="auto"/>
        <w:left w:val="none" w:sz="0" w:space="0" w:color="auto"/>
        <w:bottom w:val="none" w:sz="0" w:space="0" w:color="auto"/>
        <w:right w:val="none" w:sz="0" w:space="0" w:color="auto"/>
      </w:divBdr>
    </w:div>
    <w:div w:id="1055280429">
      <w:bodyDiv w:val="1"/>
      <w:marLeft w:val="0"/>
      <w:marRight w:val="0"/>
      <w:marTop w:val="0"/>
      <w:marBottom w:val="0"/>
      <w:divBdr>
        <w:top w:val="none" w:sz="0" w:space="0" w:color="auto"/>
        <w:left w:val="none" w:sz="0" w:space="0" w:color="auto"/>
        <w:bottom w:val="none" w:sz="0" w:space="0" w:color="auto"/>
        <w:right w:val="none" w:sz="0" w:space="0" w:color="auto"/>
      </w:divBdr>
    </w:div>
    <w:div w:id="1055742941">
      <w:bodyDiv w:val="1"/>
      <w:marLeft w:val="0"/>
      <w:marRight w:val="0"/>
      <w:marTop w:val="0"/>
      <w:marBottom w:val="0"/>
      <w:divBdr>
        <w:top w:val="none" w:sz="0" w:space="0" w:color="auto"/>
        <w:left w:val="none" w:sz="0" w:space="0" w:color="auto"/>
        <w:bottom w:val="none" w:sz="0" w:space="0" w:color="auto"/>
        <w:right w:val="none" w:sz="0" w:space="0" w:color="auto"/>
      </w:divBdr>
    </w:div>
    <w:div w:id="1056052518">
      <w:bodyDiv w:val="1"/>
      <w:marLeft w:val="0"/>
      <w:marRight w:val="0"/>
      <w:marTop w:val="0"/>
      <w:marBottom w:val="0"/>
      <w:divBdr>
        <w:top w:val="none" w:sz="0" w:space="0" w:color="auto"/>
        <w:left w:val="none" w:sz="0" w:space="0" w:color="auto"/>
        <w:bottom w:val="none" w:sz="0" w:space="0" w:color="auto"/>
        <w:right w:val="none" w:sz="0" w:space="0" w:color="auto"/>
      </w:divBdr>
    </w:div>
    <w:div w:id="1056900052">
      <w:bodyDiv w:val="1"/>
      <w:marLeft w:val="0"/>
      <w:marRight w:val="0"/>
      <w:marTop w:val="0"/>
      <w:marBottom w:val="0"/>
      <w:divBdr>
        <w:top w:val="none" w:sz="0" w:space="0" w:color="auto"/>
        <w:left w:val="none" w:sz="0" w:space="0" w:color="auto"/>
        <w:bottom w:val="none" w:sz="0" w:space="0" w:color="auto"/>
        <w:right w:val="none" w:sz="0" w:space="0" w:color="auto"/>
      </w:divBdr>
    </w:div>
    <w:div w:id="1058630848">
      <w:bodyDiv w:val="1"/>
      <w:marLeft w:val="0"/>
      <w:marRight w:val="0"/>
      <w:marTop w:val="0"/>
      <w:marBottom w:val="0"/>
      <w:divBdr>
        <w:top w:val="none" w:sz="0" w:space="0" w:color="auto"/>
        <w:left w:val="none" w:sz="0" w:space="0" w:color="auto"/>
        <w:bottom w:val="none" w:sz="0" w:space="0" w:color="auto"/>
        <w:right w:val="none" w:sz="0" w:space="0" w:color="auto"/>
      </w:divBdr>
    </w:div>
    <w:div w:id="1064329970">
      <w:bodyDiv w:val="1"/>
      <w:marLeft w:val="0"/>
      <w:marRight w:val="0"/>
      <w:marTop w:val="0"/>
      <w:marBottom w:val="0"/>
      <w:divBdr>
        <w:top w:val="none" w:sz="0" w:space="0" w:color="auto"/>
        <w:left w:val="none" w:sz="0" w:space="0" w:color="auto"/>
        <w:bottom w:val="none" w:sz="0" w:space="0" w:color="auto"/>
        <w:right w:val="none" w:sz="0" w:space="0" w:color="auto"/>
      </w:divBdr>
    </w:div>
    <w:div w:id="1064910277">
      <w:bodyDiv w:val="1"/>
      <w:marLeft w:val="0"/>
      <w:marRight w:val="0"/>
      <w:marTop w:val="0"/>
      <w:marBottom w:val="0"/>
      <w:divBdr>
        <w:top w:val="none" w:sz="0" w:space="0" w:color="auto"/>
        <w:left w:val="none" w:sz="0" w:space="0" w:color="auto"/>
        <w:bottom w:val="none" w:sz="0" w:space="0" w:color="auto"/>
        <w:right w:val="none" w:sz="0" w:space="0" w:color="auto"/>
      </w:divBdr>
    </w:div>
    <w:div w:id="1068958609">
      <w:bodyDiv w:val="1"/>
      <w:marLeft w:val="0"/>
      <w:marRight w:val="0"/>
      <w:marTop w:val="0"/>
      <w:marBottom w:val="0"/>
      <w:divBdr>
        <w:top w:val="none" w:sz="0" w:space="0" w:color="auto"/>
        <w:left w:val="none" w:sz="0" w:space="0" w:color="auto"/>
        <w:bottom w:val="none" w:sz="0" w:space="0" w:color="auto"/>
        <w:right w:val="none" w:sz="0" w:space="0" w:color="auto"/>
      </w:divBdr>
    </w:div>
    <w:div w:id="1073047203">
      <w:bodyDiv w:val="1"/>
      <w:marLeft w:val="0"/>
      <w:marRight w:val="0"/>
      <w:marTop w:val="0"/>
      <w:marBottom w:val="0"/>
      <w:divBdr>
        <w:top w:val="none" w:sz="0" w:space="0" w:color="auto"/>
        <w:left w:val="none" w:sz="0" w:space="0" w:color="auto"/>
        <w:bottom w:val="none" w:sz="0" w:space="0" w:color="auto"/>
        <w:right w:val="none" w:sz="0" w:space="0" w:color="auto"/>
      </w:divBdr>
    </w:div>
    <w:div w:id="1074157893">
      <w:bodyDiv w:val="1"/>
      <w:marLeft w:val="0"/>
      <w:marRight w:val="0"/>
      <w:marTop w:val="0"/>
      <w:marBottom w:val="0"/>
      <w:divBdr>
        <w:top w:val="none" w:sz="0" w:space="0" w:color="auto"/>
        <w:left w:val="none" w:sz="0" w:space="0" w:color="auto"/>
        <w:bottom w:val="none" w:sz="0" w:space="0" w:color="auto"/>
        <w:right w:val="none" w:sz="0" w:space="0" w:color="auto"/>
      </w:divBdr>
    </w:div>
    <w:div w:id="1074356275">
      <w:bodyDiv w:val="1"/>
      <w:marLeft w:val="0"/>
      <w:marRight w:val="0"/>
      <w:marTop w:val="0"/>
      <w:marBottom w:val="0"/>
      <w:divBdr>
        <w:top w:val="none" w:sz="0" w:space="0" w:color="auto"/>
        <w:left w:val="none" w:sz="0" w:space="0" w:color="auto"/>
        <w:bottom w:val="none" w:sz="0" w:space="0" w:color="auto"/>
        <w:right w:val="none" w:sz="0" w:space="0" w:color="auto"/>
      </w:divBdr>
    </w:div>
    <w:div w:id="1074545095">
      <w:bodyDiv w:val="1"/>
      <w:marLeft w:val="0"/>
      <w:marRight w:val="0"/>
      <w:marTop w:val="0"/>
      <w:marBottom w:val="0"/>
      <w:divBdr>
        <w:top w:val="none" w:sz="0" w:space="0" w:color="auto"/>
        <w:left w:val="none" w:sz="0" w:space="0" w:color="auto"/>
        <w:bottom w:val="none" w:sz="0" w:space="0" w:color="auto"/>
        <w:right w:val="none" w:sz="0" w:space="0" w:color="auto"/>
      </w:divBdr>
    </w:div>
    <w:div w:id="1074936183">
      <w:bodyDiv w:val="1"/>
      <w:marLeft w:val="0"/>
      <w:marRight w:val="0"/>
      <w:marTop w:val="0"/>
      <w:marBottom w:val="0"/>
      <w:divBdr>
        <w:top w:val="none" w:sz="0" w:space="0" w:color="auto"/>
        <w:left w:val="none" w:sz="0" w:space="0" w:color="auto"/>
        <w:bottom w:val="none" w:sz="0" w:space="0" w:color="auto"/>
        <w:right w:val="none" w:sz="0" w:space="0" w:color="auto"/>
      </w:divBdr>
    </w:div>
    <w:div w:id="1075394618">
      <w:bodyDiv w:val="1"/>
      <w:marLeft w:val="0"/>
      <w:marRight w:val="0"/>
      <w:marTop w:val="0"/>
      <w:marBottom w:val="0"/>
      <w:divBdr>
        <w:top w:val="none" w:sz="0" w:space="0" w:color="auto"/>
        <w:left w:val="none" w:sz="0" w:space="0" w:color="auto"/>
        <w:bottom w:val="none" w:sz="0" w:space="0" w:color="auto"/>
        <w:right w:val="none" w:sz="0" w:space="0" w:color="auto"/>
      </w:divBdr>
    </w:div>
    <w:div w:id="1076440841">
      <w:bodyDiv w:val="1"/>
      <w:marLeft w:val="0"/>
      <w:marRight w:val="0"/>
      <w:marTop w:val="0"/>
      <w:marBottom w:val="0"/>
      <w:divBdr>
        <w:top w:val="none" w:sz="0" w:space="0" w:color="auto"/>
        <w:left w:val="none" w:sz="0" w:space="0" w:color="auto"/>
        <w:bottom w:val="none" w:sz="0" w:space="0" w:color="auto"/>
        <w:right w:val="none" w:sz="0" w:space="0" w:color="auto"/>
      </w:divBdr>
    </w:div>
    <w:div w:id="1077557099">
      <w:bodyDiv w:val="1"/>
      <w:marLeft w:val="0"/>
      <w:marRight w:val="0"/>
      <w:marTop w:val="0"/>
      <w:marBottom w:val="0"/>
      <w:divBdr>
        <w:top w:val="none" w:sz="0" w:space="0" w:color="auto"/>
        <w:left w:val="none" w:sz="0" w:space="0" w:color="auto"/>
        <w:bottom w:val="none" w:sz="0" w:space="0" w:color="auto"/>
        <w:right w:val="none" w:sz="0" w:space="0" w:color="auto"/>
      </w:divBdr>
    </w:div>
    <w:div w:id="1080327309">
      <w:bodyDiv w:val="1"/>
      <w:marLeft w:val="0"/>
      <w:marRight w:val="0"/>
      <w:marTop w:val="0"/>
      <w:marBottom w:val="0"/>
      <w:divBdr>
        <w:top w:val="none" w:sz="0" w:space="0" w:color="auto"/>
        <w:left w:val="none" w:sz="0" w:space="0" w:color="auto"/>
        <w:bottom w:val="none" w:sz="0" w:space="0" w:color="auto"/>
        <w:right w:val="none" w:sz="0" w:space="0" w:color="auto"/>
      </w:divBdr>
    </w:div>
    <w:div w:id="1080559588">
      <w:bodyDiv w:val="1"/>
      <w:marLeft w:val="0"/>
      <w:marRight w:val="0"/>
      <w:marTop w:val="0"/>
      <w:marBottom w:val="0"/>
      <w:divBdr>
        <w:top w:val="none" w:sz="0" w:space="0" w:color="auto"/>
        <w:left w:val="none" w:sz="0" w:space="0" w:color="auto"/>
        <w:bottom w:val="none" w:sz="0" w:space="0" w:color="auto"/>
        <w:right w:val="none" w:sz="0" w:space="0" w:color="auto"/>
      </w:divBdr>
    </w:div>
    <w:div w:id="1081101523">
      <w:bodyDiv w:val="1"/>
      <w:marLeft w:val="0"/>
      <w:marRight w:val="0"/>
      <w:marTop w:val="0"/>
      <w:marBottom w:val="0"/>
      <w:divBdr>
        <w:top w:val="none" w:sz="0" w:space="0" w:color="auto"/>
        <w:left w:val="none" w:sz="0" w:space="0" w:color="auto"/>
        <w:bottom w:val="none" w:sz="0" w:space="0" w:color="auto"/>
        <w:right w:val="none" w:sz="0" w:space="0" w:color="auto"/>
      </w:divBdr>
    </w:div>
    <w:div w:id="1082602681">
      <w:bodyDiv w:val="1"/>
      <w:marLeft w:val="0"/>
      <w:marRight w:val="0"/>
      <w:marTop w:val="0"/>
      <w:marBottom w:val="0"/>
      <w:divBdr>
        <w:top w:val="none" w:sz="0" w:space="0" w:color="auto"/>
        <w:left w:val="none" w:sz="0" w:space="0" w:color="auto"/>
        <w:bottom w:val="none" w:sz="0" w:space="0" w:color="auto"/>
        <w:right w:val="none" w:sz="0" w:space="0" w:color="auto"/>
      </w:divBdr>
    </w:div>
    <w:div w:id="1083533358">
      <w:bodyDiv w:val="1"/>
      <w:marLeft w:val="0"/>
      <w:marRight w:val="0"/>
      <w:marTop w:val="0"/>
      <w:marBottom w:val="0"/>
      <w:divBdr>
        <w:top w:val="none" w:sz="0" w:space="0" w:color="auto"/>
        <w:left w:val="none" w:sz="0" w:space="0" w:color="auto"/>
        <w:bottom w:val="none" w:sz="0" w:space="0" w:color="auto"/>
        <w:right w:val="none" w:sz="0" w:space="0" w:color="auto"/>
      </w:divBdr>
    </w:div>
    <w:div w:id="1084112899">
      <w:bodyDiv w:val="1"/>
      <w:marLeft w:val="0"/>
      <w:marRight w:val="0"/>
      <w:marTop w:val="0"/>
      <w:marBottom w:val="0"/>
      <w:divBdr>
        <w:top w:val="none" w:sz="0" w:space="0" w:color="auto"/>
        <w:left w:val="none" w:sz="0" w:space="0" w:color="auto"/>
        <w:bottom w:val="none" w:sz="0" w:space="0" w:color="auto"/>
        <w:right w:val="none" w:sz="0" w:space="0" w:color="auto"/>
      </w:divBdr>
    </w:div>
    <w:div w:id="1086724741">
      <w:bodyDiv w:val="1"/>
      <w:marLeft w:val="0"/>
      <w:marRight w:val="0"/>
      <w:marTop w:val="0"/>
      <w:marBottom w:val="0"/>
      <w:divBdr>
        <w:top w:val="none" w:sz="0" w:space="0" w:color="auto"/>
        <w:left w:val="none" w:sz="0" w:space="0" w:color="auto"/>
        <w:bottom w:val="none" w:sz="0" w:space="0" w:color="auto"/>
        <w:right w:val="none" w:sz="0" w:space="0" w:color="auto"/>
      </w:divBdr>
    </w:div>
    <w:div w:id="1087310406">
      <w:bodyDiv w:val="1"/>
      <w:marLeft w:val="0"/>
      <w:marRight w:val="0"/>
      <w:marTop w:val="0"/>
      <w:marBottom w:val="0"/>
      <w:divBdr>
        <w:top w:val="none" w:sz="0" w:space="0" w:color="auto"/>
        <w:left w:val="none" w:sz="0" w:space="0" w:color="auto"/>
        <w:bottom w:val="none" w:sz="0" w:space="0" w:color="auto"/>
        <w:right w:val="none" w:sz="0" w:space="0" w:color="auto"/>
      </w:divBdr>
    </w:div>
    <w:div w:id="1090853162">
      <w:bodyDiv w:val="1"/>
      <w:marLeft w:val="0"/>
      <w:marRight w:val="0"/>
      <w:marTop w:val="0"/>
      <w:marBottom w:val="0"/>
      <w:divBdr>
        <w:top w:val="none" w:sz="0" w:space="0" w:color="auto"/>
        <w:left w:val="none" w:sz="0" w:space="0" w:color="auto"/>
        <w:bottom w:val="none" w:sz="0" w:space="0" w:color="auto"/>
        <w:right w:val="none" w:sz="0" w:space="0" w:color="auto"/>
      </w:divBdr>
      <w:divsChild>
        <w:div w:id="1759447512">
          <w:marLeft w:val="0"/>
          <w:marRight w:val="0"/>
          <w:marTop w:val="0"/>
          <w:marBottom w:val="0"/>
          <w:divBdr>
            <w:top w:val="none" w:sz="0" w:space="0" w:color="auto"/>
            <w:left w:val="none" w:sz="0" w:space="0" w:color="auto"/>
            <w:bottom w:val="none" w:sz="0" w:space="0" w:color="auto"/>
            <w:right w:val="none" w:sz="0" w:space="0" w:color="auto"/>
          </w:divBdr>
          <w:divsChild>
            <w:div w:id="1201472533">
              <w:marLeft w:val="0"/>
              <w:marRight w:val="0"/>
              <w:marTop w:val="0"/>
              <w:marBottom w:val="0"/>
              <w:divBdr>
                <w:top w:val="none" w:sz="0" w:space="0" w:color="auto"/>
                <w:left w:val="none" w:sz="0" w:space="0" w:color="auto"/>
                <w:bottom w:val="none" w:sz="0" w:space="0" w:color="auto"/>
                <w:right w:val="none" w:sz="0" w:space="0" w:color="auto"/>
              </w:divBdr>
              <w:divsChild>
                <w:div w:id="882133569">
                  <w:marLeft w:val="0"/>
                  <w:marRight w:val="0"/>
                  <w:marTop w:val="0"/>
                  <w:marBottom w:val="0"/>
                  <w:divBdr>
                    <w:top w:val="none" w:sz="0" w:space="0" w:color="auto"/>
                    <w:left w:val="none" w:sz="0" w:space="0" w:color="auto"/>
                    <w:bottom w:val="none" w:sz="0" w:space="0" w:color="auto"/>
                    <w:right w:val="none" w:sz="0" w:space="0" w:color="auto"/>
                  </w:divBdr>
                </w:div>
              </w:divsChild>
            </w:div>
            <w:div w:id="1510831262">
              <w:marLeft w:val="0"/>
              <w:marRight w:val="0"/>
              <w:marTop w:val="0"/>
              <w:marBottom w:val="0"/>
              <w:divBdr>
                <w:top w:val="none" w:sz="0" w:space="0" w:color="auto"/>
                <w:left w:val="none" w:sz="0" w:space="0" w:color="auto"/>
                <w:bottom w:val="none" w:sz="0" w:space="0" w:color="auto"/>
                <w:right w:val="none" w:sz="0" w:space="0" w:color="auto"/>
              </w:divBdr>
              <w:divsChild>
                <w:div w:id="132081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930954">
      <w:bodyDiv w:val="1"/>
      <w:marLeft w:val="0"/>
      <w:marRight w:val="0"/>
      <w:marTop w:val="0"/>
      <w:marBottom w:val="0"/>
      <w:divBdr>
        <w:top w:val="none" w:sz="0" w:space="0" w:color="auto"/>
        <w:left w:val="none" w:sz="0" w:space="0" w:color="auto"/>
        <w:bottom w:val="none" w:sz="0" w:space="0" w:color="auto"/>
        <w:right w:val="none" w:sz="0" w:space="0" w:color="auto"/>
      </w:divBdr>
    </w:div>
    <w:div w:id="1096317893">
      <w:bodyDiv w:val="1"/>
      <w:marLeft w:val="0"/>
      <w:marRight w:val="0"/>
      <w:marTop w:val="0"/>
      <w:marBottom w:val="0"/>
      <w:divBdr>
        <w:top w:val="none" w:sz="0" w:space="0" w:color="auto"/>
        <w:left w:val="none" w:sz="0" w:space="0" w:color="auto"/>
        <w:bottom w:val="none" w:sz="0" w:space="0" w:color="auto"/>
        <w:right w:val="none" w:sz="0" w:space="0" w:color="auto"/>
      </w:divBdr>
    </w:div>
    <w:div w:id="1097024446">
      <w:bodyDiv w:val="1"/>
      <w:marLeft w:val="0"/>
      <w:marRight w:val="0"/>
      <w:marTop w:val="0"/>
      <w:marBottom w:val="0"/>
      <w:divBdr>
        <w:top w:val="none" w:sz="0" w:space="0" w:color="auto"/>
        <w:left w:val="none" w:sz="0" w:space="0" w:color="auto"/>
        <w:bottom w:val="none" w:sz="0" w:space="0" w:color="auto"/>
        <w:right w:val="none" w:sz="0" w:space="0" w:color="auto"/>
      </w:divBdr>
    </w:div>
    <w:div w:id="1098139713">
      <w:bodyDiv w:val="1"/>
      <w:marLeft w:val="0"/>
      <w:marRight w:val="0"/>
      <w:marTop w:val="0"/>
      <w:marBottom w:val="0"/>
      <w:divBdr>
        <w:top w:val="none" w:sz="0" w:space="0" w:color="auto"/>
        <w:left w:val="none" w:sz="0" w:space="0" w:color="auto"/>
        <w:bottom w:val="none" w:sz="0" w:space="0" w:color="auto"/>
        <w:right w:val="none" w:sz="0" w:space="0" w:color="auto"/>
      </w:divBdr>
    </w:div>
    <w:div w:id="1098984628">
      <w:bodyDiv w:val="1"/>
      <w:marLeft w:val="0"/>
      <w:marRight w:val="0"/>
      <w:marTop w:val="0"/>
      <w:marBottom w:val="0"/>
      <w:divBdr>
        <w:top w:val="none" w:sz="0" w:space="0" w:color="auto"/>
        <w:left w:val="none" w:sz="0" w:space="0" w:color="auto"/>
        <w:bottom w:val="none" w:sz="0" w:space="0" w:color="auto"/>
        <w:right w:val="none" w:sz="0" w:space="0" w:color="auto"/>
      </w:divBdr>
    </w:div>
    <w:div w:id="1100612627">
      <w:bodyDiv w:val="1"/>
      <w:marLeft w:val="0"/>
      <w:marRight w:val="0"/>
      <w:marTop w:val="0"/>
      <w:marBottom w:val="0"/>
      <w:divBdr>
        <w:top w:val="none" w:sz="0" w:space="0" w:color="auto"/>
        <w:left w:val="none" w:sz="0" w:space="0" w:color="auto"/>
        <w:bottom w:val="none" w:sz="0" w:space="0" w:color="auto"/>
        <w:right w:val="none" w:sz="0" w:space="0" w:color="auto"/>
      </w:divBdr>
    </w:div>
    <w:div w:id="1101029005">
      <w:bodyDiv w:val="1"/>
      <w:marLeft w:val="0"/>
      <w:marRight w:val="0"/>
      <w:marTop w:val="0"/>
      <w:marBottom w:val="0"/>
      <w:divBdr>
        <w:top w:val="none" w:sz="0" w:space="0" w:color="auto"/>
        <w:left w:val="none" w:sz="0" w:space="0" w:color="auto"/>
        <w:bottom w:val="none" w:sz="0" w:space="0" w:color="auto"/>
        <w:right w:val="none" w:sz="0" w:space="0" w:color="auto"/>
      </w:divBdr>
    </w:div>
    <w:div w:id="1105685699">
      <w:bodyDiv w:val="1"/>
      <w:marLeft w:val="0"/>
      <w:marRight w:val="0"/>
      <w:marTop w:val="0"/>
      <w:marBottom w:val="0"/>
      <w:divBdr>
        <w:top w:val="none" w:sz="0" w:space="0" w:color="auto"/>
        <w:left w:val="none" w:sz="0" w:space="0" w:color="auto"/>
        <w:bottom w:val="none" w:sz="0" w:space="0" w:color="auto"/>
        <w:right w:val="none" w:sz="0" w:space="0" w:color="auto"/>
      </w:divBdr>
    </w:div>
    <w:div w:id="1105810950">
      <w:bodyDiv w:val="1"/>
      <w:marLeft w:val="0"/>
      <w:marRight w:val="0"/>
      <w:marTop w:val="0"/>
      <w:marBottom w:val="0"/>
      <w:divBdr>
        <w:top w:val="none" w:sz="0" w:space="0" w:color="auto"/>
        <w:left w:val="none" w:sz="0" w:space="0" w:color="auto"/>
        <w:bottom w:val="none" w:sz="0" w:space="0" w:color="auto"/>
        <w:right w:val="none" w:sz="0" w:space="0" w:color="auto"/>
      </w:divBdr>
    </w:div>
    <w:div w:id="1106001891">
      <w:bodyDiv w:val="1"/>
      <w:marLeft w:val="0"/>
      <w:marRight w:val="0"/>
      <w:marTop w:val="0"/>
      <w:marBottom w:val="0"/>
      <w:divBdr>
        <w:top w:val="none" w:sz="0" w:space="0" w:color="auto"/>
        <w:left w:val="none" w:sz="0" w:space="0" w:color="auto"/>
        <w:bottom w:val="none" w:sz="0" w:space="0" w:color="auto"/>
        <w:right w:val="none" w:sz="0" w:space="0" w:color="auto"/>
      </w:divBdr>
    </w:div>
    <w:div w:id="1108820015">
      <w:bodyDiv w:val="1"/>
      <w:marLeft w:val="0"/>
      <w:marRight w:val="0"/>
      <w:marTop w:val="0"/>
      <w:marBottom w:val="0"/>
      <w:divBdr>
        <w:top w:val="none" w:sz="0" w:space="0" w:color="auto"/>
        <w:left w:val="none" w:sz="0" w:space="0" w:color="auto"/>
        <w:bottom w:val="none" w:sz="0" w:space="0" w:color="auto"/>
        <w:right w:val="none" w:sz="0" w:space="0" w:color="auto"/>
      </w:divBdr>
    </w:div>
    <w:div w:id="1109474431">
      <w:bodyDiv w:val="1"/>
      <w:marLeft w:val="0"/>
      <w:marRight w:val="0"/>
      <w:marTop w:val="0"/>
      <w:marBottom w:val="0"/>
      <w:divBdr>
        <w:top w:val="none" w:sz="0" w:space="0" w:color="auto"/>
        <w:left w:val="none" w:sz="0" w:space="0" w:color="auto"/>
        <w:bottom w:val="none" w:sz="0" w:space="0" w:color="auto"/>
        <w:right w:val="none" w:sz="0" w:space="0" w:color="auto"/>
      </w:divBdr>
    </w:div>
    <w:div w:id="1113524203">
      <w:bodyDiv w:val="1"/>
      <w:marLeft w:val="0"/>
      <w:marRight w:val="0"/>
      <w:marTop w:val="0"/>
      <w:marBottom w:val="0"/>
      <w:divBdr>
        <w:top w:val="none" w:sz="0" w:space="0" w:color="auto"/>
        <w:left w:val="none" w:sz="0" w:space="0" w:color="auto"/>
        <w:bottom w:val="none" w:sz="0" w:space="0" w:color="auto"/>
        <w:right w:val="none" w:sz="0" w:space="0" w:color="auto"/>
      </w:divBdr>
    </w:div>
    <w:div w:id="1113673812">
      <w:bodyDiv w:val="1"/>
      <w:marLeft w:val="0"/>
      <w:marRight w:val="0"/>
      <w:marTop w:val="0"/>
      <w:marBottom w:val="0"/>
      <w:divBdr>
        <w:top w:val="none" w:sz="0" w:space="0" w:color="auto"/>
        <w:left w:val="none" w:sz="0" w:space="0" w:color="auto"/>
        <w:bottom w:val="none" w:sz="0" w:space="0" w:color="auto"/>
        <w:right w:val="none" w:sz="0" w:space="0" w:color="auto"/>
      </w:divBdr>
    </w:div>
    <w:div w:id="1114131180">
      <w:bodyDiv w:val="1"/>
      <w:marLeft w:val="0"/>
      <w:marRight w:val="0"/>
      <w:marTop w:val="0"/>
      <w:marBottom w:val="0"/>
      <w:divBdr>
        <w:top w:val="none" w:sz="0" w:space="0" w:color="auto"/>
        <w:left w:val="none" w:sz="0" w:space="0" w:color="auto"/>
        <w:bottom w:val="none" w:sz="0" w:space="0" w:color="auto"/>
        <w:right w:val="none" w:sz="0" w:space="0" w:color="auto"/>
      </w:divBdr>
    </w:div>
    <w:div w:id="1114133818">
      <w:bodyDiv w:val="1"/>
      <w:marLeft w:val="0"/>
      <w:marRight w:val="0"/>
      <w:marTop w:val="0"/>
      <w:marBottom w:val="0"/>
      <w:divBdr>
        <w:top w:val="none" w:sz="0" w:space="0" w:color="auto"/>
        <w:left w:val="none" w:sz="0" w:space="0" w:color="auto"/>
        <w:bottom w:val="none" w:sz="0" w:space="0" w:color="auto"/>
        <w:right w:val="none" w:sz="0" w:space="0" w:color="auto"/>
      </w:divBdr>
    </w:div>
    <w:div w:id="1118447365">
      <w:bodyDiv w:val="1"/>
      <w:marLeft w:val="0"/>
      <w:marRight w:val="0"/>
      <w:marTop w:val="0"/>
      <w:marBottom w:val="0"/>
      <w:divBdr>
        <w:top w:val="none" w:sz="0" w:space="0" w:color="auto"/>
        <w:left w:val="none" w:sz="0" w:space="0" w:color="auto"/>
        <w:bottom w:val="none" w:sz="0" w:space="0" w:color="auto"/>
        <w:right w:val="none" w:sz="0" w:space="0" w:color="auto"/>
      </w:divBdr>
    </w:div>
    <w:div w:id="1122261980">
      <w:bodyDiv w:val="1"/>
      <w:marLeft w:val="0"/>
      <w:marRight w:val="0"/>
      <w:marTop w:val="0"/>
      <w:marBottom w:val="0"/>
      <w:divBdr>
        <w:top w:val="none" w:sz="0" w:space="0" w:color="auto"/>
        <w:left w:val="none" w:sz="0" w:space="0" w:color="auto"/>
        <w:bottom w:val="none" w:sz="0" w:space="0" w:color="auto"/>
        <w:right w:val="none" w:sz="0" w:space="0" w:color="auto"/>
      </w:divBdr>
    </w:div>
    <w:div w:id="1124931303">
      <w:bodyDiv w:val="1"/>
      <w:marLeft w:val="0"/>
      <w:marRight w:val="0"/>
      <w:marTop w:val="0"/>
      <w:marBottom w:val="0"/>
      <w:divBdr>
        <w:top w:val="none" w:sz="0" w:space="0" w:color="auto"/>
        <w:left w:val="none" w:sz="0" w:space="0" w:color="auto"/>
        <w:bottom w:val="none" w:sz="0" w:space="0" w:color="auto"/>
        <w:right w:val="none" w:sz="0" w:space="0" w:color="auto"/>
      </w:divBdr>
    </w:div>
    <w:div w:id="1128284586">
      <w:bodyDiv w:val="1"/>
      <w:marLeft w:val="0"/>
      <w:marRight w:val="0"/>
      <w:marTop w:val="0"/>
      <w:marBottom w:val="0"/>
      <w:divBdr>
        <w:top w:val="none" w:sz="0" w:space="0" w:color="auto"/>
        <w:left w:val="none" w:sz="0" w:space="0" w:color="auto"/>
        <w:bottom w:val="none" w:sz="0" w:space="0" w:color="auto"/>
        <w:right w:val="none" w:sz="0" w:space="0" w:color="auto"/>
      </w:divBdr>
    </w:div>
    <w:div w:id="1128357409">
      <w:bodyDiv w:val="1"/>
      <w:marLeft w:val="0"/>
      <w:marRight w:val="0"/>
      <w:marTop w:val="0"/>
      <w:marBottom w:val="0"/>
      <w:divBdr>
        <w:top w:val="none" w:sz="0" w:space="0" w:color="auto"/>
        <w:left w:val="none" w:sz="0" w:space="0" w:color="auto"/>
        <w:bottom w:val="none" w:sz="0" w:space="0" w:color="auto"/>
        <w:right w:val="none" w:sz="0" w:space="0" w:color="auto"/>
      </w:divBdr>
    </w:div>
    <w:div w:id="1131288383">
      <w:bodyDiv w:val="1"/>
      <w:marLeft w:val="0"/>
      <w:marRight w:val="0"/>
      <w:marTop w:val="0"/>
      <w:marBottom w:val="0"/>
      <w:divBdr>
        <w:top w:val="none" w:sz="0" w:space="0" w:color="auto"/>
        <w:left w:val="none" w:sz="0" w:space="0" w:color="auto"/>
        <w:bottom w:val="none" w:sz="0" w:space="0" w:color="auto"/>
        <w:right w:val="none" w:sz="0" w:space="0" w:color="auto"/>
      </w:divBdr>
    </w:div>
    <w:div w:id="1133522563">
      <w:bodyDiv w:val="1"/>
      <w:marLeft w:val="0"/>
      <w:marRight w:val="0"/>
      <w:marTop w:val="0"/>
      <w:marBottom w:val="0"/>
      <w:divBdr>
        <w:top w:val="none" w:sz="0" w:space="0" w:color="auto"/>
        <w:left w:val="none" w:sz="0" w:space="0" w:color="auto"/>
        <w:bottom w:val="none" w:sz="0" w:space="0" w:color="auto"/>
        <w:right w:val="none" w:sz="0" w:space="0" w:color="auto"/>
      </w:divBdr>
    </w:div>
    <w:div w:id="1135223646">
      <w:bodyDiv w:val="1"/>
      <w:marLeft w:val="0"/>
      <w:marRight w:val="0"/>
      <w:marTop w:val="0"/>
      <w:marBottom w:val="0"/>
      <w:divBdr>
        <w:top w:val="none" w:sz="0" w:space="0" w:color="auto"/>
        <w:left w:val="none" w:sz="0" w:space="0" w:color="auto"/>
        <w:bottom w:val="none" w:sz="0" w:space="0" w:color="auto"/>
        <w:right w:val="none" w:sz="0" w:space="0" w:color="auto"/>
      </w:divBdr>
    </w:div>
    <w:div w:id="1137647403">
      <w:bodyDiv w:val="1"/>
      <w:marLeft w:val="0"/>
      <w:marRight w:val="0"/>
      <w:marTop w:val="0"/>
      <w:marBottom w:val="0"/>
      <w:divBdr>
        <w:top w:val="none" w:sz="0" w:space="0" w:color="auto"/>
        <w:left w:val="none" w:sz="0" w:space="0" w:color="auto"/>
        <w:bottom w:val="none" w:sz="0" w:space="0" w:color="auto"/>
        <w:right w:val="none" w:sz="0" w:space="0" w:color="auto"/>
      </w:divBdr>
    </w:div>
    <w:div w:id="1138302821">
      <w:bodyDiv w:val="1"/>
      <w:marLeft w:val="0"/>
      <w:marRight w:val="0"/>
      <w:marTop w:val="0"/>
      <w:marBottom w:val="0"/>
      <w:divBdr>
        <w:top w:val="none" w:sz="0" w:space="0" w:color="auto"/>
        <w:left w:val="none" w:sz="0" w:space="0" w:color="auto"/>
        <w:bottom w:val="none" w:sz="0" w:space="0" w:color="auto"/>
        <w:right w:val="none" w:sz="0" w:space="0" w:color="auto"/>
      </w:divBdr>
    </w:div>
    <w:div w:id="1138646745">
      <w:bodyDiv w:val="1"/>
      <w:marLeft w:val="0"/>
      <w:marRight w:val="0"/>
      <w:marTop w:val="0"/>
      <w:marBottom w:val="0"/>
      <w:divBdr>
        <w:top w:val="none" w:sz="0" w:space="0" w:color="auto"/>
        <w:left w:val="none" w:sz="0" w:space="0" w:color="auto"/>
        <w:bottom w:val="none" w:sz="0" w:space="0" w:color="auto"/>
        <w:right w:val="none" w:sz="0" w:space="0" w:color="auto"/>
      </w:divBdr>
    </w:div>
    <w:div w:id="1139222295">
      <w:bodyDiv w:val="1"/>
      <w:marLeft w:val="0"/>
      <w:marRight w:val="0"/>
      <w:marTop w:val="0"/>
      <w:marBottom w:val="0"/>
      <w:divBdr>
        <w:top w:val="none" w:sz="0" w:space="0" w:color="auto"/>
        <w:left w:val="none" w:sz="0" w:space="0" w:color="auto"/>
        <w:bottom w:val="none" w:sz="0" w:space="0" w:color="auto"/>
        <w:right w:val="none" w:sz="0" w:space="0" w:color="auto"/>
      </w:divBdr>
    </w:div>
    <w:div w:id="1139760608">
      <w:bodyDiv w:val="1"/>
      <w:marLeft w:val="0"/>
      <w:marRight w:val="0"/>
      <w:marTop w:val="0"/>
      <w:marBottom w:val="0"/>
      <w:divBdr>
        <w:top w:val="none" w:sz="0" w:space="0" w:color="auto"/>
        <w:left w:val="none" w:sz="0" w:space="0" w:color="auto"/>
        <w:bottom w:val="none" w:sz="0" w:space="0" w:color="auto"/>
        <w:right w:val="none" w:sz="0" w:space="0" w:color="auto"/>
      </w:divBdr>
    </w:div>
    <w:div w:id="1143736516">
      <w:bodyDiv w:val="1"/>
      <w:marLeft w:val="0"/>
      <w:marRight w:val="0"/>
      <w:marTop w:val="0"/>
      <w:marBottom w:val="0"/>
      <w:divBdr>
        <w:top w:val="none" w:sz="0" w:space="0" w:color="auto"/>
        <w:left w:val="none" w:sz="0" w:space="0" w:color="auto"/>
        <w:bottom w:val="none" w:sz="0" w:space="0" w:color="auto"/>
        <w:right w:val="none" w:sz="0" w:space="0" w:color="auto"/>
      </w:divBdr>
    </w:div>
    <w:div w:id="1145313157">
      <w:bodyDiv w:val="1"/>
      <w:marLeft w:val="0"/>
      <w:marRight w:val="0"/>
      <w:marTop w:val="0"/>
      <w:marBottom w:val="0"/>
      <w:divBdr>
        <w:top w:val="none" w:sz="0" w:space="0" w:color="auto"/>
        <w:left w:val="none" w:sz="0" w:space="0" w:color="auto"/>
        <w:bottom w:val="none" w:sz="0" w:space="0" w:color="auto"/>
        <w:right w:val="none" w:sz="0" w:space="0" w:color="auto"/>
      </w:divBdr>
    </w:div>
    <w:div w:id="1146436679">
      <w:bodyDiv w:val="1"/>
      <w:marLeft w:val="0"/>
      <w:marRight w:val="0"/>
      <w:marTop w:val="0"/>
      <w:marBottom w:val="0"/>
      <w:divBdr>
        <w:top w:val="none" w:sz="0" w:space="0" w:color="auto"/>
        <w:left w:val="none" w:sz="0" w:space="0" w:color="auto"/>
        <w:bottom w:val="none" w:sz="0" w:space="0" w:color="auto"/>
        <w:right w:val="none" w:sz="0" w:space="0" w:color="auto"/>
      </w:divBdr>
    </w:div>
    <w:div w:id="1148596129">
      <w:bodyDiv w:val="1"/>
      <w:marLeft w:val="0"/>
      <w:marRight w:val="0"/>
      <w:marTop w:val="0"/>
      <w:marBottom w:val="0"/>
      <w:divBdr>
        <w:top w:val="none" w:sz="0" w:space="0" w:color="auto"/>
        <w:left w:val="none" w:sz="0" w:space="0" w:color="auto"/>
        <w:bottom w:val="none" w:sz="0" w:space="0" w:color="auto"/>
        <w:right w:val="none" w:sz="0" w:space="0" w:color="auto"/>
      </w:divBdr>
    </w:div>
    <w:div w:id="1152478793">
      <w:bodyDiv w:val="1"/>
      <w:marLeft w:val="0"/>
      <w:marRight w:val="0"/>
      <w:marTop w:val="0"/>
      <w:marBottom w:val="0"/>
      <w:divBdr>
        <w:top w:val="none" w:sz="0" w:space="0" w:color="auto"/>
        <w:left w:val="none" w:sz="0" w:space="0" w:color="auto"/>
        <w:bottom w:val="none" w:sz="0" w:space="0" w:color="auto"/>
        <w:right w:val="none" w:sz="0" w:space="0" w:color="auto"/>
      </w:divBdr>
    </w:div>
    <w:div w:id="1152872013">
      <w:bodyDiv w:val="1"/>
      <w:marLeft w:val="0"/>
      <w:marRight w:val="0"/>
      <w:marTop w:val="0"/>
      <w:marBottom w:val="0"/>
      <w:divBdr>
        <w:top w:val="none" w:sz="0" w:space="0" w:color="auto"/>
        <w:left w:val="none" w:sz="0" w:space="0" w:color="auto"/>
        <w:bottom w:val="none" w:sz="0" w:space="0" w:color="auto"/>
        <w:right w:val="none" w:sz="0" w:space="0" w:color="auto"/>
      </w:divBdr>
    </w:div>
    <w:div w:id="1156218734">
      <w:bodyDiv w:val="1"/>
      <w:marLeft w:val="0"/>
      <w:marRight w:val="0"/>
      <w:marTop w:val="0"/>
      <w:marBottom w:val="0"/>
      <w:divBdr>
        <w:top w:val="none" w:sz="0" w:space="0" w:color="auto"/>
        <w:left w:val="none" w:sz="0" w:space="0" w:color="auto"/>
        <w:bottom w:val="none" w:sz="0" w:space="0" w:color="auto"/>
        <w:right w:val="none" w:sz="0" w:space="0" w:color="auto"/>
      </w:divBdr>
    </w:div>
    <w:div w:id="1158422027">
      <w:bodyDiv w:val="1"/>
      <w:marLeft w:val="0"/>
      <w:marRight w:val="0"/>
      <w:marTop w:val="0"/>
      <w:marBottom w:val="0"/>
      <w:divBdr>
        <w:top w:val="none" w:sz="0" w:space="0" w:color="auto"/>
        <w:left w:val="none" w:sz="0" w:space="0" w:color="auto"/>
        <w:bottom w:val="none" w:sz="0" w:space="0" w:color="auto"/>
        <w:right w:val="none" w:sz="0" w:space="0" w:color="auto"/>
      </w:divBdr>
    </w:div>
    <w:div w:id="1158692222">
      <w:bodyDiv w:val="1"/>
      <w:marLeft w:val="0"/>
      <w:marRight w:val="0"/>
      <w:marTop w:val="0"/>
      <w:marBottom w:val="0"/>
      <w:divBdr>
        <w:top w:val="none" w:sz="0" w:space="0" w:color="auto"/>
        <w:left w:val="none" w:sz="0" w:space="0" w:color="auto"/>
        <w:bottom w:val="none" w:sz="0" w:space="0" w:color="auto"/>
        <w:right w:val="none" w:sz="0" w:space="0" w:color="auto"/>
      </w:divBdr>
    </w:div>
    <w:div w:id="1158693190">
      <w:bodyDiv w:val="1"/>
      <w:marLeft w:val="0"/>
      <w:marRight w:val="0"/>
      <w:marTop w:val="0"/>
      <w:marBottom w:val="0"/>
      <w:divBdr>
        <w:top w:val="none" w:sz="0" w:space="0" w:color="auto"/>
        <w:left w:val="none" w:sz="0" w:space="0" w:color="auto"/>
        <w:bottom w:val="none" w:sz="0" w:space="0" w:color="auto"/>
        <w:right w:val="none" w:sz="0" w:space="0" w:color="auto"/>
      </w:divBdr>
    </w:div>
    <w:div w:id="1158881415">
      <w:bodyDiv w:val="1"/>
      <w:marLeft w:val="0"/>
      <w:marRight w:val="0"/>
      <w:marTop w:val="0"/>
      <w:marBottom w:val="0"/>
      <w:divBdr>
        <w:top w:val="none" w:sz="0" w:space="0" w:color="auto"/>
        <w:left w:val="none" w:sz="0" w:space="0" w:color="auto"/>
        <w:bottom w:val="none" w:sz="0" w:space="0" w:color="auto"/>
        <w:right w:val="none" w:sz="0" w:space="0" w:color="auto"/>
      </w:divBdr>
    </w:div>
    <w:div w:id="1159464831">
      <w:bodyDiv w:val="1"/>
      <w:marLeft w:val="0"/>
      <w:marRight w:val="0"/>
      <w:marTop w:val="0"/>
      <w:marBottom w:val="0"/>
      <w:divBdr>
        <w:top w:val="none" w:sz="0" w:space="0" w:color="auto"/>
        <w:left w:val="none" w:sz="0" w:space="0" w:color="auto"/>
        <w:bottom w:val="none" w:sz="0" w:space="0" w:color="auto"/>
        <w:right w:val="none" w:sz="0" w:space="0" w:color="auto"/>
      </w:divBdr>
    </w:div>
    <w:div w:id="1169174893">
      <w:bodyDiv w:val="1"/>
      <w:marLeft w:val="0"/>
      <w:marRight w:val="0"/>
      <w:marTop w:val="0"/>
      <w:marBottom w:val="0"/>
      <w:divBdr>
        <w:top w:val="none" w:sz="0" w:space="0" w:color="auto"/>
        <w:left w:val="none" w:sz="0" w:space="0" w:color="auto"/>
        <w:bottom w:val="none" w:sz="0" w:space="0" w:color="auto"/>
        <w:right w:val="none" w:sz="0" w:space="0" w:color="auto"/>
      </w:divBdr>
    </w:div>
    <w:div w:id="1173255895">
      <w:bodyDiv w:val="1"/>
      <w:marLeft w:val="0"/>
      <w:marRight w:val="0"/>
      <w:marTop w:val="0"/>
      <w:marBottom w:val="0"/>
      <w:divBdr>
        <w:top w:val="none" w:sz="0" w:space="0" w:color="auto"/>
        <w:left w:val="none" w:sz="0" w:space="0" w:color="auto"/>
        <w:bottom w:val="none" w:sz="0" w:space="0" w:color="auto"/>
        <w:right w:val="none" w:sz="0" w:space="0" w:color="auto"/>
      </w:divBdr>
    </w:div>
    <w:div w:id="1175001931">
      <w:bodyDiv w:val="1"/>
      <w:marLeft w:val="0"/>
      <w:marRight w:val="0"/>
      <w:marTop w:val="0"/>
      <w:marBottom w:val="0"/>
      <w:divBdr>
        <w:top w:val="none" w:sz="0" w:space="0" w:color="auto"/>
        <w:left w:val="none" w:sz="0" w:space="0" w:color="auto"/>
        <w:bottom w:val="none" w:sz="0" w:space="0" w:color="auto"/>
        <w:right w:val="none" w:sz="0" w:space="0" w:color="auto"/>
      </w:divBdr>
    </w:div>
    <w:div w:id="1175655366">
      <w:bodyDiv w:val="1"/>
      <w:marLeft w:val="0"/>
      <w:marRight w:val="0"/>
      <w:marTop w:val="0"/>
      <w:marBottom w:val="0"/>
      <w:divBdr>
        <w:top w:val="none" w:sz="0" w:space="0" w:color="auto"/>
        <w:left w:val="none" w:sz="0" w:space="0" w:color="auto"/>
        <w:bottom w:val="none" w:sz="0" w:space="0" w:color="auto"/>
        <w:right w:val="none" w:sz="0" w:space="0" w:color="auto"/>
      </w:divBdr>
    </w:div>
    <w:div w:id="1178229486">
      <w:bodyDiv w:val="1"/>
      <w:marLeft w:val="0"/>
      <w:marRight w:val="0"/>
      <w:marTop w:val="0"/>
      <w:marBottom w:val="0"/>
      <w:divBdr>
        <w:top w:val="none" w:sz="0" w:space="0" w:color="auto"/>
        <w:left w:val="none" w:sz="0" w:space="0" w:color="auto"/>
        <w:bottom w:val="none" w:sz="0" w:space="0" w:color="auto"/>
        <w:right w:val="none" w:sz="0" w:space="0" w:color="auto"/>
      </w:divBdr>
    </w:div>
    <w:div w:id="1181820099">
      <w:bodyDiv w:val="1"/>
      <w:marLeft w:val="0"/>
      <w:marRight w:val="0"/>
      <w:marTop w:val="0"/>
      <w:marBottom w:val="0"/>
      <w:divBdr>
        <w:top w:val="none" w:sz="0" w:space="0" w:color="auto"/>
        <w:left w:val="none" w:sz="0" w:space="0" w:color="auto"/>
        <w:bottom w:val="none" w:sz="0" w:space="0" w:color="auto"/>
        <w:right w:val="none" w:sz="0" w:space="0" w:color="auto"/>
      </w:divBdr>
    </w:div>
    <w:div w:id="1185940092">
      <w:bodyDiv w:val="1"/>
      <w:marLeft w:val="0"/>
      <w:marRight w:val="0"/>
      <w:marTop w:val="0"/>
      <w:marBottom w:val="0"/>
      <w:divBdr>
        <w:top w:val="none" w:sz="0" w:space="0" w:color="auto"/>
        <w:left w:val="none" w:sz="0" w:space="0" w:color="auto"/>
        <w:bottom w:val="none" w:sz="0" w:space="0" w:color="auto"/>
        <w:right w:val="none" w:sz="0" w:space="0" w:color="auto"/>
      </w:divBdr>
    </w:div>
    <w:div w:id="1189947011">
      <w:bodyDiv w:val="1"/>
      <w:marLeft w:val="0"/>
      <w:marRight w:val="0"/>
      <w:marTop w:val="0"/>
      <w:marBottom w:val="0"/>
      <w:divBdr>
        <w:top w:val="none" w:sz="0" w:space="0" w:color="auto"/>
        <w:left w:val="none" w:sz="0" w:space="0" w:color="auto"/>
        <w:bottom w:val="none" w:sz="0" w:space="0" w:color="auto"/>
        <w:right w:val="none" w:sz="0" w:space="0" w:color="auto"/>
      </w:divBdr>
    </w:div>
    <w:div w:id="1194877099">
      <w:bodyDiv w:val="1"/>
      <w:marLeft w:val="0"/>
      <w:marRight w:val="0"/>
      <w:marTop w:val="0"/>
      <w:marBottom w:val="0"/>
      <w:divBdr>
        <w:top w:val="none" w:sz="0" w:space="0" w:color="auto"/>
        <w:left w:val="none" w:sz="0" w:space="0" w:color="auto"/>
        <w:bottom w:val="none" w:sz="0" w:space="0" w:color="auto"/>
        <w:right w:val="none" w:sz="0" w:space="0" w:color="auto"/>
      </w:divBdr>
    </w:div>
    <w:div w:id="1195188956">
      <w:bodyDiv w:val="1"/>
      <w:marLeft w:val="0"/>
      <w:marRight w:val="0"/>
      <w:marTop w:val="0"/>
      <w:marBottom w:val="0"/>
      <w:divBdr>
        <w:top w:val="none" w:sz="0" w:space="0" w:color="auto"/>
        <w:left w:val="none" w:sz="0" w:space="0" w:color="auto"/>
        <w:bottom w:val="none" w:sz="0" w:space="0" w:color="auto"/>
        <w:right w:val="none" w:sz="0" w:space="0" w:color="auto"/>
      </w:divBdr>
    </w:div>
    <w:div w:id="1202285143">
      <w:bodyDiv w:val="1"/>
      <w:marLeft w:val="0"/>
      <w:marRight w:val="0"/>
      <w:marTop w:val="0"/>
      <w:marBottom w:val="0"/>
      <w:divBdr>
        <w:top w:val="none" w:sz="0" w:space="0" w:color="auto"/>
        <w:left w:val="none" w:sz="0" w:space="0" w:color="auto"/>
        <w:bottom w:val="none" w:sz="0" w:space="0" w:color="auto"/>
        <w:right w:val="none" w:sz="0" w:space="0" w:color="auto"/>
      </w:divBdr>
    </w:div>
    <w:div w:id="1204055817">
      <w:bodyDiv w:val="1"/>
      <w:marLeft w:val="0"/>
      <w:marRight w:val="0"/>
      <w:marTop w:val="0"/>
      <w:marBottom w:val="0"/>
      <w:divBdr>
        <w:top w:val="none" w:sz="0" w:space="0" w:color="auto"/>
        <w:left w:val="none" w:sz="0" w:space="0" w:color="auto"/>
        <w:bottom w:val="none" w:sz="0" w:space="0" w:color="auto"/>
        <w:right w:val="none" w:sz="0" w:space="0" w:color="auto"/>
      </w:divBdr>
    </w:div>
    <w:div w:id="1212575553">
      <w:bodyDiv w:val="1"/>
      <w:marLeft w:val="0"/>
      <w:marRight w:val="0"/>
      <w:marTop w:val="0"/>
      <w:marBottom w:val="0"/>
      <w:divBdr>
        <w:top w:val="none" w:sz="0" w:space="0" w:color="auto"/>
        <w:left w:val="none" w:sz="0" w:space="0" w:color="auto"/>
        <w:bottom w:val="none" w:sz="0" w:space="0" w:color="auto"/>
        <w:right w:val="none" w:sz="0" w:space="0" w:color="auto"/>
      </w:divBdr>
    </w:div>
    <w:div w:id="1214003624">
      <w:bodyDiv w:val="1"/>
      <w:marLeft w:val="0"/>
      <w:marRight w:val="0"/>
      <w:marTop w:val="0"/>
      <w:marBottom w:val="0"/>
      <w:divBdr>
        <w:top w:val="none" w:sz="0" w:space="0" w:color="auto"/>
        <w:left w:val="none" w:sz="0" w:space="0" w:color="auto"/>
        <w:bottom w:val="none" w:sz="0" w:space="0" w:color="auto"/>
        <w:right w:val="none" w:sz="0" w:space="0" w:color="auto"/>
      </w:divBdr>
    </w:div>
    <w:div w:id="1217937271">
      <w:bodyDiv w:val="1"/>
      <w:marLeft w:val="0"/>
      <w:marRight w:val="0"/>
      <w:marTop w:val="0"/>
      <w:marBottom w:val="0"/>
      <w:divBdr>
        <w:top w:val="none" w:sz="0" w:space="0" w:color="auto"/>
        <w:left w:val="none" w:sz="0" w:space="0" w:color="auto"/>
        <w:bottom w:val="none" w:sz="0" w:space="0" w:color="auto"/>
        <w:right w:val="none" w:sz="0" w:space="0" w:color="auto"/>
      </w:divBdr>
    </w:div>
    <w:div w:id="1223445142">
      <w:bodyDiv w:val="1"/>
      <w:marLeft w:val="0"/>
      <w:marRight w:val="0"/>
      <w:marTop w:val="0"/>
      <w:marBottom w:val="0"/>
      <w:divBdr>
        <w:top w:val="none" w:sz="0" w:space="0" w:color="auto"/>
        <w:left w:val="none" w:sz="0" w:space="0" w:color="auto"/>
        <w:bottom w:val="none" w:sz="0" w:space="0" w:color="auto"/>
        <w:right w:val="none" w:sz="0" w:space="0" w:color="auto"/>
      </w:divBdr>
    </w:div>
    <w:div w:id="1226376924">
      <w:bodyDiv w:val="1"/>
      <w:marLeft w:val="0"/>
      <w:marRight w:val="0"/>
      <w:marTop w:val="0"/>
      <w:marBottom w:val="0"/>
      <w:divBdr>
        <w:top w:val="none" w:sz="0" w:space="0" w:color="auto"/>
        <w:left w:val="none" w:sz="0" w:space="0" w:color="auto"/>
        <w:bottom w:val="none" w:sz="0" w:space="0" w:color="auto"/>
        <w:right w:val="none" w:sz="0" w:space="0" w:color="auto"/>
      </w:divBdr>
    </w:div>
    <w:div w:id="1228687046">
      <w:bodyDiv w:val="1"/>
      <w:marLeft w:val="0"/>
      <w:marRight w:val="0"/>
      <w:marTop w:val="0"/>
      <w:marBottom w:val="0"/>
      <w:divBdr>
        <w:top w:val="none" w:sz="0" w:space="0" w:color="auto"/>
        <w:left w:val="none" w:sz="0" w:space="0" w:color="auto"/>
        <w:bottom w:val="none" w:sz="0" w:space="0" w:color="auto"/>
        <w:right w:val="none" w:sz="0" w:space="0" w:color="auto"/>
      </w:divBdr>
    </w:div>
    <w:div w:id="1230731072">
      <w:bodyDiv w:val="1"/>
      <w:marLeft w:val="0"/>
      <w:marRight w:val="0"/>
      <w:marTop w:val="0"/>
      <w:marBottom w:val="0"/>
      <w:divBdr>
        <w:top w:val="none" w:sz="0" w:space="0" w:color="auto"/>
        <w:left w:val="none" w:sz="0" w:space="0" w:color="auto"/>
        <w:bottom w:val="none" w:sz="0" w:space="0" w:color="auto"/>
        <w:right w:val="none" w:sz="0" w:space="0" w:color="auto"/>
      </w:divBdr>
    </w:div>
    <w:div w:id="1232958358">
      <w:bodyDiv w:val="1"/>
      <w:marLeft w:val="0"/>
      <w:marRight w:val="0"/>
      <w:marTop w:val="0"/>
      <w:marBottom w:val="0"/>
      <w:divBdr>
        <w:top w:val="none" w:sz="0" w:space="0" w:color="auto"/>
        <w:left w:val="none" w:sz="0" w:space="0" w:color="auto"/>
        <w:bottom w:val="none" w:sz="0" w:space="0" w:color="auto"/>
        <w:right w:val="none" w:sz="0" w:space="0" w:color="auto"/>
      </w:divBdr>
    </w:div>
    <w:div w:id="1233389779">
      <w:bodyDiv w:val="1"/>
      <w:marLeft w:val="0"/>
      <w:marRight w:val="0"/>
      <w:marTop w:val="0"/>
      <w:marBottom w:val="0"/>
      <w:divBdr>
        <w:top w:val="none" w:sz="0" w:space="0" w:color="auto"/>
        <w:left w:val="none" w:sz="0" w:space="0" w:color="auto"/>
        <w:bottom w:val="none" w:sz="0" w:space="0" w:color="auto"/>
        <w:right w:val="none" w:sz="0" w:space="0" w:color="auto"/>
      </w:divBdr>
    </w:div>
    <w:div w:id="1234587201">
      <w:bodyDiv w:val="1"/>
      <w:marLeft w:val="0"/>
      <w:marRight w:val="0"/>
      <w:marTop w:val="0"/>
      <w:marBottom w:val="0"/>
      <w:divBdr>
        <w:top w:val="none" w:sz="0" w:space="0" w:color="auto"/>
        <w:left w:val="none" w:sz="0" w:space="0" w:color="auto"/>
        <w:bottom w:val="none" w:sz="0" w:space="0" w:color="auto"/>
        <w:right w:val="none" w:sz="0" w:space="0" w:color="auto"/>
      </w:divBdr>
    </w:div>
    <w:div w:id="1236937229">
      <w:bodyDiv w:val="1"/>
      <w:marLeft w:val="0"/>
      <w:marRight w:val="0"/>
      <w:marTop w:val="0"/>
      <w:marBottom w:val="0"/>
      <w:divBdr>
        <w:top w:val="none" w:sz="0" w:space="0" w:color="auto"/>
        <w:left w:val="none" w:sz="0" w:space="0" w:color="auto"/>
        <w:bottom w:val="none" w:sz="0" w:space="0" w:color="auto"/>
        <w:right w:val="none" w:sz="0" w:space="0" w:color="auto"/>
      </w:divBdr>
    </w:div>
    <w:div w:id="1238596255">
      <w:bodyDiv w:val="1"/>
      <w:marLeft w:val="0"/>
      <w:marRight w:val="0"/>
      <w:marTop w:val="0"/>
      <w:marBottom w:val="0"/>
      <w:divBdr>
        <w:top w:val="none" w:sz="0" w:space="0" w:color="auto"/>
        <w:left w:val="none" w:sz="0" w:space="0" w:color="auto"/>
        <w:bottom w:val="none" w:sz="0" w:space="0" w:color="auto"/>
        <w:right w:val="none" w:sz="0" w:space="0" w:color="auto"/>
      </w:divBdr>
    </w:div>
    <w:div w:id="1240747186">
      <w:bodyDiv w:val="1"/>
      <w:marLeft w:val="0"/>
      <w:marRight w:val="0"/>
      <w:marTop w:val="0"/>
      <w:marBottom w:val="0"/>
      <w:divBdr>
        <w:top w:val="none" w:sz="0" w:space="0" w:color="auto"/>
        <w:left w:val="none" w:sz="0" w:space="0" w:color="auto"/>
        <w:bottom w:val="none" w:sz="0" w:space="0" w:color="auto"/>
        <w:right w:val="none" w:sz="0" w:space="0" w:color="auto"/>
      </w:divBdr>
    </w:div>
    <w:div w:id="1242329919">
      <w:bodyDiv w:val="1"/>
      <w:marLeft w:val="0"/>
      <w:marRight w:val="0"/>
      <w:marTop w:val="0"/>
      <w:marBottom w:val="0"/>
      <w:divBdr>
        <w:top w:val="none" w:sz="0" w:space="0" w:color="auto"/>
        <w:left w:val="none" w:sz="0" w:space="0" w:color="auto"/>
        <w:bottom w:val="none" w:sz="0" w:space="0" w:color="auto"/>
        <w:right w:val="none" w:sz="0" w:space="0" w:color="auto"/>
      </w:divBdr>
    </w:div>
    <w:div w:id="1243760599">
      <w:bodyDiv w:val="1"/>
      <w:marLeft w:val="0"/>
      <w:marRight w:val="0"/>
      <w:marTop w:val="0"/>
      <w:marBottom w:val="0"/>
      <w:divBdr>
        <w:top w:val="none" w:sz="0" w:space="0" w:color="auto"/>
        <w:left w:val="none" w:sz="0" w:space="0" w:color="auto"/>
        <w:bottom w:val="none" w:sz="0" w:space="0" w:color="auto"/>
        <w:right w:val="none" w:sz="0" w:space="0" w:color="auto"/>
      </w:divBdr>
    </w:div>
    <w:div w:id="1245721880">
      <w:bodyDiv w:val="1"/>
      <w:marLeft w:val="0"/>
      <w:marRight w:val="0"/>
      <w:marTop w:val="0"/>
      <w:marBottom w:val="0"/>
      <w:divBdr>
        <w:top w:val="none" w:sz="0" w:space="0" w:color="auto"/>
        <w:left w:val="none" w:sz="0" w:space="0" w:color="auto"/>
        <w:bottom w:val="none" w:sz="0" w:space="0" w:color="auto"/>
        <w:right w:val="none" w:sz="0" w:space="0" w:color="auto"/>
      </w:divBdr>
    </w:div>
    <w:div w:id="1249728294">
      <w:bodyDiv w:val="1"/>
      <w:marLeft w:val="0"/>
      <w:marRight w:val="0"/>
      <w:marTop w:val="0"/>
      <w:marBottom w:val="0"/>
      <w:divBdr>
        <w:top w:val="none" w:sz="0" w:space="0" w:color="auto"/>
        <w:left w:val="none" w:sz="0" w:space="0" w:color="auto"/>
        <w:bottom w:val="none" w:sz="0" w:space="0" w:color="auto"/>
        <w:right w:val="none" w:sz="0" w:space="0" w:color="auto"/>
      </w:divBdr>
    </w:div>
    <w:div w:id="1250389046">
      <w:bodyDiv w:val="1"/>
      <w:marLeft w:val="0"/>
      <w:marRight w:val="0"/>
      <w:marTop w:val="0"/>
      <w:marBottom w:val="0"/>
      <w:divBdr>
        <w:top w:val="none" w:sz="0" w:space="0" w:color="auto"/>
        <w:left w:val="none" w:sz="0" w:space="0" w:color="auto"/>
        <w:bottom w:val="none" w:sz="0" w:space="0" w:color="auto"/>
        <w:right w:val="none" w:sz="0" w:space="0" w:color="auto"/>
      </w:divBdr>
    </w:div>
    <w:div w:id="1253126732">
      <w:bodyDiv w:val="1"/>
      <w:marLeft w:val="0"/>
      <w:marRight w:val="0"/>
      <w:marTop w:val="0"/>
      <w:marBottom w:val="0"/>
      <w:divBdr>
        <w:top w:val="none" w:sz="0" w:space="0" w:color="auto"/>
        <w:left w:val="none" w:sz="0" w:space="0" w:color="auto"/>
        <w:bottom w:val="none" w:sz="0" w:space="0" w:color="auto"/>
        <w:right w:val="none" w:sz="0" w:space="0" w:color="auto"/>
      </w:divBdr>
    </w:div>
    <w:div w:id="1253317086">
      <w:bodyDiv w:val="1"/>
      <w:marLeft w:val="0"/>
      <w:marRight w:val="0"/>
      <w:marTop w:val="0"/>
      <w:marBottom w:val="0"/>
      <w:divBdr>
        <w:top w:val="none" w:sz="0" w:space="0" w:color="auto"/>
        <w:left w:val="none" w:sz="0" w:space="0" w:color="auto"/>
        <w:bottom w:val="none" w:sz="0" w:space="0" w:color="auto"/>
        <w:right w:val="none" w:sz="0" w:space="0" w:color="auto"/>
      </w:divBdr>
    </w:div>
    <w:div w:id="1260217472">
      <w:bodyDiv w:val="1"/>
      <w:marLeft w:val="0"/>
      <w:marRight w:val="0"/>
      <w:marTop w:val="0"/>
      <w:marBottom w:val="0"/>
      <w:divBdr>
        <w:top w:val="none" w:sz="0" w:space="0" w:color="auto"/>
        <w:left w:val="none" w:sz="0" w:space="0" w:color="auto"/>
        <w:bottom w:val="none" w:sz="0" w:space="0" w:color="auto"/>
        <w:right w:val="none" w:sz="0" w:space="0" w:color="auto"/>
      </w:divBdr>
    </w:div>
    <w:div w:id="1264849488">
      <w:bodyDiv w:val="1"/>
      <w:marLeft w:val="0"/>
      <w:marRight w:val="0"/>
      <w:marTop w:val="0"/>
      <w:marBottom w:val="0"/>
      <w:divBdr>
        <w:top w:val="none" w:sz="0" w:space="0" w:color="auto"/>
        <w:left w:val="none" w:sz="0" w:space="0" w:color="auto"/>
        <w:bottom w:val="none" w:sz="0" w:space="0" w:color="auto"/>
        <w:right w:val="none" w:sz="0" w:space="0" w:color="auto"/>
      </w:divBdr>
    </w:div>
    <w:div w:id="1266621221">
      <w:bodyDiv w:val="1"/>
      <w:marLeft w:val="0"/>
      <w:marRight w:val="0"/>
      <w:marTop w:val="0"/>
      <w:marBottom w:val="0"/>
      <w:divBdr>
        <w:top w:val="none" w:sz="0" w:space="0" w:color="auto"/>
        <w:left w:val="none" w:sz="0" w:space="0" w:color="auto"/>
        <w:bottom w:val="none" w:sz="0" w:space="0" w:color="auto"/>
        <w:right w:val="none" w:sz="0" w:space="0" w:color="auto"/>
      </w:divBdr>
    </w:div>
    <w:div w:id="1267347495">
      <w:bodyDiv w:val="1"/>
      <w:marLeft w:val="0"/>
      <w:marRight w:val="0"/>
      <w:marTop w:val="0"/>
      <w:marBottom w:val="0"/>
      <w:divBdr>
        <w:top w:val="none" w:sz="0" w:space="0" w:color="auto"/>
        <w:left w:val="none" w:sz="0" w:space="0" w:color="auto"/>
        <w:bottom w:val="none" w:sz="0" w:space="0" w:color="auto"/>
        <w:right w:val="none" w:sz="0" w:space="0" w:color="auto"/>
      </w:divBdr>
    </w:div>
    <w:div w:id="1267931834">
      <w:bodyDiv w:val="1"/>
      <w:marLeft w:val="0"/>
      <w:marRight w:val="0"/>
      <w:marTop w:val="0"/>
      <w:marBottom w:val="0"/>
      <w:divBdr>
        <w:top w:val="none" w:sz="0" w:space="0" w:color="auto"/>
        <w:left w:val="none" w:sz="0" w:space="0" w:color="auto"/>
        <w:bottom w:val="none" w:sz="0" w:space="0" w:color="auto"/>
        <w:right w:val="none" w:sz="0" w:space="0" w:color="auto"/>
      </w:divBdr>
    </w:div>
    <w:div w:id="1268124192">
      <w:bodyDiv w:val="1"/>
      <w:marLeft w:val="0"/>
      <w:marRight w:val="0"/>
      <w:marTop w:val="0"/>
      <w:marBottom w:val="0"/>
      <w:divBdr>
        <w:top w:val="none" w:sz="0" w:space="0" w:color="auto"/>
        <w:left w:val="none" w:sz="0" w:space="0" w:color="auto"/>
        <w:bottom w:val="none" w:sz="0" w:space="0" w:color="auto"/>
        <w:right w:val="none" w:sz="0" w:space="0" w:color="auto"/>
      </w:divBdr>
    </w:div>
    <w:div w:id="1278836131">
      <w:bodyDiv w:val="1"/>
      <w:marLeft w:val="0"/>
      <w:marRight w:val="0"/>
      <w:marTop w:val="0"/>
      <w:marBottom w:val="0"/>
      <w:divBdr>
        <w:top w:val="none" w:sz="0" w:space="0" w:color="auto"/>
        <w:left w:val="none" w:sz="0" w:space="0" w:color="auto"/>
        <w:bottom w:val="none" w:sz="0" w:space="0" w:color="auto"/>
        <w:right w:val="none" w:sz="0" w:space="0" w:color="auto"/>
      </w:divBdr>
    </w:div>
    <w:div w:id="1279795707">
      <w:bodyDiv w:val="1"/>
      <w:marLeft w:val="0"/>
      <w:marRight w:val="0"/>
      <w:marTop w:val="0"/>
      <w:marBottom w:val="0"/>
      <w:divBdr>
        <w:top w:val="none" w:sz="0" w:space="0" w:color="auto"/>
        <w:left w:val="none" w:sz="0" w:space="0" w:color="auto"/>
        <w:bottom w:val="none" w:sz="0" w:space="0" w:color="auto"/>
        <w:right w:val="none" w:sz="0" w:space="0" w:color="auto"/>
      </w:divBdr>
    </w:div>
    <w:div w:id="1279992732">
      <w:bodyDiv w:val="1"/>
      <w:marLeft w:val="0"/>
      <w:marRight w:val="0"/>
      <w:marTop w:val="0"/>
      <w:marBottom w:val="0"/>
      <w:divBdr>
        <w:top w:val="none" w:sz="0" w:space="0" w:color="auto"/>
        <w:left w:val="none" w:sz="0" w:space="0" w:color="auto"/>
        <w:bottom w:val="none" w:sz="0" w:space="0" w:color="auto"/>
        <w:right w:val="none" w:sz="0" w:space="0" w:color="auto"/>
      </w:divBdr>
    </w:div>
    <w:div w:id="1280836726">
      <w:bodyDiv w:val="1"/>
      <w:marLeft w:val="0"/>
      <w:marRight w:val="0"/>
      <w:marTop w:val="0"/>
      <w:marBottom w:val="0"/>
      <w:divBdr>
        <w:top w:val="none" w:sz="0" w:space="0" w:color="auto"/>
        <w:left w:val="none" w:sz="0" w:space="0" w:color="auto"/>
        <w:bottom w:val="none" w:sz="0" w:space="0" w:color="auto"/>
        <w:right w:val="none" w:sz="0" w:space="0" w:color="auto"/>
      </w:divBdr>
    </w:div>
    <w:div w:id="1283460087">
      <w:bodyDiv w:val="1"/>
      <w:marLeft w:val="0"/>
      <w:marRight w:val="0"/>
      <w:marTop w:val="0"/>
      <w:marBottom w:val="0"/>
      <w:divBdr>
        <w:top w:val="none" w:sz="0" w:space="0" w:color="auto"/>
        <w:left w:val="none" w:sz="0" w:space="0" w:color="auto"/>
        <w:bottom w:val="none" w:sz="0" w:space="0" w:color="auto"/>
        <w:right w:val="none" w:sz="0" w:space="0" w:color="auto"/>
      </w:divBdr>
    </w:div>
    <w:div w:id="1283533872">
      <w:bodyDiv w:val="1"/>
      <w:marLeft w:val="0"/>
      <w:marRight w:val="0"/>
      <w:marTop w:val="0"/>
      <w:marBottom w:val="0"/>
      <w:divBdr>
        <w:top w:val="none" w:sz="0" w:space="0" w:color="auto"/>
        <w:left w:val="none" w:sz="0" w:space="0" w:color="auto"/>
        <w:bottom w:val="none" w:sz="0" w:space="0" w:color="auto"/>
        <w:right w:val="none" w:sz="0" w:space="0" w:color="auto"/>
      </w:divBdr>
    </w:div>
    <w:div w:id="1286156960">
      <w:bodyDiv w:val="1"/>
      <w:marLeft w:val="0"/>
      <w:marRight w:val="0"/>
      <w:marTop w:val="0"/>
      <w:marBottom w:val="0"/>
      <w:divBdr>
        <w:top w:val="none" w:sz="0" w:space="0" w:color="auto"/>
        <w:left w:val="none" w:sz="0" w:space="0" w:color="auto"/>
        <w:bottom w:val="none" w:sz="0" w:space="0" w:color="auto"/>
        <w:right w:val="none" w:sz="0" w:space="0" w:color="auto"/>
      </w:divBdr>
    </w:div>
    <w:div w:id="1286691217">
      <w:bodyDiv w:val="1"/>
      <w:marLeft w:val="0"/>
      <w:marRight w:val="0"/>
      <w:marTop w:val="0"/>
      <w:marBottom w:val="0"/>
      <w:divBdr>
        <w:top w:val="none" w:sz="0" w:space="0" w:color="auto"/>
        <w:left w:val="none" w:sz="0" w:space="0" w:color="auto"/>
        <w:bottom w:val="none" w:sz="0" w:space="0" w:color="auto"/>
        <w:right w:val="none" w:sz="0" w:space="0" w:color="auto"/>
      </w:divBdr>
    </w:div>
    <w:div w:id="1287850030">
      <w:bodyDiv w:val="1"/>
      <w:marLeft w:val="0"/>
      <w:marRight w:val="0"/>
      <w:marTop w:val="0"/>
      <w:marBottom w:val="0"/>
      <w:divBdr>
        <w:top w:val="none" w:sz="0" w:space="0" w:color="auto"/>
        <w:left w:val="none" w:sz="0" w:space="0" w:color="auto"/>
        <w:bottom w:val="none" w:sz="0" w:space="0" w:color="auto"/>
        <w:right w:val="none" w:sz="0" w:space="0" w:color="auto"/>
      </w:divBdr>
    </w:div>
    <w:div w:id="1289584035">
      <w:bodyDiv w:val="1"/>
      <w:marLeft w:val="0"/>
      <w:marRight w:val="0"/>
      <w:marTop w:val="0"/>
      <w:marBottom w:val="0"/>
      <w:divBdr>
        <w:top w:val="none" w:sz="0" w:space="0" w:color="auto"/>
        <w:left w:val="none" w:sz="0" w:space="0" w:color="auto"/>
        <w:bottom w:val="none" w:sz="0" w:space="0" w:color="auto"/>
        <w:right w:val="none" w:sz="0" w:space="0" w:color="auto"/>
      </w:divBdr>
    </w:div>
    <w:div w:id="1290433227">
      <w:bodyDiv w:val="1"/>
      <w:marLeft w:val="0"/>
      <w:marRight w:val="0"/>
      <w:marTop w:val="0"/>
      <w:marBottom w:val="0"/>
      <w:divBdr>
        <w:top w:val="none" w:sz="0" w:space="0" w:color="auto"/>
        <w:left w:val="none" w:sz="0" w:space="0" w:color="auto"/>
        <w:bottom w:val="none" w:sz="0" w:space="0" w:color="auto"/>
        <w:right w:val="none" w:sz="0" w:space="0" w:color="auto"/>
      </w:divBdr>
    </w:div>
    <w:div w:id="1292706953">
      <w:bodyDiv w:val="1"/>
      <w:marLeft w:val="0"/>
      <w:marRight w:val="0"/>
      <w:marTop w:val="0"/>
      <w:marBottom w:val="0"/>
      <w:divBdr>
        <w:top w:val="none" w:sz="0" w:space="0" w:color="auto"/>
        <w:left w:val="none" w:sz="0" w:space="0" w:color="auto"/>
        <w:bottom w:val="none" w:sz="0" w:space="0" w:color="auto"/>
        <w:right w:val="none" w:sz="0" w:space="0" w:color="auto"/>
      </w:divBdr>
    </w:div>
    <w:div w:id="1294796723">
      <w:bodyDiv w:val="1"/>
      <w:marLeft w:val="0"/>
      <w:marRight w:val="0"/>
      <w:marTop w:val="0"/>
      <w:marBottom w:val="0"/>
      <w:divBdr>
        <w:top w:val="none" w:sz="0" w:space="0" w:color="auto"/>
        <w:left w:val="none" w:sz="0" w:space="0" w:color="auto"/>
        <w:bottom w:val="none" w:sz="0" w:space="0" w:color="auto"/>
        <w:right w:val="none" w:sz="0" w:space="0" w:color="auto"/>
      </w:divBdr>
    </w:div>
    <w:div w:id="1294940705">
      <w:bodyDiv w:val="1"/>
      <w:marLeft w:val="0"/>
      <w:marRight w:val="0"/>
      <w:marTop w:val="0"/>
      <w:marBottom w:val="0"/>
      <w:divBdr>
        <w:top w:val="none" w:sz="0" w:space="0" w:color="auto"/>
        <w:left w:val="none" w:sz="0" w:space="0" w:color="auto"/>
        <w:bottom w:val="none" w:sz="0" w:space="0" w:color="auto"/>
        <w:right w:val="none" w:sz="0" w:space="0" w:color="auto"/>
      </w:divBdr>
    </w:div>
    <w:div w:id="1295989993">
      <w:bodyDiv w:val="1"/>
      <w:marLeft w:val="0"/>
      <w:marRight w:val="0"/>
      <w:marTop w:val="0"/>
      <w:marBottom w:val="0"/>
      <w:divBdr>
        <w:top w:val="none" w:sz="0" w:space="0" w:color="auto"/>
        <w:left w:val="none" w:sz="0" w:space="0" w:color="auto"/>
        <w:bottom w:val="none" w:sz="0" w:space="0" w:color="auto"/>
        <w:right w:val="none" w:sz="0" w:space="0" w:color="auto"/>
      </w:divBdr>
    </w:div>
    <w:div w:id="1300069173">
      <w:bodyDiv w:val="1"/>
      <w:marLeft w:val="0"/>
      <w:marRight w:val="0"/>
      <w:marTop w:val="0"/>
      <w:marBottom w:val="0"/>
      <w:divBdr>
        <w:top w:val="none" w:sz="0" w:space="0" w:color="auto"/>
        <w:left w:val="none" w:sz="0" w:space="0" w:color="auto"/>
        <w:bottom w:val="none" w:sz="0" w:space="0" w:color="auto"/>
        <w:right w:val="none" w:sz="0" w:space="0" w:color="auto"/>
      </w:divBdr>
    </w:div>
    <w:div w:id="1303076199">
      <w:bodyDiv w:val="1"/>
      <w:marLeft w:val="0"/>
      <w:marRight w:val="0"/>
      <w:marTop w:val="0"/>
      <w:marBottom w:val="0"/>
      <w:divBdr>
        <w:top w:val="none" w:sz="0" w:space="0" w:color="auto"/>
        <w:left w:val="none" w:sz="0" w:space="0" w:color="auto"/>
        <w:bottom w:val="none" w:sz="0" w:space="0" w:color="auto"/>
        <w:right w:val="none" w:sz="0" w:space="0" w:color="auto"/>
      </w:divBdr>
    </w:div>
    <w:div w:id="1305507769">
      <w:bodyDiv w:val="1"/>
      <w:marLeft w:val="0"/>
      <w:marRight w:val="0"/>
      <w:marTop w:val="0"/>
      <w:marBottom w:val="0"/>
      <w:divBdr>
        <w:top w:val="none" w:sz="0" w:space="0" w:color="auto"/>
        <w:left w:val="none" w:sz="0" w:space="0" w:color="auto"/>
        <w:bottom w:val="none" w:sz="0" w:space="0" w:color="auto"/>
        <w:right w:val="none" w:sz="0" w:space="0" w:color="auto"/>
      </w:divBdr>
    </w:div>
    <w:div w:id="1305742695">
      <w:bodyDiv w:val="1"/>
      <w:marLeft w:val="0"/>
      <w:marRight w:val="0"/>
      <w:marTop w:val="0"/>
      <w:marBottom w:val="0"/>
      <w:divBdr>
        <w:top w:val="none" w:sz="0" w:space="0" w:color="auto"/>
        <w:left w:val="none" w:sz="0" w:space="0" w:color="auto"/>
        <w:bottom w:val="none" w:sz="0" w:space="0" w:color="auto"/>
        <w:right w:val="none" w:sz="0" w:space="0" w:color="auto"/>
      </w:divBdr>
    </w:div>
    <w:div w:id="1307273819">
      <w:bodyDiv w:val="1"/>
      <w:marLeft w:val="0"/>
      <w:marRight w:val="0"/>
      <w:marTop w:val="0"/>
      <w:marBottom w:val="0"/>
      <w:divBdr>
        <w:top w:val="none" w:sz="0" w:space="0" w:color="auto"/>
        <w:left w:val="none" w:sz="0" w:space="0" w:color="auto"/>
        <w:bottom w:val="none" w:sz="0" w:space="0" w:color="auto"/>
        <w:right w:val="none" w:sz="0" w:space="0" w:color="auto"/>
      </w:divBdr>
    </w:div>
    <w:div w:id="1309356754">
      <w:bodyDiv w:val="1"/>
      <w:marLeft w:val="0"/>
      <w:marRight w:val="0"/>
      <w:marTop w:val="0"/>
      <w:marBottom w:val="0"/>
      <w:divBdr>
        <w:top w:val="none" w:sz="0" w:space="0" w:color="auto"/>
        <w:left w:val="none" w:sz="0" w:space="0" w:color="auto"/>
        <w:bottom w:val="none" w:sz="0" w:space="0" w:color="auto"/>
        <w:right w:val="none" w:sz="0" w:space="0" w:color="auto"/>
      </w:divBdr>
    </w:div>
    <w:div w:id="1313291147">
      <w:bodyDiv w:val="1"/>
      <w:marLeft w:val="0"/>
      <w:marRight w:val="0"/>
      <w:marTop w:val="0"/>
      <w:marBottom w:val="0"/>
      <w:divBdr>
        <w:top w:val="none" w:sz="0" w:space="0" w:color="auto"/>
        <w:left w:val="none" w:sz="0" w:space="0" w:color="auto"/>
        <w:bottom w:val="none" w:sz="0" w:space="0" w:color="auto"/>
        <w:right w:val="none" w:sz="0" w:space="0" w:color="auto"/>
      </w:divBdr>
    </w:div>
    <w:div w:id="1315571939">
      <w:bodyDiv w:val="1"/>
      <w:marLeft w:val="0"/>
      <w:marRight w:val="0"/>
      <w:marTop w:val="0"/>
      <w:marBottom w:val="0"/>
      <w:divBdr>
        <w:top w:val="none" w:sz="0" w:space="0" w:color="auto"/>
        <w:left w:val="none" w:sz="0" w:space="0" w:color="auto"/>
        <w:bottom w:val="none" w:sz="0" w:space="0" w:color="auto"/>
        <w:right w:val="none" w:sz="0" w:space="0" w:color="auto"/>
      </w:divBdr>
    </w:div>
    <w:div w:id="1316758214">
      <w:bodyDiv w:val="1"/>
      <w:marLeft w:val="0"/>
      <w:marRight w:val="0"/>
      <w:marTop w:val="0"/>
      <w:marBottom w:val="0"/>
      <w:divBdr>
        <w:top w:val="none" w:sz="0" w:space="0" w:color="auto"/>
        <w:left w:val="none" w:sz="0" w:space="0" w:color="auto"/>
        <w:bottom w:val="none" w:sz="0" w:space="0" w:color="auto"/>
        <w:right w:val="none" w:sz="0" w:space="0" w:color="auto"/>
      </w:divBdr>
    </w:div>
    <w:div w:id="1317025740">
      <w:bodyDiv w:val="1"/>
      <w:marLeft w:val="0"/>
      <w:marRight w:val="0"/>
      <w:marTop w:val="0"/>
      <w:marBottom w:val="0"/>
      <w:divBdr>
        <w:top w:val="none" w:sz="0" w:space="0" w:color="auto"/>
        <w:left w:val="none" w:sz="0" w:space="0" w:color="auto"/>
        <w:bottom w:val="none" w:sz="0" w:space="0" w:color="auto"/>
        <w:right w:val="none" w:sz="0" w:space="0" w:color="auto"/>
      </w:divBdr>
    </w:div>
    <w:div w:id="1319846644">
      <w:bodyDiv w:val="1"/>
      <w:marLeft w:val="0"/>
      <w:marRight w:val="0"/>
      <w:marTop w:val="0"/>
      <w:marBottom w:val="0"/>
      <w:divBdr>
        <w:top w:val="none" w:sz="0" w:space="0" w:color="auto"/>
        <w:left w:val="none" w:sz="0" w:space="0" w:color="auto"/>
        <w:bottom w:val="none" w:sz="0" w:space="0" w:color="auto"/>
        <w:right w:val="none" w:sz="0" w:space="0" w:color="auto"/>
      </w:divBdr>
    </w:div>
    <w:div w:id="1319962871">
      <w:bodyDiv w:val="1"/>
      <w:marLeft w:val="0"/>
      <w:marRight w:val="0"/>
      <w:marTop w:val="0"/>
      <w:marBottom w:val="0"/>
      <w:divBdr>
        <w:top w:val="none" w:sz="0" w:space="0" w:color="auto"/>
        <w:left w:val="none" w:sz="0" w:space="0" w:color="auto"/>
        <w:bottom w:val="none" w:sz="0" w:space="0" w:color="auto"/>
        <w:right w:val="none" w:sz="0" w:space="0" w:color="auto"/>
      </w:divBdr>
    </w:div>
    <w:div w:id="1326711864">
      <w:bodyDiv w:val="1"/>
      <w:marLeft w:val="0"/>
      <w:marRight w:val="0"/>
      <w:marTop w:val="0"/>
      <w:marBottom w:val="0"/>
      <w:divBdr>
        <w:top w:val="none" w:sz="0" w:space="0" w:color="auto"/>
        <w:left w:val="none" w:sz="0" w:space="0" w:color="auto"/>
        <w:bottom w:val="none" w:sz="0" w:space="0" w:color="auto"/>
        <w:right w:val="none" w:sz="0" w:space="0" w:color="auto"/>
      </w:divBdr>
    </w:div>
    <w:div w:id="1327243717">
      <w:bodyDiv w:val="1"/>
      <w:marLeft w:val="0"/>
      <w:marRight w:val="0"/>
      <w:marTop w:val="0"/>
      <w:marBottom w:val="0"/>
      <w:divBdr>
        <w:top w:val="none" w:sz="0" w:space="0" w:color="auto"/>
        <w:left w:val="none" w:sz="0" w:space="0" w:color="auto"/>
        <w:bottom w:val="none" w:sz="0" w:space="0" w:color="auto"/>
        <w:right w:val="none" w:sz="0" w:space="0" w:color="auto"/>
      </w:divBdr>
    </w:div>
    <w:div w:id="1327979515">
      <w:bodyDiv w:val="1"/>
      <w:marLeft w:val="0"/>
      <w:marRight w:val="0"/>
      <w:marTop w:val="0"/>
      <w:marBottom w:val="0"/>
      <w:divBdr>
        <w:top w:val="none" w:sz="0" w:space="0" w:color="auto"/>
        <w:left w:val="none" w:sz="0" w:space="0" w:color="auto"/>
        <w:bottom w:val="none" w:sz="0" w:space="0" w:color="auto"/>
        <w:right w:val="none" w:sz="0" w:space="0" w:color="auto"/>
      </w:divBdr>
    </w:div>
    <w:div w:id="1331834154">
      <w:bodyDiv w:val="1"/>
      <w:marLeft w:val="0"/>
      <w:marRight w:val="0"/>
      <w:marTop w:val="0"/>
      <w:marBottom w:val="0"/>
      <w:divBdr>
        <w:top w:val="none" w:sz="0" w:space="0" w:color="auto"/>
        <w:left w:val="none" w:sz="0" w:space="0" w:color="auto"/>
        <w:bottom w:val="none" w:sz="0" w:space="0" w:color="auto"/>
        <w:right w:val="none" w:sz="0" w:space="0" w:color="auto"/>
      </w:divBdr>
    </w:div>
    <w:div w:id="1335763717">
      <w:bodyDiv w:val="1"/>
      <w:marLeft w:val="0"/>
      <w:marRight w:val="0"/>
      <w:marTop w:val="0"/>
      <w:marBottom w:val="0"/>
      <w:divBdr>
        <w:top w:val="none" w:sz="0" w:space="0" w:color="auto"/>
        <w:left w:val="none" w:sz="0" w:space="0" w:color="auto"/>
        <w:bottom w:val="none" w:sz="0" w:space="0" w:color="auto"/>
        <w:right w:val="none" w:sz="0" w:space="0" w:color="auto"/>
      </w:divBdr>
    </w:div>
    <w:div w:id="1335958561">
      <w:bodyDiv w:val="1"/>
      <w:marLeft w:val="0"/>
      <w:marRight w:val="0"/>
      <w:marTop w:val="0"/>
      <w:marBottom w:val="0"/>
      <w:divBdr>
        <w:top w:val="none" w:sz="0" w:space="0" w:color="auto"/>
        <w:left w:val="none" w:sz="0" w:space="0" w:color="auto"/>
        <w:bottom w:val="none" w:sz="0" w:space="0" w:color="auto"/>
        <w:right w:val="none" w:sz="0" w:space="0" w:color="auto"/>
      </w:divBdr>
    </w:div>
    <w:div w:id="1336765479">
      <w:bodyDiv w:val="1"/>
      <w:marLeft w:val="0"/>
      <w:marRight w:val="0"/>
      <w:marTop w:val="0"/>
      <w:marBottom w:val="0"/>
      <w:divBdr>
        <w:top w:val="none" w:sz="0" w:space="0" w:color="auto"/>
        <w:left w:val="none" w:sz="0" w:space="0" w:color="auto"/>
        <w:bottom w:val="none" w:sz="0" w:space="0" w:color="auto"/>
        <w:right w:val="none" w:sz="0" w:space="0" w:color="auto"/>
      </w:divBdr>
    </w:div>
    <w:div w:id="1336804068">
      <w:bodyDiv w:val="1"/>
      <w:marLeft w:val="0"/>
      <w:marRight w:val="0"/>
      <w:marTop w:val="0"/>
      <w:marBottom w:val="0"/>
      <w:divBdr>
        <w:top w:val="none" w:sz="0" w:space="0" w:color="auto"/>
        <w:left w:val="none" w:sz="0" w:space="0" w:color="auto"/>
        <w:bottom w:val="none" w:sz="0" w:space="0" w:color="auto"/>
        <w:right w:val="none" w:sz="0" w:space="0" w:color="auto"/>
      </w:divBdr>
    </w:div>
    <w:div w:id="1337687794">
      <w:bodyDiv w:val="1"/>
      <w:marLeft w:val="0"/>
      <w:marRight w:val="0"/>
      <w:marTop w:val="0"/>
      <w:marBottom w:val="0"/>
      <w:divBdr>
        <w:top w:val="none" w:sz="0" w:space="0" w:color="auto"/>
        <w:left w:val="none" w:sz="0" w:space="0" w:color="auto"/>
        <w:bottom w:val="none" w:sz="0" w:space="0" w:color="auto"/>
        <w:right w:val="none" w:sz="0" w:space="0" w:color="auto"/>
      </w:divBdr>
    </w:div>
    <w:div w:id="1337884609">
      <w:bodyDiv w:val="1"/>
      <w:marLeft w:val="0"/>
      <w:marRight w:val="0"/>
      <w:marTop w:val="0"/>
      <w:marBottom w:val="0"/>
      <w:divBdr>
        <w:top w:val="none" w:sz="0" w:space="0" w:color="auto"/>
        <w:left w:val="none" w:sz="0" w:space="0" w:color="auto"/>
        <w:bottom w:val="none" w:sz="0" w:space="0" w:color="auto"/>
        <w:right w:val="none" w:sz="0" w:space="0" w:color="auto"/>
      </w:divBdr>
    </w:div>
    <w:div w:id="1337996658">
      <w:bodyDiv w:val="1"/>
      <w:marLeft w:val="0"/>
      <w:marRight w:val="0"/>
      <w:marTop w:val="0"/>
      <w:marBottom w:val="0"/>
      <w:divBdr>
        <w:top w:val="none" w:sz="0" w:space="0" w:color="auto"/>
        <w:left w:val="none" w:sz="0" w:space="0" w:color="auto"/>
        <w:bottom w:val="none" w:sz="0" w:space="0" w:color="auto"/>
        <w:right w:val="none" w:sz="0" w:space="0" w:color="auto"/>
      </w:divBdr>
    </w:div>
    <w:div w:id="1339189200">
      <w:bodyDiv w:val="1"/>
      <w:marLeft w:val="0"/>
      <w:marRight w:val="0"/>
      <w:marTop w:val="0"/>
      <w:marBottom w:val="0"/>
      <w:divBdr>
        <w:top w:val="none" w:sz="0" w:space="0" w:color="auto"/>
        <w:left w:val="none" w:sz="0" w:space="0" w:color="auto"/>
        <w:bottom w:val="none" w:sz="0" w:space="0" w:color="auto"/>
        <w:right w:val="none" w:sz="0" w:space="0" w:color="auto"/>
      </w:divBdr>
    </w:div>
    <w:div w:id="1344748680">
      <w:bodyDiv w:val="1"/>
      <w:marLeft w:val="0"/>
      <w:marRight w:val="0"/>
      <w:marTop w:val="0"/>
      <w:marBottom w:val="0"/>
      <w:divBdr>
        <w:top w:val="none" w:sz="0" w:space="0" w:color="auto"/>
        <w:left w:val="none" w:sz="0" w:space="0" w:color="auto"/>
        <w:bottom w:val="none" w:sz="0" w:space="0" w:color="auto"/>
        <w:right w:val="none" w:sz="0" w:space="0" w:color="auto"/>
      </w:divBdr>
    </w:div>
    <w:div w:id="1344823600">
      <w:bodyDiv w:val="1"/>
      <w:marLeft w:val="0"/>
      <w:marRight w:val="0"/>
      <w:marTop w:val="0"/>
      <w:marBottom w:val="0"/>
      <w:divBdr>
        <w:top w:val="none" w:sz="0" w:space="0" w:color="auto"/>
        <w:left w:val="none" w:sz="0" w:space="0" w:color="auto"/>
        <w:bottom w:val="none" w:sz="0" w:space="0" w:color="auto"/>
        <w:right w:val="none" w:sz="0" w:space="0" w:color="auto"/>
      </w:divBdr>
    </w:div>
    <w:div w:id="1352798897">
      <w:bodyDiv w:val="1"/>
      <w:marLeft w:val="0"/>
      <w:marRight w:val="0"/>
      <w:marTop w:val="0"/>
      <w:marBottom w:val="0"/>
      <w:divBdr>
        <w:top w:val="none" w:sz="0" w:space="0" w:color="auto"/>
        <w:left w:val="none" w:sz="0" w:space="0" w:color="auto"/>
        <w:bottom w:val="none" w:sz="0" w:space="0" w:color="auto"/>
        <w:right w:val="none" w:sz="0" w:space="0" w:color="auto"/>
      </w:divBdr>
    </w:div>
    <w:div w:id="1355419461">
      <w:bodyDiv w:val="1"/>
      <w:marLeft w:val="0"/>
      <w:marRight w:val="0"/>
      <w:marTop w:val="0"/>
      <w:marBottom w:val="0"/>
      <w:divBdr>
        <w:top w:val="none" w:sz="0" w:space="0" w:color="auto"/>
        <w:left w:val="none" w:sz="0" w:space="0" w:color="auto"/>
        <w:bottom w:val="none" w:sz="0" w:space="0" w:color="auto"/>
        <w:right w:val="none" w:sz="0" w:space="0" w:color="auto"/>
      </w:divBdr>
    </w:div>
    <w:div w:id="1357929021">
      <w:bodyDiv w:val="1"/>
      <w:marLeft w:val="0"/>
      <w:marRight w:val="0"/>
      <w:marTop w:val="0"/>
      <w:marBottom w:val="0"/>
      <w:divBdr>
        <w:top w:val="none" w:sz="0" w:space="0" w:color="auto"/>
        <w:left w:val="none" w:sz="0" w:space="0" w:color="auto"/>
        <w:bottom w:val="none" w:sz="0" w:space="0" w:color="auto"/>
        <w:right w:val="none" w:sz="0" w:space="0" w:color="auto"/>
      </w:divBdr>
    </w:div>
    <w:div w:id="1364595128">
      <w:bodyDiv w:val="1"/>
      <w:marLeft w:val="0"/>
      <w:marRight w:val="0"/>
      <w:marTop w:val="0"/>
      <w:marBottom w:val="0"/>
      <w:divBdr>
        <w:top w:val="none" w:sz="0" w:space="0" w:color="auto"/>
        <w:left w:val="none" w:sz="0" w:space="0" w:color="auto"/>
        <w:bottom w:val="none" w:sz="0" w:space="0" w:color="auto"/>
        <w:right w:val="none" w:sz="0" w:space="0" w:color="auto"/>
      </w:divBdr>
    </w:div>
    <w:div w:id="1369649919">
      <w:bodyDiv w:val="1"/>
      <w:marLeft w:val="0"/>
      <w:marRight w:val="0"/>
      <w:marTop w:val="0"/>
      <w:marBottom w:val="0"/>
      <w:divBdr>
        <w:top w:val="none" w:sz="0" w:space="0" w:color="auto"/>
        <w:left w:val="none" w:sz="0" w:space="0" w:color="auto"/>
        <w:bottom w:val="none" w:sz="0" w:space="0" w:color="auto"/>
        <w:right w:val="none" w:sz="0" w:space="0" w:color="auto"/>
      </w:divBdr>
    </w:div>
    <w:div w:id="1374766667">
      <w:bodyDiv w:val="1"/>
      <w:marLeft w:val="0"/>
      <w:marRight w:val="0"/>
      <w:marTop w:val="0"/>
      <w:marBottom w:val="0"/>
      <w:divBdr>
        <w:top w:val="none" w:sz="0" w:space="0" w:color="auto"/>
        <w:left w:val="none" w:sz="0" w:space="0" w:color="auto"/>
        <w:bottom w:val="none" w:sz="0" w:space="0" w:color="auto"/>
        <w:right w:val="none" w:sz="0" w:space="0" w:color="auto"/>
      </w:divBdr>
    </w:div>
    <w:div w:id="1379092371">
      <w:bodyDiv w:val="1"/>
      <w:marLeft w:val="0"/>
      <w:marRight w:val="0"/>
      <w:marTop w:val="0"/>
      <w:marBottom w:val="0"/>
      <w:divBdr>
        <w:top w:val="none" w:sz="0" w:space="0" w:color="auto"/>
        <w:left w:val="none" w:sz="0" w:space="0" w:color="auto"/>
        <w:bottom w:val="none" w:sz="0" w:space="0" w:color="auto"/>
        <w:right w:val="none" w:sz="0" w:space="0" w:color="auto"/>
      </w:divBdr>
    </w:div>
    <w:div w:id="1380128048">
      <w:bodyDiv w:val="1"/>
      <w:marLeft w:val="0"/>
      <w:marRight w:val="0"/>
      <w:marTop w:val="0"/>
      <w:marBottom w:val="0"/>
      <w:divBdr>
        <w:top w:val="none" w:sz="0" w:space="0" w:color="auto"/>
        <w:left w:val="none" w:sz="0" w:space="0" w:color="auto"/>
        <w:bottom w:val="none" w:sz="0" w:space="0" w:color="auto"/>
        <w:right w:val="none" w:sz="0" w:space="0" w:color="auto"/>
      </w:divBdr>
    </w:div>
    <w:div w:id="1381904493">
      <w:bodyDiv w:val="1"/>
      <w:marLeft w:val="0"/>
      <w:marRight w:val="0"/>
      <w:marTop w:val="0"/>
      <w:marBottom w:val="0"/>
      <w:divBdr>
        <w:top w:val="none" w:sz="0" w:space="0" w:color="auto"/>
        <w:left w:val="none" w:sz="0" w:space="0" w:color="auto"/>
        <w:bottom w:val="none" w:sz="0" w:space="0" w:color="auto"/>
        <w:right w:val="none" w:sz="0" w:space="0" w:color="auto"/>
      </w:divBdr>
    </w:div>
    <w:div w:id="1384479316">
      <w:bodyDiv w:val="1"/>
      <w:marLeft w:val="0"/>
      <w:marRight w:val="0"/>
      <w:marTop w:val="0"/>
      <w:marBottom w:val="0"/>
      <w:divBdr>
        <w:top w:val="none" w:sz="0" w:space="0" w:color="auto"/>
        <w:left w:val="none" w:sz="0" w:space="0" w:color="auto"/>
        <w:bottom w:val="none" w:sz="0" w:space="0" w:color="auto"/>
        <w:right w:val="none" w:sz="0" w:space="0" w:color="auto"/>
      </w:divBdr>
    </w:div>
    <w:div w:id="1385368116">
      <w:bodyDiv w:val="1"/>
      <w:marLeft w:val="0"/>
      <w:marRight w:val="0"/>
      <w:marTop w:val="0"/>
      <w:marBottom w:val="0"/>
      <w:divBdr>
        <w:top w:val="none" w:sz="0" w:space="0" w:color="auto"/>
        <w:left w:val="none" w:sz="0" w:space="0" w:color="auto"/>
        <w:bottom w:val="none" w:sz="0" w:space="0" w:color="auto"/>
        <w:right w:val="none" w:sz="0" w:space="0" w:color="auto"/>
      </w:divBdr>
    </w:div>
    <w:div w:id="1388454316">
      <w:bodyDiv w:val="1"/>
      <w:marLeft w:val="0"/>
      <w:marRight w:val="0"/>
      <w:marTop w:val="0"/>
      <w:marBottom w:val="0"/>
      <w:divBdr>
        <w:top w:val="none" w:sz="0" w:space="0" w:color="auto"/>
        <w:left w:val="none" w:sz="0" w:space="0" w:color="auto"/>
        <w:bottom w:val="none" w:sz="0" w:space="0" w:color="auto"/>
        <w:right w:val="none" w:sz="0" w:space="0" w:color="auto"/>
      </w:divBdr>
    </w:div>
    <w:div w:id="1393237895">
      <w:bodyDiv w:val="1"/>
      <w:marLeft w:val="0"/>
      <w:marRight w:val="0"/>
      <w:marTop w:val="0"/>
      <w:marBottom w:val="0"/>
      <w:divBdr>
        <w:top w:val="none" w:sz="0" w:space="0" w:color="auto"/>
        <w:left w:val="none" w:sz="0" w:space="0" w:color="auto"/>
        <w:bottom w:val="none" w:sz="0" w:space="0" w:color="auto"/>
        <w:right w:val="none" w:sz="0" w:space="0" w:color="auto"/>
      </w:divBdr>
    </w:div>
    <w:div w:id="1394161110">
      <w:bodyDiv w:val="1"/>
      <w:marLeft w:val="0"/>
      <w:marRight w:val="0"/>
      <w:marTop w:val="0"/>
      <w:marBottom w:val="0"/>
      <w:divBdr>
        <w:top w:val="none" w:sz="0" w:space="0" w:color="auto"/>
        <w:left w:val="none" w:sz="0" w:space="0" w:color="auto"/>
        <w:bottom w:val="none" w:sz="0" w:space="0" w:color="auto"/>
        <w:right w:val="none" w:sz="0" w:space="0" w:color="auto"/>
      </w:divBdr>
    </w:div>
    <w:div w:id="1397439159">
      <w:bodyDiv w:val="1"/>
      <w:marLeft w:val="0"/>
      <w:marRight w:val="0"/>
      <w:marTop w:val="0"/>
      <w:marBottom w:val="0"/>
      <w:divBdr>
        <w:top w:val="none" w:sz="0" w:space="0" w:color="auto"/>
        <w:left w:val="none" w:sz="0" w:space="0" w:color="auto"/>
        <w:bottom w:val="none" w:sz="0" w:space="0" w:color="auto"/>
        <w:right w:val="none" w:sz="0" w:space="0" w:color="auto"/>
      </w:divBdr>
    </w:div>
    <w:div w:id="1402681661">
      <w:bodyDiv w:val="1"/>
      <w:marLeft w:val="0"/>
      <w:marRight w:val="0"/>
      <w:marTop w:val="0"/>
      <w:marBottom w:val="0"/>
      <w:divBdr>
        <w:top w:val="none" w:sz="0" w:space="0" w:color="auto"/>
        <w:left w:val="none" w:sz="0" w:space="0" w:color="auto"/>
        <w:bottom w:val="none" w:sz="0" w:space="0" w:color="auto"/>
        <w:right w:val="none" w:sz="0" w:space="0" w:color="auto"/>
      </w:divBdr>
    </w:div>
    <w:div w:id="1404909514">
      <w:bodyDiv w:val="1"/>
      <w:marLeft w:val="0"/>
      <w:marRight w:val="0"/>
      <w:marTop w:val="0"/>
      <w:marBottom w:val="0"/>
      <w:divBdr>
        <w:top w:val="none" w:sz="0" w:space="0" w:color="auto"/>
        <w:left w:val="none" w:sz="0" w:space="0" w:color="auto"/>
        <w:bottom w:val="none" w:sz="0" w:space="0" w:color="auto"/>
        <w:right w:val="none" w:sz="0" w:space="0" w:color="auto"/>
      </w:divBdr>
    </w:div>
    <w:div w:id="1405300191">
      <w:bodyDiv w:val="1"/>
      <w:marLeft w:val="0"/>
      <w:marRight w:val="0"/>
      <w:marTop w:val="0"/>
      <w:marBottom w:val="0"/>
      <w:divBdr>
        <w:top w:val="none" w:sz="0" w:space="0" w:color="auto"/>
        <w:left w:val="none" w:sz="0" w:space="0" w:color="auto"/>
        <w:bottom w:val="none" w:sz="0" w:space="0" w:color="auto"/>
        <w:right w:val="none" w:sz="0" w:space="0" w:color="auto"/>
      </w:divBdr>
    </w:div>
    <w:div w:id="1407536446">
      <w:bodyDiv w:val="1"/>
      <w:marLeft w:val="0"/>
      <w:marRight w:val="0"/>
      <w:marTop w:val="0"/>
      <w:marBottom w:val="0"/>
      <w:divBdr>
        <w:top w:val="none" w:sz="0" w:space="0" w:color="auto"/>
        <w:left w:val="none" w:sz="0" w:space="0" w:color="auto"/>
        <w:bottom w:val="none" w:sz="0" w:space="0" w:color="auto"/>
        <w:right w:val="none" w:sz="0" w:space="0" w:color="auto"/>
      </w:divBdr>
    </w:div>
    <w:div w:id="1407649105">
      <w:bodyDiv w:val="1"/>
      <w:marLeft w:val="0"/>
      <w:marRight w:val="0"/>
      <w:marTop w:val="0"/>
      <w:marBottom w:val="0"/>
      <w:divBdr>
        <w:top w:val="none" w:sz="0" w:space="0" w:color="auto"/>
        <w:left w:val="none" w:sz="0" w:space="0" w:color="auto"/>
        <w:bottom w:val="none" w:sz="0" w:space="0" w:color="auto"/>
        <w:right w:val="none" w:sz="0" w:space="0" w:color="auto"/>
      </w:divBdr>
    </w:div>
    <w:div w:id="1408920297">
      <w:bodyDiv w:val="1"/>
      <w:marLeft w:val="0"/>
      <w:marRight w:val="0"/>
      <w:marTop w:val="0"/>
      <w:marBottom w:val="0"/>
      <w:divBdr>
        <w:top w:val="none" w:sz="0" w:space="0" w:color="auto"/>
        <w:left w:val="none" w:sz="0" w:space="0" w:color="auto"/>
        <w:bottom w:val="none" w:sz="0" w:space="0" w:color="auto"/>
        <w:right w:val="none" w:sz="0" w:space="0" w:color="auto"/>
      </w:divBdr>
    </w:div>
    <w:div w:id="1410689387">
      <w:bodyDiv w:val="1"/>
      <w:marLeft w:val="0"/>
      <w:marRight w:val="0"/>
      <w:marTop w:val="0"/>
      <w:marBottom w:val="0"/>
      <w:divBdr>
        <w:top w:val="none" w:sz="0" w:space="0" w:color="auto"/>
        <w:left w:val="none" w:sz="0" w:space="0" w:color="auto"/>
        <w:bottom w:val="none" w:sz="0" w:space="0" w:color="auto"/>
        <w:right w:val="none" w:sz="0" w:space="0" w:color="auto"/>
      </w:divBdr>
    </w:div>
    <w:div w:id="1420561497">
      <w:bodyDiv w:val="1"/>
      <w:marLeft w:val="0"/>
      <w:marRight w:val="0"/>
      <w:marTop w:val="0"/>
      <w:marBottom w:val="0"/>
      <w:divBdr>
        <w:top w:val="none" w:sz="0" w:space="0" w:color="auto"/>
        <w:left w:val="none" w:sz="0" w:space="0" w:color="auto"/>
        <w:bottom w:val="none" w:sz="0" w:space="0" w:color="auto"/>
        <w:right w:val="none" w:sz="0" w:space="0" w:color="auto"/>
      </w:divBdr>
    </w:div>
    <w:div w:id="1424836787">
      <w:bodyDiv w:val="1"/>
      <w:marLeft w:val="0"/>
      <w:marRight w:val="0"/>
      <w:marTop w:val="0"/>
      <w:marBottom w:val="0"/>
      <w:divBdr>
        <w:top w:val="none" w:sz="0" w:space="0" w:color="auto"/>
        <w:left w:val="none" w:sz="0" w:space="0" w:color="auto"/>
        <w:bottom w:val="none" w:sz="0" w:space="0" w:color="auto"/>
        <w:right w:val="none" w:sz="0" w:space="0" w:color="auto"/>
      </w:divBdr>
    </w:div>
    <w:div w:id="1425494498">
      <w:bodyDiv w:val="1"/>
      <w:marLeft w:val="0"/>
      <w:marRight w:val="0"/>
      <w:marTop w:val="0"/>
      <w:marBottom w:val="0"/>
      <w:divBdr>
        <w:top w:val="none" w:sz="0" w:space="0" w:color="auto"/>
        <w:left w:val="none" w:sz="0" w:space="0" w:color="auto"/>
        <w:bottom w:val="none" w:sz="0" w:space="0" w:color="auto"/>
        <w:right w:val="none" w:sz="0" w:space="0" w:color="auto"/>
      </w:divBdr>
    </w:div>
    <w:div w:id="1426070019">
      <w:bodyDiv w:val="1"/>
      <w:marLeft w:val="0"/>
      <w:marRight w:val="0"/>
      <w:marTop w:val="0"/>
      <w:marBottom w:val="0"/>
      <w:divBdr>
        <w:top w:val="none" w:sz="0" w:space="0" w:color="auto"/>
        <w:left w:val="none" w:sz="0" w:space="0" w:color="auto"/>
        <w:bottom w:val="none" w:sz="0" w:space="0" w:color="auto"/>
        <w:right w:val="none" w:sz="0" w:space="0" w:color="auto"/>
      </w:divBdr>
    </w:div>
    <w:div w:id="1426925469">
      <w:bodyDiv w:val="1"/>
      <w:marLeft w:val="0"/>
      <w:marRight w:val="0"/>
      <w:marTop w:val="0"/>
      <w:marBottom w:val="0"/>
      <w:divBdr>
        <w:top w:val="none" w:sz="0" w:space="0" w:color="auto"/>
        <w:left w:val="none" w:sz="0" w:space="0" w:color="auto"/>
        <w:bottom w:val="none" w:sz="0" w:space="0" w:color="auto"/>
        <w:right w:val="none" w:sz="0" w:space="0" w:color="auto"/>
      </w:divBdr>
    </w:div>
    <w:div w:id="1430395342">
      <w:bodyDiv w:val="1"/>
      <w:marLeft w:val="0"/>
      <w:marRight w:val="0"/>
      <w:marTop w:val="0"/>
      <w:marBottom w:val="0"/>
      <w:divBdr>
        <w:top w:val="none" w:sz="0" w:space="0" w:color="auto"/>
        <w:left w:val="none" w:sz="0" w:space="0" w:color="auto"/>
        <w:bottom w:val="none" w:sz="0" w:space="0" w:color="auto"/>
        <w:right w:val="none" w:sz="0" w:space="0" w:color="auto"/>
      </w:divBdr>
    </w:div>
    <w:div w:id="1430930095">
      <w:bodyDiv w:val="1"/>
      <w:marLeft w:val="0"/>
      <w:marRight w:val="0"/>
      <w:marTop w:val="0"/>
      <w:marBottom w:val="0"/>
      <w:divBdr>
        <w:top w:val="none" w:sz="0" w:space="0" w:color="auto"/>
        <w:left w:val="none" w:sz="0" w:space="0" w:color="auto"/>
        <w:bottom w:val="none" w:sz="0" w:space="0" w:color="auto"/>
        <w:right w:val="none" w:sz="0" w:space="0" w:color="auto"/>
      </w:divBdr>
    </w:div>
    <w:div w:id="1435052844">
      <w:bodyDiv w:val="1"/>
      <w:marLeft w:val="0"/>
      <w:marRight w:val="0"/>
      <w:marTop w:val="0"/>
      <w:marBottom w:val="0"/>
      <w:divBdr>
        <w:top w:val="none" w:sz="0" w:space="0" w:color="auto"/>
        <w:left w:val="none" w:sz="0" w:space="0" w:color="auto"/>
        <w:bottom w:val="none" w:sz="0" w:space="0" w:color="auto"/>
        <w:right w:val="none" w:sz="0" w:space="0" w:color="auto"/>
      </w:divBdr>
    </w:div>
    <w:div w:id="1439107188">
      <w:bodyDiv w:val="1"/>
      <w:marLeft w:val="0"/>
      <w:marRight w:val="0"/>
      <w:marTop w:val="0"/>
      <w:marBottom w:val="0"/>
      <w:divBdr>
        <w:top w:val="none" w:sz="0" w:space="0" w:color="auto"/>
        <w:left w:val="none" w:sz="0" w:space="0" w:color="auto"/>
        <w:bottom w:val="none" w:sz="0" w:space="0" w:color="auto"/>
        <w:right w:val="none" w:sz="0" w:space="0" w:color="auto"/>
      </w:divBdr>
    </w:div>
    <w:div w:id="1443299820">
      <w:bodyDiv w:val="1"/>
      <w:marLeft w:val="0"/>
      <w:marRight w:val="0"/>
      <w:marTop w:val="0"/>
      <w:marBottom w:val="0"/>
      <w:divBdr>
        <w:top w:val="none" w:sz="0" w:space="0" w:color="auto"/>
        <w:left w:val="none" w:sz="0" w:space="0" w:color="auto"/>
        <w:bottom w:val="none" w:sz="0" w:space="0" w:color="auto"/>
        <w:right w:val="none" w:sz="0" w:space="0" w:color="auto"/>
      </w:divBdr>
    </w:div>
    <w:div w:id="1446801888">
      <w:bodyDiv w:val="1"/>
      <w:marLeft w:val="0"/>
      <w:marRight w:val="0"/>
      <w:marTop w:val="0"/>
      <w:marBottom w:val="0"/>
      <w:divBdr>
        <w:top w:val="none" w:sz="0" w:space="0" w:color="auto"/>
        <w:left w:val="none" w:sz="0" w:space="0" w:color="auto"/>
        <w:bottom w:val="none" w:sz="0" w:space="0" w:color="auto"/>
        <w:right w:val="none" w:sz="0" w:space="0" w:color="auto"/>
      </w:divBdr>
    </w:div>
    <w:div w:id="1449468131">
      <w:bodyDiv w:val="1"/>
      <w:marLeft w:val="0"/>
      <w:marRight w:val="0"/>
      <w:marTop w:val="0"/>
      <w:marBottom w:val="0"/>
      <w:divBdr>
        <w:top w:val="none" w:sz="0" w:space="0" w:color="auto"/>
        <w:left w:val="none" w:sz="0" w:space="0" w:color="auto"/>
        <w:bottom w:val="none" w:sz="0" w:space="0" w:color="auto"/>
        <w:right w:val="none" w:sz="0" w:space="0" w:color="auto"/>
      </w:divBdr>
    </w:div>
    <w:div w:id="1450007400">
      <w:bodyDiv w:val="1"/>
      <w:marLeft w:val="0"/>
      <w:marRight w:val="0"/>
      <w:marTop w:val="0"/>
      <w:marBottom w:val="0"/>
      <w:divBdr>
        <w:top w:val="none" w:sz="0" w:space="0" w:color="auto"/>
        <w:left w:val="none" w:sz="0" w:space="0" w:color="auto"/>
        <w:bottom w:val="none" w:sz="0" w:space="0" w:color="auto"/>
        <w:right w:val="none" w:sz="0" w:space="0" w:color="auto"/>
      </w:divBdr>
    </w:div>
    <w:div w:id="1450976495">
      <w:bodyDiv w:val="1"/>
      <w:marLeft w:val="0"/>
      <w:marRight w:val="0"/>
      <w:marTop w:val="0"/>
      <w:marBottom w:val="0"/>
      <w:divBdr>
        <w:top w:val="none" w:sz="0" w:space="0" w:color="auto"/>
        <w:left w:val="none" w:sz="0" w:space="0" w:color="auto"/>
        <w:bottom w:val="none" w:sz="0" w:space="0" w:color="auto"/>
        <w:right w:val="none" w:sz="0" w:space="0" w:color="auto"/>
      </w:divBdr>
    </w:div>
    <w:div w:id="1451436547">
      <w:bodyDiv w:val="1"/>
      <w:marLeft w:val="0"/>
      <w:marRight w:val="0"/>
      <w:marTop w:val="0"/>
      <w:marBottom w:val="0"/>
      <w:divBdr>
        <w:top w:val="none" w:sz="0" w:space="0" w:color="auto"/>
        <w:left w:val="none" w:sz="0" w:space="0" w:color="auto"/>
        <w:bottom w:val="none" w:sz="0" w:space="0" w:color="auto"/>
        <w:right w:val="none" w:sz="0" w:space="0" w:color="auto"/>
      </w:divBdr>
    </w:div>
    <w:div w:id="1455364589">
      <w:bodyDiv w:val="1"/>
      <w:marLeft w:val="0"/>
      <w:marRight w:val="0"/>
      <w:marTop w:val="0"/>
      <w:marBottom w:val="0"/>
      <w:divBdr>
        <w:top w:val="none" w:sz="0" w:space="0" w:color="auto"/>
        <w:left w:val="none" w:sz="0" w:space="0" w:color="auto"/>
        <w:bottom w:val="none" w:sz="0" w:space="0" w:color="auto"/>
        <w:right w:val="none" w:sz="0" w:space="0" w:color="auto"/>
      </w:divBdr>
    </w:div>
    <w:div w:id="1456020945">
      <w:bodyDiv w:val="1"/>
      <w:marLeft w:val="0"/>
      <w:marRight w:val="0"/>
      <w:marTop w:val="0"/>
      <w:marBottom w:val="0"/>
      <w:divBdr>
        <w:top w:val="none" w:sz="0" w:space="0" w:color="auto"/>
        <w:left w:val="none" w:sz="0" w:space="0" w:color="auto"/>
        <w:bottom w:val="none" w:sz="0" w:space="0" w:color="auto"/>
        <w:right w:val="none" w:sz="0" w:space="0" w:color="auto"/>
      </w:divBdr>
    </w:div>
    <w:div w:id="1457067733">
      <w:bodyDiv w:val="1"/>
      <w:marLeft w:val="0"/>
      <w:marRight w:val="0"/>
      <w:marTop w:val="0"/>
      <w:marBottom w:val="0"/>
      <w:divBdr>
        <w:top w:val="none" w:sz="0" w:space="0" w:color="auto"/>
        <w:left w:val="none" w:sz="0" w:space="0" w:color="auto"/>
        <w:bottom w:val="none" w:sz="0" w:space="0" w:color="auto"/>
        <w:right w:val="none" w:sz="0" w:space="0" w:color="auto"/>
      </w:divBdr>
    </w:div>
    <w:div w:id="1462456691">
      <w:bodyDiv w:val="1"/>
      <w:marLeft w:val="0"/>
      <w:marRight w:val="0"/>
      <w:marTop w:val="0"/>
      <w:marBottom w:val="0"/>
      <w:divBdr>
        <w:top w:val="none" w:sz="0" w:space="0" w:color="auto"/>
        <w:left w:val="none" w:sz="0" w:space="0" w:color="auto"/>
        <w:bottom w:val="none" w:sz="0" w:space="0" w:color="auto"/>
        <w:right w:val="none" w:sz="0" w:space="0" w:color="auto"/>
      </w:divBdr>
    </w:div>
    <w:div w:id="1466852077">
      <w:bodyDiv w:val="1"/>
      <w:marLeft w:val="0"/>
      <w:marRight w:val="0"/>
      <w:marTop w:val="0"/>
      <w:marBottom w:val="0"/>
      <w:divBdr>
        <w:top w:val="none" w:sz="0" w:space="0" w:color="auto"/>
        <w:left w:val="none" w:sz="0" w:space="0" w:color="auto"/>
        <w:bottom w:val="none" w:sz="0" w:space="0" w:color="auto"/>
        <w:right w:val="none" w:sz="0" w:space="0" w:color="auto"/>
      </w:divBdr>
      <w:divsChild>
        <w:div w:id="1461877994">
          <w:marLeft w:val="0"/>
          <w:marRight w:val="0"/>
          <w:marTop w:val="0"/>
          <w:marBottom w:val="0"/>
          <w:divBdr>
            <w:top w:val="none" w:sz="0" w:space="0" w:color="auto"/>
            <w:left w:val="none" w:sz="0" w:space="0" w:color="auto"/>
            <w:bottom w:val="none" w:sz="0" w:space="0" w:color="auto"/>
            <w:right w:val="none" w:sz="0" w:space="0" w:color="auto"/>
          </w:divBdr>
        </w:div>
      </w:divsChild>
    </w:div>
    <w:div w:id="1467628366">
      <w:bodyDiv w:val="1"/>
      <w:marLeft w:val="0"/>
      <w:marRight w:val="0"/>
      <w:marTop w:val="0"/>
      <w:marBottom w:val="0"/>
      <w:divBdr>
        <w:top w:val="none" w:sz="0" w:space="0" w:color="auto"/>
        <w:left w:val="none" w:sz="0" w:space="0" w:color="auto"/>
        <w:bottom w:val="none" w:sz="0" w:space="0" w:color="auto"/>
        <w:right w:val="none" w:sz="0" w:space="0" w:color="auto"/>
      </w:divBdr>
    </w:div>
    <w:div w:id="1468159327">
      <w:bodyDiv w:val="1"/>
      <w:marLeft w:val="0"/>
      <w:marRight w:val="0"/>
      <w:marTop w:val="0"/>
      <w:marBottom w:val="0"/>
      <w:divBdr>
        <w:top w:val="none" w:sz="0" w:space="0" w:color="auto"/>
        <w:left w:val="none" w:sz="0" w:space="0" w:color="auto"/>
        <w:bottom w:val="none" w:sz="0" w:space="0" w:color="auto"/>
        <w:right w:val="none" w:sz="0" w:space="0" w:color="auto"/>
      </w:divBdr>
    </w:div>
    <w:div w:id="1470130559">
      <w:bodyDiv w:val="1"/>
      <w:marLeft w:val="0"/>
      <w:marRight w:val="0"/>
      <w:marTop w:val="0"/>
      <w:marBottom w:val="0"/>
      <w:divBdr>
        <w:top w:val="none" w:sz="0" w:space="0" w:color="auto"/>
        <w:left w:val="none" w:sz="0" w:space="0" w:color="auto"/>
        <w:bottom w:val="none" w:sz="0" w:space="0" w:color="auto"/>
        <w:right w:val="none" w:sz="0" w:space="0" w:color="auto"/>
      </w:divBdr>
    </w:div>
    <w:div w:id="1470174752">
      <w:bodyDiv w:val="1"/>
      <w:marLeft w:val="0"/>
      <w:marRight w:val="0"/>
      <w:marTop w:val="0"/>
      <w:marBottom w:val="0"/>
      <w:divBdr>
        <w:top w:val="none" w:sz="0" w:space="0" w:color="auto"/>
        <w:left w:val="none" w:sz="0" w:space="0" w:color="auto"/>
        <w:bottom w:val="none" w:sz="0" w:space="0" w:color="auto"/>
        <w:right w:val="none" w:sz="0" w:space="0" w:color="auto"/>
      </w:divBdr>
    </w:div>
    <w:div w:id="1470904401">
      <w:bodyDiv w:val="1"/>
      <w:marLeft w:val="0"/>
      <w:marRight w:val="0"/>
      <w:marTop w:val="0"/>
      <w:marBottom w:val="0"/>
      <w:divBdr>
        <w:top w:val="none" w:sz="0" w:space="0" w:color="auto"/>
        <w:left w:val="none" w:sz="0" w:space="0" w:color="auto"/>
        <w:bottom w:val="none" w:sz="0" w:space="0" w:color="auto"/>
        <w:right w:val="none" w:sz="0" w:space="0" w:color="auto"/>
      </w:divBdr>
    </w:div>
    <w:div w:id="1472670959">
      <w:bodyDiv w:val="1"/>
      <w:marLeft w:val="0"/>
      <w:marRight w:val="0"/>
      <w:marTop w:val="0"/>
      <w:marBottom w:val="0"/>
      <w:divBdr>
        <w:top w:val="none" w:sz="0" w:space="0" w:color="auto"/>
        <w:left w:val="none" w:sz="0" w:space="0" w:color="auto"/>
        <w:bottom w:val="none" w:sz="0" w:space="0" w:color="auto"/>
        <w:right w:val="none" w:sz="0" w:space="0" w:color="auto"/>
      </w:divBdr>
    </w:div>
    <w:div w:id="1473327785">
      <w:bodyDiv w:val="1"/>
      <w:marLeft w:val="0"/>
      <w:marRight w:val="0"/>
      <w:marTop w:val="0"/>
      <w:marBottom w:val="0"/>
      <w:divBdr>
        <w:top w:val="none" w:sz="0" w:space="0" w:color="auto"/>
        <w:left w:val="none" w:sz="0" w:space="0" w:color="auto"/>
        <w:bottom w:val="none" w:sz="0" w:space="0" w:color="auto"/>
        <w:right w:val="none" w:sz="0" w:space="0" w:color="auto"/>
      </w:divBdr>
      <w:divsChild>
        <w:div w:id="80881128">
          <w:marLeft w:val="0"/>
          <w:marRight w:val="0"/>
          <w:marTop w:val="0"/>
          <w:marBottom w:val="0"/>
          <w:divBdr>
            <w:top w:val="none" w:sz="0" w:space="0" w:color="auto"/>
            <w:left w:val="none" w:sz="0" w:space="0" w:color="auto"/>
            <w:bottom w:val="none" w:sz="0" w:space="0" w:color="auto"/>
            <w:right w:val="none" w:sz="0" w:space="0" w:color="auto"/>
          </w:divBdr>
        </w:div>
      </w:divsChild>
    </w:div>
    <w:div w:id="1473789089">
      <w:bodyDiv w:val="1"/>
      <w:marLeft w:val="0"/>
      <w:marRight w:val="0"/>
      <w:marTop w:val="0"/>
      <w:marBottom w:val="0"/>
      <w:divBdr>
        <w:top w:val="none" w:sz="0" w:space="0" w:color="auto"/>
        <w:left w:val="none" w:sz="0" w:space="0" w:color="auto"/>
        <w:bottom w:val="none" w:sz="0" w:space="0" w:color="auto"/>
        <w:right w:val="none" w:sz="0" w:space="0" w:color="auto"/>
      </w:divBdr>
    </w:div>
    <w:div w:id="1474365514">
      <w:bodyDiv w:val="1"/>
      <w:marLeft w:val="0"/>
      <w:marRight w:val="0"/>
      <w:marTop w:val="0"/>
      <w:marBottom w:val="0"/>
      <w:divBdr>
        <w:top w:val="none" w:sz="0" w:space="0" w:color="auto"/>
        <w:left w:val="none" w:sz="0" w:space="0" w:color="auto"/>
        <w:bottom w:val="none" w:sz="0" w:space="0" w:color="auto"/>
        <w:right w:val="none" w:sz="0" w:space="0" w:color="auto"/>
      </w:divBdr>
    </w:div>
    <w:div w:id="1474565283">
      <w:bodyDiv w:val="1"/>
      <w:marLeft w:val="0"/>
      <w:marRight w:val="0"/>
      <w:marTop w:val="0"/>
      <w:marBottom w:val="0"/>
      <w:divBdr>
        <w:top w:val="none" w:sz="0" w:space="0" w:color="auto"/>
        <w:left w:val="none" w:sz="0" w:space="0" w:color="auto"/>
        <w:bottom w:val="none" w:sz="0" w:space="0" w:color="auto"/>
        <w:right w:val="none" w:sz="0" w:space="0" w:color="auto"/>
      </w:divBdr>
    </w:div>
    <w:div w:id="1477604728">
      <w:bodyDiv w:val="1"/>
      <w:marLeft w:val="0"/>
      <w:marRight w:val="0"/>
      <w:marTop w:val="0"/>
      <w:marBottom w:val="0"/>
      <w:divBdr>
        <w:top w:val="none" w:sz="0" w:space="0" w:color="auto"/>
        <w:left w:val="none" w:sz="0" w:space="0" w:color="auto"/>
        <w:bottom w:val="none" w:sz="0" w:space="0" w:color="auto"/>
        <w:right w:val="none" w:sz="0" w:space="0" w:color="auto"/>
      </w:divBdr>
    </w:div>
    <w:div w:id="1478062290">
      <w:bodyDiv w:val="1"/>
      <w:marLeft w:val="0"/>
      <w:marRight w:val="0"/>
      <w:marTop w:val="0"/>
      <w:marBottom w:val="0"/>
      <w:divBdr>
        <w:top w:val="none" w:sz="0" w:space="0" w:color="auto"/>
        <w:left w:val="none" w:sz="0" w:space="0" w:color="auto"/>
        <w:bottom w:val="none" w:sz="0" w:space="0" w:color="auto"/>
        <w:right w:val="none" w:sz="0" w:space="0" w:color="auto"/>
      </w:divBdr>
    </w:div>
    <w:div w:id="1479228707">
      <w:bodyDiv w:val="1"/>
      <w:marLeft w:val="0"/>
      <w:marRight w:val="0"/>
      <w:marTop w:val="0"/>
      <w:marBottom w:val="0"/>
      <w:divBdr>
        <w:top w:val="none" w:sz="0" w:space="0" w:color="auto"/>
        <w:left w:val="none" w:sz="0" w:space="0" w:color="auto"/>
        <w:bottom w:val="none" w:sz="0" w:space="0" w:color="auto"/>
        <w:right w:val="none" w:sz="0" w:space="0" w:color="auto"/>
      </w:divBdr>
    </w:div>
    <w:div w:id="1481120976">
      <w:bodyDiv w:val="1"/>
      <w:marLeft w:val="0"/>
      <w:marRight w:val="0"/>
      <w:marTop w:val="0"/>
      <w:marBottom w:val="0"/>
      <w:divBdr>
        <w:top w:val="none" w:sz="0" w:space="0" w:color="auto"/>
        <w:left w:val="none" w:sz="0" w:space="0" w:color="auto"/>
        <w:bottom w:val="none" w:sz="0" w:space="0" w:color="auto"/>
        <w:right w:val="none" w:sz="0" w:space="0" w:color="auto"/>
      </w:divBdr>
    </w:div>
    <w:div w:id="1488328088">
      <w:bodyDiv w:val="1"/>
      <w:marLeft w:val="0"/>
      <w:marRight w:val="0"/>
      <w:marTop w:val="0"/>
      <w:marBottom w:val="0"/>
      <w:divBdr>
        <w:top w:val="none" w:sz="0" w:space="0" w:color="auto"/>
        <w:left w:val="none" w:sz="0" w:space="0" w:color="auto"/>
        <w:bottom w:val="none" w:sz="0" w:space="0" w:color="auto"/>
        <w:right w:val="none" w:sz="0" w:space="0" w:color="auto"/>
      </w:divBdr>
    </w:div>
    <w:div w:id="1489326963">
      <w:bodyDiv w:val="1"/>
      <w:marLeft w:val="0"/>
      <w:marRight w:val="0"/>
      <w:marTop w:val="0"/>
      <w:marBottom w:val="0"/>
      <w:divBdr>
        <w:top w:val="none" w:sz="0" w:space="0" w:color="auto"/>
        <w:left w:val="none" w:sz="0" w:space="0" w:color="auto"/>
        <w:bottom w:val="none" w:sz="0" w:space="0" w:color="auto"/>
        <w:right w:val="none" w:sz="0" w:space="0" w:color="auto"/>
      </w:divBdr>
    </w:div>
    <w:div w:id="1489514215">
      <w:bodyDiv w:val="1"/>
      <w:marLeft w:val="0"/>
      <w:marRight w:val="0"/>
      <w:marTop w:val="0"/>
      <w:marBottom w:val="0"/>
      <w:divBdr>
        <w:top w:val="none" w:sz="0" w:space="0" w:color="auto"/>
        <w:left w:val="none" w:sz="0" w:space="0" w:color="auto"/>
        <w:bottom w:val="none" w:sz="0" w:space="0" w:color="auto"/>
        <w:right w:val="none" w:sz="0" w:space="0" w:color="auto"/>
      </w:divBdr>
    </w:div>
    <w:div w:id="1491288209">
      <w:bodyDiv w:val="1"/>
      <w:marLeft w:val="0"/>
      <w:marRight w:val="0"/>
      <w:marTop w:val="0"/>
      <w:marBottom w:val="0"/>
      <w:divBdr>
        <w:top w:val="none" w:sz="0" w:space="0" w:color="auto"/>
        <w:left w:val="none" w:sz="0" w:space="0" w:color="auto"/>
        <w:bottom w:val="none" w:sz="0" w:space="0" w:color="auto"/>
        <w:right w:val="none" w:sz="0" w:space="0" w:color="auto"/>
      </w:divBdr>
    </w:div>
    <w:div w:id="1492060158">
      <w:bodyDiv w:val="1"/>
      <w:marLeft w:val="0"/>
      <w:marRight w:val="0"/>
      <w:marTop w:val="0"/>
      <w:marBottom w:val="0"/>
      <w:divBdr>
        <w:top w:val="none" w:sz="0" w:space="0" w:color="auto"/>
        <w:left w:val="none" w:sz="0" w:space="0" w:color="auto"/>
        <w:bottom w:val="none" w:sz="0" w:space="0" w:color="auto"/>
        <w:right w:val="none" w:sz="0" w:space="0" w:color="auto"/>
      </w:divBdr>
    </w:div>
    <w:div w:id="1493060833">
      <w:bodyDiv w:val="1"/>
      <w:marLeft w:val="0"/>
      <w:marRight w:val="0"/>
      <w:marTop w:val="0"/>
      <w:marBottom w:val="0"/>
      <w:divBdr>
        <w:top w:val="none" w:sz="0" w:space="0" w:color="auto"/>
        <w:left w:val="none" w:sz="0" w:space="0" w:color="auto"/>
        <w:bottom w:val="none" w:sz="0" w:space="0" w:color="auto"/>
        <w:right w:val="none" w:sz="0" w:space="0" w:color="auto"/>
      </w:divBdr>
    </w:div>
    <w:div w:id="1497453759">
      <w:bodyDiv w:val="1"/>
      <w:marLeft w:val="0"/>
      <w:marRight w:val="0"/>
      <w:marTop w:val="0"/>
      <w:marBottom w:val="0"/>
      <w:divBdr>
        <w:top w:val="none" w:sz="0" w:space="0" w:color="auto"/>
        <w:left w:val="none" w:sz="0" w:space="0" w:color="auto"/>
        <w:bottom w:val="none" w:sz="0" w:space="0" w:color="auto"/>
        <w:right w:val="none" w:sz="0" w:space="0" w:color="auto"/>
      </w:divBdr>
    </w:div>
    <w:div w:id="1498691428">
      <w:bodyDiv w:val="1"/>
      <w:marLeft w:val="0"/>
      <w:marRight w:val="0"/>
      <w:marTop w:val="0"/>
      <w:marBottom w:val="0"/>
      <w:divBdr>
        <w:top w:val="none" w:sz="0" w:space="0" w:color="auto"/>
        <w:left w:val="none" w:sz="0" w:space="0" w:color="auto"/>
        <w:bottom w:val="none" w:sz="0" w:space="0" w:color="auto"/>
        <w:right w:val="none" w:sz="0" w:space="0" w:color="auto"/>
      </w:divBdr>
    </w:div>
    <w:div w:id="1498767622">
      <w:bodyDiv w:val="1"/>
      <w:marLeft w:val="0"/>
      <w:marRight w:val="0"/>
      <w:marTop w:val="0"/>
      <w:marBottom w:val="0"/>
      <w:divBdr>
        <w:top w:val="none" w:sz="0" w:space="0" w:color="auto"/>
        <w:left w:val="none" w:sz="0" w:space="0" w:color="auto"/>
        <w:bottom w:val="none" w:sz="0" w:space="0" w:color="auto"/>
        <w:right w:val="none" w:sz="0" w:space="0" w:color="auto"/>
      </w:divBdr>
    </w:div>
    <w:div w:id="1500344148">
      <w:bodyDiv w:val="1"/>
      <w:marLeft w:val="0"/>
      <w:marRight w:val="0"/>
      <w:marTop w:val="0"/>
      <w:marBottom w:val="0"/>
      <w:divBdr>
        <w:top w:val="none" w:sz="0" w:space="0" w:color="auto"/>
        <w:left w:val="none" w:sz="0" w:space="0" w:color="auto"/>
        <w:bottom w:val="none" w:sz="0" w:space="0" w:color="auto"/>
        <w:right w:val="none" w:sz="0" w:space="0" w:color="auto"/>
      </w:divBdr>
    </w:div>
    <w:div w:id="1501459141">
      <w:bodyDiv w:val="1"/>
      <w:marLeft w:val="0"/>
      <w:marRight w:val="0"/>
      <w:marTop w:val="0"/>
      <w:marBottom w:val="0"/>
      <w:divBdr>
        <w:top w:val="none" w:sz="0" w:space="0" w:color="auto"/>
        <w:left w:val="none" w:sz="0" w:space="0" w:color="auto"/>
        <w:bottom w:val="none" w:sz="0" w:space="0" w:color="auto"/>
        <w:right w:val="none" w:sz="0" w:space="0" w:color="auto"/>
      </w:divBdr>
    </w:div>
    <w:div w:id="1505318397">
      <w:bodyDiv w:val="1"/>
      <w:marLeft w:val="0"/>
      <w:marRight w:val="0"/>
      <w:marTop w:val="0"/>
      <w:marBottom w:val="0"/>
      <w:divBdr>
        <w:top w:val="none" w:sz="0" w:space="0" w:color="auto"/>
        <w:left w:val="none" w:sz="0" w:space="0" w:color="auto"/>
        <w:bottom w:val="none" w:sz="0" w:space="0" w:color="auto"/>
        <w:right w:val="none" w:sz="0" w:space="0" w:color="auto"/>
      </w:divBdr>
    </w:div>
    <w:div w:id="1512261452">
      <w:bodyDiv w:val="1"/>
      <w:marLeft w:val="0"/>
      <w:marRight w:val="0"/>
      <w:marTop w:val="0"/>
      <w:marBottom w:val="0"/>
      <w:divBdr>
        <w:top w:val="none" w:sz="0" w:space="0" w:color="auto"/>
        <w:left w:val="none" w:sz="0" w:space="0" w:color="auto"/>
        <w:bottom w:val="none" w:sz="0" w:space="0" w:color="auto"/>
        <w:right w:val="none" w:sz="0" w:space="0" w:color="auto"/>
      </w:divBdr>
    </w:div>
    <w:div w:id="1514611050">
      <w:bodyDiv w:val="1"/>
      <w:marLeft w:val="0"/>
      <w:marRight w:val="0"/>
      <w:marTop w:val="0"/>
      <w:marBottom w:val="0"/>
      <w:divBdr>
        <w:top w:val="none" w:sz="0" w:space="0" w:color="auto"/>
        <w:left w:val="none" w:sz="0" w:space="0" w:color="auto"/>
        <w:bottom w:val="none" w:sz="0" w:space="0" w:color="auto"/>
        <w:right w:val="none" w:sz="0" w:space="0" w:color="auto"/>
      </w:divBdr>
    </w:div>
    <w:div w:id="1514799508">
      <w:bodyDiv w:val="1"/>
      <w:marLeft w:val="0"/>
      <w:marRight w:val="0"/>
      <w:marTop w:val="0"/>
      <w:marBottom w:val="0"/>
      <w:divBdr>
        <w:top w:val="none" w:sz="0" w:space="0" w:color="auto"/>
        <w:left w:val="none" w:sz="0" w:space="0" w:color="auto"/>
        <w:bottom w:val="none" w:sz="0" w:space="0" w:color="auto"/>
        <w:right w:val="none" w:sz="0" w:space="0" w:color="auto"/>
      </w:divBdr>
    </w:div>
    <w:div w:id="1517188215">
      <w:bodyDiv w:val="1"/>
      <w:marLeft w:val="0"/>
      <w:marRight w:val="0"/>
      <w:marTop w:val="0"/>
      <w:marBottom w:val="0"/>
      <w:divBdr>
        <w:top w:val="none" w:sz="0" w:space="0" w:color="auto"/>
        <w:left w:val="none" w:sz="0" w:space="0" w:color="auto"/>
        <w:bottom w:val="none" w:sz="0" w:space="0" w:color="auto"/>
        <w:right w:val="none" w:sz="0" w:space="0" w:color="auto"/>
      </w:divBdr>
    </w:div>
    <w:div w:id="1518155863">
      <w:bodyDiv w:val="1"/>
      <w:marLeft w:val="0"/>
      <w:marRight w:val="0"/>
      <w:marTop w:val="0"/>
      <w:marBottom w:val="0"/>
      <w:divBdr>
        <w:top w:val="none" w:sz="0" w:space="0" w:color="auto"/>
        <w:left w:val="none" w:sz="0" w:space="0" w:color="auto"/>
        <w:bottom w:val="none" w:sz="0" w:space="0" w:color="auto"/>
        <w:right w:val="none" w:sz="0" w:space="0" w:color="auto"/>
      </w:divBdr>
    </w:div>
    <w:div w:id="1520968014">
      <w:bodyDiv w:val="1"/>
      <w:marLeft w:val="0"/>
      <w:marRight w:val="0"/>
      <w:marTop w:val="0"/>
      <w:marBottom w:val="0"/>
      <w:divBdr>
        <w:top w:val="none" w:sz="0" w:space="0" w:color="auto"/>
        <w:left w:val="none" w:sz="0" w:space="0" w:color="auto"/>
        <w:bottom w:val="none" w:sz="0" w:space="0" w:color="auto"/>
        <w:right w:val="none" w:sz="0" w:space="0" w:color="auto"/>
      </w:divBdr>
    </w:div>
    <w:div w:id="1522931735">
      <w:bodyDiv w:val="1"/>
      <w:marLeft w:val="0"/>
      <w:marRight w:val="0"/>
      <w:marTop w:val="0"/>
      <w:marBottom w:val="0"/>
      <w:divBdr>
        <w:top w:val="none" w:sz="0" w:space="0" w:color="auto"/>
        <w:left w:val="none" w:sz="0" w:space="0" w:color="auto"/>
        <w:bottom w:val="none" w:sz="0" w:space="0" w:color="auto"/>
        <w:right w:val="none" w:sz="0" w:space="0" w:color="auto"/>
      </w:divBdr>
    </w:div>
    <w:div w:id="1523006782">
      <w:bodyDiv w:val="1"/>
      <w:marLeft w:val="0"/>
      <w:marRight w:val="0"/>
      <w:marTop w:val="0"/>
      <w:marBottom w:val="0"/>
      <w:divBdr>
        <w:top w:val="none" w:sz="0" w:space="0" w:color="auto"/>
        <w:left w:val="none" w:sz="0" w:space="0" w:color="auto"/>
        <w:bottom w:val="none" w:sz="0" w:space="0" w:color="auto"/>
        <w:right w:val="none" w:sz="0" w:space="0" w:color="auto"/>
      </w:divBdr>
      <w:divsChild>
        <w:div w:id="1154031847">
          <w:marLeft w:val="0"/>
          <w:marRight w:val="0"/>
          <w:marTop w:val="0"/>
          <w:marBottom w:val="0"/>
          <w:divBdr>
            <w:top w:val="none" w:sz="0" w:space="0" w:color="auto"/>
            <w:left w:val="none" w:sz="0" w:space="0" w:color="auto"/>
            <w:bottom w:val="none" w:sz="0" w:space="0" w:color="auto"/>
            <w:right w:val="none" w:sz="0" w:space="0" w:color="auto"/>
          </w:divBdr>
        </w:div>
      </w:divsChild>
    </w:div>
    <w:div w:id="1525560439">
      <w:bodyDiv w:val="1"/>
      <w:marLeft w:val="0"/>
      <w:marRight w:val="0"/>
      <w:marTop w:val="0"/>
      <w:marBottom w:val="0"/>
      <w:divBdr>
        <w:top w:val="none" w:sz="0" w:space="0" w:color="auto"/>
        <w:left w:val="none" w:sz="0" w:space="0" w:color="auto"/>
        <w:bottom w:val="none" w:sz="0" w:space="0" w:color="auto"/>
        <w:right w:val="none" w:sz="0" w:space="0" w:color="auto"/>
      </w:divBdr>
    </w:div>
    <w:div w:id="1530725835">
      <w:bodyDiv w:val="1"/>
      <w:marLeft w:val="0"/>
      <w:marRight w:val="0"/>
      <w:marTop w:val="0"/>
      <w:marBottom w:val="0"/>
      <w:divBdr>
        <w:top w:val="none" w:sz="0" w:space="0" w:color="auto"/>
        <w:left w:val="none" w:sz="0" w:space="0" w:color="auto"/>
        <w:bottom w:val="none" w:sz="0" w:space="0" w:color="auto"/>
        <w:right w:val="none" w:sz="0" w:space="0" w:color="auto"/>
      </w:divBdr>
    </w:div>
    <w:div w:id="1531800023">
      <w:bodyDiv w:val="1"/>
      <w:marLeft w:val="0"/>
      <w:marRight w:val="0"/>
      <w:marTop w:val="0"/>
      <w:marBottom w:val="0"/>
      <w:divBdr>
        <w:top w:val="none" w:sz="0" w:space="0" w:color="auto"/>
        <w:left w:val="none" w:sz="0" w:space="0" w:color="auto"/>
        <w:bottom w:val="none" w:sz="0" w:space="0" w:color="auto"/>
        <w:right w:val="none" w:sz="0" w:space="0" w:color="auto"/>
      </w:divBdr>
    </w:div>
    <w:div w:id="1533609208">
      <w:bodyDiv w:val="1"/>
      <w:marLeft w:val="0"/>
      <w:marRight w:val="0"/>
      <w:marTop w:val="0"/>
      <w:marBottom w:val="0"/>
      <w:divBdr>
        <w:top w:val="none" w:sz="0" w:space="0" w:color="auto"/>
        <w:left w:val="none" w:sz="0" w:space="0" w:color="auto"/>
        <w:bottom w:val="none" w:sz="0" w:space="0" w:color="auto"/>
        <w:right w:val="none" w:sz="0" w:space="0" w:color="auto"/>
      </w:divBdr>
    </w:div>
    <w:div w:id="1534460730">
      <w:bodyDiv w:val="1"/>
      <w:marLeft w:val="0"/>
      <w:marRight w:val="0"/>
      <w:marTop w:val="0"/>
      <w:marBottom w:val="0"/>
      <w:divBdr>
        <w:top w:val="none" w:sz="0" w:space="0" w:color="auto"/>
        <w:left w:val="none" w:sz="0" w:space="0" w:color="auto"/>
        <w:bottom w:val="none" w:sz="0" w:space="0" w:color="auto"/>
        <w:right w:val="none" w:sz="0" w:space="0" w:color="auto"/>
      </w:divBdr>
    </w:div>
    <w:div w:id="1537354293">
      <w:bodyDiv w:val="1"/>
      <w:marLeft w:val="0"/>
      <w:marRight w:val="0"/>
      <w:marTop w:val="0"/>
      <w:marBottom w:val="0"/>
      <w:divBdr>
        <w:top w:val="none" w:sz="0" w:space="0" w:color="auto"/>
        <w:left w:val="none" w:sz="0" w:space="0" w:color="auto"/>
        <w:bottom w:val="none" w:sz="0" w:space="0" w:color="auto"/>
        <w:right w:val="none" w:sz="0" w:space="0" w:color="auto"/>
      </w:divBdr>
    </w:div>
    <w:div w:id="1539901022">
      <w:bodyDiv w:val="1"/>
      <w:marLeft w:val="0"/>
      <w:marRight w:val="0"/>
      <w:marTop w:val="0"/>
      <w:marBottom w:val="0"/>
      <w:divBdr>
        <w:top w:val="none" w:sz="0" w:space="0" w:color="auto"/>
        <w:left w:val="none" w:sz="0" w:space="0" w:color="auto"/>
        <w:bottom w:val="none" w:sz="0" w:space="0" w:color="auto"/>
        <w:right w:val="none" w:sz="0" w:space="0" w:color="auto"/>
      </w:divBdr>
    </w:div>
    <w:div w:id="1544713955">
      <w:bodyDiv w:val="1"/>
      <w:marLeft w:val="0"/>
      <w:marRight w:val="0"/>
      <w:marTop w:val="0"/>
      <w:marBottom w:val="0"/>
      <w:divBdr>
        <w:top w:val="none" w:sz="0" w:space="0" w:color="auto"/>
        <w:left w:val="none" w:sz="0" w:space="0" w:color="auto"/>
        <w:bottom w:val="none" w:sz="0" w:space="0" w:color="auto"/>
        <w:right w:val="none" w:sz="0" w:space="0" w:color="auto"/>
      </w:divBdr>
    </w:div>
    <w:div w:id="1546675885">
      <w:bodyDiv w:val="1"/>
      <w:marLeft w:val="0"/>
      <w:marRight w:val="0"/>
      <w:marTop w:val="0"/>
      <w:marBottom w:val="0"/>
      <w:divBdr>
        <w:top w:val="none" w:sz="0" w:space="0" w:color="auto"/>
        <w:left w:val="none" w:sz="0" w:space="0" w:color="auto"/>
        <w:bottom w:val="none" w:sz="0" w:space="0" w:color="auto"/>
        <w:right w:val="none" w:sz="0" w:space="0" w:color="auto"/>
      </w:divBdr>
    </w:div>
    <w:div w:id="1547375737">
      <w:bodyDiv w:val="1"/>
      <w:marLeft w:val="0"/>
      <w:marRight w:val="0"/>
      <w:marTop w:val="0"/>
      <w:marBottom w:val="0"/>
      <w:divBdr>
        <w:top w:val="none" w:sz="0" w:space="0" w:color="auto"/>
        <w:left w:val="none" w:sz="0" w:space="0" w:color="auto"/>
        <w:bottom w:val="none" w:sz="0" w:space="0" w:color="auto"/>
        <w:right w:val="none" w:sz="0" w:space="0" w:color="auto"/>
      </w:divBdr>
    </w:div>
    <w:div w:id="1547597253">
      <w:bodyDiv w:val="1"/>
      <w:marLeft w:val="0"/>
      <w:marRight w:val="0"/>
      <w:marTop w:val="0"/>
      <w:marBottom w:val="0"/>
      <w:divBdr>
        <w:top w:val="none" w:sz="0" w:space="0" w:color="auto"/>
        <w:left w:val="none" w:sz="0" w:space="0" w:color="auto"/>
        <w:bottom w:val="none" w:sz="0" w:space="0" w:color="auto"/>
        <w:right w:val="none" w:sz="0" w:space="0" w:color="auto"/>
      </w:divBdr>
    </w:div>
    <w:div w:id="1548492939">
      <w:bodyDiv w:val="1"/>
      <w:marLeft w:val="0"/>
      <w:marRight w:val="0"/>
      <w:marTop w:val="0"/>
      <w:marBottom w:val="0"/>
      <w:divBdr>
        <w:top w:val="none" w:sz="0" w:space="0" w:color="auto"/>
        <w:left w:val="none" w:sz="0" w:space="0" w:color="auto"/>
        <w:bottom w:val="none" w:sz="0" w:space="0" w:color="auto"/>
        <w:right w:val="none" w:sz="0" w:space="0" w:color="auto"/>
      </w:divBdr>
    </w:div>
    <w:div w:id="1549292482">
      <w:bodyDiv w:val="1"/>
      <w:marLeft w:val="0"/>
      <w:marRight w:val="0"/>
      <w:marTop w:val="0"/>
      <w:marBottom w:val="0"/>
      <w:divBdr>
        <w:top w:val="none" w:sz="0" w:space="0" w:color="auto"/>
        <w:left w:val="none" w:sz="0" w:space="0" w:color="auto"/>
        <w:bottom w:val="none" w:sz="0" w:space="0" w:color="auto"/>
        <w:right w:val="none" w:sz="0" w:space="0" w:color="auto"/>
      </w:divBdr>
    </w:div>
    <w:div w:id="1551766617">
      <w:bodyDiv w:val="1"/>
      <w:marLeft w:val="0"/>
      <w:marRight w:val="0"/>
      <w:marTop w:val="0"/>
      <w:marBottom w:val="0"/>
      <w:divBdr>
        <w:top w:val="none" w:sz="0" w:space="0" w:color="auto"/>
        <w:left w:val="none" w:sz="0" w:space="0" w:color="auto"/>
        <w:bottom w:val="none" w:sz="0" w:space="0" w:color="auto"/>
        <w:right w:val="none" w:sz="0" w:space="0" w:color="auto"/>
      </w:divBdr>
    </w:div>
    <w:div w:id="1551922105">
      <w:bodyDiv w:val="1"/>
      <w:marLeft w:val="0"/>
      <w:marRight w:val="0"/>
      <w:marTop w:val="0"/>
      <w:marBottom w:val="0"/>
      <w:divBdr>
        <w:top w:val="none" w:sz="0" w:space="0" w:color="auto"/>
        <w:left w:val="none" w:sz="0" w:space="0" w:color="auto"/>
        <w:bottom w:val="none" w:sz="0" w:space="0" w:color="auto"/>
        <w:right w:val="none" w:sz="0" w:space="0" w:color="auto"/>
      </w:divBdr>
    </w:div>
    <w:div w:id="1553034300">
      <w:bodyDiv w:val="1"/>
      <w:marLeft w:val="0"/>
      <w:marRight w:val="0"/>
      <w:marTop w:val="0"/>
      <w:marBottom w:val="0"/>
      <w:divBdr>
        <w:top w:val="none" w:sz="0" w:space="0" w:color="auto"/>
        <w:left w:val="none" w:sz="0" w:space="0" w:color="auto"/>
        <w:bottom w:val="none" w:sz="0" w:space="0" w:color="auto"/>
        <w:right w:val="none" w:sz="0" w:space="0" w:color="auto"/>
      </w:divBdr>
    </w:div>
    <w:div w:id="1555048201">
      <w:bodyDiv w:val="1"/>
      <w:marLeft w:val="0"/>
      <w:marRight w:val="0"/>
      <w:marTop w:val="0"/>
      <w:marBottom w:val="0"/>
      <w:divBdr>
        <w:top w:val="none" w:sz="0" w:space="0" w:color="auto"/>
        <w:left w:val="none" w:sz="0" w:space="0" w:color="auto"/>
        <w:bottom w:val="none" w:sz="0" w:space="0" w:color="auto"/>
        <w:right w:val="none" w:sz="0" w:space="0" w:color="auto"/>
      </w:divBdr>
    </w:div>
    <w:div w:id="1562013808">
      <w:bodyDiv w:val="1"/>
      <w:marLeft w:val="0"/>
      <w:marRight w:val="0"/>
      <w:marTop w:val="0"/>
      <w:marBottom w:val="0"/>
      <w:divBdr>
        <w:top w:val="none" w:sz="0" w:space="0" w:color="auto"/>
        <w:left w:val="none" w:sz="0" w:space="0" w:color="auto"/>
        <w:bottom w:val="none" w:sz="0" w:space="0" w:color="auto"/>
        <w:right w:val="none" w:sz="0" w:space="0" w:color="auto"/>
      </w:divBdr>
    </w:div>
    <w:div w:id="1563828499">
      <w:bodyDiv w:val="1"/>
      <w:marLeft w:val="0"/>
      <w:marRight w:val="0"/>
      <w:marTop w:val="0"/>
      <w:marBottom w:val="0"/>
      <w:divBdr>
        <w:top w:val="none" w:sz="0" w:space="0" w:color="auto"/>
        <w:left w:val="none" w:sz="0" w:space="0" w:color="auto"/>
        <w:bottom w:val="none" w:sz="0" w:space="0" w:color="auto"/>
        <w:right w:val="none" w:sz="0" w:space="0" w:color="auto"/>
      </w:divBdr>
      <w:divsChild>
        <w:div w:id="1070271388">
          <w:marLeft w:val="336"/>
          <w:marRight w:val="0"/>
          <w:marTop w:val="120"/>
          <w:marBottom w:val="192"/>
          <w:divBdr>
            <w:top w:val="none" w:sz="0" w:space="0" w:color="auto"/>
            <w:left w:val="none" w:sz="0" w:space="0" w:color="auto"/>
            <w:bottom w:val="none" w:sz="0" w:space="0" w:color="auto"/>
            <w:right w:val="none" w:sz="0" w:space="0" w:color="auto"/>
          </w:divBdr>
          <w:divsChild>
            <w:div w:id="170337871">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564832189">
      <w:bodyDiv w:val="1"/>
      <w:marLeft w:val="0"/>
      <w:marRight w:val="0"/>
      <w:marTop w:val="0"/>
      <w:marBottom w:val="0"/>
      <w:divBdr>
        <w:top w:val="none" w:sz="0" w:space="0" w:color="auto"/>
        <w:left w:val="none" w:sz="0" w:space="0" w:color="auto"/>
        <w:bottom w:val="none" w:sz="0" w:space="0" w:color="auto"/>
        <w:right w:val="none" w:sz="0" w:space="0" w:color="auto"/>
      </w:divBdr>
    </w:div>
    <w:div w:id="1578051263">
      <w:bodyDiv w:val="1"/>
      <w:marLeft w:val="0"/>
      <w:marRight w:val="0"/>
      <w:marTop w:val="0"/>
      <w:marBottom w:val="0"/>
      <w:divBdr>
        <w:top w:val="none" w:sz="0" w:space="0" w:color="auto"/>
        <w:left w:val="none" w:sz="0" w:space="0" w:color="auto"/>
        <w:bottom w:val="none" w:sz="0" w:space="0" w:color="auto"/>
        <w:right w:val="none" w:sz="0" w:space="0" w:color="auto"/>
      </w:divBdr>
    </w:div>
    <w:div w:id="1583105352">
      <w:bodyDiv w:val="1"/>
      <w:marLeft w:val="0"/>
      <w:marRight w:val="0"/>
      <w:marTop w:val="0"/>
      <w:marBottom w:val="0"/>
      <w:divBdr>
        <w:top w:val="none" w:sz="0" w:space="0" w:color="auto"/>
        <w:left w:val="none" w:sz="0" w:space="0" w:color="auto"/>
        <w:bottom w:val="none" w:sz="0" w:space="0" w:color="auto"/>
        <w:right w:val="none" w:sz="0" w:space="0" w:color="auto"/>
      </w:divBdr>
    </w:div>
    <w:div w:id="1586183283">
      <w:bodyDiv w:val="1"/>
      <w:marLeft w:val="0"/>
      <w:marRight w:val="0"/>
      <w:marTop w:val="0"/>
      <w:marBottom w:val="0"/>
      <w:divBdr>
        <w:top w:val="none" w:sz="0" w:space="0" w:color="auto"/>
        <w:left w:val="none" w:sz="0" w:space="0" w:color="auto"/>
        <w:bottom w:val="none" w:sz="0" w:space="0" w:color="auto"/>
        <w:right w:val="none" w:sz="0" w:space="0" w:color="auto"/>
      </w:divBdr>
    </w:div>
    <w:div w:id="1586717914">
      <w:bodyDiv w:val="1"/>
      <w:marLeft w:val="0"/>
      <w:marRight w:val="0"/>
      <w:marTop w:val="0"/>
      <w:marBottom w:val="0"/>
      <w:divBdr>
        <w:top w:val="none" w:sz="0" w:space="0" w:color="auto"/>
        <w:left w:val="none" w:sz="0" w:space="0" w:color="auto"/>
        <w:bottom w:val="none" w:sz="0" w:space="0" w:color="auto"/>
        <w:right w:val="none" w:sz="0" w:space="0" w:color="auto"/>
      </w:divBdr>
    </w:div>
    <w:div w:id="1587031520">
      <w:bodyDiv w:val="1"/>
      <w:marLeft w:val="0"/>
      <w:marRight w:val="0"/>
      <w:marTop w:val="0"/>
      <w:marBottom w:val="0"/>
      <w:divBdr>
        <w:top w:val="none" w:sz="0" w:space="0" w:color="auto"/>
        <w:left w:val="none" w:sz="0" w:space="0" w:color="auto"/>
        <w:bottom w:val="none" w:sz="0" w:space="0" w:color="auto"/>
        <w:right w:val="none" w:sz="0" w:space="0" w:color="auto"/>
      </w:divBdr>
    </w:div>
    <w:div w:id="1587378862">
      <w:bodyDiv w:val="1"/>
      <w:marLeft w:val="0"/>
      <w:marRight w:val="0"/>
      <w:marTop w:val="0"/>
      <w:marBottom w:val="0"/>
      <w:divBdr>
        <w:top w:val="none" w:sz="0" w:space="0" w:color="auto"/>
        <w:left w:val="none" w:sz="0" w:space="0" w:color="auto"/>
        <w:bottom w:val="none" w:sz="0" w:space="0" w:color="auto"/>
        <w:right w:val="none" w:sz="0" w:space="0" w:color="auto"/>
      </w:divBdr>
    </w:div>
    <w:div w:id="1587808495">
      <w:bodyDiv w:val="1"/>
      <w:marLeft w:val="0"/>
      <w:marRight w:val="0"/>
      <w:marTop w:val="0"/>
      <w:marBottom w:val="0"/>
      <w:divBdr>
        <w:top w:val="none" w:sz="0" w:space="0" w:color="auto"/>
        <w:left w:val="none" w:sz="0" w:space="0" w:color="auto"/>
        <w:bottom w:val="none" w:sz="0" w:space="0" w:color="auto"/>
        <w:right w:val="none" w:sz="0" w:space="0" w:color="auto"/>
      </w:divBdr>
    </w:div>
    <w:div w:id="1588005477">
      <w:bodyDiv w:val="1"/>
      <w:marLeft w:val="0"/>
      <w:marRight w:val="0"/>
      <w:marTop w:val="0"/>
      <w:marBottom w:val="0"/>
      <w:divBdr>
        <w:top w:val="none" w:sz="0" w:space="0" w:color="auto"/>
        <w:left w:val="none" w:sz="0" w:space="0" w:color="auto"/>
        <w:bottom w:val="none" w:sz="0" w:space="0" w:color="auto"/>
        <w:right w:val="none" w:sz="0" w:space="0" w:color="auto"/>
      </w:divBdr>
    </w:div>
    <w:div w:id="1594702336">
      <w:bodyDiv w:val="1"/>
      <w:marLeft w:val="0"/>
      <w:marRight w:val="0"/>
      <w:marTop w:val="0"/>
      <w:marBottom w:val="0"/>
      <w:divBdr>
        <w:top w:val="none" w:sz="0" w:space="0" w:color="auto"/>
        <w:left w:val="none" w:sz="0" w:space="0" w:color="auto"/>
        <w:bottom w:val="none" w:sz="0" w:space="0" w:color="auto"/>
        <w:right w:val="none" w:sz="0" w:space="0" w:color="auto"/>
      </w:divBdr>
    </w:div>
    <w:div w:id="1598903314">
      <w:bodyDiv w:val="1"/>
      <w:marLeft w:val="0"/>
      <w:marRight w:val="0"/>
      <w:marTop w:val="0"/>
      <w:marBottom w:val="0"/>
      <w:divBdr>
        <w:top w:val="none" w:sz="0" w:space="0" w:color="auto"/>
        <w:left w:val="none" w:sz="0" w:space="0" w:color="auto"/>
        <w:bottom w:val="none" w:sz="0" w:space="0" w:color="auto"/>
        <w:right w:val="none" w:sz="0" w:space="0" w:color="auto"/>
      </w:divBdr>
    </w:div>
    <w:div w:id="1598905431">
      <w:bodyDiv w:val="1"/>
      <w:marLeft w:val="0"/>
      <w:marRight w:val="0"/>
      <w:marTop w:val="0"/>
      <w:marBottom w:val="0"/>
      <w:divBdr>
        <w:top w:val="none" w:sz="0" w:space="0" w:color="auto"/>
        <w:left w:val="none" w:sz="0" w:space="0" w:color="auto"/>
        <w:bottom w:val="none" w:sz="0" w:space="0" w:color="auto"/>
        <w:right w:val="none" w:sz="0" w:space="0" w:color="auto"/>
      </w:divBdr>
    </w:div>
    <w:div w:id="1599024440">
      <w:bodyDiv w:val="1"/>
      <w:marLeft w:val="0"/>
      <w:marRight w:val="0"/>
      <w:marTop w:val="0"/>
      <w:marBottom w:val="0"/>
      <w:divBdr>
        <w:top w:val="none" w:sz="0" w:space="0" w:color="auto"/>
        <w:left w:val="none" w:sz="0" w:space="0" w:color="auto"/>
        <w:bottom w:val="none" w:sz="0" w:space="0" w:color="auto"/>
        <w:right w:val="none" w:sz="0" w:space="0" w:color="auto"/>
      </w:divBdr>
    </w:div>
    <w:div w:id="1599408717">
      <w:bodyDiv w:val="1"/>
      <w:marLeft w:val="0"/>
      <w:marRight w:val="0"/>
      <w:marTop w:val="0"/>
      <w:marBottom w:val="0"/>
      <w:divBdr>
        <w:top w:val="none" w:sz="0" w:space="0" w:color="auto"/>
        <w:left w:val="none" w:sz="0" w:space="0" w:color="auto"/>
        <w:bottom w:val="none" w:sz="0" w:space="0" w:color="auto"/>
        <w:right w:val="none" w:sz="0" w:space="0" w:color="auto"/>
      </w:divBdr>
    </w:div>
    <w:div w:id="1599487387">
      <w:bodyDiv w:val="1"/>
      <w:marLeft w:val="0"/>
      <w:marRight w:val="0"/>
      <w:marTop w:val="0"/>
      <w:marBottom w:val="0"/>
      <w:divBdr>
        <w:top w:val="none" w:sz="0" w:space="0" w:color="auto"/>
        <w:left w:val="none" w:sz="0" w:space="0" w:color="auto"/>
        <w:bottom w:val="none" w:sz="0" w:space="0" w:color="auto"/>
        <w:right w:val="none" w:sz="0" w:space="0" w:color="auto"/>
      </w:divBdr>
    </w:div>
    <w:div w:id="1600796378">
      <w:bodyDiv w:val="1"/>
      <w:marLeft w:val="0"/>
      <w:marRight w:val="0"/>
      <w:marTop w:val="0"/>
      <w:marBottom w:val="0"/>
      <w:divBdr>
        <w:top w:val="none" w:sz="0" w:space="0" w:color="auto"/>
        <w:left w:val="none" w:sz="0" w:space="0" w:color="auto"/>
        <w:bottom w:val="none" w:sz="0" w:space="0" w:color="auto"/>
        <w:right w:val="none" w:sz="0" w:space="0" w:color="auto"/>
      </w:divBdr>
    </w:div>
    <w:div w:id="1601765568">
      <w:bodyDiv w:val="1"/>
      <w:marLeft w:val="0"/>
      <w:marRight w:val="0"/>
      <w:marTop w:val="0"/>
      <w:marBottom w:val="0"/>
      <w:divBdr>
        <w:top w:val="none" w:sz="0" w:space="0" w:color="auto"/>
        <w:left w:val="none" w:sz="0" w:space="0" w:color="auto"/>
        <w:bottom w:val="none" w:sz="0" w:space="0" w:color="auto"/>
        <w:right w:val="none" w:sz="0" w:space="0" w:color="auto"/>
      </w:divBdr>
    </w:div>
    <w:div w:id="1602496396">
      <w:bodyDiv w:val="1"/>
      <w:marLeft w:val="0"/>
      <w:marRight w:val="0"/>
      <w:marTop w:val="0"/>
      <w:marBottom w:val="0"/>
      <w:divBdr>
        <w:top w:val="none" w:sz="0" w:space="0" w:color="auto"/>
        <w:left w:val="none" w:sz="0" w:space="0" w:color="auto"/>
        <w:bottom w:val="none" w:sz="0" w:space="0" w:color="auto"/>
        <w:right w:val="none" w:sz="0" w:space="0" w:color="auto"/>
      </w:divBdr>
    </w:div>
    <w:div w:id="1606041493">
      <w:bodyDiv w:val="1"/>
      <w:marLeft w:val="0"/>
      <w:marRight w:val="0"/>
      <w:marTop w:val="0"/>
      <w:marBottom w:val="0"/>
      <w:divBdr>
        <w:top w:val="none" w:sz="0" w:space="0" w:color="auto"/>
        <w:left w:val="none" w:sz="0" w:space="0" w:color="auto"/>
        <w:bottom w:val="none" w:sz="0" w:space="0" w:color="auto"/>
        <w:right w:val="none" w:sz="0" w:space="0" w:color="auto"/>
      </w:divBdr>
    </w:div>
    <w:div w:id="1606577453">
      <w:bodyDiv w:val="1"/>
      <w:marLeft w:val="0"/>
      <w:marRight w:val="0"/>
      <w:marTop w:val="0"/>
      <w:marBottom w:val="0"/>
      <w:divBdr>
        <w:top w:val="none" w:sz="0" w:space="0" w:color="auto"/>
        <w:left w:val="none" w:sz="0" w:space="0" w:color="auto"/>
        <w:bottom w:val="none" w:sz="0" w:space="0" w:color="auto"/>
        <w:right w:val="none" w:sz="0" w:space="0" w:color="auto"/>
      </w:divBdr>
    </w:div>
    <w:div w:id="1606768704">
      <w:bodyDiv w:val="1"/>
      <w:marLeft w:val="0"/>
      <w:marRight w:val="0"/>
      <w:marTop w:val="0"/>
      <w:marBottom w:val="0"/>
      <w:divBdr>
        <w:top w:val="none" w:sz="0" w:space="0" w:color="auto"/>
        <w:left w:val="none" w:sz="0" w:space="0" w:color="auto"/>
        <w:bottom w:val="none" w:sz="0" w:space="0" w:color="auto"/>
        <w:right w:val="none" w:sz="0" w:space="0" w:color="auto"/>
      </w:divBdr>
    </w:div>
    <w:div w:id="1608004148">
      <w:bodyDiv w:val="1"/>
      <w:marLeft w:val="0"/>
      <w:marRight w:val="0"/>
      <w:marTop w:val="0"/>
      <w:marBottom w:val="0"/>
      <w:divBdr>
        <w:top w:val="none" w:sz="0" w:space="0" w:color="auto"/>
        <w:left w:val="none" w:sz="0" w:space="0" w:color="auto"/>
        <w:bottom w:val="none" w:sz="0" w:space="0" w:color="auto"/>
        <w:right w:val="none" w:sz="0" w:space="0" w:color="auto"/>
      </w:divBdr>
    </w:div>
    <w:div w:id="1610510337">
      <w:bodyDiv w:val="1"/>
      <w:marLeft w:val="0"/>
      <w:marRight w:val="0"/>
      <w:marTop w:val="0"/>
      <w:marBottom w:val="0"/>
      <w:divBdr>
        <w:top w:val="none" w:sz="0" w:space="0" w:color="auto"/>
        <w:left w:val="none" w:sz="0" w:space="0" w:color="auto"/>
        <w:bottom w:val="none" w:sz="0" w:space="0" w:color="auto"/>
        <w:right w:val="none" w:sz="0" w:space="0" w:color="auto"/>
      </w:divBdr>
    </w:div>
    <w:div w:id="1611156520">
      <w:bodyDiv w:val="1"/>
      <w:marLeft w:val="0"/>
      <w:marRight w:val="0"/>
      <w:marTop w:val="0"/>
      <w:marBottom w:val="0"/>
      <w:divBdr>
        <w:top w:val="none" w:sz="0" w:space="0" w:color="auto"/>
        <w:left w:val="none" w:sz="0" w:space="0" w:color="auto"/>
        <w:bottom w:val="none" w:sz="0" w:space="0" w:color="auto"/>
        <w:right w:val="none" w:sz="0" w:space="0" w:color="auto"/>
      </w:divBdr>
    </w:div>
    <w:div w:id="1611815662">
      <w:bodyDiv w:val="1"/>
      <w:marLeft w:val="0"/>
      <w:marRight w:val="0"/>
      <w:marTop w:val="0"/>
      <w:marBottom w:val="0"/>
      <w:divBdr>
        <w:top w:val="none" w:sz="0" w:space="0" w:color="auto"/>
        <w:left w:val="none" w:sz="0" w:space="0" w:color="auto"/>
        <w:bottom w:val="none" w:sz="0" w:space="0" w:color="auto"/>
        <w:right w:val="none" w:sz="0" w:space="0" w:color="auto"/>
      </w:divBdr>
    </w:div>
    <w:div w:id="1613123821">
      <w:bodyDiv w:val="1"/>
      <w:marLeft w:val="0"/>
      <w:marRight w:val="0"/>
      <w:marTop w:val="0"/>
      <w:marBottom w:val="0"/>
      <w:divBdr>
        <w:top w:val="none" w:sz="0" w:space="0" w:color="auto"/>
        <w:left w:val="none" w:sz="0" w:space="0" w:color="auto"/>
        <w:bottom w:val="none" w:sz="0" w:space="0" w:color="auto"/>
        <w:right w:val="none" w:sz="0" w:space="0" w:color="auto"/>
      </w:divBdr>
    </w:div>
    <w:div w:id="1615210759">
      <w:bodyDiv w:val="1"/>
      <w:marLeft w:val="0"/>
      <w:marRight w:val="0"/>
      <w:marTop w:val="0"/>
      <w:marBottom w:val="0"/>
      <w:divBdr>
        <w:top w:val="none" w:sz="0" w:space="0" w:color="auto"/>
        <w:left w:val="none" w:sz="0" w:space="0" w:color="auto"/>
        <w:bottom w:val="none" w:sz="0" w:space="0" w:color="auto"/>
        <w:right w:val="none" w:sz="0" w:space="0" w:color="auto"/>
      </w:divBdr>
    </w:div>
    <w:div w:id="1617633899">
      <w:bodyDiv w:val="1"/>
      <w:marLeft w:val="0"/>
      <w:marRight w:val="0"/>
      <w:marTop w:val="0"/>
      <w:marBottom w:val="0"/>
      <w:divBdr>
        <w:top w:val="none" w:sz="0" w:space="0" w:color="auto"/>
        <w:left w:val="none" w:sz="0" w:space="0" w:color="auto"/>
        <w:bottom w:val="none" w:sz="0" w:space="0" w:color="auto"/>
        <w:right w:val="none" w:sz="0" w:space="0" w:color="auto"/>
      </w:divBdr>
    </w:div>
    <w:div w:id="1620839477">
      <w:bodyDiv w:val="1"/>
      <w:marLeft w:val="0"/>
      <w:marRight w:val="0"/>
      <w:marTop w:val="0"/>
      <w:marBottom w:val="0"/>
      <w:divBdr>
        <w:top w:val="none" w:sz="0" w:space="0" w:color="auto"/>
        <w:left w:val="none" w:sz="0" w:space="0" w:color="auto"/>
        <w:bottom w:val="none" w:sz="0" w:space="0" w:color="auto"/>
        <w:right w:val="none" w:sz="0" w:space="0" w:color="auto"/>
      </w:divBdr>
    </w:div>
    <w:div w:id="1622567086">
      <w:bodyDiv w:val="1"/>
      <w:marLeft w:val="0"/>
      <w:marRight w:val="0"/>
      <w:marTop w:val="0"/>
      <w:marBottom w:val="0"/>
      <w:divBdr>
        <w:top w:val="none" w:sz="0" w:space="0" w:color="auto"/>
        <w:left w:val="none" w:sz="0" w:space="0" w:color="auto"/>
        <w:bottom w:val="none" w:sz="0" w:space="0" w:color="auto"/>
        <w:right w:val="none" w:sz="0" w:space="0" w:color="auto"/>
      </w:divBdr>
    </w:div>
    <w:div w:id="1622572743">
      <w:bodyDiv w:val="1"/>
      <w:marLeft w:val="0"/>
      <w:marRight w:val="0"/>
      <w:marTop w:val="0"/>
      <w:marBottom w:val="0"/>
      <w:divBdr>
        <w:top w:val="none" w:sz="0" w:space="0" w:color="auto"/>
        <w:left w:val="none" w:sz="0" w:space="0" w:color="auto"/>
        <w:bottom w:val="none" w:sz="0" w:space="0" w:color="auto"/>
        <w:right w:val="none" w:sz="0" w:space="0" w:color="auto"/>
      </w:divBdr>
    </w:div>
    <w:div w:id="1622959516">
      <w:bodyDiv w:val="1"/>
      <w:marLeft w:val="0"/>
      <w:marRight w:val="0"/>
      <w:marTop w:val="0"/>
      <w:marBottom w:val="0"/>
      <w:divBdr>
        <w:top w:val="none" w:sz="0" w:space="0" w:color="auto"/>
        <w:left w:val="none" w:sz="0" w:space="0" w:color="auto"/>
        <w:bottom w:val="none" w:sz="0" w:space="0" w:color="auto"/>
        <w:right w:val="none" w:sz="0" w:space="0" w:color="auto"/>
      </w:divBdr>
    </w:div>
    <w:div w:id="1625233692">
      <w:bodyDiv w:val="1"/>
      <w:marLeft w:val="0"/>
      <w:marRight w:val="0"/>
      <w:marTop w:val="0"/>
      <w:marBottom w:val="0"/>
      <w:divBdr>
        <w:top w:val="none" w:sz="0" w:space="0" w:color="auto"/>
        <w:left w:val="none" w:sz="0" w:space="0" w:color="auto"/>
        <w:bottom w:val="none" w:sz="0" w:space="0" w:color="auto"/>
        <w:right w:val="none" w:sz="0" w:space="0" w:color="auto"/>
      </w:divBdr>
    </w:div>
    <w:div w:id="1626544571">
      <w:bodyDiv w:val="1"/>
      <w:marLeft w:val="0"/>
      <w:marRight w:val="0"/>
      <w:marTop w:val="0"/>
      <w:marBottom w:val="0"/>
      <w:divBdr>
        <w:top w:val="none" w:sz="0" w:space="0" w:color="auto"/>
        <w:left w:val="none" w:sz="0" w:space="0" w:color="auto"/>
        <w:bottom w:val="none" w:sz="0" w:space="0" w:color="auto"/>
        <w:right w:val="none" w:sz="0" w:space="0" w:color="auto"/>
      </w:divBdr>
    </w:div>
    <w:div w:id="1626614337">
      <w:bodyDiv w:val="1"/>
      <w:marLeft w:val="0"/>
      <w:marRight w:val="0"/>
      <w:marTop w:val="0"/>
      <w:marBottom w:val="0"/>
      <w:divBdr>
        <w:top w:val="none" w:sz="0" w:space="0" w:color="auto"/>
        <w:left w:val="none" w:sz="0" w:space="0" w:color="auto"/>
        <w:bottom w:val="none" w:sz="0" w:space="0" w:color="auto"/>
        <w:right w:val="none" w:sz="0" w:space="0" w:color="auto"/>
      </w:divBdr>
    </w:div>
    <w:div w:id="1626693785">
      <w:bodyDiv w:val="1"/>
      <w:marLeft w:val="0"/>
      <w:marRight w:val="0"/>
      <w:marTop w:val="0"/>
      <w:marBottom w:val="0"/>
      <w:divBdr>
        <w:top w:val="none" w:sz="0" w:space="0" w:color="auto"/>
        <w:left w:val="none" w:sz="0" w:space="0" w:color="auto"/>
        <w:bottom w:val="none" w:sz="0" w:space="0" w:color="auto"/>
        <w:right w:val="none" w:sz="0" w:space="0" w:color="auto"/>
      </w:divBdr>
    </w:div>
    <w:div w:id="1627587944">
      <w:bodyDiv w:val="1"/>
      <w:marLeft w:val="0"/>
      <w:marRight w:val="0"/>
      <w:marTop w:val="0"/>
      <w:marBottom w:val="0"/>
      <w:divBdr>
        <w:top w:val="none" w:sz="0" w:space="0" w:color="auto"/>
        <w:left w:val="none" w:sz="0" w:space="0" w:color="auto"/>
        <w:bottom w:val="none" w:sz="0" w:space="0" w:color="auto"/>
        <w:right w:val="none" w:sz="0" w:space="0" w:color="auto"/>
      </w:divBdr>
    </w:div>
    <w:div w:id="1632592238">
      <w:bodyDiv w:val="1"/>
      <w:marLeft w:val="0"/>
      <w:marRight w:val="0"/>
      <w:marTop w:val="0"/>
      <w:marBottom w:val="0"/>
      <w:divBdr>
        <w:top w:val="none" w:sz="0" w:space="0" w:color="auto"/>
        <w:left w:val="none" w:sz="0" w:space="0" w:color="auto"/>
        <w:bottom w:val="none" w:sz="0" w:space="0" w:color="auto"/>
        <w:right w:val="none" w:sz="0" w:space="0" w:color="auto"/>
      </w:divBdr>
    </w:div>
    <w:div w:id="1637448172">
      <w:bodyDiv w:val="1"/>
      <w:marLeft w:val="0"/>
      <w:marRight w:val="0"/>
      <w:marTop w:val="0"/>
      <w:marBottom w:val="0"/>
      <w:divBdr>
        <w:top w:val="none" w:sz="0" w:space="0" w:color="auto"/>
        <w:left w:val="none" w:sz="0" w:space="0" w:color="auto"/>
        <w:bottom w:val="none" w:sz="0" w:space="0" w:color="auto"/>
        <w:right w:val="none" w:sz="0" w:space="0" w:color="auto"/>
      </w:divBdr>
      <w:divsChild>
        <w:div w:id="2084328219">
          <w:marLeft w:val="0"/>
          <w:marRight w:val="0"/>
          <w:marTop w:val="0"/>
          <w:marBottom w:val="0"/>
          <w:divBdr>
            <w:top w:val="none" w:sz="0" w:space="0" w:color="auto"/>
            <w:left w:val="none" w:sz="0" w:space="0" w:color="auto"/>
            <w:bottom w:val="none" w:sz="0" w:space="0" w:color="auto"/>
            <w:right w:val="none" w:sz="0" w:space="0" w:color="auto"/>
          </w:divBdr>
        </w:div>
      </w:divsChild>
    </w:div>
    <w:div w:id="1643272859">
      <w:bodyDiv w:val="1"/>
      <w:marLeft w:val="0"/>
      <w:marRight w:val="0"/>
      <w:marTop w:val="0"/>
      <w:marBottom w:val="0"/>
      <w:divBdr>
        <w:top w:val="none" w:sz="0" w:space="0" w:color="auto"/>
        <w:left w:val="none" w:sz="0" w:space="0" w:color="auto"/>
        <w:bottom w:val="none" w:sz="0" w:space="0" w:color="auto"/>
        <w:right w:val="none" w:sz="0" w:space="0" w:color="auto"/>
      </w:divBdr>
    </w:div>
    <w:div w:id="1649093310">
      <w:bodyDiv w:val="1"/>
      <w:marLeft w:val="0"/>
      <w:marRight w:val="0"/>
      <w:marTop w:val="0"/>
      <w:marBottom w:val="0"/>
      <w:divBdr>
        <w:top w:val="none" w:sz="0" w:space="0" w:color="auto"/>
        <w:left w:val="none" w:sz="0" w:space="0" w:color="auto"/>
        <w:bottom w:val="none" w:sz="0" w:space="0" w:color="auto"/>
        <w:right w:val="none" w:sz="0" w:space="0" w:color="auto"/>
      </w:divBdr>
    </w:div>
    <w:div w:id="1653020686">
      <w:bodyDiv w:val="1"/>
      <w:marLeft w:val="0"/>
      <w:marRight w:val="0"/>
      <w:marTop w:val="0"/>
      <w:marBottom w:val="0"/>
      <w:divBdr>
        <w:top w:val="none" w:sz="0" w:space="0" w:color="auto"/>
        <w:left w:val="none" w:sz="0" w:space="0" w:color="auto"/>
        <w:bottom w:val="none" w:sz="0" w:space="0" w:color="auto"/>
        <w:right w:val="none" w:sz="0" w:space="0" w:color="auto"/>
      </w:divBdr>
    </w:div>
    <w:div w:id="1657950644">
      <w:bodyDiv w:val="1"/>
      <w:marLeft w:val="0"/>
      <w:marRight w:val="0"/>
      <w:marTop w:val="0"/>
      <w:marBottom w:val="0"/>
      <w:divBdr>
        <w:top w:val="none" w:sz="0" w:space="0" w:color="auto"/>
        <w:left w:val="none" w:sz="0" w:space="0" w:color="auto"/>
        <w:bottom w:val="none" w:sz="0" w:space="0" w:color="auto"/>
        <w:right w:val="none" w:sz="0" w:space="0" w:color="auto"/>
      </w:divBdr>
    </w:div>
    <w:div w:id="1658921838">
      <w:bodyDiv w:val="1"/>
      <w:marLeft w:val="0"/>
      <w:marRight w:val="0"/>
      <w:marTop w:val="0"/>
      <w:marBottom w:val="0"/>
      <w:divBdr>
        <w:top w:val="none" w:sz="0" w:space="0" w:color="auto"/>
        <w:left w:val="none" w:sz="0" w:space="0" w:color="auto"/>
        <w:bottom w:val="none" w:sz="0" w:space="0" w:color="auto"/>
        <w:right w:val="none" w:sz="0" w:space="0" w:color="auto"/>
      </w:divBdr>
    </w:div>
    <w:div w:id="1662272514">
      <w:bodyDiv w:val="1"/>
      <w:marLeft w:val="0"/>
      <w:marRight w:val="0"/>
      <w:marTop w:val="0"/>
      <w:marBottom w:val="0"/>
      <w:divBdr>
        <w:top w:val="none" w:sz="0" w:space="0" w:color="auto"/>
        <w:left w:val="none" w:sz="0" w:space="0" w:color="auto"/>
        <w:bottom w:val="none" w:sz="0" w:space="0" w:color="auto"/>
        <w:right w:val="none" w:sz="0" w:space="0" w:color="auto"/>
      </w:divBdr>
    </w:div>
    <w:div w:id="1664115964">
      <w:bodyDiv w:val="1"/>
      <w:marLeft w:val="0"/>
      <w:marRight w:val="0"/>
      <w:marTop w:val="0"/>
      <w:marBottom w:val="0"/>
      <w:divBdr>
        <w:top w:val="none" w:sz="0" w:space="0" w:color="auto"/>
        <w:left w:val="none" w:sz="0" w:space="0" w:color="auto"/>
        <w:bottom w:val="none" w:sz="0" w:space="0" w:color="auto"/>
        <w:right w:val="none" w:sz="0" w:space="0" w:color="auto"/>
      </w:divBdr>
      <w:divsChild>
        <w:div w:id="3746783">
          <w:marLeft w:val="0"/>
          <w:marRight w:val="0"/>
          <w:marTop w:val="0"/>
          <w:marBottom w:val="0"/>
          <w:divBdr>
            <w:top w:val="none" w:sz="0" w:space="0" w:color="auto"/>
            <w:left w:val="none" w:sz="0" w:space="0" w:color="auto"/>
            <w:bottom w:val="none" w:sz="0" w:space="0" w:color="auto"/>
            <w:right w:val="none" w:sz="0" w:space="0" w:color="auto"/>
          </w:divBdr>
        </w:div>
        <w:div w:id="773406973">
          <w:marLeft w:val="0"/>
          <w:marRight w:val="0"/>
          <w:marTop w:val="0"/>
          <w:marBottom w:val="0"/>
          <w:divBdr>
            <w:top w:val="none" w:sz="0" w:space="0" w:color="auto"/>
            <w:left w:val="none" w:sz="0" w:space="0" w:color="auto"/>
            <w:bottom w:val="none" w:sz="0" w:space="0" w:color="auto"/>
            <w:right w:val="none" w:sz="0" w:space="0" w:color="auto"/>
          </w:divBdr>
        </w:div>
        <w:div w:id="1088498250">
          <w:marLeft w:val="0"/>
          <w:marRight w:val="0"/>
          <w:marTop w:val="0"/>
          <w:marBottom w:val="0"/>
          <w:divBdr>
            <w:top w:val="none" w:sz="0" w:space="0" w:color="auto"/>
            <w:left w:val="none" w:sz="0" w:space="0" w:color="auto"/>
            <w:bottom w:val="none" w:sz="0" w:space="0" w:color="auto"/>
            <w:right w:val="none" w:sz="0" w:space="0" w:color="auto"/>
          </w:divBdr>
        </w:div>
        <w:div w:id="1233394973">
          <w:marLeft w:val="0"/>
          <w:marRight w:val="0"/>
          <w:marTop w:val="0"/>
          <w:marBottom w:val="0"/>
          <w:divBdr>
            <w:top w:val="none" w:sz="0" w:space="0" w:color="auto"/>
            <w:left w:val="none" w:sz="0" w:space="0" w:color="auto"/>
            <w:bottom w:val="none" w:sz="0" w:space="0" w:color="auto"/>
            <w:right w:val="none" w:sz="0" w:space="0" w:color="auto"/>
          </w:divBdr>
        </w:div>
        <w:div w:id="1596985605">
          <w:marLeft w:val="0"/>
          <w:marRight w:val="0"/>
          <w:marTop w:val="0"/>
          <w:marBottom w:val="0"/>
          <w:divBdr>
            <w:top w:val="none" w:sz="0" w:space="0" w:color="auto"/>
            <w:left w:val="none" w:sz="0" w:space="0" w:color="auto"/>
            <w:bottom w:val="none" w:sz="0" w:space="0" w:color="auto"/>
            <w:right w:val="none" w:sz="0" w:space="0" w:color="auto"/>
          </w:divBdr>
        </w:div>
      </w:divsChild>
    </w:div>
    <w:div w:id="1666127522">
      <w:bodyDiv w:val="1"/>
      <w:marLeft w:val="0"/>
      <w:marRight w:val="0"/>
      <w:marTop w:val="0"/>
      <w:marBottom w:val="0"/>
      <w:divBdr>
        <w:top w:val="none" w:sz="0" w:space="0" w:color="auto"/>
        <w:left w:val="none" w:sz="0" w:space="0" w:color="auto"/>
        <w:bottom w:val="none" w:sz="0" w:space="0" w:color="auto"/>
        <w:right w:val="none" w:sz="0" w:space="0" w:color="auto"/>
      </w:divBdr>
    </w:div>
    <w:div w:id="1667054282">
      <w:bodyDiv w:val="1"/>
      <w:marLeft w:val="0"/>
      <w:marRight w:val="0"/>
      <w:marTop w:val="0"/>
      <w:marBottom w:val="0"/>
      <w:divBdr>
        <w:top w:val="none" w:sz="0" w:space="0" w:color="auto"/>
        <w:left w:val="none" w:sz="0" w:space="0" w:color="auto"/>
        <w:bottom w:val="none" w:sz="0" w:space="0" w:color="auto"/>
        <w:right w:val="none" w:sz="0" w:space="0" w:color="auto"/>
      </w:divBdr>
    </w:div>
    <w:div w:id="1669288002">
      <w:bodyDiv w:val="1"/>
      <w:marLeft w:val="0"/>
      <w:marRight w:val="0"/>
      <w:marTop w:val="0"/>
      <w:marBottom w:val="0"/>
      <w:divBdr>
        <w:top w:val="none" w:sz="0" w:space="0" w:color="auto"/>
        <w:left w:val="none" w:sz="0" w:space="0" w:color="auto"/>
        <w:bottom w:val="none" w:sz="0" w:space="0" w:color="auto"/>
        <w:right w:val="none" w:sz="0" w:space="0" w:color="auto"/>
      </w:divBdr>
    </w:div>
    <w:div w:id="1671056455">
      <w:bodyDiv w:val="1"/>
      <w:marLeft w:val="0"/>
      <w:marRight w:val="0"/>
      <w:marTop w:val="0"/>
      <w:marBottom w:val="0"/>
      <w:divBdr>
        <w:top w:val="none" w:sz="0" w:space="0" w:color="auto"/>
        <w:left w:val="none" w:sz="0" w:space="0" w:color="auto"/>
        <w:bottom w:val="none" w:sz="0" w:space="0" w:color="auto"/>
        <w:right w:val="none" w:sz="0" w:space="0" w:color="auto"/>
      </w:divBdr>
    </w:div>
    <w:div w:id="1671567603">
      <w:bodyDiv w:val="1"/>
      <w:marLeft w:val="0"/>
      <w:marRight w:val="0"/>
      <w:marTop w:val="0"/>
      <w:marBottom w:val="0"/>
      <w:divBdr>
        <w:top w:val="none" w:sz="0" w:space="0" w:color="auto"/>
        <w:left w:val="none" w:sz="0" w:space="0" w:color="auto"/>
        <w:bottom w:val="none" w:sz="0" w:space="0" w:color="auto"/>
        <w:right w:val="none" w:sz="0" w:space="0" w:color="auto"/>
      </w:divBdr>
    </w:div>
    <w:div w:id="1674606932">
      <w:bodyDiv w:val="1"/>
      <w:marLeft w:val="0"/>
      <w:marRight w:val="0"/>
      <w:marTop w:val="0"/>
      <w:marBottom w:val="0"/>
      <w:divBdr>
        <w:top w:val="none" w:sz="0" w:space="0" w:color="auto"/>
        <w:left w:val="none" w:sz="0" w:space="0" w:color="auto"/>
        <w:bottom w:val="none" w:sz="0" w:space="0" w:color="auto"/>
        <w:right w:val="none" w:sz="0" w:space="0" w:color="auto"/>
      </w:divBdr>
    </w:div>
    <w:div w:id="1675112471">
      <w:bodyDiv w:val="1"/>
      <w:marLeft w:val="0"/>
      <w:marRight w:val="0"/>
      <w:marTop w:val="0"/>
      <w:marBottom w:val="0"/>
      <w:divBdr>
        <w:top w:val="none" w:sz="0" w:space="0" w:color="auto"/>
        <w:left w:val="none" w:sz="0" w:space="0" w:color="auto"/>
        <w:bottom w:val="none" w:sz="0" w:space="0" w:color="auto"/>
        <w:right w:val="none" w:sz="0" w:space="0" w:color="auto"/>
      </w:divBdr>
    </w:div>
    <w:div w:id="1677686750">
      <w:bodyDiv w:val="1"/>
      <w:marLeft w:val="0"/>
      <w:marRight w:val="0"/>
      <w:marTop w:val="0"/>
      <w:marBottom w:val="0"/>
      <w:divBdr>
        <w:top w:val="none" w:sz="0" w:space="0" w:color="auto"/>
        <w:left w:val="none" w:sz="0" w:space="0" w:color="auto"/>
        <w:bottom w:val="none" w:sz="0" w:space="0" w:color="auto"/>
        <w:right w:val="none" w:sz="0" w:space="0" w:color="auto"/>
      </w:divBdr>
    </w:div>
    <w:div w:id="1678579426">
      <w:bodyDiv w:val="1"/>
      <w:marLeft w:val="0"/>
      <w:marRight w:val="0"/>
      <w:marTop w:val="0"/>
      <w:marBottom w:val="0"/>
      <w:divBdr>
        <w:top w:val="none" w:sz="0" w:space="0" w:color="auto"/>
        <w:left w:val="none" w:sz="0" w:space="0" w:color="auto"/>
        <w:bottom w:val="none" w:sz="0" w:space="0" w:color="auto"/>
        <w:right w:val="none" w:sz="0" w:space="0" w:color="auto"/>
      </w:divBdr>
    </w:div>
    <w:div w:id="1678651099">
      <w:bodyDiv w:val="1"/>
      <w:marLeft w:val="0"/>
      <w:marRight w:val="0"/>
      <w:marTop w:val="0"/>
      <w:marBottom w:val="0"/>
      <w:divBdr>
        <w:top w:val="none" w:sz="0" w:space="0" w:color="auto"/>
        <w:left w:val="none" w:sz="0" w:space="0" w:color="auto"/>
        <w:bottom w:val="none" w:sz="0" w:space="0" w:color="auto"/>
        <w:right w:val="none" w:sz="0" w:space="0" w:color="auto"/>
      </w:divBdr>
    </w:div>
    <w:div w:id="1679580875">
      <w:bodyDiv w:val="1"/>
      <w:marLeft w:val="0"/>
      <w:marRight w:val="0"/>
      <w:marTop w:val="0"/>
      <w:marBottom w:val="0"/>
      <w:divBdr>
        <w:top w:val="none" w:sz="0" w:space="0" w:color="auto"/>
        <w:left w:val="none" w:sz="0" w:space="0" w:color="auto"/>
        <w:bottom w:val="none" w:sz="0" w:space="0" w:color="auto"/>
        <w:right w:val="none" w:sz="0" w:space="0" w:color="auto"/>
      </w:divBdr>
    </w:div>
    <w:div w:id="1679842422">
      <w:bodyDiv w:val="1"/>
      <w:marLeft w:val="0"/>
      <w:marRight w:val="0"/>
      <w:marTop w:val="0"/>
      <w:marBottom w:val="0"/>
      <w:divBdr>
        <w:top w:val="none" w:sz="0" w:space="0" w:color="auto"/>
        <w:left w:val="none" w:sz="0" w:space="0" w:color="auto"/>
        <w:bottom w:val="none" w:sz="0" w:space="0" w:color="auto"/>
        <w:right w:val="none" w:sz="0" w:space="0" w:color="auto"/>
      </w:divBdr>
    </w:div>
    <w:div w:id="1681227515">
      <w:bodyDiv w:val="1"/>
      <w:marLeft w:val="0"/>
      <w:marRight w:val="0"/>
      <w:marTop w:val="0"/>
      <w:marBottom w:val="0"/>
      <w:divBdr>
        <w:top w:val="none" w:sz="0" w:space="0" w:color="auto"/>
        <w:left w:val="none" w:sz="0" w:space="0" w:color="auto"/>
        <w:bottom w:val="none" w:sz="0" w:space="0" w:color="auto"/>
        <w:right w:val="none" w:sz="0" w:space="0" w:color="auto"/>
      </w:divBdr>
    </w:div>
    <w:div w:id="1683359467">
      <w:bodyDiv w:val="1"/>
      <w:marLeft w:val="0"/>
      <w:marRight w:val="0"/>
      <w:marTop w:val="0"/>
      <w:marBottom w:val="0"/>
      <w:divBdr>
        <w:top w:val="none" w:sz="0" w:space="0" w:color="auto"/>
        <w:left w:val="none" w:sz="0" w:space="0" w:color="auto"/>
        <w:bottom w:val="none" w:sz="0" w:space="0" w:color="auto"/>
        <w:right w:val="none" w:sz="0" w:space="0" w:color="auto"/>
      </w:divBdr>
    </w:div>
    <w:div w:id="1685550652">
      <w:bodyDiv w:val="1"/>
      <w:marLeft w:val="0"/>
      <w:marRight w:val="0"/>
      <w:marTop w:val="0"/>
      <w:marBottom w:val="0"/>
      <w:divBdr>
        <w:top w:val="none" w:sz="0" w:space="0" w:color="auto"/>
        <w:left w:val="none" w:sz="0" w:space="0" w:color="auto"/>
        <w:bottom w:val="none" w:sz="0" w:space="0" w:color="auto"/>
        <w:right w:val="none" w:sz="0" w:space="0" w:color="auto"/>
      </w:divBdr>
    </w:div>
    <w:div w:id="1689016406">
      <w:bodyDiv w:val="1"/>
      <w:marLeft w:val="0"/>
      <w:marRight w:val="0"/>
      <w:marTop w:val="0"/>
      <w:marBottom w:val="0"/>
      <w:divBdr>
        <w:top w:val="none" w:sz="0" w:space="0" w:color="auto"/>
        <w:left w:val="none" w:sz="0" w:space="0" w:color="auto"/>
        <w:bottom w:val="none" w:sz="0" w:space="0" w:color="auto"/>
        <w:right w:val="none" w:sz="0" w:space="0" w:color="auto"/>
      </w:divBdr>
    </w:div>
    <w:div w:id="1689481448">
      <w:bodyDiv w:val="1"/>
      <w:marLeft w:val="0"/>
      <w:marRight w:val="0"/>
      <w:marTop w:val="0"/>
      <w:marBottom w:val="0"/>
      <w:divBdr>
        <w:top w:val="none" w:sz="0" w:space="0" w:color="auto"/>
        <w:left w:val="none" w:sz="0" w:space="0" w:color="auto"/>
        <w:bottom w:val="none" w:sz="0" w:space="0" w:color="auto"/>
        <w:right w:val="none" w:sz="0" w:space="0" w:color="auto"/>
      </w:divBdr>
    </w:div>
    <w:div w:id="1692223601">
      <w:bodyDiv w:val="1"/>
      <w:marLeft w:val="0"/>
      <w:marRight w:val="0"/>
      <w:marTop w:val="0"/>
      <w:marBottom w:val="0"/>
      <w:divBdr>
        <w:top w:val="none" w:sz="0" w:space="0" w:color="auto"/>
        <w:left w:val="none" w:sz="0" w:space="0" w:color="auto"/>
        <w:bottom w:val="none" w:sz="0" w:space="0" w:color="auto"/>
        <w:right w:val="none" w:sz="0" w:space="0" w:color="auto"/>
      </w:divBdr>
    </w:div>
    <w:div w:id="1697079186">
      <w:bodyDiv w:val="1"/>
      <w:marLeft w:val="0"/>
      <w:marRight w:val="0"/>
      <w:marTop w:val="0"/>
      <w:marBottom w:val="0"/>
      <w:divBdr>
        <w:top w:val="none" w:sz="0" w:space="0" w:color="auto"/>
        <w:left w:val="none" w:sz="0" w:space="0" w:color="auto"/>
        <w:bottom w:val="none" w:sz="0" w:space="0" w:color="auto"/>
        <w:right w:val="none" w:sz="0" w:space="0" w:color="auto"/>
      </w:divBdr>
    </w:div>
    <w:div w:id="1698434064">
      <w:bodyDiv w:val="1"/>
      <w:marLeft w:val="0"/>
      <w:marRight w:val="0"/>
      <w:marTop w:val="0"/>
      <w:marBottom w:val="0"/>
      <w:divBdr>
        <w:top w:val="none" w:sz="0" w:space="0" w:color="auto"/>
        <w:left w:val="none" w:sz="0" w:space="0" w:color="auto"/>
        <w:bottom w:val="none" w:sz="0" w:space="0" w:color="auto"/>
        <w:right w:val="none" w:sz="0" w:space="0" w:color="auto"/>
      </w:divBdr>
    </w:div>
    <w:div w:id="1701664479">
      <w:bodyDiv w:val="1"/>
      <w:marLeft w:val="0"/>
      <w:marRight w:val="0"/>
      <w:marTop w:val="0"/>
      <w:marBottom w:val="0"/>
      <w:divBdr>
        <w:top w:val="none" w:sz="0" w:space="0" w:color="auto"/>
        <w:left w:val="none" w:sz="0" w:space="0" w:color="auto"/>
        <w:bottom w:val="none" w:sz="0" w:space="0" w:color="auto"/>
        <w:right w:val="none" w:sz="0" w:space="0" w:color="auto"/>
      </w:divBdr>
    </w:div>
    <w:div w:id="1704402860">
      <w:bodyDiv w:val="1"/>
      <w:marLeft w:val="0"/>
      <w:marRight w:val="0"/>
      <w:marTop w:val="0"/>
      <w:marBottom w:val="0"/>
      <w:divBdr>
        <w:top w:val="none" w:sz="0" w:space="0" w:color="auto"/>
        <w:left w:val="none" w:sz="0" w:space="0" w:color="auto"/>
        <w:bottom w:val="none" w:sz="0" w:space="0" w:color="auto"/>
        <w:right w:val="none" w:sz="0" w:space="0" w:color="auto"/>
      </w:divBdr>
    </w:div>
    <w:div w:id="1709572606">
      <w:bodyDiv w:val="1"/>
      <w:marLeft w:val="0"/>
      <w:marRight w:val="0"/>
      <w:marTop w:val="0"/>
      <w:marBottom w:val="0"/>
      <w:divBdr>
        <w:top w:val="none" w:sz="0" w:space="0" w:color="auto"/>
        <w:left w:val="none" w:sz="0" w:space="0" w:color="auto"/>
        <w:bottom w:val="none" w:sz="0" w:space="0" w:color="auto"/>
        <w:right w:val="none" w:sz="0" w:space="0" w:color="auto"/>
      </w:divBdr>
    </w:div>
    <w:div w:id="1710035280">
      <w:bodyDiv w:val="1"/>
      <w:marLeft w:val="0"/>
      <w:marRight w:val="0"/>
      <w:marTop w:val="0"/>
      <w:marBottom w:val="0"/>
      <w:divBdr>
        <w:top w:val="none" w:sz="0" w:space="0" w:color="auto"/>
        <w:left w:val="none" w:sz="0" w:space="0" w:color="auto"/>
        <w:bottom w:val="none" w:sz="0" w:space="0" w:color="auto"/>
        <w:right w:val="none" w:sz="0" w:space="0" w:color="auto"/>
      </w:divBdr>
    </w:div>
    <w:div w:id="1712220909">
      <w:bodyDiv w:val="1"/>
      <w:marLeft w:val="0"/>
      <w:marRight w:val="0"/>
      <w:marTop w:val="0"/>
      <w:marBottom w:val="0"/>
      <w:divBdr>
        <w:top w:val="none" w:sz="0" w:space="0" w:color="auto"/>
        <w:left w:val="none" w:sz="0" w:space="0" w:color="auto"/>
        <w:bottom w:val="none" w:sz="0" w:space="0" w:color="auto"/>
        <w:right w:val="none" w:sz="0" w:space="0" w:color="auto"/>
      </w:divBdr>
    </w:div>
    <w:div w:id="1712612500">
      <w:bodyDiv w:val="1"/>
      <w:marLeft w:val="0"/>
      <w:marRight w:val="0"/>
      <w:marTop w:val="0"/>
      <w:marBottom w:val="0"/>
      <w:divBdr>
        <w:top w:val="none" w:sz="0" w:space="0" w:color="auto"/>
        <w:left w:val="none" w:sz="0" w:space="0" w:color="auto"/>
        <w:bottom w:val="none" w:sz="0" w:space="0" w:color="auto"/>
        <w:right w:val="none" w:sz="0" w:space="0" w:color="auto"/>
      </w:divBdr>
    </w:div>
    <w:div w:id="1714958021">
      <w:bodyDiv w:val="1"/>
      <w:marLeft w:val="0"/>
      <w:marRight w:val="0"/>
      <w:marTop w:val="0"/>
      <w:marBottom w:val="0"/>
      <w:divBdr>
        <w:top w:val="none" w:sz="0" w:space="0" w:color="auto"/>
        <w:left w:val="none" w:sz="0" w:space="0" w:color="auto"/>
        <w:bottom w:val="none" w:sz="0" w:space="0" w:color="auto"/>
        <w:right w:val="none" w:sz="0" w:space="0" w:color="auto"/>
      </w:divBdr>
    </w:div>
    <w:div w:id="1719738994">
      <w:bodyDiv w:val="1"/>
      <w:marLeft w:val="0"/>
      <w:marRight w:val="0"/>
      <w:marTop w:val="0"/>
      <w:marBottom w:val="0"/>
      <w:divBdr>
        <w:top w:val="none" w:sz="0" w:space="0" w:color="auto"/>
        <w:left w:val="none" w:sz="0" w:space="0" w:color="auto"/>
        <w:bottom w:val="none" w:sz="0" w:space="0" w:color="auto"/>
        <w:right w:val="none" w:sz="0" w:space="0" w:color="auto"/>
      </w:divBdr>
    </w:div>
    <w:div w:id="1731995532">
      <w:bodyDiv w:val="1"/>
      <w:marLeft w:val="0"/>
      <w:marRight w:val="0"/>
      <w:marTop w:val="0"/>
      <w:marBottom w:val="0"/>
      <w:divBdr>
        <w:top w:val="none" w:sz="0" w:space="0" w:color="auto"/>
        <w:left w:val="none" w:sz="0" w:space="0" w:color="auto"/>
        <w:bottom w:val="none" w:sz="0" w:space="0" w:color="auto"/>
        <w:right w:val="none" w:sz="0" w:space="0" w:color="auto"/>
      </w:divBdr>
    </w:div>
    <w:div w:id="1734506675">
      <w:bodyDiv w:val="1"/>
      <w:marLeft w:val="0"/>
      <w:marRight w:val="0"/>
      <w:marTop w:val="0"/>
      <w:marBottom w:val="0"/>
      <w:divBdr>
        <w:top w:val="none" w:sz="0" w:space="0" w:color="auto"/>
        <w:left w:val="none" w:sz="0" w:space="0" w:color="auto"/>
        <w:bottom w:val="none" w:sz="0" w:space="0" w:color="auto"/>
        <w:right w:val="none" w:sz="0" w:space="0" w:color="auto"/>
      </w:divBdr>
    </w:div>
    <w:div w:id="1736585711">
      <w:bodyDiv w:val="1"/>
      <w:marLeft w:val="0"/>
      <w:marRight w:val="0"/>
      <w:marTop w:val="0"/>
      <w:marBottom w:val="0"/>
      <w:divBdr>
        <w:top w:val="none" w:sz="0" w:space="0" w:color="auto"/>
        <w:left w:val="none" w:sz="0" w:space="0" w:color="auto"/>
        <w:bottom w:val="none" w:sz="0" w:space="0" w:color="auto"/>
        <w:right w:val="none" w:sz="0" w:space="0" w:color="auto"/>
      </w:divBdr>
    </w:div>
    <w:div w:id="1741900244">
      <w:bodyDiv w:val="1"/>
      <w:marLeft w:val="0"/>
      <w:marRight w:val="0"/>
      <w:marTop w:val="0"/>
      <w:marBottom w:val="0"/>
      <w:divBdr>
        <w:top w:val="none" w:sz="0" w:space="0" w:color="auto"/>
        <w:left w:val="none" w:sz="0" w:space="0" w:color="auto"/>
        <w:bottom w:val="none" w:sz="0" w:space="0" w:color="auto"/>
        <w:right w:val="none" w:sz="0" w:space="0" w:color="auto"/>
      </w:divBdr>
    </w:div>
    <w:div w:id="1742633486">
      <w:bodyDiv w:val="1"/>
      <w:marLeft w:val="0"/>
      <w:marRight w:val="0"/>
      <w:marTop w:val="0"/>
      <w:marBottom w:val="0"/>
      <w:divBdr>
        <w:top w:val="none" w:sz="0" w:space="0" w:color="auto"/>
        <w:left w:val="none" w:sz="0" w:space="0" w:color="auto"/>
        <w:bottom w:val="none" w:sz="0" w:space="0" w:color="auto"/>
        <w:right w:val="none" w:sz="0" w:space="0" w:color="auto"/>
      </w:divBdr>
    </w:div>
    <w:div w:id="1745642118">
      <w:bodyDiv w:val="1"/>
      <w:marLeft w:val="0"/>
      <w:marRight w:val="0"/>
      <w:marTop w:val="0"/>
      <w:marBottom w:val="0"/>
      <w:divBdr>
        <w:top w:val="none" w:sz="0" w:space="0" w:color="auto"/>
        <w:left w:val="none" w:sz="0" w:space="0" w:color="auto"/>
        <w:bottom w:val="none" w:sz="0" w:space="0" w:color="auto"/>
        <w:right w:val="none" w:sz="0" w:space="0" w:color="auto"/>
      </w:divBdr>
    </w:div>
    <w:div w:id="1747799963">
      <w:bodyDiv w:val="1"/>
      <w:marLeft w:val="0"/>
      <w:marRight w:val="0"/>
      <w:marTop w:val="0"/>
      <w:marBottom w:val="0"/>
      <w:divBdr>
        <w:top w:val="none" w:sz="0" w:space="0" w:color="auto"/>
        <w:left w:val="none" w:sz="0" w:space="0" w:color="auto"/>
        <w:bottom w:val="none" w:sz="0" w:space="0" w:color="auto"/>
        <w:right w:val="none" w:sz="0" w:space="0" w:color="auto"/>
      </w:divBdr>
    </w:div>
    <w:div w:id="1751122327">
      <w:bodyDiv w:val="1"/>
      <w:marLeft w:val="0"/>
      <w:marRight w:val="0"/>
      <w:marTop w:val="0"/>
      <w:marBottom w:val="0"/>
      <w:divBdr>
        <w:top w:val="none" w:sz="0" w:space="0" w:color="auto"/>
        <w:left w:val="none" w:sz="0" w:space="0" w:color="auto"/>
        <w:bottom w:val="none" w:sz="0" w:space="0" w:color="auto"/>
        <w:right w:val="none" w:sz="0" w:space="0" w:color="auto"/>
      </w:divBdr>
    </w:div>
    <w:div w:id="1751344224">
      <w:bodyDiv w:val="1"/>
      <w:marLeft w:val="0"/>
      <w:marRight w:val="0"/>
      <w:marTop w:val="0"/>
      <w:marBottom w:val="0"/>
      <w:divBdr>
        <w:top w:val="none" w:sz="0" w:space="0" w:color="auto"/>
        <w:left w:val="none" w:sz="0" w:space="0" w:color="auto"/>
        <w:bottom w:val="none" w:sz="0" w:space="0" w:color="auto"/>
        <w:right w:val="none" w:sz="0" w:space="0" w:color="auto"/>
      </w:divBdr>
    </w:div>
    <w:div w:id="1753700206">
      <w:bodyDiv w:val="1"/>
      <w:marLeft w:val="0"/>
      <w:marRight w:val="0"/>
      <w:marTop w:val="0"/>
      <w:marBottom w:val="0"/>
      <w:divBdr>
        <w:top w:val="none" w:sz="0" w:space="0" w:color="auto"/>
        <w:left w:val="none" w:sz="0" w:space="0" w:color="auto"/>
        <w:bottom w:val="none" w:sz="0" w:space="0" w:color="auto"/>
        <w:right w:val="none" w:sz="0" w:space="0" w:color="auto"/>
      </w:divBdr>
    </w:div>
    <w:div w:id="1755741105">
      <w:bodyDiv w:val="1"/>
      <w:marLeft w:val="0"/>
      <w:marRight w:val="0"/>
      <w:marTop w:val="0"/>
      <w:marBottom w:val="0"/>
      <w:divBdr>
        <w:top w:val="none" w:sz="0" w:space="0" w:color="auto"/>
        <w:left w:val="none" w:sz="0" w:space="0" w:color="auto"/>
        <w:bottom w:val="none" w:sz="0" w:space="0" w:color="auto"/>
        <w:right w:val="none" w:sz="0" w:space="0" w:color="auto"/>
      </w:divBdr>
    </w:div>
    <w:div w:id="1756127762">
      <w:bodyDiv w:val="1"/>
      <w:marLeft w:val="0"/>
      <w:marRight w:val="0"/>
      <w:marTop w:val="0"/>
      <w:marBottom w:val="0"/>
      <w:divBdr>
        <w:top w:val="none" w:sz="0" w:space="0" w:color="auto"/>
        <w:left w:val="none" w:sz="0" w:space="0" w:color="auto"/>
        <w:bottom w:val="none" w:sz="0" w:space="0" w:color="auto"/>
        <w:right w:val="none" w:sz="0" w:space="0" w:color="auto"/>
      </w:divBdr>
    </w:div>
    <w:div w:id="1757052406">
      <w:bodyDiv w:val="1"/>
      <w:marLeft w:val="0"/>
      <w:marRight w:val="0"/>
      <w:marTop w:val="0"/>
      <w:marBottom w:val="0"/>
      <w:divBdr>
        <w:top w:val="none" w:sz="0" w:space="0" w:color="auto"/>
        <w:left w:val="none" w:sz="0" w:space="0" w:color="auto"/>
        <w:bottom w:val="none" w:sz="0" w:space="0" w:color="auto"/>
        <w:right w:val="none" w:sz="0" w:space="0" w:color="auto"/>
      </w:divBdr>
    </w:div>
    <w:div w:id="1757096240">
      <w:bodyDiv w:val="1"/>
      <w:marLeft w:val="0"/>
      <w:marRight w:val="0"/>
      <w:marTop w:val="0"/>
      <w:marBottom w:val="0"/>
      <w:divBdr>
        <w:top w:val="none" w:sz="0" w:space="0" w:color="auto"/>
        <w:left w:val="none" w:sz="0" w:space="0" w:color="auto"/>
        <w:bottom w:val="none" w:sz="0" w:space="0" w:color="auto"/>
        <w:right w:val="none" w:sz="0" w:space="0" w:color="auto"/>
      </w:divBdr>
    </w:div>
    <w:div w:id="1757483551">
      <w:bodyDiv w:val="1"/>
      <w:marLeft w:val="0"/>
      <w:marRight w:val="0"/>
      <w:marTop w:val="0"/>
      <w:marBottom w:val="0"/>
      <w:divBdr>
        <w:top w:val="none" w:sz="0" w:space="0" w:color="auto"/>
        <w:left w:val="none" w:sz="0" w:space="0" w:color="auto"/>
        <w:bottom w:val="none" w:sz="0" w:space="0" w:color="auto"/>
        <w:right w:val="none" w:sz="0" w:space="0" w:color="auto"/>
      </w:divBdr>
    </w:div>
    <w:div w:id="1760560520">
      <w:bodyDiv w:val="1"/>
      <w:marLeft w:val="0"/>
      <w:marRight w:val="0"/>
      <w:marTop w:val="0"/>
      <w:marBottom w:val="0"/>
      <w:divBdr>
        <w:top w:val="none" w:sz="0" w:space="0" w:color="auto"/>
        <w:left w:val="none" w:sz="0" w:space="0" w:color="auto"/>
        <w:bottom w:val="none" w:sz="0" w:space="0" w:color="auto"/>
        <w:right w:val="none" w:sz="0" w:space="0" w:color="auto"/>
      </w:divBdr>
    </w:div>
    <w:div w:id="1761951398">
      <w:bodyDiv w:val="1"/>
      <w:marLeft w:val="0"/>
      <w:marRight w:val="0"/>
      <w:marTop w:val="0"/>
      <w:marBottom w:val="0"/>
      <w:divBdr>
        <w:top w:val="none" w:sz="0" w:space="0" w:color="auto"/>
        <w:left w:val="none" w:sz="0" w:space="0" w:color="auto"/>
        <w:bottom w:val="none" w:sz="0" w:space="0" w:color="auto"/>
        <w:right w:val="none" w:sz="0" w:space="0" w:color="auto"/>
      </w:divBdr>
    </w:div>
    <w:div w:id="1762022556">
      <w:bodyDiv w:val="1"/>
      <w:marLeft w:val="0"/>
      <w:marRight w:val="0"/>
      <w:marTop w:val="0"/>
      <w:marBottom w:val="0"/>
      <w:divBdr>
        <w:top w:val="none" w:sz="0" w:space="0" w:color="auto"/>
        <w:left w:val="none" w:sz="0" w:space="0" w:color="auto"/>
        <w:bottom w:val="none" w:sz="0" w:space="0" w:color="auto"/>
        <w:right w:val="none" w:sz="0" w:space="0" w:color="auto"/>
      </w:divBdr>
    </w:div>
    <w:div w:id="1763800249">
      <w:bodyDiv w:val="1"/>
      <w:marLeft w:val="0"/>
      <w:marRight w:val="0"/>
      <w:marTop w:val="0"/>
      <w:marBottom w:val="0"/>
      <w:divBdr>
        <w:top w:val="none" w:sz="0" w:space="0" w:color="auto"/>
        <w:left w:val="none" w:sz="0" w:space="0" w:color="auto"/>
        <w:bottom w:val="none" w:sz="0" w:space="0" w:color="auto"/>
        <w:right w:val="none" w:sz="0" w:space="0" w:color="auto"/>
      </w:divBdr>
    </w:div>
    <w:div w:id="1764574262">
      <w:bodyDiv w:val="1"/>
      <w:marLeft w:val="0"/>
      <w:marRight w:val="0"/>
      <w:marTop w:val="0"/>
      <w:marBottom w:val="0"/>
      <w:divBdr>
        <w:top w:val="none" w:sz="0" w:space="0" w:color="auto"/>
        <w:left w:val="none" w:sz="0" w:space="0" w:color="auto"/>
        <w:bottom w:val="none" w:sz="0" w:space="0" w:color="auto"/>
        <w:right w:val="none" w:sz="0" w:space="0" w:color="auto"/>
      </w:divBdr>
    </w:div>
    <w:div w:id="1781410588">
      <w:bodyDiv w:val="1"/>
      <w:marLeft w:val="0"/>
      <w:marRight w:val="0"/>
      <w:marTop w:val="0"/>
      <w:marBottom w:val="0"/>
      <w:divBdr>
        <w:top w:val="none" w:sz="0" w:space="0" w:color="auto"/>
        <w:left w:val="none" w:sz="0" w:space="0" w:color="auto"/>
        <w:bottom w:val="none" w:sz="0" w:space="0" w:color="auto"/>
        <w:right w:val="none" w:sz="0" w:space="0" w:color="auto"/>
      </w:divBdr>
    </w:div>
    <w:div w:id="1790389559">
      <w:bodyDiv w:val="1"/>
      <w:marLeft w:val="0"/>
      <w:marRight w:val="0"/>
      <w:marTop w:val="0"/>
      <w:marBottom w:val="0"/>
      <w:divBdr>
        <w:top w:val="none" w:sz="0" w:space="0" w:color="auto"/>
        <w:left w:val="none" w:sz="0" w:space="0" w:color="auto"/>
        <w:bottom w:val="none" w:sz="0" w:space="0" w:color="auto"/>
        <w:right w:val="none" w:sz="0" w:space="0" w:color="auto"/>
      </w:divBdr>
    </w:div>
    <w:div w:id="1796681240">
      <w:bodyDiv w:val="1"/>
      <w:marLeft w:val="0"/>
      <w:marRight w:val="0"/>
      <w:marTop w:val="0"/>
      <w:marBottom w:val="0"/>
      <w:divBdr>
        <w:top w:val="none" w:sz="0" w:space="0" w:color="auto"/>
        <w:left w:val="none" w:sz="0" w:space="0" w:color="auto"/>
        <w:bottom w:val="none" w:sz="0" w:space="0" w:color="auto"/>
        <w:right w:val="none" w:sz="0" w:space="0" w:color="auto"/>
      </w:divBdr>
    </w:div>
    <w:div w:id="1797750621">
      <w:bodyDiv w:val="1"/>
      <w:marLeft w:val="0"/>
      <w:marRight w:val="0"/>
      <w:marTop w:val="0"/>
      <w:marBottom w:val="0"/>
      <w:divBdr>
        <w:top w:val="none" w:sz="0" w:space="0" w:color="auto"/>
        <w:left w:val="none" w:sz="0" w:space="0" w:color="auto"/>
        <w:bottom w:val="none" w:sz="0" w:space="0" w:color="auto"/>
        <w:right w:val="none" w:sz="0" w:space="0" w:color="auto"/>
      </w:divBdr>
    </w:div>
    <w:div w:id="1797793150">
      <w:bodyDiv w:val="1"/>
      <w:marLeft w:val="0"/>
      <w:marRight w:val="0"/>
      <w:marTop w:val="0"/>
      <w:marBottom w:val="0"/>
      <w:divBdr>
        <w:top w:val="none" w:sz="0" w:space="0" w:color="auto"/>
        <w:left w:val="none" w:sz="0" w:space="0" w:color="auto"/>
        <w:bottom w:val="none" w:sz="0" w:space="0" w:color="auto"/>
        <w:right w:val="none" w:sz="0" w:space="0" w:color="auto"/>
      </w:divBdr>
    </w:div>
    <w:div w:id="1799102108">
      <w:bodyDiv w:val="1"/>
      <w:marLeft w:val="0"/>
      <w:marRight w:val="0"/>
      <w:marTop w:val="0"/>
      <w:marBottom w:val="0"/>
      <w:divBdr>
        <w:top w:val="none" w:sz="0" w:space="0" w:color="auto"/>
        <w:left w:val="none" w:sz="0" w:space="0" w:color="auto"/>
        <w:bottom w:val="none" w:sz="0" w:space="0" w:color="auto"/>
        <w:right w:val="none" w:sz="0" w:space="0" w:color="auto"/>
      </w:divBdr>
    </w:div>
    <w:div w:id="1803378878">
      <w:bodyDiv w:val="1"/>
      <w:marLeft w:val="0"/>
      <w:marRight w:val="0"/>
      <w:marTop w:val="0"/>
      <w:marBottom w:val="0"/>
      <w:divBdr>
        <w:top w:val="none" w:sz="0" w:space="0" w:color="auto"/>
        <w:left w:val="none" w:sz="0" w:space="0" w:color="auto"/>
        <w:bottom w:val="none" w:sz="0" w:space="0" w:color="auto"/>
        <w:right w:val="none" w:sz="0" w:space="0" w:color="auto"/>
      </w:divBdr>
    </w:div>
    <w:div w:id="1811361499">
      <w:bodyDiv w:val="1"/>
      <w:marLeft w:val="0"/>
      <w:marRight w:val="0"/>
      <w:marTop w:val="0"/>
      <w:marBottom w:val="0"/>
      <w:divBdr>
        <w:top w:val="none" w:sz="0" w:space="0" w:color="auto"/>
        <w:left w:val="none" w:sz="0" w:space="0" w:color="auto"/>
        <w:bottom w:val="none" w:sz="0" w:space="0" w:color="auto"/>
        <w:right w:val="none" w:sz="0" w:space="0" w:color="auto"/>
      </w:divBdr>
    </w:div>
    <w:div w:id="1813793895">
      <w:bodyDiv w:val="1"/>
      <w:marLeft w:val="0"/>
      <w:marRight w:val="0"/>
      <w:marTop w:val="0"/>
      <w:marBottom w:val="0"/>
      <w:divBdr>
        <w:top w:val="none" w:sz="0" w:space="0" w:color="auto"/>
        <w:left w:val="none" w:sz="0" w:space="0" w:color="auto"/>
        <w:bottom w:val="none" w:sz="0" w:space="0" w:color="auto"/>
        <w:right w:val="none" w:sz="0" w:space="0" w:color="auto"/>
      </w:divBdr>
    </w:div>
    <w:div w:id="1813865456">
      <w:bodyDiv w:val="1"/>
      <w:marLeft w:val="0"/>
      <w:marRight w:val="0"/>
      <w:marTop w:val="0"/>
      <w:marBottom w:val="0"/>
      <w:divBdr>
        <w:top w:val="none" w:sz="0" w:space="0" w:color="auto"/>
        <w:left w:val="none" w:sz="0" w:space="0" w:color="auto"/>
        <w:bottom w:val="none" w:sz="0" w:space="0" w:color="auto"/>
        <w:right w:val="none" w:sz="0" w:space="0" w:color="auto"/>
      </w:divBdr>
    </w:div>
    <w:div w:id="1819111842">
      <w:bodyDiv w:val="1"/>
      <w:marLeft w:val="0"/>
      <w:marRight w:val="0"/>
      <w:marTop w:val="0"/>
      <w:marBottom w:val="0"/>
      <w:divBdr>
        <w:top w:val="none" w:sz="0" w:space="0" w:color="auto"/>
        <w:left w:val="none" w:sz="0" w:space="0" w:color="auto"/>
        <w:bottom w:val="none" w:sz="0" w:space="0" w:color="auto"/>
        <w:right w:val="none" w:sz="0" w:space="0" w:color="auto"/>
      </w:divBdr>
    </w:div>
    <w:div w:id="1821851094">
      <w:bodyDiv w:val="1"/>
      <w:marLeft w:val="0"/>
      <w:marRight w:val="0"/>
      <w:marTop w:val="0"/>
      <w:marBottom w:val="0"/>
      <w:divBdr>
        <w:top w:val="none" w:sz="0" w:space="0" w:color="auto"/>
        <w:left w:val="none" w:sz="0" w:space="0" w:color="auto"/>
        <w:bottom w:val="none" w:sz="0" w:space="0" w:color="auto"/>
        <w:right w:val="none" w:sz="0" w:space="0" w:color="auto"/>
      </w:divBdr>
    </w:div>
    <w:div w:id="1823307735">
      <w:bodyDiv w:val="1"/>
      <w:marLeft w:val="0"/>
      <w:marRight w:val="0"/>
      <w:marTop w:val="0"/>
      <w:marBottom w:val="0"/>
      <w:divBdr>
        <w:top w:val="none" w:sz="0" w:space="0" w:color="auto"/>
        <w:left w:val="none" w:sz="0" w:space="0" w:color="auto"/>
        <w:bottom w:val="none" w:sz="0" w:space="0" w:color="auto"/>
        <w:right w:val="none" w:sz="0" w:space="0" w:color="auto"/>
      </w:divBdr>
    </w:div>
    <w:div w:id="1824275536">
      <w:bodyDiv w:val="1"/>
      <w:marLeft w:val="0"/>
      <w:marRight w:val="0"/>
      <w:marTop w:val="0"/>
      <w:marBottom w:val="0"/>
      <w:divBdr>
        <w:top w:val="none" w:sz="0" w:space="0" w:color="auto"/>
        <w:left w:val="none" w:sz="0" w:space="0" w:color="auto"/>
        <w:bottom w:val="none" w:sz="0" w:space="0" w:color="auto"/>
        <w:right w:val="none" w:sz="0" w:space="0" w:color="auto"/>
      </w:divBdr>
    </w:div>
    <w:div w:id="1825122755">
      <w:bodyDiv w:val="1"/>
      <w:marLeft w:val="0"/>
      <w:marRight w:val="0"/>
      <w:marTop w:val="0"/>
      <w:marBottom w:val="0"/>
      <w:divBdr>
        <w:top w:val="none" w:sz="0" w:space="0" w:color="auto"/>
        <w:left w:val="none" w:sz="0" w:space="0" w:color="auto"/>
        <w:bottom w:val="none" w:sz="0" w:space="0" w:color="auto"/>
        <w:right w:val="none" w:sz="0" w:space="0" w:color="auto"/>
      </w:divBdr>
    </w:div>
    <w:div w:id="1826123523">
      <w:bodyDiv w:val="1"/>
      <w:marLeft w:val="0"/>
      <w:marRight w:val="0"/>
      <w:marTop w:val="0"/>
      <w:marBottom w:val="0"/>
      <w:divBdr>
        <w:top w:val="none" w:sz="0" w:space="0" w:color="auto"/>
        <w:left w:val="none" w:sz="0" w:space="0" w:color="auto"/>
        <w:bottom w:val="none" w:sz="0" w:space="0" w:color="auto"/>
        <w:right w:val="none" w:sz="0" w:space="0" w:color="auto"/>
      </w:divBdr>
    </w:div>
    <w:div w:id="1830094211">
      <w:bodyDiv w:val="1"/>
      <w:marLeft w:val="0"/>
      <w:marRight w:val="0"/>
      <w:marTop w:val="0"/>
      <w:marBottom w:val="0"/>
      <w:divBdr>
        <w:top w:val="none" w:sz="0" w:space="0" w:color="auto"/>
        <w:left w:val="none" w:sz="0" w:space="0" w:color="auto"/>
        <w:bottom w:val="none" w:sz="0" w:space="0" w:color="auto"/>
        <w:right w:val="none" w:sz="0" w:space="0" w:color="auto"/>
      </w:divBdr>
      <w:divsChild>
        <w:div w:id="1524519140">
          <w:marLeft w:val="0"/>
          <w:marRight w:val="0"/>
          <w:marTop w:val="0"/>
          <w:marBottom w:val="0"/>
          <w:divBdr>
            <w:top w:val="none" w:sz="0" w:space="0" w:color="auto"/>
            <w:left w:val="none" w:sz="0" w:space="0" w:color="auto"/>
            <w:bottom w:val="none" w:sz="0" w:space="0" w:color="auto"/>
            <w:right w:val="none" w:sz="0" w:space="0" w:color="auto"/>
          </w:divBdr>
        </w:div>
      </w:divsChild>
    </w:div>
    <w:div w:id="1831099561">
      <w:bodyDiv w:val="1"/>
      <w:marLeft w:val="0"/>
      <w:marRight w:val="0"/>
      <w:marTop w:val="0"/>
      <w:marBottom w:val="0"/>
      <w:divBdr>
        <w:top w:val="none" w:sz="0" w:space="0" w:color="auto"/>
        <w:left w:val="none" w:sz="0" w:space="0" w:color="auto"/>
        <w:bottom w:val="none" w:sz="0" w:space="0" w:color="auto"/>
        <w:right w:val="none" w:sz="0" w:space="0" w:color="auto"/>
      </w:divBdr>
    </w:div>
    <w:div w:id="1832527470">
      <w:bodyDiv w:val="1"/>
      <w:marLeft w:val="0"/>
      <w:marRight w:val="0"/>
      <w:marTop w:val="0"/>
      <w:marBottom w:val="0"/>
      <w:divBdr>
        <w:top w:val="none" w:sz="0" w:space="0" w:color="auto"/>
        <w:left w:val="none" w:sz="0" w:space="0" w:color="auto"/>
        <w:bottom w:val="none" w:sz="0" w:space="0" w:color="auto"/>
        <w:right w:val="none" w:sz="0" w:space="0" w:color="auto"/>
      </w:divBdr>
    </w:div>
    <w:div w:id="1832671062">
      <w:bodyDiv w:val="1"/>
      <w:marLeft w:val="0"/>
      <w:marRight w:val="0"/>
      <w:marTop w:val="0"/>
      <w:marBottom w:val="0"/>
      <w:divBdr>
        <w:top w:val="none" w:sz="0" w:space="0" w:color="auto"/>
        <w:left w:val="none" w:sz="0" w:space="0" w:color="auto"/>
        <w:bottom w:val="none" w:sz="0" w:space="0" w:color="auto"/>
        <w:right w:val="none" w:sz="0" w:space="0" w:color="auto"/>
      </w:divBdr>
    </w:div>
    <w:div w:id="1833138979">
      <w:bodyDiv w:val="1"/>
      <w:marLeft w:val="0"/>
      <w:marRight w:val="0"/>
      <w:marTop w:val="0"/>
      <w:marBottom w:val="0"/>
      <w:divBdr>
        <w:top w:val="none" w:sz="0" w:space="0" w:color="auto"/>
        <w:left w:val="none" w:sz="0" w:space="0" w:color="auto"/>
        <w:bottom w:val="none" w:sz="0" w:space="0" w:color="auto"/>
        <w:right w:val="none" w:sz="0" w:space="0" w:color="auto"/>
      </w:divBdr>
    </w:div>
    <w:div w:id="1833911092">
      <w:bodyDiv w:val="1"/>
      <w:marLeft w:val="0"/>
      <w:marRight w:val="0"/>
      <w:marTop w:val="0"/>
      <w:marBottom w:val="0"/>
      <w:divBdr>
        <w:top w:val="none" w:sz="0" w:space="0" w:color="auto"/>
        <w:left w:val="none" w:sz="0" w:space="0" w:color="auto"/>
        <w:bottom w:val="none" w:sz="0" w:space="0" w:color="auto"/>
        <w:right w:val="none" w:sz="0" w:space="0" w:color="auto"/>
      </w:divBdr>
    </w:div>
    <w:div w:id="1833984688">
      <w:bodyDiv w:val="1"/>
      <w:marLeft w:val="0"/>
      <w:marRight w:val="0"/>
      <w:marTop w:val="0"/>
      <w:marBottom w:val="0"/>
      <w:divBdr>
        <w:top w:val="none" w:sz="0" w:space="0" w:color="auto"/>
        <w:left w:val="none" w:sz="0" w:space="0" w:color="auto"/>
        <w:bottom w:val="none" w:sz="0" w:space="0" w:color="auto"/>
        <w:right w:val="none" w:sz="0" w:space="0" w:color="auto"/>
      </w:divBdr>
    </w:div>
    <w:div w:id="1834486461">
      <w:bodyDiv w:val="1"/>
      <w:marLeft w:val="0"/>
      <w:marRight w:val="0"/>
      <w:marTop w:val="0"/>
      <w:marBottom w:val="0"/>
      <w:divBdr>
        <w:top w:val="none" w:sz="0" w:space="0" w:color="auto"/>
        <w:left w:val="none" w:sz="0" w:space="0" w:color="auto"/>
        <w:bottom w:val="none" w:sz="0" w:space="0" w:color="auto"/>
        <w:right w:val="none" w:sz="0" w:space="0" w:color="auto"/>
      </w:divBdr>
    </w:div>
    <w:div w:id="1835145913">
      <w:bodyDiv w:val="1"/>
      <w:marLeft w:val="0"/>
      <w:marRight w:val="0"/>
      <w:marTop w:val="0"/>
      <w:marBottom w:val="0"/>
      <w:divBdr>
        <w:top w:val="none" w:sz="0" w:space="0" w:color="auto"/>
        <w:left w:val="none" w:sz="0" w:space="0" w:color="auto"/>
        <w:bottom w:val="none" w:sz="0" w:space="0" w:color="auto"/>
        <w:right w:val="none" w:sz="0" w:space="0" w:color="auto"/>
      </w:divBdr>
    </w:div>
    <w:div w:id="1841120332">
      <w:bodyDiv w:val="1"/>
      <w:marLeft w:val="0"/>
      <w:marRight w:val="0"/>
      <w:marTop w:val="0"/>
      <w:marBottom w:val="0"/>
      <w:divBdr>
        <w:top w:val="none" w:sz="0" w:space="0" w:color="auto"/>
        <w:left w:val="none" w:sz="0" w:space="0" w:color="auto"/>
        <w:bottom w:val="none" w:sz="0" w:space="0" w:color="auto"/>
        <w:right w:val="none" w:sz="0" w:space="0" w:color="auto"/>
      </w:divBdr>
    </w:div>
    <w:div w:id="1841502557">
      <w:bodyDiv w:val="1"/>
      <w:marLeft w:val="0"/>
      <w:marRight w:val="0"/>
      <w:marTop w:val="0"/>
      <w:marBottom w:val="0"/>
      <w:divBdr>
        <w:top w:val="none" w:sz="0" w:space="0" w:color="auto"/>
        <w:left w:val="none" w:sz="0" w:space="0" w:color="auto"/>
        <w:bottom w:val="none" w:sz="0" w:space="0" w:color="auto"/>
        <w:right w:val="none" w:sz="0" w:space="0" w:color="auto"/>
      </w:divBdr>
    </w:div>
    <w:div w:id="1843348326">
      <w:bodyDiv w:val="1"/>
      <w:marLeft w:val="0"/>
      <w:marRight w:val="0"/>
      <w:marTop w:val="0"/>
      <w:marBottom w:val="0"/>
      <w:divBdr>
        <w:top w:val="none" w:sz="0" w:space="0" w:color="auto"/>
        <w:left w:val="none" w:sz="0" w:space="0" w:color="auto"/>
        <w:bottom w:val="none" w:sz="0" w:space="0" w:color="auto"/>
        <w:right w:val="none" w:sz="0" w:space="0" w:color="auto"/>
      </w:divBdr>
    </w:div>
    <w:div w:id="1844930163">
      <w:bodyDiv w:val="1"/>
      <w:marLeft w:val="0"/>
      <w:marRight w:val="0"/>
      <w:marTop w:val="0"/>
      <w:marBottom w:val="0"/>
      <w:divBdr>
        <w:top w:val="none" w:sz="0" w:space="0" w:color="auto"/>
        <w:left w:val="none" w:sz="0" w:space="0" w:color="auto"/>
        <w:bottom w:val="none" w:sz="0" w:space="0" w:color="auto"/>
        <w:right w:val="none" w:sz="0" w:space="0" w:color="auto"/>
      </w:divBdr>
    </w:div>
    <w:div w:id="1848668617">
      <w:bodyDiv w:val="1"/>
      <w:marLeft w:val="0"/>
      <w:marRight w:val="0"/>
      <w:marTop w:val="0"/>
      <w:marBottom w:val="0"/>
      <w:divBdr>
        <w:top w:val="none" w:sz="0" w:space="0" w:color="auto"/>
        <w:left w:val="none" w:sz="0" w:space="0" w:color="auto"/>
        <w:bottom w:val="none" w:sz="0" w:space="0" w:color="auto"/>
        <w:right w:val="none" w:sz="0" w:space="0" w:color="auto"/>
      </w:divBdr>
    </w:div>
    <w:div w:id="1851870470">
      <w:bodyDiv w:val="1"/>
      <w:marLeft w:val="0"/>
      <w:marRight w:val="0"/>
      <w:marTop w:val="0"/>
      <w:marBottom w:val="0"/>
      <w:divBdr>
        <w:top w:val="none" w:sz="0" w:space="0" w:color="auto"/>
        <w:left w:val="none" w:sz="0" w:space="0" w:color="auto"/>
        <w:bottom w:val="none" w:sz="0" w:space="0" w:color="auto"/>
        <w:right w:val="none" w:sz="0" w:space="0" w:color="auto"/>
      </w:divBdr>
    </w:div>
    <w:div w:id="1852598775">
      <w:bodyDiv w:val="1"/>
      <w:marLeft w:val="0"/>
      <w:marRight w:val="0"/>
      <w:marTop w:val="0"/>
      <w:marBottom w:val="0"/>
      <w:divBdr>
        <w:top w:val="none" w:sz="0" w:space="0" w:color="auto"/>
        <w:left w:val="none" w:sz="0" w:space="0" w:color="auto"/>
        <w:bottom w:val="none" w:sz="0" w:space="0" w:color="auto"/>
        <w:right w:val="none" w:sz="0" w:space="0" w:color="auto"/>
      </w:divBdr>
    </w:div>
    <w:div w:id="1852790892">
      <w:bodyDiv w:val="1"/>
      <w:marLeft w:val="0"/>
      <w:marRight w:val="0"/>
      <w:marTop w:val="0"/>
      <w:marBottom w:val="0"/>
      <w:divBdr>
        <w:top w:val="none" w:sz="0" w:space="0" w:color="auto"/>
        <w:left w:val="none" w:sz="0" w:space="0" w:color="auto"/>
        <w:bottom w:val="none" w:sz="0" w:space="0" w:color="auto"/>
        <w:right w:val="none" w:sz="0" w:space="0" w:color="auto"/>
      </w:divBdr>
    </w:div>
    <w:div w:id="1854950577">
      <w:bodyDiv w:val="1"/>
      <w:marLeft w:val="0"/>
      <w:marRight w:val="0"/>
      <w:marTop w:val="0"/>
      <w:marBottom w:val="0"/>
      <w:divBdr>
        <w:top w:val="none" w:sz="0" w:space="0" w:color="auto"/>
        <w:left w:val="none" w:sz="0" w:space="0" w:color="auto"/>
        <w:bottom w:val="none" w:sz="0" w:space="0" w:color="auto"/>
        <w:right w:val="none" w:sz="0" w:space="0" w:color="auto"/>
      </w:divBdr>
    </w:div>
    <w:div w:id="1859199206">
      <w:bodyDiv w:val="1"/>
      <w:marLeft w:val="0"/>
      <w:marRight w:val="0"/>
      <w:marTop w:val="0"/>
      <w:marBottom w:val="0"/>
      <w:divBdr>
        <w:top w:val="none" w:sz="0" w:space="0" w:color="auto"/>
        <w:left w:val="none" w:sz="0" w:space="0" w:color="auto"/>
        <w:bottom w:val="none" w:sz="0" w:space="0" w:color="auto"/>
        <w:right w:val="none" w:sz="0" w:space="0" w:color="auto"/>
      </w:divBdr>
    </w:div>
    <w:div w:id="1859541986">
      <w:bodyDiv w:val="1"/>
      <w:marLeft w:val="0"/>
      <w:marRight w:val="0"/>
      <w:marTop w:val="0"/>
      <w:marBottom w:val="0"/>
      <w:divBdr>
        <w:top w:val="none" w:sz="0" w:space="0" w:color="auto"/>
        <w:left w:val="none" w:sz="0" w:space="0" w:color="auto"/>
        <w:bottom w:val="none" w:sz="0" w:space="0" w:color="auto"/>
        <w:right w:val="none" w:sz="0" w:space="0" w:color="auto"/>
      </w:divBdr>
    </w:div>
    <w:div w:id="1865244354">
      <w:bodyDiv w:val="1"/>
      <w:marLeft w:val="0"/>
      <w:marRight w:val="0"/>
      <w:marTop w:val="0"/>
      <w:marBottom w:val="0"/>
      <w:divBdr>
        <w:top w:val="none" w:sz="0" w:space="0" w:color="auto"/>
        <w:left w:val="none" w:sz="0" w:space="0" w:color="auto"/>
        <w:bottom w:val="none" w:sz="0" w:space="0" w:color="auto"/>
        <w:right w:val="none" w:sz="0" w:space="0" w:color="auto"/>
      </w:divBdr>
    </w:div>
    <w:div w:id="1873297045">
      <w:bodyDiv w:val="1"/>
      <w:marLeft w:val="0"/>
      <w:marRight w:val="0"/>
      <w:marTop w:val="0"/>
      <w:marBottom w:val="0"/>
      <w:divBdr>
        <w:top w:val="none" w:sz="0" w:space="0" w:color="auto"/>
        <w:left w:val="none" w:sz="0" w:space="0" w:color="auto"/>
        <w:bottom w:val="none" w:sz="0" w:space="0" w:color="auto"/>
        <w:right w:val="none" w:sz="0" w:space="0" w:color="auto"/>
      </w:divBdr>
    </w:div>
    <w:div w:id="1873371977">
      <w:bodyDiv w:val="1"/>
      <w:marLeft w:val="0"/>
      <w:marRight w:val="0"/>
      <w:marTop w:val="0"/>
      <w:marBottom w:val="0"/>
      <w:divBdr>
        <w:top w:val="none" w:sz="0" w:space="0" w:color="auto"/>
        <w:left w:val="none" w:sz="0" w:space="0" w:color="auto"/>
        <w:bottom w:val="none" w:sz="0" w:space="0" w:color="auto"/>
        <w:right w:val="none" w:sz="0" w:space="0" w:color="auto"/>
      </w:divBdr>
    </w:div>
    <w:div w:id="1874147431">
      <w:bodyDiv w:val="1"/>
      <w:marLeft w:val="0"/>
      <w:marRight w:val="0"/>
      <w:marTop w:val="0"/>
      <w:marBottom w:val="0"/>
      <w:divBdr>
        <w:top w:val="none" w:sz="0" w:space="0" w:color="auto"/>
        <w:left w:val="none" w:sz="0" w:space="0" w:color="auto"/>
        <w:bottom w:val="none" w:sz="0" w:space="0" w:color="auto"/>
        <w:right w:val="none" w:sz="0" w:space="0" w:color="auto"/>
      </w:divBdr>
    </w:div>
    <w:div w:id="1877497230">
      <w:bodyDiv w:val="1"/>
      <w:marLeft w:val="0"/>
      <w:marRight w:val="0"/>
      <w:marTop w:val="0"/>
      <w:marBottom w:val="0"/>
      <w:divBdr>
        <w:top w:val="none" w:sz="0" w:space="0" w:color="auto"/>
        <w:left w:val="none" w:sz="0" w:space="0" w:color="auto"/>
        <w:bottom w:val="none" w:sz="0" w:space="0" w:color="auto"/>
        <w:right w:val="none" w:sz="0" w:space="0" w:color="auto"/>
      </w:divBdr>
    </w:div>
    <w:div w:id="1878660221">
      <w:bodyDiv w:val="1"/>
      <w:marLeft w:val="0"/>
      <w:marRight w:val="0"/>
      <w:marTop w:val="0"/>
      <w:marBottom w:val="0"/>
      <w:divBdr>
        <w:top w:val="none" w:sz="0" w:space="0" w:color="auto"/>
        <w:left w:val="none" w:sz="0" w:space="0" w:color="auto"/>
        <w:bottom w:val="none" w:sz="0" w:space="0" w:color="auto"/>
        <w:right w:val="none" w:sz="0" w:space="0" w:color="auto"/>
      </w:divBdr>
    </w:div>
    <w:div w:id="1894152738">
      <w:bodyDiv w:val="1"/>
      <w:marLeft w:val="0"/>
      <w:marRight w:val="0"/>
      <w:marTop w:val="0"/>
      <w:marBottom w:val="0"/>
      <w:divBdr>
        <w:top w:val="none" w:sz="0" w:space="0" w:color="auto"/>
        <w:left w:val="none" w:sz="0" w:space="0" w:color="auto"/>
        <w:bottom w:val="none" w:sz="0" w:space="0" w:color="auto"/>
        <w:right w:val="none" w:sz="0" w:space="0" w:color="auto"/>
      </w:divBdr>
    </w:div>
    <w:div w:id="1895114369">
      <w:bodyDiv w:val="1"/>
      <w:marLeft w:val="0"/>
      <w:marRight w:val="0"/>
      <w:marTop w:val="0"/>
      <w:marBottom w:val="0"/>
      <w:divBdr>
        <w:top w:val="none" w:sz="0" w:space="0" w:color="auto"/>
        <w:left w:val="none" w:sz="0" w:space="0" w:color="auto"/>
        <w:bottom w:val="none" w:sz="0" w:space="0" w:color="auto"/>
        <w:right w:val="none" w:sz="0" w:space="0" w:color="auto"/>
      </w:divBdr>
    </w:div>
    <w:div w:id="1896502692">
      <w:bodyDiv w:val="1"/>
      <w:marLeft w:val="0"/>
      <w:marRight w:val="0"/>
      <w:marTop w:val="0"/>
      <w:marBottom w:val="0"/>
      <w:divBdr>
        <w:top w:val="none" w:sz="0" w:space="0" w:color="auto"/>
        <w:left w:val="none" w:sz="0" w:space="0" w:color="auto"/>
        <w:bottom w:val="none" w:sz="0" w:space="0" w:color="auto"/>
        <w:right w:val="none" w:sz="0" w:space="0" w:color="auto"/>
      </w:divBdr>
    </w:div>
    <w:div w:id="1899658621">
      <w:bodyDiv w:val="1"/>
      <w:marLeft w:val="0"/>
      <w:marRight w:val="0"/>
      <w:marTop w:val="0"/>
      <w:marBottom w:val="0"/>
      <w:divBdr>
        <w:top w:val="none" w:sz="0" w:space="0" w:color="auto"/>
        <w:left w:val="none" w:sz="0" w:space="0" w:color="auto"/>
        <w:bottom w:val="none" w:sz="0" w:space="0" w:color="auto"/>
        <w:right w:val="none" w:sz="0" w:space="0" w:color="auto"/>
      </w:divBdr>
    </w:div>
    <w:div w:id="1902665979">
      <w:bodyDiv w:val="1"/>
      <w:marLeft w:val="0"/>
      <w:marRight w:val="0"/>
      <w:marTop w:val="0"/>
      <w:marBottom w:val="0"/>
      <w:divBdr>
        <w:top w:val="none" w:sz="0" w:space="0" w:color="auto"/>
        <w:left w:val="none" w:sz="0" w:space="0" w:color="auto"/>
        <w:bottom w:val="none" w:sz="0" w:space="0" w:color="auto"/>
        <w:right w:val="none" w:sz="0" w:space="0" w:color="auto"/>
      </w:divBdr>
    </w:div>
    <w:div w:id="1902790936">
      <w:bodyDiv w:val="1"/>
      <w:marLeft w:val="0"/>
      <w:marRight w:val="0"/>
      <w:marTop w:val="0"/>
      <w:marBottom w:val="0"/>
      <w:divBdr>
        <w:top w:val="none" w:sz="0" w:space="0" w:color="auto"/>
        <w:left w:val="none" w:sz="0" w:space="0" w:color="auto"/>
        <w:bottom w:val="none" w:sz="0" w:space="0" w:color="auto"/>
        <w:right w:val="none" w:sz="0" w:space="0" w:color="auto"/>
      </w:divBdr>
    </w:div>
    <w:div w:id="1903369590">
      <w:bodyDiv w:val="1"/>
      <w:marLeft w:val="0"/>
      <w:marRight w:val="0"/>
      <w:marTop w:val="0"/>
      <w:marBottom w:val="0"/>
      <w:divBdr>
        <w:top w:val="none" w:sz="0" w:space="0" w:color="auto"/>
        <w:left w:val="none" w:sz="0" w:space="0" w:color="auto"/>
        <w:bottom w:val="none" w:sz="0" w:space="0" w:color="auto"/>
        <w:right w:val="none" w:sz="0" w:space="0" w:color="auto"/>
      </w:divBdr>
    </w:div>
    <w:div w:id="1914853234">
      <w:bodyDiv w:val="1"/>
      <w:marLeft w:val="0"/>
      <w:marRight w:val="0"/>
      <w:marTop w:val="0"/>
      <w:marBottom w:val="0"/>
      <w:divBdr>
        <w:top w:val="none" w:sz="0" w:space="0" w:color="auto"/>
        <w:left w:val="none" w:sz="0" w:space="0" w:color="auto"/>
        <w:bottom w:val="none" w:sz="0" w:space="0" w:color="auto"/>
        <w:right w:val="none" w:sz="0" w:space="0" w:color="auto"/>
      </w:divBdr>
    </w:div>
    <w:div w:id="1915162038">
      <w:bodyDiv w:val="1"/>
      <w:marLeft w:val="0"/>
      <w:marRight w:val="0"/>
      <w:marTop w:val="0"/>
      <w:marBottom w:val="0"/>
      <w:divBdr>
        <w:top w:val="none" w:sz="0" w:space="0" w:color="auto"/>
        <w:left w:val="none" w:sz="0" w:space="0" w:color="auto"/>
        <w:bottom w:val="none" w:sz="0" w:space="0" w:color="auto"/>
        <w:right w:val="none" w:sz="0" w:space="0" w:color="auto"/>
      </w:divBdr>
    </w:div>
    <w:div w:id="1916238600">
      <w:bodyDiv w:val="1"/>
      <w:marLeft w:val="0"/>
      <w:marRight w:val="0"/>
      <w:marTop w:val="0"/>
      <w:marBottom w:val="0"/>
      <w:divBdr>
        <w:top w:val="none" w:sz="0" w:space="0" w:color="auto"/>
        <w:left w:val="none" w:sz="0" w:space="0" w:color="auto"/>
        <w:bottom w:val="none" w:sz="0" w:space="0" w:color="auto"/>
        <w:right w:val="none" w:sz="0" w:space="0" w:color="auto"/>
      </w:divBdr>
    </w:div>
    <w:div w:id="1918514539">
      <w:bodyDiv w:val="1"/>
      <w:marLeft w:val="0"/>
      <w:marRight w:val="0"/>
      <w:marTop w:val="0"/>
      <w:marBottom w:val="0"/>
      <w:divBdr>
        <w:top w:val="none" w:sz="0" w:space="0" w:color="auto"/>
        <w:left w:val="none" w:sz="0" w:space="0" w:color="auto"/>
        <w:bottom w:val="none" w:sz="0" w:space="0" w:color="auto"/>
        <w:right w:val="none" w:sz="0" w:space="0" w:color="auto"/>
      </w:divBdr>
    </w:div>
    <w:div w:id="1921137780">
      <w:bodyDiv w:val="1"/>
      <w:marLeft w:val="0"/>
      <w:marRight w:val="0"/>
      <w:marTop w:val="0"/>
      <w:marBottom w:val="0"/>
      <w:divBdr>
        <w:top w:val="none" w:sz="0" w:space="0" w:color="auto"/>
        <w:left w:val="none" w:sz="0" w:space="0" w:color="auto"/>
        <w:bottom w:val="none" w:sz="0" w:space="0" w:color="auto"/>
        <w:right w:val="none" w:sz="0" w:space="0" w:color="auto"/>
      </w:divBdr>
    </w:div>
    <w:div w:id="1921672730">
      <w:bodyDiv w:val="1"/>
      <w:marLeft w:val="0"/>
      <w:marRight w:val="0"/>
      <w:marTop w:val="0"/>
      <w:marBottom w:val="0"/>
      <w:divBdr>
        <w:top w:val="none" w:sz="0" w:space="0" w:color="auto"/>
        <w:left w:val="none" w:sz="0" w:space="0" w:color="auto"/>
        <w:bottom w:val="none" w:sz="0" w:space="0" w:color="auto"/>
        <w:right w:val="none" w:sz="0" w:space="0" w:color="auto"/>
      </w:divBdr>
    </w:div>
    <w:div w:id="1926498805">
      <w:bodyDiv w:val="1"/>
      <w:marLeft w:val="0"/>
      <w:marRight w:val="0"/>
      <w:marTop w:val="0"/>
      <w:marBottom w:val="0"/>
      <w:divBdr>
        <w:top w:val="none" w:sz="0" w:space="0" w:color="auto"/>
        <w:left w:val="none" w:sz="0" w:space="0" w:color="auto"/>
        <w:bottom w:val="none" w:sz="0" w:space="0" w:color="auto"/>
        <w:right w:val="none" w:sz="0" w:space="0" w:color="auto"/>
      </w:divBdr>
    </w:div>
    <w:div w:id="1929993839">
      <w:bodyDiv w:val="1"/>
      <w:marLeft w:val="0"/>
      <w:marRight w:val="0"/>
      <w:marTop w:val="0"/>
      <w:marBottom w:val="0"/>
      <w:divBdr>
        <w:top w:val="none" w:sz="0" w:space="0" w:color="auto"/>
        <w:left w:val="none" w:sz="0" w:space="0" w:color="auto"/>
        <w:bottom w:val="none" w:sz="0" w:space="0" w:color="auto"/>
        <w:right w:val="none" w:sz="0" w:space="0" w:color="auto"/>
      </w:divBdr>
    </w:div>
    <w:div w:id="1933009906">
      <w:bodyDiv w:val="1"/>
      <w:marLeft w:val="0"/>
      <w:marRight w:val="0"/>
      <w:marTop w:val="0"/>
      <w:marBottom w:val="0"/>
      <w:divBdr>
        <w:top w:val="none" w:sz="0" w:space="0" w:color="auto"/>
        <w:left w:val="none" w:sz="0" w:space="0" w:color="auto"/>
        <w:bottom w:val="none" w:sz="0" w:space="0" w:color="auto"/>
        <w:right w:val="none" w:sz="0" w:space="0" w:color="auto"/>
      </w:divBdr>
    </w:div>
    <w:div w:id="1937134550">
      <w:bodyDiv w:val="1"/>
      <w:marLeft w:val="0"/>
      <w:marRight w:val="0"/>
      <w:marTop w:val="0"/>
      <w:marBottom w:val="0"/>
      <w:divBdr>
        <w:top w:val="none" w:sz="0" w:space="0" w:color="auto"/>
        <w:left w:val="none" w:sz="0" w:space="0" w:color="auto"/>
        <w:bottom w:val="none" w:sz="0" w:space="0" w:color="auto"/>
        <w:right w:val="none" w:sz="0" w:space="0" w:color="auto"/>
      </w:divBdr>
    </w:div>
    <w:div w:id="1937441750">
      <w:bodyDiv w:val="1"/>
      <w:marLeft w:val="0"/>
      <w:marRight w:val="0"/>
      <w:marTop w:val="0"/>
      <w:marBottom w:val="0"/>
      <w:divBdr>
        <w:top w:val="none" w:sz="0" w:space="0" w:color="auto"/>
        <w:left w:val="none" w:sz="0" w:space="0" w:color="auto"/>
        <w:bottom w:val="none" w:sz="0" w:space="0" w:color="auto"/>
        <w:right w:val="none" w:sz="0" w:space="0" w:color="auto"/>
      </w:divBdr>
    </w:div>
    <w:div w:id="1937784708">
      <w:bodyDiv w:val="1"/>
      <w:marLeft w:val="0"/>
      <w:marRight w:val="0"/>
      <w:marTop w:val="0"/>
      <w:marBottom w:val="0"/>
      <w:divBdr>
        <w:top w:val="none" w:sz="0" w:space="0" w:color="auto"/>
        <w:left w:val="none" w:sz="0" w:space="0" w:color="auto"/>
        <w:bottom w:val="none" w:sz="0" w:space="0" w:color="auto"/>
        <w:right w:val="none" w:sz="0" w:space="0" w:color="auto"/>
      </w:divBdr>
    </w:div>
    <w:div w:id="1943563441">
      <w:bodyDiv w:val="1"/>
      <w:marLeft w:val="0"/>
      <w:marRight w:val="0"/>
      <w:marTop w:val="0"/>
      <w:marBottom w:val="0"/>
      <w:divBdr>
        <w:top w:val="none" w:sz="0" w:space="0" w:color="auto"/>
        <w:left w:val="none" w:sz="0" w:space="0" w:color="auto"/>
        <w:bottom w:val="none" w:sz="0" w:space="0" w:color="auto"/>
        <w:right w:val="none" w:sz="0" w:space="0" w:color="auto"/>
      </w:divBdr>
    </w:div>
    <w:div w:id="1945961654">
      <w:bodyDiv w:val="1"/>
      <w:marLeft w:val="0"/>
      <w:marRight w:val="0"/>
      <w:marTop w:val="0"/>
      <w:marBottom w:val="0"/>
      <w:divBdr>
        <w:top w:val="none" w:sz="0" w:space="0" w:color="auto"/>
        <w:left w:val="none" w:sz="0" w:space="0" w:color="auto"/>
        <w:bottom w:val="none" w:sz="0" w:space="0" w:color="auto"/>
        <w:right w:val="none" w:sz="0" w:space="0" w:color="auto"/>
      </w:divBdr>
    </w:div>
    <w:div w:id="1946112732">
      <w:bodyDiv w:val="1"/>
      <w:marLeft w:val="0"/>
      <w:marRight w:val="0"/>
      <w:marTop w:val="0"/>
      <w:marBottom w:val="0"/>
      <w:divBdr>
        <w:top w:val="none" w:sz="0" w:space="0" w:color="auto"/>
        <w:left w:val="none" w:sz="0" w:space="0" w:color="auto"/>
        <w:bottom w:val="none" w:sz="0" w:space="0" w:color="auto"/>
        <w:right w:val="none" w:sz="0" w:space="0" w:color="auto"/>
      </w:divBdr>
    </w:div>
    <w:div w:id="1951277410">
      <w:bodyDiv w:val="1"/>
      <w:marLeft w:val="0"/>
      <w:marRight w:val="0"/>
      <w:marTop w:val="0"/>
      <w:marBottom w:val="0"/>
      <w:divBdr>
        <w:top w:val="none" w:sz="0" w:space="0" w:color="auto"/>
        <w:left w:val="none" w:sz="0" w:space="0" w:color="auto"/>
        <w:bottom w:val="none" w:sz="0" w:space="0" w:color="auto"/>
        <w:right w:val="none" w:sz="0" w:space="0" w:color="auto"/>
      </w:divBdr>
    </w:div>
    <w:div w:id="1954631426">
      <w:bodyDiv w:val="1"/>
      <w:marLeft w:val="0"/>
      <w:marRight w:val="0"/>
      <w:marTop w:val="0"/>
      <w:marBottom w:val="0"/>
      <w:divBdr>
        <w:top w:val="none" w:sz="0" w:space="0" w:color="auto"/>
        <w:left w:val="none" w:sz="0" w:space="0" w:color="auto"/>
        <w:bottom w:val="none" w:sz="0" w:space="0" w:color="auto"/>
        <w:right w:val="none" w:sz="0" w:space="0" w:color="auto"/>
      </w:divBdr>
    </w:div>
    <w:div w:id="1955402948">
      <w:bodyDiv w:val="1"/>
      <w:marLeft w:val="0"/>
      <w:marRight w:val="0"/>
      <w:marTop w:val="0"/>
      <w:marBottom w:val="0"/>
      <w:divBdr>
        <w:top w:val="none" w:sz="0" w:space="0" w:color="auto"/>
        <w:left w:val="none" w:sz="0" w:space="0" w:color="auto"/>
        <w:bottom w:val="none" w:sz="0" w:space="0" w:color="auto"/>
        <w:right w:val="none" w:sz="0" w:space="0" w:color="auto"/>
      </w:divBdr>
    </w:div>
    <w:div w:id="1956131328">
      <w:bodyDiv w:val="1"/>
      <w:marLeft w:val="0"/>
      <w:marRight w:val="0"/>
      <w:marTop w:val="0"/>
      <w:marBottom w:val="0"/>
      <w:divBdr>
        <w:top w:val="none" w:sz="0" w:space="0" w:color="auto"/>
        <w:left w:val="none" w:sz="0" w:space="0" w:color="auto"/>
        <w:bottom w:val="none" w:sz="0" w:space="0" w:color="auto"/>
        <w:right w:val="none" w:sz="0" w:space="0" w:color="auto"/>
      </w:divBdr>
    </w:div>
    <w:div w:id="1956784539">
      <w:bodyDiv w:val="1"/>
      <w:marLeft w:val="0"/>
      <w:marRight w:val="0"/>
      <w:marTop w:val="0"/>
      <w:marBottom w:val="0"/>
      <w:divBdr>
        <w:top w:val="none" w:sz="0" w:space="0" w:color="auto"/>
        <w:left w:val="none" w:sz="0" w:space="0" w:color="auto"/>
        <w:bottom w:val="none" w:sz="0" w:space="0" w:color="auto"/>
        <w:right w:val="none" w:sz="0" w:space="0" w:color="auto"/>
      </w:divBdr>
    </w:div>
    <w:div w:id="1958369879">
      <w:bodyDiv w:val="1"/>
      <w:marLeft w:val="0"/>
      <w:marRight w:val="0"/>
      <w:marTop w:val="0"/>
      <w:marBottom w:val="0"/>
      <w:divBdr>
        <w:top w:val="none" w:sz="0" w:space="0" w:color="auto"/>
        <w:left w:val="none" w:sz="0" w:space="0" w:color="auto"/>
        <w:bottom w:val="none" w:sz="0" w:space="0" w:color="auto"/>
        <w:right w:val="none" w:sz="0" w:space="0" w:color="auto"/>
      </w:divBdr>
    </w:div>
    <w:div w:id="1959750150">
      <w:bodyDiv w:val="1"/>
      <w:marLeft w:val="0"/>
      <w:marRight w:val="0"/>
      <w:marTop w:val="0"/>
      <w:marBottom w:val="0"/>
      <w:divBdr>
        <w:top w:val="none" w:sz="0" w:space="0" w:color="auto"/>
        <w:left w:val="none" w:sz="0" w:space="0" w:color="auto"/>
        <w:bottom w:val="none" w:sz="0" w:space="0" w:color="auto"/>
        <w:right w:val="none" w:sz="0" w:space="0" w:color="auto"/>
      </w:divBdr>
    </w:div>
    <w:div w:id="1960186260">
      <w:bodyDiv w:val="1"/>
      <w:marLeft w:val="0"/>
      <w:marRight w:val="0"/>
      <w:marTop w:val="0"/>
      <w:marBottom w:val="0"/>
      <w:divBdr>
        <w:top w:val="none" w:sz="0" w:space="0" w:color="auto"/>
        <w:left w:val="none" w:sz="0" w:space="0" w:color="auto"/>
        <w:bottom w:val="none" w:sz="0" w:space="0" w:color="auto"/>
        <w:right w:val="none" w:sz="0" w:space="0" w:color="auto"/>
      </w:divBdr>
    </w:div>
    <w:div w:id="1962833929">
      <w:bodyDiv w:val="1"/>
      <w:marLeft w:val="0"/>
      <w:marRight w:val="0"/>
      <w:marTop w:val="0"/>
      <w:marBottom w:val="0"/>
      <w:divBdr>
        <w:top w:val="none" w:sz="0" w:space="0" w:color="auto"/>
        <w:left w:val="none" w:sz="0" w:space="0" w:color="auto"/>
        <w:bottom w:val="none" w:sz="0" w:space="0" w:color="auto"/>
        <w:right w:val="none" w:sz="0" w:space="0" w:color="auto"/>
      </w:divBdr>
    </w:div>
    <w:div w:id="1962877877">
      <w:bodyDiv w:val="1"/>
      <w:marLeft w:val="0"/>
      <w:marRight w:val="0"/>
      <w:marTop w:val="0"/>
      <w:marBottom w:val="0"/>
      <w:divBdr>
        <w:top w:val="none" w:sz="0" w:space="0" w:color="auto"/>
        <w:left w:val="none" w:sz="0" w:space="0" w:color="auto"/>
        <w:bottom w:val="none" w:sz="0" w:space="0" w:color="auto"/>
        <w:right w:val="none" w:sz="0" w:space="0" w:color="auto"/>
      </w:divBdr>
    </w:div>
    <w:div w:id="1966038137">
      <w:bodyDiv w:val="1"/>
      <w:marLeft w:val="0"/>
      <w:marRight w:val="0"/>
      <w:marTop w:val="0"/>
      <w:marBottom w:val="0"/>
      <w:divBdr>
        <w:top w:val="none" w:sz="0" w:space="0" w:color="auto"/>
        <w:left w:val="none" w:sz="0" w:space="0" w:color="auto"/>
        <w:bottom w:val="none" w:sz="0" w:space="0" w:color="auto"/>
        <w:right w:val="none" w:sz="0" w:space="0" w:color="auto"/>
      </w:divBdr>
    </w:div>
    <w:div w:id="1966882585">
      <w:bodyDiv w:val="1"/>
      <w:marLeft w:val="0"/>
      <w:marRight w:val="0"/>
      <w:marTop w:val="0"/>
      <w:marBottom w:val="0"/>
      <w:divBdr>
        <w:top w:val="none" w:sz="0" w:space="0" w:color="auto"/>
        <w:left w:val="none" w:sz="0" w:space="0" w:color="auto"/>
        <w:bottom w:val="none" w:sz="0" w:space="0" w:color="auto"/>
        <w:right w:val="none" w:sz="0" w:space="0" w:color="auto"/>
      </w:divBdr>
    </w:div>
    <w:div w:id="1970358199">
      <w:bodyDiv w:val="1"/>
      <w:marLeft w:val="0"/>
      <w:marRight w:val="0"/>
      <w:marTop w:val="0"/>
      <w:marBottom w:val="0"/>
      <w:divBdr>
        <w:top w:val="none" w:sz="0" w:space="0" w:color="auto"/>
        <w:left w:val="none" w:sz="0" w:space="0" w:color="auto"/>
        <w:bottom w:val="none" w:sz="0" w:space="0" w:color="auto"/>
        <w:right w:val="none" w:sz="0" w:space="0" w:color="auto"/>
      </w:divBdr>
    </w:div>
    <w:div w:id="1970548837">
      <w:bodyDiv w:val="1"/>
      <w:marLeft w:val="0"/>
      <w:marRight w:val="0"/>
      <w:marTop w:val="0"/>
      <w:marBottom w:val="0"/>
      <w:divBdr>
        <w:top w:val="none" w:sz="0" w:space="0" w:color="auto"/>
        <w:left w:val="none" w:sz="0" w:space="0" w:color="auto"/>
        <w:bottom w:val="none" w:sz="0" w:space="0" w:color="auto"/>
        <w:right w:val="none" w:sz="0" w:space="0" w:color="auto"/>
      </w:divBdr>
    </w:div>
    <w:div w:id="1971012354">
      <w:bodyDiv w:val="1"/>
      <w:marLeft w:val="0"/>
      <w:marRight w:val="0"/>
      <w:marTop w:val="0"/>
      <w:marBottom w:val="0"/>
      <w:divBdr>
        <w:top w:val="none" w:sz="0" w:space="0" w:color="auto"/>
        <w:left w:val="none" w:sz="0" w:space="0" w:color="auto"/>
        <w:bottom w:val="none" w:sz="0" w:space="0" w:color="auto"/>
        <w:right w:val="none" w:sz="0" w:space="0" w:color="auto"/>
      </w:divBdr>
    </w:div>
    <w:div w:id="1972593470">
      <w:bodyDiv w:val="1"/>
      <w:marLeft w:val="0"/>
      <w:marRight w:val="0"/>
      <w:marTop w:val="0"/>
      <w:marBottom w:val="0"/>
      <w:divBdr>
        <w:top w:val="none" w:sz="0" w:space="0" w:color="auto"/>
        <w:left w:val="none" w:sz="0" w:space="0" w:color="auto"/>
        <w:bottom w:val="none" w:sz="0" w:space="0" w:color="auto"/>
        <w:right w:val="none" w:sz="0" w:space="0" w:color="auto"/>
      </w:divBdr>
    </w:div>
    <w:div w:id="1975870523">
      <w:bodyDiv w:val="1"/>
      <w:marLeft w:val="0"/>
      <w:marRight w:val="0"/>
      <w:marTop w:val="0"/>
      <w:marBottom w:val="0"/>
      <w:divBdr>
        <w:top w:val="none" w:sz="0" w:space="0" w:color="auto"/>
        <w:left w:val="none" w:sz="0" w:space="0" w:color="auto"/>
        <w:bottom w:val="none" w:sz="0" w:space="0" w:color="auto"/>
        <w:right w:val="none" w:sz="0" w:space="0" w:color="auto"/>
      </w:divBdr>
    </w:div>
    <w:div w:id="1976058460">
      <w:bodyDiv w:val="1"/>
      <w:marLeft w:val="0"/>
      <w:marRight w:val="0"/>
      <w:marTop w:val="0"/>
      <w:marBottom w:val="0"/>
      <w:divBdr>
        <w:top w:val="none" w:sz="0" w:space="0" w:color="auto"/>
        <w:left w:val="none" w:sz="0" w:space="0" w:color="auto"/>
        <w:bottom w:val="none" w:sz="0" w:space="0" w:color="auto"/>
        <w:right w:val="none" w:sz="0" w:space="0" w:color="auto"/>
      </w:divBdr>
    </w:div>
    <w:div w:id="1976596169">
      <w:bodyDiv w:val="1"/>
      <w:marLeft w:val="0"/>
      <w:marRight w:val="0"/>
      <w:marTop w:val="0"/>
      <w:marBottom w:val="0"/>
      <w:divBdr>
        <w:top w:val="none" w:sz="0" w:space="0" w:color="auto"/>
        <w:left w:val="none" w:sz="0" w:space="0" w:color="auto"/>
        <w:bottom w:val="none" w:sz="0" w:space="0" w:color="auto"/>
        <w:right w:val="none" w:sz="0" w:space="0" w:color="auto"/>
      </w:divBdr>
    </w:div>
    <w:div w:id="1983079004">
      <w:bodyDiv w:val="1"/>
      <w:marLeft w:val="0"/>
      <w:marRight w:val="0"/>
      <w:marTop w:val="0"/>
      <w:marBottom w:val="0"/>
      <w:divBdr>
        <w:top w:val="none" w:sz="0" w:space="0" w:color="auto"/>
        <w:left w:val="none" w:sz="0" w:space="0" w:color="auto"/>
        <w:bottom w:val="none" w:sz="0" w:space="0" w:color="auto"/>
        <w:right w:val="none" w:sz="0" w:space="0" w:color="auto"/>
      </w:divBdr>
    </w:div>
    <w:div w:id="1987122730">
      <w:bodyDiv w:val="1"/>
      <w:marLeft w:val="0"/>
      <w:marRight w:val="0"/>
      <w:marTop w:val="0"/>
      <w:marBottom w:val="0"/>
      <w:divBdr>
        <w:top w:val="none" w:sz="0" w:space="0" w:color="auto"/>
        <w:left w:val="none" w:sz="0" w:space="0" w:color="auto"/>
        <w:bottom w:val="none" w:sz="0" w:space="0" w:color="auto"/>
        <w:right w:val="none" w:sz="0" w:space="0" w:color="auto"/>
      </w:divBdr>
    </w:div>
    <w:div w:id="1987271226">
      <w:bodyDiv w:val="1"/>
      <w:marLeft w:val="0"/>
      <w:marRight w:val="0"/>
      <w:marTop w:val="0"/>
      <w:marBottom w:val="0"/>
      <w:divBdr>
        <w:top w:val="none" w:sz="0" w:space="0" w:color="auto"/>
        <w:left w:val="none" w:sz="0" w:space="0" w:color="auto"/>
        <w:bottom w:val="none" w:sz="0" w:space="0" w:color="auto"/>
        <w:right w:val="none" w:sz="0" w:space="0" w:color="auto"/>
      </w:divBdr>
    </w:div>
    <w:div w:id="1989430393">
      <w:bodyDiv w:val="1"/>
      <w:marLeft w:val="0"/>
      <w:marRight w:val="0"/>
      <w:marTop w:val="0"/>
      <w:marBottom w:val="0"/>
      <w:divBdr>
        <w:top w:val="none" w:sz="0" w:space="0" w:color="auto"/>
        <w:left w:val="none" w:sz="0" w:space="0" w:color="auto"/>
        <w:bottom w:val="none" w:sz="0" w:space="0" w:color="auto"/>
        <w:right w:val="none" w:sz="0" w:space="0" w:color="auto"/>
      </w:divBdr>
    </w:div>
    <w:div w:id="1996686953">
      <w:bodyDiv w:val="1"/>
      <w:marLeft w:val="0"/>
      <w:marRight w:val="0"/>
      <w:marTop w:val="0"/>
      <w:marBottom w:val="0"/>
      <w:divBdr>
        <w:top w:val="none" w:sz="0" w:space="0" w:color="auto"/>
        <w:left w:val="none" w:sz="0" w:space="0" w:color="auto"/>
        <w:bottom w:val="none" w:sz="0" w:space="0" w:color="auto"/>
        <w:right w:val="none" w:sz="0" w:space="0" w:color="auto"/>
      </w:divBdr>
    </w:div>
    <w:div w:id="2002274241">
      <w:bodyDiv w:val="1"/>
      <w:marLeft w:val="0"/>
      <w:marRight w:val="0"/>
      <w:marTop w:val="0"/>
      <w:marBottom w:val="0"/>
      <w:divBdr>
        <w:top w:val="none" w:sz="0" w:space="0" w:color="auto"/>
        <w:left w:val="none" w:sz="0" w:space="0" w:color="auto"/>
        <w:bottom w:val="none" w:sz="0" w:space="0" w:color="auto"/>
        <w:right w:val="none" w:sz="0" w:space="0" w:color="auto"/>
      </w:divBdr>
    </w:div>
    <w:div w:id="2002928188">
      <w:bodyDiv w:val="1"/>
      <w:marLeft w:val="0"/>
      <w:marRight w:val="0"/>
      <w:marTop w:val="0"/>
      <w:marBottom w:val="0"/>
      <w:divBdr>
        <w:top w:val="none" w:sz="0" w:space="0" w:color="auto"/>
        <w:left w:val="none" w:sz="0" w:space="0" w:color="auto"/>
        <w:bottom w:val="none" w:sz="0" w:space="0" w:color="auto"/>
        <w:right w:val="none" w:sz="0" w:space="0" w:color="auto"/>
      </w:divBdr>
    </w:div>
    <w:div w:id="2005234884">
      <w:bodyDiv w:val="1"/>
      <w:marLeft w:val="0"/>
      <w:marRight w:val="0"/>
      <w:marTop w:val="0"/>
      <w:marBottom w:val="0"/>
      <w:divBdr>
        <w:top w:val="none" w:sz="0" w:space="0" w:color="auto"/>
        <w:left w:val="none" w:sz="0" w:space="0" w:color="auto"/>
        <w:bottom w:val="none" w:sz="0" w:space="0" w:color="auto"/>
        <w:right w:val="none" w:sz="0" w:space="0" w:color="auto"/>
      </w:divBdr>
    </w:div>
    <w:div w:id="2005550246">
      <w:bodyDiv w:val="1"/>
      <w:marLeft w:val="0"/>
      <w:marRight w:val="0"/>
      <w:marTop w:val="0"/>
      <w:marBottom w:val="0"/>
      <w:divBdr>
        <w:top w:val="none" w:sz="0" w:space="0" w:color="auto"/>
        <w:left w:val="none" w:sz="0" w:space="0" w:color="auto"/>
        <w:bottom w:val="none" w:sz="0" w:space="0" w:color="auto"/>
        <w:right w:val="none" w:sz="0" w:space="0" w:color="auto"/>
      </w:divBdr>
    </w:div>
    <w:div w:id="2007442855">
      <w:bodyDiv w:val="1"/>
      <w:marLeft w:val="0"/>
      <w:marRight w:val="0"/>
      <w:marTop w:val="0"/>
      <w:marBottom w:val="0"/>
      <w:divBdr>
        <w:top w:val="none" w:sz="0" w:space="0" w:color="auto"/>
        <w:left w:val="none" w:sz="0" w:space="0" w:color="auto"/>
        <w:bottom w:val="none" w:sz="0" w:space="0" w:color="auto"/>
        <w:right w:val="none" w:sz="0" w:space="0" w:color="auto"/>
      </w:divBdr>
    </w:div>
    <w:div w:id="2008560111">
      <w:bodyDiv w:val="1"/>
      <w:marLeft w:val="0"/>
      <w:marRight w:val="0"/>
      <w:marTop w:val="0"/>
      <w:marBottom w:val="0"/>
      <w:divBdr>
        <w:top w:val="none" w:sz="0" w:space="0" w:color="auto"/>
        <w:left w:val="none" w:sz="0" w:space="0" w:color="auto"/>
        <w:bottom w:val="none" w:sz="0" w:space="0" w:color="auto"/>
        <w:right w:val="none" w:sz="0" w:space="0" w:color="auto"/>
      </w:divBdr>
    </w:div>
    <w:div w:id="2010327722">
      <w:bodyDiv w:val="1"/>
      <w:marLeft w:val="0"/>
      <w:marRight w:val="0"/>
      <w:marTop w:val="0"/>
      <w:marBottom w:val="0"/>
      <w:divBdr>
        <w:top w:val="none" w:sz="0" w:space="0" w:color="auto"/>
        <w:left w:val="none" w:sz="0" w:space="0" w:color="auto"/>
        <w:bottom w:val="none" w:sz="0" w:space="0" w:color="auto"/>
        <w:right w:val="none" w:sz="0" w:space="0" w:color="auto"/>
      </w:divBdr>
    </w:div>
    <w:div w:id="2014137061">
      <w:bodyDiv w:val="1"/>
      <w:marLeft w:val="0"/>
      <w:marRight w:val="0"/>
      <w:marTop w:val="0"/>
      <w:marBottom w:val="0"/>
      <w:divBdr>
        <w:top w:val="none" w:sz="0" w:space="0" w:color="auto"/>
        <w:left w:val="none" w:sz="0" w:space="0" w:color="auto"/>
        <w:bottom w:val="none" w:sz="0" w:space="0" w:color="auto"/>
        <w:right w:val="none" w:sz="0" w:space="0" w:color="auto"/>
      </w:divBdr>
    </w:div>
    <w:div w:id="2014187581">
      <w:bodyDiv w:val="1"/>
      <w:marLeft w:val="0"/>
      <w:marRight w:val="0"/>
      <w:marTop w:val="0"/>
      <w:marBottom w:val="0"/>
      <w:divBdr>
        <w:top w:val="none" w:sz="0" w:space="0" w:color="auto"/>
        <w:left w:val="none" w:sz="0" w:space="0" w:color="auto"/>
        <w:bottom w:val="none" w:sz="0" w:space="0" w:color="auto"/>
        <w:right w:val="none" w:sz="0" w:space="0" w:color="auto"/>
      </w:divBdr>
    </w:div>
    <w:div w:id="2015915621">
      <w:bodyDiv w:val="1"/>
      <w:marLeft w:val="0"/>
      <w:marRight w:val="0"/>
      <w:marTop w:val="0"/>
      <w:marBottom w:val="0"/>
      <w:divBdr>
        <w:top w:val="none" w:sz="0" w:space="0" w:color="auto"/>
        <w:left w:val="none" w:sz="0" w:space="0" w:color="auto"/>
        <w:bottom w:val="none" w:sz="0" w:space="0" w:color="auto"/>
        <w:right w:val="none" w:sz="0" w:space="0" w:color="auto"/>
      </w:divBdr>
    </w:div>
    <w:div w:id="2017921321">
      <w:bodyDiv w:val="1"/>
      <w:marLeft w:val="0"/>
      <w:marRight w:val="0"/>
      <w:marTop w:val="0"/>
      <w:marBottom w:val="0"/>
      <w:divBdr>
        <w:top w:val="none" w:sz="0" w:space="0" w:color="auto"/>
        <w:left w:val="none" w:sz="0" w:space="0" w:color="auto"/>
        <w:bottom w:val="none" w:sz="0" w:space="0" w:color="auto"/>
        <w:right w:val="none" w:sz="0" w:space="0" w:color="auto"/>
      </w:divBdr>
    </w:div>
    <w:div w:id="2018340882">
      <w:bodyDiv w:val="1"/>
      <w:marLeft w:val="0"/>
      <w:marRight w:val="0"/>
      <w:marTop w:val="0"/>
      <w:marBottom w:val="0"/>
      <w:divBdr>
        <w:top w:val="none" w:sz="0" w:space="0" w:color="auto"/>
        <w:left w:val="none" w:sz="0" w:space="0" w:color="auto"/>
        <w:bottom w:val="none" w:sz="0" w:space="0" w:color="auto"/>
        <w:right w:val="none" w:sz="0" w:space="0" w:color="auto"/>
      </w:divBdr>
    </w:div>
    <w:div w:id="2025206934">
      <w:bodyDiv w:val="1"/>
      <w:marLeft w:val="0"/>
      <w:marRight w:val="0"/>
      <w:marTop w:val="0"/>
      <w:marBottom w:val="0"/>
      <w:divBdr>
        <w:top w:val="none" w:sz="0" w:space="0" w:color="auto"/>
        <w:left w:val="none" w:sz="0" w:space="0" w:color="auto"/>
        <w:bottom w:val="none" w:sz="0" w:space="0" w:color="auto"/>
        <w:right w:val="none" w:sz="0" w:space="0" w:color="auto"/>
      </w:divBdr>
    </w:div>
    <w:div w:id="2030255907">
      <w:bodyDiv w:val="1"/>
      <w:marLeft w:val="0"/>
      <w:marRight w:val="0"/>
      <w:marTop w:val="0"/>
      <w:marBottom w:val="0"/>
      <w:divBdr>
        <w:top w:val="none" w:sz="0" w:space="0" w:color="auto"/>
        <w:left w:val="none" w:sz="0" w:space="0" w:color="auto"/>
        <w:bottom w:val="none" w:sz="0" w:space="0" w:color="auto"/>
        <w:right w:val="none" w:sz="0" w:space="0" w:color="auto"/>
      </w:divBdr>
    </w:div>
    <w:div w:id="2030445124">
      <w:bodyDiv w:val="1"/>
      <w:marLeft w:val="0"/>
      <w:marRight w:val="0"/>
      <w:marTop w:val="0"/>
      <w:marBottom w:val="0"/>
      <w:divBdr>
        <w:top w:val="none" w:sz="0" w:space="0" w:color="auto"/>
        <w:left w:val="none" w:sz="0" w:space="0" w:color="auto"/>
        <w:bottom w:val="none" w:sz="0" w:space="0" w:color="auto"/>
        <w:right w:val="none" w:sz="0" w:space="0" w:color="auto"/>
      </w:divBdr>
    </w:div>
    <w:div w:id="2032025568">
      <w:bodyDiv w:val="1"/>
      <w:marLeft w:val="0"/>
      <w:marRight w:val="0"/>
      <w:marTop w:val="0"/>
      <w:marBottom w:val="0"/>
      <w:divBdr>
        <w:top w:val="none" w:sz="0" w:space="0" w:color="auto"/>
        <w:left w:val="none" w:sz="0" w:space="0" w:color="auto"/>
        <w:bottom w:val="none" w:sz="0" w:space="0" w:color="auto"/>
        <w:right w:val="none" w:sz="0" w:space="0" w:color="auto"/>
      </w:divBdr>
    </w:div>
    <w:div w:id="2037071279">
      <w:bodyDiv w:val="1"/>
      <w:marLeft w:val="0"/>
      <w:marRight w:val="0"/>
      <w:marTop w:val="0"/>
      <w:marBottom w:val="0"/>
      <w:divBdr>
        <w:top w:val="none" w:sz="0" w:space="0" w:color="auto"/>
        <w:left w:val="none" w:sz="0" w:space="0" w:color="auto"/>
        <w:bottom w:val="none" w:sz="0" w:space="0" w:color="auto"/>
        <w:right w:val="none" w:sz="0" w:space="0" w:color="auto"/>
      </w:divBdr>
    </w:div>
    <w:div w:id="2037272623">
      <w:bodyDiv w:val="1"/>
      <w:marLeft w:val="0"/>
      <w:marRight w:val="0"/>
      <w:marTop w:val="0"/>
      <w:marBottom w:val="0"/>
      <w:divBdr>
        <w:top w:val="none" w:sz="0" w:space="0" w:color="auto"/>
        <w:left w:val="none" w:sz="0" w:space="0" w:color="auto"/>
        <w:bottom w:val="none" w:sz="0" w:space="0" w:color="auto"/>
        <w:right w:val="none" w:sz="0" w:space="0" w:color="auto"/>
      </w:divBdr>
    </w:div>
    <w:div w:id="2042895522">
      <w:bodyDiv w:val="1"/>
      <w:marLeft w:val="0"/>
      <w:marRight w:val="0"/>
      <w:marTop w:val="0"/>
      <w:marBottom w:val="0"/>
      <w:divBdr>
        <w:top w:val="none" w:sz="0" w:space="0" w:color="auto"/>
        <w:left w:val="none" w:sz="0" w:space="0" w:color="auto"/>
        <w:bottom w:val="none" w:sz="0" w:space="0" w:color="auto"/>
        <w:right w:val="none" w:sz="0" w:space="0" w:color="auto"/>
      </w:divBdr>
    </w:div>
    <w:div w:id="2047288090">
      <w:bodyDiv w:val="1"/>
      <w:marLeft w:val="0"/>
      <w:marRight w:val="0"/>
      <w:marTop w:val="0"/>
      <w:marBottom w:val="0"/>
      <w:divBdr>
        <w:top w:val="none" w:sz="0" w:space="0" w:color="auto"/>
        <w:left w:val="none" w:sz="0" w:space="0" w:color="auto"/>
        <w:bottom w:val="none" w:sz="0" w:space="0" w:color="auto"/>
        <w:right w:val="none" w:sz="0" w:space="0" w:color="auto"/>
      </w:divBdr>
    </w:div>
    <w:div w:id="2048211415">
      <w:bodyDiv w:val="1"/>
      <w:marLeft w:val="0"/>
      <w:marRight w:val="0"/>
      <w:marTop w:val="0"/>
      <w:marBottom w:val="0"/>
      <w:divBdr>
        <w:top w:val="none" w:sz="0" w:space="0" w:color="auto"/>
        <w:left w:val="none" w:sz="0" w:space="0" w:color="auto"/>
        <w:bottom w:val="none" w:sz="0" w:space="0" w:color="auto"/>
        <w:right w:val="none" w:sz="0" w:space="0" w:color="auto"/>
      </w:divBdr>
    </w:div>
    <w:div w:id="2052806833">
      <w:bodyDiv w:val="1"/>
      <w:marLeft w:val="0"/>
      <w:marRight w:val="0"/>
      <w:marTop w:val="0"/>
      <w:marBottom w:val="0"/>
      <w:divBdr>
        <w:top w:val="none" w:sz="0" w:space="0" w:color="auto"/>
        <w:left w:val="none" w:sz="0" w:space="0" w:color="auto"/>
        <w:bottom w:val="none" w:sz="0" w:space="0" w:color="auto"/>
        <w:right w:val="none" w:sz="0" w:space="0" w:color="auto"/>
      </w:divBdr>
    </w:div>
    <w:div w:id="2054622128">
      <w:bodyDiv w:val="1"/>
      <w:marLeft w:val="0"/>
      <w:marRight w:val="0"/>
      <w:marTop w:val="0"/>
      <w:marBottom w:val="0"/>
      <w:divBdr>
        <w:top w:val="none" w:sz="0" w:space="0" w:color="auto"/>
        <w:left w:val="none" w:sz="0" w:space="0" w:color="auto"/>
        <w:bottom w:val="none" w:sz="0" w:space="0" w:color="auto"/>
        <w:right w:val="none" w:sz="0" w:space="0" w:color="auto"/>
      </w:divBdr>
    </w:div>
    <w:div w:id="2056082061">
      <w:bodyDiv w:val="1"/>
      <w:marLeft w:val="0"/>
      <w:marRight w:val="0"/>
      <w:marTop w:val="0"/>
      <w:marBottom w:val="0"/>
      <w:divBdr>
        <w:top w:val="none" w:sz="0" w:space="0" w:color="auto"/>
        <w:left w:val="none" w:sz="0" w:space="0" w:color="auto"/>
        <w:bottom w:val="none" w:sz="0" w:space="0" w:color="auto"/>
        <w:right w:val="none" w:sz="0" w:space="0" w:color="auto"/>
      </w:divBdr>
    </w:div>
    <w:div w:id="2058966733">
      <w:bodyDiv w:val="1"/>
      <w:marLeft w:val="0"/>
      <w:marRight w:val="0"/>
      <w:marTop w:val="0"/>
      <w:marBottom w:val="0"/>
      <w:divBdr>
        <w:top w:val="none" w:sz="0" w:space="0" w:color="auto"/>
        <w:left w:val="none" w:sz="0" w:space="0" w:color="auto"/>
        <w:bottom w:val="none" w:sz="0" w:space="0" w:color="auto"/>
        <w:right w:val="none" w:sz="0" w:space="0" w:color="auto"/>
      </w:divBdr>
    </w:div>
    <w:div w:id="2061174854">
      <w:bodyDiv w:val="1"/>
      <w:marLeft w:val="0"/>
      <w:marRight w:val="0"/>
      <w:marTop w:val="0"/>
      <w:marBottom w:val="0"/>
      <w:divBdr>
        <w:top w:val="none" w:sz="0" w:space="0" w:color="auto"/>
        <w:left w:val="none" w:sz="0" w:space="0" w:color="auto"/>
        <w:bottom w:val="none" w:sz="0" w:space="0" w:color="auto"/>
        <w:right w:val="none" w:sz="0" w:space="0" w:color="auto"/>
      </w:divBdr>
    </w:div>
    <w:div w:id="2066054454">
      <w:bodyDiv w:val="1"/>
      <w:marLeft w:val="0"/>
      <w:marRight w:val="0"/>
      <w:marTop w:val="0"/>
      <w:marBottom w:val="0"/>
      <w:divBdr>
        <w:top w:val="none" w:sz="0" w:space="0" w:color="auto"/>
        <w:left w:val="none" w:sz="0" w:space="0" w:color="auto"/>
        <w:bottom w:val="none" w:sz="0" w:space="0" w:color="auto"/>
        <w:right w:val="none" w:sz="0" w:space="0" w:color="auto"/>
      </w:divBdr>
    </w:div>
    <w:div w:id="2067559263">
      <w:bodyDiv w:val="1"/>
      <w:marLeft w:val="0"/>
      <w:marRight w:val="0"/>
      <w:marTop w:val="0"/>
      <w:marBottom w:val="0"/>
      <w:divBdr>
        <w:top w:val="none" w:sz="0" w:space="0" w:color="auto"/>
        <w:left w:val="none" w:sz="0" w:space="0" w:color="auto"/>
        <w:bottom w:val="none" w:sz="0" w:space="0" w:color="auto"/>
        <w:right w:val="none" w:sz="0" w:space="0" w:color="auto"/>
      </w:divBdr>
    </w:div>
    <w:div w:id="2069961665">
      <w:bodyDiv w:val="1"/>
      <w:marLeft w:val="0"/>
      <w:marRight w:val="0"/>
      <w:marTop w:val="0"/>
      <w:marBottom w:val="0"/>
      <w:divBdr>
        <w:top w:val="none" w:sz="0" w:space="0" w:color="auto"/>
        <w:left w:val="none" w:sz="0" w:space="0" w:color="auto"/>
        <w:bottom w:val="none" w:sz="0" w:space="0" w:color="auto"/>
        <w:right w:val="none" w:sz="0" w:space="0" w:color="auto"/>
      </w:divBdr>
    </w:div>
    <w:div w:id="2071338571">
      <w:bodyDiv w:val="1"/>
      <w:marLeft w:val="0"/>
      <w:marRight w:val="0"/>
      <w:marTop w:val="0"/>
      <w:marBottom w:val="0"/>
      <w:divBdr>
        <w:top w:val="none" w:sz="0" w:space="0" w:color="auto"/>
        <w:left w:val="none" w:sz="0" w:space="0" w:color="auto"/>
        <w:bottom w:val="none" w:sz="0" w:space="0" w:color="auto"/>
        <w:right w:val="none" w:sz="0" w:space="0" w:color="auto"/>
      </w:divBdr>
    </w:div>
    <w:div w:id="2073429857">
      <w:bodyDiv w:val="1"/>
      <w:marLeft w:val="0"/>
      <w:marRight w:val="0"/>
      <w:marTop w:val="0"/>
      <w:marBottom w:val="0"/>
      <w:divBdr>
        <w:top w:val="none" w:sz="0" w:space="0" w:color="auto"/>
        <w:left w:val="none" w:sz="0" w:space="0" w:color="auto"/>
        <w:bottom w:val="none" w:sz="0" w:space="0" w:color="auto"/>
        <w:right w:val="none" w:sz="0" w:space="0" w:color="auto"/>
      </w:divBdr>
    </w:div>
    <w:div w:id="2076774433">
      <w:bodyDiv w:val="1"/>
      <w:marLeft w:val="0"/>
      <w:marRight w:val="0"/>
      <w:marTop w:val="0"/>
      <w:marBottom w:val="0"/>
      <w:divBdr>
        <w:top w:val="none" w:sz="0" w:space="0" w:color="auto"/>
        <w:left w:val="none" w:sz="0" w:space="0" w:color="auto"/>
        <w:bottom w:val="none" w:sz="0" w:space="0" w:color="auto"/>
        <w:right w:val="none" w:sz="0" w:space="0" w:color="auto"/>
      </w:divBdr>
    </w:div>
    <w:div w:id="2079088661">
      <w:bodyDiv w:val="1"/>
      <w:marLeft w:val="0"/>
      <w:marRight w:val="0"/>
      <w:marTop w:val="0"/>
      <w:marBottom w:val="0"/>
      <w:divBdr>
        <w:top w:val="none" w:sz="0" w:space="0" w:color="auto"/>
        <w:left w:val="none" w:sz="0" w:space="0" w:color="auto"/>
        <w:bottom w:val="none" w:sz="0" w:space="0" w:color="auto"/>
        <w:right w:val="none" w:sz="0" w:space="0" w:color="auto"/>
      </w:divBdr>
    </w:div>
    <w:div w:id="2081781775">
      <w:bodyDiv w:val="1"/>
      <w:marLeft w:val="0"/>
      <w:marRight w:val="0"/>
      <w:marTop w:val="0"/>
      <w:marBottom w:val="0"/>
      <w:divBdr>
        <w:top w:val="none" w:sz="0" w:space="0" w:color="auto"/>
        <w:left w:val="none" w:sz="0" w:space="0" w:color="auto"/>
        <w:bottom w:val="none" w:sz="0" w:space="0" w:color="auto"/>
        <w:right w:val="none" w:sz="0" w:space="0" w:color="auto"/>
      </w:divBdr>
    </w:div>
    <w:div w:id="2082634586">
      <w:bodyDiv w:val="1"/>
      <w:marLeft w:val="0"/>
      <w:marRight w:val="0"/>
      <w:marTop w:val="0"/>
      <w:marBottom w:val="0"/>
      <w:divBdr>
        <w:top w:val="none" w:sz="0" w:space="0" w:color="auto"/>
        <w:left w:val="none" w:sz="0" w:space="0" w:color="auto"/>
        <w:bottom w:val="none" w:sz="0" w:space="0" w:color="auto"/>
        <w:right w:val="none" w:sz="0" w:space="0" w:color="auto"/>
      </w:divBdr>
    </w:div>
    <w:div w:id="2084062216">
      <w:bodyDiv w:val="1"/>
      <w:marLeft w:val="0"/>
      <w:marRight w:val="0"/>
      <w:marTop w:val="0"/>
      <w:marBottom w:val="0"/>
      <w:divBdr>
        <w:top w:val="none" w:sz="0" w:space="0" w:color="auto"/>
        <w:left w:val="none" w:sz="0" w:space="0" w:color="auto"/>
        <w:bottom w:val="none" w:sz="0" w:space="0" w:color="auto"/>
        <w:right w:val="none" w:sz="0" w:space="0" w:color="auto"/>
      </w:divBdr>
    </w:div>
    <w:div w:id="2086756070">
      <w:bodyDiv w:val="1"/>
      <w:marLeft w:val="0"/>
      <w:marRight w:val="0"/>
      <w:marTop w:val="0"/>
      <w:marBottom w:val="0"/>
      <w:divBdr>
        <w:top w:val="none" w:sz="0" w:space="0" w:color="auto"/>
        <w:left w:val="none" w:sz="0" w:space="0" w:color="auto"/>
        <w:bottom w:val="none" w:sz="0" w:space="0" w:color="auto"/>
        <w:right w:val="none" w:sz="0" w:space="0" w:color="auto"/>
      </w:divBdr>
    </w:div>
    <w:div w:id="2088184133">
      <w:bodyDiv w:val="1"/>
      <w:marLeft w:val="0"/>
      <w:marRight w:val="0"/>
      <w:marTop w:val="0"/>
      <w:marBottom w:val="0"/>
      <w:divBdr>
        <w:top w:val="none" w:sz="0" w:space="0" w:color="auto"/>
        <w:left w:val="none" w:sz="0" w:space="0" w:color="auto"/>
        <w:bottom w:val="none" w:sz="0" w:space="0" w:color="auto"/>
        <w:right w:val="none" w:sz="0" w:space="0" w:color="auto"/>
      </w:divBdr>
    </w:div>
    <w:div w:id="2089304201">
      <w:bodyDiv w:val="1"/>
      <w:marLeft w:val="0"/>
      <w:marRight w:val="0"/>
      <w:marTop w:val="0"/>
      <w:marBottom w:val="0"/>
      <w:divBdr>
        <w:top w:val="none" w:sz="0" w:space="0" w:color="auto"/>
        <w:left w:val="none" w:sz="0" w:space="0" w:color="auto"/>
        <w:bottom w:val="none" w:sz="0" w:space="0" w:color="auto"/>
        <w:right w:val="none" w:sz="0" w:space="0" w:color="auto"/>
      </w:divBdr>
    </w:div>
    <w:div w:id="2092389706">
      <w:bodyDiv w:val="1"/>
      <w:marLeft w:val="0"/>
      <w:marRight w:val="0"/>
      <w:marTop w:val="0"/>
      <w:marBottom w:val="0"/>
      <w:divBdr>
        <w:top w:val="none" w:sz="0" w:space="0" w:color="auto"/>
        <w:left w:val="none" w:sz="0" w:space="0" w:color="auto"/>
        <w:bottom w:val="none" w:sz="0" w:space="0" w:color="auto"/>
        <w:right w:val="none" w:sz="0" w:space="0" w:color="auto"/>
      </w:divBdr>
    </w:div>
    <w:div w:id="2092964552">
      <w:bodyDiv w:val="1"/>
      <w:marLeft w:val="0"/>
      <w:marRight w:val="0"/>
      <w:marTop w:val="0"/>
      <w:marBottom w:val="0"/>
      <w:divBdr>
        <w:top w:val="none" w:sz="0" w:space="0" w:color="auto"/>
        <w:left w:val="none" w:sz="0" w:space="0" w:color="auto"/>
        <w:bottom w:val="none" w:sz="0" w:space="0" w:color="auto"/>
        <w:right w:val="none" w:sz="0" w:space="0" w:color="auto"/>
      </w:divBdr>
    </w:div>
    <w:div w:id="2096316653">
      <w:bodyDiv w:val="1"/>
      <w:marLeft w:val="0"/>
      <w:marRight w:val="0"/>
      <w:marTop w:val="0"/>
      <w:marBottom w:val="0"/>
      <w:divBdr>
        <w:top w:val="none" w:sz="0" w:space="0" w:color="auto"/>
        <w:left w:val="none" w:sz="0" w:space="0" w:color="auto"/>
        <w:bottom w:val="none" w:sz="0" w:space="0" w:color="auto"/>
        <w:right w:val="none" w:sz="0" w:space="0" w:color="auto"/>
      </w:divBdr>
    </w:div>
    <w:div w:id="2096976121">
      <w:bodyDiv w:val="1"/>
      <w:marLeft w:val="0"/>
      <w:marRight w:val="0"/>
      <w:marTop w:val="0"/>
      <w:marBottom w:val="0"/>
      <w:divBdr>
        <w:top w:val="none" w:sz="0" w:space="0" w:color="auto"/>
        <w:left w:val="none" w:sz="0" w:space="0" w:color="auto"/>
        <w:bottom w:val="none" w:sz="0" w:space="0" w:color="auto"/>
        <w:right w:val="none" w:sz="0" w:space="0" w:color="auto"/>
      </w:divBdr>
    </w:div>
    <w:div w:id="2097625314">
      <w:bodyDiv w:val="1"/>
      <w:marLeft w:val="0"/>
      <w:marRight w:val="0"/>
      <w:marTop w:val="0"/>
      <w:marBottom w:val="0"/>
      <w:divBdr>
        <w:top w:val="none" w:sz="0" w:space="0" w:color="auto"/>
        <w:left w:val="none" w:sz="0" w:space="0" w:color="auto"/>
        <w:bottom w:val="none" w:sz="0" w:space="0" w:color="auto"/>
        <w:right w:val="none" w:sz="0" w:space="0" w:color="auto"/>
      </w:divBdr>
    </w:div>
    <w:div w:id="2097632809">
      <w:bodyDiv w:val="1"/>
      <w:marLeft w:val="0"/>
      <w:marRight w:val="0"/>
      <w:marTop w:val="0"/>
      <w:marBottom w:val="0"/>
      <w:divBdr>
        <w:top w:val="none" w:sz="0" w:space="0" w:color="auto"/>
        <w:left w:val="none" w:sz="0" w:space="0" w:color="auto"/>
        <w:bottom w:val="none" w:sz="0" w:space="0" w:color="auto"/>
        <w:right w:val="none" w:sz="0" w:space="0" w:color="auto"/>
      </w:divBdr>
    </w:div>
    <w:div w:id="2097939817">
      <w:bodyDiv w:val="1"/>
      <w:marLeft w:val="0"/>
      <w:marRight w:val="0"/>
      <w:marTop w:val="0"/>
      <w:marBottom w:val="0"/>
      <w:divBdr>
        <w:top w:val="none" w:sz="0" w:space="0" w:color="auto"/>
        <w:left w:val="none" w:sz="0" w:space="0" w:color="auto"/>
        <w:bottom w:val="none" w:sz="0" w:space="0" w:color="auto"/>
        <w:right w:val="none" w:sz="0" w:space="0" w:color="auto"/>
      </w:divBdr>
    </w:div>
    <w:div w:id="2098556143">
      <w:bodyDiv w:val="1"/>
      <w:marLeft w:val="0"/>
      <w:marRight w:val="0"/>
      <w:marTop w:val="0"/>
      <w:marBottom w:val="0"/>
      <w:divBdr>
        <w:top w:val="none" w:sz="0" w:space="0" w:color="auto"/>
        <w:left w:val="none" w:sz="0" w:space="0" w:color="auto"/>
        <w:bottom w:val="none" w:sz="0" w:space="0" w:color="auto"/>
        <w:right w:val="none" w:sz="0" w:space="0" w:color="auto"/>
      </w:divBdr>
      <w:divsChild>
        <w:div w:id="1652901366">
          <w:marLeft w:val="0"/>
          <w:marRight w:val="0"/>
          <w:marTop w:val="0"/>
          <w:marBottom w:val="0"/>
          <w:divBdr>
            <w:top w:val="none" w:sz="0" w:space="0" w:color="auto"/>
            <w:left w:val="none" w:sz="0" w:space="0" w:color="auto"/>
            <w:bottom w:val="none" w:sz="0" w:space="0" w:color="auto"/>
            <w:right w:val="none" w:sz="0" w:space="0" w:color="auto"/>
          </w:divBdr>
          <w:divsChild>
            <w:div w:id="1020814880">
              <w:marLeft w:val="0"/>
              <w:marRight w:val="0"/>
              <w:marTop w:val="0"/>
              <w:marBottom w:val="0"/>
              <w:divBdr>
                <w:top w:val="none" w:sz="0" w:space="0" w:color="auto"/>
                <w:left w:val="none" w:sz="0" w:space="0" w:color="auto"/>
                <w:bottom w:val="none" w:sz="0" w:space="0" w:color="auto"/>
                <w:right w:val="none" w:sz="0" w:space="0" w:color="auto"/>
              </w:divBdr>
              <w:divsChild>
                <w:div w:id="1776710702">
                  <w:marLeft w:val="0"/>
                  <w:marRight w:val="0"/>
                  <w:marTop w:val="0"/>
                  <w:marBottom w:val="0"/>
                  <w:divBdr>
                    <w:top w:val="none" w:sz="0" w:space="0" w:color="auto"/>
                    <w:left w:val="none" w:sz="0" w:space="0" w:color="auto"/>
                    <w:bottom w:val="none" w:sz="0" w:space="0" w:color="auto"/>
                    <w:right w:val="none" w:sz="0" w:space="0" w:color="auto"/>
                  </w:divBdr>
                </w:div>
              </w:divsChild>
            </w:div>
            <w:div w:id="1857965140">
              <w:marLeft w:val="0"/>
              <w:marRight w:val="0"/>
              <w:marTop w:val="0"/>
              <w:marBottom w:val="0"/>
              <w:divBdr>
                <w:top w:val="none" w:sz="0" w:space="0" w:color="auto"/>
                <w:left w:val="none" w:sz="0" w:space="0" w:color="auto"/>
                <w:bottom w:val="none" w:sz="0" w:space="0" w:color="auto"/>
                <w:right w:val="none" w:sz="0" w:space="0" w:color="auto"/>
              </w:divBdr>
              <w:divsChild>
                <w:div w:id="436607628">
                  <w:marLeft w:val="0"/>
                  <w:marRight w:val="0"/>
                  <w:marTop w:val="0"/>
                  <w:marBottom w:val="0"/>
                  <w:divBdr>
                    <w:top w:val="none" w:sz="0" w:space="0" w:color="auto"/>
                    <w:left w:val="none" w:sz="0" w:space="0" w:color="auto"/>
                    <w:bottom w:val="none" w:sz="0" w:space="0" w:color="auto"/>
                    <w:right w:val="none" w:sz="0" w:space="0" w:color="auto"/>
                  </w:divBdr>
                </w:div>
              </w:divsChild>
            </w:div>
            <w:div w:id="2144231965">
              <w:marLeft w:val="0"/>
              <w:marRight w:val="0"/>
              <w:marTop w:val="0"/>
              <w:marBottom w:val="0"/>
              <w:divBdr>
                <w:top w:val="none" w:sz="0" w:space="0" w:color="auto"/>
                <w:left w:val="none" w:sz="0" w:space="0" w:color="auto"/>
                <w:bottom w:val="none" w:sz="0" w:space="0" w:color="auto"/>
                <w:right w:val="none" w:sz="0" w:space="0" w:color="auto"/>
              </w:divBdr>
              <w:divsChild>
                <w:div w:id="20946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900993">
      <w:bodyDiv w:val="1"/>
      <w:marLeft w:val="0"/>
      <w:marRight w:val="0"/>
      <w:marTop w:val="0"/>
      <w:marBottom w:val="0"/>
      <w:divBdr>
        <w:top w:val="none" w:sz="0" w:space="0" w:color="auto"/>
        <w:left w:val="none" w:sz="0" w:space="0" w:color="auto"/>
        <w:bottom w:val="none" w:sz="0" w:space="0" w:color="auto"/>
        <w:right w:val="none" w:sz="0" w:space="0" w:color="auto"/>
      </w:divBdr>
    </w:div>
    <w:div w:id="2105420341">
      <w:bodyDiv w:val="1"/>
      <w:marLeft w:val="0"/>
      <w:marRight w:val="0"/>
      <w:marTop w:val="0"/>
      <w:marBottom w:val="0"/>
      <w:divBdr>
        <w:top w:val="none" w:sz="0" w:space="0" w:color="auto"/>
        <w:left w:val="none" w:sz="0" w:space="0" w:color="auto"/>
        <w:bottom w:val="none" w:sz="0" w:space="0" w:color="auto"/>
        <w:right w:val="none" w:sz="0" w:space="0" w:color="auto"/>
      </w:divBdr>
    </w:div>
    <w:div w:id="2110615082">
      <w:bodyDiv w:val="1"/>
      <w:marLeft w:val="0"/>
      <w:marRight w:val="0"/>
      <w:marTop w:val="0"/>
      <w:marBottom w:val="0"/>
      <w:divBdr>
        <w:top w:val="none" w:sz="0" w:space="0" w:color="auto"/>
        <w:left w:val="none" w:sz="0" w:space="0" w:color="auto"/>
        <w:bottom w:val="none" w:sz="0" w:space="0" w:color="auto"/>
        <w:right w:val="none" w:sz="0" w:space="0" w:color="auto"/>
      </w:divBdr>
    </w:div>
    <w:div w:id="2111462264">
      <w:bodyDiv w:val="1"/>
      <w:marLeft w:val="0"/>
      <w:marRight w:val="0"/>
      <w:marTop w:val="0"/>
      <w:marBottom w:val="0"/>
      <w:divBdr>
        <w:top w:val="none" w:sz="0" w:space="0" w:color="auto"/>
        <w:left w:val="none" w:sz="0" w:space="0" w:color="auto"/>
        <w:bottom w:val="none" w:sz="0" w:space="0" w:color="auto"/>
        <w:right w:val="none" w:sz="0" w:space="0" w:color="auto"/>
      </w:divBdr>
      <w:divsChild>
        <w:div w:id="923495905">
          <w:marLeft w:val="0"/>
          <w:marRight w:val="0"/>
          <w:marTop w:val="0"/>
          <w:marBottom w:val="0"/>
          <w:divBdr>
            <w:top w:val="none" w:sz="0" w:space="0" w:color="auto"/>
            <w:left w:val="none" w:sz="0" w:space="0" w:color="auto"/>
            <w:bottom w:val="none" w:sz="0" w:space="0" w:color="auto"/>
            <w:right w:val="none" w:sz="0" w:space="0" w:color="auto"/>
          </w:divBdr>
        </w:div>
      </w:divsChild>
    </w:div>
    <w:div w:id="2112623977">
      <w:bodyDiv w:val="1"/>
      <w:marLeft w:val="0"/>
      <w:marRight w:val="0"/>
      <w:marTop w:val="0"/>
      <w:marBottom w:val="0"/>
      <w:divBdr>
        <w:top w:val="none" w:sz="0" w:space="0" w:color="auto"/>
        <w:left w:val="none" w:sz="0" w:space="0" w:color="auto"/>
        <w:bottom w:val="none" w:sz="0" w:space="0" w:color="auto"/>
        <w:right w:val="none" w:sz="0" w:space="0" w:color="auto"/>
      </w:divBdr>
    </w:div>
    <w:div w:id="2113164736">
      <w:bodyDiv w:val="1"/>
      <w:marLeft w:val="0"/>
      <w:marRight w:val="0"/>
      <w:marTop w:val="0"/>
      <w:marBottom w:val="0"/>
      <w:divBdr>
        <w:top w:val="none" w:sz="0" w:space="0" w:color="auto"/>
        <w:left w:val="none" w:sz="0" w:space="0" w:color="auto"/>
        <w:bottom w:val="none" w:sz="0" w:space="0" w:color="auto"/>
        <w:right w:val="none" w:sz="0" w:space="0" w:color="auto"/>
      </w:divBdr>
    </w:div>
    <w:div w:id="2119061037">
      <w:bodyDiv w:val="1"/>
      <w:marLeft w:val="0"/>
      <w:marRight w:val="0"/>
      <w:marTop w:val="0"/>
      <w:marBottom w:val="0"/>
      <w:divBdr>
        <w:top w:val="none" w:sz="0" w:space="0" w:color="auto"/>
        <w:left w:val="none" w:sz="0" w:space="0" w:color="auto"/>
        <w:bottom w:val="none" w:sz="0" w:space="0" w:color="auto"/>
        <w:right w:val="none" w:sz="0" w:space="0" w:color="auto"/>
      </w:divBdr>
    </w:div>
    <w:div w:id="2121533247">
      <w:bodyDiv w:val="1"/>
      <w:marLeft w:val="0"/>
      <w:marRight w:val="0"/>
      <w:marTop w:val="0"/>
      <w:marBottom w:val="0"/>
      <w:divBdr>
        <w:top w:val="none" w:sz="0" w:space="0" w:color="auto"/>
        <w:left w:val="none" w:sz="0" w:space="0" w:color="auto"/>
        <w:bottom w:val="none" w:sz="0" w:space="0" w:color="auto"/>
        <w:right w:val="none" w:sz="0" w:space="0" w:color="auto"/>
      </w:divBdr>
    </w:div>
    <w:div w:id="2122451992">
      <w:bodyDiv w:val="1"/>
      <w:marLeft w:val="0"/>
      <w:marRight w:val="0"/>
      <w:marTop w:val="0"/>
      <w:marBottom w:val="0"/>
      <w:divBdr>
        <w:top w:val="none" w:sz="0" w:space="0" w:color="auto"/>
        <w:left w:val="none" w:sz="0" w:space="0" w:color="auto"/>
        <w:bottom w:val="none" w:sz="0" w:space="0" w:color="auto"/>
        <w:right w:val="none" w:sz="0" w:space="0" w:color="auto"/>
      </w:divBdr>
    </w:div>
    <w:div w:id="2122873713">
      <w:bodyDiv w:val="1"/>
      <w:marLeft w:val="0"/>
      <w:marRight w:val="0"/>
      <w:marTop w:val="0"/>
      <w:marBottom w:val="0"/>
      <w:divBdr>
        <w:top w:val="none" w:sz="0" w:space="0" w:color="auto"/>
        <w:left w:val="none" w:sz="0" w:space="0" w:color="auto"/>
        <w:bottom w:val="none" w:sz="0" w:space="0" w:color="auto"/>
        <w:right w:val="none" w:sz="0" w:space="0" w:color="auto"/>
      </w:divBdr>
    </w:div>
    <w:div w:id="2124420008">
      <w:bodyDiv w:val="1"/>
      <w:marLeft w:val="0"/>
      <w:marRight w:val="0"/>
      <w:marTop w:val="0"/>
      <w:marBottom w:val="0"/>
      <w:divBdr>
        <w:top w:val="none" w:sz="0" w:space="0" w:color="auto"/>
        <w:left w:val="none" w:sz="0" w:space="0" w:color="auto"/>
        <w:bottom w:val="none" w:sz="0" w:space="0" w:color="auto"/>
        <w:right w:val="none" w:sz="0" w:space="0" w:color="auto"/>
      </w:divBdr>
    </w:div>
    <w:div w:id="2129623427">
      <w:bodyDiv w:val="1"/>
      <w:marLeft w:val="0"/>
      <w:marRight w:val="0"/>
      <w:marTop w:val="0"/>
      <w:marBottom w:val="0"/>
      <w:divBdr>
        <w:top w:val="none" w:sz="0" w:space="0" w:color="auto"/>
        <w:left w:val="none" w:sz="0" w:space="0" w:color="auto"/>
        <w:bottom w:val="none" w:sz="0" w:space="0" w:color="auto"/>
        <w:right w:val="none" w:sz="0" w:space="0" w:color="auto"/>
      </w:divBdr>
    </w:div>
    <w:div w:id="2130128041">
      <w:bodyDiv w:val="1"/>
      <w:marLeft w:val="0"/>
      <w:marRight w:val="0"/>
      <w:marTop w:val="0"/>
      <w:marBottom w:val="0"/>
      <w:divBdr>
        <w:top w:val="none" w:sz="0" w:space="0" w:color="auto"/>
        <w:left w:val="none" w:sz="0" w:space="0" w:color="auto"/>
        <w:bottom w:val="none" w:sz="0" w:space="0" w:color="auto"/>
        <w:right w:val="none" w:sz="0" w:space="0" w:color="auto"/>
      </w:divBdr>
    </w:div>
    <w:div w:id="2132744457">
      <w:bodyDiv w:val="1"/>
      <w:marLeft w:val="0"/>
      <w:marRight w:val="0"/>
      <w:marTop w:val="0"/>
      <w:marBottom w:val="0"/>
      <w:divBdr>
        <w:top w:val="none" w:sz="0" w:space="0" w:color="auto"/>
        <w:left w:val="none" w:sz="0" w:space="0" w:color="auto"/>
        <w:bottom w:val="none" w:sz="0" w:space="0" w:color="auto"/>
        <w:right w:val="none" w:sz="0" w:space="0" w:color="auto"/>
      </w:divBdr>
    </w:div>
    <w:div w:id="2135905610">
      <w:bodyDiv w:val="1"/>
      <w:marLeft w:val="0"/>
      <w:marRight w:val="0"/>
      <w:marTop w:val="0"/>
      <w:marBottom w:val="0"/>
      <w:divBdr>
        <w:top w:val="none" w:sz="0" w:space="0" w:color="auto"/>
        <w:left w:val="none" w:sz="0" w:space="0" w:color="auto"/>
        <w:bottom w:val="none" w:sz="0" w:space="0" w:color="auto"/>
        <w:right w:val="none" w:sz="0" w:space="0" w:color="auto"/>
      </w:divBdr>
    </w:div>
    <w:div w:id="2141409962">
      <w:bodyDiv w:val="1"/>
      <w:marLeft w:val="0"/>
      <w:marRight w:val="0"/>
      <w:marTop w:val="0"/>
      <w:marBottom w:val="0"/>
      <w:divBdr>
        <w:top w:val="none" w:sz="0" w:space="0" w:color="auto"/>
        <w:left w:val="none" w:sz="0" w:space="0" w:color="auto"/>
        <w:bottom w:val="none" w:sz="0" w:space="0" w:color="auto"/>
        <w:right w:val="none" w:sz="0" w:space="0" w:color="auto"/>
      </w:divBdr>
    </w:div>
    <w:div w:id="2141485057">
      <w:bodyDiv w:val="1"/>
      <w:marLeft w:val="0"/>
      <w:marRight w:val="0"/>
      <w:marTop w:val="0"/>
      <w:marBottom w:val="0"/>
      <w:divBdr>
        <w:top w:val="none" w:sz="0" w:space="0" w:color="auto"/>
        <w:left w:val="none" w:sz="0" w:space="0" w:color="auto"/>
        <w:bottom w:val="none" w:sz="0" w:space="0" w:color="auto"/>
        <w:right w:val="none" w:sz="0" w:space="0" w:color="auto"/>
      </w:divBdr>
    </w:div>
    <w:div w:id="2143956356">
      <w:bodyDiv w:val="1"/>
      <w:marLeft w:val="0"/>
      <w:marRight w:val="0"/>
      <w:marTop w:val="0"/>
      <w:marBottom w:val="0"/>
      <w:divBdr>
        <w:top w:val="none" w:sz="0" w:space="0" w:color="auto"/>
        <w:left w:val="none" w:sz="0" w:space="0" w:color="auto"/>
        <w:bottom w:val="none" w:sz="0" w:space="0" w:color="auto"/>
        <w:right w:val="none" w:sz="0" w:space="0" w:color="auto"/>
      </w:divBdr>
    </w:div>
    <w:div w:id="2145194149">
      <w:bodyDiv w:val="1"/>
      <w:marLeft w:val="0"/>
      <w:marRight w:val="0"/>
      <w:marTop w:val="0"/>
      <w:marBottom w:val="0"/>
      <w:divBdr>
        <w:top w:val="none" w:sz="0" w:space="0" w:color="auto"/>
        <w:left w:val="none" w:sz="0" w:space="0" w:color="auto"/>
        <w:bottom w:val="none" w:sz="0" w:space="0" w:color="auto"/>
        <w:right w:val="none" w:sz="0" w:space="0" w:color="auto"/>
      </w:divBdr>
    </w:div>
    <w:div w:id="214704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chart" Target="charts/chart4.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hyperlink" Target="https://www.anaconda.com/distribution/" TargetMode="External"/><Relationship Id="rId47" Type="http://schemas.openxmlformats.org/officeDocument/2006/relationships/hyperlink" Target="https://www.gpsinformation.org/dale/nmea.htm" TargetMode="External"/><Relationship Id="rId50" Type="http://schemas.openxmlformats.org/officeDocument/2006/relationships/hyperlink" Target="https://www.navcen.uscg.gov/?Do=constellationstatus" TargetMode="External"/><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4.png"/><Relationship Id="rId38" Type="http://schemas.openxmlformats.org/officeDocument/2006/relationships/chart" Target="charts/chart3.xml"/><Relationship Id="rId46" Type="http://schemas.openxmlformats.org/officeDocument/2006/relationships/hyperlink" Target="https://developer.android.com/guide/topics/sensors/gns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microsoft.com/office/2007/relationships/hdphoto" Target="media/hdphoto1.wdp"/><Relationship Id="rId41" Type="http://schemas.openxmlformats.org/officeDocument/2006/relationships/hyperlink" Target="https://www.nasa.gov/msfcsolar" TargetMode="External"/><Relationship Id="rId54" Type="http://schemas.openxmlformats.org/officeDocument/2006/relationships/hyperlink" Target="https://www.tronico.fi/OH6NT/docs/NMEA0183.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jpeg"/><Relationship Id="rId37" Type="http://schemas.openxmlformats.org/officeDocument/2006/relationships/chart" Target="charts/chart2.xml"/><Relationship Id="rId40" Type="http://schemas.openxmlformats.org/officeDocument/2006/relationships/image" Target="media/image27.png"/><Relationship Id="rId45" Type="http://schemas.openxmlformats.org/officeDocument/2006/relationships/hyperlink" Target="https://desktop.github.com/" TargetMode="External"/><Relationship Id="rId53" Type="http://schemas.openxmlformats.org/officeDocument/2006/relationships/hyperlink" Target="http://www.rtklib.com/"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chart" Target="charts/chart1.xml"/><Relationship Id="rId49" Type="http://schemas.openxmlformats.org/officeDocument/2006/relationships/hyperlink" Target="https://www.glonass-iac.ru/en/GLONASS/index.php" TargetMode="External"/><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eg"/><Relationship Id="rId44" Type="http://schemas.openxmlformats.org/officeDocument/2006/relationships/hyperlink" Target="http://www.geopp.de/logging-of-gnss-raw-data-on-android/" TargetMode="External"/><Relationship Id="rId52" Type="http://schemas.openxmlformats.org/officeDocument/2006/relationships/hyperlink" Target="https://gpsd.gitlab.io/gpsd/NMEA.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hyperlink" Target="http://aprs.gids.nl/nmea/" TargetMode="External"/><Relationship Id="rId48" Type="http://schemas.openxmlformats.org/officeDocument/2006/relationships/hyperlink" Target="https://play.google.com/store/apps/details?id=com.peterhohsy.nmeapaserpro&amp;hl=en" TargetMode="External"/><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hyperlink" Target="https://www.python.org/about/"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D:\Google%20Drive\UERJ\_Projeto%20Final\Python\tcc-guilherme\Gr&#225;ficos_20190211_Todos%20os%20dad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Google%20Drive\UERJ\_Projeto%20Final\Python\tcc-guilherme\Gr&#225;ficos_20190211_Todos%20os%20dad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Google%20Drive\UERJ\_Projeto%20Final\Python\tcc-guilherme\Gr&#225;ficos_20190211_Todos%20os%20dad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Google%20Drive\UERJ\_Projeto%20Final\Python\tcc-guilherme\Gr&#225;ficos_20190211_Todos%20os%20dado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s da Latitu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9"/>
          <c:order val="0"/>
          <c:tx>
            <c:v>0) Erro riod</c:v>
          </c:tx>
          <c:spPr>
            <a:ln w="25400" cap="rnd">
              <a:noFill/>
              <a:round/>
            </a:ln>
            <a:effectLst/>
          </c:spPr>
          <c:marker>
            <c:symbol val="circle"/>
            <c:size val="2"/>
            <c:spPr>
              <a:solidFill>
                <a:schemeClr val="accent4">
                  <a:lumMod val="60000"/>
                </a:schemeClr>
              </a:solidFill>
              <a:ln w="9525">
                <a:solidFill>
                  <a:schemeClr val="accent4">
                    <a:lumMod val="60000"/>
                  </a:schemeClr>
                </a:solidFill>
              </a:ln>
              <a:effectLst/>
            </c:spPr>
          </c:marker>
          <c:xVal>
            <c:numRef>
              <c:f>'0) Erro riod'!$G$2:$G$362</c:f>
              <c:numCache>
                <c:formatCode>h:mm:ss</c:formatCode>
                <c:ptCount val="361"/>
                <c:pt idx="0">
                  <c:v>43466.37222222222</c:v>
                </c:pt>
                <c:pt idx="1">
                  <c:v>43466.372395833343</c:v>
                </c:pt>
                <c:pt idx="2">
                  <c:v>43466.372569444437</c:v>
                </c:pt>
                <c:pt idx="3">
                  <c:v>43466.372743055559</c:v>
                </c:pt>
                <c:pt idx="4">
                  <c:v>43466.372916666667</c:v>
                </c:pt>
                <c:pt idx="5">
                  <c:v>43466.373090277782</c:v>
                </c:pt>
                <c:pt idx="6">
                  <c:v>43466.373263888891</c:v>
                </c:pt>
                <c:pt idx="7">
                  <c:v>43466.373437499999</c:v>
                </c:pt>
                <c:pt idx="8">
                  <c:v>43466.373611111107</c:v>
                </c:pt>
                <c:pt idx="9">
                  <c:v>43466.373784722222</c:v>
                </c:pt>
                <c:pt idx="10">
                  <c:v>43466.37395833333</c:v>
                </c:pt>
                <c:pt idx="11">
                  <c:v>43466.374131944453</c:v>
                </c:pt>
                <c:pt idx="12">
                  <c:v>43466.374305555553</c:v>
                </c:pt>
                <c:pt idx="13">
                  <c:v>43466.374479166669</c:v>
                </c:pt>
                <c:pt idx="14">
                  <c:v>43466.374652777777</c:v>
                </c:pt>
                <c:pt idx="15">
                  <c:v>43466.374826388892</c:v>
                </c:pt>
                <c:pt idx="16">
                  <c:v>43466.375</c:v>
                </c:pt>
                <c:pt idx="17">
                  <c:v>43466.375173611108</c:v>
                </c:pt>
                <c:pt idx="18">
                  <c:v>43466.375347222223</c:v>
                </c:pt>
                <c:pt idx="19">
                  <c:v>43466.375520833331</c:v>
                </c:pt>
                <c:pt idx="20">
                  <c:v>43466.375694444447</c:v>
                </c:pt>
                <c:pt idx="21">
                  <c:v>43466.375868055547</c:v>
                </c:pt>
                <c:pt idx="22">
                  <c:v>43466.37604166667</c:v>
                </c:pt>
                <c:pt idx="23">
                  <c:v>43466.376215277778</c:v>
                </c:pt>
                <c:pt idx="24">
                  <c:v>43466.376388888893</c:v>
                </c:pt>
                <c:pt idx="25">
                  <c:v>43466.376562500001</c:v>
                </c:pt>
                <c:pt idx="26">
                  <c:v>43466.376736111109</c:v>
                </c:pt>
                <c:pt idx="27">
                  <c:v>43466.376909722218</c:v>
                </c:pt>
                <c:pt idx="28">
                  <c:v>43466.377083333333</c:v>
                </c:pt>
                <c:pt idx="29">
                  <c:v>43466.377256944441</c:v>
                </c:pt>
                <c:pt idx="30">
                  <c:v>43466.377430555563</c:v>
                </c:pt>
                <c:pt idx="31">
                  <c:v>43466.377604166657</c:v>
                </c:pt>
                <c:pt idx="32">
                  <c:v>43466.37777777778</c:v>
                </c:pt>
                <c:pt idx="33">
                  <c:v>43466.377951388888</c:v>
                </c:pt>
                <c:pt idx="34">
                  <c:v>43466.378125000003</c:v>
                </c:pt>
                <c:pt idx="35">
                  <c:v>43466.378298611111</c:v>
                </c:pt>
                <c:pt idx="36">
                  <c:v>43466.378472222219</c:v>
                </c:pt>
                <c:pt idx="37">
                  <c:v>43466.378645833327</c:v>
                </c:pt>
                <c:pt idx="38">
                  <c:v>43466.378819444442</c:v>
                </c:pt>
                <c:pt idx="39">
                  <c:v>43466.378993055558</c:v>
                </c:pt>
                <c:pt idx="40">
                  <c:v>43466.379166666673</c:v>
                </c:pt>
                <c:pt idx="41">
                  <c:v>43466.379340277781</c:v>
                </c:pt>
                <c:pt idx="42">
                  <c:v>43466.379513888889</c:v>
                </c:pt>
                <c:pt idx="43">
                  <c:v>43466.379687499997</c:v>
                </c:pt>
                <c:pt idx="44">
                  <c:v>43466.379861111112</c:v>
                </c:pt>
                <c:pt idx="45">
                  <c:v>43466.38003472222</c:v>
                </c:pt>
                <c:pt idx="46">
                  <c:v>43466.380208333343</c:v>
                </c:pt>
                <c:pt idx="47">
                  <c:v>43466.380381944437</c:v>
                </c:pt>
                <c:pt idx="48">
                  <c:v>43466.380555555559</c:v>
                </c:pt>
                <c:pt idx="49">
                  <c:v>43466.380729166667</c:v>
                </c:pt>
                <c:pt idx="50">
                  <c:v>43466.380902777782</c:v>
                </c:pt>
                <c:pt idx="51">
                  <c:v>43466.381076388891</c:v>
                </c:pt>
                <c:pt idx="52">
                  <c:v>43466.381249999999</c:v>
                </c:pt>
                <c:pt idx="53">
                  <c:v>43466.381423611107</c:v>
                </c:pt>
                <c:pt idx="54">
                  <c:v>43466.381597222222</c:v>
                </c:pt>
                <c:pt idx="55">
                  <c:v>43466.38177083333</c:v>
                </c:pt>
                <c:pt idx="56">
                  <c:v>43466.381944444453</c:v>
                </c:pt>
                <c:pt idx="57">
                  <c:v>43466.382118055553</c:v>
                </c:pt>
                <c:pt idx="58">
                  <c:v>43466.382291666669</c:v>
                </c:pt>
                <c:pt idx="59">
                  <c:v>43466.382465277777</c:v>
                </c:pt>
                <c:pt idx="60">
                  <c:v>43466.382638888892</c:v>
                </c:pt>
                <c:pt idx="61">
                  <c:v>43466.3828125</c:v>
                </c:pt>
                <c:pt idx="62">
                  <c:v>43466.382986111108</c:v>
                </c:pt>
                <c:pt idx="63">
                  <c:v>43466.383159722223</c:v>
                </c:pt>
                <c:pt idx="64">
                  <c:v>43466.383333333331</c:v>
                </c:pt>
                <c:pt idx="65">
                  <c:v>43466.383506944447</c:v>
                </c:pt>
                <c:pt idx="66">
                  <c:v>43466.383680555547</c:v>
                </c:pt>
                <c:pt idx="67">
                  <c:v>43466.38385416667</c:v>
                </c:pt>
                <c:pt idx="68">
                  <c:v>43466.384027777778</c:v>
                </c:pt>
                <c:pt idx="69">
                  <c:v>43466.384201388893</c:v>
                </c:pt>
                <c:pt idx="70">
                  <c:v>43466.384375000001</c:v>
                </c:pt>
                <c:pt idx="71">
                  <c:v>43466.384548611109</c:v>
                </c:pt>
                <c:pt idx="72">
                  <c:v>43466.384722222218</c:v>
                </c:pt>
                <c:pt idx="73">
                  <c:v>43466.384895833333</c:v>
                </c:pt>
                <c:pt idx="74">
                  <c:v>43466.385069444441</c:v>
                </c:pt>
                <c:pt idx="75">
                  <c:v>43466.385243055563</c:v>
                </c:pt>
                <c:pt idx="76">
                  <c:v>43466.385416666657</c:v>
                </c:pt>
                <c:pt idx="77">
                  <c:v>43466.38559027778</c:v>
                </c:pt>
                <c:pt idx="78">
                  <c:v>43466.385763888888</c:v>
                </c:pt>
                <c:pt idx="79">
                  <c:v>43466.385937500003</c:v>
                </c:pt>
                <c:pt idx="80">
                  <c:v>43466.386111111111</c:v>
                </c:pt>
                <c:pt idx="81">
                  <c:v>43466.386284722219</c:v>
                </c:pt>
                <c:pt idx="82">
                  <c:v>43466.386458333327</c:v>
                </c:pt>
                <c:pt idx="83">
                  <c:v>43466.386631944442</c:v>
                </c:pt>
                <c:pt idx="84">
                  <c:v>43466.386805555558</c:v>
                </c:pt>
                <c:pt idx="85">
                  <c:v>43466.386979166673</c:v>
                </c:pt>
                <c:pt idx="86">
                  <c:v>43466.387152777781</c:v>
                </c:pt>
                <c:pt idx="87">
                  <c:v>43466.387326388889</c:v>
                </c:pt>
                <c:pt idx="88">
                  <c:v>43466.387499999997</c:v>
                </c:pt>
                <c:pt idx="89">
                  <c:v>43466.387673611112</c:v>
                </c:pt>
                <c:pt idx="90">
                  <c:v>43466.38784722222</c:v>
                </c:pt>
                <c:pt idx="91">
                  <c:v>43466.388020833343</c:v>
                </c:pt>
                <c:pt idx="92">
                  <c:v>43466.388194444437</c:v>
                </c:pt>
                <c:pt idx="93">
                  <c:v>43466.388368055559</c:v>
                </c:pt>
                <c:pt idx="94">
                  <c:v>43466.388541666667</c:v>
                </c:pt>
                <c:pt idx="95">
                  <c:v>43466.388715277782</c:v>
                </c:pt>
                <c:pt idx="96">
                  <c:v>43466.388888888891</c:v>
                </c:pt>
                <c:pt idx="97">
                  <c:v>43466.389062499999</c:v>
                </c:pt>
                <c:pt idx="98">
                  <c:v>43466.389236111107</c:v>
                </c:pt>
                <c:pt idx="99">
                  <c:v>43466.389409722222</c:v>
                </c:pt>
                <c:pt idx="100">
                  <c:v>43466.38958333333</c:v>
                </c:pt>
                <c:pt idx="101">
                  <c:v>43466.389756944453</c:v>
                </c:pt>
                <c:pt idx="102">
                  <c:v>43466.389930555553</c:v>
                </c:pt>
                <c:pt idx="103">
                  <c:v>43466.390104166669</c:v>
                </c:pt>
                <c:pt idx="104">
                  <c:v>43466.390277777777</c:v>
                </c:pt>
                <c:pt idx="105">
                  <c:v>43466.390451388892</c:v>
                </c:pt>
                <c:pt idx="106">
                  <c:v>43466.390625</c:v>
                </c:pt>
                <c:pt idx="107">
                  <c:v>43466.390798611108</c:v>
                </c:pt>
                <c:pt idx="108">
                  <c:v>43466.390972222223</c:v>
                </c:pt>
                <c:pt idx="109">
                  <c:v>43466.391145833331</c:v>
                </c:pt>
                <c:pt idx="110">
                  <c:v>43466.391319444447</c:v>
                </c:pt>
                <c:pt idx="111">
                  <c:v>43466.391493055547</c:v>
                </c:pt>
                <c:pt idx="112">
                  <c:v>43466.39166666667</c:v>
                </c:pt>
                <c:pt idx="113">
                  <c:v>43466.391840277778</c:v>
                </c:pt>
                <c:pt idx="114">
                  <c:v>43466.392013888893</c:v>
                </c:pt>
                <c:pt idx="115">
                  <c:v>43466.392187500001</c:v>
                </c:pt>
                <c:pt idx="116">
                  <c:v>43466.392361111109</c:v>
                </c:pt>
                <c:pt idx="117">
                  <c:v>43466.392534722218</c:v>
                </c:pt>
                <c:pt idx="118">
                  <c:v>43466.392708333333</c:v>
                </c:pt>
                <c:pt idx="119">
                  <c:v>43466.392881944441</c:v>
                </c:pt>
                <c:pt idx="120">
                  <c:v>43466.393055555563</c:v>
                </c:pt>
                <c:pt idx="121">
                  <c:v>43466.393229166657</c:v>
                </c:pt>
                <c:pt idx="122">
                  <c:v>43466.39340277778</c:v>
                </c:pt>
                <c:pt idx="123">
                  <c:v>43466.393576388888</c:v>
                </c:pt>
                <c:pt idx="124">
                  <c:v>43466.393750000003</c:v>
                </c:pt>
                <c:pt idx="125">
                  <c:v>43466.393923611111</c:v>
                </c:pt>
                <c:pt idx="126">
                  <c:v>43466.394097222219</c:v>
                </c:pt>
                <c:pt idx="127">
                  <c:v>43466.394270833327</c:v>
                </c:pt>
                <c:pt idx="128">
                  <c:v>43466.394444444442</c:v>
                </c:pt>
                <c:pt idx="129">
                  <c:v>43466.394618055558</c:v>
                </c:pt>
                <c:pt idx="130">
                  <c:v>43466.394791666673</c:v>
                </c:pt>
                <c:pt idx="131">
                  <c:v>43466.394965277781</c:v>
                </c:pt>
                <c:pt idx="132">
                  <c:v>43466.395138888889</c:v>
                </c:pt>
                <c:pt idx="133">
                  <c:v>43466.395312499997</c:v>
                </c:pt>
                <c:pt idx="134">
                  <c:v>43466.395486111112</c:v>
                </c:pt>
                <c:pt idx="135">
                  <c:v>43466.39565972222</c:v>
                </c:pt>
                <c:pt idx="136">
                  <c:v>43466.395833333343</c:v>
                </c:pt>
                <c:pt idx="137">
                  <c:v>43466.396006944437</c:v>
                </c:pt>
                <c:pt idx="138">
                  <c:v>43466.396180555559</c:v>
                </c:pt>
                <c:pt idx="139">
                  <c:v>43466.396354166667</c:v>
                </c:pt>
                <c:pt idx="140">
                  <c:v>43466.396527777782</c:v>
                </c:pt>
                <c:pt idx="141">
                  <c:v>43466.396701388891</c:v>
                </c:pt>
                <c:pt idx="142">
                  <c:v>43466.396874999999</c:v>
                </c:pt>
                <c:pt idx="143">
                  <c:v>43466.397048611107</c:v>
                </c:pt>
                <c:pt idx="144">
                  <c:v>43466.397222222222</c:v>
                </c:pt>
                <c:pt idx="145">
                  <c:v>43466.39739583333</c:v>
                </c:pt>
                <c:pt idx="146">
                  <c:v>43466.397569444453</c:v>
                </c:pt>
                <c:pt idx="147">
                  <c:v>43466.397743055553</c:v>
                </c:pt>
                <c:pt idx="148">
                  <c:v>43466.397916666669</c:v>
                </c:pt>
                <c:pt idx="149">
                  <c:v>43466.398090277777</c:v>
                </c:pt>
                <c:pt idx="150">
                  <c:v>43466.398263888892</c:v>
                </c:pt>
                <c:pt idx="151">
                  <c:v>43466.3984375</c:v>
                </c:pt>
                <c:pt idx="152">
                  <c:v>43466.398611111108</c:v>
                </c:pt>
                <c:pt idx="153">
                  <c:v>43466.398784722223</c:v>
                </c:pt>
                <c:pt idx="154">
                  <c:v>43466.398958333331</c:v>
                </c:pt>
                <c:pt idx="155">
                  <c:v>43466.399131944447</c:v>
                </c:pt>
                <c:pt idx="156">
                  <c:v>43466.399305555547</c:v>
                </c:pt>
                <c:pt idx="157">
                  <c:v>43466.39947916667</c:v>
                </c:pt>
                <c:pt idx="158">
                  <c:v>43466.399652777778</c:v>
                </c:pt>
                <c:pt idx="159">
                  <c:v>43466.399826388893</c:v>
                </c:pt>
                <c:pt idx="160">
                  <c:v>43466.400000000001</c:v>
                </c:pt>
                <c:pt idx="161">
                  <c:v>43466.400173611109</c:v>
                </c:pt>
                <c:pt idx="162">
                  <c:v>43466.400347222218</c:v>
                </c:pt>
                <c:pt idx="163">
                  <c:v>43466.400520833333</c:v>
                </c:pt>
                <c:pt idx="164">
                  <c:v>43466.400694444441</c:v>
                </c:pt>
                <c:pt idx="165">
                  <c:v>43466.400868055563</c:v>
                </c:pt>
                <c:pt idx="166">
                  <c:v>43466.401041666657</c:v>
                </c:pt>
                <c:pt idx="167">
                  <c:v>43466.40121527778</c:v>
                </c:pt>
                <c:pt idx="168">
                  <c:v>43466.401388888888</c:v>
                </c:pt>
                <c:pt idx="169">
                  <c:v>43466.401562500003</c:v>
                </c:pt>
                <c:pt idx="170">
                  <c:v>43466.401736111111</c:v>
                </c:pt>
                <c:pt idx="171">
                  <c:v>43466.401909722219</c:v>
                </c:pt>
                <c:pt idx="172">
                  <c:v>43466.402083333327</c:v>
                </c:pt>
                <c:pt idx="173">
                  <c:v>43466.402256944442</c:v>
                </c:pt>
                <c:pt idx="174">
                  <c:v>43466.402430555558</c:v>
                </c:pt>
                <c:pt idx="175">
                  <c:v>43466.402604166673</c:v>
                </c:pt>
                <c:pt idx="176">
                  <c:v>43466.402777777781</c:v>
                </c:pt>
                <c:pt idx="177">
                  <c:v>43466.402951388889</c:v>
                </c:pt>
                <c:pt idx="178">
                  <c:v>43466.403124999997</c:v>
                </c:pt>
                <c:pt idx="179">
                  <c:v>43466.403298611112</c:v>
                </c:pt>
                <c:pt idx="180">
                  <c:v>43466.40347222222</c:v>
                </c:pt>
                <c:pt idx="181">
                  <c:v>43466.403645833343</c:v>
                </c:pt>
                <c:pt idx="182">
                  <c:v>43466.403819444437</c:v>
                </c:pt>
                <c:pt idx="183">
                  <c:v>43466.403993055559</c:v>
                </c:pt>
                <c:pt idx="184">
                  <c:v>43466.404166666667</c:v>
                </c:pt>
                <c:pt idx="185">
                  <c:v>43466.404340277782</c:v>
                </c:pt>
                <c:pt idx="186">
                  <c:v>43466.404513888891</c:v>
                </c:pt>
                <c:pt idx="187">
                  <c:v>43466.404687499999</c:v>
                </c:pt>
                <c:pt idx="188">
                  <c:v>43466.404861111107</c:v>
                </c:pt>
                <c:pt idx="189">
                  <c:v>43466.405034722222</c:v>
                </c:pt>
                <c:pt idx="190">
                  <c:v>43466.40520833333</c:v>
                </c:pt>
                <c:pt idx="191">
                  <c:v>43466.405381944453</c:v>
                </c:pt>
                <c:pt idx="192">
                  <c:v>43466.405555555553</c:v>
                </c:pt>
                <c:pt idx="193">
                  <c:v>43466.405729166669</c:v>
                </c:pt>
                <c:pt idx="194">
                  <c:v>43466.405902777777</c:v>
                </c:pt>
                <c:pt idx="195">
                  <c:v>43466.406076388892</c:v>
                </c:pt>
                <c:pt idx="196">
                  <c:v>43466.40625</c:v>
                </c:pt>
                <c:pt idx="197">
                  <c:v>43466.406423611108</c:v>
                </c:pt>
                <c:pt idx="198">
                  <c:v>43466.406597222223</c:v>
                </c:pt>
                <c:pt idx="199">
                  <c:v>43466.406770833331</c:v>
                </c:pt>
                <c:pt idx="200">
                  <c:v>43466.406944444447</c:v>
                </c:pt>
                <c:pt idx="201">
                  <c:v>43466.407118055547</c:v>
                </c:pt>
                <c:pt idx="202">
                  <c:v>43466.40729166667</c:v>
                </c:pt>
                <c:pt idx="203">
                  <c:v>43466.407465277778</c:v>
                </c:pt>
                <c:pt idx="204">
                  <c:v>43466.407638888893</c:v>
                </c:pt>
                <c:pt idx="205">
                  <c:v>43466.407812500001</c:v>
                </c:pt>
                <c:pt idx="206">
                  <c:v>43466.407986111109</c:v>
                </c:pt>
                <c:pt idx="207">
                  <c:v>43466.408159722218</c:v>
                </c:pt>
                <c:pt idx="208">
                  <c:v>43466.408333333333</c:v>
                </c:pt>
                <c:pt idx="209">
                  <c:v>43466.408506944441</c:v>
                </c:pt>
                <c:pt idx="210">
                  <c:v>43466.408680555563</c:v>
                </c:pt>
                <c:pt idx="211">
                  <c:v>43466.408854166657</c:v>
                </c:pt>
                <c:pt idx="212">
                  <c:v>43466.40902777778</c:v>
                </c:pt>
                <c:pt idx="213">
                  <c:v>43466.409201388888</c:v>
                </c:pt>
                <c:pt idx="214">
                  <c:v>43466.409375000003</c:v>
                </c:pt>
                <c:pt idx="215">
                  <c:v>43466.409548611111</c:v>
                </c:pt>
                <c:pt idx="216">
                  <c:v>43466.409722222219</c:v>
                </c:pt>
                <c:pt idx="217">
                  <c:v>43466.409895833327</c:v>
                </c:pt>
                <c:pt idx="218">
                  <c:v>43466.410069444442</c:v>
                </c:pt>
                <c:pt idx="219">
                  <c:v>43466.410243055558</c:v>
                </c:pt>
                <c:pt idx="220">
                  <c:v>43466.410416666673</c:v>
                </c:pt>
                <c:pt idx="221">
                  <c:v>43466.410590277781</c:v>
                </c:pt>
                <c:pt idx="222">
                  <c:v>43466.410763888889</c:v>
                </c:pt>
                <c:pt idx="223">
                  <c:v>43466.410937499997</c:v>
                </c:pt>
                <c:pt idx="224">
                  <c:v>43466.411111111112</c:v>
                </c:pt>
                <c:pt idx="225">
                  <c:v>43466.41128472222</c:v>
                </c:pt>
                <c:pt idx="226">
                  <c:v>43466.411458333343</c:v>
                </c:pt>
                <c:pt idx="227">
                  <c:v>43466.411631944437</c:v>
                </c:pt>
                <c:pt idx="228">
                  <c:v>43466.411805555559</c:v>
                </c:pt>
                <c:pt idx="229">
                  <c:v>43466.411979166667</c:v>
                </c:pt>
                <c:pt idx="230">
                  <c:v>43466.412152777782</c:v>
                </c:pt>
                <c:pt idx="231">
                  <c:v>43466.412326388891</c:v>
                </c:pt>
                <c:pt idx="232">
                  <c:v>43466.412499999999</c:v>
                </c:pt>
                <c:pt idx="233">
                  <c:v>43466.412673611107</c:v>
                </c:pt>
                <c:pt idx="234">
                  <c:v>43466.412847222222</c:v>
                </c:pt>
                <c:pt idx="235">
                  <c:v>43466.41302083333</c:v>
                </c:pt>
                <c:pt idx="236">
                  <c:v>43466.413194444453</c:v>
                </c:pt>
                <c:pt idx="237">
                  <c:v>43466.413368055553</c:v>
                </c:pt>
                <c:pt idx="238">
                  <c:v>43466.413541666669</c:v>
                </c:pt>
                <c:pt idx="239">
                  <c:v>43466.413715277777</c:v>
                </c:pt>
                <c:pt idx="240">
                  <c:v>43466.413888888892</c:v>
                </c:pt>
                <c:pt idx="241">
                  <c:v>43466.4140625</c:v>
                </c:pt>
                <c:pt idx="242">
                  <c:v>43466.414236111108</c:v>
                </c:pt>
                <c:pt idx="243">
                  <c:v>43466.414409722223</c:v>
                </c:pt>
                <c:pt idx="244">
                  <c:v>43466.414583333331</c:v>
                </c:pt>
                <c:pt idx="245">
                  <c:v>43466.414756944447</c:v>
                </c:pt>
                <c:pt idx="246">
                  <c:v>43466.414930555547</c:v>
                </c:pt>
                <c:pt idx="247">
                  <c:v>43466.41510416667</c:v>
                </c:pt>
                <c:pt idx="248">
                  <c:v>43466.415277777778</c:v>
                </c:pt>
                <c:pt idx="249">
                  <c:v>43466.415451388893</c:v>
                </c:pt>
                <c:pt idx="250">
                  <c:v>43466.415625000001</c:v>
                </c:pt>
                <c:pt idx="251">
                  <c:v>43466.415798611109</c:v>
                </c:pt>
                <c:pt idx="252">
                  <c:v>43466.415972222218</c:v>
                </c:pt>
                <c:pt idx="253">
                  <c:v>43466.416145833333</c:v>
                </c:pt>
                <c:pt idx="254">
                  <c:v>43466.416319444441</c:v>
                </c:pt>
                <c:pt idx="255">
                  <c:v>43466.416493055563</c:v>
                </c:pt>
                <c:pt idx="256">
                  <c:v>43466.416666666657</c:v>
                </c:pt>
                <c:pt idx="257">
                  <c:v>43466.41684027778</c:v>
                </c:pt>
                <c:pt idx="258">
                  <c:v>43466.417013888888</c:v>
                </c:pt>
                <c:pt idx="259">
                  <c:v>43466.417187500003</c:v>
                </c:pt>
                <c:pt idx="260">
                  <c:v>43466.417361111111</c:v>
                </c:pt>
                <c:pt idx="261">
                  <c:v>43466.417534722219</c:v>
                </c:pt>
                <c:pt idx="262">
                  <c:v>43466.417708333327</c:v>
                </c:pt>
                <c:pt idx="263">
                  <c:v>43466.417881944442</c:v>
                </c:pt>
                <c:pt idx="264">
                  <c:v>43466.418055555558</c:v>
                </c:pt>
                <c:pt idx="265">
                  <c:v>43466.418229166673</c:v>
                </c:pt>
                <c:pt idx="266">
                  <c:v>43466.418402777781</c:v>
                </c:pt>
                <c:pt idx="267">
                  <c:v>43466.418576388889</c:v>
                </c:pt>
                <c:pt idx="268">
                  <c:v>43466.418749999997</c:v>
                </c:pt>
                <c:pt idx="269">
                  <c:v>43466.418923611112</c:v>
                </c:pt>
                <c:pt idx="270">
                  <c:v>43466.41909722222</c:v>
                </c:pt>
                <c:pt idx="271">
                  <c:v>43466.419270833343</c:v>
                </c:pt>
                <c:pt idx="272">
                  <c:v>43466.419444444437</c:v>
                </c:pt>
                <c:pt idx="273">
                  <c:v>43466.419618055559</c:v>
                </c:pt>
                <c:pt idx="274">
                  <c:v>43466.419791666667</c:v>
                </c:pt>
                <c:pt idx="275">
                  <c:v>43466.419965277782</c:v>
                </c:pt>
                <c:pt idx="276">
                  <c:v>43466.420138888891</c:v>
                </c:pt>
                <c:pt idx="277">
                  <c:v>43466.420312499999</c:v>
                </c:pt>
                <c:pt idx="278">
                  <c:v>43466.420486111107</c:v>
                </c:pt>
                <c:pt idx="279">
                  <c:v>43466.420659722222</c:v>
                </c:pt>
                <c:pt idx="280">
                  <c:v>43466.42083333333</c:v>
                </c:pt>
                <c:pt idx="281">
                  <c:v>43466.421006944453</c:v>
                </c:pt>
                <c:pt idx="282">
                  <c:v>43466.421180555553</c:v>
                </c:pt>
                <c:pt idx="283">
                  <c:v>43466.421354166669</c:v>
                </c:pt>
                <c:pt idx="284">
                  <c:v>43466.421527777777</c:v>
                </c:pt>
                <c:pt idx="285">
                  <c:v>43466.421701388892</c:v>
                </c:pt>
                <c:pt idx="286">
                  <c:v>43466.421875</c:v>
                </c:pt>
                <c:pt idx="287">
                  <c:v>43466.422048611108</c:v>
                </c:pt>
                <c:pt idx="288">
                  <c:v>43466.422222222223</c:v>
                </c:pt>
                <c:pt idx="289">
                  <c:v>43466.422395833331</c:v>
                </c:pt>
                <c:pt idx="290">
                  <c:v>43466.422569444447</c:v>
                </c:pt>
                <c:pt idx="291">
                  <c:v>43466.422743055547</c:v>
                </c:pt>
                <c:pt idx="292">
                  <c:v>43466.42291666667</c:v>
                </c:pt>
                <c:pt idx="293">
                  <c:v>43466.423090277778</c:v>
                </c:pt>
                <c:pt idx="294">
                  <c:v>43466.423263888893</c:v>
                </c:pt>
                <c:pt idx="295">
                  <c:v>43466.423437500001</c:v>
                </c:pt>
                <c:pt idx="296">
                  <c:v>43466.423611111109</c:v>
                </c:pt>
                <c:pt idx="297">
                  <c:v>43466.423784722218</c:v>
                </c:pt>
                <c:pt idx="298">
                  <c:v>43466.423958333333</c:v>
                </c:pt>
                <c:pt idx="299">
                  <c:v>43466.424131944441</c:v>
                </c:pt>
                <c:pt idx="300">
                  <c:v>43466.424305555563</c:v>
                </c:pt>
                <c:pt idx="301">
                  <c:v>43466.424479166657</c:v>
                </c:pt>
                <c:pt idx="302">
                  <c:v>43466.42465277778</c:v>
                </c:pt>
                <c:pt idx="303">
                  <c:v>43466.424826388888</c:v>
                </c:pt>
                <c:pt idx="304">
                  <c:v>43466.425000000003</c:v>
                </c:pt>
                <c:pt idx="305">
                  <c:v>43466.425173611111</c:v>
                </c:pt>
                <c:pt idx="306">
                  <c:v>43466.425347222219</c:v>
                </c:pt>
                <c:pt idx="307">
                  <c:v>43466.425520833327</c:v>
                </c:pt>
                <c:pt idx="308">
                  <c:v>43466.425694444442</c:v>
                </c:pt>
                <c:pt idx="309">
                  <c:v>43466.425868055558</c:v>
                </c:pt>
                <c:pt idx="310">
                  <c:v>43466.426041666673</c:v>
                </c:pt>
                <c:pt idx="311">
                  <c:v>43466.426215277781</c:v>
                </c:pt>
                <c:pt idx="312">
                  <c:v>43466.426388888889</c:v>
                </c:pt>
                <c:pt idx="313">
                  <c:v>43466.426562499997</c:v>
                </c:pt>
                <c:pt idx="314">
                  <c:v>43466.426736111112</c:v>
                </c:pt>
                <c:pt idx="315">
                  <c:v>43466.42690972222</c:v>
                </c:pt>
                <c:pt idx="316">
                  <c:v>43466.427083333343</c:v>
                </c:pt>
                <c:pt idx="317">
                  <c:v>43466.427256944437</c:v>
                </c:pt>
                <c:pt idx="318">
                  <c:v>43466.427430555559</c:v>
                </c:pt>
                <c:pt idx="319">
                  <c:v>43466.427604166667</c:v>
                </c:pt>
                <c:pt idx="320">
                  <c:v>43466.427777777782</c:v>
                </c:pt>
                <c:pt idx="321">
                  <c:v>43466.427951388891</c:v>
                </c:pt>
                <c:pt idx="322">
                  <c:v>43466.428124999999</c:v>
                </c:pt>
                <c:pt idx="323">
                  <c:v>43466.428298611107</c:v>
                </c:pt>
                <c:pt idx="324">
                  <c:v>43466.428472222222</c:v>
                </c:pt>
                <c:pt idx="325">
                  <c:v>43466.42864583333</c:v>
                </c:pt>
                <c:pt idx="326">
                  <c:v>43466.428819444453</c:v>
                </c:pt>
                <c:pt idx="327">
                  <c:v>43466.428993055553</c:v>
                </c:pt>
                <c:pt idx="328">
                  <c:v>43466.429166666669</c:v>
                </c:pt>
                <c:pt idx="329">
                  <c:v>43466.429340277777</c:v>
                </c:pt>
                <c:pt idx="330">
                  <c:v>43466.429513888892</c:v>
                </c:pt>
                <c:pt idx="331">
                  <c:v>43466.4296875</c:v>
                </c:pt>
                <c:pt idx="332">
                  <c:v>43466.429861111108</c:v>
                </c:pt>
                <c:pt idx="333">
                  <c:v>43466.430034722223</c:v>
                </c:pt>
                <c:pt idx="334">
                  <c:v>43466.430208333331</c:v>
                </c:pt>
                <c:pt idx="335">
                  <c:v>43466.430381944447</c:v>
                </c:pt>
                <c:pt idx="336">
                  <c:v>43466.430555555547</c:v>
                </c:pt>
                <c:pt idx="337">
                  <c:v>43466.43072916667</c:v>
                </c:pt>
                <c:pt idx="338">
                  <c:v>43466.430902777778</c:v>
                </c:pt>
                <c:pt idx="339">
                  <c:v>43466.431076388893</c:v>
                </c:pt>
                <c:pt idx="340">
                  <c:v>43466.431250000001</c:v>
                </c:pt>
                <c:pt idx="341">
                  <c:v>43466.431423611109</c:v>
                </c:pt>
                <c:pt idx="342">
                  <c:v>43466.431597222218</c:v>
                </c:pt>
                <c:pt idx="343">
                  <c:v>43466.431770833333</c:v>
                </c:pt>
                <c:pt idx="344">
                  <c:v>43466.431944444441</c:v>
                </c:pt>
                <c:pt idx="345">
                  <c:v>43466.432118055563</c:v>
                </c:pt>
                <c:pt idx="346">
                  <c:v>43466.432291666657</c:v>
                </c:pt>
                <c:pt idx="347">
                  <c:v>43466.43246527778</c:v>
                </c:pt>
                <c:pt idx="348">
                  <c:v>43466.432638888888</c:v>
                </c:pt>
                <c:pt idx="349">
                  <c:v>43466.432812500003</c:v>
                </c:pt>
                <c:pt idx="350">
                  <c:v>43466.432986111111</c:v>
                </c:pt>
                <c:pt idx="351">
                  <c:v>43466.433159722219</c:v>
                </c:pt>
                <c:pt idx="352">
                  <c:v>43466.433333333327</c:v>
                </c:pt>
                <c:pt idx="353">
                  <c:v>43466.433506944442</c:v>
                </c:pt>
                <c:pt idx="354">
                  <c:v>43466.433680555558</c:v>
                </c:pt>
                <c:pt idx="355">
                  <c:v>43466.433854166673</c:v>
                </c:pt>
                <c:pt idx="356">
                  <c:v>43466.434027777781</c:v>
                </c:pt>
                <c:pt idx="357">
                  <c:v>43466.434201388889</c:v>
                </c:pt>
                <c:pt idx="358">
                  <c:v>43466.434374999997</c:v>
                </c:pt>
                <c:pt idx="359">
                  <c:v>43466.434548611112</c:v>
                </c:pt>
                <c:pt idx="360">
                  <c:v>43466.43472222222</c:v>
                </c:pt>
              </c:numCache>
            </c:numRef>
          </c:xVal>
          <c:yVal>
            <c:numRef>
              <c:f>'0) Erro riod'!$D$2:$D$362</c:f>
              <c:numCache>
                <c:formatCode>General</c:formatCode>
                <c:ptCount val="361"/>
                <c:pt idx="0">
                  <c:v>0.6580493069553236</c:v>
                </c:pt>
                <c:pt idx="1">
                  <c:v>0.60277362886121966</c:v>
                </c:pt>
                <c:pt idx="2">
                  <c:v>0.5293284671751427</c:v>
                </c:pt>
                <c:pt idx="3">
                  <c:v>0.1014187355296986</c:v>
                </c:pt>
                <c:pt idx="4">
                  <c:v>0.33122033743317181</c:v>
                </c:pt>
                <c:pt idx="5">
                  <c:v>0.36693541011165498</c:v>
                </c:pt>
                <c:pt idx="6">
                  <c:v>4.0272856706127992E-2</c:v>
                </c:pt>
                <c:pt idx="7">
                  <c:v>-0.1013333315198276</c:v>
                </c:pt>
                <c:pt idx="8">
                  <c:v>-0.27581262330749229</c:v>
                </c:pt>
                <c:pt idx="9">
                  <c:v>-6.7751737444467316E-2</c:v>
                </c:pt>
                <c:pt idx="10">
                  <c:v>0.1099183515989606</c:v>
                </c:pt>
                <c:pt idx="11">
                  <c:v>-2.332070677797584E-2</c:v>
                </c:pt>
                <c:pt idx="12">
                  <c:v>0.1106793104879146</c:v>
                </c:pt>
                <c:pt idx="13">
                  <c:v>0.16026609386286411</c:v>
                </c:pt>
                <c:pt idx="14">
                  <c:v>-4.4975173566962241E-2</c:v>
                </c:pt>
                <c:pt idx="15">
                  <c:v>0.1839704107804021</c:v>
                </c:pt>
                <c:pt idx="16">
                  <c:v>-0.167246953356988</c:v>
                </c:pt>
                <c:pt idx="17">
                  <c:v>0.23785156180340139</c:v>
                </c:pt>
                <c:pt idx="18">
                  <c:v>8.1028451806459234E-2</c:v>
                </c:pt>
                <c:pt idx="19">
                  <c:v>-9.6352234844672952E-2</c:v>
                </c:pt>
                <c:pt idx="20">
                  <c:v>-3.1803164838320193E-2</c:v>
                </c:pt>
                <c:pt idx="21">
                  <c:v>0.25678972000052891</c:v>
                </c:pt>
                <c:pt idx="22">
                  <c:v>0.1337367555210846</c:v>
                </c:pt>
                <c:pt idx="23">
                  <c:v>-0.14502272464363081</c:v>
                </c:pt>
                <c:pt idx="24">
                  <c:v>-0.39214012895436368</c:v>
                </c:pt>
                <c:pt idx="25">
                  <c:v>-0.30448651793380449</c:v>
                </c:pt>
                <c:pt idx="26">
                  <c:v>-0.27034070867887749</c:v>
                </c:pt>
                <c:pt idx="27">
                  <c:v>-6.0227756519043441E-2</c:v>
                </c:pt>
                <c:pt idx="28">
                  <c:v>-0.2490734386806622</c:v>
                </c:pt>
                <c:pt idx="29">
                  <c:v>0.117402737791968</c:v>
                </c:pt>
                <c:pt idx="30">
                  <c:v>-3.4407673378483182E-2</c:v>
                </c:pt>
                <c:pt idx="31">
                  <c:v>-5.3129695024875981E-2</c:v>
                </c:pt>
                <c:pt idx="32">
                  <c:v>0.49534916645849819</c:v>
                </c:pt>
                <c:pt idx="33">
                  <c:v>0.46093635492392832</c:v>
                </c:pt>
                <c:pt idx="34">
                  <c:v>0.2374201181618327</c:v>
                </c:pt>
                <c:pt idx="35">
                  <c:v>9.4769768796422002E-2</c:v>
                </c:pt>
                <c:pt idx="36">
                  <c:v>-0.1030388932714659</c:v>
                </c:pt>
                <c:pt idx="37">
                  <c:v>0.1044135639944611</c:v>
                </c:pt>
                <c:pt idx="38">
                  <c:v>0.37483587472650592</c:v>
                </c:pt>
                <c:pt idx="39">
                  <c:v>0.48695733478191222</c:v>
                </c:pt>
                <c:pt idx="40">
                  <c:v>0.16800031625195011</c:v>
                </c:pt>
                <c:pt idx="41">
                  <c:v>0.43341580701212712</c:v>
                </c:pt>
                <c:pt idx="42">
                  <c:v>-2.1593901975205519E-2</c:v>
                </c:pt>
                <c:pt idx="43">
                  <c:v>-0.28066491303292362</c:v>
                </c:pt>
                <c:pt idx="44">
                  <c:v>-0.18910232850624309</c:v>
                </c:pt>
                <c:pt idx="45">
                  <c:v>0.1472218956624769</c:v>
                </c:pt>
                <c:pt idx="46">
                  <c:v>0.30803474938724668</c:v>
                </c:pt>
                <c:pt idx="47">
                  <c:v>0.1584504639308156</c:v>
                </c:pt>
                <c:pt idx="48">
                  <c:v>-0.1134925857661095</c:v>
                </c:pt>
                <c:pt idx="49">
                  <c:v>-0.48675839947515598</c:v>
                </c:pt>
                <c:pt idx="50">
                  <c:v>-0.56330610577725704</c:v>
                </c:pt>
                <c:pt idx="51">
                  <c:v>-9.3748528656228403E-3</c:v>
                </c:pt>
                <c:pt idx="52">
                  <c:v>-6.5911831149231076E-2</c:v>
                </c:pt>
                <c:pt idx="53">
                  <c:v>9.214904090182564E-3</c:v>
                </c:pt>
                <c:pt idx="54">
                  <c:v>3.5713771239449077E-2</c:v>
                </c:pt>
                <c:pt idx="55">
                  <c:v>7.9197771895939517E-2</c:v>
                </c:pt>
                <c:pt idx="56">
                  <c:v>-0.23324100905927719</c:v>
                </c:pt>
                <c:pt idx="57">
                  <c:v>-0.30105036748616559</c:v>
                </c:pt>
                <c:pt idx="58">
                  <c:v>-0.30678553258435742</c:v>
                </c:pt>
                <c:pt idx="59">
                  <c:v>-0.1150335994654936</c:v>
                </c:pt>
                <c:pt idx="60">
                  <c:v>-0.21942958386759581</c:v>
                </c:pt>
                <c:pt idx="61">
                  <c:v>-4.0205828320590033E-2</c:v>
                </c:pt>
                <c:pt idx="62">
                  <c:v>-0.33451765619067853</c:v>
                </c:pt>
                <c:pt idx="63">
                  <c:v>-6.1357503459209262E-2</c:v>
                </c:pt>
                <c:pt idx="64">
                  <c:v>0.21872040785432939</c:v>
                </c:pt>
                <c:pt idx="65">
                  <c:v>0.17940860406886761</c:v>
                </c:pt>
                <c:pt idx="66">
                  <c:v>0.20785323983710671</c:v>
                </c:pt>
                <c:pt idx="67">
                  <c:v>-0.35957490417759441</c:v>
                </c:pt>
                <c:pt idx="68">
                  <c:v>-0.231791235657899</c:v>
                </c:pt>
                <c:pt idx="69">
                  <c:v>-0.19315451615259521</c:v>
                </c:pt>
                <c:pt idx="70">
                  <c:v>-4.422976938670959E-2</c:v>
                </c:pt>
                <c:pt idx="71">
                  <c:v>-0.13099339863050299</c:v>
                </c:pt>
                <c:pt idx="72">
                  <c:v>-9.8200055508451858E-2</c:v>
                </c:pt>
                <c:pt idx="73">
                  <c:v>-0.34205693294551243</c:v>
                </c:pt>
                <c:pt idx="74">
                  <c:v>-0.53095325866848564</c:v>
                </c:pt>
                <c:pt idx="75">
                  <c:v>-0.54080593999632043</c:v>
                </c:pt>
                <c:pt idx="76">
                  <c:v>-1.3181261528816031E-2</c:v>
                </c:pt>
                <c:pt idx="77">
                  <c:v>0.2776342475731306</c:v>
                </c:pt>
                <c:pt idx="78">
                  <c:v>-2.4314548843850859E-2</c:v>
                </c:pt>
                <c:pt idx="79">
                  <c:v>-0.1031558522712443</c:v>
                </c:pt>
                <c:pt idx="80">
                  <c:v>-0.1092795959183539</c:v>
                </c:pt>
                <c:pt idx="81">
                  <c:v>-6.941436894758482E-2</c:v>
                </c:pt>
                <c:pt idx="82">
                  <c:v>-0.2105996857638476</c:v>
                </c:pt>
                <c:pt idx="83">
                  <c:v>0.22993939012221981</c:v>
                </c:pt>
                <c:pt idx="84">
                  <c:v>-1.363624856507102E-2</c:v>
                </c:pt>
                <c:pt idx="85">
                  <c:v>-1.515473960012707E-2</c:v>
                </c:pt>
                <c:pt idx="86">
                  <c:v>0.1197639416895976</c:v>
                </c:pt>
                <c:pt idx="87">
                  <c:v>0.33828900833693171</c:v>
                </c:pt>
                <c:pt idx="88">
                  <c:v>-0.35012921859817908</c:v>
                </c:pt>
                <c:pt idx="89">
                  <c:v>-5.6033470220587883E-2</c:v>
                </c:pt>
                <c:pt idx="90">
                  <c:v>4.7584448334886738E-2</c:v>
                </c:pt>
                <c:pt idx="91">
                  <c:v>4.0948787740830703E-2</c:v>
                </c:pt>
                <c:pt idx="92">
                  <c:v>-8.0341689683614381E-2</c:v>
                </c:pt>
                <c:pt idx="93">
                  <c:v>7.911756416251621E-2</c:v>
                </c:pt>
                <c:pt idx="94">
                  <c:v>0.40077163759116541</c:v>
                </c:pt>
                <c:pt idx="95">
                  <c:v>7.8369221417358345E-2</c:v>
                </c:pt>
                <c:pt idx="96">
                  <c:v>0.1020556730695559</c:v>
                </c:pt>
                <c:pt idx="97">
                  <c:v>0.27714369484171042</c:v>
                </c:pt>
                <c:pt idx="98">
                  <c:v>-0.33864585699077088</c:v>
                </c:pt>
                <c:pt idx="99">
                  <c:v>0.20535880264784431</c:v>
                </c:pt>
                <c:pt idx="100">
                  <c:v>0.16716222204084749</c:v>
                </c:pt>
                <c:pt idx="101">
                  <c:v>-0.28728222194567271</c:v>
                </c:pt>
                <c:pt idx="102">
                  <c:v>3.1374288874242401E-2</c:v>
                </c:pt>
                <c:pt idx="103">
                  <c:v>-0.1203802060892438</c:v>
                </c:pt>
                <c:pt idx="104">
                  <c:v>0.20267649731565751</c:v>
                </c:pt>
                <c:pt idx="105">
                  <c:v>1.0963626795743611E-2</c:v>
                </c:pt>
                <c:pt idx="106">
                  <c:v>0.32564357134802169</c:v>
                </c:pt>
                <c:pt idx="107">
                  <c:v>-0.16584908721927849</c:v>
                </c:pt>
                <c:pt idx="108">
                  <c:v>-0.29751020808619022</c:v>
                </c:pt>
                <c:pt idx="109">
                  <c:v>-0.17768584137242269</c:v>
                </c:pt>
                <c:pt idx="110">
                  <c:v>-3.5439316680700031E-3</c:v>
                </c:pt>
                <c:pt idx="111">
                  <c:v>-0.1080418190897848</c:v>
                </c:pt>
                <c:pt idx="112">
                  <c:v>-4.8134706116687923E-2</c:v>
                </c:pt>
                <c:pt idx="113">
                  <c:v>0.33664116229716312</c:v>
                </c:pt>
                <c:pt idx="114">
                  <c:v>3.6349470728892823E-2</c:v>
                </c:pt>
                <c:pt idx="115">
                  <c:v>-0.31192304950058602</c:v>
                </c:pt>
                <c:pt idx="116">
                  <c:v>-0.28483620751207189</c:v>
                </c:pt>
                <c:pt idx="117">
                  <c:v>-0.47445113527313237</c:v>
                </c:pt>
                <c:pt idx="118">
                  <c:v>-0.51261053775504972</c:v>
                </c:pt>
                <c:pt idx="119">
                  <c:v>-0.44973839298495061</c:v>
                </c:pt>
                <c:pt idx="120">
                  <c:v>-0.2117672459136061</c:v>
                </c:pt>
                <c:pt idx="121">
                  <c:v>-0.2373138614124565</c:v>
                </c:pt>
                <c:pt idx="122">
                  <c:v>-9.4927062552113528E-2</c:v>
                </c:pt>
                <c:pt idx="123">
                  <c:v>-8.2970059321513537E-2</c:v>
                </c:pt>
                <c:pt idx="124">
                  <c:v>4.801456445948464E-2</c:v>
                </c:pt>
                <c:pt idx="125">
                  <c:v>-0.1307420774762289</c:v>
                </c:pt>
                <c:pt idx="126">
                  <c:v>-0.1374314099528067</c:v>
                </c:pt>
                <c:pt idx="127">
                  <c:v>-0.16655313592210499</c:v>
                </c:pt>
                <c:pt idx="128">
                  <c:v>6.3254740486646005E-2</c:v>
                </c:pt>
                <c:pt idx="129">
                  <c:v>-0.1584185243625176</c:v>
                </c:pt>
                <c:pt idx="130">
                  <c:v>-0.25267451476065161</c:v>
                </c:pt>
                <c:pt idx="131">
                  <c:v>3.8665962148241431E-2</c:v>
                </c:pt>
                <c:pt idx="132">
                  <c:v>-0.3596559399765768</c:v>
                </c:pt>
                <c:pt idx="133">
                  <c:v>-0.82191514932399445</c:v>
                </c:pt>
                <c:pt idx="134">
                  <c:v>-0.15079272563898599</c:v>
                </c:pt>
                <c:pt idx="135">
                  <c:v>-0.1098586219128192</c:v>
                </c:pt>
                <c:pt idx="136">
                  <c:v>0.1112957699982161</c:v>
                </c:pt>
                <c:pt idx="137">
                  <c:v>0.37837503698921809</c:v>
                </c:pt>
                <c:pt idx="138">
                  <c:v>8.8795428829398046E-2</c:v>
                </c:pt>
                <c:pt idx="139">
                  <c:v>5.3177154722750409E-4</c:v>
                </c:pt>
                <c:pt idx="140">
                  <c:v>-0.1097807638370215</c:v>
                </c:pt>
                <c:pt idx="141">
                  <c:v>-0.16260625163336531</c:v>
                </c:pt>
                <c:pt idx="142">
                  <c:v>0.11361692374370171</c:v>
                </c:pt>
                <c:pt idx="143">
                  <c:v>4.8300245300888084E-3</c:v>
                </c:pt>
                <c:pt idx="144">
                  <c:v>-0.13037570282998581</c:v>
                </c:pt>
                <c:pt idx="145">
                  <c:v>-0.31981425427621513</c:v>
                </c:pt>
                <c:pt idx="146">
                  <c:v>-0.1986985452183255</c:v>
                </c:pt>
                <c:pt idx="147">
                  <c:v>0.1056034770370239</c:v>
                </c:pt>
                <c:pt idx="148">
                  <c:v>0.43722634474034172</c:v>
                </c:pt>
                <c:pt idx="149">
                  <c:v>-0.1166370324122024</c:v>
                </c:pt>
                <c:pt idx="150">
                  <c:v>0.13000728951880011</c:v>
                </c:pt>
                <c:pt idx="151">
                  <c:v>0.25612361905524977</c:v>
                </c:pt>
                <c:pt idx="152">
                  <c:v>-3.8054569668323067E-2</c:v>
                </c:pt>
                <c:pt idx="153">
                  <c:v>1.1425166166928531E-2</c:v>
                </c:pt>
                <c:pt idx="154">
                  <c:v>-2.2378243293656789E-2</c:v>
                </c:pt>
                <c:pt idx="155">
                  <c:v>-4.5412011796236808E-2</c:v>
                </c:pt>
                <c:pt idx="156">
                  <c:v>2.4581987550337862E-2</c:v>
                </c:pt>
                <c:pt idx="157">
                  <c:v>-0.2227327849133795</c:v>
                </c:pt>
                <c:pt idx="158">
                  <c:v>-0.20286957553404281</c:v>
                </c:pt>
                <c:pt idx="159">
                  <c:v>-8.3443256800212223E-2</c:v>
                </c:pt>
                <c:pt idx="160">
                  <c:v>-0.11853875742411379</c:v>
                </c:pt>
                <c:pt idx="161">
                  <c:v>-0.27920691073045067</c:v>
                </c:pt>
                <c:pt idx="162">
                  <c:v>-0.105601999842507</c:v>
                </c:pt>
                <c:pt idx="163">
                  <c:v>9.7195987446392573E-2</c:v>
                </c:pt>
                <c:pt idx="164">
                  <c:v>0.45445972064426798</c:v>
                </c:pt>
                <c:pt idx="165">
                  <c:v>-3.955010023200773E-2</c:v>
                </c:pt>
                <c:pt idx="166">
                  <c:v>3.1191130609544041E-2</c:v>
                </c:pt>
                <c:pt idx="167">
                  <c:v>-0.47247799744646862</c:v>
                </c:pt>
                <c:pt idx="168">
                  <c:v>-0.38198153917304861</c:v>
                </c:pt>
                <c:pt idx="169">
                  <c:v>-0.15872591460191121</c:v>
                </c:pt>
                <c:pt idx="170">
                  <c:v>0.1853035650749599</c:v>
                </c:pt>
                <c:pt idx="171">
                  <c:v>9.2036718182215097E-3</c:v>
                </c:pt>
                <c:pt idx="172">
                  <c:v>0.49260669115182759</c:v>
                </c:pt>
                <c:pt idx="173">
                  <c:v>0.26405812460982381</c:v>
                </c:pt>
                <c:pt idx="174">
                  <c:v>0.14909575026217281</c:v>
                </c:pt>
                <c:pt idx="175">
                  <c:v>0.1344117693771392</c:v>
                </c:pt>
                <c:pt idx="176">
                  <c:v>0.14513843077434041</c:v>
                </c:pt>
                <c:pt idx="177">
                  <c:v>0.37234148825626379</c:v>
                </c:pt>
                <c:pt idx="178">
                  <c:v>0.1224964224230313</c:v>
                </c:pt>
                <c:pt idx="179">
                  <c:v>-0.40450133448473652</c:v>
                </c:pt>
                <c:pt idx="180">
                  <c:v>-5.8106627763135167E-2</c:v>
                </c:pt>
                <c:pt idx="181">
                  <c:v>-0.13487891222802259</c:v>
                </c:pt>
                <c:pt idx="182">
                  <c:v>-7.4469162228770244E-2</c:v>
                </c:pt>
                <c:pt idx="183">
                  <c:v>-0.28005176086128492</c:v>
                </c:pt>
                <c:pt idx="184">
                  <c:v>0.12971262637095279</c:v>
                </c:pt>
                <c:pt idx="185">
                  <c:v>3.2556834898103439E-2</c:v>
                </c:pt>
                <c:pt idx="186">
                  <c:v>-6.0061655530357347E-2</c:v>
                </c:pt>
                <c:pt idx="187">
                  <c:v>-5.7605962816276828E-2</c:v>
                </c:pt>
                <c:pt idx="188">
                  <c:v>-0.43566257119985891</c:v>
                </c:pt>
                <c:pt idx="189">
                  <c:v>-0.32232383443267659</c:v>
                </c:pt>
                <c:pt idx="190">
                  <c:v>-0.27435783183811091</c:v>
                </c:pt>
                <c:pt idx="191">
                  <c:v>-0.3291388595385692</c:v>
                </c:pt>
                <c:pt idx="192">
                  <c:v>-0.39263598505207842</c:v>
                </c:pt>
                <c:pt idx="193">
                  <c:v>-9.6203539483202764E-3</c:v>
                </c:pt>
                <c:pt idx="194">
                  <c:v>5.8981248167492353E-2</c:v>
                </c:pt>
                <c:pt idx="195">
                  <c:v>0.28022819200032079</c:v>
                </c:pt>
                <c:pt idx="196">
                  <c:v>8.0162565378006617E-2</c:v>
                </c:pt>
                <c:pt idx="197">
                  <c:v>-0.1016243541287319</c:v>
                </c:pt>
                <c:pt idx="198">
                  <c:v>-0.46309315810171192</c:v>
                </c:pt>
                <c:pt idx="199">
                  <c:v>-0.23933435089886221</c:v>
                </c:pt>
                <c:pt idx="200">
                  <c:v>3.4071851641783418E-2</c:v>
                </c:pt>
                <c:pt idx="201">
                  <c:v>6.2846965970673732E-3</c:v>
                </c:pt>
                <c:pt idx="202">
                  <c:v>-0.43198186608244032</c:v>
                </c:pt>
                <c:pt idx="203">
                  <c:v>-0.60256829563365577</c:v>
                </c:pt>
                <c:pt idx="204">
                  <c:v>-0.35881687892285541</c:v>
                </c:pt>
                <c:pt idx="205">
                  <c:v>-0.59562250628905122</c:v>
                </c:pt>
                <c:pt idx="206">
                  <c:v>-0.63052481992953258</c:v>
                </c:pt>
                <c:pt idx="207">
                  <c:v>-0.39435117119823421</c:v>
                </c:pt>
                <c:pt idx="208">
                  <c:v>-0.36082603716281919</c:v>
                </c:pt>
                <c:pt idx="209">
                  <c:v>-0.1089307635555718</c:v>
                </c:pt>
                <c:pt idx="210">
                  <c:v>6.488913351069118E-3</c:v>
                </c:pt>
                <c:pt idx="211">
                  <c:v>0.377189645035719</c:v>
                </c:pt>
                <c:pt idx="212">
                  <c:v>9.4041725154831682E-2</c:v>
                </c:pt>
                <c:pt idx="213">
                  <c:v>0.1569409728041794</c:v>
                </c:pt>
                <c:pt idx="214">
                  <c:v>-0.17620966103226471</c:v>
                </c:pt>
                <c:pt idx="215">
                  <c:v>-0.54223222494935708</c:v>
                </c:pt>
                <c:pt idx="216">
                  <c:v>-0.1348796885177275</c:v>
                </c:pt>
                <c:pt idx="217">
                  <c:v>0.36865888503239919</c:v>
                </c:pt>
                <c:pt idx="218">
                  <c:v>9.8514461591284477E-2</c:v>
                </c:pt>
                <c:pt idx="219">
                  <c:v>0.32828597481127259</c:v>
                </c:pt>
                <c:pt idx="220">
                  <c:v>0.1907278762053756</c:v>
                </c:pt>
                <c:pt idx="221">
                  <c:v>0.3348244813418757</c:v>
                </c:pt>
                <c:pt idx="222">
                  <c:v>0.26161133494334271</c:v>
                </c:pt>
                <c:pt idx="223">
                  <c:v>-0.25280038737457489</c:v>
                </c:pt>
                <c:pt idx="224">
                  <c:v>-0.51458509995771662</c:v>
                </c:pt>
                <c:pt idx="225">
                  <c:v>-0.36879647825023509</c:v>
                </c:pt>
                <c:pt idx="226">
                  <c:v>-4.4815170198636102E-2</c:v>
                </c:pt>
                <c:pt idx="227">
                  <c:v>-4.3983577249976938E-2</c:v>
                </c:pt>
                <c:pt idx="228">
                  <c:v>-0.39675737851004589</c:v>
                </c:pt>
                <c:pt idx="229">
                  <c:v>5.927195201829543E-2</c:v>
                </c:pt>
                <c:pt idx="230">
                  <c:v>-2.8637903440209781E-2</c:v>
                </c:pt>
                <c:pt idx="231">
                  <c:v>-0.50663117654420509</c:v>
                </c:pt>
                <c:pt idx="232">
                  <c:v>-0.1559287477374138</c:v>
                </c:pt>
                <c:pt idx="233">
                  <c:v>-0.56010365389368222</c:v>
                </c:pt>
                <c:pt idx="234">
                  <c:v>-0.45540630145576988</c:v>
                </c:pt>
                <c:pt idx="235">
                  <c:v>-0.5604061877336256</c:v>
                </c:pt>
                <c:pt idx="236">
                  <c:v>-0.196191398546636</c:v>
                </c:pt>
                <c:pt idx="237">
                  <c:v>-0.71202601984799374</c:v>
                </c:pt>
                <c:pt idx="238">
                  <c:v>0.1548082282086862</c:v>
                </c:pt>
                <c:pt idx="239">
                  <c:v>-0.11411996548472569</c:v>
                </c:pt>
                <c:pt idx="240">
                  <c:v>-0.43810983037654361</c:v>
                </c:pt>
                <c:pt idx="241">
                  <c:v>-0.4397705785635368</c:v>
                </c:pt>
                <c:pt idx="242">
                  <c:v>-0.29128550993010638</c:v>
                </c:pt>
                <c:pt idx="243">
                  <c:v>-0.1937061683674407</c:v>
                </c:pt>
                <c:pt idx="244">
                  <c:v>-8.9292247199576125E-2</c:v>
                </c:pt>
                <c:pt idx="245">
                  <c:v>-0.66873139056970998</c:v>
                </c:pt>
                <c:pt idx="246">
                  <c:v>-0.79108262231634296</c:v>
                </c:pt>
                <c:pt idx="247">
                  <c:v>-0.42019217370997269</c:v>
                </c:pt>
                <c:pt idx="248">
                  <c:v>-0.69153552619172498</c:v>
                </c:pt>
                <c:pt idx="249">
                  <c:v>-0.70043698716073166</c:v>
                </c:pt>
                <c:pt idx="250">
                  <c:v>-0.73506165548379843</c:v>
                </c:pt>
                <c:pt idx="251">
                  <c:v>-0.96758501226717031</c:v>
                </c:pt>
                <c:pt idx="252">
                  <c:v>-0.35807164521749768</c:v>
                </c:pt>
                <c:pt idx="253">
                  <c:v>-0.48677179472746562</c:v>
                </c:pt>
                <c:pt idx="254">
                  <c:v>-0.44633931044810771</c:v>
                </c:pt>
                <c:pt idx="255">
                  <c:v>0.1022227479452207</c:v>
                </c:pt>
                <c:pt idx="256">
                  <c:v>-0.34575378273930901</c:v>
                </c:pt>
                <c:pt idx="257">
                  <c:v>-0.5624431455869775</c:v>
                </c:pt>
                <c:pt idx="258">
                  <c:v>-0.26299841690888148</c:v>
                </c:pt>
                <c:pt idx="259">
                  <c:v>8.137769902767484E-4</c:v>
                </c:pt>
                <c:pt idx="260">
                  <c:v>8.5550308045473034E-2</c:v>
                </c:pt>
                <c:pt idx="261">
                  <c:v>-3.7711185081181813E-2</c:v>
                </c:pt>
                <c:pt idx="262">
                  <c:v>-0.50215330052013218</c:v>
                </c:pt>
                <c:pt idx="263">
                  <c:v>-0.94347855174501438</c:v>
                </c:pt>
                <c:pt idx="264">
                  <c:v>-1.035505288483211</c:v>
                </c:pt>
                <c:pt idx="265">
                  <c:v>-0.85668397784321637</c:v>
                </c:pt>
                <c:pt idx="266">
                  <c:v>-0.93996814959023345</c:v>
                </c:pt>
                <c:pt idx="267">
                  <c:v>-0.87184350235475616</c:v>
                </c:pt>
                <c:pt idx="268">
                  <c:v>-0.68368270627199956</c:v>
                </c:pt>
                <c:pt idx="269">
                  <c:v>0.19771105749594689</c:v>
                </c:pt>
                <c:pt idx="270">
                  <c:v>-0.42916619995325472</c:v>
                </c:pt>
                <c:pt idx="271">
                  <c:v>-0.18166616958885631</c:v>
                </c:pt>
                <c:pt idx="272">
                  <c:v>-0.77929874331924431</c:v>
                </c:pt>
                <c:pt idx="273">
                  <c:v>-0.3205699827095797</c:v>
                </c:pt>
                <c:pt idx="274">
                  <c:v>-0.3641431846828328</c:v>
                </c:pt>
                <c:pt idx="275">
                  <c:v>-2.0726339687515291E-2</c:v>
                </c:pt>
                <c:pt idx="276">
                  <c:v>-0.65102069549509689</c:v>
                </c:pt>
                <c:pt idx="277">
                  <c:v>-0.43634607494994471</c:v>
                </c:pt>
                <c:pt idx="278">
                  <c:v>-0.69817843264540413</c:v>
                </c:pt>
                <c:pt idx="279">
                  <c:v>-0.43456830894474158</c:v>
                </c:pt>
                <c:pt idx="280">
                  <c:v>-0.59456185350404844</c:v>
                </c:pt>
                <c:pt idx="281">
                  <c:v>-9.7374603856597325E-2</c:v>
                </c:pt>
                <c:pt idx="282">
                  <c:v>-0.55896042716713157</c:v>
                </c:pt>
                <c:pt idx="283">
                  <c:v>-0.62014291359710838</c:v>
                </c:pt>
                <c:pt idx="284">
                  <c:v>-0.26746605462244288</c:v>
                </c:pt>
                <c:pt idx="285">
                  <c:v>-0.31803160510264172</c:v>
                </c:pt>
                <c:pt idx="286">
                  <c:v>-1.931581901372335E-2</c:v>
                </c:pt>
                <c:pt idx="287">
                  <c:v>-0.56444838573921163</c:v>
                </c:pt>
                <c:pt idx="288">
                  <c:v>-0.41357664808204059</c:v>
                </c:pt>
                <c:pt idx="289">
                  <c:v>-0.60343965273279809</c:v>
                </c:pt>
                <c:pt idx="290">
                  <c:v>-0.45817996825033641</c:v>
                </c:pt>
                <c:pt idx="291">
                  <c:v>-0.68582884295285806</c:v>
                </c:pt>
                <c:pt idx="292">
                  <c:v>-0.52285637683770514</c:v>
                </c:pt>
                <c:pt idx="293">
                  <c:v>-0.26175268238878951</c:v>
                </c:pt>
                <c:pt idx="294">
                  <c:v>-0.56473304022332893</c:v>
                </c:pt>
                <c:pt idx="295">
                  <c:v>-0.9167831363327954</c:v>
                </c:pt>
                <c:pt idx="296">
                  <c:v>-0.88177297418818956</c:v>
                </c:pt>
                <c:pt idx="297">
                  <c:v>-0.54455009213934136</c:v>
                </c:pt>
                <c:pt idx="298">
                  <c:v>-0.75017200982723087</c:v>
                </c:pt>
                <c:pt idx="299">
                  <c:v>-0.85660860361597135</c:v>
                </c:pt>
                <c:pt idx="300">
                  <c:v>-0.87057755960439265</c:v>
                </c:pt>
                <c:pt idx="301">
                  <c:v>-0.96576780297968812</c:v>
                </c:pt>
                <c:pt idx="302">
                  <c:v>-0.5473670135781491</c:v>
                </c:pt>
                <c:pt idx="303">
                  <c:v>-0.49207754602499482</c:v>
                </c:pt>
                <c:pt idx="304">
                  <c:v>-0.46212748759170391</c:v>
                </c:pt>
                <c:pt idx="305">
                  <c:v>-0.16439874709696559</c:v>
                </c:pt>
                <c:pt idx="306">
                  <c:v>-0.56932153213111358</c:v>
                </c:pt>
                <c:pt idx="307">
                  <c:v>-0.80057801872457868</c:v>
                </c:pt>
                <c:pt idx="308">
                  <c:v>-0.74377975425339826</c:v>
                </c:pt>
                <c:pt idx="309">
                  <c:v>-0.67326244501776633</c:v>
                </c:pt>
                <c:pt idx="310">
                  <c:v>-0.23786568656754301</c:v>
                </c:pt>
                <c:pt idx="311">
                  <c:v>1.386341592549502E-2</c:v>
                </c:pt>
                <c:pt idx="312">
                  <c:v>-0.61042595645382258</c:v>
                </c:pt>
                <c:pt idx="313">
                  <c:v>-0.40847599267477458</c:v>
                </c:pt>
                <c:pt idx="314">
                  <c:v>-0.83973101532369143</c:v>
                </c:pt>
                <c:pt idx="315">
                  <c:v>-0.60526328755498482</c:v>
                </c:pt>
                <c:pt idx="316">
                  <c:v>-0.92230581069802853</c:v>
                </c:pt>
                <c:pt idx="317">
                  <c:v>-0.91261383822942177</c:v>
                </c:pt>
                <c:pt idx="318">
                  <c:v>-1.103453482311844</c:v>
                </c:pt>
                <c:pt idx="319">
                  <c:v>-0.8572216885127395</c:v>
                </c:pt>
                <c:pt idx="320">
                  <c:v>-0.99614256676519441</c:v>
                </c:pt>
                <c:pt idx="321">
                  <c:v>-1.240759816895314</c:v>
                </c:pt>
                <c:pt idx="322">
                  <c:v>-0.82346811488026594</c:v>
                </c:pt>
                <c:pt idx="323">
                  <c:v>-0.71795657085812792</c:v>
                </c:pt>
                <c:pt idx="324">
                  <c:v>-1.1612638496834671</c:v>
                </c:pt>
                <c:pt idx="325">
                  <c:v>-1.5884611626023799</c:v>
                </c:pt>
                <c:pt idx="326">
                  <c:v>-1.1938526126026401</c:v>
                </c:pt>
                <c:pt idx="327">
                  <c:v>-0.99340255663581523</c:v>
                </c:pt>
                <c:pt idx="328">
                  <c:v>-0.97187152543256516</c:v>
                </c:pt>
                <c:pt idx="329">
                  <c:v>-1.2501406032597799</c:v>
                </c:pt>
                <c:pt idx="330">
                  <c:v>-1.248573654243728</c:v>
                </c:pt>
                <c:pt idx="331">
                  <c:v>-1.4918270144336081</c:v>
                </c:pt>
                <c:pt idx="332">
                  <c:v>-1.6941740254204469</c:v>
                </c:pt>
                <c:pt idx="333">
                  <c:v>-0.94735679730007472</c:v>
                </c:pt>
                <c:pt idx="334">
                  <c:v>-1.1227147897771139</c:v>
                </c:pt>
                <c:pt idx="335">
                  <c:v>-1.0924603183902819</c:v>
                </c:pt>
                <c:pt idx="336">
                  <c:v>-1.4242326942541841</c:v>
                </c:pt>
                <c:pt idx="337">
                  <c:v>-0.99453143077891848</c:v>
                </c:pt>
                <c:pt idx="338">
                  <c:v>-0.99512316836947512</c:v>
                </c:pt>
                <c:pt idx="339">
                  <c:v>-1.2640479166511289</c:v>
                </c:pt>
                <c:pt idx="340">
                  <c:v>-1.0308365662986489</c:v>
                </c:pt>
                <c:pt idx="341">
                  <c:v>-1.0404571583572511</c:v>
                </c:pt>
                <c:pt idx="342">
                  <c:v>-1.302270032868533</c:v>
                </c:pt>
                <c:pt idx="343">
                  <c:v>-1.2862847541387841</c:v>
                </c:pt>
                <c:pt idx="344">
                  <c:v>-1.392028165958906</c:v>
                </c:pt>
                <c:pt idx="345">
                  <c:v>-1.357575174582353</c:v>
                </c:pt>
                <c:pt idx="346">
                  <c:v>-1.1820852502190771</c:v>
                </c:pt>
                <c:pt idx="347">
                  <c:v>-1.493323575240902</c:v>
                </c:pt>
                <c:pt idx="348">
                  <c:v>-1.3447426569924661</c:v>
                </c:pt>
                <c:pt idx="349">
                  <c:v>-1.3222513040697419</c:v>
                </c:pt>
                <c:pt idx="350">
                  <c:v>-1.3128815108207439</c:v>
                </c:pt>
                <c:pt idx="351">
                  <c:v>-0.38394846596625432</c:v>
                </c:pt>
                <c:pt idx="352">
                  <c:v>-1.103397493883379</c:v>
                </c:pt>
                <c:pt idx="353">
                  <c:v>-1.363839672119574</c:v>
                </c:pt>
                <c:pt idx="354">
                  <c:v>-1.1337813815622571</c:v>
                </c:pt>
                <c:pt idx="355">
                  <c:v>-1.265178675518869</c:v>
                </c:pt>
                <c:pt idx="356">
                  <c:v>-1.2607366666870921</c:v>
                </c:pt>
                <c:pt idx="357">
                  <c:v>-1.4032199519858961</c:v>
                </c:pt>
                <c:pt idx="358">
                  <c:v>-1.1820163402722861</c:v>
                </c:pt>
                <c:pt idx="359">
                  <c:v>-1.316726564288357</c:v>
                </c:pt>
                <c:pt idx="360">
                  <c:v>-1.365885951809934</c:v>
                </c:pt>
              </c:numCache>
            </c:numRef>
          </c:yVal>
          <c:smooth val="0"/>
          <c:extLst>
            <c:ext xmlns:c16="http://schemas.microsoft.com/office/drawing/2014/chart" uri="{C3380CC4-5D6E-409C-BE32-E72D297353CC}">
              <c16:uniqueId val="{00000000-FB57-48F4-8B3C-1771B29A97C0}"/>
            </c:ext>
          </c:extLst>
        </c:ser>
        <c:ser>
          <c:idx val="0"/>
          <c:order val="1"/>
          <c:tx>
            <c:v>1) Erro NMEA</c:v>
          </c:tx>
          <c:spPr>
            <a:ln w="25400" cap="rnd">
              <a:noFill/>
              <a:round/>
            </a:ln>
            <a:effectLst/>
          </c:spPr>
          <c:marker>
            <c:symbol val="circle"/>
            <c:size val="2"/>
            <c:spPr>
              <a:solidFill>
                <a:srgbClr val="FF0000"/>
              </a:solidFill>
              <a:ln w="9525">
                <a:solidFill>
                  <a:srgbClr val="FF0000"/>
                </a:solidFill>
              </a:ln>
              <a:effectLst/>
            </c:spPr>
          </c:marker>
          <c:xVal>
            <c:numRef>
              <c:f>'1) Erro NMEA'!$G$2:$G$5937</c:f>
              <c:numCache>
                <c:formatCode>h:mm:ss</c:formatCode>
                <c:ptCount val="5936"/>
                <c:pt idx="0">
                  <c:v>43466.372256944444</c:v>
                </c:pt>
                <c:pt idx="1">
                  <c:v>43466.37226851852</c:v>
                </c:pt>
                <c:pt idx="2">
                  <c:v>43466.37228009259</c:v>
                </c:pt>
                <c:pt idx="3">
                  <c:v>43466.372291666667</c:v>
                </c:pt>
                <c:pt idx="4">
                  <c:v>43466.372303240743</c:v>
                </c:pt>
                <c:pt idx="5">
                  <c:v>43466.372314814813</c:v>
                </c:pt>
                <c:pt idx="6">
                  <c:v>43466.37232638889</c:v>
                </c:pt>
                <c:pt idx="7">
                  <c:v>43466.372337962966</c:v>
                </c:pt>
                <c:pt idx="8">
                  <c:v>43466.372349537043</c:v>
                </c:pt>
                <c:pt idx="9">
                  <c:v>43466.372361111113</c:v>
                </c:pt>
                <c:pt idx="10">
                  <c:v>43466.372372685182</c:v>
                </c:pt>
                <c:pt idx="11">
                  <c:v>43466.372384259259</c:v>
                </c:pt>
                <c:pt idx="12">
                  <c:v>43466.372395833343</c:v>
                </c:pt>
                <c:pt idx="13">
                  <c:v>43466.372407407413</c:v>
                </c:pt>
                <c:pt idx="14">
                  <c:v>43466.372418981482</c:v>
                </c:pt>
                <c:pt idx="15">
                  <c:v>43466.372430555559</c:v>
                </c:pt>
                <c:pt idx="16">
                  <c:v>43466.372442129628</c:v>
                </c:pt>
                <c:pt idx="17">
                  <c:v>43466.372453703712</c:v>
                </c:pt>
                <c:pt idx="18">
                  <c:v>43466.372465277767</c:v>
                </c:pt>
                <c:pt idx="19">
                  <c:v>43466.372476851851</c:v>
                </c:pt>
                <c:pt idx="20">
                  <c:v>43466.372488425928</c:v>
                </c:pt>
                <c:pt idx="21">
                  <c:v>43466.372499999998</c:v>
                </c:pt>
                <c:pt idx="22">
                  <c:v>43466.372511574067</c:v>
                </c:pt>
                <c:pt idx="23">
                  <c:v>43466.372523148151</c:v>
                </c:pt>
                <c:pt idx="24">
                  <c:v>43466.372534722221</c:v>
                </c:pt>
                <c:pt idx="25">
                  <c:v>43466.372546296298</c:v>
                </c:pt>
                <c:pt idx="26">
                  <c:v>43466.372557870367</c:v>
                </c:pt>
                <c:pt idx="27">
                  <c:v>43466.372569444437</c:v>
                </c:pt>
                <c:pt idx="28">
                  <c:v>43466.372581018521</c:v>
                </c:pt>
                <c:pt idx="29">
                  <c:v>43466.37259259259</c:v>
                </c:pt>
                <c:pt idx="30">
                  <c:v>43466.372604166667</c:v>
                </c:pt>
                <c:pt idx="31">
                  <c:v>43466.372615740736</c:v>
                </c:pt>
                <c:pt idx="32">
                  <c:v>43466.372627314813</c:v>
                </c:pt>
                <c:pt idx="33">
                  <c:v>43466.37263888889</c:v>
                </c:pt>
                <c:pt idx="34">
                  <c:v>43466.372650462959</c:v>
                </c:pt>
                <c:pt idx="35">
                  <c:v>43466.372662037043</c:v>
                </c:pt>
                <c:pt idx="36">
                  <c:v>43466.372673611113</c:v>
                </c:pt>
                <c:pt idx="37">
                  <c:v>43466.372685185182</c:v>
                </c:pt>
                <c:pt idx="38">
                  <c:v>43466.372696759259</c:v>
                </c:pt>
                <c:pt idx="39">
                  <c:v>43466.372708333343</c:v>
                </c:pt>
                <c:pt idx="40">
                  <c:v>43466.372719907413</c:v>
                </c:pt>
                <c:pt idx="41">
                  <c:v>43466.372731481482</c:v>
                </c:pt>
                <c:pt idx="42">
                  <c:v>43466.372743055559</c:v>
                </c:pt>
                <c:pt idx="43">
                  <c:v>43466.372754629629</c:v>
                </c:pt>
                <c:pt idx="44">
                  <c:v>43466.372766203713</c:v>
                </c:pt>
                <c:pt idx="45">
                  <c:v>43466.372777777768</c:v>
                </c:pt>
                <c:pt idx="46">
                  <c:v>43466.372789351852</c:v>
                </c:pt>
                <c:pt idx="47">
                  <c:v>43466.372800925928</c:v>
                </c:pt>
                <c:pt idx="48">
                  <c:v>43466.372812499998</c:v>
                </c:pt>
                <c:pt idx="49">
                  <c:v>43466.372824074067</c:v>
                </c:pt>
                <c:pt idx="50">
                  <c:v>43466.372835648152</c:v>
                </c:pt>
                <c:pt idx="51">
                  <c:v>43466.372847222221</c:v>
                </c:pt>
                <c:pt idx="52">
                  <c:v>43466.372858796298</c:v>
                </c:pt>
                <c:pt idx="53">
                  <c:v>43466.372870370367</c:v>
                </c:pt>
                <c:pt idx="54">
                  <c:v>43466.372881944437</c:v>
                </c:pt>
                <c:pt idx="55">
                  <c:v>43466.372893518521</c:v>
                </c:pt>
                <c:pt idx="56">
                  <c:v>43466.37290509259</c:v>
                </c:pt>
                <c:pt idx="57">
                  <c:v>43466.372916666667</c:v>
                </c:pt>
                <c:pt idx="58">
                  <c:v>43466.372928240737</c:v>
                </c:pt>
                <c:pt idx="59">
                  <c:v>43466.372939814813</c:v>
                </c:pt>
                <c:pt idx="60">
                  <c:v>43466.37295138889</c:v>
                </c:pt>
                <c:pt idx="61">
                  <c:v>43466.37296296296</c:v>
                </c:pt>
                <c:pt idx="62">
                  <c:v>43466.372974537036</c:v>
                </c:pt>
                <c:pt idx="63">
                  <c:v>43466.372986111113</c:v>
                </c:pt>
                <c:pt idx="64">
                  <c:v>43466.372997685183</c:v>
                </c:pt>
                <c:pt idx="65">
                  <c:v>43466.37300925926</c:v>
                </c:pt>
                <c:pt idx="66">
                  <c:v>43466.373020833344</c:v>
                </c:pt>
                <c:pt idx="67">
                  <c:v>43466.373032407413</c:v>
                </c:pt>
                <c:pt idx="68">
                  <c:v>43466.373043981483</c:v>
                </c:pt>
                <c:pt idx="69">
                  <c:v>43466.373055555552</c:v>
                </c:pt>
                <c:pt idx="70">
                  <c:v>43466.373067129629</c:v>
                </c:pt>
                <c:pt idx="71">
                  <c:v>43466.373078703713</c:v>
                </c:pt>
                <c:pt idx="72">
                  <c:v>43466.373090277782</c:v>
                </c:pt>
                <c:pt idx="73">
                  <c:v>43466.373101851852</c:v>
                </c:pt>
                <c:pt idx="74">
                  <c:v>43466.373113425929</c:v>
                </c:pt>
                <c:pt idx="75">
                  <c:v>43466.373124999998</c:v>
                </c:pt>
                <c:pt idx="76">
                  <c:v>43466.373136574082</c:v>
                </c:pt>
                <c:pt idx="77">
                  <c:v>43466.373148148137</c:v>
                </c:pt>
                <c:pt idx="78">
                  <c:v>43466.373159722221</c:v>
                </c:pt>
                <c:pt idx="79">
                  <c:v>43466.373171296298</c:v>
                </c:pt>
                <c:pt idx="80">
                  <c:v>43466.373182870368</c:v>
                </c:pt>
                <c:pt idx="81">
                  <c:v>43466.373194444437</c:v>
                </c:pt>
                <c:pt idx="82">
                  <c:v>43466.373206018521</c:v>
                </c:pt>
                <c:pt idx="83">
                  <c:v>43466.373217592591</c:v>
                </c:pt>
                <c:pt idx="84">
                  <c:v>43466.373229166667</c:v>
                </c:pt>
                <c:pt idx="85">
                  <c:v>43466.373240740737</c:v>
                </c:pt>
                <c:pt idx="86">
                  <c:v>43466.373252314806</c:v>
                </c:pt>
                <c:pt idx="87">
                  <c:v>43466.373263888891</c:v>
                </c:pt>
                <c:pt idx="88">
                  <c:v>43466.37327546296</c:v>
                </c:pt>
                <c:pt idx="89">
                  <c:v>43466.373287037037</c:v>
                </c:pt>
                <c:pt idx="90">
                  <c:v>43466.373298611114</c:v>
                </c:pt>
                <c:pt idx="91">
                  <c:v>43466.373310185183</c:v>
                </c:pt>
                <c:pt idx="92">
                  <c:v>43466.37332175926</c:v>
                </c:pt>
                <c:pt idx="93">
                  <c:v>43466.373333333337</c:v>
                </c:pt>
                <c:pt idx="94">
                  <c:v>43466.373344907413</c:v>
                </c:pt>
                <c:pt idx="95">
                  <c:v>43466.373356481483</c:v>
                </c:pt>
                <c:pt idx="96">
                  <c:v>43466.373368055552</c:v>
                </c:pt>
                <c:pt idx="97">
                  <c:v>43466.373379629629</c:v>
                </c:pt>
                <c:pt idx="98">
                  <c:v>43466.373391203713</c:v>
                </c:pt>
                <c:pt idx="99">
                  <c:v>43466.373402777783</c:v>
                </c:pt>
                <c:pt idx="100">
                  <c:v>43466.373414351852</c:v>
                </c:pt>
                <c:pt idx="101">
                  <c:v>43466.373425925929</c:v>
                </c:pt>
                <c:pt idx="102">
                  <c:v>43466.373437499999</c:v>
                </c:pt>
                <c:pt idx="103">
                  <c:v>43466.373449074083</c:v>
                </c:pt>
                <c:pt idx="104">
                  <c:v>43466.373460648138</c:v>
                </c:pt>
                <c:pt idx="105">
                  <c:v>43466.373472222222</c:v>
                </c:pt>
                <c:pt idx="106">
                  <c:v>43466.373483796298</c:v>
                </c:pt>
                <c:pt idx="107">
                  <c:v>43466.373495370368</c:v>
                </c:pt>
                <c:pt idx="108">
                  <c:v>43466.373506944437</c:v>
                </c:pt>
                <c:pt idx="109">
                  <c:v>43466.373518518521</c:v>
                </c:pt>
                <c:pt idx="110">
                  <c:v>43466.373530092591</c:v>
                </c:pt>
                <c:pt idx="111">
                  <c:v>43466.373541666668</c:v>
                </c:pt>
                <c:pt idx="112">
                  <c:v>43466.373553240737</c:v>
                </c:pt>
                <c:pt idx="113">
                  <c:v>43466.373564814807</c:v>
                </c:pt>
                <c:pt idx="114">
                  <c:v>43466.373576388891</c:v>
                </c:pt>
                <c:pt idx="115">
                  <c:v>43466.37358796296</c:v>
                </c:pt>
                <c:pt idx="116">
                  <c:v>43466.373599537037</c:v>
                </c:pt>
                <c:pt idx="117">
                  <c:v>43466.373611111107</c:v>
                </c:pt>
                <c:pt idx="118">
                  <c:v>43466.373622685183</c:v>
                </c:pt>
                <c:pt idx="119">
                  <c:v>43466.37363425926</c:v>
                </c:pt>
                <c:pt idx="120">
                  <c:v>43466.373645833337</c:v>
                </c:pt>
                <c:pt idx="121">
                  <c:v>43466.373657407406</c:v>
                </c:pt>
                <c:pt idx="122">
                  <c:v>43466.373668981483</c:v>
                </c:pt>
                <c:pt idx="123">
                  <c:v>43466.373680555553</c:v>
                </c:pt>
                <c:pt idx="124">
                  <c:v>43466.373692129629</c:v>
                </c:pt>
                <c:pt idx="125">
                  <c:v>43466.373703703714</c:v>
                </c:pt>
                <c:pt idx="126">
                  <c:v>43466.373715277783</c:v>
                </c:pt>
                <c:pt idx="127">
                  <c:v>43466.373726851853</c:v>
                </c:pt>
                <c:pt idx="128">
                  <c:v>43466.373738425929</c:v>
                </c:pt>
                <c:pt idx="129">
                  <c:v>43466.373749999999</c:v>
                </c:pt>
                <c:pt idx="130">
                  <c:v>43466.373761574083</c:v>
                </c:pt>
                <c:pt idx="131">
                  <c:v>43466.373773148152</c:v>
                </c:pt>
                <c:pt idx="132">
                  <c:v>43466.373784722222</c:v>
                </c:pt>
                <c:pt idx="133">
                  <c:v>43466.373796296299</c:v>
                </c:pt>
                <c:pt idx="134">
                  <c:v>43466.373807870368</c:v>
                </c:pt>
                <c:pt idx="135">
                  <c:v>43466.373819444438</c:v>
                </c:pt>
                <c:pt idx="136">
                  <c:v>43466.373831018522</c:v>
                </c:pt>
                <c:pt idx="137">
                  <c:v>43466.373842592591</c:v>
                </c:pt>
                <c:pt idx="138">
                  <c:v>43466.373854166668</c:v>
                </c:pt>
                <c:pt idx="139">
                  <c:v>43466.373865740738</c:v>
                </c:pt>
                <c:pt idx="140">
                  <c:v>43466.373877314807</c:v>
                </c:pt>
                <c:pt idx="141">
                  <c:v>43466.373888888891</c:v>
                </c:pt>
                <c:pt idx="142">
                  <c:v>43466.373900462961</c:v>
                </c:pt>
                <c:pt idx="143">
                  <c:v>43466.373912037037</c:v>
                </c:pt>
                <c:pt idx="144">
                  <c:v>43466.373923611107</c:v>
                </c:pt>
                <c:pt idx="145">
                  <c:v>43466.373935185176</c:v>
                </c:pt>
                <c:pt idx="146">
                  <c:v>43466.37394675926</c:v>
                </c:pt>
                <c:pt idx="147">
                  <c:v>43466.37395833333</c:v>
                </c:pt>
                <c:pt idx="148">
                  <c:v>43466.373969907407</c:v>
                </c:pt>
                <c:pt idx="149">
                  <c:v>43466.373981481483</c:v>
                </c:pt>
                <c:pt idx="150">
                  <c:v>43466.373993055553</c:v>
                </c:pt>
                <c:pt idx="151">
                  <c:v>43466.37400462963</c:v>
                </c:pt>
                <c:pt idx="152">
                  <c:v>43466.374016203707</c:v>
                </c:pt>
                <c:pt idx="153">
                  <c:v>43466.374027777783</c:v>
                </c:pt>
                <c:pt idx="154">
                  <c:v>43466.374039351853</c:v>
                </c:pt>
                <c:pt idx="155">
                  <c:v>43466.374050925922</c:v>
                </c:pt>
                <c:pt idx="156">
                  <c:v>43466.374062499999</c:v>
                </c:pt>
                <c:pt idx="157">
                  <c:v>43466.374074074083</c:v>
                </c:pt>
                <c:pt idx="158">
                  <c:v>43466.374085648153</c:v>
                </c:pt>
                <c:pt idx="159">
                  <c:v>43466.374097222222</c:v>
                </c:pt>
                <c:pt idx="160">
                  <c:v>43466.374108796299</c:v>
                </c:pt>
                <c:pt idx="161">
                  <c:v>43466.374120370368</c:v>
                </c:pt>
                <c:pt idx="162">
                  <c:v>43466.374131944453</c:v>
                </c:pt>
                <c:pt idx="163">
                  <c:v>43466.374143518522</c:v>
                </c:pt>
                <c:pt idx="164">
                  <c:v>43466.374155092592</c:v>
                </c:pt>
                <c:pt idx="165">
                  <c:v>43466.374166666668</c:v>
                </c:pt>
                <c:pt idx="166">
                  <c:v>43466.374178240738</c:v>
                </c:pt>
                <c:pt idx="167">
                  <c:v>43466.374189814807</c:v>
                </c:pt>
                <c:pt idx="168">
                  <c:v>43466.374201388891</c:v>
                </c:pt>
                <c:pt idx="169">
                  <c:v>43466.374212962961</c:v>
                </c:pt>
                <c:pt idx="170">
                  <c:v>43466.374224537038</c:v>
                </c:pt>
                <c:pt idx="171">
                  <c:v>43466.374236111107</c:v>
                </c:pt>
                <c:pt idx="172">
                  <c:v>43466.374247685177</c:v>
                </c:pt>
                <c:pt idx="173">
                  <c:v>43466.374259259261</c:v>
                </c:pt>
                <c:pt idx="174">
                  <c:v>43466.37427083333</c:v>
                </c:pt>
                <c:pt idx="175">
                  <c:v>43466.374282407407</c:v>
                </c:pt>
                <c:pt idx="176">
                  <c:v>43466.374293981477</c:v>
                </c:pt>
                <c:pt idx="177">
                  <c:v>43466.374305555553</c:v>
                </c:pt>
                <c:pt idx="178">
                  <c:v>43466.37431712963</c:v>
                </c:pt>
                <c:pt idx="179">
                  <c:v>43466.374328703707</c:v>
                </c:pt>
                <c:pt idx="180">
                  <c:v>43466.374340277784</c:v>
                </c:pt>
                <c:pt idx="181">
                  <c:v>43466.374351851853</c:v>
                </c:pt>
                <c:pt idx="182">
                  <c:v>43466.374363425923</c:v>
                </c:pt>
                <c:pt idx="183">
                  <c:v>43466.374374999999</c:v>
                </c:pt>
                <c:pt idx="184">
                  <c:v>43466.374386574083</c:v>
                </c:pt>
                <c:pt idx="185">
                  <c:v>43466.374398148153</c:v>
                </c:pt>
                <c:pt idx="186">
                  <c:v>43466.374409722222</c:v>
                </c:pt>
                <c:pt idx="187">
                  <c:v>43466.374421296299</c:v>
                </c:pt>
                <c:pt idx="188">
                  <c:v>43466.374432870369</c:v>
                </c:pt>
                <c:pt idx="189">
                  <c:v>43466.374444444453</c:v>
                </c:pt>
                <c:pt idx="190">
                  <c:v>43466.374456018522</c:v>
                </c:pt>
                <c:pt idx="191">
                  <c:v>43466.374467592592</c:v>
                </c:pt>
                <c:pt idx="192">
                  <c:v>43466.374479166669</c:v>
                </c:pt>
                <c:pt idx="193">
                  <c:v>43466.374490740738</c:v>
                </c:pt>
                <c:pt idx="194">
                  <c:v>43466.374502314808</c:v>
                </c:pt>
                <c:pt idx="195">
                  <c:v>43466.374513888892</c:v>
                </c:pt>
                <c:pt idx="196">
                  <c:v>43466.374525462961</c:v>
                </c:pt>
                <c:pt idx="197">
                  <c:v>43466.374537037038</c:v>
                </c:pt>
                <c:pt idx="198">
                  <c:v>43466.374548611107</c:v>
                </c:pt>
                <c:pt idx="199">
                  <c:v>43466.374560185177</c:v>
                </c:pt>
                <c:pt idx="200">
                  <c:v>43466.374571759261</c:v>
                </c:pt>
                <c:pt idx="201">
                  <c:v>43466.374583333331</c:v>
                </c:pt>
                <c:pt idx="202">
                  <c:v>43466.374594907407</c:v>
                </c:pt>
                <c:pt idx="203">
                  <c:v>43466.374606481477</c:v>
                </c:pt>
                <c:pt idx="204">
                  <c:v>43466.374618055554</c:v>
                </c:pt>
                <c:pt idx="205">
                  <c:v>43466.37462962963</c:v>
                </c:pt>
                <c:pt idx="206">
                  <c:v>43466.374641203707</c:v>
                </c:pt>
                <c:pt idx="207">
                  <c:v>43466.374652777777</c:v>
                </c:pt>
                <c:pt idx="208">
                  <c:v>43466.374664351853</c:v>
                </c:pt>
                <c:pt idx="209">
                  <c:v>43466.374675925923</c:v>
                </c:pt>
                <c:pt idx="210">
                  <c:v>43466.3746875</c:v>
                </c:pt>
                <c:pt idx="211">
                  <c:v>43466.374699074076</c:v>
                </c:pt>
                <c:pt idx="212">
                  <c:v>43466.374710648153</c:v>
                </c:pt>
                <c:pt idx="213">
                  <c:v>43466.374722222223</c:v>
                </c:pt>
                <c:pt idx="214">
                  <c:v>43466.3747337963</c:v>
                </c:pt>
                <c:pt idx="215">
                  <c:v>43466.374745370369</c:v>
                </c:pt>
                <c:pt idx="216">
                  <c:v>43466.374756944453</c:v>
                </c:pt>
                <c:pt idx="217">
                  <c:v>43466.374768518523</c:v>
                </c:pt>
                <c:pt idx="218">
                  <c:v>43466.374780092592</c:v>
                </c:pt>
                <c:pt idx="219">
                  <c:v>43466.374791666669</c:v>
                </c:pt>
                <c:pt idx="220">
                  <c:v>43466.374803240738</c:v>
                </c:pt>
                <c:pt idx="221">
                  <c:v>43466.374814814822</c:v>
                </c:pt>
                <c:pt idx="222">
                  <c:v>43466.374826388892</c:v>
                </c:pt>
                <c:pt idx="223">
                  <c:v>43466.374837962961</c:v>
                </c:pt>
                <c:pt idx="224">
                  <c:v>43466.374849537038</c:v>
                </c:pt>
                <c:pt idx="225">
                  <c:v>43466.374861111108</c:v>
                </c:pt>
                <c:pt idx="226">
                  <c:v>43466.374872685177</c:v>
                </c:pt>
                <c:pt idx="227">
                  <c:v>43466.374884259261</c:v>
                </c:pt>
                <c:pt idx="228">
                  <c:v>43466.374895833331</c:v>
                </c:pt>
                <c:pt idx="229">
                  <c:v>43466.374907407408</c:v>
                </c:pt>
                <c:pt idx="230">
                  <c:v>43466.374918981477</c:v>
                </c:pt>
                <c:pt idx="231">
                  <c:v>43466.374930555547</c:v>
                </c:pt>
                <c:pt idx="232">
                  <c:v>43466.374942129631</c:v>
                </c:pt>
                <c:pt idx="233">
                  <c:v>43466.3749537037</c:v>
                </c:pt>
                <c:pt idx="234">
                  <c:v>43466.374965277777</c:v>
                </c:pt>
                <c:pt idx="235">
                  <c:v>43466.374976851846</c:v>
                </c:pt>
                <c:pt idx="236">
                  <c:v>43466.374988425923</c:v>
                </c:pt>
                <c:pt idx="237">
                  <c:v>43466.375</c:v>
                </c:pt>
                <c:pt idx="238">
                  <c:v>43466.375011574077</c:v>
                </c:pt>
                <c:pt idx="239">
                  <c:v>43466.375023148154</c:v>
                </c:pt>
                <c:pt idx="240">
                  <c:v>43466.375034722223</c:v>
                </c:pt>
                <c:pt idx="241">
                  <c:v>43466.3750462963</c:v>
                </c:pt>
                <c:pt idx="242">
                  <c:v>43466.375057870369</c:v>
                </c:pt>
                <c:pt idx="243">
                  <c:v>43466.375069444453</c:v>
                </c:pt>
                <c:pt idx="244">
                  <c:v>43466.375081018523</c:v>
                </c:pt>
                <c:pt idx="245">
                  <c:v>43466.375092592592</c:v>
                </c:pt>
                <c:pt idx="246">
                  <c:v>43466.375104166669</c:v>
                </c:pt>
                <c:pt idx="247">
                  <c:v>43466.375115740739</c:v>
                </c:pt>
                <c:pt idx="248">
                  <c:v>43466.375127314823</c:v>
                </c:pt>
                <c:pt idx="249">
                  <c:v>43466.375138888892</c:v>
                </c:pt>
                <c:pt idx="250">
                  <c:v>43466.375150462962</c:v>
                </c:pt>
                <c:pt idx="251">
                  <c:v>43466.375162037039</c:v>
                </c:pt>
                <c:pt idx="252">
                  <c:v>43466.375173611108</c:v>
                </c:pt>
                <c:pt idx="253">
                  <c:v>43466.375185185178</c:v>
                </c:pt>
                <c:pt idx="254">
                  <c:v>43466.375196759262</c:v>
                </c:pt>
                <c:pt idx="255">
                  <c:v>43466.375208333331</c:v>
                </c:pt>
                <c:pt idx="256">
                  <c:v>43466.375219907408</c:v>
                </c:pt>
                <c:pt idx="257">
                  <c:v>43466.375231481477</c:v>
                </c:pt>
                <c:pt idx="258">
                  <c:v>43466.375243055547</c:v>
                </c:pt>
                <c:pt idx="259">
                  <c:v>43466.375254629631</c:v>
                </c:pt>
                <c:pt idx="260">
                  <c:v>43466.3752662037</c:v>
                </c:pt>
                <c:pt idx="261">
                  <c:v>43466.375277777777</c:v>
                </c:pt>
                <c:pt idx="262">
                  <c:v>43466.375289351847</c:v>
                </c:pt>
                <c:pt idx="263">
                  <c:v>43466.375300925924</c:v>
                </c:pt>
                <c:pt idx="264">
                  <c:v>43466.3753125</c:v>
                </c:pt>
                <c:pt idx="265">
                  <c:v>43466.375324074077</c:v>
                </c:pt>
                <c:pt idx="266">
                  <c:v>43466.375335648147</c:v>
                </c:pt>
                <c:pt idx="267">
                  <c:v>43466.375347222223</c:v>
                </c:pt>
                <c:pt idx="268">
                  <c:v>43466.375358796293</c:v>
                </c:pt>
                <c:pt idx="269">
                  <c:v>43466.37537037037</c:v>
                </c:pt>
                <c:pt idx="270">
                  <c:v>43466.375381944446</c:v>
                </c:pt>
                <c:pt idx="271">
                  <c:v>43466.375393518523</c:v>
                </c:pt>
                <c:pt idx="272">
                  <c:v>43466.375405092593</c:v>
                </c:pt>
                <c:pt idx="273">
                  <c:v>43466.375416666669</c:v>
                </c:pt>
                <c:pt idx="274">
                  <c:v>43466.375428240739</c:v>
                </c:pt>
                <c:pt idx="275">
                  <c:v>43466.375439814823</c:v>
                </c:pt>
                <c:pt idx="276">
                  <c:v>43466.375451388893</c:v>
                </c:pt>
                <c:pt idx="277">
                  <c:v>43466.375462962962</c:v>
                </c:pt>
                <c:pt idx="278">
                  <c:v>43466.375474537039</c:v>
                </c:pt>
                <c:pt idx="279">
                  <c:v>43466.375486111108</c:v>
                </c:pt>
                <c:pt idx="280">
                  <c:v>43466.375497685192</c:v>
                </c:pt>
                <c:pt idx="281">
                  <c:v>43466.375509259262</c:v>
                </c:pt>
                <c:pt idx="282">
                  <c:v>43466.375520833331</c:v>
                </c:pt>
                <c:pt idx="283">
                  <c:v>43466.375532407408</c:v>
                </c:pt>
                <c:pt idx="284">
                  <c:v>43466.375543981478</c:v>
                </c:pt>
                <c:pt idx="285">
                  <c:v>43466.375555555547</c:v>
                </c:pt>
                <c:pt idx="286">
                  <c:v>43466.375567129631</c:v>
                </c:pt>
                <c:pt idx="287">
                  <c:v>43466.375578703701</c:v>
                </c:pt>
                <c:pt idx="288">
                  <c:v>43466.375590277778</c:v>
                </c:pt>
                <c:pt idx="289">
                  <c:v>43466.375601851847</c:v>
                </c:pt>
                <c:pt idx="290">
                  <c:v>43466.375613425917</c:v>
                </c:pt>
                <c:pt idx="291">
                  <c:v>43466.375625000001</c:v>
                </c:pt>
                <c:pt idx="292">
                  <c:v>43466.375636574077</c:v>
                </c:pt>
                <c:pt idx="293">
                  <c:v>43466.375648148147</c:v>
                </c:pt>
                <c:pt idx="294">
                  <c:v>43466.375659722216</c:v>
                </c:pt>
                <c:pt idx="295">
                  <c:v>43466.375671296293</c:v>
                </c:pt>
                <c:pt idx="296">
                  <c:v>43466.37568287037</c:v>
                </c:pt>
                <c:pt idx="297">
                  <c:v>43466.375694444447</c:v>
                </c:pt>
                <c:pt idx="298">
                  <c:v>43466.375706018523</c:v>
                </c:pt>
                <c:pt idx="299">
                  <c:v>43466.375717592593</c:v>
                </c:pt>
                <c:pt idx="300">
                  <c:v>43466.37572916667</c:v>
                </c:pt>
                <c:pt idx="301">
                  <c:v>43466.375740740739</c:v>
                </c:pt>
                <c:pt idx="302">
                  <c:v>43466.375752314823</c:v>
                </c:pt>
                <c:pt idx="303">
                  <c:v>43466.375763888893</c:v>
                </c:pt>
                <c:pt idx="304">
                  <c:v>43466.375775462962</c:v>
                </c:pt>
                <c:pt idx="305">
                  <c:v>43466.375787037039</c:v>
                </c:pt>
                <c:pt idx="306">
                  <c:v>43466.375798611109</c:v>
                </c:pt>
                <c:pt idx="307">
                  <c:v>43466.375810185193</c:v>
                </c:pt>
                <c:pt idx="308">
                  <c:v>43466.375821759262</c:v>
                </c:pt>
                <c:pt idx="309">
                  <c:v>43466.375833333332</c:v>
                </c:pt>
                <c:pt idx="310">
                  <c:v>43466.375844907408</c:v>
                </c:pt>
                <c:pt idx="311">
                  <c:v>43466.375856481478</c:v>
                </c:pt>
                <c:pt idx="312">
                  <c:v>43466.375868055547</c:v>
                </c:pt>
                <c:pt idx="313">
                  <c:v>43466.375879629632</c:v>
                </c:pt>
                <c:pt idx="314">
                  <c:v>43466.375891203701</c:v>
                </c:pt>
                <c:pt idx="315">
                  <c:v>43466.375902777778</c:v>
                </c:pt>
                <c:pt idx="316">
                  <c:v>43466.375914351847</c:v>
                </c:pt>
                <c:pt idx="317">
                  <c:v>43466.375925925917</c:v>
                </c:pt>
                <c:pt idx="318">
                  <c:v>43466.375937500001</c:v>
                </c:pt>
                <c:pt idx="319">
                  <c:v>43466.375949074078</c:v>
                </c:pt>
                <c:pt idx="320">
                  <c:v>43466.375960648147</c:v>
                </c:pt>
                <c:pt idx="321">
                  <c:v>43466.375972222217</c:v>
                </c:pt>
                <c:pt idx="322">
                  <c:v>43466.375983796293</c:v>
                </c:pt>
                <c:pt idx="323">
                  <c:v>43466.37599537037</c:v>
                </c:pt>
                <c:pt idx="324">
                  <c:v>43466.376006944447</c:v>
                </c:pt>
                <c:pt idx="325">
                  <c:v>43466.376018518517</c:v>
                </c:pt>
                <c:pt idx="326">
                  <c:v>43466.376030092593</c:v>
                </c:pt>
                <c:pt idx="327">
                  <c:v>43466.37604166667</c:v>
                </c:pt>
                <c:pt idx="328">
                  <c:v>43466.37605324074</c:v>
                </c:pt>
                <c:pt idx="329">
                  <c:v>43466.376064814824</c:v>
                </c:pt>
                <c:pt idx="330">
                  <c:v>43466.376076388893</c:v>
                </c:pt>
                <c:pt idx="331">
                  <c:v>43466.376087962963</c:v>
                </c:pt>
                <c:pt idx="332">
                  <c:v>43466.376099537039</c:v>
                </c:pt>
                <c:pt idx="333">
                  <c:v>43466.376111111109</c:v>
                </c:pt>
                <c:pt idx="334">
                  <c:v>43466.376122685193</c:v>
                </c:pt>
                <c:pt idx="335">
                  <c:v>43466.376134259262</c:v>
                </c:pt>
                <c:pt idx="336">
                  <c:v>43466.376145833332</c:v>
                </c:pt>
                <c:pt idx="337">
                  <c:v>43466.376157407409</c:v>
                </c:pt>
                <c:pt idx="338">
                  <c:v>43466.376168981478</c:v>
                </c:pt>
                <c:pt idx="339">
                  <c:v>43466.376180555562</c:v>
                </c:pt>
                <c:pt idx="340">
                  <c:v>43466.376192129632</c:v>
                </c:pt>
                <c:pt idx="341">
                  <c:v>43466.376203703701</c:v>
                </c:pt>
                <c:pt idx="342">
                  <c:v>43466.376215277778</c:v>
                </c:pt>
                <c:pt idx="343">
                  <c:v>43466.376226851848</c:v>
                </c:pt>
                <c:pt idx="344">
                  <c:v>43466.376238425917</c:v>
                </c:pt>
                <c:pt idx="345">
                  <c:v>43466.376250000001</c:v>
                </c:pt>
                <c:pt idx="346">
                  <c:v>43466.376261574071</c:v>
                </c:pt>
                <c:pt idx="347">
                  <c:v>43466.376273148147</c:v>
                </c:pt>
                <c:pt idx="348">
                  <c:v>43466.376284722217</c:v>
                </c:pt>
                <c:pt idx="349">
                  <c:v>43466.376296296286</c:v>
                </c:pt>
                <c:pt idx="350">
                  <c:v>43466.376307870371</c:v>
                </c:pt>
                <c:pt idx="351">
                  <c:v>43466.376319444447</c:v>
                </c:pt>
                <c:pt idx="352">
                  <c:v>43466.376331018517</c:v>
                </c:pt>
                <c:pt idx="353">
                  <c:v>43466.376342592594</c:v>
                </c:pt>
                <c:pt idx="354">
                  <c:v>43466.376354166663</c:v>
                </c:pt>
                <c:pt idx="355">
                  <c:v>43466.37636574074</c:v>
                </c:pt>
                <c:pt idx="356">
                  <c:v>43466.376377314817</c:v>
                </c:pt>
                <c:pt idx="357">
                  <c:v>43466.376388888893</c:v>
                </c:pt>
                <c:pt idx="358">
                  <c:v>43466.376400462963</c:v>
                </c:pt>
                <c:pt idx="359">
                  <c:v>43466.37641203704</c:v>
                </c:pt>
                <c:pt idx="360">
                  <c:v>43466.376423611109</c:v>
                </c:pt>
                <c:pt idx="361">
                  <c:v>43466.376435185193</c:v>
                </c:pt>
                <c:pt idx="362">
                  <c:v>43466.376446759263</c:v>
                </c:pt>
                <c:pt idx="363">
                  <c:v>43466.376458333332</c:v>
                </c:pt>
                <c:pt idx="364">
                  <c:v>43466.376469907409</c:v>
                </c:pt>
                <c:pt idx="365">
                  <c:v>43466.376481481479</c:v>
                </c:pt>
                <c:pt idx="366">
                  <c:v>43466.376493055563</c:v>
                </c:pt>
                <c:pt idx="367">
                  <c:v>43466.376504629632</c:v>
                </c:pt>
                <c:pt idx="368">
                  <c:v>43466.376516203702</c:v>
                </c:pt>
                <c:pt idx="369">
                  <c:v>43466.376527777778</c:v>
                </c:pt>
                <c:pt idx="370">
                  <c:v>43466.376539351862</c:v>
                </c:pt>
                <c:pt idx="371">
                  <c:v>43466.376550925917</c:v>
                </c:pt>
                <c:pt idx="372">
                  <c:v>43466.376562500001</c:v>
                </c:pt>
                <c:pt idx="373">
                  <c:v>43466.376574074071</c:v>
                </c:pt>
                <c:pt idx="374">
                  <c:v>43466.376585648148</c:v>
                </c:pt>
                <c:pt idx="375">
                  <c:v>43466.376597222217</c:v>
                </c:pt>
                <c:pt idx="376">
                  <c:v>43466.376608796287</c:v>
                </c:pt>
                <c:pt idx="377">
                  <c:v>43466.376620370371</c:v>
                </c:pt>
                <c:pt idx="378">
                  <c:v>43466.376631944448</c:v>
                </c:pt>
                <c:pt idx="379">
                  <c:v>43466.376643518517</c:v>
                </c:pt>
                <c:pt idx="380">
                  <c:v>43466.376655092587</c:v>
                </c:pt>
                <c:pt idx="381">
                  <c:v>43466.376666666663</c:v>
                </c:pt>
                <c:pt idx="382">
                  <c:v>43466.37667824074</c:v>
                </c:pt>
                <c:pt idx="383">
                  <c:v>43466.376689814817</c:v>
                </c:pt>
                <c:pt idx="384">
                  <c:v>43466.376701388886</c:v>
                </c:pt>
                <c:pt idx="385">
                  <c:v>43466.376712962963</c:v>
                </c:pt>
                <c:pt idx="386">
                  <c:v>43466.37672453704</c:v>
                </c:pt>
                <c:pt idx="387">
                  <c:v>43466.376736111109</c:v>
                </c:pt>
                <c:pt idx="388">
                  <c:v>43466.376747685194</c:v>
                </c:pt>
                <c:pt idx="389">
                  <c:v>43466.376759259263</c:v>
                </c:pt>
                <c:pt idx="390">
                  <c:v>43466.376770833333</c:v>
                </c:pt>
                <c:pt idx="391">
                  <c:v>43466.376782407409</c:v>
                </c:pt>
                <c:pt idx="392">
                  <c:v>43466.376793981479</c:v>
                </c:pt>
                <c:pt idx="393">
                  <c:v>43466.376805555563</c:v>
                </c:pt>
                <c:pt idx="394">
                  <c:v>43466.376817129632</c:v>
                </c:pt>
                <c:pt idx="395">
                  <c:v>43466.376828703702</c:v>
                </c:pt>
                <c:pt idx="396">
                  <c:v>43466.376840277779</c:v>
                </c:pt>
                <c:pt idx="397">
                  <c:v>43466.376851851863</c:v>
                </c:pt>
                <c:pt idx="398">
                  <c:v>43466.376863425918</c:v>
                </c:pt>
                <c:pt idx="399">
                  <c:v>43466.376875000002</c:v>
                </c:pt>
                <c:pt idx="400">
                  <c:v>43466.376886574071</c:v>
                </c:pt>
                <c:pt idx="401">
                  <c:v>43466.376898148148</c:v>
                </c:pt>
                <c:pt idx="402">
                  <c:v>43466.376909722218</c:v>
                </c:pt>
                <c:pt idx="403">
                  <c:v>43466.376921296287</c:v>
                </c:pt>
                <c:pt idx="404">
                  <c:v>43466.376932870371</c:v>
                </c:pt>
                <c:pt idx="405">
                  <c:v>43466.376944444448</c:v>
                </c:pt>
                <c:pt idx="406">
                  <c:v>43466.376956018517</c:v>
                </c:pt>
                <c:pt idx="407">
                  <c:v>43466.376967592587</c:v>
                </c:pt>
                <c:pt idx="408">
                  <c:v>43466.376979166656</c:v>
                </c:pt>
                <c:pt idx="409">
                  <c:v>43466.37699074074</c:v>
                </c:pt>
                <c:pt idx="410">
                  <c:v>43466.377002314817</c:v>
                </c:pt>
                <c:pt idx="411">
                  <c:v>43466.377013888887</c:v>
                </c:pt>
                <c:pt idx="412">
                  <c:v>43466.377025462964</c:v>
                </c:pt>
                <c:pt idx="413">
                  <c:v>43466.37703703704</c:v>
                </c:pt>
                <c:pt idx="414">
                  <c:v>43466.37704861111</c:v>
                </c:pt>
                <c:pt idx="415">
                  <c:v>43466.377060185187</c:v>
                </c:pt>
                <c:pt idx="416">
                  <c:v>43466.377071759263</c:v>
                </c:pt>
                <c:pt idx="417">
                  <c:v>43466.377083333333</c:v>
                </c:pt>
                <c:pt idx="418">
                  <c:v>43466.37709490741</c:v>
                </c:pt>
                <c:pt idx="419">
                  <c:v>43466.377106481479</c:v>
                </c:pt>
                <c:pt idx="420">
                  <c:v>43466.377118055563</c:v>
                </c:pt>
                <c:pt idx="421">
                  <c:v>43466.377129629633</c:v>
                </c:pt>
                <c:pt idx="422">
                  <c:v>43466.377141203702</c:v>
                </c:pt>
                <c:pt idx="423">
                  <c:v>43466.377152777779</c:v>
                </c:pt>
                <c:pt idx="424">
                  <c:v>43466.377164351848</c:v>
                </c:pt>
                <c:pt idx="425">
                  <c:v>43466.377175925933</c:v>
                </c:pt>
                <c:pt idx="426">
                  <c:v>43466.377187500002</c:v>
                </c:pt>
                <c:pt idx="427">
                  <c:v>43466.377199074072</c:v>
                </c:pt>
                <c:pt idx="428">
                  <c:v>43466.377210648148</c:v>
                </c:pt>
                <c:pt idx="429">
                  <c:v>43466.377222222232</c:v>
                </c:pt>
                <c:pt idx="430">
                  <c:v>43466.377233796287</c:v>
                </c:pt>
                <c:pt idx="431">
                  <c:v>43466.377245370371</c:v>
                </c:pt>
                <c:pt idx="432">
                  <c:v>43466.377256944441</c:v>
                </c:pt>
                <c:pt idx="433">
                  <c:v>43466.377268518518</c:v>
                </c:pt>
                <c:pt idx="434">
                  <c:v>43466.377280092587</c:v>
                </c:pt>
                <c:pt idx="435">
                  <c:v>43466.377291666657</c:v>
                </c:pt>
                <c:pt idx="436">
                  <c:v>43466.377303240741</c:v>
                </c:pt>
                <c:pt idx="437">
                  <c:v>43466.377314814818</c:v>
                </c:pt>
                <c:pt idx="438">
                  <c:v>43466.377326388887</c:v>
                </c:pt>
                <c:pt idx="439">
                  <c:v>43466.377337962957</c:v>
                </c:pt>
                <c:pt idx="440">
                  <c:v>43466.377349537041</c:v>
                </c:pt>
                <c:pt idx="441">
                  <c:v>43466.37736111111</c:v>
                </c:pt>
                <c:pt idx="442">
                  <c:v>43466.377372685187</c:v>
                </c:pt>
                <c:pt idx="443">
                  <c:v>43466.377384259264</c:v>
                </c:pt>
                <c:pt idx="444">
                  <c:v>43466.377395833333</c:v>
                </c:pt>
                <c:pt idx="445">
                  <c:v>43466.37740740741</c:v>
                </c:pt>
                <c:pt idx="446">
                  <c:v>43466.377418981479</c:v>
                </c:pt>
                <c:pt idx="447">
                  <c:v>43466.377430555563</c:v>
                </c:pt>
                <c:pt idx="448">
                  <c:v>43466.377442129633</c:v>
                </c:pt>
                <c:pt idx="449">
                  <c:v>43466.377453703702</c:v>
                </c:pt>
                <c:pt idx="450">
                  <c:v>43466.377465277779</c:v>
                </c:pt>
                <c:pt idx="451">
                  <c:v>43466.377476851849</c:v>
                </c:pt>
                <c:pt idx="452">
                  <c:v>43466.377488425933</c:v>
                </c:pt>
                <c:pt idx="453">
                  <c:v>43466.377500000002</c:v>
                </c:pt>
                <c:pt idx="454">
                  <c:v>43466.377511574072</c:v>
                </c:pt>
                <c:pt idx="455">
                  <c:v>43466.377523148149</c:v>
                </c:pt>
                <c:pt idx="456">
                  <c:v>43466.377534722233</c:v>
                </c:pt>
                <c:pt idx="457">
                  <c:v>43466.377546296288</c:v>
                </c:pt>
                <c:pt idx="458">
                  <c:v>43466.377557870372</c:v>
                </c:pt>
                <c:pt idx="459">
                  <c:v>43466.377569444441</c:v>
                </c:pt>
                <c:pt idx="460">
                  <c:v>43466.377581018518</c:v>
                </c:pt>
                <c:pt idx="461">
                  <c:v>43466.377592592587</c:v>
                </c:pt>
                <c:pt idx="462">
                  <c:v>43466.377604166657</c:v>
                </c:pt>
                <c:pt idx="463">
                  <c:v>43466.377615740741</c:v>
                </c:pt>
                <c:pt idx="464">
                  <c:v>43466.377627314818</c:v>
                </c:pt>
                <c:pt idx="465">
                  <c:v>43466.377638888887</c:v>
                </c:pt>
                <c:pt idx="466">
                  <c:v>43466.377650462957</c:v>
                </c:pt>
                <c:pt idx="467">
                  <c:v>43466.377662037034</c:v>
                </c:pt>
                <c:pt idx="468">
                  <c:v>43466.37767361111</c:v>
                </c:pt>
                <c:pt idx="469">
                  <c:v>43466.377685185187</c:v>
                </c:pt>
                <c:pt idx="470">
                  <c:v>43466.377696759257</c:v>
                </c:pt>
                <c:pt idx="471">
                  <c:v>43466.377708333333</c:v>
                </c:pt>
                <c:pt idx="472">
                  <c:v>43466.37771990741</c:v>
                </c:pt>
                <c:pt idx="473">
                  <c:v>43466.37773148148</c:v>
                </c:pt>
                <c:pt idx="474">
                  <c:v>43466.377743055556</c:v>
                </c:pt>
                <c:pt idx="475">
                  <c:v>43466.377754629633</c:v>
                </c:pt>
                <c:pt idx="476">
                  <c:v>43466.377766203703</c:v>
                </c:pt>
                <c:pt idx="477">
                  <c:v>43466.37777777778</c:v>
                </c:pt>
                <c:pt idx="478">
                  <c:v>43466.377789351849</c:v>
                </c:pt>
                <c:pt idx="479">
                  <c:v>43466.377800925933</c:v>
                </c:pt>
                <c:pt idx="480">
                  <c:v>43466.377812500003</c:v>
                </c:pt>
                <c:pt idx="481">
                  <c:v>43466.377824074072</c:v>
                </c:pt>
                <c:pt idx="482">
                  <c:v>43466.377835648149</c:v>
                </c:pt>
                <c:pt idx="483">
                  <c:v>43466.377847222233</c:v>
                </c:pt>
                <c:pt idx="484">
                  <c:v>43466.377858796302</c:v>
                </c:pt>
                <c:pt idx="485">
                  <c:v>43466.377870370372</c:v>
                </c:pt>
                <c:pt idx="486">
                  <c:v>43466.377881944441</c:v>
                </c:pt>
                <c:pt idx="487">
                  <c:v>43466.377893518518</c:v>
                </c:pt>
                <c:pt idx="488">
                  <c:v>43466.377905092602</c:v>
                </c:pt>
                <c:pt idx="489">
                  <c:v>43466.377916666657</c:v>
                </c:pt>
                <c:pt idx="490">
                  <c:v>43466.377928240741</c:v>
                </c:pt>
                <c:pt idx="491">
                  <c:v>43466.377939814818</c:v>
                </c:pt>
                <c:pt idx="492">
                  <c:v>43466.377951388888</c:v>
                </c:pt>
                <c:pt idx="493">
                  <c:v>43466.377962962957</c:v>
                </c:pt>
                <c:pt idx="494">
                  <c:v>43466.377974537027</c:v>
                </c:pt>
                <c:pt idx="495">
                  <c:v>43466.377986111111</c:v>
                </c:pt>
                <c:pt idx="496">
                  <c:v>43466.377997685187</c:v>
                </c:pt>
                <c:pt idx="497">
                  <c:v>43466.378009259257</c:v>
                </c:pt>
                <c:pt idx="498">
                  <c:v>43466.378020833326</c:v>
                </c:pt>
                <c:pt idx="499">
                  <c:v>43466.378032407411</c:v>
                </c:pt>
                <c:pt idx="500">
                  <c:v>43466.37804398148</c:v>
                </c:pt>
                <c:pt idx="501">
                  <c:v>43466.378055555557</c:v>
                </c:pt>
                <c:pt idx="502">
                  <c:v>43466.378067129634</c:v>
                </c:pt>
                <c:pt idx="503">
                  <c:v>43466.378078703703</c:v>
                </c:pt>
                <c:pt idx="504">
                  <c:v>43466.37809027778</c:v>
                </c:pt>
                <c:pt idx="505">
                  <c:v>43466.378101851849</c:v>
                </c:pt>
                <c:pt idx="506">
                  <c:v>43466.378113425933</c:v>
                </c:pt>
                <c:pt idx="507">
                  <c:v>43466.378125000003</c:v>
                </c:pt>
                <c:pt idx="508">
                  <c:v>43466.378136574072</c:v>
                </c:pt>
                <c:pt idx="509">
                  <c:v>43466.378148148149</c:v>
                </c:pt>
                <c:pt idx="510">
                  <c:v>43466.378159722219</c:v>
                </c:pt>
                <c:pt idx="511">
                  <c:v>43466.378171296303</c:v>
                </c:pt>
                <c:pt idx="512">
                  <c:v>43466.378182870372</c:v>
                </c:pt>
                <c:pt idx="513">
                  <c:v>43466.378194444442</c:v>
                </c:pt>
                <c:pt idx="514">
                  <c:v>43466.378206018519</c:v>
                </c:pt>
                <c:pt idx="515">
                  <c:v>43466.378217592603</c:v>
                </c:pt>
                <c:pt idx="516">
                  <c:v>43466.378229166658</c:v>
                </c:pt>
                <c:pt idx="517">
                  <c:v>43466.378240740742</c:v>
                </c:pt>
                <c:pt idx="518">
                  <c:v>43466.378252314818</c:v>
                </c:pt>
                <c:pt idx="519">
                  <c:v>43466.378263888888</c:v>
                </c:pt>
                <c:pt idx="520">
                  <c:v>43466.378275462957</c:v>
                </c:pt>
                <c:pt idx="521">
                  <c:v>43466.378287037027</c:v>
                </c:pt>
                <c:pt idx="522">
                  <c:v>43466.378298611111</c:v>
                </c:pt>
                <c:pt idx="523">
                  <c:v>43466.378310185188</c:v>
                </c:pt>
                <c:pt idx="524">
                  <c:v>43466.378321759257</c:v>
                </c:pt>
                <c:pt idx="525">
                  <c:v>43466.378333333327</c:v>
                </c:pt>
                <c:pt idx="526">
                  <c:v>43466.378344907411</c:v>
                </c:pt>
                <c:pt idx="527">
                  <c:v>43466.37835648148</c:v>
                </c:pt>
                <c:pt idx="528">
                  <c:v>43466.378368055557</c:v>
                </c:pt>
                <c:pt idx="529">
                  <c:v>43466.378379629627</c:v>
                </c:pt>
                <c:pt idx="530">
                  <c:v>43466.378391203703</c:v>
                </c:pt>
                <c:pt idx="531">
                  <c:v>43466.37840277778</c:v>
                </c:pt>
                <c:pt idx="532">
                  <c:v>43466.37841435185</c:v>
                </c:pt>
                <c:pt idx="533">
                  <c:v>43466.378425925926</c:v>
                </c:pt>
                <c:pt idx="534">
                  <c:v>43466.378437500003</c:v>
                </c:pt>
                <c:pt idx="535">
                  <c:v>43466.378449074073</c:v>
                </c:pt>
                <c:pt idx="536">
                  <c:v>43466.378460648149</c:v>
                </c:pt>
                <c:pt idx="537">
                  <c:v>43466.378472222219</c:v>
                </c:pt>
                <c:pt idx="538">
                  <c:v>43466.378483796303</c:v>
                </c:pt>
                <c:pt idx="539">
                  <c:v>43466.378495370373</c:v>
                </c:pt>
                <c:pt idx="540">
                  <c:v>43466.378506944442</c:v>
                </c:pt>
                <c:pt idx="541">
                  <c:v>43466.378518518519</c:v>
                </c:pt>
                <c:pt idx="542">
                  <c:v>43466.378530092603</c:v>
                </c:pt>
                <c:pt idx="543">
                  <c:v>43466.378541666672</c:v>
                </c:pt>
                <c:pt idx="544">
                  <c:v>43466.378553240742</c:v>
                </c:pt>
                <c:pt idx="545">
                  <c:v>43466.378564814811</c:v>
                </c:pt>
                <c:pt idx="546">
                  <c:v>43466.378576388888</c:v>
                </c:pt>
                <c:pt idx="547">
                  <c:v>43466.378587962958</c:v>
                </c:pt>
                <c:pt idx="548">
                  <c:v>43466.378599537027</c:v>
                </c:pt>
                <c:pt idx="549">
                  <c:v>43466.378611111111</c:v>
                </c:pt>
                <c:pt idx="550">
                  <c:v>43466.378622685188</c:v>
                </c:pt>
                <c:pt idx="551">
                  <c:v>43466.378634259258</c:v>
                </c:pt>
                <c:pt idx="552">
                  <c:v>43466.378645833327</c:v>
                </c:pt>
                <c:pt idx="553">
                  <c:v>43466.378657407397</c:v>
                </c:pt>
                <c:pt idx="554">
                  <c:v>43466.378668981481</c:v>
                </c:pt>
                <c:pt idx="555">
                  <c:v>43466.378680555557</c:v>
                </c:pt>
                <c:pt idx="556">
                  <c:v>43466.378692129627</c:v>
                </c:pt>
                <c:pt idx="557">
                  <c:v>43466.378703703696</c:v>
                </c:pt>
                <c:pt idx="558">
                  <c:v>43466.37871527778</c:v>
                </c:pt>
                <c:pt idx="559">
                  <c:v>43466.37872685185</c:v>
                </c:pt>
                <c:pt idx="560">
                  <c:v>43466.378738425927</c:v>
                </c:pt>
                <c:pt idx="561">
                  <c:v>43466.378750000003</c:v>
                </c:pt>
                <c:pt idx="562">
                  <c:v>43466.378761574073</c:v>
                </c:pt>
                <c:pt idx="563">
                  <c:v>43466.37877314815</c:v>
                </c:pt>
                <c:pt idx="564">
                  <c:v>43466.378784722219</c:v>
                </c:pt>
                <c:pt idx="565">
                  <c:v>43466.378796296303</c:v>
                </c:pt>
                <c:pt idx="566">
                  <c:v>43466.378807870373</c:v>
                </c:pt>
                <c:pt idx="567">
                  <c:v>43466.378819444442</c:v>
                </c:pt>
                <c:pt idx="568">
                  <c:v>43466.378831018519</c:v>
                </c:pt>
                <c:pt idx="569">
                  <c:v>43466.378842592603</c:v>
                </c:pt>
                <c:pt idx="570">
                  <c:v>43466.378854166673</c:v>
                </c:pt>
                <c:pt idx="571">
                  <c:v>43466.378865740742</c:v>
                </c:pt>
                <c:pt idx="572">
                  <c:v>43466.378877314812</c:v>
                </c:pt>
                <c:pt idx="573">
                  <c:v>43466.378888888888</c:v>
                </c:pt>
                <c:pt idx="574">
                  <c:v>43466.378900462973</c:v>
                </c:pt>
                <c:pt idx="575">
                  <c:v>43466.378912037027</c:v>
                </c:pt>
                <c:pt idx="576">
                  <c:v>43466.378923611112</c:v>
                </c:pt>
                <c:pt idx="577">
                  <c:v>43466.378935185188</c:v>
                </c:pt>
                <c:pt idx="578">
                  <c:v>43466.378946759258</c:v>
                </c:pt>
                <c:pt idx="579">
                  <c:v>43466.378958333327</c:v>
                </c:pt>
                <c:pt idx="580">
                  <c:v>43466.378969907397</c:v>
                </c:pt>
                <c:pt idx="581">
                  <c:v>43466.378981481481</c:v>
                </c:pt>
                <c:pt idx="582">
                  <c:v>43466.378993055558</c:v>
                </c:pt>
                <c:pt idx="583">
                  <c:v>43466.379004629627</c:v>
                </c:pt>
                <c:pt idx="584">
                  <c:v>43466.379016203697</c:v>
                </c:pt>
                <c:pt idx="585">
                  <c:v>43466.379027777781</c:v>
                </c:pt>
                <c:pt idx="586">
                  <c:v>43466.37903935185</c:v>
                </c:pt>
                <c:pt idx="587">
                  <c:v>43466.379050925927</c:v>
                </c:pt>
                <c:pt idx="588">
                  <c:v>43466.379062499997</c:v>
                </c:pt>
                <c:pt idx="589">
                  <c:v>43466.379074074073</c:v>
                </c:pt>
                <c:pt idx="590">
                  <c:v>43466.37908564815</c:v>
                </c:pt>
                <c:pt idx="591">
                  <c:v>43466.37909722222</c:v>
                </c:pt>
                <c:pt idx="592">
                  <c:v>43466.379108796304</c:v>
                </c:pt>
                <c:pt idx="593">
                  <c:v>43466.379120370373</c:v>
                </c:pt>
                <c:pt idx="594">
                  <c:v>43466.379131944443</c:v>
                </c:pt>
                <c:pt idx="595">
                  <c:v>43466.379143518519</c:v>
                </c:pt>
                <c:pt idx="596">
                  <c:v>43466.379155092603</c:v>
                </c:pt>
                <c:pt idx="597">
                  <c:v>43466.379166666673</c:v>
                </c:pt>
                <c:pt idx="598">
                  <c:v>43466.379178240742</c:v>
                </c:pt>
                <c:pt idx="599">
                  <c:v>43466.379189814812</c:v>
                </c:pt>
                <c:pt idx="600">
                  <c:v>43466.379201388889</c:v>
                </c:pt>
                <c:pt idx="601">
                  <c:v>43466.379212962973</c:v>
                </c:pt>
                <c:pt idx="602">
                  <c:v>43466.379224537042</c:v>
                </c:pt>
                <c:pt idx="603">
                  <c:v>43466.379236111112</c:v>
                </c:pt>
                <c:pt idx="604">
                  <c:v>43466.379247685189</c:v>
                </c:pt>
                <c:pt idx="605">
                  <c:v>43466.379259259258</c:v>
                </c:pt>
                <c:pt idx="606">
                  <c:v>43466.379270833328</c:v>
                </c:pt>
                <c:pt idx="607">
                  <c:v>43466.379282407397</c:v>
                </c:pt>
                <c:pt idx="608">
                  <c:v>43466.379293981481</c:v>
                </c:pt>
                <c:pt idx="609">
                  <c:v>43466.379305555558</c:v>
                </c:pt>
                <c:pt idx="610">
                  <c:v>43466.379317129627</c:v>
                </c:pt>
                <c:pt idx="611">
                  <c:v>43466.379328703697</c:v>
                </c:pt>
                <c:pt idx="612">
                  <c:v>43466.379340277781</c:v>
                </c:pt>
                <c:pt idx="613">
                  <c:v>43466.379351851851</c:v>
                </c:pt>
                <c:pt idx="614">
                  <c:v>43466.379363425927</c:v>
                </c:pt>
                <c:pt idx="615">
                  <c:v>43466.379374999997</c:v>
                </c:pt>
                <c:pt idx="616">
                  <c:v>43466.379386574074</c:v>
                </c:pt>
                <c:pt idx="617">
                  <c:v>43466.37939814815</c:v>
                </c:pt>
                <c:pt idx="618">
                  <c:v>43466.37940972222</c:v>
                </c:pt>
                <c:pt idx="619">
                  <c:v>43466.379421296297</c:v>
                </c:pt>
                <c:pt idx="620">
                  <c:v>43466.379432870373</c:v>
                </c:pt>
                <c:pt idx="621">
                  <c:v>43466.379444444443</c:v>
                </c:pt>
                <c:pt idx="622">
                  <c:v>43466.37945601852</c:v>
                </c:pt>
                <c:pt idx="623">
                  <c:v>43466.379467592589</c:v>
                </c:pt>
                <c:pt idx="624">
                  <c:v>43466.379479166673</c:v>
                </c:pt>
                <c:pt idx="625">
                  <c:v>43466.379490740743</c:v>
                </c:pt>
                <c:pt idx="626">
                  <c:v>43466.379502314812</c:v>
                </c:pt>
                <c:pt idx="627">
                  <c:v>43466.379513888889</c:v>
                </c:pt>
                <c:pt idx="628">
                  <c:v>43466.379525462973</c:v>
                </c:pt>
                <c:pt idx="629">
                  <c:v>43466.379537037043</c:v>
                </c:pt>
                <c:pt idx="630">
                  <c:v>43466.379548611112</c:v>
                </c:pt>
                <c:pt idx="631">
                  <c:v>43466.379560185182</c:v>
                </c:pt>
                <c:pt idx="632">
                  <c:v>43466.379571759258</c:v>
                </c:pt>
                <c:pt idx="633">
                  <c:v>43466.379583333342</c:v>
                </c:pt>
                <c:pt idx="634">
                  <c:v>43466.379594907397</c:v>
                </c:pt>
                <c:pt idx="635">
                  <c:v>43466.379606481481</c:v>
                </c:pt>
                <c:pt idx="636">
                  <c:v>43466.379618055558</c:v>
                </c:pt>
                <c:pt idx="637">
                  <c:v>43466.379629629628</c:v>
                </c:pt>
                <c:pt idx="638">
                  <c:v>43466.379641203697</c:v>
                </c:pt>
                <c:pt idx="639">
                  <c:v>43466.379652777781</c:v>
                </c:pt>
                <c:pt idx="640">
                  <c:v>43466.379664351851</c:v>
                </c:pt>
                <c:pt idx="641">
                  <c:v>43466.379675925928</c:v>
                </c:pt>
                <c:pt idx="642">
                  <c:v>43466.379687499997</c:v>
                </c:pt>
                <c:pt idx="643">
                  <c:v>43466.379699074067</c:v>
                </c:pt>
                <c:pt idx="644">
                  <c:v>43466.379710648151</c:v>
                </c:pt>
                <c:pt idx="645">
                  <c:v>43466.37972222222</c:v>
                </c:pt>
                <c:pt idx="646">
                  <c:v>43466.379733796297</c:v>
                </c:pt>
                <c:pt idx="647">
                  <c:v>43466.379745370366</c:v>
                </c:pt>
                <c:pt idx="648">
                  <c:v>43466.379756944443</c:v>
                </c:pt>
                <c:pt idx="649">
                  <c:v>43466.37976851852</c:v>
                </c:pt>
                <c:pt idx="650">
                  <c:v>43466.379780092589</c:v>
                </c:pt>
                <c:pt idx="651">
                  <c:v>43466.379791666674</c:v>
                </c:pt>
                <c:pt idx="652">
                  <c:v>43466.379803240743</c:v>
                </c:pt>
                <c:pt idx="653">
                  <c:v>43466.379814814813</c:v>
                </c:pt>
                <c:pt idx="654">
                  <c:v>43466.379826388889</c:v>
                </c:pt>
                <c:pt idx="655">
                  <c:v>43466.379837962973</c:v>
                </c:pt>
                <c:pt idx="656">
                  <c:v>43466.379849537043</c:v>
                </c:pt>
                <c:pt idx="657">
                  <c:v>43466.379861111112</c:v>
                </c:pt>
                <c:pt idx="658">
                  <c:v>43466.379872685182</c:v>
                </c:pt>
                <c:pt idx="659">
                  <c:v>43466.379884259259</c:v>
                </c:pt>
                <c:pt idx="660">
                  <c:v>43466.379895833343</c:v>
                </c:pt>
                <c:pt idx="661">
                  <c:v>43466.379907407398</c:v>
                </c:pt>
                <c:pt idx="662">
                  <c:v>43466.379918981482</c:v>
                </c:pt>
                <c:pt idx="663">
                  <c:v>43466.379930555559</c:v>
                </c:pt>
                <c:pt idx="664">
                  <c:v>43466.379942129628</c:v>
                </c:pt>
                <c:pt idx="665">
                  <c:v>43466.379953703698</c:v>
                </c:pt>
                <c:pt idx="666">
                  <c:v>43466.379965277767</c:v>
                </c:pt>
                <c:pt idx="667">
                  <c:v>43466.379976851851</c:v>
                </c:pt>
                <c:pt idx="668">
                  <c:v>43466.379988425928</c:v>
                </c:pt>
                <c:pt idx="669">
                  <c:v>43466.38</c:v>
                </c:pt>
                <c:pt idx="670">
                  <c:v>43466.380011574067</c:v>
                </c:pt>
                <c:pt idx="671">
                  <c:v>43466.380023148151</c:v>
                </c:pt>
                <c:pt idx="672">
                  <c:v>43466.38003472222</c:v>
                </c:pt>
                <c:pt idx="673">
                  <c:v>43466.380046296297</c:v>
                </c:pt>
                <c:pt idx="674">
                  <c:v>43466.380057870367</c:v>
                </c:pt>
                <c:pt idx="675">
                  <c:v>43466.380069444444</c:v>
                </c:pt>
                <c:pt idx="676">
                  <c:v>43466.38008101852</c:v>
                </c:pt>
                <c:pt idx="677">
                  <c:v>43466.38009259259</c:v>
                </c:pt>
                <c:pt idx="678">
                  <c:v>43466.380104166667</c:v>
                </c:pt>
                <c:pt idx="679">
                  <c:v>43466.380115740743</c:v>
                </c:pt>
                <c:pt idx="680">
                  <c:v>43466.380127314813</c:v>
                </c:pt>
                <c:pt idx="681">
                  <c:v>43466.38013888889</c:v>
                </c:pt>
                <c:pt idx="682">
                  <c:v>43466.380150462966</c:v>
                </c:pt>
                <c:pt idx="683">
                  <c:v>43466.380162037043</c:v>
                </c:pt>
                <c:pt idx="684">
                  <c:v>43466.380173611113</c:v>
                </c:pt>
                <c:pt idx="685">
                  <c:v>43466.380185185182</c:v>
                </c:pt>
                <c:pt idx="686">
                  <c:v>43466.380196759259</c:v>
                </c:pt>
                <c:pt idx="687">
                  <c:v>43466.380208333343</c:v>
                </c:pt>
                <c:pt idx="688">
                  <c:v>43466.380219907413</c:v>
                </c:pt>
                <c:pt idx="689">
                  <c:v>43466.380231481482</c:v>
                </c:pt>
                <c:pt idx="690">
                  <c:v>43466.380243055559</c:v>
                </c:pt>
                <c:pt idx="691">
                  <c:v>43466.380254629628</c:v>
                </c:pt>
                <c:pt idx="692">
                  <c:v>43466.380266203712</c:v>
                </c:pt>
                <c:pt idx="693">
                  <c:v>43466.380277777767</c:v>
                </c:pt>
                <c:pt idx="694">
                  <c:v>43466.380289351851</c:v>
                </c:pt>
                <c:pt idx="695">
                  <c:v>43466.380300925928</c:v>
                </c:pt>
                <c:pt idx="696">
                  <c:v>43466.380312499998</c:v>
                </c:pt>
                <c:pt idx="697">
                  <c:v>43466.380324074067</c:v>
                </c:pt>
                <c:pt idx="698">
                  <c:v>43466.380335648151</c:v>
                </c:pt>
                <c:pt idx="699">
                  <c:v>43466.380347222221</c:v>
                </c:pt>
                <c:pt idx="700">
                  <c:v>43466.380358796298</c:v>
                </c:pt>
                <c:pt idx="701">
                  <c:v>43466.380370370367</c:v>
                </c:pt>
                <c:pt idx="702">
                  <c:v>43466.380381944437</c:v>
                </c:pt>
                <c:pt idx="703">
                  <c:v>43466.380393518521</c:v>
                </c:pt>
                <c:pt idx="704">
                  <c:v>43466.38040509259</c:v>
                </c:pt>
                <c:pt idx="705">
                  <c:v>43466.380416666667</c:v>
                </c:pt>
                <c:pt idx="706">
                  <c:v>43466.380428240736</c:v>
                </c:pt>
                <c:pt idx="707">
                  <c:v>43466.380439814813</c:v>
                </c:pt>
                <c:pt idx="708">
                  <c:v>43466.38045138889</c:v>
                </c:pt>
                <c:pt idx="709">
                  <c:v>43466.380462962959</c:v>
                </c:pt>
                <c:pt idx="710">
                  <c:v>43466.380474537043</c:v>
                </c:pt>
                <c:pt idx="711">
                  <c:v>43466.380486111113</c:v>
                </c:pt>
                <c:pt idx="712">
                  <c:v>43466.380497685182</c:v>
                </c:pt>
                <c:pt idx="713">
                  <c:v>43466.380509259259</c:v>
                </c:pt>
                <c:pt idx="714">
                  <c:v>43466.380520833343</c:v>
                </c:pt>
                <c:pt idx="715">
                  <c:v>43466.380532407413</c:v>
                </c:pt>
                <c:pt idx="716">
                  <c:v>43466.380543981482</c:v>
                </c:pt>
                <c:pt idx="717">
                  <c:v>43466.380555555559</c:v>
                </c:pt>
                <c:pt idx="718">
                  <c:v>43466.380567129629</c:v>
                </c:pt>
                <c:pt idx="719">
                  <c:v>43466.380578703713</c:v>
                </c:pt>
                <c:pt idx="720">
                  <c:v>43466.380590277768</c:v>
                </c:pt>
                <c:pt idx="721">
                  <c:v>43466.380601851852</c:v>
                </c:pt>
                <c:pt idx="722">
                  <c:v>43466.380613425928</c:v>
                </c:pt>
                <c:pt idx="723">
                  <c:v>43466.380624999998</c:v>
                </c:pt>
                <c:pt idx="724">
                  <c:v>43466.380636574067</c:v>
                </c:pt>
                <c:pt idx="725">
                  <c:v>43466.380648148152</c:v>
                </c:pt>
                <c:pt idx="726">
                  <c:v>43466.380659722221</c:v>
                </c:pt>
                <c:pt idx="727">
                  <c:v>43466.380671296298</c:v>
                </c:pt>
                <c:pt idx="728">
                  <c:v>43466.380682870367</c:v>
                </c:pt>
                <c:pt idx="729">
                  <c:v>43466.380694444437</c:v>
                </c:pt>
                <c:pt idx="730">
                  <c:v>43466.380706018521</c:v>
                </c:pt>
                <c:pt idx="731">
                  <c:v>43466.38071759259</c:v>
                </c:pt>
                <c:pt idx="732">
                  <c:v>43466.380729166667</c:v>
                </c:pt>
                <c:pt idx="733">
                  <c:v>43466.380740740737</c:v>
                </c:pt>
                <c:pt idx="734">
                  <c:v>43466.380752314813</c:v>
                </c:pt>
                <c:pt idx="735">
                  <c:v>43466.38076388889</c:v>
                </c:pt>
                <c:pt idx="736">
                  <c:v>43466.38077546296</c:v>
                </c:pt>
                <c:pt idx="737">
                  <c:v>43466.380787037036</c:v>
                </c:pt>
                <c:pt idx="738">
                  <c:v>43466.380798611113</c:v>
                </c:pt>
                <c:pt idx="739">
                  <c:v>43466.380810185183</c:v>
                </c:pt>
                <c:pt idx="740">
                  <c:v>43466.38082175926</c:v>
                </c:pt>
                <c:pt idx="741">
                  <c:v>43466.380833333344</c:v>
                </c:pt>
                <c:pt idx="742">
                  <c:v>43466.380844907413</c:v>
                </c:pt>
                <c:pt idx="743">
                  <c:v>43466.380856481483</c:v>
                </c:pt>
                <c:pt idx="744">
                  <c:v>43466.380868055552</c:v>
                </c:pt>
                <c:pt idx="745">
                  <c:v>43466.380879629629</c:v>
                </c:pt>
                <c:pt idx="746">
                  <c:v>43466.380891203713</c:v>
                </c:pt>
                <c:pt idx="747">
                  <c:v>43466.380902777782</c:v>
                </c:pt>
                <c:pt idx="748">
                  <c:v>43466.380914351852</c:v>
                </c:pt>
                <c:pt idx="749">
                  <c:v>43466.380925925929</c:v>
                </c:pt>
                <c:pt idx="750">
                  <c:v>43466.380937499998</c:v>
                </c:pt>
                <c:pt idx="751">
                  <c:v>43466.380949074082</c:v>
                </c:pt>
                <c:pt idx="752">
                  <c:v>43466.380960648137</c:v>
                </c:pt>
                <c:pt idx="753">
                  <c:v>43466.380972222221</c:v>
                </c:pt>
                <c:pt idx="754">
                  <c:v>43466.380983796298</c:v>
                </c:pt>
                <c:pt idx="755">
                  <c:v>43466.380995370368</c:v>
                </c:pt>
                <c:pt idx="756">
                  <c:v>43466.381006944437</c:v>
                </c:pt>
                <c:pt idx="757">
                  <c:v>43466.381018518521</c:v>
                </c:pt>
                <c:pt idx="758">
                  <c:v>43466.381030092591</c:v>
                </c:pt>
                <c:pt idx="759">
                  <c:v>43466.381041666667</c:v>
                </c:pt>
                <c:pt idx="760">
                  <c:v>43466.381053240737</c:v>
                </c:pt>
                <c:pt idx="761">
                  <c:v>43466.381064814806</c:v>
                </c:pt>
                <c:pt idx="762">
                  <c:v>43466.381076388891</c:v>
                </c:pt>
                <c:pt idx="763">
                  <c:v>43466.38108796296</c:v>
                </c:pt>
                <c:pt idx="764">
                  <c:v>43466.381099537037</c:v>
                </c:pt>
                <c:pt idx="765">
                  <c:v>43466.381111111114</c:v>
                </c:pt>
                <c:pt idx="766">
                  <c:v>43466.381122685183</c:v>
                </c:pt>
                <c:pt idx="767">
                  <c:v>43466.38113425926</c:v>
                </c:pt>
                <c:pt idx="768">
                  <c:v>43466.381145833337</c:v>
                </c:pt>
                <c:pt idx="769">
                  <c:v>43466.381157407413</c:v>
                </c:pt>
                <c:pt idx="770">
                  <c:v>43466.381168981483</c:v>
                </c:pt>
                <c:pt idx="771">
                  <c:v>43466.381180555552</c:v>
                </c:pt>
                <c:pt idx="772">
                  <c:v>43466.381192129629</c:v>
                </c:pt>
                <c:pt idx="773">
                  <c:v>43466.381203703713</c:v>
                </c:pt>
                <c:pt idx="774">
                  <c:v>43466.381215277783</c:v>
                </c:pt>
                <c:pt idx="775">
                  <c:v>43466.381226851852</c:v>
                </c:pt>
                <c:pt idx="776">
                  <c:v>43466.381238425929</c:v>
                </c:pt>
                <c:pt idx="777">
                  <c:v>43466.381249999999</c:v>
                </c:pt>
                <c:pt idx="778">
                  <c:v>43466.381261574083</c:v>
                </c:pt>
                <c:pt idx="779">
                  <c:v>43466.381273148138</c:v>
                </c:pt>
                <c:pt idx="780">
                  <c:v>43466.381284722222</c:v>
                </c:pt>
                <c:pt idx="781">
                  <c:v>43466.381296296298</c:v>
                </c:pt>
                <c:pt idx="782">
                  <c:v>43466.381307870368</c:v>
                </c:pt>
                <c:pt idx="783">
                  <c:v>43466.381319444437</c:v>
                </c:pt>
                <c:pt idx="784">
                  <c:v>43466.381331018521</c:v>
                </c:pt>
                <c:pt idx="785">
                  <c:v>43466.381342592591</c:v>
                </c:pt>
                <c:pt idx="786">
                  <c:v>43466.381354166668</c:v>
                </c:pt>
                <c:pt idx="787">
                  <c:v>43466.381365740737</c:v>
                </c:pt>
                <c:pt idx="788">
                  <c:v>43466.381377314807</c:v>
                </c:pt>
                <c:pt idx="789">
                  <c:v>43466.381388888891</c:v>
                </c:pt>
                <c:pt idx="790">
                  <c:v>43466.38140046296</c:v>
                </c:pt>
                <c:pt idx="791">
                  <c:v>43466.381412037037</c:v>
                </c:pt>
                <c:pt idx="792">
                  <c:v>43466.381423611107</c:v>
                </c:pt>
                <c:pt idx="793">
                  <c:v>43466.381435185183</c:v>
                </c:pt>
                <c:pt idx="794">
                  <c:v>43466.38144675926</c:v>
                </c:pt>
                <c:pt idx="795">
                  <c:v>43466.381458333337</c:v>
                </c:pt>
                <c:pt idx="796">
                  <c:v>43466.381469907406</c:v>
                </c:pt>
                <c:pt idx="797">
                  <c:v>43466.381481481483</c:v>
                </c:pt>
                <c:pt idx="798">
                  <c:v>43466.381493055553</c:v>
                </c:pt>
                <c:pt idx="799">
                  <c:v>43466.381504629629</c:v>
                </c:pt>
                <c:pt idx="800">
                  <c:v>43466.381516203714</c:v>
                </c:pt>
                <c:pt idx="801">
                  <c:v>43466.381527777783</c:v>
                </c:pt>
                <c:pt idx="802">
                  <c:v>43466.381539351853</c:v>
                </c:pt>
                <c:pt idx="803">
                  <c:v>43466.381550925929</c:v>
                </c:pt>
                <c:pt idx="804">
                  <c:v>43466.381562499999</c:v>
                </c:pt>
                <c:pt idx="805">
                  <c:v>43466.381574074083</c:v>
                </c:pt>
                <c:pt idx="806">
                  <c:v>43466.381585648152</c:v>
                </c:pt>
                <c:pt idx="807">
                  <c:v>43466.381597222222</c:v>
                </c:pt>
                <c:pt idx="808">
                  <c:v>43466.381608796299</c:v>
                </c:pt>
                <c:pt idx="809">
                  <c:v>43466.381620370368</c:v>
                </c:pt>
                <c:pt idx="810">
                  <c:v>43466.381631944438</c:v>
                </c:pt>
                <c:pt idx="811">
                  <c:v>43466.381643518522</c:v>
                </c:pt>
                <c:pt idx="812">
                  <c:v>43466.381655092591</c:v>
                </c:pt>
                <c:pt idx="813">
                  <c:v>43466.381666666668</c:v>
                </c:pt>
                <c:pt idx="814">
                  <c:v>43466.381678240738</c:v>
                </c:pt>
                <c:pt idx="815">
                  <c:v>43466.381689814807</c:v>
                </c:pt>
                <c:pt idx="816">
                  <c:v>43466.381701388891</c:v>
                </c:pt>
                <c:pt idx="817">
                  <c:v>43466.381712962961</c:v>
                </c:pt>
                <c:pt idx="818">
                  <c:v>43466.381724537037</c:v>
                </c:pt>
                <c:pt idx="819">
                  <c:v>43466.381736111107</c:v>
                </c:pt>
                <c:pt idx="820">
                  <c:v>43466.381747685176</c:v>
                </c:pt>
                <c:pt idx="821">
                  <c:v>43466.38175925926</c:v>
                </c:pt>
                <c:pt idx="822">
                  <c:v>43466.38177083333</c:v>
                </c:pt>
                <c:pt idx="823">
                  <c:v>43466.381782407407</c:v>
                </c:pt>
                <c:pt idx="824">
                  <c:v>43466.381793981483</c:v>
                </c:pt>
                <c:pt idx="825">
                  <c:v>43466.381805555553</c:v>
                </c:pt>
                <c:pt idx="826">
                  <c:v>43466.38181712963</c:v>
                </c:pt>
                <c:pt idx="827">
                  <c:v>43466.381828703707</c:v>
                </c:pt>
                <c:pt idx="828">
                  <c:v>43466.381840277783</c:v>
                </c:pt>
                <c:pt idx="829">
                  <c:v>43466.381851851853</c:v>
                </c:pt>
                <c:pt idx="830">
                  <c:v>43466.381863425922</c:v>
                </c:pt>
                <c:pt idx="831">
                  <c:v>43466.381874999999</c:v>
                </c:pt>
                <c:pt idx="832">
                  <c:v>43466.381886574083</c:v>
                </c:pt>
                <c:pt idx="833">
                  <c:v>43466.381898148153</c:v>
                </c:pt>
                <c:pt idx="834">
                  <c:v>43466.381909722222</c:v>
                </c:pt>
                <c:pt idx="835">
                  <c:v>43466.381921296299</c:v>
                </c:pt>
                <c:pt idx="836">
                  <c:v>43466.381932870368</c:v>
                </c:pt>
                <c:pt idx="837">
                  <c:v>43466.381944444453</c:v>
                </c:pt>
                <c:pt idx="838">
                  <c:v>43466.381956018522</c:v>
                </c:pt>
                <c:pt idx="839">
                  <c:v>43466.381967592592</c:v>
                </c:pt>
                <c:pt idx="840">
                  <c:v>43466.381979166668</c:v>
                </c:pt>
                <c:pt idx="841">
                  <c:v>43466.381990740738</c:v>
                </c:pt>
                <c:pt idx="842">
                  <c:v>43466.382002314807</c:v>
                </c:pt>
                <c:pt idx="843">
                  <c:v>43466.382013888891</c:v>
                </c:pt>
                <c:pt idx="844">
                  <c:v>43466.382025462961</c:v>
                </c:pt>
                <c:pt idx="845">
                  <c:v>43466.382037037038</c:v>
                </c:pt>
                <c:pt idx="846">
                  <c:v>43466.382048611107</c:v>
                </c:pt>
                <c:pt idx="847">
                  <c:v>43466.382060185177</c:v>
                </c:pt>
                <c:pt idx="848">
                  <c:v>43466.382071759261</c:v>
                </c:pt>
                <c:pt idx="849">
                  <c:v>43466.38208333333</c:v>
                </c:pt>
                <c:pt idx="850">
                  <c:v>43466.382094907407</c:v>
                </c:pt>
                <c:pt idx="851">
                  <c:v>43466.382106481477</c:v>
                </c:pt>
                <c:pt idx="852">
                  <c:v>43466.382118055553</c:v>
                </c:pt>
                <c:pt idx="853">
                  <c:v>43466.38212962963</c:v>
                </c:pt>
                <c:pt idx="854">
                  <c:v>43466.382141203707</c:v>
                </c:pt>
                <c:pt idx="855">
                  <c:v>43466.382152777784</c:v>
                </c:pt>
                <c:pt idx="856">
                  <c:v>43466.382164351853</c:v>
                </c:pt>
                <c:pt idx="857">
                  <c:v>43466.382175925923</c:v>
                </c:pt>
                <c:pt idx="858">
                  <c:v>43466.382187499999</c:v>
                </c:pt>
                <c:pt idx="859">
                  <c:v>43466.382199074083</c:v>
                </c:pt>
                <c:pt idx="860">
                  <c:v>43466.382210648153</c:v>
                </c:pt>
                <c:pt idx="861">
                  <c:v>43466.382222222222</c:v>
                </c:pt>
                <c:pt idx="862">
                  <c:v>43466.382233796299</c:v>
                </c:pt>
                <c:pt idx="863">
                  <c:v>43466.382245370369</c:v>
                </c:pt>
                <c:pt idx="864">
                  <c:v>43466.382256944453</c:v>
                </c:pt>
                <c:pt idx="865">
                  <c:v>43466.382268518522</c:v>
                </c:pt>
                <c:pt idx="866">
                  <c:v>43466.382280092592</c:v>
                </c:pt>
                <c:pt idx="867">
                  <c:v>43466.382291666669</c:v>
                </c:pt>
                <c:pt idx="868">
                  <c:v>43466.382303240738</c:v>
                </c:pt>
                <c:pt idx="869">
                  <c:v>43466.382314814808</c:v>
                </c:pt>
                <c:pt idx="870">
                  <c:v>43466.382326388892</c:v>
                </c:pt>
                <c:pt idx="871">
                  <c:v>43466.382337962961</c:v>
                </c:pt>
                <c:pt idx="872">
                  <c:v>43466.382349537038</c:v>
                </c:pt>
                <c:pt idx="873">
                  <c:v>43466.382361111107</c:v>
                </c:pt>
                <c:pt idx="874">
                  <c:v>43466.382372685177</c:v>
                </c:pt>
                <c:pt idx="875">
                  <c:v>43466.382384259261</c:v>
                </c:pt>
                <c:pt idx="876">
                  <c:v>43466.382395833331</c:v>
                </c:pt>
                <c:pt idx="877">
                  <c:v>43466.382407407407</c:v>
                </c:pt>
                <c:pt idx="878">
                  <c:v>43466.382418981477</c:v>
                </c:pt>
                <c:pt idx="879">
                  <c:v>43466.382430555554</c:v>
                </c:pt>
                <c:pt idx="880">
                  <c:v>43466.38244212963</c:v>
                </c:pt>
                <c:pt idx="881">
                  <c:v>43466.382453703707</c:v>
                </c:pt>
                <c:pt idx="882">
                  <c:v>43466.382465277777</c:v>
                </c:pt>
                <c:pt idx="883">
                  <c:v>43466.382476851853</c:v>
                </c:pt>
                <c:pt idx="884">
                  <c:v>43466.382488425923</c:v>
                </c:pt>
                <c:pt idx="885">
                  <c:v>43466.3825</c:v>
                </c:pt>
                <c:pt idx="886">
                  <c:v>43466.382511574076</c:v>
                </c:pt>
                <c:pt idx="887">
                  <c:v>43466.382523148153</c:v>
                </c:pt>
                <c:pt idx="888">
                  <c:v>43466.382534722223</c:v>
                </c:pt>
                <c:pt idx="889">
                  <c:v>43466.3825462963</c:v>
                </c:pt>
                <c:pt idx="890">
                  <c:v>43466.382557870369</c:v>
                </c:pt>
                <c:pt idx="891">
                  <c:v>43466.382569444453</c:v>
                </c:pt>
                <c:pt idx="892">
                  <c:v>43466.382581018523</c:v>
                </c:pt>
                <c:pt idx="893">
                  <c:v>43466.382592592592</c:v>
                </c:pt>
                <c:pt idx="894">
                  <c:v>43466.382604166669</c:v>
                </c:pt>
                <c:pt idx="895">
                  <c:v>43466.382615740738</c:v>
                </c:pt>
                <c:pt idx="896">
                  <c:v>43466.382627314822</c:v>
                </c:pt>
                <c:pt idx="897">
                  <c:v>43466.382638888892</c:v>
                </c:pt>
                <c:pt idx="898">
                  <c:v>43466.382650462961</c:v>
                </c:pt>
                <c:pt idx="899">
                  <c:v>43466.382662037038</c:v>
                </c:pt>
                <c:pt idx="900">
                  <c:v>43466.382673611108</c:v>
                </c:pt>
                <c:pt idx="901">
                  <c:v>43466.382685185177</c:v>
                </c:pt>
                <c:pt idx="902">
                  <c:v>43466.382696759261</c:v>
                </c:pt>
                <c:pt idx="903">
                  <c:v>43466.382708333331</c:v>
                </c:pt>
                <c:pt idx="904">
                  <c:v>43466.382719907408</c:v>
                </c:pt>
                <c:pt idx="905">
                  <c:v>43466.382731481477</c:v>
                </c:pt>
                <c:pt idx="906">
                  <c:v>43466.382743055547</c:v>
                </c:pt>
                <c:pt idx="907">
                  <c:v>43466.382754629631</c:v>
                </c:pt>
                <c:pt idx="908">
                  <c:v>43466.3827662037</c:v>
                </c:pt>
                <c:pt idx="909">
                  <c:v>43466.382777777777</c:v>
                </c:pt>
                <c:pt idx="910">
                  <c:v>43466.382789351846</c:v>
                </c:pt>
                <c:pt idx="911">
                  <c:v>43466.382800925923</c:v>
                </c:pt>
                <c:pt idx="912">
                  <c:v>43466.3828125</c:v>
                </c:pt>
                <c:pt idx="913">
                  <c:v>43466.382824074077</c:v>
                </c:pt>
                <c:pt idx="914">
                  <c:v>43466.382835648154</c:v>
                </c:pt>
                <c:pt idx="915">
                  <c:v>43466.382847222223</c:v>
                </c:pt>
                <c:pt idx="916">
                  <c:v>43466.3828587963</c:v>
                </c:pt>
                <c:pt idx="917">
                  <c:v>43466.382870370369</c:v>
                </c:pt>
                <c:pt idx="918">
                  <c:v>43466.382881944453</c:v>
                </c:pt>
                <c:pt idx="919">
                  <c:v>43466.382893518523</c:v>
                </c:pt>
                <c:pt idx="920">
                  <c:v>43466.382905092592</c:v>
                </c:pt>
                <c:pt idx="921">
                  <c:v>43466.382916666669</c:v>
                </c:pt>
                <c:pt idx="922">
                  <c:v>43466.382928240739</c:v>
                </c:pt>
                <c:pt idx="923">
                  <c:v>43466.382939814823</c:v>
                </c:pt>
                <c:pt idx="924">
                  <c:v>43466.382951388892</c:v>
                </c:pt>
                <c:pt idx="925">
                  <c:v>43466.382962962962</c:v>
                </c:pt>
                <c:pt idx="926">
                  <c:v>43466.382974537039</c:v>
                </c:pt>
                <c:pt idx="927">
                  <c:v>43466.382986111108</c:v>
                </c:pt>
                <c:pt idx="928">
                  <c:v>43466.382997685178</c:v>
                </c:pt>
                <c:pt idx="929">
                  <c:v>43466.383009259262</c:v>
                </c:pt>
                <c:pt idx="930">
                  <c:v>43466.383020833331</c:v>
                </c:pt>
                <c:pt idx="931">
                  <c:v>43466.383032407408</c:v>
                </c:pt>
                <c:pt idx="932">
                  <c:v>43466.383043981477</c:v>
                </c:pt>
                <c:pt idx="933">
                  <c:v>43466.383055555547</c:v>
                </c:pt>
                <c:pt idx="934">
                  <c:v>43466.383067129631</c:v>
                </c:pt>
                <c:pt idx="935">
                  <c:v>43466.3830787037</c:v>
                </c:pt>
                <c:pt idx="936">
                  <c:v>43466.383090277777</c:v>
                </c:pt>
                <c:pt idx="937">
                  <c:v>43466.383101851847</c:v>
                </c:pt>
                <c:pt idx="938">
                  <c:v>43466.383113425924</c:v>
                </c:pt>
                <c:pt idx="939">
                  <c:v>43466.383125</c:v>
                </c:pt>
                <c:pt idx="940">
                  <c:v>43466.383136574077</c:v>
                </c:pt>
                <c:pt idx="941">
                  <c:v>43466.383148148147</c:v>
                </c:pt>
                <c:pt idx="942">
                  <c:v>43466.383159722223</c:v>
                </c:pt>
                <c:pt idx="943">
                  <c:v>43466.383171296293</c:v>
                </c:pt>
                <c:pt idx="944">
                  <c:v>43466.38318287037</c:v>
                </c:pt>
                <c:pt idx="945">
                  <c:v>43466.383194444446</c:v>
                </c:pt>
                <c:pt idx="946">
                  <c:v>43466.383206018523</c:v>
                </c:pt>
                <c:pt idx="947">
                  <c:v>43466.383217592593</c:v>
                </c:pt>
                <c:pt idx="948">
                  <c:v>43466.383229166669</c:v>
                </c:pt>
                <c:pt idx="949">
                  <c:v>43466.383240740739</c:v>
                </c:pt>
                <c:pt idx="950">
                  <c:v>43466.383252314823</c:v>
                </c:pt>
                <c:pt idx="951">
                  <c:v>43466.383263888893</c:v>
                </c:pt>
                <c:pt idx="952">
                  <c:v>43466.383275462962</c:v>
                </c:pt>
                <c:pt idx="953">
                  <c:v>43466.383287037039</c:v>
                </c:pt>
                <c:pt idx="954">
                  <c:v>43466.383298611108</c:v>
                </c:pt>
                <c:pt idx="955">
                  <c:v>43466.383310185192</c:v>
                </c:pt>
                <c:pt idx="956">
                  <c:v>43466.383321759262</c:v>
                </c:pt>
                <c:pt idx="957">
                  <c:v>43466.383333333331</c:v>
                </c:pt>
                <c:pt idx="958">
                  <c:v>43466.383344907408</c:v>
                </c:pt>
                <c:pt idx="959">
                  <c:v>43466.383356481478</c:v>
                </c:pt>
                <c:pt idx="960">
                  <c:v>43466.383368055547</c:v>
                </c:pt>
                <c:pt idx="961">
                  <c:v>43466.383379629631</c:v>
                </c:pt>
                <c:pt idx="962">
                  <c:v>43466.383391203701</c:v>
                </c:pt>
                <c:pt idx="963">
                  <c:v>43466.383402777778</c:v>
                </c:pt>
                <c:pt idx="964">
                  <c:v>43466.383414351847</c:v>
                </c:pt>
                <c:pt idx="965">
                  <c:v>43466.383425925917</c:v>
                </c:pt>
                <c:pt idx="966">
                  <c:v>43466.383437500001</c:v>
                </c:pt>
                <c:pt idx="967">
                  <c:v>43466.383449074077</c:v>
                </c:pt>
                <c:pt idx="968">
                  <c:v>43466.383460648147</c:v>
                </c:pt>
                <c:pt idx="969">
                  <c:v>43466.383472222216</c:v>
                </c:pt>
                <c:pt idx="970">
                  <c:v>43466.383483796293</c:v>
                </c:pt>
                <c:pt idx="971">
                  <c:v>43466.38349537037</c:v>
                </c:pt>
                <c:pt idx="972">
                  <c:v>43466.383506944447</c:v>
                </c:pt>
                <c:pt idx="973">
                  <c:v>43466.383518518523</c:v>
                </c:pt>
                <c:pt idx="974">
                  <c:v>43466.383530092593</c:v>
                </c:pt>
                <c:pt idx="975">
                  <c:v>43466.38354166667</c:v>
                </c:pt>
                <c:pt idx="976">
                  <c:v>43466.383553240739</c:v>
                </c:pt>
                <c:pt idx="977">
                  <c:v>43466.383564814823</c:v>
                </c:pt>
                <c:pt idx="978">
                  <c:v>43466.383576388893</c:v>
                </c:pt>
                <c:pt idx="979">
                  <c:v>43466.383587962962</c:v>
                </c:pt>
                <c:pt idx="980">
                  <c:v>43466.383599537039</c:v>
                </c:pt>
                <c:pt idx="981">
                  <c:v>43466.383611111109</c:v>
                </c:pt>
                <c:pt idx="982">
                  <c:v>43466.383622685193</c:v>
                </c:pt>
                <c:pt idx="983">
                  <c:v>43466.383634259262</c:v>
                </c:pt>
                <c:pt idx="984">
                  <c:v>43466.383645833332</c:v>
                </c:pt>
                <c:pt idx="985">
                  <c:v>43466.383657407408</c:v>
                </c:pt>
                <c:pt idx="986">
                  <c:v>43466.383668981478</c:v>
                </c:pt>
                <c:pt idx="987">
                  <c:v>43466.383680555547</c:v>
                </c:pt>
                <c:pt idx="988">
                  <c:v>43466.383692129632</c:v>
                </c:pt>
                <c:pt idx="989">
                  <c:v>43466.383703703701</c:v>
                </c:pt>
                <c:pt idx="990">
                  <c:v>43466.383715277778</c:v>
                </c:pt>
                <c:pt idx="991">
                  <c:v>43466.383726851847</c:v>
                </c:pt>
                <c:pt idx="992">
                  <c:v>43466.383738425917</c:v>
                </c:pt>
                <c:pt idx="993">
                  <c:v>43466.383750000001</c:v>
                </c:pt>
                <c:pt idx="994">
                  <c:v>43466.383761574078</c:v>
                </c:pt>
                <c:pt idx="995">
                  <c:v>43466.383773148147</c:v>
                </c:pt>
                <c:pt idx="996">
                  <c:v>43466.383784722217</c:v>
                </c:pt>
                <c:pt idx="997">
                  <c:v>43466.383796296293</c:v>
                </c:pt>
                <c:pt idx="998">
                  <c:v>43466.38380787037</c:v>
                </c:pt>
                <c:pt idx="999">
                  <c:v>43466.383819444447</c:v>
                </c:pt>
                <c:pt idx="1000">
                  <c:v>43466.383831018517</c:v>
                </c:pt>
                <c:pt idx="1001">
                  <c:v>43466.383842592593</c:v>
                </c:pt>
                <c:pt idx="1002">
                  <c:v>43466.38385416667</c:v>
                </c:pt>
                <c:pt idx="1003">
                  <c:v>43466.38386574074</c:v>
                </c:pt>
                <c:pt idx="1004">
                  <c:v>43466.383877314824</c:v>
                </c:pt>
                <c:pt idx="1005">
                  <c:v>43466.383888888893</c:v>
                </c:pt>
                <c:pt idx="1006">
                  <c:v>43466.383900462963</c:v>
                </c:pt>
                <c:pt idx="1007">
                  <c:v>43466.383912037039</c:v>
                </c:pt>
                <c:pt idx="1008">
                  <c:v>43466.383923611109</c:v>
                </c:pt>
                <c:pt idx="1009">
                  <c:v>43466.383935185193</c:v>
                </c:pt>
                <c:pt idx="1010">
                  <c:v>43466.383946759262</c:v>
                </c:pt>
                <c:pt idx="1011">
                  <c:v>43466.383958333332</c:v>
                </c:pt>
                <c:pt idx="1012">
                  <c:v>43466.383969907409</c:v>
                </c:pt>
                <c:pt idx="1013">
                  <c:v>43466.383981481478</c:v>
                </c:pt>
                <c:pt idx="1014">
                  <c:v>43466.383993055562</c:v>
                </c:pt>
                <c:pt idx="1015">
                  <c:v>43466.384004629632</c:v>
                </c:pt>
                <c:pt idx="1016">
                  <c:v>43466.384016203701</c:v>
                </c:pt>
                <c:pt idx="1017">
                  <c:v>43466.384027777778</c:v>
                </c:pt>
                <c:pt idx="1018">
                  <c:v>43466.384039351848</c:v>
                </c:pt>
                <c:pt idx="1019">
                  <c:v>43466.384050925917</c:v>
                </c:pt>
                <c:pt idx="1020">
                  <c:v>43466.384062500001</c:v>
                </c:pt>
                <c:pt idx="1021">
                  <c:v>43466.384074074071</c:v>
                </c:pt>
                <c:pt idx="1022">
                  <c:v>43466.384085648147</c:v>
                </c:pt>
                <c:pt idx="1023">
                  <c:v>43466.384097222217</c:v>
                </c:pt>
                <c:pt idx="1024">
                  <c:v>43466.384108796286</c:v>
                </c:pt>
                <c:pt idx="1025">
                  <c:v>43466.384120370371</c:v>
                </c:pt>
                <c:pt idx="1026">
                  <c:v>43466.384131944447</c:v>
                </c:pt>
                <c:pt idx="1027">
                  <c:v>43466.384143518517</c:v>
                </c:pt>
                <c:pt idx="1028">
                  <c:v>43466.384155092594</c:v>
                </c:pt>
                <c:pt idx="1029">
                  <c:v>43466.384166666663</c:v>
                </c:pt>
                <c:pt idx="1030">
                  <c:v>43466.38417824074</c:v>
                </c:pt>
                <c:pt idx="1031">
                  <c:v>43466.384189814817</c:v>
                </c:pt>
                <c:pt idx="1032">
                  <c:v>43466.384201388893</c:v>
                </c:pt>
                <c:pt idx="1033">
                  <c:v>43466.384212962963</c:v>
                </c:pt>
                <c:pt idx="1034">
                  <c:v>43466.38422453704</c:v>
                </c:pt>
                <c:pt idx="1035">
                  <c:v>43466.384236111109</c:v>
                </c:pt>
                <c:pt idx="1036">
                  <c:v>43466.384247685193</c:v>
                </c:pt>
                <c:pt idx="1037">
                  <c:v>43466.384259259263</c:v>
                </c:pt>
                <c:pt idx="1038">
                  <c:v>43466.384270833332</c:v>
                </c:pt>
                <c:pt idx="1039">
                  <c:v>43466.384282407409</c:v>
                </c:pt>
                <c:pt idx="1040">
                  <c:v>43466.384293981479</c:v>
                </c:pt>
                <c:pt idx="1041">
                  <c:v>43466.384305555563</c:v>
                </c:pt>
                <c:pt idx="1042">
                  <c:v>43466.384317129632</c:v>
                </c:pt>
                <c:pt idx="1043">
                  <c:v>43466.384328703702</c:v>
                </c:pt>
                <c:pt idx="1044">
                  <c:v>43466.384340277778</c:v>
                </c:pt>
                <c:pt idx="1045">
                  <c:v>43466.384351851862</c:v>
                </c:pt>
                <c:pt idx="1046">
                  <c:v>43466.384363425917</c:v>
                </c:pt>
                <c:pt idx="1047">
                  <c:v>43466.384375000001</c:v>
                </c:pt>
                <c:pt idx="1048">
                  <c:v>43466.384386574071</c:v>
                </c:pt>
                <c:pt idx="1049">
                  <c:v>43466.384398148148</c:v>
                </c:pt>
                <c:pt idx="1050">
                  <c:v>43466.384409722217</c:v>
                </c:pt>
                <c:pt idx="1051">
                  <c:v>43466.384421296287</c:v>
                </c:pt>
                <c:pt idx="1052">
                  <c:v>43466.384432870371</c:v>
                </c:pt>
                <c:pt idx="1053">
                  <c:v>43466.384444444448</c:v>
                </c:pt>
                <c:pt idx="1054">
                  <c:v>43466.384456018517</c:v>
                </c:pt>
                <c:pt idx="1055">
                  <c:v>43466.384467592587</c:v>
                </c:pt>
                <c:pt idx="1056">
                  <c:v>43466.384479166663</c:v>
                </c:pt>
                <c:pt idx="1057">
                  <c:v>43466.38449074074</c:v>
                </c:pt>
                <c:pt idx="1058">
                  <c:v>43466.384502314817</c:v>
                </c:pt>
                <c:pt idx="1059">
                  <c:v>43466.384513888886</c:v>
                </c:pt>
                <c:pt idx="1060">
                  <c:v>43466.384525462963</c:v>
                </c:pt>
                <c:pt idx="1061">
                  <c:v>43466.38453703704</c:v>
                </c:pt>
                <c:pt idx="1062">
                  <c:v>43466.384548611109</c:v>
                </c:pt>
                <c:pt idx="1063">
                  <c:v>43466.384560185194</c:v>
                </c:pt>
                <c:pt idx="1064">
                  <c:v>43466.384571759263</c:v>
                </c:pt>
                <c:pt idx="1065">
                  <c:v>43466.384583333333</c:v>
                </c:pt>
                <c:pt idx="1066">
                  <c:v>43466.384594907409</c:v>
                </c:pt>
                <c:pt idx="1067">
                  <c:v>43466.384606481479</c:v>
                </c:pt>
                <c:pt idx="1068">
                  <c:v>43466.384618055563</c:v>
                </c:pt>
                <c:pt idx="1069">
                  <c:v>43466.384629629632</c:v>
                </c:pt>
                <c:pt idx="1070">
                  <c:v>43466.384641203702</c:v>
                </c:pt>
                <c:pt idx="1071">
                  <c:v>43466.384652777779</c:v>
                </c:pt>
                <c:pt idx="1072">
                  <c:v>43466.384664351863</c:v>
                </c:pt>
                <c:pt idx="1073">
                  <c:v>43466.384675925918</c:v>
                </c:pt>
                <c:pt idx="1074">
                  <c:v>43466.384687500002</c:v>
                </c:pt>
                <c:pt idx="1075">
                  <c:v>43466.384699074071</c:v>
                </c:pt>
                <c:pt idx="1076">
                  <c:v>43466.384710648148</c:v>
                </c:pt>
                <c:pt idx="1077">
                  <c:v>43466.384722222218</c:v>
                </c:pt>
                <c:pt idx="1078">
                  <c:v>43466.384733796287</c:v>
                </c:pt>
                <c:pt idx="1079">
                  <c:v>43466.384745370371</c:v>
                </c:pt>
                <c:pt idx="1080">
                  <c:v>43466.384756944448</c:v>
                </c:pt>
                <c:pt idx="1081">
                  <c:v>43466.384768518517</c:v>
                </c:pt>
                <c:pt idx="1082">
                  <c:v>43466.384780092587</c:v>
                </c:pt>
                <c:pt idx="1083">
                  <c:v>43466.384791666656</c:v>
                </c:pt>
                <c:pt idx="1084">
                  <c:v>43466.38480324074</c:v>
                </c:pt>
                <c:pt idx="1085">
                  <c:v>43466.384814814817</c:v>
                </c:pt>
                <c:pt idx="1086">
                  <c:v>43466.384826388887</c:v>
                </c:pt>
                <c:pt idx="1087">
                  <c:v>43466.384837962964</c:v>
                </c:pt>
                <c:pt idx="1088">
                  <c:v>43466.38484953704</c:v>
                </c:pt>
                <c:pt idx="1089">
                  <c:v>43466.38486111111</c:v>
                </c:pt>
                <c:pt idx="1090">
                  <c:v>43466.384872685187</c:v>
                </c:pt>
                <c:pt idx="1091">
                  <c:v>43466.384884259263</c:v>
                </c:pt>
                <c:pt idx="1092">
                  <c:v>43466.384895833333</c:v>
                </c:pt>
                <c:pt idx="1093">
                  <c:v>43466.38490740741</c:v>
                </c:pt>
                <c:pt idx="1094">
                  <c:v>43466.384918981479</c:v>
                </c:pt>
                <c:pt idx="1095">
                  <c:v>43466.384930555563</c:v>
                </c:pt>
                <c:pt idx="1096">
                  <c:v>43466.384942129633</c:v>
                </c:pt>
                <c:pt idx="1097">
                  <c:v>43466.384953703702</c:v>
                </c:pt>
                <c:pt idx="1098">
                  <c:v>43466.384965277779</c:v>
                </c:pt>
                <c:pt idx="1099">
                  <c:v>43466.384976851848</c:v>
                </c:pt>
                <c:pt idx="1100">
                  <c:v>43466.384988425933</c:v>
                </c:pt>
                <c:pt idx="1101">
                  <c:v>43466.385000000002</c:v>
                </c:pt>
                <c:pt idx="1102">
                  <c:v>43466.385011574072</c:v>
                </c:pt>
                <c:pt idx="1103">
                  <c:v>43466.385023148148</c:v>
                </c:pt>
                <c:pt idx="1104">
                  <c:v>43466.385034722232</c:v>
                </c:pt>
                <c:pt idx="1105">
                  <c:v>43466.385046296287</c:v>
                </c:pt>
                <c:pt idx="1106">
                  <c:v>43466.385057870371</c:v>
                </c:pt>
                <c:pt idx="1107">
                  <c:v>43466.385069444441</c:v>
                </c:pt>
                <c:pt idx="1108">
                  <c:v>43466.385081018518</c:v>
                </c:pt>
                <c:pt idx="1109">
                  <c:v>43466.385092592587</c:v>
                </c:pt>
                <c:pt idx="1110">
                  <c:v>43466.385104166657</c:v>
                </c:pt>
                <c:pt idx="1111">
                  <c:v>43466.385115740741</c:v>
                </c:pt>
                <c:pt idx="1112">
                  <c:v>43466.385127314818</c:v>
                </c:pt>
                <c:pt idx="1113">
                  <c:v>43466.385138888887</c:v>
                </c:pt>
                <c:pt idx="1114">
                  <c:v>43466.385150462957</c:v>
                </c:pt>
                <c:pt idx="1115">
                  <c:v>43466.385162037041</c:v>
                </c:pt>
                <c:pt idx="1116">
                  <c:v>43466.38517361111</c:v>
                </c:pt>
                <c:pt idx="1117">
                  <c:v>43466.385185185187</c:v>
                </c:pt>
                <c:pt idx="1118">
                  <c:v>43466.385196759264</c:v>
                </c:pt>
                <c:pt idx="1119">
                  <c:v>43466.385208333333</c:v>
                </c:pt>
                <c:pt idx="1120">
                  <c:v>43466.38521990741</c:v>
                </c:pt>
                <c:pt idx="1121">
                  <c:v>43466.385231481479</c:v>
                </c:pt>
                <c:pt idx="1122">
                  <c:v>43466.385243055563</c:v>
                </c:pt>
                <c:pt idx="1123">
                  <c:v>43466.385254629633</c:v>
                </c:pt>
                <c:pt idx="1124">
                  <c:v>43466.385266203702</c:v>
                </c:pt>
                <c:pt idx="1125">
                  <c:v>43466.385277777779</c:v>
                </c:pt>
                <c:pt idx="1126">
                  <c:v>43466.385289351849</c:v>
                </c:pt>
                <c:pt idx="1127">
                  <c:v>43466.385300925933</c:v>
                </c:pt>
                <c:pt idx="1128">
                  <c:v>43466.385312500002</c:v>
                </c:pt>
                <c:pt idx="1129">
                  <c:v>43466.385324074072</c:v>
                </c:pt>
                <c:pt idx="1130">
                  <c:v>43466.385335648149</c:v>
                </c:pt>
                <c:pt idx="1131">
                  <c:v>43466.385347222233</c:v>
                </c:pt>
                <c:pt idx="1132">
                  <c:v>43466.385358796288</c:v>
                </c:pt>
                <c:pt idx="1133">
                  <c:v>43466.385370370372</c:v>
                </c:pt>
                <c:pt idx="1134">
                  <c:v>43466.385381944441</c:v>
                </c:pt>
                <c:pt idx="1135">
                  <c:v>43466.385393518518</c:v>
                </c:pt>
                <c:pt idx="1136">
                  <c:v>43466.385405092587</c:v>
                </c:pt>
                <c:pt idx="1137">
                  <c:v>43466.385416666657</c:v>
                </c:pt>
                <c:pt idx="1138">
                  <c:v>43466.385428240741</c:v>
                </c:pt>
                <c:pt idx="1139">
                  <c:v>43466.385439814818</c:v>
                </c:pt>
                <c:pt idx="1140">
                  <c:v>43466.385451388887</c:v>
                </c:pt>
                <c:pt idx="1141">
                  <c:v>43466.385462962957</c:v>
                </c:pt>
                <c:pt idx="1142">
                  <c:v>43466.385474537034</c:v>
                </c:pt>
                <c:pt idx="1143">
                  <c:v>43466.38548611111</c:v>
                </c:pt>
                <c:pt idx="1144">
                  <c:v>43466.385497685187</c:v>
                </c:pt>
                <c:pt idx="1145">
                  <c:v>43466.385509259257</c:v>
                </c:pt>
                <c:pt idx="1146">
                  <c:v>43466.385520833333</c:v>
                </c:pt>
                <c:pt idx="1147">
                  <c:v>43466.38553240741</c:v>
                </c:pt>
                <c:pt idx="1148">
                  <c:v>43466.38554398148</c:v>
                </c:pt>
                <c:pt idx="1149">
                  <c:v>43466.385555555556</c:v>
                </c:pt>
                <c:pt idx="1150">
                  <c:v>43466.385567129633</c:v>
                </c:pt>
                <c:pt idx="1151">
                  <c:v>43466.385578703703</c:v>
                </c:pt>
                <c:pt idx="1152">
                  <c:v>43466.38559027778</c:v>
                </c:pt>
                <c:pt idx="1153">
                  <c:v>43466.385601851849</c:v>
                </c:pt>
                <c:pt idx="1154">
                  <c:v>43466.385613425933</c:v>
                </c:pt>
                <c:pt idx="1155">
                  <c:v>43466.385625000003</c:v>
                </c:pt>
                <c:pt idx="1156">
                  <c:v>43466.385636574072</c:v>
                </c:pt>
                <c:pt idx="1157">
                  <c:v>43466.385648148149</c:v>
                </c:pt>
                <c:pt idx="1158">
                  <c:v>43466.385659722233</c:v>
                </c:pt>
                <c:pt idx="1159">
                  <c:v>43466.385671296302</c:v>
                </c:pt>
                <c:pt idx="1160">
                  <c:v>43466.385682870372</c:v>
                </c:pt>
                <c:pt idx="1161">
                  <c:v>43466.385694444441</c:v>
                </c:pt>
                <c:pt idx="1162">
                  <c:v>43466.385706018518</c:v>
                </c:pt>
                <c:pt idx="1163">
                  <c:v>43466.385717592602</c:v>
                </c:pt>
                <c:pt idx="1164">
                  <c:v>43466.385729166657</c:v>
                </c:pt>
                <c:pt idx="1165">
                  <c:v>43466.385740740741</c:v>
                </c:pt>
                <c:pt idx="1166">
                  <c:v>43466.385752314818</c:v>
                </c:pt>
                <c:pt idx="1167">
                  <c:v>43466.385763888888</c:v>
                </c:pt>
                <c:pt idx="1168">
                  <c:v>43466.385775462957</c:v>
                </c:pt>
                <c:pt idx="1169">
                  <c:v>43466.385787037027</c:v>
                </c:pt>
                <c:pt idx="1170">
                  <c:v>43466.385798611111</c:v>
                </c:pt>
                <c:pt idx="1171">
                  <c:v>43466.385810185187</c:v>
                </c:pt>
                <c:pt idx="1172">
                  <c:v>43466.385821759257</c:v>
                </c:pt>
                <c:pt idx="1173">
                  <c:v>43466.385833333326</c:v>
                </c:pt>
                <c:pt idx="1174">
                  <c:v>43466.385844907411</c:v>
                </c:pt>
                <c:pt idx="1175">
                  <c:v>43466.38585648148</c:v>
                </c:pt>
                <c:pt idx="1176">
                  <c:v>43466.385868055557</c:v>
                </c:pt>
                <c:pt idx="1177">
                  <c:v>43466.385879629634</c:v>
                </c:pt>
                <c:pt idx="1178">
                  <c:v>43466.385891203703</c:v>
                </c:pt>
                <c:pt idx="1179">
                  <c:v>43466.38590277778</c:v>
                </c:pt>
                <c:pt idx="1180">
                  <c:v>43466.385914351849</c:v>
                </c:pt>
                <c:pt idx="1181">
                  <c:v>43466.385925925933</c:v>
                </c:pt>
                <c:pt idx="1182">
                  <c:v>43466.385937500003</c:v>
                </c:pt>
                <c:pt idx="1183">
                  <c:v>43466.385949074072</c:v>
                </c:pt>
                <c:pt idx="1184">
                  <c:v>43466.385960648149</c:v>
                </c:pt>
                <c:pt idx="1185">
                  <c:v>43466.385972222219</c:v>
                </c:pt>
                <c:pt idx="1186">
                  <c:v>43466.385983796303</c:v>
                </c:pt>
                <c:pt idx="1187">
                  <c:v>43466.385995370372</c:v>
                </c:pt>
                <c:pt idx="1188">
                  <c:v>43466.386006944442</c:v>
                </c:pt>
                <c:pt idx="1189">
                  <c:v>43466.386018518519</c:v>
                </c:pt>
                <c:pt idx="1190">
                  <c:v>43466.386030092603</c:v>
                </c:pt>
                <c:pt idx="1191">
                  <c:v>43466.386041666658</c:v>
                </c:pt>
                <c:pt idx="1192">
                  <c:v>43466.386053240742</c:v>
                </c:pt>
                <c:pt idx="1193">
                  <c:v>43466.386064814818</c:v>
                </c:pt>
                <c:pt idx="1194">
                  <c:v>43466.386076388888</c:v>
                </c:pt>
                <c:pt idx="1195">
                  <c:v>43466.386087962957</c:v>
                </c:pt>
                <c:pt idx="1196">
                  <c:v>43466.386099537027</c:v>
                </c:pt>
                <c:pt idx="1197">
                  <c:v>43466.386111111111</c:v>
                </c:pt>
                <c:pt idx="1198">
                  <c:v>43466.386122685188</c:v>
                </c:pt>
                <c:pt idx="1199">
                  <c:v>43466.386134259257</c:v>
                </c:pt>
                <c:pt idx="1200">
                  <c:v>43466.386145833327</c:v>
                </c:pt>
                <c:pt idx="1201">
                  <c:v>43466.386157407411</c:v>
                </c:pt>
                <c:pt idx="1202">
                  <c:v>43466.38616898148</c:v>
                </c:pt>
                <c:pt idx="1203">
                  <c:v>43466.386180555557</c:v>
                </c:pt>
                <c:pt idx="1204">
                  <c:v>43466.386192129627</c:v>
                </c:pt>
                <c:pt idx="1205">
                  <c:v>43466.386203703703</c:v>
                </c:pt>
                <c:pt idx="1206">
                  <c:v>43466.38621527778</c:v>
                </c:pt>
                <c:pt idx="1207">
                  <c:v>43466.38622685185</c:v>
                </c:pt>
                <c:pt idx="1208">
                  <c:v>43466.386238425926</c:v>
                </c:pt>
                <c:pt idx="1209">
                  <c:v>43466.386250000003</c:v>
                </c:pt>
                <c:pt idx="1210">
                  <c:v>43466.386261574073</c:v>
                </c:pt>
                <c:pt idx="1211">
                  <c:v>43466.386273148149</c:v>
                </c:pt>
                <c:pt idx="1212">
                  <c:v>43466.386284722219</c:v>
                </c:pt>
                <c:pt idx="1213">
                  <c:v>43466.386296296303</c:v>
                </c:pt>
                <c:pt idx="1214">
                  <c:v>43466.386307870373</c:v>
                </c:pt>
                <c:pt idx="1215">
                  <c:v>43466.386319444442</c:v>
                </c:pt>
                <c:pt idx="1216">
                  <c:v>43466.386331018519</c:v>
                </c:pt>
                <c:pt idx="1217">
                  <c:v>43466.386342592603</c:v>
                </c:pt>
                <c:pt idx="1218">
                  <c:v>43466.386354166672</c:v>
                </c:pt>
                <c:pt idx="1219">
                  <c:v>43466.386365740742</c:v>
                </c:pt>
                <c:pt idx="1220">
                  <c:v>43466.386377314811</c:v>
                </c:pt>
                <c:pt idx="1221">
                  <c:v>43466.386388888888</c:v>
                </c:pt>
                <c:pt idx="1222">
                  <c:v>43466.386400462958</c:v>
                </c:pt>
                <c:pt idx="1223">
                  <c:v>43466.386412037027</c:v>
                </c:pt>
                <c:pt idx="1224">
                  <c:v>43466.386423611111</c:v>
                </c:pt>
                <c:pt idx="1225">
                  <c:v>43466.386435185188</c:v>
                </c:pt>
                <c:pt idx="1226">
                  <c:v>43466.386446759258</c:v>
                </c:pt>
                <c:pt idx="1227">
                  <c:v>43466.386458333327</c:v>
                </c:pt>
                <c:pt idx="1228">
                  <c:v>43466.386469907397</c:v>
                </c:pt>
                <c:pt idx="1229">
                  <c:v>43466.386481481481</c:v>
                </c:pt>
                <c:pt idx="1230">
                  <c:v>43466.386493055557</c:v>
                </c:pt>
                <c:pt idx="1231">
                  <c:v>43466.386504629627</c:v>
                </c:pt>
                <c:pt idx="1232">
                  <c:v>43466.386516203696</c:v>
                </c:pt>
                <c:pt idx="1233">
                  <c:v>43466.38652777778</c:v>
                </c:pt>
                <c:pt idx="1234">
                  <c:v>43466.38653935185</c:v>
                </c:pt>
                <c:pt idx="1235">
                  <c:v>43466.386550925927</c:v>
                </c:pt>
                <c:pt idx="1236">
                  <c:v>43466.386562500003</c:v>
                </c:pt>
                <c:pt idx="1237">
                  <c:v>43466.386574074073</c:v>
                </c:pt>
                <c:pt idx="1238">
                  <c:v>43466.38658564815</c:v>
                </c:pt>
                <c:pt idx="1239">
                  <c:v>43466.386597222219</c:v>
                </c:pt>
                <c:pt idx="1240">
                  <c:v>43466.386608796303</c:v>
                </c:pt>
                <c:pt idx="1241">
                  <c:v>43466.386620370373</c:v>
                </c:pt>
                <c:pt idx="1242">
                  <c:v>43466.386631944442</c:v>
                </c:pt>
                <c:pt idx="1243">
                  <c:v>43466.386643518519</c:v>
                </c:pt>
                <c:pt idx="1244">
                  <c:v>43466.386655092603</c:v>
                </c:pt>
                <c:pt idx="1245">
                  <c:v>43466.386666666673</c:v>
                </c:pt>
                <c:pt idx="1246">
                  <c:v>43466.386678240742</c:v>
                </c:pt>
                <c:pt idx="1247">
                  <c:v>43466.386689814812</c:v>
                </c:pt>
                <c:pt idx="1248">
                  <c:v>43466.386701388888</c:v>
                </c:pt>
                <c:pt idx="1249">
                  <c:v>43466.386712962973</c:v>
                </c:pt>
                <c:pt idx="1250">
                  <c:v>43466.386724537027</c:v>
                </c:pt>
                <c:pt idx="1251">
                  <c:v>43466.386736111112</c:v>
                </c:pt>
                <c:pt idx="1252">
                  <c:v>43466.386747685188</c:v>
                </c:pt>
                <c:pt idx="1253">
                  <c:v>43466.386759259258</c:v>
                </c:pt>
                <c:pt idx="1254">
                  <c:v>43466.386770833327</c:v>
                </c:pt>
                <c:pt idx="1255">
                  <c:v>43466.386782407397</c:v>
                </c:pt>
                <c:pt idx="1256">
                  <c:v>43466.386793981481</c:v>
                </c:pt>
                <c:pt idx="1257">
                  <c:v>43466.386805555558</c:v>
                </c:pt>
                <c:pt idx="1258">
                  <c:v>43466.386817129627</c:v>
                </c:pt>
                <c:pt idx="1259">
                  <c:v>43466.386828703697</c:v>
                </c:pt>
                <c:pt idx="1260">
                  <c:v>43466.386840277781</c:v>
                </c:pt>
                <c:pt idx="1261">
                  <c:v>43466.38685185185</c:v>
                </c:pt>
                <c:pt idx="1262">
                  <c:v>43466.386863425927</c:v>
                </c:pt>
                <c:pt idx="1263">
                  <c:v>43466.386874999997</c:v>
                </c:pt>
                <c:pt idx="1264">
                  <c:v>43466.386886574073</c:v>
                </c:pt>
                <c:pt idx="1265">
                  <c:v>43466.38689814815</c:v>
                </c:pt>
                <c:pt idx="1266">
                  <c:v>43466.38690972222</c:v>
                </c:pt>
                <c:pt idx="1267">
                  <c:v>43466.386921296304</c:v>
                </c:pt>
                <c:pt idx="1268">
                  <c:v>43466.386932870373</c:v>
                </c:pt>
                <c:pt idx="1269">
                  <c:v>43466.386944444443</c:v>
                </c:pt>
                <c:pt idx="1270">
                  <c:v>43466.386956018519</c:v>
                </c:pt>
                <c:pt idx="1271">
                  <c:v>43466.386967592603</c:v>
                </c:pt>
                <c:pt idx="1272">
                  <c:v>43466.386979166673</c:v>
                </c:pt>
                <c:pt idx="1273">
                  <c:v>43466.386990740742</c:v>
                </c:pt>
                <c:pt idx="1274">
                  <c:v>43466.387002314812</c:v>
                </c:pt>
                <c:pt idx="1275">
                  <c:v>43466.387013888889</c:v>
                </c:pt>
                <c:pt idx="1276">
                  <c:v>43466.387025462973</c:v>
                </c:pt>
                <c:pt idx="1277">
                  <c:v>43466.387037037042</c:v>
                </c:pt>
                <c:pt idx="1278">
                  <c:v>43466.387048611112</c:v>
                </c:pt>
                <c:pt idx="1279">
                  <c:v>43466.387060185189</c:v>
                </c:pt>
                <c:pt idx="1280">
                  <c:v>43466.387071759258</c:v>
                </c:pt>
                <c:pt idx="1281">
                  <c:v>43466.387083333328</c:v>
                </c:pt>
                <c:pt idx="1282">
                  <c:v>43466.387094907397</c:v>
                </c:pt>
                <c:pt idx="1283">
                  <c:v>43466.387106481481</c:v>
                </c:pt>
                <c:pt idx="1284">
                  <c:v>43466.387118055558</c:v>
                </c:pt>
                <c:pt idx="1285">
                  <c:v>43466.387129629627</c:v>
                </c:pt>
                <c:pt idx="1286">
                  <c:v>43466.387141203697</c:v>
                </c:pt>
                <c:pt idx="1287">
                  <c:v>43466.387152777781</c:v>
                </c:pt>
                <c:pt idx="1288">
                  <c:v>43466.387164351851</c:v>
                </c:pt>
                <c:pt idx="1289">
                  <c:v>43466.387175925927</c:v>
                </c:pt>
                <c:pt idx="1290">
                  <c:v>43466.387187499997</c:v>
                </c:pt>
                <c:pt idx="1291">
                  <c:v>43466.387199074074</c:v>
                </c:pt>
                <c:pt idx="1292">
                  <c:v>43466.38721064815</c:v>
                </c:pt>
                <c:pt idx="1293">
                  <c:v>43466.38722222222</c:v>
                </c:pt>
                <c:pt idx="1294">
                  <c:v>43466.387233796297</c:v>
                </c:pt>
                <c:pt idx="1295">
                  <c:v>43466.387245370373</c:v>
                </c:pt>
                <c:pt idx="1296">
                  <c:v>43466.387256944443</c:v>
                </c:pt>
                <c:pt idx="1297">
                  <c:v>43466.38726851852</c:v>
                </c:pt>
                <c:pt idx="1298">
                  <c:v>43466.387280092589</c:v>
                </c:pt>
                <c:pt idx="1299">
                  <c:v>43466.387291666673</c:v>
                </c:pt>
                <c:pt idx="1300">
                  <c:v>43466.387303240743</c:v>
                </c:pt>
                <c:pt idx="1301">
                  <c:v>43466.387314814812</c:v>
                </c:pt>
                <c:pt idx="1302">
                  <c:v>43466.387326388889</c:v>
                </c:pt>
                <c:pt idx="1303">
                  <c:v>43466.387337962973</c:v>
                </c:pt>
                <c:pt idx="1304">
                  <c:v>43466.387349537043</c:v>
                </c:pt>
                <c:pt idx="1305">
                  <c:v>43466.387361111112</c:v>
                </c:pt>
                <c:pt idx="1306">
                  <c:v>43466.387372685182</c:v>
                </c:pt>
                <c:pt idx="1307">
                  <c:v>43466.387384259258</c:v>
                </c:pt>
                <c:pt idx="1308">
                  <c:v>43466.387395833342</c:v>
                </c:pt>
                <c:pt idx="1309">
                  <c:v>43466.387407407397</c:v>
                </c:pt>
                <c:pt idx="1310">
                  <c:v>43466.387418981481</c:v>
                </c:pt>
                <c:pt idx="1311">
                  <c:v>43466.387430555558</c:v>
                </c:pt>
                <c:pt idx="1312">
                  <c:v>43466.387442129628</c:v>
                </c:pt>
                <c:pt idx="1313">
                  <c:v>43466.387453703697</c:v>
                </c:pt>
                <c:pt idx="1314">
                  <c:v>43466.387465277781</c:v>
                </c:pt>
                <c:pt idx="1315">
                  <c:v>43466.387476851851</c:v>
                </c:pt>
                <c:pt idx="1316">
                  <c:v>43466.387488425928</c:v>
                </c:pt>
                <c:pt idx="1317">
                  <c:v>43466.387499999997</c:v>
                </c:pt>
                <c:pt idx="1318">
                  <c:v>43466.387511574067</c:v>
                </c:pt>
                <c:pt idx="1319">
                  <c:v>43466.387523148151</c:v>
                </c:pt>
                <c:pt idx="1320">
                  <c:v>43466.38753472222</c:v>
                </c:pt>
                <c:pt idx="1321">
                  <c:v>43466.387546296297</c:v>
                </c:pt>
                <c:pt idx="1322">
                  <c:v>43466.387557870366</c:v>
                </c:pt>
                <c:pt idx="1323">
                  <c:v>43466.387569444443</c:v>
                </c:pt>
                <c:pt idx="1324">
                  <c:v>43466.38758101852</c:v>
                </c:pt>
                <c:pt idx="1325">
                  <c:v>43466.387592592589</c:v>
                </c:pt>
                <c:pt idx="1326">
                  <c:v>43466.387604166674</c:v>
                </c:pt>
                <c:pt idx="1327">
                  <c:v>43466.387615740743</c:v>
                </c:pt>
                <c:pt idx="1328">
                  <c:v>43466.387627314813</c:v>
                </c:pt>
                <c:pt idx="1329">
                  <c:v>43466.387638888889</c:v>
                </c:pt>
                <c:pt idx="1330">
                  <c:v>43466.387650462973</c:v>
                </c:pt>
                <c:pt idx="1331">
                  <c:v>43466.387662037043</c:v>
                </c:pt>
                <c:pt idx="1332">
                  <c:v>43466.387673611112</c:v>
                </c:pt>
                <c:pt idx="1333">
                  <c:v>43466.387685185182</c:v>
                </c:pt>
                <c:pt idx="1334">
                  <c:v>43466.387696759259</c:v>
                </c:pt>
                <c:pt idx="1335">
                  <c:v>43466.387708333343</c:v>
                </c:pt>
                <c:pt idx="1336">
                  <c:v>43466.387719907398</c:v>
                </c:pt>
                <c:pt idx="1337">
                  <c:v>43466.387731481482</c:v>
                </c:pt>
                <c:pt idx="1338">
                  <c:v>43466.387743055559</c:v>
                </c:pt>
                <c:pt idx="1339">
                  <c:v>43466.387754629628</c:v>
                </c:pt>
                <c:pt idx="1340">
                  <c:v>43466.387766203698</c:v>
                </c:pt>
                <c:pt idx="1341">
                  <c:v>43466.387777777767</c:v>
                </c:pt>
                <c:pt idx="1342">
                  <c:v>43466.387789351851</c:v>
                </c:pt>
                <c:pt idx="1343">
                  <c:v>43466.387800925928</c:v>
                </c:pt>
                <c:pt idx="1344">
                  <c:v>43466.387812499997</c:v>
                </c:pt>
                <c:pt idx="1345">
                  <c:v>43466.387824074067</c:v>
                </c:pt>
                <c:pt idx="1346">
                  <c:v>43466.387835648151</c:v>
                </c:pt>
                <c:pt idx="1347">
                  <c:v>43466.38784722222</c:v>
                </c:pt>
                <c:pt idx="1348">
                  <c:v>43466.387858796297</c:v>
                </c:pt>
                <c:pt idx="1349">
                  <c:v>43466.387870370367</c:v>
                </c:pt>
                <c:pt idx="1350">
                  <c:v>43466.387881944444</c:v>
                </c:pt>
                <c:pt idx="1351">
                  <c:v>43466.38789351852</c:v>
                </c:pt>
                <c:pt idx="1352">
                  <c:v>43466.38790509259</c:v>
                </c:pt>
                <c:pt idx="1353">
                  <c:v>43466.387916666667</c:v>
                </c:pt>
                <c:pt idx="1354">
                  <c:v>43466.387928240743</c:v>
                </c:pt>
                <c:pt idx="1355">
                  <c:v>43466.387939814813</c:v>
                </c:pt>
                <c:pt idx="1356">
                  <c:v>43466.38795138889</c:v>
                </c:pt>
                <c:pt idx="1357">
                  <c:v>43466.387962962966</c:v>
                </c:pt>
                <c:pt idx="1358">
                  <c:v>43466.387974537043</c:v>
                </c:pt>
                <c:pt idx="1359">
                  <c:v>43466.387986111113</c:v>
                </c:pt>
                <c:pt idx="1360">
                  <c:v>43466.387997685182</c:v>
                </c:pt>
                <c:pt idx="1361">
                  <c:v>43466.388009259259</c:v>
                </c:pt>
                <c:pt idx="1362">
                  <c:v>43466.388020833343</c:v>
                </c:pt>
                <c:pt idx="1363">
                  <c:v>43466.388032407413</c:v>
                </c:pt>
                <c:pt idx="1364">
                  <c:v>43466.388043981482</c:v>
                </c:pt>
                <c:pt idx="1365">
                  <c:v>43466.388055555559</c:v>
                </c:pt>
                <c:pt idx="1366">
                  <c:v>43466.388067129628</c:v>
                </c:pt>
                <c:pt idx="1367">
                  <c:v>43466.388078703712</c:v>
                </c:pt>
                <c:pt idx="1368">
                  <c:v>43466.388090277767</c:v>
                </c:pt>
                <c:pt idx="1369">
                  <c:v>43466.388101851851</c:v>
                </c:pt>
                <c:pt idx="1370">
                  <c:v>43466.388113425928</c:v>
                </c:pt>
                <c:pt idx="1371">
                  <c:v>43466.388124999998</c:v>
                </c:pt>
                <c:pt idx="1372">
                  <c:v>43466.388136574067</c:v>
                </c:pt>
                <c:pt idx="1373">
                  <c:v>43466.388148148151</c:v>
                </c:pt>
                <c:pt idx="1374">
                  <c:v>43466.388159722221</c:v>
                </c:pt>
                <c:pt idx="1375">
                  <c:v>43466.388171296298</c:v>
                </c:pt>
                <c:pt idx="1376">
                  <c:v>43466.388182870367</c:v>
                </c:pt>
                <c:pt idx="1377">
                  <c:v>43466.388194444437</c:v>
                </c:pt>
                <c:pt idx="1378">
                  <c:v>43466.388206018521</c:v>
                </c:pt>
                <c:pt idx="1379">
                  <c:v>43466.38821759259</c:v>
                </c:pt>
                <c:pt idx="1380">
                  <c:v>43466.388229166667</c:v>
                </c:pt>
                <c:pt idx="1381">
                  <c:v>43466.388240740736</c:v>
                </c:pt>
                <c:pt idx="1382">
                  <c:v>43466.388252314813</c:v>
                </c:pt>
                <c:pt idx="1383">
                  <c:v>43466.38826388889</c:v>
                </c:pt>
                <c:pt idx="1384">
                  <c:v>43466.388275462959</c:v>
                </c:pt>
                <c:pt idx="1385">
                  <c:v>43466.388287037043</c:v>
                </c:pt>
                <c:pt idx="1386">
                  <c:v>43466.388298611113</c:v>
                </c:pt>
                <c:pt idx="1387">
                  <c:v>43466.388310185182</c:v>
                </c:pt>
                <c:pt idx="1388">
                  <c:v>43466.388321759259</c:v>
                </c:pt>
                <c:pt idx="1389">
                  <c:v>43466.388333333343</c:v>
                </c:pt>
                <c:pt idx="1390">
                  <c:v>43466.388344907413</c:v>
                </c:pt>
                <c:pt idx="1391">
                  <c:v>43466.388356481482</c:v>
                </c:pt>
                <c:pt idx="1392">
                  <c:v>43466.388368055559</c:v>
                </c:pt>
                <c:pt idx="1393">
                  <c:v>43466.388379629629</c:v>
                </c:pt>
                <c:pt idx="1394">
                  <c:v>43466.388391203713</c:v>
                </c:pt>
                <c:pt idx="1395">
                  <c:v>43466.388402777768</c:v>
                </c:pt>
                <c:pt idx="1396">
                  <c:v>43466.388414351852</c:v>
                </c:pt>
                <c:pt idx="1397">
                  <c:v>43466.388425925928</c:v>
                </c:pt>
                <c:pt idx="1398">
                  <c:v>43466.388437499998</c:v>
                </c:pt>
                <c:pt idx="1399">
                  <c:v>43466.388449074067</c:v>
                </c:pt>
                <c:pt idx="1400">
                  <c:v>43466.388460648152</c:v>
                </c:pt>
                <c:pt idx="1401">
                  <c:v>43466.388472222221</c:v>
                </c:pt>
                <c:pt idx="1402">
                  <c:v>43466.388483796298</c:v>
                </c:pt>
                <c:pt idx="1403">
                  <c:v>43466.388495370367</c:v>
                </c:pt>
                <c:pt idx="1404">
                  <c:v>43466.388506944437</c:v>
                </c:pt>
                <c:pt idx="1405">
                  <c:v>43466.388518518521</c:v>
                </c:pt>
                <c:pt idx="1406">
                  <c:v>43466.38853009259</c:v>
                </c:pt>
                <c:pt idx="1407">
                  <c:v>43466.388541666667</c:v>
                </c:pt>
                <c:pt idx="1408">
                  <c:v>43466.388553240737</c:v>
                </c:pt>
                <c:pt idx="1409">
                  <c:v>43466.388564814813</c:v>
                </c:pt>
                <c:pt idx="1410">
                  <c:v>43466.38857638889</c:v>
                </c:pt>
                <c:pt idx="1411">
                  <c:v>43466.38858796296</c:v>
                </c:pt>
                <c:pt idx="1412">
                  <c:v>43466.388599537036</c:v>
                </c:pt>
                <c:pt idx="1413">
                  <c:v>43466.388611111113</c:v>
                </c:pt>
                <c:pt idx="1414">
                  <c:v>43466.388622685183</c:v>
                </c:pt>
                <c:pt idx="1415">
                  <c:v>43466.38863425926</c:v>
                </c:pt>
                <c:pt idx="1416">
                  <c:v>43466.388645833344</c:v>
                </c:pt>
                <c:pt idx="1417">
                  <c:v>43466.388657407413</c:v>
                </c:pt>
                <c:pt idx="1418">
                  <c:v>43466.388668981483</c:v>
                </c:pt>
                <c:pt idx="1419">
                  <c:v>43466.388680555552</c:v>
                </c:pt>
                <c:pt idx="1420">
                  <c:v>43466.388692129629</c:v>
                </c:pt>
                <c:pt idx="1421">
                  <c:v>43466.388703703713</c:v>
                </c:pt>
                <c:pt idx="1422">
                  <c:v>43466.388715277782</c:v>
                </c:pt>
                <c:pt idx="1423">
                  <c:v>43466.388726851852</c:v>
                </c:pt>
                <c:pt idx="1424">
                  <c:v>43466.388738425929</c:v>
                </c:pt>
                <c:pt idx="1425">
                  <c:v>43466.388749999998</c:v>
                </c:pt>
                <c:pt idx="1426">
                  <c:v>43466.388761574082</c:v>
                </c:pt>
                <c:pt idx="1427">
                  <c:v>43466.388773148137</c:v>
                </c:pt>
                <c:pt idx="1428">
                  <c:v>43466.388784722221</c:v>
                </c:pt>
                <c:pt idx="1429">
                  <c:v>43466.388796296298</c:v>
                </c:pt>
                <c:pt idx="1430">
                  <c:v>43466.388807870368</c:v>
                </c:pt>
                <c:pt idx="1431">
                  <c:v>43466.388819444437</c:v>
                </c:pt>
                <c:pt idx="1432">
                  <c:v>43466.388831018521</c:v>
                </c:pt>
                <c:pt idx="1433">
                  <c:v>43466.388842592591</c:v>
                </c:pt>
                <c:pt idx="1434">
                  <c:v>43466.388854166667</c:v>
                </c:pt>
                <c:pt idx="1435">
                  <c:v>43466.388865740737</c:v>
                </c:pt>
                <c:pt idx="1436">
                  <c:v>43466.388877314806</c:v>
                </c:pt>
                <c:pt idx="1437">
                  <c:v>43466.388888888891</c:v>
                </c:pt>
                <c:pt idx="1438">
                  <c:v>43466.38890046296</c:v>
                </c:pt>
                <c:pt idx="1439">
                  <c:v>43466.388912037037</c:v>
                </c:pt>
                <c:pt idx="1440">
                  <c:v>43466.388923611114</c:v>
                </c:pt>
                <c:pt idx="1441">
                  <c:v>43466.388935185183</c:v>
                </c:pt>
                <c:pt idx="1442">
                  <c:v>43466.38894675926</c:v>
                </c:pt>
                <c:pt idx="1443">
                  <c:v>43466.388958333337</c:v>
                </c:pt>
                <c:pt idx="1444">
                  <c:v>43466.388969907413</c:v>
                </c:pt>
                <c:pt idx="1445">
                  <c:v>43466.388981481483</c:v>
                </c:pt>
                <c:pt idx="1446">
                  <c:v>43466.388993055552</c:v>
                </c:pt>
                <c:pt idx="1447">
                  <c:v>43466.389004629629</c:v>
                </c:pt>
                <c:pt idx="1448">
                  <c:v>43466.389016203713</c:v>
                </c:pt>
                <c:pt idx="1449">
                  <c:v>43466.389027777783</c:v>
                </c:pt>
                <c:pt idx="1450">
                  <c:v>43466.389039351852</c:v>
                </c:pt>
                <c:pt idx="1451">
                  <c:v>43466.389050925929</c:v>
                </c:pt>
                <c:pt idx="1452">
                  <c:v>43466.389062499999</c:v>
                </c:pt>
                <c:pt idx="1453">
                  <c:v>43466.389074074083</c:v>
                </c:pt>
                <c:pt idx="1454">
                  <c:v>43466.389085648138</c:v>
                </c:pt>
                <c:pt idx="1455">
                  <c:v>43466.389097222222</c:v>
                </c:pt>
                <c:pt idx="1456">
                  <c:v>43466.389108796298</c:v>
                </c:pt>
                <c:pt idx="1457">
                  <c:v>43466.389120370368</c:v>
                </c:pt>
                <c:pt idx="1458">
                  <c:v>43466.389131944437</c:v>
                </c:pt>
                <c:pt idx="1459">
                  <c:v>43466.389143518521</c:v>
                </c:pt>
                <c:pt idx="1460">
                  <c:v>43466.389155092591</c:v>
                </c:pt>
                <c:pt idx="1461">
                  <c:v>43466.389166666668</c:v>
                </c:pt>
                <c:pt idx="1462">
                  <c:v>43466.389178240737</c:v>
                </c:pt>
                <c:pt idx="1463">
                  <c:v>43466.389189814807</c:v>
                </c:pt>
                <c:pt idx="1464">
                  <c:v>43466.389201388891</c:v>
                </c:pt>
                <c:pt idx="1465">
                  <c:v>43466.38921296296</c:v>
                </c:pt>
                <c:pt idx="1466">
                  <c:v>43466.389224537037</c:v>
                </c:pt>
                <c:pt idx="1467">
                  <c:v>43466.389236111107</c:v>
                </c:pt>
                <c:pt idx="1468">
                  <c:v>43466.389247685183</c:v>
                </c:pt>
                <c:pt idx="1469">
                  <c:v>43466.38925925926</c:v>
                </c:pt>
                <c:pt idx="1470">
                  <c:v>43466.389270833337</c:v>
                </c:pt>
                <c:pt idx="1471">
                  <c:v>43466.389282407406</c:v>
                </c:pt>
                <c:pt idx="1472">
                  <c:v>43466.389293981483</c:v>
                </c:pt>
                <c:pt idx="1473">
                  <c:v>43466.389305555553</c:v>
                </c:pt>
                <c:pt idx="1474">
                  <c:v>43466.389317129629</c:v>
                </c:pt>
                <c:pt idx="1475">
                  <c:v>43466.389328703714</c:v>
                </c:pt>
                <c:pt idx="1476">
                  <c:v>43466.389340277783</c:v>
                </c:pt>
                <c:pt idx="1477">
                  <c:v>43466.389351851853</c:v>
                </c:pt>
                <c:pt idx="1478">
                  <c:v>43466.389363425929</c:v>
                </c:pt>
                <c:pt idx="1479">
                  <c:v>43466.389374999999</c:v>
                </c:pt>
                <c:pt idx="1480">
                  <c:v>43466.389386574083</c:v>
                </c:pt>
                <c:pt idx="1481">
                  <c:v>43466.389398148152</c:v>
                </c:pt>
                <c:pt idx="1482">
                  <c:v>43466.389409722222</c:v>
                </c:pt>
                <c:pt idx="1483">
                  <c:v>43466.389421296299</c:v>
                </c:pt>
                <c:pt idx="1484">
                  <c:v>43466.389432870368</c:v>
                </c:pt>
                <c:pt idx="1485">
                  <c:v>43466.389444444438</c:v>
                </c:pt>
                <c:pt idx="1486">
                  <c:v>43466.389456018522</c:v>
                </c:pt>
                <c:pt idx="1487">
                  <c:v>43466.389467592591</c:v>
                </c:pt>
                <c:pt idx="1488">
                  <c:v>43466.389479166668</c:v>
                </c:pt>
                <c:pt idx="1489">
                  <c:v>43466.389490740738</c:v>
                </c:pt>
                <c:pt idx="1490">
                  <c:v>43466.389502314807</c:v>
                </c:pt>
                <c:pt idx="1491">
                  <c:v>43466.389513888891</c:v>
                </c:pt>
                <c:pt idx="1492">
                  <c:v>43466.389525462961</c:v>
                </c:pt>
                <c:pt idx="1493">
                  <c:v>43466.389537037037</c:v>
                </c:pt>
                <c:pt idx="1494">
                  <c:v>43466.389548611107</c:v>
                </c:pt>
                <c:pt idx="1495">
                  <c:v>43466.389560185176</c:v>
                </c:pt>
                <c:pt idx="1496">
                  <c:v>43466.38957175926</c:v>
                </c:pt>
                <c:pt idx="1497">
                  <c:v>43466.38958333333</c:v>
                </c:pt>
                <c:pt idx="1498">
                  <c:v>43466.389594907407</c:v>
                </c:pt>
                <c:pt idx="1499">
                  <c:v>43466.389606481483</c:v>
                </c:pt>
                <c:pt idx="1500">
                  <c:v>43466.389618055553</c:v>
                </c:pt>
                <c:pt idx="1501">
                  <c:v>43466.38962962963</c:v>
                </c:pt>
                <c:pt idx="1502">
                  <c:v>43466.389641203707</c:v>
                </c:pt>
                <c:pt idx="1503">
                  <c:v>43466.389652777783</c:v>
                </c:pt>
                <c:pt idx="1504">
                  <c:v>43466.389664351853</c:v>
                </c:pt>
                <c:pt idx="1505">
                  <c:v>43466.389675925922</c:v>
                </c:pt>
                <c:pt idx="1506">
                  <c:v>43466.389687499999</c:v>
                </c:pt>
                <c:pt idx="1507">
                  <c:v>43466.389699074083</c:v>
                </c:pt>
                <c:pt idx="1508">
                  <c:v>43466.389710648153</c:v>
                </c:pt>
                <c:pt idx="1509">
                  <c:v>43466.389722222222</c:v>
                </c:pt>
                <c:pt idx="1510">
                  <c:v>43466.389733796299</c:v>
                </c:pt>
                <c:pt idx="1511">
                  <c:v>43466.389745370368</c:v>
                </c:pt>
                <c:pt idx="1512">
                  <c:v>43466.389756944453</c:v>
                </c:pt>
                <c:pt idx="1513">
                  <c:v>43466.389768518522</c:v>
                </c:pt>
                <c:pt idx="1514">
                  <c:v>43466.389780092592</c:v>
                </c:pt>
                <c:pt idx="1515">
                  <c:v>43466.389791666668</c:v>
                </c:pt>
                <c:pt idx="1516">
                  <c:v>43466.389803240738</c:v>
                </c:pt>
                <c:pt idx="1517">
                  <c:v>43466.389814814807</c:v>
                </c:pt>
                <c:pt idx="1518">
                  <c:v>43466.389826388891</c:v>
                </c:pt>
                <c:pt idx="1519">
                  <c:v>43466.389837962961</c:v>
                </c:pt>
                <c:pt idx="1520">
                  <c:v>43466.389849537038</c:v>
                </c:pt>
                <c:pt idx="1521">
                  <c:v>43466.389861111107</c:v>
                </c:pt>
                <c:pt idx="1522">
                  <c:v>43466.389872685177</c:v>
                </c:pt>
                <c:pt idx="1523">
                  <c:v>43466.389884259261</c:v>
                </c:pt>
                <c:pt idx="1524">
                  <c:v>43466.38989583333</c:v>
                </c:pt>
                <c:pt idx="1525">
                  <c:v>43466.389907407407</c:v>
                </c:pt>
                <c:pt idx="1526">
                  <c:v>43466.389918981477</c:v>
                </c:pt>
                <c:pt idx="1527">
                  <c:v>43466.389930555553</c:v>
                </c:pt>
                <c:pt idx="1528">
                  <c:v>43466.38994212963</c:v>
                </c:pt>
                <c:pt idx="1529">
                  <c:v>43466.389953703707</c:v>
                </c:pt>
                <c:pt idx="1530">
                  <c:v>43466.389965277784</c:v>
                </c:pt>
                <c:pt idx="1531">
                  <c:v>43466.389976851853</c:v>
                </c:pt>
                <c:pt idx="1532">
                  <c:v>43466.389988425923</c:v>
                </c:pt>
                <c:pt idx="1533">
                  <c:v>43466.39</c:v>
                </c:pt>
                <c:pt idx="1534">
                  <c:v>43466.390011574083</c:v>
                </c:pt>
                <c:pt idx="1535">
                  <c:v>43466.390023148153</c:v>
                </c:pt>
                <c:pt idx="1536">
                  <c:v>43466.390034722222</c:v>
                </c:pt>
                <c:pt idx="1537">
                  <c:v>43466.390046296299</c:v>
                </c:pt>
                <c:pt idx="1538">
                  <c:v>43466.390057870369</c:v>
                </c:pt>
                <c:pt idx="1539">
                  <c:v>43466.390069444453</c:v>
                </c:pt>
                <c:pt idx="1540">
                  <c:v>43466.390081018522</c:v>
                </c:pt>
                <c:pt idx="1541">
                  <c:v>43466.390092592592</c:v>
                </c:pt>
                <c:pt idx="1542">
                  <c:v>43466.390104166669</c:v>
                </c:pt>
                <c:pt idx="1543">
                  <c:v>43466.390115740738</c:v>
                </c:pt>
                <c:pt idx="1544">
                  <c:v>43466.390127314808</c:v>
                </c:pt>
                <c:pt idx="1545">
                  <c:v>43466.390138888892</c:v>
                </c:pt>
                <c:pt idx="1546">
                  <c:v>43466.390150462961</c:v>
                </c:pt>
                <c:pt idx="1547">
                  <c:v>43466.390162037038</c:v>
                </c:pt>
                <c:pt idx="1548">
                  <c:v>43466.390173611107</c:v>
                </c:pt>
                <c:pt idx="1549">
                  <c:v>43466.390185185177</c:v>
                </c:pt>
                <c:pt idx="1550">
                  <c:v>43466.390196759261</c:v>
                </c:pt>
                <c:pt idx="1551">
                  <c:v>43466.390208333331</c:v>
                </c:pt>
                <c:pt idx="1552">
                  <c:v>43466.390219907407</c:v>
                </c:pt>
                <c:pt idx="1553">
                  <c:v>43466.390231481477</c:v>
                </c:pt>
                <c:pt idx="1554">
                  <c:v>43466.390243055554</c:v>
                </c:pt>
                <c:pt idx="1555">
                  <c:v>43466.39025462963</c:v>
                </c:pt>
                <c:pt idx="1556">
                  <c:v>43466.390266203707</c:v>
                </c:pt>
                <c:pt idx="1557">
                  <c:v>43466.390277777777</c:v>
                </c:pt>
                <c:pt idx="1558">
                  <c:v>43466.390289351853</c:v>
                </c:pt>
                <c:pt idx="1559">
                  <c:v>43466.390300925923</c:v>
                </c:pt>
                <c:pt idx="1560">
                  <c:v>43466.3903125</c:v>
                </c:pt>
                <c:pt idx="1561">
                  <c:v>43466.390324074076</c:v>
                </c:pt>
                <c:pt idx="1562">
                  <c:v>43466.390335648153</c:v>
                </c:pt>
                <c:pt idx="1563">
                  <c:v>43466.390347222223</c:v>
                </c:pt>
                <c:pt idx="1564">
                  <c:v>43466.3903587963</c:v>
                </c:pt>
                <c:pt idx="1565">
                  <c:v>43466.390370370369</c:v>
                </c:pt>
                <c:pt idx="1566">
                  <c:v>43466.390381944453</c:v>
                </c:pt>
                <c:pt idx="1567">
                  <c:v>43466.390393518523</c:v>
                </c:pt>
                <c:pt idx="1568">
                  <c:v>43466.390405092592</c:v>
                </c:pt>
                <c:pt idx="1569">
                  <c:v>43466.390416666669</c:v>
                </c:pt>
                <c:pt idx="1570">
                  <c:v>43466.390428240738</c:v>
                </c:pt>
                <c:pt idx="1571">
                  <c:v>43466.390439814822</c:v>
                </c:pt>
                <c:pt idx="1572">
                  <c:v>43466.390451388892</c:v>
                </c:pt>
                <c:pt idx="1573">
                  <c:v>43466.390462962961</c:v>
                </c:pt>
                <c:pt idx="1574">
                  <c:v>43466.390474537038</c:v>
                </c:pt>
                <c:pt idx="1575">
                  <c:v>43466.390486111108</c:v>
                </c:pt>
                <c:pt idx="1576">
                  <c:v>43466.390497685177</c:v>
                </c:pt>
                <c:pt idx="1577">
                  <c:v>43466.390509259261</c:v>
                </c:pt>
                <c:pt idx="1578">
                  <c:v>43466.390520833331</c:v>
                </c:pt>
                <c:pt idx="1579">
                  <c:v>43466.390532407408</c:v>
                </c:pt>
                <c:pt idx="1580">
                  <c:v>43466.390543981477</c:v>
                </c:pt>
                <c:pt idx="1581">
                  <c:v>43466.390555555547</c:v>
                </c:pt>
                <c:pt idx="1582">
                  <c:v>43466.390567129631</c:v>
                </c:pt>
                <c:pt idx="1583">
                  <c:v>43466.3905787037</c:v>
                </c:pt>
                <c:pt idx="1584">
                  <c:v>43466.390590277777</c:v>
                </c:pt>
                <c:pt idx="1585">
                  <c:v>43466.390601851846</c:v>
                </c:pt>
                <c:pt idx="1586">
                  <c:v>43466.390613425923</c:v>
                </c:pt>
                <c:pt idx="1587">
                  <c:v>43466.390625</c:v>
                </c:pt>
                <c:pt idx="1588">
                  <c:v>43466.390636574077</c:v>
                </c:pt>
                <c:pt idx="1589">
                  <c:v>43466.390648148154</c:v>
                </c:pt>
                <c:pt idx="1590">
                  <c:v>43466.390659722223</c:v>
                </c:pt>
                <c:pt idx="1591">
                  <c:v>43466.3906712963</c:v>
                </c:pt>
                <c:pt idx="1592">
                  <c:v>43466.390682870369</c:v>
                </c:pt>
                <c:pt idx="1593">
                  <c:v>43466.390694444453</c:v>
                </c:pt>
                <c:pt idx="1594">
                  <c:v>43466.390706018523</c:v>
                </c:pt>
                <c:pt idx="1595">
                  <c:v>43466.390717592592</c:v>
                </c:pt>
                <c:pt idx="1596">
                  <c:v>43466.390729166669</c:v>
                </c:pt>
                <c:pt idx="1597">
                  <c:v>43466.390740740739</c:v>
                </c:pt>
                <c:pt idx="1598">
                  <c:v>43466.390752314823</c:v>
                </c:pt>
                <c:pt idx="1599">
                  <c:v>43466.390763888892</c:v>
                </c:pt>
                <c:pt idx="1600">
                  <c:v>43466.390775462962</c:v>
                </c:pt>
                <c:pt idx="1601">
                  <c:v>43466.390787037039</c:v>
                </c:pt>
                <c:pt idx="1602">
                  <c:v>43466.390798611108</c:v>
                </c:pt>
                <c:pt idx="1603">
                  <c:v>43466.390810185178</c:v>
                </c:pt>
                <c:pt idx="1604">
                  <c:v>43466.390821759262</c:v>
                </c:pt>
                <c:pt idx="1605">
                  <c:v>43466.390833333331</c:v>
                </c:pt>
                <c:pt idx="1606">
                  <c:v>43466.390844907408</c:v>
                </c:pt>
                <c:pt idx="1607">
                  <c:v>43466.390856481477</c:v>
                </c:pt>
                <c:pt idx="1608">
                  <c:v>43466.390868055547</c:v>
                </c:pt>
                <c:pt idx="1609">
                  <c:v>43466.390879629631</c:v>
                </c:pt>
                <c:pt idx="1610">
                  <c:v>43466.3908912037</c:v>
                </c:pt>
                <c:pt idx="1611">
                  <c:v>43466.390902777777</c:v>
                </c:pt>
                <c:pt idx="1612">
                  <c:v>43466.390914351847</c:v>
                </c:pt>
                <c:pt idx="1613">
                  <c:v>43466.390925925924</c:v>
                </c:pt>
                <c:pt idx="1614">
                  <c:v>43466.3909375</c:v>
                </c:pt>
                <c:pt idx="1615">
                  <c:v>43466.390949074077</c:v>
                </c:pt>
                <c:pt idx="1616">
                  <c:v>43466.390960648147</c:v>
                </c:pt>
                <c:pt idx="1617">
                  <c:v>43466.390972222223</c:v>
                </c:pt>
                <c:pt idx="1618">
                  <c:v>43466.390983796293</c:v>
                </c:pt>
                <c:pt idx="1619">
                  <c:v>43466.39099537037</c:v>
                </c:pt>
                <c:pt idx="1620">
                  <c:v>43466.391006944446</c:v>
                </c:pt>
                <c:pt idx="1621">
                  <c:v>43466.391018518523</c:v>
                </c:pt>
                <c:pt idx="1622">
                  <c:v>43466.391030092593</c:v>
                </c:pt>
                <c:pt idx="1623">
                  <c:v>43466.391041666669</c:v>
                </c:pt>
                <c:pt idx="1624">
                  <c:v>43466.391053240739</c:v>
                </c:pt>
                <c:pt idx="1625">
                  <c:v>43466.391064814823</c:v>
                </c:pt>
                <c:pt idx="1626">
                  <c:v>43466.391076388893</c:v>
                </c:pt>
                <c:pt idx="1627">
                  <c:v>43466.391087962962</c:v>
                </c:pt>
                <c:pt idx="1628">
                  <c:v>43466.391099537039</c:v>
                </c:pt>
                <c:pt idx="1629">
                  <c:v>43466.391111111108</c:v>
                </c:pt>
                <c:pt idx="1630">
                  <c:v>43466.391122685192</c:v>
                </c:pt>
                <c:pt idx="1631">
                  <c:v>43466.391134259262</c:v>
                </c:pt>
                <c:pt idx="1632">
                  <c:v>43466.391145833331</c:v>
                </c:pt>
                <c:pt idx="1633">
                  <c:v>43466.391157407408</c:v>
                </c:pt>
                <c:pt idx="1634">
                  <c:v>43466.391168981478</c:v>
                </c:pt>
                <c:pt idx="1635">
                  <c:v>43466.391180555547</c:v>
                </c:pt>
                <c:pt idx="1636">
                  <c:v>43466.391192129631</c:v>
                </c:pt>
                <c:pt idx="1637">
                  <c:v>43466.391203703701</c:v>
                </c:pt>
                <c:pt idx="1638">
                  <c:v>43466.391215277778</c:v>
                </c:pt>
                <c:pt idx="1639">
                  <c:v>43466.391226851847</c:v>
                </c:pt>
                <c:pt idx="1640">
                  <c:v>43466.391238425917</c:v>
                </c:pt>
                <c:pt idx="1641">
                  <c:v>43466.391250000001</c:v>
                </c:pt>
                <c:pt idx="1642">
                  <c:v>43466.391261574077</c:v>
                </c:pt>
                <c:pt idx="1643">
                  <c:v>43466.391273148147</c:v>
                </c:pt>
                <c:pt idx="1644">
                  <c:v>43466.391284722216</c:v>
                </c:pt>
                <c:pt idx="1645">
                  <c:v>43466.391296296293</c:v>
                </c:pt>
                <c:pt idx="1646">
                  <c:v>43466.39130787037</c:v>
                </c:pt>
                <c:pt idx="1647">
                  <c:v>43466.391319444447</c:v>
                </c:pt>
                <c:pt idx="1648">
                  <c:v>43466.391331018523</c:v>
                </c:pt>
                <c:pt idx="1649">
                  <c:v>43466.391342592593</c:v>
                </c:pt>
                <c:pt idx="1650">
                  <c:v>43466.39135416667</c:v>
                </c:pt>
                <c:pt idx="1651">
                  <c:v>43466.391365740739</c:v>
                </c:pt>
                <c:pt idx="1652">
                  <c:v>43466.391377314823</c:v>
                </c:pt>
                <c:pt idx="1653">
                  <c:v>43466.391388888893</c:v>
                </c:pt>
                <c:pt idx="1654">
                  <c:v>43466.391400462962</c:v>
                </c:pt>
                <c:pt idx="1655">
                  <c:v>43466.391412037039</c:v>
                </c:pt>
                <c:pt idx="1656">
                  <c:v>43466.391423611109</c:v>
                </c:pt>
                <c:pt idx="1657">
                  <c:v>43466.391435185193</c:v>
                </c:pt>
                <c:pt idx="1658">
                  <c:v>43466.391446759262</c:v>
                </c:pt>
                <c:pt idx="1659">
                  <c:v>43466.391458333332</c:v>
                </c:pt>
                <c:pt idx="1660">
                  <c:v>43466.391469907408</c:v>
                </c:pt>
                <c:pt idx="1661">
                  <c:v>43466.391481481478</c:v>
                </c:pt>
                <c:pt idx="1662">
                  <c:v>43466.391493055547</c:v>
                </c:pt>
                <c:pt idx="1663">
                  <c:v>43466.391504629632</c:v>
                </c:pt>
                <c:pt idx="1664">
                  <c:v>43466.391516203701</c:v>
                </c:pt>
                <c:pt idx="1665">
                  <c:v>43466.391527777778</c:v>
                </c:pt>
                <c:pt idx="1666">
                  <c:v>43466.391539351847</c:v>
                </c:pt>
                <c:pt idx="1667">
                  <c:v>43466.391550925917</c:v>
                </c:pt>
                <c:pt idx="1668">
                  <c:v>43466.391562500001</c:v>
                </c:pt>
                <c:pt idx="1669">
                  <c:v>43466.391574074078</c:v>
                </c:pt>
                <c:pt idx="1670">
                  <c:v>43466.391585648147</c:v>
                </c:pt>
                <c:pt idx="1671">
                  <c:v>43466.391597222217</c:v>
                </c:pt>
                <c:pt idx="1672">
                  <c:v>43466.391608796293</c:v>
                </c:pt>
                <c:pt idx="1673">
                  <c:v>43466.39162037037</c:v>
                </c:pt>
                <c:pt idx="1674">
                  <c:v>43466.391631944447</c:v>
                </c:pt>
                <c:pt idx="1675">
                  <c:v>43466.391643518517</c:v>
                </c:pt>
                <c:pt idx="1676">
                  <c:v>43466.391655092593</c:v>
                </c:pt>
                <c:pt idx="1677">
                  <c:v>43466.39166666667</c:v>
                </c:pt>
                <c:pt idx="1678">
                  <c:v>43466.39167824074</c:v>
                </c:pt>
                <c:pt idx="1679">
                  <c:v>43466.391689814824</c:v>
                </c:pt>
                <c:pt idx="1680">
                  <c:v>43466.391701388893</c:v>
                </c:pt>
                <c:pt idx="1681">
                  <c:v>43466.391712962963</c:v>
                </c:pt>
                <c:pt idx="1682">
                  <c:v>43466.391724537039</c:v>
                </c:pt>
                <c:pt idx="1683">
                  <c:v>43466.391736111109</c:v>
                </c:pt>
                <c:pt idx="1684">
                  <c:v>43466.391747685193</c:v>
                </c:pt>
                <c:pt idx="1685">
                  <c:v>43466.391759259262</c:v>
                </c:pt>
                <c:pt idx="1686">
                  <c:v>43466.391770833332</c:v>
                </c:pt>
                <c:pt idx="1687">
                  <c:v>43466.391782407409</c:v>
                </c:pt>
                <c:pt idx="1688">
                  <c:v>43466.391793981478</c:v>
                </c:pt>
                <c:pt idx="1689">
                  <c:v>43466.391805555562</c:v>
                </c:pt>
                <c:pt idx="1690">
                  <c:v>43466.391817129632</c:v>
                </c:pt>
                <c:pt idx="1691">
                  <c:v>43466.391828703701</c:v>
                </c:pt>
                <c:pt idx="1692">
                  <c:v>43466.391840277778</c:v>
                </c:pt>
                <c:pt idx="1693">
                  <c:v>43466.391851851848</c:v>
                </c:pt>
                <c:pt idx="1694">
                  <c:v>43466.391863425917</c:v>
                </c:pt>
                <c:pt idx="1695">
                  <c:v>43466.391875000001</c:v>
                </c:pt>
                <c:pt idx="1696">
                  <c:v>43466.391886574071</c:v>
                </c:pt>
                <c:pt idx="1697">
                  <c:v>43466.391898148147</c:v>
                </c:pt>
                <c:pt idx="1698">
                  <c:v>43466.391909722217</c:v>
                </c:pt>
                <c:pt idx="1699">
                  <c:v>43466.391921296286</c:v>
                </c:pt>
                <c:pt idx="1700">
                  <c:v>43466.391932870371</c:v>
                </c:pt>
                <c:pt idx="1701">
                  <c:v>43466.391944444447</c:v>
                </c:pt>
                <c:pt idx="1702">
                  <c:v>43466.391956018517</c:v>
                </c:pt>
                <c:pt idx="1703">
                  <c:v>43466.391967592594</c:v>
                </c:pt>
                <c:pt idx="1704">
                  <c:v>43466.391979166663</c:v>
                </c:pt>
                <c:pt idx="1705">
                  <c:v>43466.39199074074</c:v>
                </c:pt>
                <c:pt idx="1706">
                  <c:v>43466.392002314817</c:v>
                </c:pt>
                <c:pt idx="1707">
                  <c:v>43466.392013888893</c:v>
                </c:pt>
                <c:pt idx="1708">
                  <c:v>43466.392025462963</c:v>
                </c:pt>
                <c:pt idx="1709">
                  <c:v>43466.39203703704</c:v>
                </c:pt>
                <c:pt idx="1710">
                  <c:v>43466.392048611109</c:v>
                </c:pt>
                <c:pt idx="1711">
                  <c:v>43466.392060185193</c:v>
                </c:pt>
                <c:pt idx="1712">
                  <c:v>43466.392071759263</c:v>
                </c:pt>
                <c:pt idx="1713">
                  <c:v>43466.392083333332</c:v>
                </c:pt>
                <c:pt idx="1714">
                  <c:v>43466.392094907409</c:v>
                </c:pt>
                <c:pt idx="1715">
                  <c:v>43466.392106481479</c:v>
                </c:pt>
                <c:pt idx="1716">
                  <c:v>43466.392118055563</c:v>
                </c:pt>
                <c:pt idx="1717">
                  <c:v>43466.392129629632</c:v>
                </c:pt>
                <c:pt idx="1718">
                  <c:v>43466.392141203702</c:v>
                </c:pt>
                <c:pt idx="1719">
                  <c:v>43466.392152777778</c:v>
                </c:pt>
                <c:pt idx="1720">
                  <c:v>43466.392164351862</c:v>
                </c:pt>
                <c:pt idx="1721">
                  <c:v>43466.392175925917</c:v>
                </c:pt>
                <c:pt idx="1722">
                  <c:v>43466.392187500001</c:v>
                </c:pt>
                <c:pt idx="1723">
                  <c:v>43466.392199074071</c:v>
                </c:pt>
                <c:pt idx="1724">
                  <c:v>43466.392210648148</c:v>
                </c:pt>
                <c:pt idx="1725">
                  <c:v>43466.392222222217</c:v>
                </c:pt>
                <c:pt idx="1726">
                  <c:v>43466.392233796287</c:v>
                </c:pt>
                <c:pt idx="1727">
                  <c:v>43466.392245370371</c:v>
                </c:pt>
                <c:pt idx="1728">
                  <c:v>43466.392256944448</c:v>
                </c:pt>
                <c:pt idx="1729">
                  <c:v>43466.392268518517</c:v>
                </c:pt>
                <c:pt idx="1730">
                  <c:v>43466.392280092587</c:v>
                </c:pt>
                <c:pt idx="1731">
                  <c:v>43466.392291666663</c:v>
                </c:pt>
                <c:pt idx="1732">
                  <c:v>43466.39230324074</c:v>
                </c:pt>
                <c:pt idx="1733">
                  <c:v>43466.392314814817</c:v>
                </c:pt>
                <c:pt idx="1734">
                  <c:v>43466.392326388886</c:v>
                </c:pt>
                <c:pt idx="1735">
                  <c:v>43466.392337962963</c:v>
                </c:pt>
                <c:pt idx="1736">
                  <c:v>43466.39234953704</c:v>
                </c:pt>
                <c:pt idx="1737">
                  <c:v>43466.392361111109</c:v>
                </c:pt>
                <c:pt idx="1738">
                  <c:v>43466.392372685194</c:v>
                </c:pt>
                <c:pt idx="1739">
                  <c:v>43466.392384259263</c:v>
                </c:pt>
                <c:pt idx="1740">
                  <c:v>43466.392395833333</c:v>
                </c:pt>
                <c:pt idx="1741">
                  <c:v>43466.392407407409</c:v>
                </c:pt>
                <c:pt idx="1742">
                  <c:v>43466.392418981479</c:v>
                </c:pt>
                <c:pt idx="1743">
                  <c:v>43466.392430555563</c:v>
                </c:pt>
                <c:pt idx="1744">
                  <c:v>43466.392442129632</c:v>
                </c:pt>
                <c:pt idx="1745">
                  <c:v>43466.392453703702</c:v>
                </c:pt>
                <c:pt idx="1746">
                  <c:v>43466.392465277779</c:v>
                </c:pt>
                <c:pt idx="1747">
                  <c:v>43466.392476851863</c:v>
                </c:pt>
                <c:pt idx="1748">
                  <c:v>43466.392488425918</c:v>
                </c:pt>
                <c:pt idx="1749">
                  <c:v>43466.392500000002</c:v>
                </c:pt>
                <c:pt idx="1750">
                  <c:v>43466.392511574071</c:v>
                </c:pt>
                <c:pt idx="1751">
                  <c:v>43466.392523148148</c:v>
                </c:pt>
                <c:pt idx="1752">
                  <c:v>43466.392534722218</c:v>
                </c:pt>
                <c:pt idx="1753">
                  <c:v>43466.392546296287</c:v>
                </c:pt>
                <c:pt idx="1754">
                  <c:v>43466.392557870371</c:v>
                </c:pt>
                <c:pt idx="1755">
                  <c:v>43466.392569444448</c:v>
                </c:pt>
                <c:pt idx="1756">
                  <c:v>43466.392581018517</c:v>
                </c:pt>
                <c:pt idx="1757">
                  <c:v>43466.392592592587</c:v>
                </c:pt>
                <c:pt idx="1758">
                  <c:v>43466.392604166656</c:v>
                </c:pt>
                <c:pt idx="1759">
                  <c:v>43466.39261574074</c:v>
                </c:pt>
                <c:pt idx="1760">
                  <c:v>43466.392627314817</c:v>
                </c:pt>
                <c:pt idx="1761">
                  <c:v>43466.392638888887</c:v>
                </c:pt>
                <c:pt idx="1762">
                  <c:v>43466.392650462964</c:v>
                </c:pt>
                <c:pt idx="1763">
                  <c:v>43466.39266203704</c:v>
                </c:pt>
                <c:pt idx="1764">
                  <c:v>43466.39267361111</c:v>
                </c:pt>
                <c:pt idx="1765">
                  <c:v>43466.392685185187</c:v>
                </c:pt>
                <c:pt idx="1766">
                  <c:v>43466.392696759263</c:v>
                </c:pt>
                <c:pt idx="1767">
                  <c:v>43466.392708333333</c:v>
                </c:pt>
                <c:pt idx="1768">
                  <c:v>43466.39271990741</c:v>
                </c:pt>
                <c:pt idx="1769">
                  <c:v>43466.392731481479</c:v>
                </c:pt>
                <c:pt idx="1770">
                  <c:v>43466.392743055563</c:v>
                </c:pt>
                <c:pt idx="1771">
                  <c:v>43466.392754629633</c:v>
                </c:pt>
                <c:pt idx="1772">
                  <c:v>43466.392766203702</c:v>
                </c:pt>
                <c:pt idx="1773">
                  <c:v>43466.392777777779</c:v>
                </c:pt>
                <c:pt idx="1774">
                  <c:v>43466.392789351848</c:v>
                </c:pt>
                <c:pt idx="1775">
                  <c:v>43466.392800925933</c:v>
                </c:pt>
                <c:pt idx="1776">
                  <c:v>43466.392812500002</c:v>
                </c:pt>
                <c:pt idx="1777">
                  <c:v>43466.392824074072</c:v>
                </c:pt>
                <c:pt idx="1778">
                  <c:v>43466.392835648148</c:v>
                </c:pt>
                <c:pt idx="1779">
                  <c:v>43466.392847222232</c:v>
                </c:pt>
                <c:pt idx="1780">
                  <c:v>43466.392858796287</c:v>
                </c:pt>
                <c:pt idx="1781">
                  <c:v>43466.392870370371</c:v>
                </c:pt>
                <c:pt idx="1782">
                  <c:v>43466.392881944441</c:v>
                </c:pt>
                <c:pt idx="1783">
                  <c:v>43466.392893518518</c:v>
                </c:pt>
                <c:pt idx="1784">
                  <c:v>43466.392905092587</c:v>
                </c:pt>
                <c:pt idx="1785">
                  <c:v>43466.392916666657</c:v>
                </c:pt>
                <c:pt idx="1786">
                  <c:v>43466.392928240741</c:v>
                </c:pt>
                <c:pt idx="1787">
                  <c:v>43466.392939814818</c:v>
                </c:pt>
                <c:pt idx="1788">
                  <c:v>43466.392951388887</c:v>
                </c:pt>
                <c:pt idx="1789">
                  <c:v>43466.392962962957</c:v>
                </c:pt>
                <c:pt idx="1790">
                  <c:v>43466.392974537041</c:v>
                </c:pt>
                <c:pt idx="1791">
                  <c:v>43466.39298611111</c:v>
                </c:pt>
                <c:pt idx="1792">
                  <c:v>43466.392997685187</c:v>
                </c:pt>
                <c:pt idx="1793">
                  <c:v>43466.393009259264</c:v>
                </c:pt>
                <c:pt idx="1794">
                  <c:v>43466.393020833333</c:v>
                </c:pt>
                <c:pt idx="1795">
                  <c:v>43466.39303240741</c:v>
                </c:pt>
                <c:pt idx="1796">
                  <c:v>43466.393043981479</c:v>
                </c:pt>
                <c:pt idx="1797">
                  <c:v>43466.393055555563</c:v>
                </c:pt>
                <c:pt idx="1798">
                  <c:v>43466.393067129633</c:v>
                </c:pt>
                <c:pt idx="1799">
                  <c:v>43466.393078703702</c:v>
                </c:pt>
                <c:pt idx="1800">
                  <c:v>43466.393090277779</c:v>
                </c:pt>
                <c:pt idx="1801">
                  <c:v>43466.393101851849</c:v>
                </c:pt>
                <c:pt idx="1802">
                  <c:v>43466.393113425933</c:v>
                </c:pt>
                <c:pt idx="1803">
                  <c:v>43466.393125000002</c:v>
                </c:pt>
                <c:pt idx="1804">
                  <c:v>43466.393136574072</c:v>
                </c:pt>
                <c:pt idx="1805">
                  <c:v>43466.393148148149</c:v>
                </c:pt>
                <c:pt idx="1806">
                  <c:v>43466.393159722233</c:v>
                </c:pt>
                <c:pt idx="1807">
                  <c:v>43466.393171296288</c:v>
                </c:pt>
                <c:pt idx="1808">
                  <c:v>43466.393182870372</c:v>
                </c:pt>
                <c:pt idx="1809">
                  <c:v>43466.393194444441</c:v>
                </c:pt>
                <c:pt idx="1810">
                  <c:v>43466.393206018518</c:v>
                </c:pt>
                <c:pt idx="1811">
                  <c:v>43466.393217592587</c:v>
                </c:pt>
                <c:pt idx="1812">
                  <c:v>43466.393229166657</c:v>
                </c:pt>
                <c:pt idx="1813">
                  <c:v>43466.393240740741</c:v>
                </c:pt>
                <c:pt idx="1814">
                  <c:v>43466.393252314818</c:v>
                </c:pt>
                <c:pt idx="1815">
                  <c:v>43466.393263888887</c:v>
                </c:pt>
                <c:pt idx="1816">
                  <c:v>43466.393275462957</c:v>
                </c:pt>
                <c:pt idx="1817">
                  <c:v>43466.393287037034</c:v>
                </c:pt>
                <c:pt idx="1818">
                  <c:v>43466.39329861111</c:v>
                </c:pt>
                <c:pt idx="1819">
                  <c:v>43466.393310185187</c:v>
                </c:pt>
                <c:pt idx="1820">
                  <c:v>43466.393321759257</c:v>
                </c:pt>
                <c:pt idx="1821">
                  <c:v>43466.393333333333</c:v>
                </c:pt>
                <c:pt idx="1822">
                  <c:v>43466.39334490741</c:v>
                </c:pt>
                <c:pt idx="1823">
                  <c:v>43466.39335648148</c:v>
                </c:pt>
                <c:pt idx="1824">
                  <c:v>43466.393368055556</c:v>
                </c:pt>
                <c:pt idx="1825">
                  <c:v>43466.393379629633</c:v>
                </c:pt>
                <c:pt idx="1826">
                  <c:v>43466.393391203703</c:v>
                </c:pt>
                <c:pt idx="1827">
                  <c:v>43466.39340277778</c:v>
                </c:pt>
                <c:pt idx="1828">
                  <c:v>43466.393414351849</c:v>
                </c:pt>
                <c:pt idx="1829">
                  <c:v>43466.393425925933</c:v>
                </c:pt>
                <c:pt idx="1830">
                  <c:v>43466.393437500003</c:v>
                </c:pt>
                <c:pt idx="1831">
                  <c:v>43466.393449074072</c:v>
                </c:pt>
                <c:pt idx="1832">
                  <c:v>43466.393460648149</c:v>
                </c:pt>
                <c:pt idx="1833">
                  <c:v>43466.393472222233</c:v>
                </c:pt>
                <c:pt idx="1834">
                  <c:v>43466.393483796302</c:v>
                </c:pt>
                <c:pt idx="1835">
                  <c:v>43466.393495370372</c:v>
                </c:pt>
                <c:pt idx="1836">
                  <c:v>43466.393506944441</c:v>
                </c:pt>
                <c:pt idx="1837">
                  <c:v>43466.393518518518</c:v>
                </c:pt>
                <c:pt idx="1838">
                  <c:v>43466.393530092602</c:v>
                </c:pt>
                <c:pt idx="1839">
                  <c:v>43466.393541666657</c:v>
                </c:pt>
                <c:pt idx="1840">
                  <c:v>43466.393553240741</c:v>
                </c:pt>
                <c:pt idx="1841">
                  <c:v>43466.393564814818</c:v>
                </c:pt>
                <c:pt idx="1842">
                  <c:v>43466.393576388888</c:v>
                </c:pt>
                <c:pt idx="1843">
                  <c:v>43466.393587962957</c:v>
                </c:pt>
                <c:pt idx="1844">
                  <c:v>43466.393599537027</c:v>
                </c:pt>
                <c:pt idx="1845">
                  <c:v>43466.393611111111</c:v>
                </c:pt>
                <c:pt idx="1846">
                  <c:v>43466.393622685187</c:v>
                </c:pt>
                <c:pt idx="1847">
                  <c:v>43466.393634259257</c:v>
                </c:pt>
                <c:pt idx="1848">
                  <c:v>43466.393645833326</c:v>
                </c:pt>
                <c:pt idx="1849">
                  <c:v>43466.393657407411</c:v>
                </c:pt>
                <c:pt idx="1850">
                  <c:v>43466.39366898148</c:v>
                </c:pt>
                <c:pt idx="1851">
                  <c:v>43466.393680555557</c:v>
                </c:pt>
                <c:pt idx="1852">
                  <c:v>43466.393692129634</c:v>
                </c:pt>
                <c:pt idx="1853">
                  <c:v>43466.393703703703</c:v>
                </c:pt>
                <c:pt idx="1854">
                  <c:v>43466.39371527778</c:v>
                </c:pt>
                <c:pt idx="1855">
                  <c:v>43466.393726851849</c:v>
                </c:pt>
                <c:pt idx="1856">
                  <c:v>43466.393738425933</c:v>
                </c:pt>
                <c:pt idx="1857">
                  <c:v>43466.393750000003</c:v>
                </c:pt>
                <c:pt idx="1858">
                  <c:v>43466.393761574072</c:v>
                </c:pt>
                <c:pt idx="1859">
                  <c:v>43466.393773148149</c:v>
                </c:pt>
                <c:pt idx="1860">
                  <c:v>43466.393784722219</c:v>
                </c:pt>
                <c:pt idx="1861">
                  <c:v>43466.393796296303</c:v>
                </c:pt>
                <c:pt idx="1862">
                  <c:v>43466.393807870372</c:v>
                </c:pt>
                <c:pt idx="1863">
                  <c:v>43466.393819444442</c:v>
                </c:pt>
                <c:pt idx="1864">
                  <c:v>43466.393831018519</c:v>
                </c:pt>
                <c:pt idx="1865">
                  <c:v>43466.393842592603</c:v>
                </c:pt>
                <c:pt idx="1866">
                  <c:v>43466.393854166658</c:v>
                </c:pt>
                <c:pt idx="1867">
                  <c:v>43466.393865740742</c:v>
                </c:pt>
                <c:pt idx="1868">
                  <c:v>43466.393877314818</c:v>
                </c:pt>
                <c:pt idx="1869">
                  <c:v>43466.393888888888</c:v>
                </c:pt>
                <c:pt idx="1870">
                  <c:v>43466.393900462957</c:v>
                </c:pt>
                <c:pt idx="1871">
                  <c:v>43466.393912037027</c:v>
                </c:pt>
                <c:pt idx="1872">
                  <c:v>43466.393923611111</c:v>
                </c:pt>
                <c:pt idx="1873">
                  <c:v>43466.393935185188</c:v>
                </c:pt>
                <c:pt idx="1874">
                  <c:v>43466.393946759257</c:v>
                </c:pt>
                <c:pt idx="1875">
                  <c:v>43466.393958333327</c:v>
                </c:pt>
                <c:pt idx="1876">
                  <c:v>43466.393969907411</c:v>
                </c:pt>
                <c:pt idx="1877">
                  <c:v>43466.39398148148</c:v>
                </c:pt>
                <c:pt idx="1878">
                  <c:v>43466.393993055557</c:v>
                </c:pt>
                <c:pt idx="1879">
                  <c:v>43466.394004629627</c:v>
                </c:pt>
                <c:pt idx="1880">
                  <c:v>43466.394016203703</c:v>
                </c:pt>
                <c:pt idx="1881">
                  <c:v>43466.39402777778</c:v>
                </c:pt>
                <c:pt idx="1882">
                  <c:v>43466.39403935185</c:v>
                </c:pt>
                <c:pt idx="1883">
                  <c:v>43466.394050925926</c:v>
                </c:pt>
                <c:pt idx="1884">
                  <c:v>43466.394062500003</c:v>
                </c:pt>
                <c:pt idx="1885">
                  <c:v>43466.394074074073</c:v>
                </c:pt>
                <c:pt idx="1886">
                  <c:v>43466.394085648149</c:v>
                </c:pt>
                <c:pt idx="1887">
                  <c:v>43466.394097222219</c:v>
                </c:pt>
                <c:pt idx="1888">
                  <c:v>43466.394108796303</c:v>
                </c:pt>
                <c:pt idx="1889">
                  <c:v>43466.394120370373</c:v>
                </c:pt>
                <c:pt idx="1890">
                  <c:v>43466.394131944442</c:v>
                </c:pt>
                <c:pt idx="1891">
                  <c:v>43466.394143518519</c:v>
                </c:pt>
                <c:pt idx="1892">
                  <c:v>43466.394155092603</c:v>
                </c:pt>
                <c:pt idx="1893">
                  <c:v>43466.394166666672</c:v>
                </c:pt>
                <c:pt idx="1894">
                  <c:v>43466.394178240742</c:v>
                </c:pt>
                <c:pt idx="1895">
                  <c:v>43466.394189814811</c:v>
                </c:pt>
                <c:pt idx="1896">
                  <c:v>43466.394201388888</c:v>
                </c:pt>
                <c:pt idx="1897">
                  <c:v>43466.394212962958</c:v>
                </c:pt>
                <c:pt idx="1898">
                  <c:v>43466.394224537027</c:v>
                </c:pt>
                <c:pt idx="1899">
                  <c:v>43466.394236111111</c:v>
                </c:pt>
                <c:pt idx="1900">
                  <c:v>43466.394247685188</c:v>
                </c:pt>
                <c:pt idx="1901">
                  <c:v>43466.394259259258</c:v>
                </c:pt>
                <c:pt idx="1902">
                  <c:v>43466.394270833327</c:v>
                </c:pt>
                <c:pt idx="1903">
                  <c:v>43466.394282407397</c:v>
                </c:pt>
                <c:pt idx="1904">
                  <c:v>43466.394293981481</c:v>
                </c:pt>
                <c:pt idx="1905">
                  <c:v>43466.394305555557</c:v>
                </c:pt>
                <c:pt idx="1906">
                  <c:v>43466.394317129627</c:v>
                </c:pt>
                <c:pt idx="1907">
                  <c:v>43466.394328703696</c:v>
                </c:pt>
                <c:pt idx="1908">
                  <c:v>43466.39434027778</c:v>
                </c:pt>
                <c:pt idx="1909">
                  <c:v>43466.39435185185</c:v>
                </c:pt>
                <c:pt idx="1910">
                  <c:v>43466.394363425927</c:v>
                </c:pt>
                <c:pt idx="1911">
                  <c:v>43466.394375000003</c:v>
                </c:pt>
                <c:pt idx="1912">
                  <c:v>43466.394386574073</c:v>
                </c:pt>
                <c:pt idx="1913">
                  <c:v>43466.39439814815</c:v>
                </c:pt>
                <c:pt idx="1914">
                  <c:v>43466.394409722219</c:v>
                </c:pt>
                <c:pt idx="1915">
                  <c:v>43466.394421296303</c:v>
                </c:pt>
                <c:pt idx="1916">
                  <c:v>43466.394432870373</c:v>
                </c:pt>
                <c:pt idx="1917">
                  <c:v>43466.394444444442</c:v>
                </c:pt>
                <c:pt idx="1918">
                  <c:v>43466.394456018519</c:v>
                </c:pt>
                <c:pt idx="1919">
                  <c:v>43466.394467592603</c:v>
                </c:pt>
                <c:pt idx="1920">
                  <c:v>43466.394479166673</c:v>
                </c:pt>
                <c:pt idx="1921">
                  <c:v>43466.394490740742</c:v>
                </c:pt>
                <c:pt idx="1922">
                  <c:v>43466.394502314812</c:v>
                </c:pt>
                <c:pt idx="1923">
                  <c:v>43466.394513888888</c:v>
                </c:pt>
                <c:pt idx="1924">
                  <c:v>43466.394525462973</c:v>
                </c:pt>
                <c:pt idx="1925">
                  <c:v>43466.394537037027</c:v>
                </c:pt>
                <c:pt idx="1926">
                  <c:v>43466.394548611112</c:v>
                </c:pt>
                <c:pt idx="1927">
                  <c:v>43466.394560185188</c:v>
                </c:pt>
                <c:pt idx="1928">
                  <c:v>43466.394571759258</c:v>
                </c:pt>
                <c:pt idx="1929">
                  <c:v>43466.394583333327</c:v>
                </c:pt>
                <c:pt idx="1930">
                  <c:v>43466.394594907397</c:v>
                </c:pt>
                <c:pt idx="1931">
                  <c:v>43466.394606481481</c:v>
                </c:pt>
                <c:pt idx="1932">
                  <c:v>43466.394618055558</c:v>
                </c:pt>
                <c:pt idx="1933">
                  <c:v>43466.394629629627</c:v>
                </c:pt>
                <c:pt idx="1934">
                  <c:v>43466.394641203697</c:v>
                </c:pt>
                <c:pt idx="1935">
                  <c:v>43466.394652777781</c:v>
                </c:pt>
                <c:pt idx="1936">
                  <c:v>43466.39466435185</c:v>
                </c:pt>
                <c:pt idx="1937">
                  <c:v>43466.394675925927</c:v>
                </c:pt>
                <c:pt idx="1938">
                  <c:v>43466.394687499997</c:v>
                </c:pt>
                <c:pt idx="1939">
                  <c:v>43466.394699074073</c:v>
                </c:pt>
                <c:pt idx="1940">
                  <c:v>43466.39471064815</c:v>
                </c:pt>
                <c:pt idx="1941">
                  <c:v>43466.39472222222</c:v>
                </c:pt>
                <c:pt idx="1942">
                  <c:v>43466.394733796304</c:v>
                </c:pt>
                <c:pt idx="1943">
                  <c:v>43466.394745370373</c:v>
                </c:pt>
                <c:pt idx="1944">
                  <c:v>43466.394756944443</c:v>
                </c:pt>
                <c:pt idx="1945">
                  <c:v>43466.394768518519</c:v>
                </c:pt>
                <c:pt idx="1946">
                  <c:v>43466.394780092603</c:v>
                </c:pt>
                <c:pt idx="1947">
                  <c:v>43466.394791666673</c:v>
                </c:pt>
                <c:pt idx="1948">
                  <c:v>43466.394803240742</c:v>
                </c:pt>
                <c:pt idx="1949">
                  <c:v>43466.394814814812</c:v>
                </c:pt>
                <c:pt idx="1950">
                  <c:v>43466.394826388889</c:v>
                </c:pt>
                <c:pt idx="1951">
                  <c:v>43466.394837962973</c:v>
                </c:pt>
                <c:pt idx="1952">
                  <c:v>43466.394849537042</c:v>
                </c:pt>
                <c:pt idx="1953">
                  <c:v>43466.394861111112</c:v>
                </c:pt>
                <c:pt idx="1954">
                  <c:v>43466.394872685189</c:v>
                </c:pt>
                <c:pt idx="1955">
                  <c:v>43466.394884259258</c:v>
                </c:pt>
                <c:pt idx="1956">
                  <c:v>43466.394895833328</c:v>
                </c:pt>
                <c:pt idx="1957">
                  <c:v>43466.394907407397</c:v>
                </c:pt>
                <c:pt idx="1958">
                  <c:v>43466.394918981481</c:v>
                </c:pt>
                <c:pt idx="1959">
                  <c:v>43466.394930555558</c:v>
                </c:pt>
                <c:pt idx="1960">
                  <c:v>43466.394942129627</c:v>
                </c:pt>
                <c:pt idx="1961">
                  <c:v>43466.394953703697</c:v>
                </c:pt>
                <c:pt idx="1962">
                  <c:v>43466.394965277781</c:v>
                </c:pt>
                <c:pt idx="1963">
                  <c:v>43466.394976851851</c:v>
                </c:pt>
                <c:pt idx="1964">
                  <c:v>43466.394988425927</c:v>
                </c:pt>
                <c:pt idx="1965">
                  <c:v>43466.394999999997</c:v>
                </c:pt>
                <c:pt idx="1966">
                  <c:v>43466.395011574074</c:v>
                </c:pt>
                <c:pt idx="1967">
                  <c:v>43466.39502314815</c:v>
                </c:pt>
                <c:pt idx="1968">
                  <c:v>43466.39503472222</c:v>
                </c:pt>
                <c:pt idx="1969">
                  <c:v>43466.395046296297</c:v>
                </c:pt>
                <c:pt idx="1970">
                  <c:v>43466.395057870373</c:v>
                </c:pt>
                <c:pt idx="1971">
                  <c:v>43466.395069444443</c:v>
                </c:pt>
                <c:pt idx="1972">
                  <c:v>43466.39508101852</c:v>
                </c:pt>
                <c:pt idx="1973">
                  <c:v>43466.395092592589</c:v>
                </c:pt>
                <c:pt idx="1974">
                  <c:v>43466.395104166673</c:v>
                </c:pt>
                <c:pt idx="1975">
                  <c:v>43466.395115740743</c:v>
                </c:pt>
                <c:pt idx="1976">
                  <c:v>43466.395127314812</c:v>
                </c:pt>
                <c:pt idx="1977">
                  <c:v>43466.395138888889</c:v>
                </c:pt>
                <c:pt idx="1978">
                  <c:v>43466.395150462973</c:v>
                </c:pt>
                <c:pt idx="1979">
                  <c:v>43466.395162037043</c:v>
                </c:pt>
                <c:pt idx="1980">
                  <c:v>43466.395173611112</c:v>
                </c:pt>
                <c:pt idx="1981">
                  <c:v>43466.395185185182</c:v>
                </c:pt>
                <c:pt idx="1982">
                  <c:v>43466.395196759258</c:v>
                </c:pt>
                <c:pt idx="1983">
                  <c:v>43466.395208333342</c:v>
                </c:pt>
                <c:pt idx="1984">
                  <c:v>43466.395219907397</c:v>
                </c:pt>
                <c:pt idx="1985">
                  <c:v>43466.395231481481</c:v>
                </c:pt>
                <c:pt idx="1986">
                  <c:v>43466.395243055558</c:v>
                </c:pt>
                <c:pt idx="1987">
                  <c:v>43466.395254629628</c:v>
                </c:pt>
                <c:pt idx="1988">
                  <c:v>43466.395266203697</c:v>
                </c:pt>
                <c:pt idx="1989">
                  <c:v>43466.395277777781</c:v>
                </c:pt>
                <c:pt idx="1990">
                  <c:v>43466.395289351851</c:v>
                </c:pt>
                <c:pt idx="1991">
                  <c:v>43466.395300925928</c:v>
                </c:pt>
                <c:pt idx="1992">
                  <c:v>43466.395312499997</c:v>
                </c:pt>
                <c:pt idx="1993">
                  <c:v>43466.395324074067</c:v>
                </c:pt>
                <c:pt idx="1994">
                  <c:v>43466.395335648151</c:v>
                </c:pt>
                <c:pt idx="1995">
                  <c:v>43466.39534722222</c:v>
                </c:pt>
                <c:pt idx="1996">
                  <c:v>43466.395358796297</c:v>
                </c:pt>
                <c:pt idx="1997">
                  <c:v>43466.395370370366</c:v>
                </c:pt>
                <c:pt idx="1998">
                  <c:v>43466.395381944443</c:v>
                </c:pt>
                <c:pt idx="1999">
                  <c:v>43466.39539351852</c:v>
                </c:pt>
                <c:pt idx="2000">
                  <c:v>43466.395405092589</c:v>
                </c:pt>
                <c:pt idx="2001">
                  <c:v>43466.395416666674</c:v>
                </c:pt>
                <c:pt idx="2002">
                  <c:v>43466.395428240743</c:v>
                </c:pt>
                <c:pt idx="2003">
                  <c:v>43466.395439814813</c:v>
                </c:pt>
                <c:pt idx="2004">
                  <c:v>43466.395451388889</c:v>
                </c:pt>
                <c:pt idx="2005">
                  <c:v>43466.395462962973</c:v>
                </c:pt>
                <c:pt idx="2006">
                  <c:v>43466.395474537043</c:v>
                </c:pt>
                <c:pt idx="2007">
                  <c:v>43466.395486111112</c:v>
                </c:pt>
                <c:pt idx="2008">
                  <c:v>43466.395497685182</c:v>
                </c:pt>
                <c:pt idx="2009">
                  <c:v>43466.395509259259</c:v>
                </c:pt>
                <c:pt idx="2010">
                  <c:v>43466.395520833343</c:v>
                </c:pt>
                <c:pt idx="2011">
                  <c:v>43466.395532407398</c:v>
                </c:pt>
                <c:pt idx="2012">
                  <c:v>43466.395543981482</c:v>
                </c:pt>
                <c:pt idx="2013">
                  <c:v>43466.395555555559</c:v>
                </c:pt>
                <c:pt idx="2014">
                  <c:v>43466.395567129628</c:v>
                </c:pt>
                <c:pt idx="2015">
                  <c:v>43466.395578703698</c:v>
                </c:pt>
                <c:pt idx="2016">
                  <c:v>43466.395590277767</c:v>
                </c:pt>
                <c:pt idx="2017">
                  <c:v>43466.395601851851</c:v>
                </c:pt>
                <c:pt idx="2018">
                  <c:v>43466.395613425928</c:v>
                </c:pt>
                <c:pt idx="2019">
                  <c:v>43466.395624999997</c:v>
                </c:pt>
                <c:pt idx="2020">
                  <c:v>43466.395636574067</c:v>
                </c:pt>
                <c:pt idx="2021">
                  <c:v>43466.395648148151</c:v>
                </c:pt>
                <c:pt idx="2022">
                  <c:v>43466.39565972222</c:v>
                </c:pt>
                <c:pt idx="2023">
                  <c:v>43466.395671296297</c:v>
                </c:pt>
                <c:pt idx="2024">
                  <c:v>43466.395682870367</c:v>
                </c:pt>
                <c:pt idx="2025">
                  <c:v>43466.395694444444</c:v>
                </c:pt>
                <c:pt idx="2026">
                  <c:v>43466.39570601852</c:v>
                </c:pt>
                <c:pt idx="2027">
                  <c:v>43466.39571759259</c:v>
                </c:pt>
                <c:pt idx="2028">
                  <c:v>43466.395729166667</c:v>
                </c:pt>
                <c:pt idx="2029">
                  <c:v>43466.395740740743</c:v>
                </c:pt>
                <c:pt idx="2030">
                  <c:v>43466.395752314813</c:v>
                </c:pt>
                <c:pt idx="2031">
                  <c:v>43466.39576388889</c:v>
                </c:pt>
                <c:pt idx="2032">
                  <c:v>43466.395775462966</c:v>
                </c:pt>
                <c:pt idx="2033">
                  <c:v>43466.395787037043</c:v>
                </c:pt>
                <c:pt idx="2034">
                  <c:v>43466.395798611113</c:v>
                </c:pt>
                <c:pt idx="2035">
                  <c:v>43466.395810185182</c:v>
                </c:pt>
                <c:pt idx="2036">
                  <c:v>43466.395821759259</c:v>
                </c:pt>
                <c:pt idx="2037">
                  <c:v>43466.395833333343</c:v>
                </c:pt>
                <c:pt idx="2038">
                  <c:v>43466.395844907413</c:v>
                </c:pt>
                <c:pt idx="2039">
                  <c:v>43466.395856481482</c:v>
                </c:pt>
                <c:pt idx="2040">
                  <c:v>43466.395868055559</c:v>
                </c:pt>
                <c:pt idx="2041">
                  <c:v>43466.395879629628</c:v>
                </c:pt>
                <c:pt idx="2042">
                  <c:v>43466.395891203712</c:v>
                </c:pt>
                <c:pt idx="2043">
                  <c:v>43466.395902777767</c:v>
                </c:pt>
                <c:pt idx="2044">
                  <c:v>43466.395914351851</c:v>
                </c:pt>
                <c:pt idx="2045">
                  <c:v>43466.395925925928</c:v>
                </c:pt>
                <c:pt idx="2046">
                  <c:v>43466.395937499998</c:v>
                </c:pt>
                <c:pt idx="2047">
                  <c:v>43466.395949074067</c:v>
                </c:pt>
                <c:pt idx="2048">
                  <c:v>43466.395960648151</c:v>
                </c:pt>
                <c:pt idx="2049">
                  <c:v>43466.395972222221</c:v>
                </c:pt>
                <c:pt idx="2050">
                  <c:v>43466.395983796298</c:v>
                </c:pt>
                <c:pt idx="2051">
                  <c:v>43466.395995370367</c:v>
                </c:pt>
                <c:pt idx="2052">
                  <c:v>43466.396006944437</c:v>
                </c:pt>
                <c:pt idx="2053">
                  <c:v>43466.396018518521</c:v>
                </c:pt>
                <c:pt idx="2054">
                  <c:v>43466.39603009259</c:v>
                </c:pt>
                <c:pt idx="2055">
                  <c:v>43466.396041666667</c:v>
                </c:pt>
                <c:pt idx="2056">
                  <c:v>43466.396053240736</c:v>
                </c:pt>
                <c:pt idx="2057">
                  <c:v>43466.396064814813</c:v>
                </c:pt>
                <c:pt idx="2058">
                  <c:v>43466.39607638889</c:v>
                </c:pt>
                <c:pt idx="2059">
                  <c:v>43466.396087962959</c:v>
                </c:pt>
                <c:pt idx="2060">
                  <c:v>43466.396099537043</c:v>
                </c:pt>
                <c:pt idx="2061">
                  <c:v>43466.396111111113</c:v>
                </c:pt>
                <c:pt idx="2062">
                  <c:v>43466.396122685182</c:v>
                </c:pt>
                <c:pt idx="2063">
                  <c:v>43466.396134259259</c:v>
                </c:pt>
                <c:pt idx="2064">
                  <c:v>43466.396145833343</c:v>
                </c:pt>
                <c:pt idx="2065">
                  <c:v>43466.396157407413</c:v>
                </c:pt>
                <c:pt idx="2066">
                  <c:v>43466.396168981482</c:v>
                </c:pt>
                <c:pt idx="2067">
                  <c:v>43466.396180555559</c:v>
                </c:pt>
                <c:pt idx="2068">
                  <c:v>43466.396192129629</c:v>
                </c:pt>
                <c:pt idx="2069">
                  <c:v>43466.396203703713</c:v>
                </c:pt>
                <c:pt idx="2070">
                  <c:v>43466.396215277768</c:v>
                </c:pt>
                <c:pt idx="2071">
                  <c:v>43466.396226851852</c:v>
                </c:pt>
                <c:pt idx="2072">
                  <c:v>43466.396238425928</c:v>
                </c:pt>
                <c:pt idx="2073">
                  <c:v>43466.396249999998</c:v>
                </c:pt>
                <c:pt idx="2074">
                  <c:v>43466.396261574067</c:v>
                </c:pt>
                <c:pt idx="2075">
                  <c:v>43466.396273148152</c:v>
                </c:pt>
                <c:pt idx="2076">
                  <c:v>43466.396284722221</c:v>
                </c:pt>
                <c:pt idx="2077">
                  <c:v>43466.396296296298</c:v>
                </c:pt>
                <c:pt idx="2078">
                  <c:v>43466.396307870367</c:v>
                </c:pt>
                <c:pt idx="2079">
                  <c:v>43466.396319444437</c:v>
                </c:pt>
                <c:pt idx="2080">
                  <c:v>43466.396331018521</c:v>
                </c:pt>
                <c:pt idx="2081">
                  <c:v>43466.39634259259</c:v>
                </c:pt>
                <c:pt idx="2082">
                  <c:v>43466.396354166667</c:v>
                </c:pt>
                <c:pt idx="2083">
                  <c:v>43466.396365740737</c:v>
                </c:pt>
                <c:pt idx="2084">
                  <c:v>43466.396377314813</c:v>
                </c:pt>
                <c:pt idx="2085">
                  <c:v>43466.39638888889</c:v>
                </c:pt>
                <c:pt idx="2086">
                  <c:v>43466.39640046296</c:v>
                </c:pt>
                <c:pt idx="2087">
                  <c:v>43466.396412037036</c:v>
                </c:pt>
                <c:pt idx="2088">
                  <c:v>43466.396423611113</c:v>
                </c:pt>
                <c:pt idx="2089">
                  <c:v>43466.396435185183</c:v>
                </c:pt>
                <c:pt idx="2090">
                  <c:v>43466.39644675926</c:v>
                </c:pt>
                <c:pt idx="2091">
                  <c:v>43466.396458333344</c:v>
                </c:pt>
                <c:pt idx="2092">
                  <c:v>43466.396469907413</c:v>
                </c:pt>
                <c:pt idx="2093">
                  <c:v>43466.396481481483</c:v>
                </c:pt>
                <c:pt idx="2094">
                  <c:v>43466.396493055552</c:v>
                </c:pt>
                <c:pt idx="2095">
                  <c:v>43466.396504629629</c:v>
                </c:pt>
                <c:pt idx="2096">
                  <c:v>43466.396516203713</c:v>
                </c:pt>
                <c:pt idx="2097">
                  <c:v>43466.396527777782</c:v>
                </c:pt>
                <c:pt idx="2098">
                  <c:v>43466.396539351852</c:v>
                </c:pt>
                <c:pt idx="2099">
                  <c:v>43466.396550925929</c:v>
                </c:pt>
                <c:pt idx="2100">
                  <c:v>43466.396562499998</c:v>
                </c:pt>
                <c:pt idx="2101">
                  <c:v>43466.396574074082</c:v>
                </c:pt>
                <c:pt idx="2102">
                  <c:v>43466.396585648137</c:v>
                </c:pt>
                <c:pt idx="2103">
                  <c:v>43466.396597222221</c:v>
                </c:pt>
                <c:pt idx="2104">
                  <c:v>43466.396608796298</c:v>
                </c:pt>
                <c:pt idx="2105">
                  <c:v>43466.396620370368</c:v>
                </c:pt>
                <c:pt idx="2106">
                  <c:v>43466.396631944437</c:v>
                </c:pt>
                <c:pt idx="2107">
                  <c:v>43466.396643518521</c:v>
                </c:pt>
                <c:pt idx="2108">
                  <c:v>43466.396655092591</c:v>
                </c:pt>
                <c:pt idx="2109">
                  <c:v>43466.396666666667</c:v>
                </c:pt>
                <c:pt idx="2110">
                  <c:v>43466.396678240737</c:v>
                </c:pt>
                <c:pt idx="2111">
                  <c:v>43466.396689814806</c:v>
                </c:pt>
                <c:pt idx="2112">
                  <c:v>43466.396701388891</c:v>
                </c:pt>
                <c:pt idx="2113">
                  <c:v>43466.39671296296</c:v>
                </c:pt>
                <c:pt idx="2114">
                  <c:v>43466.396724537037</c:v>
                </c:pt>
                <c:pt idx="2115">
                  <c:v>43466.396736111114</c:v>
                </c:pt>
                <c:pt idx="2116">
                  <c:v>43466.396747685183</c:v>
                </c:pt>
                <c:pt idx="2117">
                  <c:v>43466.39675925926</c:v>
                </c:pt>
                <c:pt idx="2118">
                  <c:v>43466.396770833337</c:v>
                </c:pt>
                <c:pt idx="2119">
                  <c:v>43466.396782407413</c:v>
                </c:pt>
                <c:pt idx="2120">
                  <c:v>43466.396793981483</c:v>
                </c:pt>
                <c:pt idx="2121">
                  <c:v>43466.396805555552</c:v>
                </c:pt>
                <c:pt idx="2122">
                  <c:v>43466.396817129629</c:v>
                </c:pt>
                <c:pt idx="2123">
                  <c:v>43466.396828703713</c:v>
                </c:pt>
                <c:pt idx="2124">
                  <c:v>43466.396840277783</c:v>
                </c:pt>
                <c:pt idx="2125">
                  <c:v>43466.396851851852</c:v>
                </c:pt>
                <c:pt idx="2126">
                  <c:v>43466.396863425929</c:v>
                </c:pt>
                <c:pt idx="2127">
                  <c:v>43466.396874999999</c:v>
                </c:pt>
                <c:pt idx="2128">
                  <c:v>43466.396886574083</c:v>
                </c:pt>
                <c:pt idx="2129">
                  <c:v>43466.396898148138</c:v>
                </c:pt>
                <c:pt idx="2130">
                  <c:v>43466.396909722222</c:v>
                </c:pt>
                <c:pt idx="2131">
                  <c:v>43466.396921296298</c:v>
                </c:pt>
                <c:pt idx="2132">
                  <c:v>43466.396932870368</c:v>
                </c:pt>
                <c:pt idx="2133">
                  <c:v>43466.396944444437</c:v>
                </c:pt>
                <c:pt idx="2134">
                  <c:v>43466.396956018521</c:v>
                </c:pt>
                <c:pt idx="2135">
                  <c:v>43466.396967592591</c:v>
                </c:pt>
                <c:pt idx="2136">
                  <c:v>43466.396979166668</c:v>
                </c:pt>
                <c:pt idx="2137">
                  <c:v>43466.396990740737</c:v>
                </c:pt>
                <c:pt idx="2138">
                  <c:v>43466.397002314807</c:v>
                </c:pt>
                <c:pt idx="2139">
                  <c:v>43466.397013888891</c:v>
                </c:pt>
                <c:pt idx="2140">
                  <c:v>43466.39702546296</c:v>
                </c:pt>
                <c:pt idx="2141">
                  <c:v>43466.397037037037</c:v>
                </c:pt>
                <c:pt idx="2142">
                  <c:v>43466.397048611107</c:v>
                </c:pt>
                <c:pt idx="2143">
                  <c:v>43466.397060185183</c:v>
                </c:pt>
                <c:pt idx="2144">
                  <c:v>43466.39707175926</c:v>
                </c:pt>
                <c:pt idx="2145">
                  <c:v>43466.397083333337</c:v>
                </c:pt>
                <c:pt idx="2146">
                  <c:v>43466.397094907406</c:v>
                </c:pt>
                <c:pt idx="2147">
                  <c:v>43466.397106481483</c:v>
                </c:pt>
                <c:pt idx="2148">
                  <c:v>43466.397118055553</c:v>
                </c:pt>
                <c:pt idx="2149">
                  <c:v>43466.397129629629</c:v>
                </c:pt>
                <c:pt idx="2150">
                  <c:v>43466.397141203714</c:v>
                </c:pt>
                <c:pt idx="2151">
                  <c:v>43466.397152777783</c:v>
                </c:pt>
                <c:pt idx="2152">
                  <c:v>43466.397164351853</c:v>
                </c:pt>
                <c:pt idx="2153">
                  <c:v>43466.397175925929</c:v>
                </c:pt>
                <c:pt idx="2154">
                  <c:v>43466.397187499999</c:v>
                </c:pt>
                <c:pt idx="2155">
                  <c:v>43466.397199074083</c:v>
                </c:pt>
                <c:pt idx="2156">
                  <c:v>43466.397210648152</c:v>
                </c:pt>
                <c:pt idx="2157">
                  <c:v>43466.397222222222</c:v>
                </c:pt>
                <c:pt idx="2158">
                  <c:v>43466.397233796299</c:v>
                </c:pt>
                <c:pt idx="2159">
                  <c:v>43466.397245370368</c:v>
                </c:pt>
                <c:pt idx="2160">
                  <c:v>43466.397256944438</c:v>
                </c:pt>
                <c:pt idx="2161">
                  <c:v>43466.397268518522</c:v>
                </c:pt>
                <c:pt idx="2162">
                  <c:v>43466.397280092591</c:v>
                </c:pt>
                <c:pt idx="2163">
                  <c:v>43466.397291666668</c:v>
                </c:pt>
                <c:pt idx="2164">
                  <c:v>43466.397303240738</c:v>
                </c:pt>
                <c:pt idx="2165">
                  <c:v>43466.397314814807</c:v>
                </c:pt>
                <c:pt idx="2166">
                  <c:v>43466.397326388891</c:v>
                </c:pt>
                <c:pt idx="2167">
                  <c:v>43466.397337962961</c:v>
                </c:pt>
                <c:pt idx="2168">
                  <c:v>43466.397349537037</c:v>
                </c:pt>
                <c:pt idx="2169">
                  <c:v>43466.397361111107</c:v>
                </c:pt>
                <c:pt idx="2170">
                  <c:v>43466.397372685176</c:v>
                </c:pt>
                <c:pt idx="2171">
                  <c:v>43466.39738425926</c:v>
                </c:pt>
                <c:pt idx="2172">
                  <c:v>43466.39739583333</c:v>
                </c:pt>
                <c:pt idx="2173">
                  <c:v>43466.397407407407</c:v>
                </c:pt>
                <c:pt idx="2174">
                  <c:v>43466.397418981483</c:v>
                </c:pt>
                <c:pt idx="2175">
                  <c:v>43466.397430555553</c:v>
                </c:pt>
                <c:pt idx="2176">
                  <c:v>43466.39744212963</c:v>
                </c:pt>
                <c:pt idx="2177">
                  <c:v>43466.397453703707</c:v>
                </c:pt>
                <c:pt idx="2178">
                  <c:v>43466.397465277783</c:v>
                </c:pt>
                <c:pt idx="2179">
                  <c:v>43466.397476851853</c:v>
                </c:pt>
                <c:pt idx="2180">
                  <c:v>43466.397488425922</c:v>
                </c:pt>
                <c:pt idx="2181">
                  <c:v>43466.397499999999</c:v>
                </c:pt>
                <c:pt idx="2182">
                  <c:v>43466.397511574083</c:v>
                </c:pt>
                <c:pt idx="2183">
                  <c:v>43466.397523148153</c:v>
                </c:pt>
                <c:pt idx="2184">
                  <c:v>43466.397534722222</c:v>
                </c:pt>
                <c:pt idx="2185">
                  <c:v>43466.397546296299</c:v>
                </c:pt>
                <c:pt idx="2186">
                  <c:v>43466.397557870368</c:v>
                </c:pt>
                <c:pt idx="2187">
                  <c:v>43466.397569444453</c:v>
                </c:pt>
                <c:pt idx="2188">
                  <c:v>43466.397581018522</c:v>
                </c:pt>
                <c:pt idx="2189">
                  <c:v>43466.397592592592</c:v>
                </c:pt>
                <c:pt idx="2190">
                  <c:v>43466.397604166668</c:v>
                </c:pt>
                <c:pt idx="2191">
                  <c:v>43466.397615740738</c:v>
                </c:pt>
                <c:pt idx="2192">
                  <c:v>43466.397627314807</c:v>
                </c:pt>
                <c:pt idx="2193">
                  <c:v>43466.397638888891</c:v>
                </c:pt>
                <c:pt idx="2194">
                  <c:v>43466.397650462961</c:v>
                </c:pt>
                <c:pt idx="2195">
                  <c:v>43466.397662037038</c:v>
                </c:pt>
                <c:pt idx="2196">
                  <c:v>43466.397673611107</c:v>
                </c:pt>
                <c:pt idx="2197">
                  <c:v>43466.397685185177</c:v>
                </c:pt>
                <c:pt idx="2198">
                  <c:v>43466.397696759261</c:v>
                </c:pt>
                <c:pt idx="2199">
                  <c:v>43466.39770833333</c:v>
                </c:pt>
                <c:pt idx="2200">
                  <c:v>43466.397719907407</c:v>
                </c:pt>
                <c:pt idx="2201">
                  <c:v>43466.397731481477</c:v>
                </c:pt>
                <c:pt idx="2202">
                  <c:v>43466.397743055553</c:v>
                </c:pt>
                <c:pt idx="2203">
                  <c:v>43466.39775462963</c:v>
                </c:pt>
                <c:pt idx="2204">
                  <c:v>43466.397766203707</c:v>
                </c:pt>
                <c:pt idx="2205">
                  <c:v>43466.397777777784</c:v>
                </c:pt>
                <c:pt idx="2206">
                  <c:v>43466.397789351853</c:v>
                </c:pt>
                <c:pt idx="2207">
                  <c:v>43466.397800925923</c:v>
                </c:pt>
                <c:pt idx="2208">
                  <c:v>43466.397812499999</c:v>
                </c:pt>
                <c:pt idx="2209">
                  <c:v>43466.397824074083</c:v>
                </c:pt>
                <c:pt idx="2210">
                  <c:v>43466.397835648153</c:v>
                </c:pt>
                <c:pt idx="2211">
                  <c:v>43466.397847222222</c:v>
                </c:pt>
                <c:pt idx="2212">
                  <c:v>43466.397858796299</c:v>
                </c:pt>
                <c:pt idx="2213">
                  <c:v>43466.397870370369</c:v>
                </c:pt>
                <c:pt idx="2214">
                  <c:v>43466.397881944453</c:v>
                </c:pt>
                <c:pt idx="2215">
                  <c:v>43466.397893518522</c:v>
                </c:pt>
                <c:pt idx="2216">
                  <c:v>43466.397905092592</c:v>
                </c:pt>
                <c:pt idx="2217">
                  <c:v>43466.397916666669</c:v>
                </c:pt>
                <c:pt idx="2218">
                  <c:v>43466.397928240738</c:v>
                </c:pt>
                <c:pt idx="2219">
                  <c:v>43466.397939814808</c:v>
                </c:pt>
                <c:pt idx="2220">
                  <c:v>43466.397951388892</c:v>
                </c:pt>
                <c:pt idx="2221">
                  <c:v>43466.397962962961</c:v>
                </c:pt>
                <c:pt idx="2222">
                  <c:v>43466.397974537038</c:v>
                </c:pt>
                <c:pt idx="2223">
                  <c:v>43466.397986111107</c:v>
                </c:pt>
                <c:pt idx="2224">
                  <c:v>43466.397997685177</c:v>
                </c:pt>
                <c:pt idx="2225">
                  <c:v>43466.398009259261</c:v>
                </c:pt>
                <c:pt idx="2226">
                  <c:v>43466.398020833331</c:v>
                </c:pt>
                <c:pt idx="2227">
                  <c:v>43466.398032407407</c:v>
                </c:pt>
                <c:pt idx="2228">
                  <c:v>43466.398043981477</c:v>
                </c:pt>
                <c:pt idx="2229">
                  <c:v>43466.398055555554</c:v>
                </c:pt>
                <c:pt idx="2230">
                  <c:v>43466.39806712963</c:v>
                </c:pt>
                <c:pt idx="2231">
                  <c:v>43466.398078703707</c:v>
                </c:pt>
                <c:pt idx="2232">
                  <c:v>43466.398090277777</c:v>
                </c:pt>
                <c:pt idx="2233">
                  <c:v>43466.398101851853</c:v>
                </c:pt>
                <c:pt idx="2234">
                  <c:v>43466.398113425923</c:v>
                </c:pt>
                <c:pt idx="2235">
                  <c:v>43466.398125</c:v>
                </c:pt>
                <c:pt idx="2236">
                  <c:v>43466.398136574076</c:v>
                </c:pt>
                <c:pt idx="2237">
                  <c:v>43466.398148148153</c:v>
                </c:pt>
                <c:pt idx="2238">
                  <c:v>43466.398159722223</c:v>
                </c:pt>
                <c:pt idx="2239">
                  <c:v>43466.3981712963</c:v>
                </c:pt>
                <c:pt idx="2240">
                  <c:v>43466.398182870369</c:v>
                </c:pt>
                <c:pt idx="2241">
                  <c:v>43466.398194444453</c:v>
                </c:pt>
                <c:pt idx="2242">
                  <c:v>43466.398206018523</c:v>
                </c:pt>
                <c:pt idx="2243">
                  <c:v>43466.398217592592</c:v>
                </c:pt>
                <c:pt idx="2244">
                  <c:v>43466.398229166669</c:v>
                </c:pt>
                <c:pt idx="2245">
                  <c:v>43466.398240740738</c:v>
                </c:pt>
                <c:pt idx="2246">
                  <c:v>43466.398252314822</c:v>
                </c:pt>
                <c:pt idx="2247">
                  <c:v>43466.398263888892</c:v>
                </c:pt>
                <c:pt idx="2248">
                  <c:v>43466.398275462961</c:v>
                </c:pt>
                <c:pt idx="2249">
                  <c:v>43466.398287037038</c:v>
                </c:pt>
                <c:pt idx="2250">
                  <c:v>43466.398298611108</c:v>
                </c:pt>
                <c:pt idx="2251">
                  <c:v>43466.398310185177</c:v>
                </c:pt>
                <c:pt idx="2252">
                  <c:v>43466.398321759261</c:v>
                </c:pt>
                <c:pt idx="2253">
                  <c:v>43466.398333333331</c:v>
                </c:pt>
                <c:pt idx="2254">
                  <c:v>43466.398344907408</c:v>
                </c:pt>
                <c:pt idx="2255">
                  <c:v>43466.398356481477</c:v>
                </c:pt>
                <c:pt idx="2256">
                  <c:v>43466.398368055547</c:v>
                </c:pt>
                <c:pt idx="2257">
                  <c:v>43466.398379629631</c:v>
                </c:pt>
                <c:pt idx="2258">
                  <c:v>43466.3983912037</c:v>
                </c:pt>
                <c:pt idx="2259">
                  <c:v>43466.398402777777</c:v>
                </c:pt>
                <c:pt idx="2260">
                  <c:v>43466.398414351846</c:v>
                </c:pt>
                <c:pt idx="2261">
                  <c:v>43466.398425925923</c:v>
                </c:pt>
                <c:pt idx="2262">
                  <c:v>43466.3984375</c:v>
                </c:pt>
                <c:pt idx="2263">
                  <c:v>43466.398449074077</c:v>
                </c:pt>
                <c:pt idx="2264">
                  <c:v>43466.398460648154</c:v>
                </c:pt>
                <c:pt idx="2265">
                  <c:v>43466.398472222223</c:v>
                </c:pt>
                <c:pt idx="2266">
                  <c:v>43466.3984837963</c:v>
                </c:pt>
                <c:pt idx="2267">
                  <c:v>43466.398495370369</c:v>
                </c:pt>
                <c:pt idx="2268">
                  <c:v>43466.398506944453</c:v>
                </c:pt>
                <c:pt idx="2269">
                  <c:v>43466.398518518523</c:v>
                </c:pt>
                <c:pt idx="2270">
                  <c:v>43466.398530092592</c:v>
                </c:pt>
                <c:pt idx="2271">
                  <c:v>43466.398541666669</c:v>
                </c:pt>
                <c:pt idx="2272">
                  <c:v>43466.398553240739</c:v>
                </c:pt>
                <c:pt idx="2273">
                  <c:v>43466.398564814823</c:v>
                </c:pt>
                <c:pt idx="2274">
                  <c:v>43466.398576388892</c:v>
                </c:pt>
                <c:pt idx="2275">
                  <c:v>43466.398587962962</c:v>
                </c:pt>
                <c:pt idx="2276">
                  <c:v>43466.398599537039</c:v>
                </c:pt>
                <c:pt idx="2277">
                  <c:v>43466.398611111108</c:v>
                </c:pt>
                <c:pt idx="2278">
                  <c:v>43466.398622685178</c:v>
                </c:pt>
                <c:pt idx="2279">
                  <c:v>43466.398634259262</c:v>
                </c:pt>
                <c:pt idx="2280">
                  <c:v>43466.398645833331</c:v>
                </c:pt>
                <c:pt idx="2281">
                  <c:v>43466.398657407408</c:v>
                </c:pt>
                <c:pt idx="2282">
                  <c:v>43466.398668981477</c:v>
                </c:pt>
                <c:pt idx="2283">
                  <c:v>43466.398680555547</c:v>
                </c:pt>
                <c:pt idx="2284">
                  <c:v>43466.398692129631</c:v>
                </c:pt>
                <c:pt idx="2285">
                  <c:v>43466.3987037037</c:v>
                </c:pt>
                <c:pt idx="2286">
                  <c:v>43466.398715277777</c:v>
                </c:pt>
                <c:pt idx="2287">
                  <c:v>43466.398726851847</c:v>
                </c:pt>
                <c:pt idx="2288">
                  <c:v>43466.398738425924</c:v>
                </c:pt>
                <c:pt idx="2289">
                  <c:v>43466.39875</c:v>
                </c:pt>
                <c:pt idx="2290">
                  <c:v>43466.398761574077</c:v>
                </c:pt>
                <c:pt idx="2291">
                  <c:v>43466.398773148147</c:v>
                </c:pt>
                <c:pt idx="2292">
                  <c:v>43466.398784722223</c:v>
                </c:pt>
                <c:pt idx="2293">
                  <c:v>43466.398796296293</c:v>
                </c:pt>
                <c:pt idx="2294">
                  <c:v>43466.39880787037</c:v>
                </c:pt>
                <c:pt idx="2295">
                  <c:v>43466.398819444446</c:v>
                </c:pt>
                <c:pt idx="2296">
                  <c:v>43466.398831018523</c:v>
                </c:pt>
                <c:pt idx="2297">
                  <c:v>43466.398842592593</c:v>
                </c:pt>
                <c:pt idx="2298">
                  <c:v>43466.398854166669</c:v>
                </c:pt>
                <c:pt idx="2299">
                  <c:v>43466.398865740739</c:v>
                </c:pt>
                <c:pt idx="2300">
                  <c:v>43466.398877314823</c:v>
                </c:pt>
                <c:pt idx="2301">
                  <c:v>43466.398888888893</c:v>
                </c:pt>
                <c:pt idx="2302">
                  <c:v>43466.398900462962</c:v>
                </c:pt>
                <c:pt idx="2303">
                  <c:v>43466.398912037039</c:v>
                </c:pt>
                <c:pt idx="2304">
                  <c:v>43466.398923611108</c:v>
                </c:pt>
                <c:pt idx="2305">
                  <c:v>43466.398935185192</c:v>
                </c:pt>
                <c:pt idx="2306">
                  <c:v>43466.398946759262</c:v>
                </c:pt>
                <c:pt idx="2307">
                  <c:v>43466.398958333331</c:v>
                </c:pt>
                <c:pt idx="2308">
                  <c:v>43466.398969907408</c:v>
                </c:pt>
                <c:pt idx="2309">
                  <c:v>43466.398981481478</c:v>
                </c:pt>
                <c:pt idx="2310">
                  <c:v>43466.398993055547</c:v>
                </c:pt>
                <c:pt idx="2311">
                  <c:v>43466.399004629631</c:v>
                </c:pt>
                <c:pt idx="2312">
                  <c:v>43466.399016203701</c:v>
                </c:pt>
                <c:pt idx="2313">
                  <c:v>43466.399027777778</c:v>
                </c:pt>
                <c:pt idx="2314">
                  <c:v>43466.399039351847</c:v>
                </c:pt>
                <c:pt idx="2315">
                  <c:v>43466.399050925917</c:v>
                </c:pt>
                <c:pt idx="2316">
                  <c:v>43466.399062500001</c:v>
                </c:pt>
                <c:pt idx="2317">
                  <c:v>43466.399074074077</c:v>
                </c:pt>
                <c:pt idx="2318">
                  <c:v>43466.399085648147</c:v>
                </c:pt>
                <c:pt idx="2319">
                  <c:v>43466.399097222216</c:v>
                </c:pt>
                <c:pt idx="2320">
                  <c:v>43466.399108796293</c:v>
                </c:pt>
                <c:pt idx="2321">
                  <c:v>43466.39912037037</c:v>
                </c:pt>
                <c:pt idx="2322">
                  <c:v>43466.399131944447</c:v>
                </c:pt>
                <c:pt idx="2323">
                  <c:v>43466.399143518523</c:v>
                </c:pt>
                <c:pt idx="2324">
                  <c:v>43466.399155092593</c:v>
                </c:pt>
                <c:pt idx="2325">
                  <c:v>43466.39916666667</c:v>
                </c:pt>
                <c:pt idx="2326">
                  <c:v>43466.399178240739</c:v>
                </c:pt>
                <c:pt idx="2327">
                  <c:v>43466.399189814823</c:v>
                </c:pt>
                <c:pt idx="2328">
                  <c:v>43466.399201388893</c:v>
                </c:pt>
                <c:pt idx="2329">
                  <c:v>43466.399212962962</c:v>
                </c:pt>
                <c:pt idx="2330">
                  <c:v>43466.399224537039</c:v>
                </c:pt>
                <c:pt idx="2331">
                  <c:v>43466.399236111109</c:v>
                </c:pt>
                <c:pt idx="2332">
                  <c:v>43466.399247685193</c:v>
                </c:pt>
                <c:pt idx="2333">
                  <c:v>43466.399259259262</c:v>
                </c:pt>
                <c:pt idx="2334">
                  <c:v>43466.399270833332</c:v>
                </c:pt>
                <c:pt idx="2335">
                  <c:v>43466.399282407408</c:v>
                </c:pt>
                <c:pt idx="2336">
                  <c:v>43466.399293981478</c:v>
                </c:pt>
                <c:pt idx="2337">
                  <c:v>43466.399305555547</c:v>
                </c:pt>
                <c:pt idx="2338">
                  <c:v>43466.399317129632</c:v>
                </c:pt>
                <c:pt idx="2339">
                  <c:v>43466.399328703701</c:v>
                </c:pt>
                <c:pt idx="2340">
                  <c:v>43466.399340277778</c:v>
                </c:pt>
                <c:pt idx="2341">
                  <c:v>43466.399351851847</c:v>
                </c:pt>
                <c:pt idx="2342">
                  <c:v>43466.399363425917</c:v>
                </c:pt>
                <c:pt idx="2343">
                  <c:v>43466.399375000001</c:v>
                </c:pt>
                <c:pt idx="2344">
                  <c:v>43466.399386574078</c:v>
                </c:pt>
                <c:pt idx="2345">
                  <c:v>43466.399398148147</c:v>
                </c:pt>
                <c:pt idx="2346">
                  <c:v>43466.399409722217</c:v>
                </c:pt>
                <c:pt idx="2347">
                  <c:v>43466.399421296293</c:v>
                </c:pt>
                <c:pt idx="2348">
                  <c:v>43466.39943287037</c:v>
                </c:pt>
                <c:pt idx="2349">
                  <c:v>43466.399444444447</c:v>
                </c:pt>
                <c:pt idx="2350">
                  <c:v>43466.399456018517</c:v>
                </c:pt>
                <c:pt idx="2351">
                  <c:v>43466.399467592593</c:v>
                </c:pt>
                <c:pt idx="2352">
                  <c:v>43466.39947916667</c:v>
                </c:pt>
                <c:pt idx="2353">
                  <c:v>43466.39949074074</c:v>
                </c:pt>
                <c:pt idx="2354">
                  <c:v>43466.399502314824</c:v>
                </c:pt>
                <c:pt idx="2355">
                  <c:v>43466.399513888893</c:v>
                </c:pt>
                <c:pt idx="2356">
                  <c:v>43466.399525462963</c:v>
                </c:pt>
                <c:pt idx="2357">
                  <c:v>43466.399537037039</c:v>
                </c:pt>
                <c:pt idx="2358">
                  <c:v>43466.399548611109</c:v>
                </c:pt>
                <c:pt idx="2359">
                  <c:v>43466.399560185193</c:v>
                </c:pt>
                <c:pt idx="2360">
                  <c:v>43466.399571759262</c:v>
                </c:pt>
                <c:pt idx="2361">
                  <c:v>43466.399583333332</c:v>
                </c:pt>
                <c:pt idx="2362">
                  <c:v>43466.399594907409</c:v>
                </c:pt>
                <c:pt idx="2363">
                  <c:v>43466.399606481478</c:v>
                </c:pt>
                <c:pt idx="2364">
                  <c:v>43466.399618055562</c:v>
                </c:pt>
                <c:pt idx="2365">
                  <c:v>43466.399629629632</c:v>
                </c:pt>
                <c:pt idx="2366">
                  <c:v>43466.399641203701</c:v>
                </c:pt>
                <c:pt idx="2367">
                  <c:v>43466.399652777778</c:v>
                </c:pt>
                <c:pt idx="2368">
                  <c:v>43466.399664351848</c:v>
                </c:pt>
                <c:pt idx="2369">
                  <c:v>43466.399675925917</c:v>
                </c:pt>
                <c:pt idx="2370">
                  <c:v>43466.399687500001</c:v>
                </c:pt>
                <c:pt idx="2371">
                  <c:v>43466.399699074071</c:v>
                </c:pt>
                <c:pt idx="2372">
                  <c:v>43466.399710648147</c:v>
                </c:pt>
                <c:pt idx="2373">
                  <c:v>43466.399722222217</c:v>
                </c:pt>
                <c:pt idx="2374">
                  <c:v>43466.399733796286</c:v>
                </c:pt>
                <c:pt idx="2375">
                  <c:v>43466.399745370371</c:v>
                </c:pt>
                <c:pt idx="2376">
                  <c:v>43466.399756944447</c:v>
                </c:pt>
                <c:pt idx="2377">
                  <c:v>43466.399768518517</c:v>
                </c:pt>
                <c:pt idx="2378">
                  <c:v>43466.399780092594</c:v>
                </c:pt>
                <c:pt idx="2379">
                  <c:v>43466.399791666663</c:v>
                </c:pt>
                <c:pt idx="2380">
                  <c:v>43466.39980324074</c:v>
                </c:pt>
                <c:pt idx="2381">
                  <c:v>43466.399814814817</c:v>
                </c:pt>
                <c:pt idx="2382">
                  <c:v>43466.399826388893</c:v>
                </c:pt>
                <c:pt idx="2383">
                  <c:v>43466.399837962963</c:v>
                </c:pt>
                <c:pt idx="2384">
                  <c:v>43466.39984953704</c:v>
                </c:pt>
                <c:pt idx="2385">
                  <c:v>43466.399861111109</c:v>
                </c:pt>
                <c:pt idx="2386">
                  <c:v>43466.399872685193</c:v>
                </c:pt>
                <c:pt idx="2387">
                  <c:v>43466.399884259263</c:v>
                </c:pt>
                <c:pt idx="2388">
                  <c:v>43466.399895833332</c:v>
                </c:pt>
                <c:pt idx="2389">
                  <c:v>43466.399907407409</c:v>
                </c:pt>
                <c:pt idx="2390">
                  <c:v>43466.399918981479</c:v>
                </c:pt>
                <c:pt idx="2391">
                  <c:v>43466.399930555563</c:v>
                </c:pt>
                <c:pt idx="2392">
                  <c:v>43466.399942129632</c:v>
                </c:pt>
                <c:pt idx="2393">
                  <c:v>43466.399953703702</c:v>
                </c:pt>
                <c:pt idx="2394">
                  <c:v>43466.399965277778</c:v>
                </c:pt>
                <c:pt idx="2395">
                  <c:v>43466.399976851862</c:v>
                </c:pt>
                <c:pt idx="2396">
                  <c:v>43466.399988425917</c:v>
                </c:pt>
                <c:pt idx="2397">
                  <c:v>43466.400000000001</c:v>
                </c:pt>
                <c:pt idx="2398">
                  <c:v>43466.400011574071</c:v>
                </c:pt>
                <c:pt idx="2399">
                  <c:v>43466.400023148148</c:v>
                </c:pt>
                <c:pt idx="2400">
                  <c:v>43466.400034722217</c:v>
                </c:pt>
                <c:pt idx="2401">
                  <c:v>43466.400046296287</c:v>
                </c:pt>
                <c:pt idx="2402">
                  <c:v>43466.400057870371</c:v>
                </c:pt>
                <c:pt idx="2403">
                  <c:v>43466.400069444448</c:v>
                </c:pt>
                <c:pt idx="2404">
                  <c:v>43466.400081018517</c:v>
                </c:pt>
                <c:pt idx="2405">
                  <c:v>43466.400092592587</c:v>
                </c:pt>
                <c:pt idx="2406">
                  <c:v>43466.400104166663</c:v>
                </c:pt>
                <c:pt idx="2407">
                  <c:v>43466.40011574074</c:v>
                </c:pt>
                <c:pt idx="2408">
                  <c:v>43466.400127314817</c:v>
                </c:pt>
                <c:pt idx="2409">
                  <c:v>43466.400138888886</c:v>
                </c:pt>
                <c:pt idx="2410">
                  <c:v>43466.400150462963</c:v>
                </c:pt>
                <c:pt idx="2411">
                  <c:v>43466.40016203704</c:v>
                </c:pt>
                <c:pt idx="2412">
                  <c:v>43466.400173611109</c:v>
                </c:pt>
                <c:pt idx="2413">
                  <c:v>43466.400185185194</c:v>
                </c:pt>
                <c:pt idx="2414">
                  <c:v>43466.400196759263</c:v>
                </c:pt>
                <c:pt idx="2415">
                  <c:v>43466.400208333333</c:v>
                </c:pt>
                <c:pt idx="2416">
                  <c:v>43466.400219907409</c:v>
                </c:pt>
                <c:pt idx="2417">
                  <c:v>43466.400231481479</c:v>
                </c:pt>
                <c:pt idx="2418">
                  <c:v>43466.400243055563</c:v>
                </c:pt>
                <c:pt idx="2419">
                  <c:v>43466.400254629632</c:v>
                </c:pt>
                <c:pt idx="2420">
                  <c:v>43466.400266203702</c:v>
                </c:pt>
                <c:pt idx="2421">
                  <c:v>43466.400277777779</c:v>
                </c:pt>
                <c:pt idx="2422">
                  <c:v>43466.400289351863</c:v>
                </c:pt>
                <c:pt idx="2423">
                  <c:v>43466.400300925918</c:v>
                </c:pt>
                <c:pt idx="2424">
                  <c:v>43466.400312500002</c:v>
                </c:pt>
                <c:pt idx="2425">
                  <c:v>43466.400324074071</c:v>
                </c:pt>
                <c:pt idx="2426">
                  <c:v>43466.400335648148</c:v>
                </c:pt>
                <c:pt idx="2427">
                  <c:v>43466.400347222218</c:v>
                </c:pt>
                <c:pt idx="2428">
                  <c:v>43466.400358796287</c:v>
                </c:pt>
                <c:pt idx="2429">
                  <c:v>43466.400370370371</c:v>
                </c:pt>
                <c:pt idx="2430">
                  <c:v>43466.400381944448</c:v>
                </c:pt>
                <c:pt idx="2431">
                  <c:v>43466.400393518517</c:v>
                </c:pt>
                <c:pt idx="2432">
                  <c:v>43466.400405092587</c:v>
                </c:pt>
                <c:pt idx="2433">
                  <c:v>43466.400416666656</c:v>
                </c:pt>
                <c:pt idx="2434">
                  <c:v>43466.40042824074</c:v>
                </c:pt>
                <c:pt idx="2435">
                  <c:v>43466.400439814817</c:v>
                </c:pt>
                <c:pt idx="2436">
                  <c:v>43466.400451388887</c:v>
                </c:pt>
                <c:pt idx="2437">
                  <c:v>43466.400462962964</c:v>
                </c:pt>
                <c:pt idx="2438">
                  <c:v>43466.40047453704</c:v>
                </c:pt>
                <c:pt idx="2439">
                  <c:v>43466.40048611111</c:v>
                </c:pt>
                <c:pt idx="2440">
                  <c:v>43466.400497685187</c:v>
                </c:pt>
                <c:pt idx="2441">
                  <c:v>43466.400509259263</c:v>
                </c:pt>
                <c:pt idx="2442">
                  <c:v>43466.400520833333</c:v>
                </c:pt>
                <c:pt idx="2443">
                  <c:v>43466.40053240741</c:v>
                </c:pt>
                <c:pt idx="2444">
                  <c:v>43466.400543981479</c:v>
                </c:pt>
                <c:pt idx="2445">
                  <c:v>43466.400555555563</c:v>
                </c:pt>
                <c:pt idx="2446">
                  <c:v>43466.400567129633</c:v>
                </c:pt>
                <c:pt idx="2447">
                  <c:v>43466.400578703702</c:v>
                </c:pt>
                <c:pt idx="2448">
                  <c:v>43466.400590277779</c:v>
                </c:pt>
                <c:pt idx="2449">
                  <c:v>43466.400601851848</c:v>
                </c:pt>
                <c:pt idx="2450">
                  <c:v>43466.400613425933</c:v>
                </c:pt>
                <c:pt idx="2451">
                  <c:v>43466.400625000002</c:v>
                </c:pt>
                <c:pt idx="2452">
                  <c:v>43466.400636574072</c:v>
                </c:pt>
                <c:pt idx="2453">
                  <c:v>43466.400648148148</c:v>
                </c:pt>
                <c:pt idx="2454">
                  <c:v>43466.400659722232</c:v>
                </c:pt>
                <c:pt idx="2455">
                  <c:v>43466.400671296287</c:v>
                </c:pt>
                <c:pt idx="2456">
                  <c:v>43466.400682870371</c:v>
                </c:pt>
                <c:pt idx="2457">
                  <c:v>43466.400694444441</c:v>
                </c:pt>
                <c:pt idx="2458">
                  <c:v>43466.400706018518</c:v>
                </c:pt>
                <c:pt idx="2459">
                  <c:v>43466.400717592587</c:v>
                </c:pt>
                <c:pt idx="2460">
                  <c:v>43466.400729166657</c:v>
                </c:pt>
                <c:pt idx="2461">
                  <c:v>43466.400740740741</c:v>
                </c:pt>
                <c:pt idx="2462">
                  <c:v>43466.400752314818</c:v>
                </c:pt>
                <c:pt idx="2463">
                  <c:v>43466.400763888887</c:v>
                </c:pt>
                <c:pt idx="2464">
                  <c:v>43466.400775462957</c:v>
                </c:pt>
                <c:pt idx="2465">
                  <c:v>43466.400787037041</c:v>
                </c:pt>
                <c:pt idx="2466">
                  <c:v>43466.40079861111</c:v>
                </c:pt>
                <c:pt idx="2467">
                  <c:v>43466.400810185187</c:v>
                </c:pt>
                <c:pt idx="2468">
                  <c:v>43466.400821759264</c:v>
                </c:pt>
                <c:pt idx="2469">
                  <c:v>43466.400833333333</c:v>
                </c:pt>
                <c:pt idx="2470">
                  <c:v>43466.40084490741</c:v>
                </c:pt>
                <c:pt idx="2471">
                  <c:v>43466.400856481479</c:v>
                </c:pt>
                <c:pt idx="2472">
                  <c:v>43466.400868055563</c:v>
                </c:pt>
                <c:pt idx="2473">
                  <c:v>43466.400879629633</c:v>
                </c:pt>
                <c:pt idx="2474">
                  <c:v>43466.400891203702</c:v>
                </c:pt>
                <c:pt idx="2475">
                  <c:v>43466.400902777779</c:v>
                </c:pt>
                <c:pt idx="2476">
                  <c:v>43466.400914351849</c:v>
                </c:pt>
                <c:pt idx="2477">
                  <c:v>43466.400925925933</c:v>
                </c:pt>
                <c:pt idx="2478">
                  <c:v>43466.400937500002</c:v>
                </c:pt>
                <c:pt idx="2479">
                  <c:v>43466.400949074072</c:v>
                </c:pt>
                <c:pt idx="2480">
                  <c:v>43466.400960648149</c:v>
                </c:pt>
                <c:pt idx="2481">
                  <c:v>43466.400972222233</c:v>
                </c:pt>
                <c:pt idx="2482">
                  <c:v>43466.400983796288</c:v>
                </c:pt>
                <c:pt idx="2483">
                  <c:v>43466.400995370372</c:v>
                </c:pt>
                <c:pt idx="2484">
                  <c:v>43466.401006944441</c:v>
                </c:pt>
                <c:pt idx="2485">
                  <c:v>43466.401018518518</c:v>
                </c:pt>
                <c:pt idx="2486">
                  <c:v>43466.401030092587</c:v>
                </c:pt>
                <c:pt idx="2487">
                  <c:v>43466.401041666657</c:v>
                </c:pt>
                <c:pt idx="2488">
                  <c:v>43466.401053240741</c:v>
                </c:pt>
                <c:pt idx="2489">
                  <c:v>43466.401064814818</c:v>
                </c:pt>
                <c:pt idx="2490">
                  <c:v>43466.401076388887</c:v>
                </c:pt>
                <c:pt idx="2491">
                  <c:v>43466.401087962957</c:v>
                </c:pt>
                <c:pt idx="2492">
                  <c:v>43466.401099537034</c:v>
                </c:pt>
                <c:pt idx="2493">
                  <c:v>43466.40111111111</c:v>
                </c:pt>
                <c:pt idx="2494">
                  <c:v>43466.401122685187</c:v>
                </c:pt>
                <c:pt idx="2495">
                  <c:v>43466.401134259257</c:v>
                </c:pt>
                <c:pt idx="2496">
                  <c:v>43466.401145833333</c:v>
                </c:pt>
                <c:pt idx="2497">
                  <c:v>43466.40115740741</c:v>
                </c:pt>
                <c:pt idx="2498">
                  <c:v>43466.40116898148</c:v>
                </c:pt>
                <c:pt idx="2499">
                  <c:v>43466.401180555556</c:v>
                </c:pt>
                <c:pt idx="2500">
                  <c:v>43466.401192129633</c:v>
                </c:pt>
                <c:pt idx="2501">
                  <c:v>43466.401203703703</c:v>
                </c:pt>
                <c:pt idx="2502">
                  <c:v>43466.40121527778</c:v>
                </c:pt>
                <c:pt idx="2503">
                  <c:v>43466.401226851849</c:v>
                </c:pt>
                <c:pt idx="2504">
                  <c:v>43466.401238425933</c:v>
                </c:pt>
                <c:pt idx="2505">
                  <c:v>43466.401250000003</c:v>
                </c:pt>
                <c:pt idx="2506">
                  <c:v>43466.401261574072</c:v>
                </c:pt>
                <c:pt idx="2507">
                  <c:v>43466.401273148149</c:v>
                </c:pt>
                <c:pt idx="2508">
                  <c:v>43466.401284722233</c:v>
                </c:pt>
                <c:pt idx="2509">
                  <c:v>43466.401296296302</c:v>
                </c:pt>
                <c:pt idx="2510">
                  <c:v>43466.401307870372</c:v>
                </c:pt>
                <c:pt idx="2511">
                  <c:v>43466.401319444441</c:v>
                </c:pt>
                <c:pt idx="2512">
                  <c:v>43466.401331018518</c:v>
                </c:pt>
                <c:pt idx="2513">
                  <c:v>43466.401342592602</c:v>
                </c:pt>
                <c:pt idx="2514">
                  <c:v>43466.401354166657</c:v>
                </c:pt>
                <c:pt idx="2515">
                  <c:v>43466.401365740741</c:v>
                </c:pt>
                <c:pt idx="2516">
                  <c:v>43466.401377314818</c:v>
                </c:pt>
                <c:pt idx="2517">
                  <c:v>43466.401388888888</c:v>
                </c:pt>
                <c:pt idx="2518">
                  <c:v>43466.401400462957</c:v>
                </c:pt>
                <c:pt idx="2519">
                  <c:v>43466.401412037027</c:v>
                </c:pt>
                <c:pt idx="2520">
                  <c:v>43466.401423611111</c:v>
                </c:pt>
                <c:pt idx="2521">
                  <c:v>43466.401435185187</c:v>
                </c:pt>
                <c:pt idx="2522">
                  <c:v>43466.401446759257</c:v>
                </c:pt>
                <c:pt idx="2523">
                  <c:v>43466.401458333326</c:v>
                </c:pt>
                <c:pt idx="2524">
                  <c:v>43466.401469907411</c:v>
                </c:pt>
                <c:pt idx="2525">
                  <c:v>43466.40148148148</c:v>
                </c:pt>
                <c:pt idx="2526">
                  <c:v>43466.401493055557</c:v>
                </c:pt>
                <c:pt idx="2527">
                  <c:v>43466.401504629634</c:v>
                </c:pt>
                <c:pt idx="2528">
                  <c:v>43466.401516203703</c:v>
                </c:pt>
                <c:pt idx="2529">
                  <c:v>43466.40152777778</c:v>
                </c:pt>
                <c:pt idx="2530">
                  <c:v>43466.401539351849</c:v>
                </c:pt>
                <c:pt idx="2531">
                  <c:v>43466.401550925933</c:v>
                </c:pt>
                <c:pt idx="2532">
                  <c:v>43466.401562500003</c:v>
                </c:pt>
                <c:pt idx="2533">
                  <c:v>43466.401574074072</c:v>
                </c:pt>
                <c:pt idx="2534">
                  <c:v>43466.401585648149</c:v>
                </c:pt>
                <c:pt idx="2535">
                  <c:v>43466.401597222219</c:v>
                </c:pt>
                <c:pt idx="2536">
                  <c:v>43466.401608796303</c:v>
                </c:pt>
                <c:pt idx="2537">
                  <c:v>43466.401620370372</c:v>
                </c:pt>
                <c:pt idx="2538">
                  <c:v>43466.401631944442</c:v>
                </c:pt>
                <c:pt idx="2539">
                  <c:v>43466.401643518519</c:v>
                </c:pt>
                <c:pt idx="2540">
                  <c:v>43466.401655092603</c:v>
                </c:pt>
                <c:pt idx="2541">
                  <c:v>43466.401666666658</c:v>
                </c:pt>
                <c:pt idx="2542">
                  <c:v>43466.401678240742</c:v>
                </c:pt>
                <c:pt idx="2543">
                  <c:v>43466.401689814818</c:v>
                </c:pt>
                <c:pt idx="2544">
                  <c:v>43466.401701388888</c:v>
                </c:pt>
                <c:pt idx="2545">
                  <c:v>43466.401712962957</c:v>
                </c:pt>
                <c:pt idx="2546">
                  <c:v>43466.401724537027</c:v>
                </c:pt>
                <c:pt idx="2547">
                  <c:v>43466.401736111111</c:v>
                </c:pt>
                <c:pt idx="2548">
                  <c:v>43466.401747685188</c:v>
                </c:pt>
                <c:pt idx="2549">
                  <c:v>43466.401759259257</c:v>
                </c:pt>
                <c:pt idx="2550">
                  <c:v>43466.401770833327</c:v>
                </c:pt>
                <c:pt idx="2551">
                  <c:v>43466.401782407411</c:v>
                </c:pt>
                <c:pt idx="2552">
                  <c:v>43466.40179398148</c:v>
                </c:pt>
                <c:pt idx="2553">
                  <c:v>43466.401805555557</c:v>
                </c:pt>
                <c:pt idx="2554">
                  <c:v>43466.401817129627</c:v>
                </c:pt>
                <c:pt idx="2555">
                  <c:v>43466.401828703703</c:v>
                </c:pt>
                <c:pt idx="2556">
                  <c:v>43466.40184027778</c:v>
                </c:pt>
                <c:pt idx="2557">
                  <c:v>43466.40185185185</c:v>
                </c:pt>
                <c:pt idx="2558">
                  <c:v>43466.401863425926</c:v>
                </c:pt>
                <c:pt idx="2559">
                  <c:v>43466.401875000003</c:v>
                </c:pt>
                <c:pt idx="2560">
                  <c:v>43466.401886574073</c:v>
                </c:pt>
                <c:pt idx="2561">
                  <c:v>43466.401898148149</c:v>
                </c:pt>
                <c:pt idx="2562">
                  <c:v>43466.401909722219</c:v>
                </c:pt>
                <c:pt idx="2563">
                  <c:v>43466.401921296303</c:v>
                </c:pt>
                <c:pt idx="2564">
                  <c:v>43466.401932870373</c:v>
                </c:pt>
                <c:pt idx="2565">
                  <c:v>43466.401944444442</c:v>
                </c:pt>
                <c:pt idx="2566">
                  <c:v>43466.401956018519</c:v>
                </c:pt>
                <c:pt idx="2567">
                  <c:v>43466.401967592603</c:v>
                </c:pt>
                <c:pt idx="2568">
                  <c:v>43466.401979166672</c:v>
                </c:pt>
                <c:pt idx="2569">
                  <c:v>43466.401990740742</c:v>
                </c:pt>
                <c:pt idx="2570">
                  <c:v>43466.402002314811</c:v>
                </c:pt>
                <c:pt idx="2571">
                  <c:v>43466.402013888888</c:v>
                </c:pt>
                <c:pt idx="2572">
                  <c:v>43466.402025462958</c:v>
                </c:pt>
                <c:pt idx="2573">
                  <c:v>43466.402037037027</c:v>
                </c:pt>
                <c:pt idx="2574">
                  <c:v>43466.402048611111</c:v>
                </c:pt>
                <c:pt idx="2575">
                  <c:v>43466.402060185188</c:v>
                </c:pt>
                <c:pt idx="2576">
                  <c:v>43466.402071759258</c:v>
                </c:pt>
                <c:pt idx="2577">
                  <c:v>43466.402083333327</c:v>
                </c:pt>
                <c:pt idx="2578">
                  <c:v>43466.402094907397</c:v>
                </c:pt>
                <c:pt idx="2579">
                  <c:v>43466.402106481481</c:v>
                </c:pt>
                <c:pt idx="2580">
                  <c:v>43466.402118055557</c:v>
                </c:pt>
                <c:pt idx="2581">
                  <c:v>43466.402129629627</c:v>
                </c:pt>
                <c:pt idx="2582">
                  <c:v>43466.402141203696</c:v>
                </c:pt>
                <c:pt idx="2583">
                  <c:v>43466.40215277778</c:v>
                </c:pt>
                <c:pt idx="2584">
                  <c:v>43466.40216435185</c:v>
                </c:pt>
                <c:pt idx="2585">
                  <c:v>43466.402175925927</c:v>
                </c:pt>
                <c:pt idx="2586">
                  <c:v>43466.402187500003</c:v>
                </c:pt>
                <c:pt idx="2587">
                  <c:v>43466.402199074073</c:v>
                </c:pt>
                <c:pt idx="2588">
                  <c:v>43466.40221064815</c:v>
                </c:pt>
                <c:pt idx="2589">
                  <c:v>43466.402222222219</c:v>
                </c:pt>
                <c:pt idx="2590">
                  <c:v>43466.402233796303</c:v>
                </c:pt>
                <c:pt idx="2591">
                  <c:v>43466.402245370373</c:v>
                </c:pt>
                <c:pt idx="2592">
                  <c:v>43466.402256944442</c:v>
                </c:pt>
                <c:pt idx="2593">
                  <c:v>43466.402268518519</c:v>
                </c:pt>
                <c:pt idx="2594">
                  <c:v>43466.402280092603</c:v>
                </c:pt>
                <c:pt idx="2595">
                  <c:v>43466.402291666673</c:v>
                </c:pt>
                <c:pt idx="2596">
                  <c:v>43466.402303240742</c:v>
                </c:pt>
                <c:pt idx="2597">
                  <c:v>43466.402314814812</c:v>
                </c:pt>
                <c:pt idx="2598">
                  <c:v>43466.402326388888</c:v>
                </c:pt>
                <c:pt idx="2599">
                  <c:v>43466.402337962973</c:v>
                </c:pt>
                <c:pt idx="2600">
                  <c:v>43466.402349537027</c:v>
                </c:pt>
                <c:pt idx="2601">
                  <c:v>43466.402361111112</c:v>
                </c:pt>
                <c:pt idx="2602">
                  <c:v>43466.402372685188</c:v>
                </c:pt>
                <c:pt idx="2603">
                  <c:v>43466.402384259258</c:v>
                </c:pt>
                <c:pt idx="2604">
                  <c:v>43466.402395833327</c:v>
                </c:pt>
                <c:pt idx="2605">
                  <c:v>43466.402407407397</c:v>
                </c:pt>
                <c:pt idx="2606">
                  <c:v>43466.402418981481</c:v>
                </c:pt>
                <c:pt idx="2607">
                  <c:v>43466.402430555558</c:v>
                </c:pt>
                <c:pt idx="2608">
                  <c:v>43466.402442129627</c:v>
                </c:pt>
                <c:pt idx="2609">
                  <c:v>43466.402453703697</c:v>
                </c:pt>
                <c:pt idx="2610">
                  <c:v>43466.402465277781</c:v>
                </c:pt>
                <c:pt idx="2611">
                  <c:v>43466.40247685185</c:v>
                </c:pt>
                <c:pt idx="2612">
                  <c:v>43466.402488425927</c:v>
                </c:pt>
                <c:pt idx="2613">
                  <c:v>43466.402499999997</c:v>
                </c:pt>
                <c:pt idx="2614">
                  <c:v>43466.402511574073</c:v>
                </c:pt>
                <c:pt idx="2615">
                  <c:v>43466.40252314815</c:v>
                </c:pt>
                <c:pt idx="2616">
                  <c:v>43466.40253472222</c:v>
                </c:pt>
                <c:pt idx="2617">
                  <c:v>43466.402546296304</c:v>
                </c:pt>
                <c:pt idx="2618">
                  <c:v>43466.402557870373</c:v>
                </c:pt>
                <c:pt idx="2619">
                  <c:v>43466.402569444443</c:v>
                </c:pt>
                <c:pt idx="2620">
                  <c:v>43466.402581018519</c:v>
                </c:pt>
                <c:pt idx="2621">
                  <c:v>43466.402592592603</c:v>
                </c:pt>
                <c:pt idx="2622">
                  <c:v>43466.402604166673</c:v>
                </c:pt>
                <c:pt idx="2623">
                  <c:v>43466.402615740742</c:v>
                </c:pt>
                <c:pt idx="2624">
                  <c:v>43466.402627314812</c:v>
                </c:pt>
                <c:pt idx="2625">
                  <c:v>43466.402638888889</c:v>
                </c:pt>
                <c:pt idx="2626">
                  <c:v>43466.402650462973</c:v>
                </c:pt>
                <c:pt idx="2627">
                  <c:v>43466.402662037042</c:v>
                </c:pt>
                <c:pt idx="2628">
                  <c:v>43466.402673611112</c:v>
                </c:pt>
                <c:pt idx="2629">
                  <c:v>43466.402685185189</c:v>
                </c:pt>
                <c:pt idx="2630">
                  <c:v>43466.402696759258</c:v>
                </c:pt>
                <c:pt idx="2631">
                  <c:v>43466.402708333328</c:v>
                </c:pt>
                <c:pt idx="2632">
                  <c:v>43466.402719907397</c:v>
                </c:pt>
                <c:pt idx="2633">
                  <c:v>43466.402731481481</c:v>
                </c:pt>
                <c:pt idx="2634">
                  <c:v>43466.402743055558</c:v>
                </c:pt>
                <c:pt idx="2635">
                  <c:v>43466.402754629627</c:v>
                </c:pt>
                <c:pt idx="2636">
                  <c:v>43466.402766203697</c:v>
                </c:pt>
                <c:pt idx="2637">
                  <c:v>43466.402777777781</c:v>
                </c:pt>
                <c:pt idx="2638">
                  <c:v>43466.402789351851</c:v>
                </c:pt>
                <c:pt idx="2639">
                  <c:v>43466.402800925927</c:v>
                </c:pt>
                <c:pt idx="2640">
                  <c:v>43466.402812499997</c:v>
                </c:pt>
                <c:pt idx="2641">
                  <c:v>43466.402824074074</c:v>
                </c:pt>
                <c:pt idx="2642">
                  <c:v>43466.40283564815</c:v>
                </c:pt>
                <c:pt idx="2643">
                  <c:v>43466.40284722222</c:v>
                </c:pt>
                <c:pt idx="2644">
                  <c:v>43466.402858796297</c:v>
                </c:pt>
                <c:pt idx="2645">
                  <c:v>43466.402870370373</c:v>
                </c:pt>
                <c:pt idx="2646">
                  <c:v>43466.402881944443</c:v>
                </c:pt>
                <c:pt idx="2647">
                  <c:v>43466.40289351852</c:v>
                </c:pt>
                <c:pt idx="2648">
                  <c:v>43466.402905092589</c:v>
                </c:pt>
                <c:pt idx="2649">
                  <c:v>43466.402916666673</c:v>
                </c:pt>
                <c:pt idx="2650">
                  <c:v>43466.402928240743</c:v>
                </c:pt>
                <c:pt idx="2651">
                  <c:v>43466.402939814812</c:v>
                </c:pt>
                <c:pt idx="2652">
                  <c:v>43466.402951388889</c:v>
                </c:pt>
                <c:pt idx="2653">
                  <c:v>43466.402962962973</c:v>
                </c:pt>
                <c:pt idx="2654">
                  <c:v>43466.402974537043</c:v>
                </c:pt>
                <c:pt idx="2655">
                  <c:v>43466.402986111112</c:v>
                </c:pt>
                <c:pt idx="2656">
                  <c:v>43466.402997685182</c:v>
                </c:pt>
                <c:pt idx="2657">
                  <c:v>43466.403009259258</c:v>
                </c:pt>
                <c:pt idx="2658">
                  <c:v>43466.403020833342</c:v>
                </c:pt>
                <c:pt idx="2659">
                  <c:v>43466.403032407397</c:v>
                </c:pt>
                <c:pt idx="2660">
                  <c:v>43466.403043981481</c:v>
                </c:pt>
                <c:pt idx="2661">
                  <c:v>43466.403055555558</c:v>
                </c:pt>
                <c:pt idx="2662">
                  <c:v>43466.403067129628</c:v>
                </c:pt>
                <c:pt idx="2663">
                  <c:v>43466.403078703697</c:v>
                </c:pt>
                <c:pt idx="2664">
                  <c:v>43466.403090277781</c:v>
                </c:pt>
                <c:pt idx="2665">
                  <c:v>43466.403101851851</c:v>
                </c:pt>
                <c:pt idx="2666">
                  <c:v>43466.403113425928</c:v>
                </c:pt>
                <c:pt idx="2667">
                  <c:v>43466.403124999997</c:v>
                </c:pt>
                <c:pt idx="2668">
                  <c:v>43466.403136574067</c:v>
                </c:pt>
                <c:pt idx="2669">
                  <c:v>43466.403148148151</c:v>
                </c:pt>
                <c:pt idx="2670">
                  <c:v>43466.40315972222</c:v>
                </c:pt>
                <c:pt idx="2671">
                  <c:v>43466.403171296297</c:v>
                </c:pt>
                <c:pt idx="2672">
                  <c:v>43466.403182870366</c:v>
                </c:pt>
                <c:pt idx="2673">
                  <c:v>43466.403194444443</c:v>
                </c:pt>
                <c:pt idx="2674">
                  <c:v>43466.40320601852</c:v>
                </c:pt>
                <c:pt idx="2675">
                  <c:v>43466.403217592589</c:v>
                </c:pt>
                <c:pt idx="2676">
                  <c:v>43466.403229166674</c:v>
                </c:pt>
                <c:pt idx="2677">
                  <c:v>43466.403240740743</c:v>
                </c:pt>
                <c:pt idx="2678">
                  <c:v>43466.403252314813</c:v>
                </c:pt>
                <c:pt idx="2679">
                  <c:v>43466.403263888889</c:v>
                </c:pt>
                <c:pt idx="2680">
                  <c:v>43466.403275462973</c:v>
                </c:pt>
                <c:pt idx="2681">
                  <c:v>43466.403287037043</c:v>
                </c:pt>
                <c:pt idx="2682">
                  <c:v>43466.403298611112</c:v>
                </c:pt>
                <c:pt idx="2683">
                  <c:v>43466.403310185182</c:v>
                </c:pt>
                <c:pt idx="2684">
                  <c:v>43466.403321759259</c:v>
                </c:pt>
                <c:pt idx="2685">
                  <c:v>43466.403333333343</c:v>
                </c:pt>
                <c:pt idx="2686">
                  <c:v>43466.403344907398</c:v>
                </c:pt>
                <c:pt idx="2687">
                  <c:v>43466.403356481482</c:v>
                </c:pt>
                <c:pt idx="2688">
                  <c:v>43466.403368055559</c:v>
                </c:pt>
                <c:pt idx="2689">
                  <c:v>43466.403379629628</c:v>
                </c:pt>
                <c:pt idx="2690">
                  <c:v>43466.403391203698</c:v>
                </c:pt>
                <c:pt idx="2691">
                  <c:v>43466.403402777767</c:v>
                </c:pt>
                <c:pt idx="2692">
                  <c:v>43466.403414351851</c:v>
                </c:pt>
                <c:pt idx="2693">
                  <c:v>43466.403425925928</c:v>
                </c:pt>
                <c:pt idx="2694">
                  <c:v>43466.403437499997</c:v>
                </c:pt>
                <c:pt idx="2695">
                  <c:v>43466.403449074067</c:v>
                </c:pt>
                <c:pt idx="2696">
                  <c:v>43466.403460648151</c:v>
                </c:pt>
                <c:pt idx="2697">
                  <c:v>43466.40347222222</c:v>
                </c:pt>
                <c:pt idx="2698">
                  <c:v>43466.403483796297</c:v>
                </c:pt>
                <c:pt idx="2699">
                  <c:v>43466.403495370367</c:v>
                </c:pt>
                <c:pt idx="2700">
                  <c:v>43466.403506944444</c:v>
                </c:pt>
                <c:pt idx="2701">
                  <c:v>43466.40351851852</c:v>
                </c:pt>
                <c:pt idx="2702">
                  <c:v>43466.40353009259</c:v>
                </c:pt>
                <c:pt idx="2703">
                  <c:v>43466.403541666667</c:v>
                </c:pt>
                <c:pt idx="2704">
                  <c:v>43466.403553240743</c:v>
                </c:pt>
                <c:pt idx="2705">
                  <c:v>43466.403564814813</c:v>
                </c:pt>
                <c:pt idx="2706">
                  <c:v>43466.40357638889</c:v>
                </c:pt>
                <c:pt idx="2707">
                  <c:v>43466.403587962966</c:v>
                </c:pt>
                <c:pt idx="2708">
                  <c:v>43466.403599537043</c:v>
                </c:pt>
                <c:pt idx="2709">
                  <c:v>43466.403611111113</c:v>
                </c:pt>
                <c:pt idx="2710">
                  <c:v>43466.403622685182</c:v>
                </c:pt>
                <c:pt idx="2711">
                  <c:v>43466.403634259259</c:v>
                </c:pt>
                <c:pt idx="2712">
                  <c:v>43466.403645833343</c:v>
                </c:pt>
                <c:pt idx="2713">
                  <c:v>43466.403657407413</c:v>
                </c:pt>
                <c:pt idx="2714">
                  <c:v>43466.403668981482</c:v>
                </c:pt>
                <c:pt idx="2715">
                  <c:v>43466.403680555559</c:v>
                </c:pt>
                <c:pt idx="2716">
                  <c:v>43466.403692129628</c:v>
                </c:pt>
                <c:pt idx="2717">
                  <c:v>43466.403703703712</c:v>
                </c:pt>
                <c:pt idx="2718">
                  <c:v>43466.403715277767</c:v>
                </c:pt>
                <c:pt idx="2719">
                  <c:v>43466.403726851851</c:v>
                </c:pt>
                <c:pt idx="2720">
                  <c:v>43466.403738425928</c:v>
                </c:pt>
                <c:pt idx="2721">
                  <c:v>43466.403749999998</c:v>
                </c:pt>
                <c:pt idx="2722">
                  <c:v>43466.403761574067</c:v>
                </c:pt>
                <c:pt idx="2723">
                  <c:v>43466.403773148151</c:v>
                </c:pt>
                <c:pt idx="2724">
                  <c:v>43466.403784722221</c:v>
                </c:pt>
                <c:pt idx="2725">
                  <c:v>43466.403796296298</c:v>
                </c:pt>
                <c:pt idx="2726">
                  <c:v>43466.403807870367</c:v>
                </c:pt>
                <c:pt idx="2727">
                  <c:v>43466.403819444437</c:v>
                </c:pt>
                <c:pt idx="2728">
                  <c:v>43466.403831018521</c:v>
                </c:pt>
                <c:pt idx="2729">
                  <c:v>43466.40384259259</c:v>
                </c:pt>
                <c:pt idx="2730">
                  <c:v>43466.403854166667</c:v>
                </c:pt>
                <c:pt idx="2731">
                  <c:v>43466.403865740736</c:v>
                </c:pt>
                <c:pt idx="2732">
                  <c:v>43466.403877314813</c:v>
                </c:pt>
                <c:pt idx="2733">
                  <c:v>43466.40388888889</c:v>
                </c:pt>
                <c:pt idx="2734">
                  <c:v>43466.403900462959</c:v>
                </c:pt>
                <c:pt idx="2735">
                  <c:v>43466.403912037043</c:v>
                </c:pt>
                <c:pt idx="2736">
                  <c:v>43466.403923611113</c:v>
                </c:pt>
                <c:pt idx="2737">
                  <c:v>43466.403935185182</c:v>
                </c:pt>
                <c:pt idx="2738">
                  <c:v>43466.403946759259</c:v>
                </c:pt>
                <c:pt idx="2739">
                  <c:v>43466.403958333343</c:v>
                </c:pt>
                <c:pt idx="2740">
                  <c:v>43466.403969907413</c:v>
                </c:pt>
                <c:pt idx="2741">
                  <c:v>43466.403981481482</c:v>
                </c:pt>
                <c:pt idx="2742">
                  <c:v>43466.403993055559</c:v>
                </c:pt>
                <c:pt idx="2743">
                  <c:v>43466.404004629629</c:v>
                </c:pt>
                <c:pt idx="2744">
                  <c:v>43466.404016203713</c:v>
                </c:pt>
                <c:pt idx="2745">
                  <c:v>43466.404027777768</c:v>
                </c:pt>
                <c:pt idx="2746">
                  <c:v>43466.404039351852</c:v>
                </c:pt>
                <c:pt idx="2747">
                  <c:v>43466.404050925928</c:v>
                </c:pt>
                <c:pt idx="2748">
                  <c:v>43466.404062499998</c:v>
                </c:pt>
                <c:pt idx="2749">
                  <c:v>43466.404074074067</c:v>
                </c:pt>
                <c:pt idx="2750">
                  <c:v>43466.404085648152</c:v>
                </c:pt>
                <c:pt idx="2751">
                  <c:v>43466.404097222221</c:v>
                </c:pt>
                <c:pt idx="2752">
                  <c:v>43466.404108796298</c:v>
                </c:pt>
                <c:pt idx="2753">
                  <c:v>43466.404120370367</c:v>
                </c:pt>
                <c:pt idx="2754">
                  <c:v>43466.404131944437</c:v>
                </c:pt>
                <c:pt idx="2755">
                  <c:v>43466.404143518521</c:v>
                </c:pt>
                <c:pt idx="2756">
                  <c:v>43466.40415509259</c:v>
                </c:pt>
                <c:pt idx="2757">
                  <c:v>43466.404166666667</c:v>
                </c:pt>
                <c:pt idx="2758">
                  <c:v>43466.404178240737</c:v>
                </c:pt>
                <c:pt idx="2759">
                  <c:v>43466.404189814813</c:v>
                </c:pt>
                <c:pt idx="2760">
                  <c:v>43466.40420138889</c:v>
                </c:pt>
                <c:pt idx="2761">
                  <c:v>43466.40421296296</c:v>
                </c:pt>
                <c:pt idx="2762">
                  <c:v>43466.404224537036</c:v>
                </c:pt>
                <c:pt idx="2763">
                  <c:v>43466.404236111113</c:v>
                </c:pt>
                <c:pt idx="2764">
                  <c:v>43466.404247685183</c:v>
                </c:pt>
                <c:pt idx="2765">
                  <c:v>43466.40425925926</c:v>
                </c:pt>
                <c:pt idx="2766">
                  <c:v>43466.404270833344</c:v>
                </c:pt>
                <c:pt idx="2767">
                  <c:v>43466.404282407413</c:v>
                </c:pt>
                <c:pt idx="2768">
                  <c:v>43466.404293981483</c:v>
                </c:pt>
                <c:pt idx="2769">
                  <c:v>43466.404305555552</c:v>
                </c:pt>
                <c:pt idx="2770">
                  <c:v>43466.404317129629</c:v>
                </c:pt>
                <c:pt idx="2771">
                  <c:v>43466.404328703713</c:v>
                </c:pt>
                <c:pt idx="2772">
                  <c:v>43466.404340277782</c:v>
                </c:pt>
                <c:pt idx="2773">
                  <c:v>43466.404351851852</c:v>
                </c:pt>
                <c:pt idx="2774">
                  <c:v>43466.404363425929</c:v>
                </c:pt>
                <c:pt idx="2775">
                  <c:v>43466.404374999998</c:v>
                </c:pt>
                <c:pt idx="2776">
                  <c:v>43466.404386574082</c:v>
                </c:pt>
                <c:pt idx="2777">
                  <c:v>43466.404398148137</c:v>
                </c:pt>
                <c:pt idx="2778">
                  <c:v>43466.404409722221</c:v>
                </c:pt>
                <c:pt idx="2779">
                  <c:v>43466.404421296298</c:v>
                </c:pt>
                <c:pt idx="2780">
                  <c:v>43466.404432870368</c:v>
                </c:pt>
                <c:pt idx="2781">
                  <c:v>43466.404444444437</c:v>
                </c:pt>
                <c:pt idx="2782">
                  <c:v>43466.404456018521</c:v>
                </c:pt>
                <c:pt idx="2783">
                  <c:v>43466.404467592591</c:v>
                </c:pt>
                <c:pt idx="2784">
                  <c:v>43466.404479166667</c:v>
                </c:pt>
                <c:pt idx="2785">
                  <c:v>43466.404490740737</c:v>
                </c:pt>
                <c:pt idx="2786">
                  <c:v>43466.404502314806</c:v>
                </c:pt>
                <c:pt idx="2787">
                  <c:v>43466.404513888891</c:v>
                </c:pt>
                <c:pt idx="2788">
                  <c:v>43466.40452546296</c:v>
                </c:pt>
                <c:pt idx="2789">
                  <c:v>43466.404537037037</c:v>
                </c:pt>
                <c:pt idx="2790">
                  <c:v>43466.404548611114</c:v>
                </c:pt>
                <c:pt idx="2791">
                  <c:v>43466.404560185183</c:v>
                </c:pt>
                <c:pt idx="2792">
                  <c:v>43466.40457175926</c:v>
                </c:pt>
                <c:pt idx="2793">
                  <c:v>43466.404583333337</c:v>
                </c:pt>
                <c:pt idx="2794">
                  <c:v>43466.404594907413</c:v>
                </c:pt>
                <c:pt idx="2795">
                  <c:v>43466.404606481483</c:v>
                </c:pt>
                <c:pt idx="2796">
                  <c:v>43466.404618055552</c:v>
                </c:pt>
                <c:pt idx="2797">
                  <c:v>43466.404629629629</c:v>
                </c:pt>
                <c:pt idx="2798">
                  <c:v>43466.404641203713</c:v>
                </c:pt>
                <c:pt idx="2799">
                  <c:v>43466.404652777783</c:v>
                </c:pt>
                <c:pt idx="2800">
                  <c:v>43466.404664351852</c:v>
                </c:pt>
                <c:pt idx="2801">
                  <c:v>43466.404675925929</c:v>
                </c:pt>
                <c:pt idx="2802">
                  <c:v>43466.404687499999</c:v>
                </c:pt>
                <c:pt idx="2803">
                  <c:v>43466.404699074083</c:v>
                </c:pt>
                <c:pt idx="2804">
                  <c:v>43466.404710648138</c:v>
                </c:pt>
                <c:pt idx="2805">
                  <c:v>43466.404722222222</c:v>
                </c:pt>
                <c:pt idx="2806">
                  <c:v>43466.404733796298</c:v>
                </c:pt>
                <c:pt idx="2807">
                  <c:v>43466.404745370368</c:v>
                </c:pt>
                <c:pt idx="2808">
                  <c:v>43466.404756944437</c:v>
                </c:pt>
                <c:pt idx="2809">
                  <c:v>43466.404768518521</c:v>
                </c:pt>
                <c:pt idx="2810">
                  <c:v>43466.404780092591</c:v>
                </c:pt>
                <c:pt idx="2811">
                  <c:v>43466.404791666668</c:v>
                </c:pt>
                <c:pt idx="2812">
                  <c:v>43466.404803240737</c:v>
                </c:pt>
                <c:pt idx="2813">
                  <c:v>43466.404814814807</c:v>
                </c:pt>
                <c:pt idx="2814">
                  <c:v>43466.404826388891</c:v>
                </c:pt>
                <c:pt idx="2815">
                  <c:v>43466.40483796296</c:v>
                </c:pt>
                <c:pt idx="2816">
                  <c:v>43466.404849537037</c:v>
                </c:pt>
                <c:pt idx="2817">
                  <c:v>43466.404861111107</c:v>
                </c:pt>
                <c:pt idx="2818">
                  <c:v>43466.404872685183</c:v>
                </c:pt>
                <c:pt idx="2819">
                  <c:v>43466.40488425926</c:v>
                </c:pt>
                <c:pt idx="2820">
                  <c:v>43466.404895833337</c:v>
                </c:pt>
                <c:pt idx="2821">
                  <c:v>43466.404907407406</c:v>
                </c:pt>
                <c:pt idx="2822">
                  <c:v>43466.404918981483</c:v>
                </c:pt>
                <c:pt idx="2823">
                  <c:v>43466.404930555553</c:v>
                </c:pt>
                <c:pt idx="2824">
                  <c:v>43466.404942129629</c:v>
                </c:pt>
                <c:pt idx="2825">
                  <c:v>43466.404953703714</c:v>
                </c:pt>
                <c:pt idx="2826">
                  <c:v>43466.404965277783</c:v>
                </c:pt>
                <c:pt idx="2827">
                  <c:v>43466.404976851853</c:v>
                </c:pt>
                <c:pt idx="2828">
                  <c:v>43466.404988425929</c:v>
                </c:pt>
                <c:pt idx="2829">
                  <c:v>43466.404999999999</c:v>
                </c:pt>
                <c:pt idx="2830">
                  <c:v>43466.405011574083</c:v>
                </c:pt>
                <c:pt idx="2831">
                  <c:v>43466.405023148152</c:v>
                </c:pt>
                <c:pt idx="2832">
                  <c:v>43466.405034722222</c:v>
                </c:pt>
                <c:pt idx="2833">
                  <c:v>43466.405046296299</c:v>
                </c:pt>
                <c:pt idx="2834">
                  <c:v>43466.405057870368</c:v>
                </c:pt>
                <c:pt idx="2835">
                  <c:v>43466.405069444438</c:v>
                </c:pt>
                <c:pt idx="2836">
                  <c:v>43466.405081018522</c:v>
                </c:pt>
                <c:pt idx="2837">
                  <c:v>43466.405092592591</c:v>
                </c:pt>
                <c:pt idx="2838">
                  <c:v>43466.405104166668</c:v>
                </c:pt>
                <c:pt idx="2839">
                  <c:v>43466.405115740738</c:v>
                </c:pt>
                <c:pt idx="2840">
                  <c:v>43466.405127314807</c:v>
                </c:pt>
                <c:pt idx="2841">
                  <c:v>43466.405138888891</c:v>
                </c:pt>
                <c:pt idx="2842">
                  <c:v>43466.405150462961</c:v>
                </c:pt>
                <c:pt idx="2843">
                  <c:v>43466.405162037037</c:v>
                </c:pt>
                <c:pt idx="2844">
                  <c:v>43466.405173611107</c:v>
                </c:pt>
                <c:pt idx="2845">
                  <c:v>43466.405185185176</c:v>
                </c:pt>
                <c:pt idx="2846">
                  <c:v>43466.40519675926</c:v>
                </c:pt>
                <c:pt idx="2847">
                  <c:v>43466.40520833333</c:v>
                </c:pt>
                <c:pt idx="2848">
                  <c:v>43466.405219907407</c:v>
                </c:pt>
                <c:pt idx="2849">
                  <c:v>43466.405231481483</c:v>
                </c:pt>
                <c:pt idx="2850">
                  <c:v>43466.405243055553</c:v>
                </c:pt>
                <c:pt idx="2851">
                  <c:v>43466.40525462963</c:v>
                </c:pt>
                <c:pt idx="2852">
                  <c:v>43466.405266203707</c:v>
                </c:pt>
                <c:pt idx="2853">
                  <c:v>43466.405277777783</c:v>
                </c:pt>
                <c:pt idx="2854">
                  <c:v>43466.405289351853</c:v>
                </c:pt>
                <c:pt idx="2855">
                  <c:v>43466.405300925922</c:v>
                </c:pt>
                <c:pt idx="2856">
                  <c:v>43466.405312499999</c:v>
                </c:pt>
                <c:pt idx="2857">
                  <c:v>43466.405324074083</c:v>
                </c:pt>
                <c:pt idx="2858">
                  <c:v>43466.405335648153</c:v>
                </c:pt>
                <c:pt idx="2859">
                  <c:v>43466.405347222222</c:v>
                </c:pt>
                <c:pt idx="2860">
                  <c:v>43466.405358796299</c:v>
                </c:pt>
                <c:pt idx="2861">
                  <c:v>43466.405370370368</c:v>
                </c:pt>
                <c:pt idx="2862">
                  <c:v>43466.405381944453</c:v>
                </c:pt>
                <c:pt idx="2863">
                  <c:v>43466.405393518522</c:v>
                </c:pt>
                <c:pt idx="2864">
                  <c:v>43466.405405092592</c:v>
                </c:pt>
                <c:pt idx="2865">
                  <c:v>43466.405416666668</c:v>
                </c:pt>
                <c:pt idx="2866">
                  <c:v>43466.405428240738</c:v>
                </c:pt>
                <c:pt idx="2867">
                  <c:v>43466.405439814807</c:v>
                </c:pt>
                <c:pt idx="2868">
                  <c:v>43466.405451388891</c:v>
                </c:pt>
                <c:pt idx="2869">
                  <c:v>43466.405462962961</c:v>
                </c:pt>
                <c:pt idx="2870">
                  <c:v>43466.405474537038</c:v>
                </c:pt>
                <c:pt idx="2871">
                  <c:v>43466.405486111107</c:v>
                </c:pt>
                <c:pt idx="2872">
                  <c:v>43466.405497685177</c:v>
                </c:pt>
                <c:pt idx="2873">
                  <c:v>43466.405509259261</c:v>
                </c:pt>
                <c:pt idx="2874">
                  <c:v>43466.40552083333</c:v>
                </c:pt>
                <c:pt idx="2875">
                  <c:v>43466.405532407407</c:v>
                </c:pt>
                <c:pt idx="2876">
                  <c:v>43466.405543981477</c:v>
                </c:pt>
                <c:pt idx="2877">
                  <c:v>43466.405555555553</c:v>
                </c:pt>
                <c:pt idx="2878">
                  <c:v>43466.40556712963</c:v>
                </c:pt>
                <c:pt idx="2879">
                  <c:v>43466.405578703707</c:v>
                </c:pt>
                <c:pt idx="2880">
                  <c:v>43466.405590277784</c:v>
                </c:pt>
                <c:pt idx="2881">
                  <c:v>43466.405601851853</c:v>
                </c:pt>
                <c:pt idx="2882">
                  <c:v>43466.405613425923</c:v>
                </c:pt>
                <c:pt idx="2883">
                  <c:v>43466.405624999999</c:v>
                </c:pt>
                <c:pt idx="2884">
                  <c:v>43466.405636574083</c:v>
                </c:pt>
                <c:pt idx="2885">
                  <c:v>43466.405648148153</c:v>
                </c:pt>
                <c:pt idx="2886">
                  <c:v>43466.405659722222</c:v>
                </c:pt>
                <c:pt idx="2887">
                  <c:v>43466.405671296299</c:v>
                </c:pt>
                <c:pt idx="2888">
                  <c:v>43466.405682870369</c:v>
                </c:pt>
                <c:pt idx="2889">
                  <c:v>43466.405694444453</c:v>
                </c:pt>
                <c:pt idx="2890">
                  <c:v>43466.405706018522</c:v>
                </c:pt>
                <c:pt idx="2891">
                  <c:v>43466.405717592592</c:v>
                </c:pt>
                <c:pt idx="2892">
                  <c:v>43466.405729166669</c:v>
                </c:pt>
                <c:pt idx="2893">
                  <c:v>43466.405740740738</c:v>
                </c:pt>
                <c:pt idx="2894">
                  <c:v>43466.405752314808</c:v>
                </c:pt>
                <c:pt idx="2895">
                  <c:v>43466.405763888892</c:v>
                </c:pt>
                <c:pt idx="2896">
                  <c:v>43466.405775462961</c:v>
                </c:pt>
                <c:pt idx="2897">
                  <c:v>43466.405787037038</c:v>
                </c:pt>
                <c:pt idx="2898">
                  <c:v>43466.405798611107</c:v>
                </c:pt>
                <c:pt idx="2899">
                  <c:v>43466.405810185177</c:v>
                </c:pt>
                <c:pt idx="2900">
                  <c:v>43466.405821759261</c:v>
                </c:pt>
                <c:pt idx="2901">
                  <c:v>43466.405833333331</c:v>
                </c:pt>
                <c:pt idx="2902">
                  <c:v>43466.405844907407</c:v>
                </c:pt>
                <c:pt idx="2903">
                  <c:v>43466.405856481477</c:v>
                </c:pt>
                <c:pt idx="2904">
                  <c:v>43466.405868055554</c:v>
                </c:pt>
                <c:pt idx="2905">
                  <c:v>43466.40587962963</c:v>
                </c:pt>
                <c:pt idx="2906">
                  <c:v>43466.405891203707</c:v>
                </c:pt>
                <c:pt idx="2907">
                  <c:v>43466.405902777777</c:v>
                </c:pt>
                <c:pt idx="2908">
                  <c:v>43466.405914351853</c:v>
                </c:pt>
                <c:pt idx="2909">
                  <c:v>43466.405925925923</c:v>
                </c:pt>
                <c:pt idx="2910">
                  <c:v>43466.4059375</c:v>
                </c:pt>
                <c:pt idx="2911">
                  <c:v>43466.405949074076</c:v>
                </c:pt>
                <c:pt idx="2912">
                  <c:v>43466.405960648153</c:v>
                </c:pt>
                <c:pt idx="2913">
                  <c:v>43466.405972222223</c:v>
                </c:pt>
                <c:pt idx="2914">
                  <c:v>43466.4059837963</c:v>
                </c:pt>
                <c:pt idx="2915">
                  <c:v>43466.405995370369</c:v>
                </c:pt>
                <c:pt idx="2916">
                  <c:v>43466.406006944453</c:v>
                </c:pt>
                <c:pt idx="2917">
                  <c:v>43466.406018518523</c:v>
                </c:pt>
                <c:pt idx="2918">
                  <c:v>43466.406030092592</c:v>
                </c:pt>
                <c:pt idx="2919">
                  <c:v>43466.406041666669</c:v>
                </c:pt>
                <c:pt idx="2920">
                  <c:v>43466.406053240738</c:v>
                </c:pt>
                <c:pt idx="2921">
                  <c:v>43466.406064814822</c:v>
                </c:pt>
                <c:pt idx="2922">
                  <c:v>43466.406076388892</c:v>
                </c:pt>
                <c:pt idx="2923">
                  <c:v>43466.406087962961</c:v>
                </c:pt>
                <c:pt idx="2924">
                  <c:v>43466.406099537038</c:v>
                </c:pt>
                <c:pt idx="2925">
                  <c:v>43466.406111111108</c:v>
                </c:pt>
                <c:pt idx="2926">
                  <c:v>43466.406122685177</c:v>
                </c:pt>
                <c:pt idx="2927">
                  <c:v>43466.406134259261</c:v>
                </c:pt>
                <c:pt idx="2928">
                  <c:v>43466.406145833331</c:v>
                </c:pt>
                <c:pt idx="2929">
                  <c:v>43466.406157407408</c:v>
                </c:pt>
                <c:pt idx="2930">
                  <c:v>43466.406168981477</c:v>
                </c:pt>
                <c:pt idx="2931">
                  <c:v>43466.406180555547</c:v>
                </c:pt>
                <c:pt idx="2932">
                  <c:v>43466.406192129631</c:v>
                </c:pt>
                <c:pt idx="2933">
                  <c:v>43466.4062037037</c:v>
                </c:pt>
                <c:pt idx="2934">
                  <c:v>43466.406215277777</c:v>
                </c:pt>
                <c:pt idx="2935">
                  <c:v>43466.406226851846</c:v>
                </c:pt>
                <c:pt idx="2936">
                  <c:v>43466.406238425923</c:v>
                </c:pt>
                <c:pt idx="2937">
                  <c:v>43466.40625</c:v>
                </c:pt>
                <c:pt idx="2938">
                  <c:v>43466.406261574077</c:v>
                </c:pt>
                <c:pt idx="2939">
                  <c:v>43466.406273148154</c:v>
                </c:pt>
                <c:pt idx="2940">
                  <c:v>43466.406284722223</c:v>
                </c:pt>
                <c:pt idx="2941">
                  <c:v>43466.4062962963</c:v>
                </c:pt>
                <c:pt idx="2942">
                  <c:v>43466.406307870369</c:v>
                </c:pt>
                <c:pt idx="2943">
                  <c:v>43466.406319444453</c:v>
                </c:pt>
                <c:pt idx="2944">
                  <c:v>43466.406331018523</c:v>
                </c:pt>
                <c:pt idx="2945">
                  <c:v>43466.406342592592</c:v>
                </c:pt>
                <c:pt idx="2946">
                  <c:v>43466.406354166669</c:v>
                </c:pt>
                <c:pt idx="2947">
                  <c:v>43466.406365740739</c:v>
                </c:pt>
                <c:pt idx="2948">
                  <c:v>43466.406377314823</c:v>
                </c:pt>
                <c:pt idx="2949">
                  <c:v>43466.406388888892</c:v>
                </c:pt>
                <c:pt idx="2950">
                  <c:v>43466.406400462962</c:v>
                </c:pt>
                <c:pt idx="2951">
                  <c:v>43466.406412037039</c:v>
                </c:pt>
                <c:pt idx="2952">
                  <c:v>43466.406423611108</c:v>
                </c:pt>
                <c:pt idx="2953">
                  <c:v>43466.406435185178</c:v>
                </c:pt>
                <c:pt idx="2954">
                  <c:v>43466.406446759262</c:v>
                </c:pt>
                <c:pt idx="2955">
                  <c:v>43466.406458333331</c:v>
                </c:pt>
                <c:pt idx="2956">
                  <c:v>43466.406469907408</c:v>
                </c:pt>
                <c:pt idx="2957">
                  <c:v>43466.406481481477</c:v>
                </c:pt>
                <c:pt idx="2958">
                  <c:v>43466.406493055547</c:v>
                </c:pt>
                <c:pt idx="2959">
                  <c:v>43466.406504629631</c:v>
                </c:pt>
                <c:pt idx="2960">
                  <c:v>43466.4065162037</c:v>
                </c:pt>
                <c:pt idx="2961">
                  <c:v>43466.406527777777</c:v>
                </c:pt>
                <c:pt idx="2962">
                  <c:v>43466.406539351847</c:v>
                </c:pt>
                <c:pt idx="2963">
                  <c:v>43466.406550925924</c:v>
                </c:pt>
                <c:pt idx="2964">
                  <c:v>43466.4065625</c:v>
                </c:pt>
                <c:pt idx="2965">
                  <c:v>43466.406574074077</c:v>
                </c:pt>
                <c:pt idx="2966">
                  <c:v>43466.406585648147</c:v>
                </c:pt>
                <c:pt idx="2967">
                  <c:v>43466.406597222223</c:v>
                </c:pt>
                <c:pt idx="2968">
                  <c:v>43466.406608796293</c:v>
                </c:pt>
                <c:pt idx="2969">
                  <c:v>43466.40662037037</c:v>
                </c:pt>
                <c:pt idx="2970">
                  <c:v>43466.406631944446</c:v>
                </c:pt>
                <c:pt idx="2971">
                  <c:v>43466.406643518523</c:v>
                </c:pt>
                <c:pt idx="2972">
                  <c:v>43466.406655092593</c:v>
                </c:pt>
                <c:pt idx="2973">
                  <c:v>43466.406666666669</c:v>
                </c:pt>
                <c:pt idx="2974">
                  <c:v>43466.406678240739</c:v>
                </c:pt>
                <c:pt idx="2975">
                  <c:v>43466.406689814823</c:v>
                </c:pt>
                <c:pt idx="2976">
                  <c:v>43466.406701388893</c:v>
                </c:pt>
                <c:pt idx="2977">
                  <c:v>43466.406712962962</c:v>
                </c:pt>
                <c:pt idx="2978">
                  <c:v>43466.406724537039</c:v>
                </c:pt>
                <c:pt idx="2979">
                  <c:v>43466.406736111108</c:v>
                </c:pt>
                <c:pt idx="2980">
                  <c:v>43466.406747685192</c:v>
                </c:pt>
                <c:pt idx="2981">
                  <c:v>43466.406759259262</c:v>
                </c:pt>
                <c:pt idx="2982">
                  <c:v>43466.406770833331</c:v>
                </c:pt>
                <c:pt idx="2983">
                  <c:v>43466.406782407408</c:v>
                </c:pt>
                <c:pt idx="2984">
                  <c:v>43466.406793981478</c:v>
                </c:pt>
                <c:pt idx="2985">
                  <c:v>43466.406805555547</c:v>
                </c:pt>
                <c:pt idx="2986">
                  <c:v>43466.406817129631</c:v>
                </c:pt>
                <c:pt idx="2987">
                  <c:v>43466.406828703701</c:v>
                </c:pt>
                <c:pt idx="2988">
                  <c:v>43466.406840277778</c:v>
                </c:pt>
                <c:pt idx="2989">
                  <c:v>43466.406851851847</c:v>
                </c:pt>
                <c:pt idx="2990">
                  <c:v>43466.406863425917</c:v>
                </c:pt>
                <c:pt idx="2991">
                  <c:v>43466.406875000001</c:v>
                </c:pt>
                <c:pt idx="2992">
                  <c:v>43466.406886574077</c:v>
                </c:pt>
                <c:pt idx="2993">
                  <c:v>43466.406898148147</c:v>
                </c:pt>
                <c:pt idx="2994">
                  <c:v>43466.406909722216</c:v>
                </c:pt>
                <c:pt idx="2995">
                  <c:v>43466.406921296293</c:v>
                </c:pt>
                <c:pt idx="2996">
                  <c:v>43466.40693287037</c:v>
                </c:pt>
                <c:pt idx="2997">
                  <c:v>43466.406944444447</c:v>
                </c:pt>
                <c:pt idx="2998">
                  <c:v>43466.406956018523</c:v>
                </c:pt>
                <c:pt idx="2999">
                  <c:v>43466.406967592593</c:v>
                </c:pt>
                <c:pt idx="3000">
                  <c:v>43466.40697916667</c:v>
                </c:pt>
                <c:pt idx="3001">
                  <c:v>43466.406990740739</c:v>
                </c:pt>
                <c:pt idx="3002">
                  <c:v>43466.407002314823</c:v>
                </c:pt>
                <c:pt idx="3003">
                  <c:v>43466.407013888893</c:v>
                </c:pt>
                <c:pt idx="3004">
                  <c:v>43466.407025462962</c:v>
                </c:pt>
                <c:pt idx="3005">
                  <c:v>43466.407037037039</c:v>
                </c:pt>
                <c:pt idx="3006">
                  <c:v>43466.407048611109</c:v>
                </c:pt>
                <c:pt idx="3007">
                  <c:v>43466.407060185193</c:v>
                </c:pt>
                <c:pt idx="3008">
                  <c:v>43466.407071759262</c:v>
                </c:pt>
                <c:pt idx="3009">
                  <c:v>43466.407083333332</c:v>
                </c:pt>
                <c:pt idx="3010">
                  <c:v>43466.407094907408</c:v>
                </c:pt>
                <c:pt idx="3011">
                  <c:v>43466.407106481478</c:v>
                </c:pt>
                <c:pt idx="3012">
                  <c:v>43466.407118055547</c:v>
                </c:pt>
                <c:pt idx="3013">
                  <c:v>43466.407129629632</c:v>
                </c:pt>
                <c:pt idx="3014">
                  <c:v>43466.407141203701</c:v>
                </c:pt>
                <c:pt idx="3015">
                  <c:v>43466.407152777778</c:v>
                </c:pt>
                <c:pt idx="3016">
                  <c:v>43466.407164351847</c:v>
                </c:pt>
                <c:pt idx="3017">
                  <c:v>43466.407175925917</c:v>
                </c:pt>
                <c:pt idx="3018">
                  <c:v>43466.407187500001</c:v>
                </c:pt>
                <c:pt idx="3019">
                  <c:v>43466.407199074078</c:v>
                </c:pt>
                <c:pt idx="3020">
                  <c:v>43466.407210648147</c:v>
                </c:pt>
                <c:pt idx="3021">
                  <c:v>43466.407222222217</c:v>
                </c:pt>
                <c:pt idx="3022">
                  <c:v>43466.407233796293</c:v>
                </c:pt>
                <c:pt idx="3023">
                  <c:v>43466.40724537037</c:v>
                </c:pt>
                <c:pt idx="3024">
                  <c:v>43466.407256944447</c:v>
                </c:pt>
                <c:pt idx="3025">
                  <c:v>43466.407268518517</c:v>
                </c:pt>
                <c:pt idx="3026">
                  <c:v>43466.407280092593</c:v>
                </c:pt>
                <c:pt idx="3027">
                  <c:v>43466.40729166667</c:v>
                </c:pt>
                <c:pt idx="3028">
                  <c:v>43466.40730324074</c:v>
                </c:pt>
                <c:pt idx="3029">
                  <c:v>43466.407314814824</c:v>
                </c:pt>
                <c:pt idx="3030">
                  <c:v>43466.407326388893</c:v>
                </c:pt>
                <c:pt idx="3031">
                  <c:v>43466.407337962963</c:v>
                </c:pt>
                <c:pt idx="3032">
                  <c:v>43466.407349537039</c:v>
                </c:pt>
                <c:pt idx="3033">
                  <c:v>43466.407361111109</c:v>
                </c:pt>
                <c:pt idx="3034">
                  <c:v>43466.407372685193</c:v>
                </c:pt>
                <c:pt idx="3035">
                  <c:v>43466.407384259262</c:v>
                </c:pt>
                <c:pt idx="3036">
                  <c:v>43466.407395833332</c:v>
                </c:pt>
                <c:pt idx="3037">
                  <c:v>43466.407407407409</c:v>
                </c:pt>
                <c:pt idx="3038">
                  <c:v>43466.407418981478</c:v>
                </c:pt>
                <c:pt idx="3039">
                  <c:v>43466.407430555562</c:v>
                </c:pt>
                <c:pt idx="3040">
                  <c:v>43466.407442129632</c:v>
                </c:pt>
                <c:pt idx="3041">
                  <c:v>43466.407453703701</c:v>
                </c:pt>
                <c:pt idx="3042">
                  <c:v>43466.407465277778</c:v>
                </c:pt>
                <c:pt idx="3043">
                  <c:v>43466.407476851848</c:v>
                </c:pt>
                <c:pt idx="3044">
                  <c:v>43466.407488425917</c:v>
                </c:pt>
                <c:pt idx="3045">
                  <c:v>43466.407500000001</c:v>
                </c:pt>
                <c:pt idx="3046">
                  <c:v>43466.407511574071</c:v>
                </c:pt>
                <c:pt idx="3047">
                  <c:v>43466.407523148147</c:v>
                </c:pt>
                <c:pt idx="3048">
                  <c:v>43466.407534722217</c:v>
                </c:pt>
                <c:pt idx="3049">
                  <c:v>43466.407546296286</c:v>
                </c:pt>
                <c:pt idx="3050">
                  <c:v>43466.407557870371</c:v>
                </c:pt>
                <c:pt idx="3051">
                  <c:v>43466.407569444447</c:v>
                </c:pt>
                <c:pt idx="3052">
                  <c:v>43466.407581018517</c:v>
                </c:pt>
                <c:pt idx="3053">
                  <c:v>43466.407592592594</c:v>
                </c:pt>
                <c:pt idx="3054">
                  <c:v>43466.407604166663</c:v>
                </c:pt>
                <c:pt idx="3055">
                  <c:v>43466.40761574074</c:v>
                </c:pt>
                <c:pt idx="3056">
                  <c:v>43466.407627314817</c:v>
                </c:pt>
                <c:pt idx="3057">
                  <c:v>43466.407638888893</c:v>
                </c:pt>
                <c:pt idx="3058">
                  <c:v>43466.407650462963</c:v>
                </c:pt>
                <c:pt idx="3059">
                  <c:v>43466.40766203704</c:v>
                </c:pt>
                <c:pt idx="3060">
                  <c:v>43466.407673611109</c:v>
                </c:pt>
                <c:pt idx="3061">
                  <c:v>43466.407685185193</c:v>
                </c:pt>
                <c:pt idx="3062">
                  <c:v>43466.407696759263</c:v>
                </c:pt>
                <c:pt idx="3063">
                  <c:v>43466.407708333332</c:v>
                </c:pt>
                <c:pt idx="3064">
                  <c:v>43466.407719907409</c:v>
                </c:pt>
                <c:pt idx="3065">
                  <c:v>43466.407731481479</c:v>
                </c:pt>
                <c:pt idx="3066">
                  <c:v>43466.407743055563</c:v>
                </c:pt>
                <c:pt idx="3067">
                  <c:v>43466.407754629632</c:v>
                </c:pt>
                <c:pt idx="3068">
                  <c:v>43466.407766203702</c:v>
                </c:pt>
                <c:pt idx="3069">
                  <c:v>43466.407777777778</c:v>
                </c:pt>
                <c:pt idx="3070">
                  <c:v>43466.407789351862</c:v>
                </c:pt>
                <c:pt idx="3071">
                  <c:v>43466.407800925917</c:v>
                </c:pt>
                <c:pt idx="3072">
                  <c:v>43466.407812500001</c:v>
                </c:pt>
                <c:pt idx="3073">
                  <c:v>43466.407824074071</c:v>
                </c:pt>
                <c:pt idx="3074">
                  <c:v>43466.407835648148</c:v>
                </c:pt>
                <c:pt idx="3075">
                  <c:v>43466.407847222217</c:v>
                </c:pt>
                <c:pt idx="3076">
                  <c:v>43466.407858796287</c:v>
                </c:pt>
                <c:pt idx="3077">
                  <c:v>43466.407870370371</c:v>
                </c:pt>
                <c:pt idx="3078">
                  <c:v>43466.407881944448</c:v>
                </c:pt>
                <c:pt idx="3079">
                  <c:v>43466.407893518517</c:v>
                </c:pt>
                <c:pt idx="3080">
                  <c:v>43466.407905092587</c:v>
                </c:pt>
                <c:pt idx="3081">
                  <c:v>43466.407916666663</c:v>
                </c:pt>
                <c:pt idx="3082">
                  <c:v>43466.40792824074</c:v>
                </c:pt>
                <c:pt idx="3083">
                  <c:v>43466.407939814817</c:v>
                </c:pt>
                <c:pt idx="3084">
                  <c:v>43466.407951388886</c:v>
                </c:pt>
                <c:pt idx="3085">
                  <c:v>43466.407962962963</c:v>
                </c:pt>
                <c:pt idx="3086">
                  <c:v>43466.40797453704</c:v>
                </c:pt>
                <c:pt idx="3087">
                  <c:v>43466.407986111109</c:v>
                </c:pt>
                <c:pt idx="3088">
                  <c:v>43466.407997685194</c:v>
                </c:pt>
                <c:pt idx="3089">
                  <c:v>43466.408009259263</c:v>
                </c:pt>
                <c:pt idx="3090">
                  <c:v>43466.408020833333</c:v>
                </c:pt>
                <c:pt idx="3091">
                  <c:v>43466.408032407409</c:v>
                </c:pt>
                <c:pt idx="3092">
                  <c:v>43466.408043981479</c:v>
                </c:pt>
                <c:pt idx="3093">
                  <c:v>43466.408055555563</c:v>
                </c:pt>
                <c:pt idx="3094">
                  <c:v>43466.408067129632</c:v>
                </c:pt>
                <c:pt idx="3095">
                  <c:v>43466.408078703702</c:v>
                </c:pt>
                <c:pt idx="3096">
                  <c:v>43466.408090277779</c:v>
                </c:pt>
                <c:pt idx="3097">
                  <c:v>43466.408101851863</c:v>
                </c:pt>
                <c:pt idx="3098">
                  <c:v>43466.408113425918</c:v>
                </c:pt>
                <c:pt idx="3099">
                  <c:v>43466.408125000002</c:v>
                </c:pt>
                <c:pt idx="3100">
                  <c:v>43466.408136574071</c:v>
                </c:pt>
                <c:pt idx="3101">
                  <c:v>43466.408148148148</c:v>
                </c:pt>
                <c:pt idx="3102">
                  <c:v>43466.408159722218</c:v>
                </c:pt>
                <c:pt idx="3103">
                  <c:v>43466.408171296287</c:v>
                </c:pt>
                <c:pt idx="3104">
                  <c:v>43466.408182870371</c:v>
                </c:pt>
                <c:pt idx="3105">
                  <c:v>43466.408194444448</c:v>
                </c:pt>
                <c:pt idx="3106">
                  <c:v>43466.408206018517</c:v>
                </c:pt>
                <c:pt idx="3107">
                  <c:v>43466.408217592587</c:v>
                </c:pt>
                <c:pt idx="3108">
                  <c:v>43466.408229166656</c:v>
                </c:pt>
                <c:pt idx="3109">
                  <c:v>43466.40824074074</c:v>
                </c:pt>
                <c:pt idx="3110">
                  <c:v>43466.408252314817</c:v>
                </c:pt>
                <c:pt idx="3111">
                  <c:v>43466.408263888887</c:v>
                </c:pt>
                <c:pt idx="3112">
                  <c:v>43466.408275462964</c:v>
                </c:pt>
                <c:pt idx="3113">
                  <c:v>43466.40828703704</c:v>
                </c:pt>
                <c:pt idx="3114">
                  <c:v>43466.40829861111</c:v>
                </c:pt>
                <c:pt idx="3115">
                  <c:v>43466.408310185187</c:v>
                </c:pt>
                <c:pt idx="3116">
                  <c:v>43466.408321759263</c:v>
                </c:pt>
                <c:pt idx="3117">
                  <c:v>43466.408333333333</c:v>
                </c:pt>
                <c:pt idx="3118">
                  <c:v>43466.40834490741</c:v>
                </c:pt>
                <c:pt idx="3119">
                  <c:v>43466.408356481479</c:v>
                </c:pt>
                <c:pt idx="3120">
                  <c:v>43466.408368055563</c:v>
                </c:pt>
                <c:pt idx="3121">
                  <c:v>43466.408379629633</c:v>
                </c:pt>
                <c:pt idx="3122">
                  <c:v>43466.408391203702</c:v>
                </c:pt>
                <c:pt idx="3123">
                  <c:v>43466.408402777779</c:v>
                </c:pt>
                <c:pt idx="3124">
                  <c:v>43466.408414351848</c:v>
                </c:pt>
                <c:pt idx="3125">
                  <c:v>43466.408425925933</c:v>
                </c:pt>
                <c:pt idx="3126">
                  <c:v>43466.408437500002</c:v>
                </c:pt>
                <c:pt idx="3127">
                  <c:v>43466.408449074072</c:v>
                </c:pt>
                <c:pt idx="3128">
                  <c:v>43466.408460648148</c:v>
                </c:pt>
                <c:pt idx="3129">
                  <c:v>43466.408472222232</c:v>
                </c:pt>
                <c:pt idx="3130">
                  <c:v>43466.408483796287</c:v>
                </c:pt>
                <c:pt idx="3131">
                  <c:v>43466.408495370371</c:v>
                </c:pt>
                <c:pt idx="3132">
                  <c:v>43466.408506944441</c:v>
                </c:pt>
                <c:pt idx="3133">
                  <c:v>43466.408518518518</c:v>
                </c:pt>
                <c:pt idx="3134">
                  <c:v>43466.408530092587</c:v>
                </c:pt>
                <c:pt idx="3135">
                  <c:v>43466.408541666657</c:v>
                </c:pt>
                <c:pt idx="3136">
                  <c:v>43466.408553240741</c:v>
                </c:pt>
                <c:pt idx="3137">
                  <c:v>43466.408564814818</c:v>
                </c:pt>
                <c:pt idx="3138">
                  <c:v>43466.408576388887</c:v>
                </c:pt>
                <c:pt idx="3139">
                  <c:v>43466.408587962957</c:v>
                </c:pt>
                <c:pt idx="3140">
                  <c:v>43466.408599537041</c:v>
                </c:pt>
                <c:pt idx="3141">
                  <c:v>43466.40861111111</c:v>
                </c:pt>
                <c:pt idx="3142">
                  <c:v>43466.408622685187</c:v>
                </c:pt>
                <c:pt idx="3143">
                  <c:v>43466.408634259264</c:v>
                </c:pt>
                <c:pt idx="3144">
                  <c:v>43466.408645833333</c:v>
                </c:pt>
                <c:pt idx="3145">
                  <c:v>43466.40865740741</c:v>
                </c:pt>
                <c:pt idx="3146">
                  <c:v>43466.408668981479</c:v>
                </c:pt>
                <c:pt idx="3147">
                  <c:v>43466.408680555563</c:v>
                </c:pt>
                <c:pt idx="3148">
                  <c:v>43466.408692129633</c:v>
                </c:pt>
                <c:pt idx="3149">
                  <c:v>43466.408703703702</c:v>
                </c:pt>
                <c:pt idx="3150">
                  <c:v>43466.408715277779</c:v>
                </c:pt>
                <c:pt idx="3151">
                  <c:v>43466.408726851849</c:v>
                </c:pt>
                <c:pt idx="3152">
                  <c:v>43466.408738425933</c:v>
                </c:pt>
                <c:pt idx="3153">
                  <c:v>43466.408750000002</c:v>
                </c:pt>
                <c:pt idx="3154">
                  <c:v>43466.408761574072</c:v>
                </c:pt>
                <c:pt idx="3155">
                  <c:v>43466.408773148149</c:v>
                </c:pt>
                <c:pt idx="3156">
                  <c:v>43466.408784722233</c:v>
                </c:pt>
                <c:pt idx="3157">
                  <c:v>43466.408796296288</c:v>
                </c:pt>
                <c:pt idx="3158">
                  <c:v>43466.408807870372</c:v>
                </c:pt>
                <c:pt idx="3159">
                  <c:v>43466.408819444441</c:v>
                </c:pt>
                <c:pt idx="3160">
                  <c:v>43466.408831018518</c:v>
                </c:pt>
                <c:pt idx="3161">
                  <c:v>43466.408842592587</c:v>
                </c:pt>
                <c:pt idx="3162">
                  <c:v>43466.408854166657</c:v>
                </c:pt>
                <c:pt idx="3163">
                  <c:v>43466.408865740741</c:v>
                </c:pt>
                <c:pt idx="3164">
                  <c:v>43466.408877314818</c:v>
                </c:pt>
                <c:pt idx="3165">
                  <c:v>43466.408888888887</c:v>
                </c:pt>
                <c:pt idx="3166">
                  <c:v>43466.408900462957</c:v>
                </c:pt>
                <c:pt idx="3167">
                  <c:v>43466.408912037034</c:v>
                </c:pt>
                <c:pt idx="3168">
                  <c:v>43466.40892361111</c:v>
                </c:pt>
                <c:pt idx="3169">
                  <c:v>43466.408935185187</c:v>
                </c:pt>
                <c:pt idx="3170">
                  <c:v>43466.408946759257</c:v>
                </c:pt>
                <c:pt idx="3171">
                  <c:v>43466.408958333333</c:v>
                </c:pt>
                <c:pt idx="3172">
                  <c:v>43466.40896990741</c:v>
                </c:pt>
                <c:pt idx="3173">
                  <c:v>43466.40898148148</c:v>
                </c:pt>
                <c:pt idx="3174">
                  <c:v>43466.408993055556</c:v>
                </c:pt>
                <c:pt idx="3175">
                  <c:v>43466.409004629633</c:v>
                </c:pt>
                <c:pt idx="3176">
                  <c:v>43466.409016203703</c:v>
                </c:pt>
                <c:pt idx="3177">
                  <c:v>43466.40902777778</c:v>
                </c:pt>
                <c:pt idx="3178">
                  <c:v>43466.409039351849</c:v>
                </c:pt>
                <c:pt idx="3179">
                  <c:v>43466.409050925933</c:v>
                </c:pt>
                <c:pt idx="3180">
                  <c:v>43466.409062500003</c:v>
                </c:pt>
                <c:pt idx="3181">
                  <c:v>43466.409074074072</c:v>
                </c:pt>
                <c:pt idx="3182">
                  <c:v>43466.409085648149</c:v>
                </c:pt>
                <c:pt idx="3183">
                  <c:v>43466.409097222233</c:v>
                </c:pt>
                <c:pt idx="3184">
                  <c:v>43466.409108796302</c:v>
                </c:pt>
                <c:pt idx="3185">
                  <c:v>43466.409120370372</c:v>
                </c:pt>
                <c:pt idx="3186">
                  <c:v>43466.409131944441</c:v>
                </c:pt>
                <c:pt idx="3187">
                  <c:v>43466.409143518518</c:v>
                </c:pt>
                <c:pt idx="3188">
                  <c:v>43466.409155092602</c:v>
                </c:pt>
                <c:pt idx="3189">
                  <c:v>43466.409166666657</c:v>
                </c:pt>
                <c:pt idx="3190">
                  <c:v>43466.409178240741</c:v>
                </c:pt>
                <c:pt idx="3191">
                  <c:v>43466.409189814818</c:v>
                </c:pt>
                <c:pt idx="3192">
                  <c:v>43466.409201388888</c:v>
                </c:pt>
                <c:pt idx="3193">
                  <c:v>43466.409212962957</c:v>
                </c:pt>
                <c:pt idx="3194">
                  <c:v>43466.409224537027</c:v>
                </c:pt>
                <c:pt idx="3195">
                  <c:v>43466.409236111111</c:v>
                </c:pt>
                <c:pt idx="3196">
                  <c:v>43466.409247685187</c:v>
                </c:pt>
                <c:pt idx="3197">
                  <c:v>43466.409259259257</c:v>
                </c:pt>
                <c:pt idx="3198">
                  <c:v>43466.409270833326</c:v>
                </c:pt>
                <c:pt idx="3199">
                  <c:v>43466.409282407411</c:v>
                </c:pt>
                <c:pt idx="3200">
                  <c:v>43466.40929398148</c:v>
                </c:pt>
                <c:pt idx="3201">
                  <c:v>43466.409305555557</c:v>
                </c:pt>
                <c:pt idx="3202">
                  <c:v>43466.409317129634</c:v>
                </c:pt>
                <c:pt idx="3203">
                  <c:v>43466.409328703703</c:v>
                </c:pt>
                <c:pt idx="3204">
                  <c:v>43466.40934027778</c:v>
                </c:pt>
                <c:pt idx="3205">
                  <c:v>43466.409351851849</c:v>
                </c:pt>
                <c:pt idx="3206">
                  <c:v>43466.409363425933</c:v>
                </c:pt>
                <c:pt idx="3207">
                  <c:v>43466.409375000003</c:v>
                </c:pt>
                <c:pt idx="3208">
                  <c:v>43466.409386574072</c:v>
                </c:pt>
                <c:pt idx="3209">
                  <c:v>43466.409398148149</c:v>
                </c:pt>
                <c:pt idx="3210">
                  <c:v>43466.409409722219</c:v>
                </c:pt>
                <c:pt idx="3211">
                  <c:v>43466.409421296303</c:v>
                </c:pt>
                <c:pt idx="3212">
                  <c:v>43466.409432870372</c:v>
                </c:pt>
                <c:pt idx="3213">
                  <c:v>43466.409444444442</c:v>
                </c:pt>
                <c:pt idx="3214">
                  <c:v>43466.409456018519</c:v>
                </c:pt>
                <c:pt idx="3215">
                  <c:v>43466.409467592603</c:v>
                </c:pt>
                <c:pt idx="3216">
                  <c:v>43466.409479166658</c:v>
                </c:pt>
                <c:pt idx="3217">
                  <c:v>43466.409490740742</c:v>
                </c:pt>
                <c:pt idx="3218">
                  <c:v>43466.409502314818</c:v>
                </c:pt>
                <c:pt idx="3219">
                  <c:v>43466.409513888888</c:v>
                </c:pt>
                <c:pt idx="3220">
                  <c:v>43466.409525462957</c:v>
                </c:pt>
                <c:pt idx="3221">
                  <c:v>43466.409537037027</c:v>
                </c:pt>
                <c:pt idx="3222">
                  <c:v>43466.409548611111</c:v>
                </c:pt>
                <c:pt idx="3223">
                  <c:v>43466.409560185188</c:v>
                </c:pt>
                <c:pt idx="3224">
                  <c:v>43466.409571759257</c:v>
                </c:pt>
                <c:pt idx="3225">
                  <c:v>43466.409583333327</c:v>
                </c:pt>
                <c:pt idx="3226">
                  <c:v>43466.409594907411</c:v>
                </c:pt>
                <c:pt idx="3227">
                  <c:v>43466.40960648148</c:v>
                </c:pt>
                <c:pt idx="3228">
                  <c:v>43466.409618055557</c:v>
                </c:pt>
                <c:pt idx="3229">
                  <c:v>43466.409629629627</c:v>
                </c:pt>
                <c:pt idx="3230">
                  <c:v>43466.409641203703</c:v>
                </c:pt>
                <c:pt idx="3231">
                  <c:v>43466.40965277778</c:v>
                </c:pt>
                <c:pt idx="3232">
                  <c:v>43466.40966435185</c:v>
                </c:pt>
                <c:pt idx="3233">
                  <c:v>43466.409675925926</c:v>
                </c:pt>
                <c:pt idx="3234">
                  <c:v>43466.409687500003</c:v>
                </c:pt>
                <c:pt idx="3235">
                  <c:v>43466.409699074073</c:v>
                </c:pt>
                <c:pt idx="3236">
                  <c:v>43466.409710648149</c:v>
                </c:pt>
                <c:pt idx="3237">
                  <c:v>43466.409722222219</c:v>
                </c:pt>
                <c:pt idx="3238">
                  <c:v>43466.409733796303</c:v>
                </c:pt>
                <c:pt idx="3239">
                  <c:v>43466.409745370373</c:v>
                </c:pt>
                <c:pt idx="3240">
                  <c:v>43466.409756944442</c:v>
                </c:pt>
                <c:pt idx="3241">
                  <c:v>43466.409768518519</c:v>
                </c:pt>
                <c:pt idx="3242">
                  <c:v>43466.409780092603</c:v>
                </c:pt>
                <c:pt idx="3243">
                  <c:v>43466.409791666672</c:v>
                </c:pt>
                <c:pt idx="3244">
                  <c:v>43466.409803240742</c:v>
                </c:pt>
                <c:pt idx="3245">
                  <c:v>43466.409814814811</c:v>
                </c:pt>
                <c:pt idx="3246">
                  <c:v>43466.409826388888</c:v>
                </c:pt>
                <c:pt idx="3247">
                  <c:v>43466.409837962958</c:v>
                </c:pt>
                <c:pt idx="3248">
                  <c:v>43466.409849537027</c:v>
                </c:pt>
                <c:pt idx="3249">
                  <c:v>43466.409861111111</c:v>
                </c:pt>
                <c:pt idx="3250">
                  <c:v>43466.409872685188</c:v>
                </c:pt>
                <c:pt idx="3251">
                  <c:v>43466.409884259258</c:v>
                </c:pt>
                <c:pt idx="3252">
                  <c:v>43466.409895833327</c:v>
                </c:pt>
                <c:pt idx="3253">
                  <c:v>43466.409907407397</c:v>
                </c:pt>
                <c:pt idx="3254">
                  <c:v>43466.409918981481</c:v>
                </c:pt>
                <c:pt idx="3255">
                  <c:v>43466.409930555557</c:v>
                </c:pt>
                <c:pt idx="3256">
                  <c:v>43466.409942129627</c:v>
                </c:pt>
                <c:pt idx="3257">
                  <c:v>43466.409953703696</c:v>
                </c:pt>
                <c:pt idx="3258">
                  <c:v>43466.40996527778</c:v>
                </c:pt>
                <c:pt idx="3259">
                  <c:v>43466.40997685185</c:v>
                </c:pt>
                <c:pt idx="3260">
                  <c:v>43466.409988425927</c:v>
                </c:pt>
                <c:pt idx="3261">
                  <c:v>43466.41</c:v>
                </c:pt>
                <c:pt idx="3262">
                  <c:v>43466.410011574073</c:v>
                </c:pt>
                <c:pt idx="3263">
                  <c:v>43466.41002314815</c:v>
                </c:pt>
                <c:pt idx="3264">
                  <c:v>43466.410034722219</c:v>
                </c:pt>
                <c:pt idx="3265">
                  <c:v>43466.410046296303</c:v>
                </c:pt>
                <c:pt idx="3266">
                  <c:v>43466.410057870373</c:v>
                </c:pt>
                <c:pt idx="3267">
                  <c:v>43466.410069444442</c:v>
                </c:pt>
                <c:pt idx="3268">
                  <c:v>43466.410081018519</c:v>
                </c:pt>
                <c:pt idx="3269">
                  <c:v>43466.410092592603</c:v>
                </c:pt>
                <c:pt idx="3270">
                  <c:v>43466.410104166673</c:v>
                </c:pt>
                <c:pt idx="3271">
                  <c:v>43466.410115740742</c:v>
                </c:pt>
                <c:pt idx="3272">
                  <c:v>43466.410127314812</c:v>
                </c:pt>
                <c:pt idx="3273">
                  <c:v>43466.410138888888</c:v>
                </c:pt>
                <c:pt idx="3274">
                  <c:v>43466.410150462973</c:v>
                </c:pt>
                <c:pt idx="3275">
                  <c:v>43466.410162037027</c:v>
                </c:pt>
                <c:pt idx="3276">
                  <c:v>43466.410173611112</c:v>
                </c:pt>
                <c:pt idx="3277">
                  <c:v>43466.410185185188</c:v>
                </c:pt>
                <c:pt idx="3278">
                  <c:v>43466.410196759258</c:v>
                </c:pt>
                <c:pt idx="3279">
                  <c:v>43466.410208333327</c:v>
                </c:pt>
                <c:pt idx="3280">
                  <c:v>43466.410219907397</c:v>
                </c:pt>
                <c:pt idx="3281">
                  <c:v>43466.410231481481</c:v>
                </c:pt>
                <c:pt idx="3282">
                  <c:v>43466.410243055558</c:v>
                </c:pt>
                <c:pt idx="3283">
                  <c:v>43466.410254629627</c:v>
                </c:pt>
                <c:pt idx="3284">
                  <c:v>43466.410266203697</c:v>
                </c:pt>
                <c:pt idx="3285">
                  <c:v>43466.410277777781</c:v>
                </c:pt>
                <c:pt idx="3286">
                  <c:v>43466.41028935185</c:v>
                </c:pt>
                <c:pt idx="3287">
                  <c:v>43466.410300925927</c:v>
                </c:pt>
                <c:pt idx="3288">
                  <c:v>43466.410312499997</c:v>
                </c:pt>
                <c:pt idx="3289">
                  <c:v>43466.410324074073</c:v>
                </c:pt>
                <c:pt idx="3290">
                  <c:v>43466.41033564815</c:v>
                </c:pt>
                <c:pt idx="3291">
                  <c:v>43466.41034722222</c:v>
                </c:pt>
                <c:pt idx="3292">
                  <c:v>43466.410358796304</c:v>
                </c:pt>
                <c:pt idx="3293">
                  <c:v>43466.410370370373</c:v>
                </c:pt>
                <c:pt idx="3294">
                  <c:v>43466.410381944443</c:v>
                </c:pt>
                <c:pt idx="3295">
                  <c:v>43466.410393518519</c:v>
                </c:pt>
                <c:pt idx="3296">
                  <c:v>43466.410405092603</c:v>
                </c:pt>
                <c:pt idx="3297">
                  <c:v>43466.410416666673</c:v>
                </c:pt>
                <c:pt idx="3298">
                  <c:v>43466.410428240742</c:v>
                </c:pt>
                <c:pt idx="3299">
                  <c:v>43466.410439814812</c:v>
                </c:pt>
                <c:pt idx="3300">
                  <c:v>43466.410451388889</c:v>
                </c:pt>
                <c:pt idx="3301">
                  <c:v>43466.410462962973</c:v>
                </c:pt>
                <c:pt idx="3302">
                  <c:v>43466.410474537042</c:v>
                </c:pt>
                <c:pt idx="3303">
                  <c:v>43466.410486111112</c:v>
                </c:pt>
                <c:pt idx="3304">
                  <c:v>43466.410497685189</c:v>
                </c:pt>
                <c:pt idx="3305">
                  <c:v>43466.410509259258</c:v>
                </c:pt>
                <c:pt idx="3306">
                  <c:v>43466.410520833328</c:v>
                </c:pt>
                <c:pt idx="3307">
                  <c:v>43466.410532407397</c:v>
                </c:pt>
                <c:pt idx="3308">
                  <c:v>43466.410543981481</c:v>
                </c:pt>
                <c:pt idx="3309">
                  <c:v>43466.410555555558</c:v>
                </c:pt>
                <c:pt idx="3310">
                  <c:v>43466.410567129627</c:v>
                </c:pt>
                <c:pt idx="3311">
                  <c:v>43466.410578703697</c:v>
                </c:pt>
                <c:pt idx="3312">
                  <c:v>43466.410590277781</c:v>
                </c:pt>
                <c:pt idx="3313">
                  <c:v>43466.410601851851</c:v>
                </c:pt>
                <c:pt idx="3314">
                  <c:v>43466.410613425927</c:v>
                </c:pt>
                <c:pt idx="3315">
                  <c:v>43466.410624999997</c:v>
                </c:pt>
                <c:pt idx="3316">
                  <c:v>43466.410636574074</c:v>
                </c:pt>
                <c:pt idx="3317">
                  <c:v>43466.41064814815</c:v>
                </c:pt>
                <c:pt idx="3318">
                  <c:v>43466.41065972222</c:v>
                </c:pt>
                <c:pt idx="3319">
                  <c:v>43466.410671296297</c:v>
                </c:pt>
                <c:pt idx="3320">
                  <c:v>43466.410682870373</c:v>
                </c:pt>
                <c:pt idx="3321">
                  <c:v>43466.410694444443</c:v>
                </c:pt>
                <c:pt idx="3322">
                  <c:v>43466.41070601852</c:v>
                </c:pt>
                <c:pt idx="3323">
                  <c:v>43466.410717592589</c:v>
                </c:pt>
                <c:pt idx="3324">
                  <c:v>43466.410729166673</c:v>
                </c:pt>
                <c:pt idx="3325">
                  <c:v>43466.410740740743</c:v>
                </c:pt>
                <c:pt idx="3326">
                  <c:v>43466.410752314812</c:v>
                </c:pt>
                <c:pt idx="3327">
                  <c:v>43466.410763888889</c:v>
                </c:pt>
                <c:pt idx="3328">
                  <c:v>43466.410775462973</c:v>
                </c:pt>
                <c:pt idx="3329">
                  <c:v>43466.410787037043</c:v>
                </c:pt>
                <c:pt idx="3330">
                  <c:v>43466.410798611112</c:v>
                </c:pt>
                <c:pt idx="3331">
                  <c:v>43466.410810185182</c:v>
                </c:pt>
                <c:pt idx="3332">
                  <c:v>43466.410821759258</c:v>
                </c:pt>
                <c:pt idx="3333">
                  <c:v>43466.410833333342</c:v>
                </c:pt>
                <c:pt idx="3334">
                  <c:v>43466.410844907397</c:v>
                </c:pt>
                <c:pt idx="3335">
                  <c:v>43466.410856481481</c:v>
                </c:pt>
                <c:pt idx="3336">
                  <c:v>43466.410868055558</c:v>
                </c:pt>
                <c:pt idx="3337">
                  <c:v>43466.410879629628</c:v>
                </c:pt>
                <c:pt idx="3338">
                  <c:v>43466.410891203697</c:v>
                </c:pt>
                <c:pt idx="3339">
                  <c:v>43466.410902777781</c:v>
                </c:pt>
                <c:pt idx="3340">
                  <c:v>43466.410914351851</c:v>
                </c:pt>
                <c:pt idx="3341">
                  <c:v>43466.410925925928</c:v>
                </c:pt>
                <c:pt idx="3342">
                  <c:v>43466.410937499997</c:v>
                </c:pt>
                <c:pt idx="3343">
                  <c:v>43466.410949074067</c:v>
                </c:pt>
                <c:pt idx="3344">
                  <c:v>43466.410960648151</c:v>
                </c:pt>
                <c:pt idx="3345">
                  <c:v>43466.41097222222</c:v>
                </c:pt>
                <c:pt idx="3346">
                  <c:v>43466.410983796297</c:v>
                </c:pt>
                <c:pt idx="3347">
                  <c:v>43466.410995370366</c:v>
                </c:pt>
                <c:pt idx="3348">
                  <c:v>43466.411006944443</c:v>
                </c:pt>
                <c:pt idx="3349">
                  <c:v>43466.41101851852</c:v>
                </c:pt>
                <c:pt idx="3350">
                  <c:v>43466.411030092589</c:v>
                </c:pt>
                <c:pt idx="3351">
                  <c:v>43466.411041666674</c:v>
                </c:pt>
                <c:pt idx="3352">
                  <c:v>43466.411053240743</c:v>
                </c:pt>
                <c:pt idx="3353">
                  <c:v>43466.411064814813</c:v>
                </c:pt>
                <c:pt idx="3354">
                  <c:v>43466.411076388889</c:v>
                </c:pt>
                <c:pt idx="3355">
                  <c:v>43466.411087962973</c:v>
                </c:pt>
                <c:pt idx="3356">
                  <c:v>43466.411099537043</c:v>
                </c:pt>
                <c:pt idx="3357">
                  <c:v>43466.411111111112</c:v>
                </c:pt>
                <c:pt idx="3358">
                  <c:v>43466.411122685182</c:v>
                </c:pt>
                <c:pt idx="3359">
                  <c:v>43466.411134259259</c:v>
                </c:pt>
                <c:pt idx="3360">
                  <c:v>43466.411145833343</c:v>
                </c:pt>
                <c:pt idx="3361">
                  <c:v>43466.411157407398</c:v>
                </c:pt>
                <c:pt idx="3362">
                  <c:v>43466.411168981482</c:v>
                </c:pt>
                <c:pt idx="3363">
                  <c:v>43466.411180555559</c:v>
                </c:pt>
                <c:pt idx="3364">
                  <c:v>43466.411192129628</c:v>
                </c:pt>
                <c:pt idx="3365">
                  <c:v>43466.411203703698</c:v>
                </c:pt>
                <c:pt idx="3366">
                  <c:v>43466.411215277767</c:v>
                </c:pt>
                <c:pt idx="3367">
                  <c:v>43466.411226851851</c:v>
                </c:pt>
                <c:pt idx="3368">
                  <c:v>43466.411238425928</c:v>
                </c:pt>
                <c:pt idx="3369">
                  <c:v>43466.411249999997</c:v>
                </c:pt>
                <c:pt idx="3370">
                  <c:v>43466.411261574067</c:v>
                </c:pt>
                <c:pt idx="3371">
                  <c:v>43466.411273148151</c:v>
                </c:pt>
                <c:pt idx="3372">
                  <c:v>43466.41128472222</c:v>
                </c:pt>
                <c:pt idx="3373">
                  <c:v>43466.411296296297</c:v>
                </c:pt>
                <c:pt idx="3374">
                  <c:v>43466.411307870367</c:v>
                </c:pt>
                <c:pt idx="3375">
                  <c:v>43466.411319444444</c:v>
                </c:pt>
                <c:pt idx="3376">
                  <c:v>43466.41133101852</c:v>
                </c:pt>
                <c:pt idx="3377">
                  <c:v>43466.41134259259</c:v>
                </c:pt>
                <c:pt idx="3378">
                  <c:v>43466.411354166667</c:v>
                </c:pt>
                <c:pt idx="3379">
                  <c:v>43466.411365740743</c:v>
                </c:pt>
                <c:pt idx="3380">
                  <c:v>43466.411377314813</c:v>
                </c:pt>
                <c:pt idx="3381">
                  <c:v>43466.41138888889</c:v>
                </c:pt>
                <c:pt idx="3382">
                  <c:v>43466.411400462966</c:v>
                </c:pt>
                <c:pt idx="3383">
                  <c:v>43466.411412037043</c:v>
                </c:pt>
                <c:pt idx="3384">
                  <c:v>43466.411423611113</c:v>
                </c:pt>
                <c:pt idx="3385">
                  <c:v>43466.411435185182</c:v>
                </c:pt>
                <c:pt idx="3386">
                  <c:v>43466.411446759259</c:v>
                </c:pt>
                <c:pt idx="3387">
                  <c:v>43466.411458333343</c:v>
                </c:pt>
                <c:pt idx="3388">
                  <c:v>43466.411469907413</c:v>
                </c:pt>
                <c:pt idx="3389">
                  <c:v>43466.411481481482</c:v>
                </c:pt>
                <c:pt idx="3390">
                  <c:v>43466.411493055559</c:v>
                </c:pt>
                <c:pt idx="3391">
                  <c:v>43466.411504629628</c:v>
                </c:pt>
                <c:pt idx="3392">
                  <c:v>43466.411516203712</c:v>
                </c:pt>
                <c:pt idx="3393">
                  <c:v>43466.411527777767</c:v>
                </c:pt>
                <c:pt idx="3394">
                  <c:v>43466.411539351851</c:v>
                </c:pt>
                <c:pt idx="3395">
                  <c:v>43466.411550925928</c:v>
                </c:pt>
                <c:pt idx="3396">
                  <c:v>43466.411562499998</c:v>
                </c:pt>
                <c:pt idx="3397">
                  <c:v>43466.411574074067</c:v>
                </c:pt>
                <c:pt idx="3398">
                  <c:v>43466.411585648151</c:v>
                </c:pt>
                <c:pt idx="3399">
                  <c:v>43466.411597222221</c:v>
                </c:pt>
                <c:pt idx="3400">
                  <c:v>43466.411608796298</c:v>
                </c:pt>
                <c:pt idx="3401">
                  <c:v>43466.411620370367</c:v>
                </c:pt>
                <c:pt idx="3402">
                  <c:v>43466.411631944437</c:v>
                </c:pt>
                <c:pt idx="3403">
                  <c:v>43466.411643518521</c:v>
                </c:pt>
                <c:pt idx="3404">
                  <c:v>43466.41165509259</c:v>
                </c:pt>
                <c:pt idx="3405">
                  <c:v>43466.411666666667</c:v>
                </c:pt>
                <c:pt idx="3406">
                  <c:v>43466.411678240736</c:v>
                </c:pt>
                <c:pt idx="3407">
                  <c:v>43466.411689814813</c:v>
                </c:pt>
                <c:pt idx="3408">
                  <c:v>43466.41170138889</c:v>
                </c:pt>
                <c:pt idx="3409">
                  <c:v>43466.411712962959</c:v>
                </c:pt>
                <c:pt idx="3410">
                  <c:v>43466.411724537043</c:v>
                </c:pt>
                <c:pt idx="3411">
                  <c:v>43466.411736111113</c:v>
                </c:pt>
                <c:pt idx="3412">
                  <c:v>43466.411747685182</c:v>
                </c:pt>
                <c:pt idx="3413">
                  <c:v>43466.411759259259</c:v>
                </c:pt>
                <c:pt idx="3414">
                  <c:v>43466.411770833343</c:v>
                </c:pt>
                <c:pt idx="3415">
                  <c:v>43466.411782407413</c:v>
                </c:pt>
                <c:pt idx="3416">
                  <c:v>43466.411793981482</c:v>
                </c:pt>
                <c:pt idx="3417">
                  <c:v>43466.411805555559</c:v>
                </c:pt>
                <c:pt idx="3418">
                  <c:v>43466.411817129629</c:v>
                </c:pt>
                <c:pt idx="3419">
                  <c:v>43466.411828703713</c:v>
                </c:pt>
                <c:pt idx="3420">
                  <c:v>43466.411840277768</c:v>
                </c:pt>
                <c:pt idx="3421">
                  <c:v>43466.411851851852</c:v>
                </c:pt>
                <c:pt idx="3422">
                  <c:v>43466.411863425928</c:v>
                </c:pt>
                <c:pt idx="3423">
                  <c:v>43466.411874999998</c:v>
                </c:pt>
                <c:pt idx="3424">
                  <c:v>43466.411886574067</c:v>
                </c:pt>
                <c:pt idx="3425">
                  <c:v>43466.411898148152</c:v>
                </c:pt>
                <c:pt idx="3426">
                  <c:v>43466.411909722221</c:v>
                </c:pt>
                <c:pt idx="3427">
                  <c:v>43466.411921296298</c:v>
                </c:pt>
                <c:pt idx="3428">
                  <c:v>43466.411932870367</c:v>
                </c:pt>
                <c:pt idx="3429">
                  <c:v>43466.411944444437</c:v>
                </c:pt>
                <c:pt idx="3430">
                  <c:v>43466.411956018521</c:v>
                </c:pt>
                <c:pt idx="3431">
                  <c:v>43466.41196759259</c:v>
                </c:pt>
                <c:pt idx="3432">
                  <c:v>43466.411979166667</c:v>
                </c:pt>
                <c:pt idx="3433">
                  <c:v>43466.411990740737</c:v>
                </c:pt>
                <c:pt idx="3434">
                  <c:v>43466.412002314813</c:v>
                </c:pt>
                <c:pt idx="3435">
                  <c:v>43466.41201388889</c:v>
                </c:pt>
                <c:pt idx="3436">
                  <c:v>43466.41202546296</c:v>
                </c:pt>
                <c:pt idx="3437">
                  <c:v>43466.412037037036</c:v>
                </c:pt>
                <c:pt idx="3438">
                  <c:v>43466.412048611113</c:v>
                </c:pt>
                <c:pt idx="3439">
                  <c:v>43466.412060185183</c:v>
                </c:pt>
                <c:pt idx="3440">
                  <c:v>43466.41207175926</c:v>
                </c:pt>
                <c:pt idx="3441">
                  <c:v>43466.412083333344</c:v>
                </c:pt>
                <c:pt idx="3442">
                  <c:v>43466.412094907413</c:v>
                </c:pt>
                <c:pt idx="3443">
                  <c:v>43466.412106481483</c:v>
                </c:pt>
                <c:pt idx="3444">
                  <c:v>43466.412118055552</c:v>
                </c:pt>
                <c:pt idx="3445">
                  <c:v>43466.412129629629</c:v>
                </c:pt>
                <c:pt idx="3446">
                  <c:v>43466.412141203713</c:v>
                </c:pt>
                <c:pt idx="3447">
                  <c:v>43466.412152777782</c:v>
                </c:pt>
                <c:pt idx="3448">
                  <c:v>43466.412164351852</c:v>
                </c:pt>
                <c:pt idx="3449">
                  <c:v>43466.412175925929</c:v>
                </c:pt>
                <c:pt idx="3450">
                  <c:v>43466.412187499998</c:v>
                </c:pt>
                <c:pt idx="3451">
                  <c:v>43466.412199074082</c:v>
                </c:pt>
                <c:pt idx="3452">
                  <c:v>43466.412210648137</c:v>
                </c:pt>
                <c:pt idx="3453">
                  <c:v>43466.412222222221</c:v>
                </c:pt>
                <c:pt idx="3454">
                  <c:v>43466.412233796298</c:v>
                </c:pt>
                <c:pt idx="3455">
                  <c:v>43466.412245370368</c:v>
                </c:pt>
                <c:pt idx="3456">
                  <c:v>43466.412256944437</c:v>
                </c:pt>
                <c:pt idx="3457">
                  <c:v>43466.412268518521</c:v>
                </c:pt>
                <c:pt idx="3458">
                  <c:v>43466.412280092591</c:v>
                </c:pt>
                <c:pt idx="3459">
                  <c:v>43466.412291666667</c:v>
                </c:pt>
                <c:pt idx="3460">
                  <c:v>43466.412303240737</c:v>
                </c:pt>
                <c:pt idx="3461">
                  <c:v>43466.412314814806</c:v>
                </c:pt>
                <c:pt idx="3462">
                  <c:v>43466.412326388891</c:v>
                </c:pt>
                <c:pt idx="3463">
                  <c:v>43466.41233796296</c:v>
                </c:pt>
                <c:pt idx="3464">
                  <c:v>43466.412349537037</c:v>
                </c:pt>
                <c:pt idx="3465">
                  <c:v>43466.412361111114</c:v>
                </c:pt>
                <c:pt idx="3466">
                  <c:v>43466.412372685183</c:v>
                </c:pt>
                <c:pt idx="3467">
                  <c:v>43466.41238425926</c:v>
                </c:pt>
                <c:pt idx="3468">
                  <c:v>43466.412395833337</c:v>
                </c:pt>
                <c:pt idx="3469">
                  <c:v>43466.412407407413</c:v>
                </c:pt>
                <c:pt idx="3470">
                  <c:v>43466.412418981483</c:v>
                </c:pt>
                <c:pt idx="3471">
                  <c:v>43466.412430555552</c:v>
                </c:pt>
                <c:pt idx="3472">
                  <c:v>43466.412442129629</c:v>
                </c:pt>
                <c:pt idx="3473">
                  <c:v>43466.412453703713</c:v>
                </c:pt>
                <c:pt idx="3474">
                  <c:v>43466.412465277783</c:v>
                </c:pt>
                <c:pt idx="3475">
                  <c:v>43466.412476851852</c:v>
                </c:pt>
                <c:pt idx="3476">
                  <c:v>43466.412488425929</c:v>
                </c:pt>
                <c:pt idx="3477">
                  <c:v>43466.412499999999</c:v>
                </c:pt>
                <c:pt idx="3478">
                  <c:v>43466.412511574083</c:v>
                </c:pt>
                <c:pt idx="3479">
                  <c:v>43466.412523148138</c:v>
                </c:pt>
                <c:pt idx="3480">
                  <c:v>43466.412534722222</c:v>
                </c:pt>
                <c:pt idx="3481">
                  <c:v>43466.412546296298</c:v>
                </c:pt>
                <c:pt idx="3482">
                  <c:v>43466.412557870368</c:v>
                </c:pt>
                <c:pt idx="3483">
                  <c:v>43466.412569444437</c:v>
                </c:pt>
                <c:pt idx="3484">
                  <c:v>43466.412581018521</c:v>
                </c:pt>
                <c:pt idx="3485">
                  <c:v>43466.412592592591</c:v>
                </c:pt>
                <c:pt idx="3486">
                  <c:v>43466.412604166668</c:v>
                </c:pt>
                <c:pt idx="3487">
                  <c:v>43466.412615740737</c:v>
                </c:pt>
                <c:pt idx="3488">
                  <c:v>43466.412627314807</c:v>
                </c:pt>
                <c:pt idx="3489">
                  <c:v>43466.412638888891</c:v>
                </c:pt>
                <c:pt idx="3490">
                  <c:v>43466.41265046296</c:v>
                </c:pt>
                <c:pt idx="3491">
                  <c:v>43466.412662037037</c:v>
                </c:pt>
                <c:pt idx="3492">
                  <c:v>43466.412673611107</c:v>
                </c:pt>
                <c:pt idx="3493">
                  <c:v>43466.412685185183</c:v>
                </c:pt>
                <c:pt idx="3494">
                  <c:v>43466.41269675926</c:v>
                </c:pt>
                <c:pt idx="3495">
                  <c:v>43466.412708333337</c:v>
                </c:pt>
                <c:pt idx="3496">
                  <c:v>43466.412719907406</c:v>
                </c:pt>
                <c:pt idx="3497">
                  <c:v>43466.412731481483</c:v>
                </c:pt>
                <c:pt idx="3498">
                  <c:v>43466.412743055553</c:v>
                </c:pt>
                <c:pt idx="3499">
                  <c:v>43466.412754629629</c:v>
                </c:pt>
                <c:pt idx="3500">
                  <c:v>43466.412766203714</c:v>
                </c:pt>
                <c:pt idx="3501">
                  <c:v>43466.412777777783</c:v>
                </c:pt>
                <c:pt idx="3502">
                  <c:v>43466.412789351853</c:v>
                </c:pt>
                <c:pt idx="3503">
                  <c:v>43466.412800925929</c:v>
                </c:pt>
                <c:pt idx="3504">
                  <c:v>43466.412812499999</c:v>
                </c:pt>
                <c:pt idx="3505">
                  <c:v>43466.412824074083</c:v>
                </c:pt>
                <c:pt idx="3506">
                  <c:v>43466.412835648152</c:v>
                </c:pt>
                <c:pt idx="3507">
                  <c:v>43466.412847222222</c:v>
                </c:pt>
                <c:pt idx="3508">
                  <c:v>43466.412858796299</c:v>
                </c:pt>
                <c:pt idx="3509">
                  <c:v>43466.412870370368</c:v>
                </c:pt>
                <c:pt idx="3510">
                  <c:v>43466.412881944438</c:v>
                </c:pt>
                <c:pt idx="3511">
                  <c:v>43466.412893518522</c:v>
                </c:pt>
                <c:pt idx="3512">
                  <c:v>43466.412905092591</c:v>
                </c:pt>
                <c:pt idx="3513">
                  <c:v>43466.412916666668</c:v>
                </c:pt>
                <c:pt idx="3514">
                  <c:v>43466.412928240738</c:v>
                </c:pt>
                <c:pt idx="3515">
                  <c:v>43466.412939814807</c:v>
                </c:pt>
                <c:pt idx="3516">
                  <c:v>43466.412951388891</c:v>
                </c:pt>
                <c:pt idx="3517">
                  <c:v>43466.412962962961</c:v>
                </c:pt>
                <c:pt idx="3518">
                  <c:v>43466.412974537037</c:v>
                </c:pt>
                <c:pt idx="3519">
                  <c:v>43466.412986111107</c:v>
                </c:pt>
                <c:pt idx="3520">
                  <c:v>43466.412997685176</c:v>
                </c:pt>
                <c:pt idx="3521">
                  <c:v>43466.41300925926</c:v>
                </c:pt>
                <c:pt idx="3522">
                  <c:v>43466.41302083333</c:v>
                </c:pt>
                <c:pt idx="3523">
                  <c:v>43466.413032407407</c:v>
                </c:pt>
                <c:pt idx="3524">
                  <c:v>43466.413043981483</c:v>
                </c:pt>
                <c:pt idx="3525">
                  <c:v>43466.413055555553</c:v>
                </c:pt>
                <c:pt idx="3526">
                  <c:v>43466.41306712963</c:v>
                </c:pt>
                <c:pt idx="3527">
                  <c:v>43466.413078703707</c:v>
                </c:pt>
                <c:pt idx="3528">
                  <c:v>43466.413090277783</c:v>
                </c:pt>
                <c:pt idx="3529">
                  <c:v>43466.413101851853</c:v>
                </c:pt>
                <c:pt idx="3530">
                  <c:v>43466.413113425922</c:v>
                </c:pt>
                <c:pt idx="3531">
                  <c:v>43466.413124999999</c:v>
                </c:pt>
                <c:pt idx="3532">
                  <c:v>43466.413136574083</c:v>
                </c:pt>
                <c:pt idx="3533">
                  <c:v>43466.413148148153</c:v>
                </c:pt>
                <c:pt idx="3534">
                  <c:v>43466.413159722222</c:v>
                </c:pt>
                <c:pt idx="3535">
                  <c:v>43466.413171296299</c:v>
                </c:pt>
                <c:pt idx="3536">
                  <c:v>43466.413182870368</c:v>
                </c:pt>
                <c:pt idx="3537">
                  <c:v>43466.413194444453</c:v>
                </c:pt>
                <c:pt idx="3538">
                  <c:v>43466.413206018522</c:v>
                </c:pt>
                <c:pt idx="3539">
                  <c:v>43466.413217592592</c:v>
                </c:pt>
                <c:pt idx="3540">
                  <c:v>43466.413229166668</c:v>
                </c:pt>
                <c:pt idx="3541">
                  <c:v>43466.413240740738</c:v>
                </c:pt>
                <c:pt idx="3542">
                  <c:v>43466.413252314807</c:v>
                </c:pt>
                <c:pt idx="3543">
                  <c:v>43466.413263888891</c:v>
                </c:pt>
                <c:pt idx="3544">
                  <c:v>43466.413275462961</c:v>
                </c:pt>
                <c:pt idx="3545">
                  <c:v>43466.413287037038</c:v>
                </c:pt>
                <c:pt idx="3546">
                  <c:v>43466.413298611107</c:v>
                </c:pt>
                <c:pt idx="3547">
                  <c:v>43466.413310185177</c:v>
                </c:pt>
                <c:pt idx="3548">
                  <c:v>43466.413321759261</c:v>
                </c:pt>
                <c:pt idx="3549">
                  <c:v>43466.41333333333</c:v>
                </c:pt>
                <c:pt idx="3550">
                  <c:v>43466.413344907407</c:v>
                </c:pt>
                <c:pt idx="3551">
                  <c:v>43466.413356481477</c:v>
                </c:pt>
                <c:pt idx="3552">
                  <c:v>43466.413368055553</c:v>
                </c:pt>
                <c:pt idx="3553">
                  <c:v>43466.41337962963</c:v>
                </c:pt>
                <c:pt idx="3554">
                  <c:v>43466.413391203707</c:v>
                </c:pt>
                <c:pt idx="3555">
                  <c:v>43466.413402777784</c:v>
                </c:pt>
                <c:pt idx="3556">
                  <c:v>43466.413414351853</c:v>
                </c:pt>
                <c:pt idx="3557">
                  <c:v>43466.413425925923</c:v>
                </c:pt>
                <c:pt idx="3558">
                  <c:v>43466.413437499999</c:v>
                </c:pt>
                <c:pt idx="3559">
                  <c:v>43466.413449074083</c:v>
                </c:pt>
                <c:pt idx="3560">
                  <c:v>43466.413460648153</c:v>
                </c:pt>
                <c:pt idx="3561">
                  <c:v>43466.413472222222</c:v>
                </c:pt>
                <c:pt idx="3562">
                  <c:v>43466.413483796299</c:v>
                </c:pt>
                <c:pt idx="3563">
                  <c:v>43466.413495370369</c:v>
                </c:pt>
                <c:pt idx="3564">
                  <c:v>43466.413506944453</c:v>
                </c:pt>
                <c:pt idx="3565">
                  <c:v>43466.413518518522</c:v>
                </c:pt>
                <c:pt idx="3566">
                  <c:v>43466.413530092592</c:v>
                </c:pt>
                <c:pt idx="3567">
                  <c:v>43466.413541666669</c:v>
                </c:pt>
                <c:pt idx="3568">
                  <c:v>43466.413553240738</c:v>
                </c:pt>
                <c:pt idx="3569">
                  <c:v>43466.413564814808</c:v>
                </c:pt>
                <c:pt idx="3570">
                  <c:v>43466.413576388892</c:v>
                </c:pt>
                <c:pt idx="3571">
                  <c:v>43466.413587962961</c:v>
                </c:pt>
                <c:pt idx="3572">
                  <c:v>43466.413599537038</c:v>
                </c:pt>
                <c:pt idx="3573">
                  <c:v>43466.413611111107</c:v>
                </c:pt>
                <c:pt idx="3574">
                  <c:v>43466.413622685177</c:v>
                </c:pt>
                <c:pt idx="3575">
                  <c:v>43466.413634259261</c:v>
                </c:pt>
                <c:pt idx="3576">
                  <c:v>43466.413645833331</c:v>
                </c:pt>
                <c:pt idx="3577">
                  <c:v>43466.413657407407</c:v>
                </c:pt>
                <c:pt idx="3578">
                  <c:v>43466.413668981477</c:v>
                </c:pt>
                <c:pt idx="3579">
                  <c:v>43466.413680555554</c:v>
                </c:pt>
                <c:pt idx="3580">
                  <c:v>43466.41369212963</c:v>
                </c:pt>
                <c:pt idx="3581">
                  <c:v>43466.413703703707</c:v>
                </c:pt>
                <c:pt idx="3582">
                  <c:v>43466.413715277777</c:v>
                </c:pt>
                <c:pt idx="3583">
                  <c:v>43466.413726851853</c:v>
                </c:pt>
                <c:pt idx="3584">
                  <c:v>43466.413738425923</c:v>
                </c:pt>
                <c:pt idx="3585">
                  <c:v>43466.41375</c:v>
                </c:pt>
                <c:pt idx="3586">
                  <c:v>43466.413761574076</c:v>
                </c:pt>
                <c:pt idx="3587">
                  <c:v>43466.413773148153</c:v>
                </c:pt>
                <c:pt idx="3588">
                  <c:v>43466.413784722223</c:v>
                </c:pt>
                <c:pt idx="3589">
                  <c:v>43466.4137962963</c:v>
                </c:pt>
                <c:pt idx="3590">
                  <c:v>43466.413807870369</c:v>
                </c:pt>
                <c:pt idx="3591">
                  <c:v>43466.413819444453</c:v>
                </c:pt>
                <c:pt idx="3592">
                  <c:v>43466.413831018523</c:v>
                </c:pt>
                <c:pt idx="3593">
                  <c:v>43466.413842592592</c:v>
                </c:pt>
                <c:pt idx="3594">
                  <c:v>43466.413854166669</c:v>
                </c:pt>
                <c:pt idx="3595">
                  <c:v>43466.413865740738</c:v>
                </c:pt>
                <c:pt idx="3596">
                  <c:v>43466.413877314822</c:v>
                </c:pt>
                <c:pt idx="3597">
                  <c:v>43466.413888888892</c:v>
                </c:pt>
                <c:pt idx="3598">
                  <c:v>43466.413900462961</c:v>
                </c:pt>
                <c:pt idx="3599">
                  <c:v>43466.413912037038</c:v>
                </c:pt>
                <c:pt idx="3600">
                  <c:v>43466.413923611108</c:v>
                </c:pt>
                <c:pt idx="3601">
                  <c:v>43466.413935185177</c:v>
                </c:pt>
                <c:pt idx="3602">
                  <c:v>43466.413946759261</c:v>
                </c:pt>
                <c:pt idx="3603">
                  <c:v>43466.413958333331</c:v>
                </c:pt>
                <c:pt idx="3604">
                  <c:v>43466.413969907408</c:v>
                </c:pt>
                <c:pt idx="3605">
                  <c:v>43466.413981481477</c:v>
                </c:pt>
                <c:pt idx="3606">
                  <c:v>43466.413993055547</c:v>
                </c:pt>
                <c:pt idx="3607">
                  <c:v>43466.414004629631</c:v>
                </c:pt>
                <c:pt idx="3608">
                  <c:v>43466.4140162037</c:v>
                </c:pt>
                <c:pt idx="3609">
                  <c:v>43466.414027777777</c:v>
                </c:pt>
                <c:pt idx="3610">
                  <c:v>43466.414039351846</c:v>
                </c:pt>
                <c:pt idx="3611">
                  <c:v>43466.414050925923</c:v>
                </c:pt>
                <c:pt idx="3612">
                  <c:v>43466.4140625</c:v>
                </c:pt>
                <c:pt idx="3613">
                  <c:v>43466.414074074077</c:v>
                </c:pt>
                <c:pt idx="3614">
                  <c:v>43466.414085648154</c:v>
                </c:pt>
                <c:pt idx="3615">
                  <c:v>43466.414097222223</c:v>
                </c:pt>
                <c:pt idx="3616">
                  <c:v>43466.4141087963</c:v>
                </c:pt>
                <c:pt idx="3617">
                  <c:v>43466.414120370369</c:v>
                </c:pt>
                <c:pt idx="3618">
                  <c:v>43466.414131944453</c:v>
                </c:pt>
                <c:pt idx="3619">
                  <c:v>43466.414143518523</c:v>
                </c:pt>
                <c:pt idx="3620">
                  <c:v>43466.414155092592</c:v>
                </c:pt>
                <c:pt idx="3621">
                  <c:v>43466.414166666669</c:v>
                </c:pt>
                <c:pt idx="3622">
                  <c:v>43466.414178240739</c:v>
                </c:pt>
                <c:pt idx="3623">
                  <c:v>43466.414189814823</c:v>
                </c:pt>
                <c:pt idx="3624">
                  <c:v>43466.414201388892</c:v>
                </c:pt>
                <c:pt idx="3625">
                  <c:v>43466.414212962962</c:v>
                </c:pt>
                <c:pt idx="3626">
                  <c:v>43466.414224537039</c:v>
                </c:pt>
                <c:pt idx="3627">
                  <c:v>43466.414236111108</c:v>
                </c:pt>
                <c:pt idx="3628">
                  <c:v>43466.414247685178</c:v>
                </c:pt>
                <c:pt idx="3629">
                  <c:v>43466.414259259262</c:v>
                </c:pt>
                <c:pt idx="3630">
                  <c:v>43466.414270833331</c:v>
                </c:pt>
                <c:pt idx="3631">
                  <c:v>43466.414282407408</c:v>
                </c:pt>
                <c:pt idx="3632">
                  <c:v>43466.414293981477</c:v>
                </c:pt>
                <c:pt idx="3633">
                  <c:v>43466.414305555547</c:v>
                </c:pt>
                <c:pt idx="3634">
                  <c:v>43466.414317129631</c:v>
                </c:pt>
                <c:pt idx="3635">
                  <c:v>43466.4143287037</c:v>
                </c:pt>
                <c:pt idx="3636">
                  <c:v>43466.414340277777</c:v>
                </c:pt>
                <c:pt idx="3637">
                  <c:v>43466.414351851847</c:v>
                </c:pt>
                <c:pt idx="3638">
                  <c:v>43466.414363425924</c:v>
                </c:pt>
                <c:pt idx="3639">
                  <c:v>43466.414375</c:v>
                </c:pt>
                <c:pt idx="3640">
                  <c:v>43466.414386574077</c:v>
                </c:pt>
                <c:pt idx="3641">
                  <c:v>43466.414398148147</c:v>
                </c:pt>
                <c:pt idx="3642">
                  <c:v>43466.414409722223</c:v>
                </c:pt>
                <c:pt idx="3643">
                  <c:v>43466.414421296293</c:v>
                </c:pt>
                <c:pt idx="3644">
                  <c:v>43466.41443287037</c:v>
                </c:pt>
                <c:pt idx="3645">
                  <c:v>43466.414444444446</c:v>
                </c:pt>
                <c:pt idx="3646">
                  <c:v>43466.414456018523</c:v>
                </c:pt>
                <c:pt idx="3647">
                  <c:v>43466.414467592593</c:v>
                </c:pt>
                <c:pt idx="3648">
                  <c:v>43466.414479166669</c:v>
                </c:pt>
                <c:pt idx="3649">
                  <c:v>43466.414490740739</c:v>
                </c:pt>
                <c:pt idx="3650">
                  <c:v>43466.414502314823</c:v>
                </c:pt>
                <c:pt idx="3651">
                  <c:v>43466.414513888893</c:v>
                </c:pt>
                <c:pt idx="3652">
                  <c:v>43466.414525462962</c:v>
                </c:pt>
                <c:pt idx="3653">
                  <c:v>43466.414537037039</c:v>
                </c:pt>
                <c:pt idx="3654">
                  <c:v>43466.414548611108</c:v>
                </c:pt>
                <c:pt idx="3655">
                  <c:v>43466.414560185192</c:v>
                </c:pt>
                <c:pt idx="3656">
                  <c:v>43466.414571759262</c:v>
                </c:pt>
                <c:pt idx="3657">
                  <c:v>43466.414583333331</c:v>
                </c:pt>
                <c:pt idx="3658">
                  <c:v>43466.414594907408</c:v>
                </c:pt>
                <c:pt idx="3659">
                  <c:v>43466.414606481478</c:v>
                </c:pt>
                <c:pt idx="3660">
                  <c:v>43466.414618055547</c:v>
                </c:pt>
                <c:pt idx="3661">
                  <c:v>43466.414629629631</c:v>
                </c:pt>
                <c:pt idx="3662">
                  <c:v>43466.414641203701</c:v>
                </c:pt>
                <c:pt idx="3663">
                  <c:v>43466.414652777778</c:v>
                </c:pt>
                <c:pt idx="3664">
                  <c:v>43466.414664351847</c:v>
                </c:pt>
                <c:pt idx="3665">
                  <c:v>43466.414675925917</c:v>
                </c:pt>
                <c:pt idx="3666">
                  <c:v>43466.414687500001</c:v>
                </c:pt>
                <c:pt idx="3667">
                  <c:v>43466.414699074077</c:v>
                </c:pt>
                <c:pt idx="3668">
                  <c:v>43466.414710648147</c:v>
                </c:pt>
                <c:pt idx="3669">
                  <c:v>43466.414722222216</c:v>
                </c:pt>
                <c:pt idx="3670">
                  <c:v>43466.414733796293</c:v>
                </c:pt>
                <c:pt idx="3671">
                  <c:v>43466.41474537037</c:v>
                </c:pt>
                <c:pt idx="3672">
                  <c:v>43466.414756944447</c:v>
                </c:pt>
                <c:pt idx="3673">
                  <c:v>43466.414768518523</c:v>
                </c:pt>
                <c:pt idx="3674">
                  <c:v>43466.414780092593</c:v>
                </c:pt>
                <c:pt idx="3675">
                  <c:v>43466.41479166667</c:v>
                </c:pt>
                <c:pt idx="3676">
                  <c:v>43466.414803240739</c:v>
                </c:pt>
                <c:pt idx="3677">
                  <c:v>43466.414814814823</c:v>
                </c:pt>
                <c:pt idx="3678">
                  <c:v>43466.414826388893</c:v>
                </c:pt>
                <c:pt idx="3679">
                  <c:v>43466.414837962962</c:v>
                </c:pt>
                <c:pt idx="3680">
                  <c:v>43466.414849537039</c:v>
                </c:pt>
                <c:pt idx="3681">
                  <c:v>43466.414861111109</c:v>
                </c:pt>
                <c:pt idx="3682">
                  <c:v>43466.414872685193</c:v>
                </c:pt>
                <c:pt idx="3683">
                  <c:v>43466.414884259262</c:v>
                </c:pt>
                <c:pt idx="3684">
                  <c:v>43466.414895833332</c:v>
                </c:pt>
                <c:pt idx="3685">
                  <c:v>43466.414907407408</c:v>
                </c:pt>
                <c:pt idx="3686">
                  <c:v>43466.414918981478</c:v>
                </c:pt>
                <c:pt idx="3687">
                  <c:v>43466.414930555547</c:v>
                </c:pt>
                <c:pt idx="3688">
                  <c:v>43466.414942129632</c:v>
                </c:pt>
                <c:pt idx="3689">
                  <c:v>43466.414953703701</c:v>
                </c:pt>
                <c:pt idx="3690">
                  <c:v>43466.414965277778</c:v>
                </c:pt>
                <c:pt idx="3691">
                  <c:v>43466.414976851847</c:v>
                </c:pt>
                <c:pt idx="3692">
                  <c:v>43466.414988425917</c:v>
                </c:pt>
                <c:pt idx="3693">
                  <c:v>43466.415000000001</c:v>
                </c:pt>
                <c:pt idx="3694">
                  <c:v>43466.415011574078</c:v>
                </c:pt>
                <c:pt idx="3695">
                  <c:v>43466.415023148147</c:v>
                </c:pt>
                <c:pt idx="3696">
                  <c:v>43466.415034722217</c:v>
                </c:pt>
                <c:pt idx="3697">
                  <c:v>43466.415046296293</c:v>
                </c:pt>
                <c:pt idx="3698">
                  <c:v>43466.41505787037</c:v>
                </c:pt>
                <c:pt idx="3699">
                  <c:v>43466.415069444447</c:v>
                </c:pt>
                <c:pt idx="3700">
                  <c:v>43466.415081018517</c:v>
                </c:pt>
                <c:pt idx="3701">
                  <c:v>43466.415092592593</c:v>
                </c:pt>
                <c:pt idx="3702">
                  <c:v>43466.41510416667</c:v>
                </c:pt>
                <c:pt idx="3703">
                  <c:v>43466.41511574074</c:v>
                </c:pt>
                <c:pt idx="3704">
                  <c:v>43466.415127314824</c:v>
                </c:pt>
                <c:pt idx="3705">
                  <c:v>43466.415138888893</c:v>
                </c:pt>
                <c:pt idx="3706">
                  <c:v>43466.415150462963</c:v>
                </c:pt>
                <c:pt idx="3707">
                  <c:v>43466.415162037039</c:v>
                </c:pt>
                <c:pt idx="3708">
                  <c:v>43466.415173611109</c:v>
                </c:pt>
                <c:pt idx="3709">
                  <c:v>43466.415185185193</c:v>
                </c:pt>
                <c:pt idx="3710">
                  <c:v>43466.415196759262</c:v>
                </c:pt>
                <c:pt idx="3711">
                  <c:v>43466.415208333332</c:v>
                </c:pt>
                <c:pt idx="3712">
                  <c:v>43466.415219907409</c:v>
                </c:pt>
                <c:pt idx="3713">
                  <c:v>43466.415231481478</c:v>
                </c:pt>
                <c:pt idx="3714">
                  <c:v>43466.415243055562</c:v>
                </c:pt>
                <c:pt idx="3715">
                  <c:v>43466.415254629632</c:v>
                </c:pt>
                <c:pt idx="3716">
                  <c:v>43466.415266203701</c:v>
                </c:pt>
                <c:pt idx="3717">
                  <c:v>43466.415277777778</c:v>
                </c:pt>
                <c:pt idx="3718">
                  <c:v>43466.415289351848</c:v>
                </c:pt>
                <c:pt idx="3719">
                  <c:v>43466.415300925917</c:v>
                </c:pt>
                <c:pt idx="3720">
                  <c:v>43466.415312500001</c:v>
                </c:pt>
                <c:pt idx="3721">
                  <c:v>43466.415324074071</c:v>
                </c:pt>
                <c:pt idx="3722">
                  <c:v>43466.415335648147</c:v>
                </c:pt>
                <c:pt idx="3723">
                  <c:v>43466.415347222217</c:v>
                </c:pt>
                <c:pt idx="3724">
                  <c:v>43466.415358796286</c:v>
                </c:pt>
                <c:pt idx="3725">
                  <c:v>43466.415370370371</c:v>
                </c:pt>
                <c:pt idx="3726">
                  <c:v>43466.415381944447</c:v>
                </c:pt>
                <c:pt idx="3727">
                  <c:v>43466.415393518517</c:v>
                </c:pt>
                <c:pt idx="3728">
                  <c:v>43466.415405092594</c:v>
                </c:pt>
                <c:pt idx="3729">
                  <c:v>43466.415416666663</c:v>
                </c:pt>
                <c:pt idx="3730">
                  <c:v>43466.41542824074</c:v>
                </c:pt>
                <c:pt idx="3731">
                  <c:v>43466.415439814817</c:v>
                </c:pt>
                <c:pt idx="3732">
                  <c:v>43466.415451388893</c:v>
                </c:pt>
                <c:pt idx="3733">
                  <c:v>43466.415462962963</c:v>
                </c:pt>
                <c:pt idx="3734">
                  <c:v>43466.41547453704</c:v>
                </c:pt>
                <c:pt idx="3735">
                  <c:v>43466.415486111109</c:v>
                </c:pt>
                <c:pt idx="3736">
                  <c:v>43466.415497685193</c:v>
                </c:pt>
                <c:pt idx="3737">
                  <c:v>43466.415509259263</c:v>
                </c:pt>
                <c:pt idx="3738">
                  <c:v>43466.415520833332</c:v>
                </c:pt>
                <c:pt idx="3739">
                  <c:v>43466.415532407409</c:v>
                </c:pt>
                <c:pt idx="3740">
                  <c:v>43466.415543981479</c:v>
                </c:pt>
                <c:pt idx="3741">
                  <c:v>43466.415555555563</c:v>
                </c:pt>
                <c:pt idx="3742">
                  <c:v>43466.415567129632</c:v>
                </c:pt>
                <c:pt idx="3743">
                  <c:v>43466.415578703702</c:v>
                </c:pt>
                <c:pt idx="3744">
                  <c:v>43466.415590277778</c:v>
                </c:pt>
                <c:pt idx="3745">
                  <c:v>43466.415601851862</c:v>
                </c:pt>
                <c:pt idx="3746">
                  <c:v>43466.415613425917</c:v>
                </c:pt>
                <c:pt idx="3747">
                  <c:v>43466.415625000001</c:v>
                </c:pt>
                <c:pt idx="3748">
                  <c:v>43466.415636574071</c:v>
                </c:pt>
                <c:pt idx="3749">
                  <c:v>43466.415648148148</c:v>
                </c:pt>
                <c:pt idx="3750">
                  <c:v>43466.415659722217</c:v>
                </c:pt>
                <c:pt idx="3751">
                  <c:v>43466.415671296287</c:v>
                </c:pt>
                <c:pt idx="3752">
                  <c:v>43466.415682870371</c:v>
                </c:pt>
                <c:pt idx="3753">
                  <c:v>43466.415694444448</c:v>
                </c:pt>
                <c:pt idx="3754">
                  <c:v>43466.415706018517</c:v>
                </c:pt>
                <c:pt idx="3755">
                  <c:v>43466.415717592587</c:v>
                </c:pt>
                <c:pt idx="3756">
                  <c:v>43466.415729166663</c:v>
                </c:pt>
                <c:pt idx="3757">
                  <c:v>43466.41574074074</c:v>
                </c:pt>
                <c:pt idx="3758">
                  <c:v>43466.415752314817</c:v>
                </c:pt>
                <c:pt idx="3759">
                  <c:v>43466.415763888886</c:v>
                </c:pt>
                <c:pt idx="3760">
                  <c:v>43466.415775462963</c:v>
                </c:pt>
                <c:pt idx="3761">
                  <c:v>43466.41578703704</c:v>
                </c:pt>
                <c:pt idx="3762">
                  <c:v>43466.415798611109</c:v>
                </c:pt>
                <c:pt idx="3763">
                  <c:v>43466.415810185194</c:v>
                </c:pt>
                <c:pt idx="3764">
                  <c:v>43466.415821759263</c:v>
                </c:pt>
                <c:pt idx="3765">
                  <c:v>43466.415833333333</c:v>
                </c:pt>
                <c:pt idx="3766">
                  <c:v>43466.415844907409</c:v>
                </c:pt>
                <c:pt idx="3767">
                  <c:v>43466.415856481479</c:v>
                </c:pt>
                <c:pt idx="3768">
                  <c:v>43466.415868055563</c:v>
                </c:pt>
                <c:pt idx="3769">
                  <c:v>43466.415879629632</c:v>
                </c:pt>
                <c:pt idx="3770">
                  <c:v>43466.415891203702</c:v>
                </c:pt>
                <c:pt idx="3771">
                  <c:v>43466.415902777779</c:v>
                </c:pt>
                <c:pt idx="3772">
                  <c:v>43466.415914351863</c:v>
                </c:pt>
                <c:pt idx="3773">
                  <c:v>43466.415925925918</c:v>
                </c:pt>
                <c:pt idx="3774">
                  <c:v>43466.415937500002</c:v>
                </c:pt>
                <c:pt idx="3775">
                  <c:v>43466.415949074071</c:v>
                </c:pt>
                <c:pt idx="3776">
                  <c:v>43466.415960648148</c:v>
                </c:pt>
                <c:pt idx="3777">
                  <c:v>43466.415972222218</c:v>
                </c:pt>
                <c:pt idx="3778">
                  <c:v>43466.415983796287</c:v>
                </c:pt>
                <c:pt idx="3779">
                  <c:v>43466.415995370371</c:v>
                </c:pt>
                <c:pt idx="3780">
                  <c:v>43466.416006944448</c:v>
                </c:pt>
                <c:pt idx="3781">
                  <c:v>43466.416018518517</c:v>
                </c:pt>
                <c:pt idx="3782">
                  <c:v>43466.416030092587</c:v>
                </c:pt>
                <c:pt idx="3783">
                  <c:v>43466.416041666656</c:v>
                </c:pt>
                <c:pt idx="3784">
                  <c:v>43466.41605324074</c:v>
                </c:pt>
                <c:pt idx="3785">
                  <c:v>43466.416064814817</c:v>
                </c:pt>
                <c:pt idx="3786">
                  <c:v>43466.416076388887</c:v>
                </c:pt>
                <c:pt idx="3787">
                  <c:v>43466.416087962964</c:v>
                </c:pt>
                <c:pt idx="3788">
                  <c:v>43466.41609953704</c:v>
                </c:pt>
                <c:pt idx="3789">
                  <c:v>43466.41611111111</c:v>
                </c:pt>
                <c:pt idx="3790">
                  <c:v>43466.416122685187</c:v>
                </c:pt>
                <c:pt idx="3791">
                  <c:v>43466.416134259263</c:v>
                </c:pt>
                <c:pt idx="3792">
                  <c:v>43466.416145833333</c:v>
                </c:pt>
                <c:pt idx="3793">
                  <c:v>43466.41615740741</c:v>
                </c:pt>
                <c:pt idx="3794">
                  <c:v>43466.416168981479</c:v>
                </c:pt>
                <c:pt idx="3795">
                  <c:v>43466.416180555563</c:v>
                </c:pt>
                <c:pt idx="3796">
                  <c:v>43466.416192129633</c:v>
                </c:pt>
                <c:pt idx="3797">
                  <c:v>43466.416203703702</c:v>
                </c:pt>
                <c:pt idx="3798">
                  <c:v>43466.416215277779</c:v>
                </c:pt>
                <c:pt idx="3799">
                  <c:v>43466.416226851848</c:v>
                </c:pt>
                <c:pt idx="3800">
                  <c:v>43466.416238425933</c:v>
                </c:pt>
                <c:pt idx="3801">
                  <c:v>43466.416250000002</c:v>
                </c:pt>
                <c:pt idx="3802">
                  <c:v>43466.416261574072</c:v>
                </c:pt>
                <c:pt idx="3803">
                  <c:v>43466.416273148148</c:v>
                </c:pt>
                <c:pt idx="3804">
                  <c:v>43466.416284722232</c:v>
                </c:pt>
                <c:pt idx="3805">
                  <c:v>43466.416296296287</c:v>
                </c:pt>
                <c:pt idx="3806">
                  <c:v>43466.416307870371</c:v>
                </c:pt>
                <c:pt idx="3807">
                  <c:v>43466.416319444441</c:v>
                </c:pt>
                <c:pt idx="3808">
                  <c:v>43466.416331018518</c:v>
                </c:pt>
                <c:pt idx="3809">
                  <c:v>43466.416342592587</c:v>
                </c:pt>
                <c:pt idx="3810">
                  <c:v>43466.416354166657</c:v>
                </c:pt>
                <c:pt idx="3811">
                  <c:v>43466.416365740741</c:v>
                </c:pt>
                <c:pt idx="3812">
                  <c:v>43466.416377314818</c:v>
                </c:pt>
                <c:pt idx="3813">
                  <c:v>43466.416388888887</c:v>
                </c:pt>
                <c:pt idx="3814">
                  <c:v>43466.416400462957</c:v>
                </c:pt>
                <c:pt idx="3815">
                  <c:v>43466.416412037041</c:v>
                </c:pt>
                <c:pt idx="3816">
                  <c:v>43466.41642361111</c:v>
                </c:pt>
                <c:pt idx="3817">
                  <c:v>43466.416435185187</c:v>
                </c:pt>
                <c:pt idx="3818">
                  <c:v>43466.416446759264</c:v>
                </c:pt>
                <c:pt idx="3819">
                  <c:v>43466.416458333333</c:v>
                </c:pt>
                <c:pt idx="3820">
                  <c:v>43466.41646990741</c:v>
                </c:pt>
                <c:pt idx="3821">
                  <c:v>43466.416481481479</c:v>
                </c:pt>
                <c:pt idx="3822">
                  <c:v>43466.416493055563</c:v>
                </c:pt>
                <c:pt idx="3823">
                  <c:v>43466.416504629633</c:v>
                </c:pt>
                <c:pt idx="3824">
                  <c:v>43466.416516203702</c:v>
                </c:pt>
                <c:pt idx="3825">
                  <c:v>43466.416527777779</c:v>
                </c:pt>
                <c:pt idx="3826">
                  <c:v>43466.416539351849</c:v>
                </c:pt>
                <c:pt idx="3827">
                  <c:v>43466.416550925933</c:v>
                </c:pt>
                <c:pt idx="3828">
                  <c:v>43466.416562500002</c:v>
                </c:pt>
                <c:pt idx="3829">
                  <c:v>43466.416574074072</c:v>
                </c:pt>
                <c:pt idx="3830">
                  <c:v>43466.416585648149</c:v>
                </c:pt>
                <c:pt idx="3831">
                  <c:v>43466.416597222233</c:v>
                </c:pt>
                <c:pt idx="3832">
                  <c:v>43466.416608796288</c:v>
                </c:pt>
                <c:pt idx="3833">
                  <c:v>43466.416620370372</c:v>
                </c:pt>
                <c:pt idx="3834">
                  <c:v>43466.416631944441</c:v>
                </c:pt>
                <c:pt idx="3835">
                  <c:v>43466.416643518518</c:v>
                </c:pt>
                <c:pt idx="3836">
                  <c:v>43466.416655092587</c:v>
                </c:pt>
                <c:pt idx="3837">
                  <c:v>43466.416666666657</c:v>
                </c:pt>
                <c:pt idx="3838">
                  <c:v>43466.416678240741</c:v>
                </c:pt>
                <c:pt idx="3839">
                  <c:v>43466.416689814818</c:v>
                </c:pt>
                <c:pt idx="3840">
                  <c:v>43466.416701388887</c:v>
                </c:pt>
                <c:pt idx="3841">
                  <c:v>43466.416712962957</c:v>
                </c:pt>
                <c:pt idx="3842">
                  <c:v>43466.416724537034</c:v>
                </c:pt>
                <c:pt idx="3843">
                  <c:v>43466.41673611111</c:v>
                </c:pt>
                <c:pt idx="3844">
                  <c:v>43466.416747685187</c:v>
                </c:pt>
                <c:pt idx="3845">
                  <c:v>43466.416759259257</c:v>
                </c:pt>
                <c:pt idx="3846">
                  <c:v>43466.416770833333</c:v>
                </c:pt>
                <c:pt idx="3847">
                  <c:v>43466.41678240741</c:v>
                </c:pt>
                <c:pt idx="3848">
                  <c:v>43466.41679398148</c:v>
                </c:pt>
                <c:pt idx="3849">
                  <c:v>43466.416805555556</c:v>
                </c:pt>
                <c:pt idx="3850">
                  <c:v>43466.416817129633</c:v>
                </c:pt>
                <c:pt idx="3851">
                  <c:v>43466.416828703703</c:v>
                </c:pt>
                <c:pt idx="3852">
                  <c:v>43466.41684027778</c:v>
                </c:pt>
                <c:pt idx="3853">
                  <c:v>43466.416851851849</c:v>
                </c:pt>
                <c:pt idx="3854">
                  <c:v>43466.416863425933</c:v>
                </c:pt>
                <c:pt idx="3855">
                  <c:v>43466.416875000003</c:v>
                </c:pt>
                <c:pt idx="3856">
                  <c:v>43466.416886574072</c:v>
                </c:pt>
                <c:pt idx="3857">
                  <c:v>43466.416898148149</c:v>
                </c:pt>
                <c:pt idx="3858">
                  <c:v>43466.416909722233</c:v>
                </c:pt>
                <c:pt idx="3859">
                  <c:v>43466.416921296302</c:v>
                </c:pt>
                <c:pt idx="3860">
                  <c:v>43466.416932870372</c:v>
                </c:pt>
                <c:pt idx="3861">
                  <c:v>43466.416944444441</c:v>
                </c:pt>
                <c:pt idx="3862">
                  <c:v>43466.416956018518</c:v>
                </c:pt>
                <c:pt idx="3863">
                  <c:v>43466.416967592602</c:v>
                </c:pt>
                <c:pt idx="3864">
                  <c:v>43466.416979166657</c:v>
                </c:pt>
                <c:pt idx="3865">
                  <c:v>43466.416990740741</c:v>
                </c:pt>
                <c:pt idx="3866">
                  <c:v>43466.417002314818</c:v>
                </c:pt>
                <c:pt idx="3867">
                  <c:v>43466.417013888888</c:v>
                </c:pt>
                <c:pt idx="3868">
                  <c:v>43466.417025462957</c:v>
                </c:pt>
                <c:pt idx="3869">
                  <c:v>43466.417037037027</c:v>
                </c:pt>
                <c:pt idx="3870">
                  <c:v>43466.417048611111</c:v>
                </c:pt>
                <c:pt idx="3871">
                  <c:v>43466.417060185187</c:v>
                </c:pt>
                <c:pt idx="3872">
                  <c:v>43466.417071759257</c:v>
                </c:pt>
                <c:pt idx="3873">
                  <c:v>43466.417083333326</c:v>
                </c:pt>
                <c:pt idx="3874">
                  <c:v>43466.417094907411</c:v>
                </c:pt>
                <c:pt idx="3875">
                  <c:v>43466.41710648148</c:v>
                </c:pt>
                <c:pt idx="3876">
                  <c:v>43466.417118055557</c:v>
                </c:pt>
                <c:pt idx="3877">
                  <c:v>43466.417129629634</c:v>
                </c:pt>
                <c:pt idx="3878">
                  <c:v>43466.417141203703</c:v>
                </c:pt>
                <c:pt idx="3879">
                  <c:v>43466.41715277778</c:v>
                </c:pt>
                <c:pt idx="3880">
                  <c:v>43466.417164351849</c:v>
                </c:pt>
                <c:pt idx="3881">
                  <c:v>43466.417175925933</c:v>
                </c:pt>
                <c:pt idx="3882">
                  <c:v>43466.417187500003</c:v>
                </c:pt>
                <c:pt idx="3883">
                  <c:v>43466.417199074072</c:v>
                </c:pt>
                <c:pt idx="3884">
                  <c:v>43466.417210648149</c:v>
                </c:pt>
                <c:pt idx="3885">
                  <c:v>43466.417222222219</c:v>
                </c:pt>
                <c:pt idx="3886">
                  <c:v>43466.417233796303</c:v>
                </c:pt>
                <c:pt idx="3887">
                  <c:v>43466.417245370372</c:v>
                </c:pt>
                <c:pt idx="3888">
                  <c:v>43466.417256944442</c:v>
                </c:pt>
                <c:pt idx="3889">
                  <c:v>43466.417268518519</c:v>
                </c:pt>
                <c:pt idx="3890">
                  <c:v>43466.417280092603</c:v>
                </c:pt>
                <c:pt idx="3891">
                  <c:v>43466.417291666658</c:v>
                </c:pt>
                <c:pt idx="3892">
                  <c:v>43466.417303240742</c:v>
                </c:pt>
                <c:pt idx="3893">
                  <c:v>43466.417314814818</c:v>
                </c:pt>
                <c:pt idx="3894">
                  <c:v>43466.417326388888</c:v>
                </c:pt>
                <c:pt idx="3895">
                  <c:v>43466.417337962957</c:v>
                </c:pt>
                <c:pt idx="3896">
                  <c:v>43466.417349537027</c:v>
                </c:pt>
                <c:pt idx="3897">
                  <c:v>43466.417361111111</c:v>
                </c:pt>
                <c:pt idx="3898">
                  <c:v>43466.417372685188</c:v>
                </c:pt>
                <c:pt idx="3899">
                  <c:v>43466.417384259257</c:v>
                </c:pt>
                <c:pt idx="3900">
                  <c:v>43466.417395833327</c:v>
                </c:pt>
                <c:pt idx="3901">
                  <c:v>43466.417407407411</c:v>
                </c:pt>
                <c:pt idx="3902">
                  <c:v>43466.41741898148</c:v>
                </c:pt>
                <c:pt idx="3903">
                  <c:v>43466.417430555557</c:v>
                </c:pt>
                <c:pt idx="3904">
                  <c:v>43466.417442129627</c:v>
                </c:pt>
                <c:pt idx="3905">
                  <c:v>43466.417453703703</c:v>
                </c:pt>
                <c:pt idx="3906">
                  <c:v>43466.41746527778</c:v>
                </c:pt>
                <c:pt idx="3907">
                  <c:v>43466.41747685185</c:v>
                </c:pt>
                <c:pt idx="3908">
                  <c:v>43466.417488425926</c:v>
                </c:pt>
                <c:pt idx="3909">
                  <c:v>43466.417500000003</c:v>
                </c:pt>
                <c:pt idx="3910">
                  <c:v>43466.417511574073</c:v>
                </c:pt>
                <c:pt idx="3911">
                  <c:v>43466.417523148149</c:v>
                </c:pt>
                <c:pt idx="3912">
                  <c:v>43466.417534722219</c:v>
                </c:pt>
                <c:pt idx="3913">
                  <c:v>43466.417546296303</c:v>
                </c:pt>
                <c:pt idx="3914">
                  <c:v>43466.417557870373</c:v>
                </c:pt>
                <c:pt idx="3915">
                  <c:v>43466.417569444442</c:v>
                </c:pt>
                <c:pt idx="3916">
                  <c:v>43466.417581018519</c:v>
                </c:pt>
                <c:pt idx="3917">
                  <c:v>43466.417592592603</c:v>
                </c:pt>
                <c:pt idx="3918">
                  <c:v>43466.417604166672</c:v>
                </c:pt>
                <c:pt idx="3919">
                  <c:v>43466.417615740742</c:v>
                </c:pt>
                <c:pt idx="3920">
                  <c:v>43466.417627314811</c:v>
                </c:pt>
                <c:pt idx="3921">
                  <c:v>43466.417638888888</c:v>
                </c:pt>
                <c:pt idx="3922">
                  <c:v>43466.417650462958</c:v>
                </c:pt>
                <c:pt idx="3923">
                  <c:v>43466.417662037027</c:v>
                </c:pt>
                <c:pt idx="3924">
                  <c:v>43466.417673611111</c:v>
                </c:pt>
                <c:pt idx="3925">
                  <c:v>43466.417685185188</c:v>
                </c:pt>
                <c:pt idx="3926">
                  <c:v>43466.417696759258</c:v>
                </c:pt>
                <c:pt idx="3927">
                  <c:v>43466.417708333327</c:v>
                </c:pt>
                <c:pt idx="3928">
                  <c:v>43466.417719907397</c:v>
                </c:pt>
                <c:pt idx="3929">
                  <c:v>43466.417731481481</c:v>
                </c:pt>
                <c:pt idx="3930">
                  <c:v>43466.417743055557</c:v>
                </c:pt>
                <c:pt idx="3931">
                  <c:v>43466.417754629627</c:v>
                </c:pt>
                <c:pt idx="3932">
                  <c:v>43466.417766203696</c:v>
                </c:pt>
                <c:pt idx="3933">
                  <c:v>43466.41777777778</c:v>
                </c:pt>
                <c:pt idx="3934">
                  <c:v>43466.41778935185</c:v>
                </c:pt>
                <c:pt idx="3935">
                  <c:v>43466.417800925927</c:v>
                </c:pt>
                <c:pt idx="3936">
                  <c:v>43466.417812500003</c:v>
                </c:pt>
                <c:pt idx="3937">
                  <c:v>43466.417824074073</c:v>
                </c:pt>
                <c:pt idx="3938">
                  <c:v>43466.41783564815</c:v>
                </c:pt>
                <c:pt idx="3939">
                  <c:v>43466.417847222219</c:v>
                </c:pt>
                <c:pt idx="3940">
                  <c:v>43466.417858796303</c:v>
                </c:pt>
                <c:pt idx="3941">
                  <c:v>43466.417870370373</c:v>
                </c:pt>
                <c:pt idx="3942">
                  <c:v>43466.417881944442</c:v>
                </c:pt>
                <c:pt idx="3943">
                  <c:v>43466.417893518519</c:v>
                </c:pt>
                <c:pt idx="3944">
                  <c:v>43466.417905092603</c:v>
                </c:pt>
                <c:pt idx="3945">
                  <c:v>43466.417916666673</c:v>
                </c:pt>
                <c:pt idx="3946">
                  <c:v>43466.417928240742</c:v>
                </c:pt>
                <c:pt idx="3947">
                  <c:v>43466.417939814812</c:v>
                </c:pt>
                <c:pt idx="3948">
                  <c:v>43466.417951388888</c:v>
                </c:pt>
                <c:pt idx="3949">
                  <c:v>43466.417962962973</c:v>
                </c:pt>
                <c:pt idx="3950">
                  <c:v>43466.417974537027</c:v>
                </c:pt>
                <c:pt idx="3951">
                  <c:v>43466.417986111112</c:v>
                </c:pt>
                <c:pt idx="3952">
                  <c:v>43466.417997685188</c:v>
                </c:pt>
                <c:pt idx="3953">
                  <c:v>43466.418009259258</c:v>
                </c:pt>
                <c:pt idx="3954">
                  <c:v>43466.418020833327</c:v>
                </c:pt>
                <c:pt idx="3955">
                  <c:v>43466.418032407397</c:v>
                </c:pt>
                <c:pt idx="3956">
                  <c:v>43466.418043981481</c:v>
                </c:pt>
                <c:pt idx="3957">
                  <c:v>43466.418055555558</c:v>
                </c:pt>
                <c:pt idx="3958">
                  <c:v>43466.418067129627</c:v>
                </c:pt>
                <c:pt idx="3959">
                  <c:v>43466.418078703697</c:v>
                </c:pt>
                <c:pt idx="3960">
                  <c:v>43466.418090277781</c:v>
                </c:pt>
                <c:pt idx="3961">
                  <c:v>43466.41810185185</c:v>
                </c:pt>
                <c:pt idx="3962">
                  <c:v>43466.418113425927</c:v>
                </c:pt>
                <c:pt idx="3963">
                  <c:v>43466.418124999997</c:v>
                </c:pt>
                <c:pt idx="3964">
                  <c:v>43466.418136574073</c:v>
                </c:pt>
                <c:pt idx="3965">
                  <c:v>43466.41814814815</c:v>
                </c:pt>
                <c:pt idx="3966">
                  <c:v>43466.41815972222</c:v>
                </c:pt>
                <c:pt idx="3967">
                  <c:v>43466.418171296304</c:v>
                </c:pt>
                <c:pt idx="3968">
                  <c:v>43466.418182870373</c:v>
                </c:pt>
                <c:pt idx="3969">
                  <c:v>43466.418194444443</c:v>
                </c:pt>
                <c:pt idx="3970">
                  <c:v>43466.418206018519</c:v>
                </c:pt>
                <c:pt idx="3971">
                  <c:v>43466.418217592603</c:v>
                </c:pt>
                <c:pt idx="3972">
                  <c:v>43466.418229166673</c:v>
                </c:pt>
                <c:pt idx="3973">
                  <c:v>43466.418240740742</c:v>
                </c:pt>
                <c:pt idx="3974">
                  <c:v>43466.418252314812</c:v>
                </c:pt>
                <c:pt idx="3975">
                  <c:v>43466.418263888889</c:v>
                </c:pt>
                <c:pt idx="3976">
                  <c:v>43466.418275462973</c:v>
                </c:pt>
                <c:pt idx="3977">
                  <c:v>43466.418287037042</c:v>
                </c:pt>
                <c:pt idx="3978">
                  <c:v>43466.418298611112</c:v>
                </c:pt>
                <c:pt idx="3979">
                  <c:v>43466.418310185189</c:v>
                </c:pt>
                <c:pt idx="3980">
                  <c:v>43466.418321759258</c:v>
                </c:pt>
                <c:pt idx="3981">
                  <c:v>43466.418333333328</c:v>
                </c:pt>
                <c:pt idx="3982">
                  <c:v>43466.418344907397</c:v>
                </c:pt>
                <c:pt idx="3983">
                  <c:v>43466.418356481481</c:v>
                </c:pt>
                <c:pt idx="3984">
                  <c:v>43466.418368055558</c:v>
                </c:pt>
                <c:pt idx="3985">
                  <c:v>43466.418379629627</c:v>
                </c:pt>
                <c:pt idx="3986">
                  <c:v>43466.418391203697</c:v>
                </c:pt>
                <c:pt idx="3987">
                  <c:v>43466.418402777781</c:v>
                </c:pt>
                <c:pt idx="3988">
                  <c:v>43466.418414351851</c:v>
                </c:pt>
                <c:pt idx="3989">
                  <c:v>43466.418425925927</c:v>
                </c:pt>
                <c:pt idx="3990">
                  <c:v>43466.418437499997</c:v>
                </c:pt>
                <c:pt idx="3991">
                  <c:v>43466.418449074074</c:v>
                </c:pt>
                <c:pt idx="3992">
                  <c:v>43466.41846064815</c:v>
                </c:pt>
                <c:pt idx="3993">
                  <c:v>43466.41847222222</c:v>
                </c:pt>
                <c:pt idx="3994">
                  <c:v>43466.418483796297</c:v>
                </c:pt>
                <c:pt idx="3995">
                  <c:v>43466.418495370373</c:v>
                </c:pt>
                <c:pt idx="3996">
                  <c:v>43466.418506944443</c:v>
                </c:pt>
                <c:pt idx="3997">
                  <c:v>43466.41851851852</c:v>
                </c:pt>
                <c:pt idx="3998">
                  <c:v>43466.418530092589</c:v>
                </c:pt>
                <c:pt idx="3999">
                  <c:v>43466.418541666673</c:v>
                </c:pt>
                <c:pt idx="4000">
                  <c:v>43466.418553240743</c:v>
                </c:pt>
                <c:pt idx="4001">
                  <c:v>43466.418564814812</c:v>
                </c:pt>
                <c:pt idx="4002">
                  <c:v>43466.418576388889</c:v>
                </c:pt>
                <c:pt idx="4003">
                  <c:v>43466.418587962973</c:v>
                </c:pt>
                <c:pt idx="4004">
                  <c:v>43466.418599537043</c:v>
                </c:pt>
                <c:pt idx="4005">
                  <c:v>43466.418611111112</c:v>
                </c:pt>
                <c:pt idx="4006">
                  <c:v>43466.418622685182</c:v>
                </c:pt>
                <c:pt idx="4007">
                  <c:v>43466.418634259258</c:v>
                </c:pt>
                <c:pt idx="4008">
                  <c:v>43466.418645833342</c:v>
                </c:pt>
                <c:pt idx="4009">
                  <c:v>43466.418657407397</c:v>
                </c:pt>
                <c:pt idx="4010">
                  <c:v>43466.418668981481</c:v>
                </c:pt>
                <c:pt idx="4011">
                  <c:v>43466.418680555558</c:v>
                </c:pt>
                <c:pt idx="4012">
                  <c:v>43466.418692129628</c:v>
                </c:pt>
                <c:pt idx="4013">
                  <c:v>43466.418703703697</c:v>
                </c:pt>
                <c:pt idx="4014">
                  <c:v>43466.418715277781</c:v>
                </c:pt>
                <c:pt idx="4015">
                  <c:v>43466.418726851851</c:v>
                </c:pt>
                <c:pt idx="4016">
                  <c:v>43466.418738425928</c:v>
                </c:pt>
                <c:pt idx="4017">
                  <c:v>43466.418749999997</c:v>
                </c:pt>
                <c:pt idx="4018">
                  <c:v>43466.418761574067</c:v>
                </c:pt>
                <c:pt idx="4019">
                  <c:v>43466.418773148151</c:v>
                </c:pt>
                <c:pt idx="4020">
                  <c:v>43466.41878472222</c:v>
                </c:pt>
                <c:pt idx="4021">
                  <c:v>43466.418796296297</c:v>
                </c:pt>
                <c:pt idx="4022">
                  <c:v>43466.418807870366</c:v>
                </c:pt>
                <c:pt idx="4023">
                  <c:v>43466.418819444443</c:v>
                </c:pt>
                <c:pt idx="4024">
                  <c:v>43466.41883101852</c:v>
                </c:pt>
                <c:pt idx="4025">
                  <c:v>43466.418842592589</c:v>
                </c:pt>
                <c:pt idx="4026">
                  <c:v>43466.418854166674</c:v>
                </c:pt>
                <c:pt idx="4027">
                  <c:v>43466.418865740743</c:v>
                </c:pt>
                <c:pt idx="4028">
                  <c:v>43466.418877314813</c:v>
                </c:pt>
                <c:pt idx="4029">
                  <c:v>43466.418888888889</c:v>
                </c:pt>
                <c:pt idx="4030">
                  <c:v>43466.418900462973</c:v>
                </c:pt>
                <c:pt idx="4031">
                  <c:v>43466.418912037043</c:v>
                </c:pt>
                <c:pt idx="4032">
                  <c:v>43466.418923611112</c:v>
                </c:pt>
                <c:pt idx="4033">
                  <c:v>43466.418935185182</c:v>
                </c:pt>
                <c:pt idx="4034">
                  <c:v>43466.418946759259</c:v>
                </c:pt>
                <c:pt idx="4035">
                  <c:v>43466.418958333343</c:v>
                </c:pt>
                <c:pt idx="4036">
                  <c:v>43466.418969907398</c:v>
                </c:pt>
                <c:pt idx="4037">
                  <c:v>43466.418981481482</c:v>
                </c:pt>
                <c:pt idx="4038">
                  <c:v>43466.418993055559</c:v>
                </c:pt>
                <c:pt idx="4039">
                  <c:v>43466.419004629628</c:v>
                </c:pt>
                <c:pt idx="4040">
                  <c:v>43466.419016203698</c:v>
                </c:pt>
                <c:pt idx="4041">
                  <c:v>43466.419027777767</c:v>
                </c:pt>
                <c:pt idx="4042">
                  <c:v>43466.419039351851</c:v>
                </c:pt>
                <c:pt idx="4043">
                  <c:v>43466.419050925928</c:v>
                </c:pt>
                <c:pt idx="4044">
                  <c:v>43466.419062499997</c:v>
                </c:pt>
                <c:pt idx="4045">
                  <c:v>43466.419074074067</c:v>
                </c:pt>
                <c:pt idx="4046">
                  <c:v>43466.419085648151</c:v>
                </c:pt>
                <c:pt idx="4047">
                  <c:v>43466.41909722222</c:v>
                </c:pt>
                <c:pt idx="4048">
                  <c:v>43466.419108796297</c:v>
                </c:pt>
                <c:pt idx="4049">
                  <c:v>43466.419120370367</c:v>
                </c:pt>
                <c:pt idx="4050">
                  <c:v>43466.419131944444</c:v>
                </c:pt>
                <c:pt idx="4051">
                  <c:v>43466.41914351852</c:v>
                </c:pt>
                <c:pt idx="4052">
                  <c:v>43466.41915509259</c:v>
                </c:pt>
                <c:pt idx="4053">
                  <c:v>43466.419166666667</c:v>
                </c:pt>
                <c:pt idx="4054">
                  <c:v>43466.419178240743</c:v>
                </c:pt>
                <c:pt idx="4055">
                  <c:v>43466.419189814813</c:v>
                </c:pt>
                <c:pt idx="4056">
                  <c:v>43466.41920138889</c:v>
                </c:pt>
                <c:pt idx="4057">
                  <c:v>43466.419212962966</c:v>
                </c:pt>
                <c:pt idx="4058">
                  <c:v>43466.419224537043</c:v>
                </c:pt>
                <c:pt idx="4059">
                  <c:v>43466.419236111113</c:v>
                </c:pt>
                <c:pt idx="4060">
                  <c:v>43466.419247685182</c:v>
                </c:pt>
                <c:pt idx="4061">
                  <c:v>43466.419259259259</c:v>
                </c:pt>
                <c:pt idx="4062">
                  <c:v>43466.419270833343</c:v>
                </c:pt>
                <c:pt idx="4063">
                  <c:v>43466.419282407413</c:v>
                </c:pt>
                <c:pt idx="4064">
                  <c:v>43466.419293981482</c:v>
                </c:pt>
                <c:pt idx="4065">
                  <c:v>43466.419305555559</c:v>
                </c:pt>
                <c:pt idx="4066">
                  <c:v>43466.419317129628</c:v>
                </c:pt>
                <c:pt idx="4067">
                  <c:v>43466.419328703712</c:v>
                </c:pt>
                <c:pt idx="4068">
                  <c:v>43466.419340277767</c:v>
                </c:pt>
                <c:pt idx="4069">
                  <c:v>43466.419351851851</c:v>
                </c:pt>
                <c:pt idx="4070">
                  <c:v>43466.419363425928</c:v>
                </c:pt>
                <c:pt idx="4071">
                  <c:v>43466.419374999998</c:v>
                </c:pt>
                <c:pt idx="4072">
                  <c:v>43466.419386574067</c:v>
                </c:pt>
                <c:pt idx="4073">
                  <c:v>43466.419398148151</c:v>
                </c:pt>
                <c:pt idx="4074">
                  <c:v>43466.419409722221</c:v>
                </c:pt>
                <c:pt idx="4075">
                  <c:v>43466.419421296298</c:v>
                </c:pt>
                <c:pt idx="4076">
                  <c:v>43466.419432870367</c:v>
                </c:pt>
                <c:pt idx="4077">
                  <c:v>43466.419444444437</c:v>
                </c:pt>
                <c:pt idx="4078">
                  <c:v>43466.419456018521</c:v>
                </c:pt>
                <c:pt idx="4079">
                  <c:v>43466.41946759259</c:v>
                </c:pt>
                <c:pt idx="4080">
                  <c:v>43466.419479166667</c:v>
                </c:pt>
                <c:pt idx="4081">
                  <c:v>43466.419490740736</c:v>
                </c:pt>
                <c:pt idx="4082">
                  <c:v>43466.419502314813</c:v>
                </c:pt>
                <c:pt idx="4083">
                  <c:v>43466.41951388889</c:v>
                </c:pt>
                <c:pt idx="4084">
                  <c:v>43466.419525462959</c:v>
                </c:pt>
                <c:pt idx="4085">
                  <c:v>43466.419537037043</c:v>
                </c:pt>
                <c:pt idx="4086">
                  <c:v>43466.419548611113</c:v>
                </c:pt>
                <c:pt idx="4087">
                  <c:v>43466.419560185182</c:v>
                </c:pt>
                <c:pt idx="4088">
                  <c:v>43466.419571759259</c:v>
                </c:pt>
                <c:pt idx="4089">
                  <c:v>43466.419583333343</c:v>
                </c:pt>
                <c:pt idx="4090">
                  <c:v>43466.419594907413</c:v>
                </c:pt>
                <c:pt idx="4091">
                  <c:v>43466.419606481482</c:v>
                </c:pt>
                <c:pt idx="4092">
                  <c:v>43466.419618055559</c:v>
                </c:pt>
                <c:pt idx="4093">
                  <c:v>43466.419629629629</c:v>
                </c:pt>
                <c:pt idx="4094">
                  <c:v>43466.419641203713</c:v>
                </c:pt>
                <c:pt idx="4095">
                  <c:v>43466.419652777768</c:v>
                </c:pt>
                <c:pt idx="4096">
                  <c:v>43466.419664351852</c:v>
                </c:pt>
                <c:pt idx="4097">
                  <c:v>43466.419675925928</c:v>
                </c:pt>
                <c:pt idx="4098">
                  <c:v>43466.419687499998</c:v>
                </c:pt>
                <c:pt idx="4099">
                  <c:v>43466.419699074067</c:v>
                </c:pt>
                <c:pt idx="4100">
                  <c:v>43466.419710648152</c:v>
                </c:pt>
                <c:pt idx="4101">
                  <c:v>43466.419722222221</c:v>
                </c:pt>
                <c:pt idx="4102">
                  <c:v>43466.419733796298</c:v>
                </c:pt>
                <c:pt idx="4103">
                  <c:v>43466.419745370367</c:v>
                </c:pt>
                <c:pt idx="4104">
                  <c:v>43466.419756944437</c:v>
                </c:pt>
                <c:pt idx="4105">
                  <c:v>43466.419768518521</c:v>
                </c:pt>
                <c:pt idx="4106">
                  <c:v>43466.41978009259</c:v>
                </c:pt>
                <c:pt idx="4107">
                  <c:v>43466.419791666667</c:v>
                </c:pt>
                <c:pt idx="4108">
                  <c:v>43466.419803240737</c:v>
                </c:pt>
                <c:pt idx="4109">
                  <c:v>43466.419814814813</c:v>
                </c:pt>
                <c:pt idx="4110">
                  <c:v>43466.41982638889</c:v>
                </c:pt>
                <c:pt idx="4111">
                  <c:v>43466.41983796296</c:v>
                </c:pt>
                <c:pt idx="4112">
                  <c:v>43466.419849537036</c:v>
                </c:pt>
                <c:pt idx="4113">
                  <c:v>43466.419861111113</c:v>
                </c:pt>
                <c:pt idx="4114">
                  <c:v>43466.419872685183</c:v>
                </c:pt>
                <c:pt idx="4115">
                  <c:v>43466.41988425926</c:v>
                </c:pt>
                <c:pt idx="4116">
                  <c:v>43466.419895833344</c:v>
                </c:pt>
                <c:pt idx="4117">
                  <c:v>43466.419907407413</c:v>
                </c:pt>
                <c:pt idx="4118">
                  <c:v>43466.419918981483</c:v>
                </c:pt>
                <c:pt idx="4119">
                  <c:v>43466.419930555552</c:v>
                </c:pt>
                <c:pt idx="4120">
                  <c:v>43466.419942129629</c:v>
                </c:pt>
                <c:pt idx="4121">
                  <c:v>43466.419953703713</c:v>
                </c:pt>
                <c:pt idx="4122">
                  <c:v>43466.419965277782</c:v>
                </c:pt>
                <c:pt idx="4123">
                  <c:v>43466.419976851852</c:v>
                </c:pt>
                <c:pt idx="4124">
                  <c:v>43466.419988425929</c:v>
                </c:pt>
                <c:pt idx="4125">
                  <c:v>43466.42</c:v>
                </c:pt>
                <c:pt idx="4126">
                  <c:v>43466.420011574082</c:v>
                </c:pt>
                <c:pt idx="4127">
                  <c:v>43466.420023148137</c:v>
                </c:pt>
                <c:pt idx="4128">
                  <c:v>43466.420034722221</c:v>
                </c:pt>
                <c:pt idx="4129">
                  <c:v>43466.420046296298</c:v>
                </c:pt>
                <c:pt idx="4130">
                  <c:v>43466.420057870368</c:v>
                </c:pt>
                <c:pt idx="4131">
                  <c:v>43466.420069444437</c:v>
                </c:pt>
                <c:pt idx="4132">
                  <c:v>43466.420081018521</c:v>
                </c:pt>
                <c:pt idx="4133">
                  <c:v>43466.420092592591</c:v>
                </c:pt>
                <c:pt idx="4134">
                  <c:v>43466.420104166667</c:v>
                </c:pt>
                <c:pt idx="4135">
                  <c:v>43466.420115740737</c:v>
                </c:pt>
                <c:pt idx="4136">
                  <c:v>43466.420127314806</c:v>
                </c:pt>
                <c:pt idx="4137">
                  <c:v>43466.420138888891</c:v>
                </c:pt>
                <c:pt idx="4138">
                  <c:v>43466.42015046296</c:v>
                </c:pt>
                <c:pt idx="4139">
                  <c:v>43466.420162037037</c:v>
                </c:pt>
                <c:pt idx="4140">
                  <c:v>43466.420173611114</c:v>
                </c:pt>
                <c:pt idx="4141">
                  <c:v>43466.420185185183</c:v>
                </c:pt>
                <c:pt idx="4142">
                  <c:v>43466.42019675926</c:v>
                </c:pt>
                <c:pt idx="4143">
                  <c:v>43466.420208333337</c:v>
                </c:pt>
                <c:pt idx="4144">
                  <c:v>43466.420219907413</c:v>
                </c:pt>
                <c:pt idx="4145">
                  <c:v>43466.420231481483</c:v>
                </c:pt>
                <c:pt idx="4146">
                  <c:v>43466.420243055552</c:v>
                </c:pt>
                <c:pt idx="4147">
                  <c:v>43466.420254629629</c:v>
                </c:pt>
                <c:pt idx="4148">
                  <c:v>43466.420266203713</c:v>
                </c:pt>
                <c:pt idx="4149">
                  <c:v>43466.420277777783</c:v>
                </c:pt>
                <c:pt idx="4150">
                  <c:v>43466.420289351852</c:v>
                </c:pt>
                <c:pt idx="4151">
                  <c:v>43466.420300925929</c:v>
                </c:pt>
                <c:pt idx="4152">
                  <c:v>43466.420312499999</c:v>
                </c:pt>
                <c:pt idx="4153">
                  <c:v>43466.420324074083</c:v>
                </c:pt>
                <c:pt idx="4154">
                  <c:v>43466.420335648138</c:v>
                </c:pt>
                <c:pt idx="4155">
                  <c:v>43466.420347222222</c:v>
                </c:pt>
                <c:pt idx="4156">
                  <c:v>43466.420358796298</c:v>
                </c:pt>
                <c:pt idx="4157">
                  <c:v>43466.420370370368</c:v>
                </c:pt>
                <c:pt idx="4158">
                  <c:v>43466.420381944437</c:v>
                </c:pt>
                <c:pt idx="4159">
                  <c:v>43466.420393518521</c:v>
                </c:pt>
                <c:pt idx="4160">
                  <c:v>43466.420405092591</c:v>
                </c:pt>
                <c:pt idx="4161">
                  <c:v>43466.420416666668</c:v>
                </c:pt>
                <c:pt idx="4162">
                  <c:v>43466.420428240737</c:v>
                </c:pt>
                <c:pt idx="4163">
                  <c:v>43466.420439814807</c:v>
                </c:pt>
                <c:pt idx="4164">
                  <c:v>43466.420451388891</c:v>
                </c:pt>
                <c:pt idx="4165">
                  <c:v>43466.42046296296</c:v>
                </c:pt>
                <c:pt idx="4166">
                  <c:v>43466.420474537037</c:v>
                </c:pt>
                <c:pt idx="4167">
                  <c:v>43466.420486111107</c:v>
                </c:pt>
                <c:pt idx="4168">
                  <c:v>43466.420497685183</c:v>
                </c:pt>
                <c:pt idx="4169">
                  <c:v>43466.42050925926</c:v>
                </c:pt>
                <c:pt idx="4170">
                  <c:v>43466.420520833337</c:v>
                </c:pt>
                <c:pt idx="4171">
                  <c:v>43466.420532407406</c:v>
                </c:pt>
                <c:pt idx="4172">
                  <c:v>43466.420543981483</c:v>
                </c:pt>
                <c:pt idx="4173">
                  <c:v>43466.420555555553</c:v>
                </c:pt>
                <c:pt idx="4174">
                  <c:v>43466.420567129629</c:v>
                </c:pt>
                <c:pt idx="4175">
                  <c:v>43466.420578703714</c:v>
                </c:pt>
                <c:pt idx="4176">
                  <c:v>43466.420590277783</c:v>
                </c:pt>
                <c:pt idx="4177">
                  <c:v>43466.420601851853</c:v>
                </c:pt>
                <c:pt idx="4178">
                  <c:v>43466.420613425929</c:v>
                </c:pt>
                <c:pt idx="4179">
                  <c:v>43466.420624999999</c:v>
                </c:pt>
                <c:pt idx="4180">
                  <c:v>43466.420636574083</c:v>
                </c:pt>
                <c:pt idx="4181">
                  <c:v>43466.420648148152</c:v>
                </c:pt>
                <c:pt idx="4182">
                  <c:v>43466.420659722222</c:v>
                </c:pt>
                <c:pt idx="4183">
                  <c:v>43466.420671296299</c:v>
                </c:pt>
                <c:pt idx="4184">
                  <c:v>43466.420682870368</c:v>
                </c:pt>
                <c:pt idx="4185">
                  <c:v>43466.420694444438</c:v>
                </c:pt>
                <c:pt idx="4186">
                  <c:v>43466.420706018522</c:v>
                </c:pt>
                <c:pt idx="4187">
                  <c:v>43466.420717592591</c:v>
                </c:pt>
                <c:pt idx="4188">
                  <c:v>43466.420729166668</c:v>
                </c:pt>
                <c:pt idx="4189">
                  <c:v>43466.420740740738</c:v>
                </c:pt>
                <c:pt idx="4190">
                  <c:v>43466.420752314807</c:v>
                </c:pt>
                <c:pt idx="4191">
                  <c:v>43466.420763888891</c:v>
                </c:pt>
                <c:pt idx="4192">
                  <c:v>43466.420775462961</c:v>
                </c:pt>
                <c:pt idx="4193">
                  <c:v>43466.420787037037</c:v>
                </c:pt>
                <c:pt idx="4194">
                  <c:v>43466.420798611107</c:v>
                </c:pt>
                <c:pt idx="4195">
                  <c:v>43466.420810185176</c:v>
                </c:pt>
                <c:pt idx="4196">
                  <c:v>43466.42082175926</c:v>
                </c:pt>
                <c:pt idx="4197">
                  <c:v>43466.42083333333</c:v>
                </c:pt>
                <c:pt idx="4198">
                  <c:v>43466.420844907407</c:v>
                </c:pt>
                <c:pt idx="4199">
                  <c:v>43466.420856481483</c:v>
                </c:pt>
                <c:pt idx="4200">
                  <c:v>43466.420868055553</c:v>
                </c:pt>
                <c:pt idx="4201">
                  <c:v>43466.42087962963</c:v>
                </c:pt>
                <c:pt idx="4202">
                  <c:v>43466.420891203707</c:v>
                </c:pt>
                <c:pt idx="4203">
                  <c:v>43466.420902777783</c:v>
                </c:pt>
                <c:pt idx="4204">
                  <c:v>43466.420914351853</c:v>
                </c:pt>
                <c:pt idx="4205">
                  <c:v>43466.420925925922</c:v>
                </c:pt>
                <c:pt idx="4206">
                  <c:v>43466.420937499999</c:v>
                </c:pt>
                <c:pt idx="4207">
                  <c:v>43466.420949074083</c:v>
                </c:pt>
                <c:pt idx="4208">
                  <c:v>43466.420960648153</c:v>
                </c:pt>
                <c:pt idx="4209">
                  <c:v>43466.420972222222</c:v>
                </c:pt>
                <c:pt idx="4210">
                  <c:v>43466.420983796299</c:v>
                </c:pt>
                <c:pt idx="4211">
                  <c:v>43466.420995370368</c:v>
                </c:pt>
                <c:pt idx="4212">
                  <c:v>43466.421006944453</c:v>
                </c:pt>
                <c:pt idx="4213">
                  <c:v>43466.421018518522</c:v>
                </c:pt>
                <c:pt idx="4214">
                  <c:v>43466.421030092592</c:v>
                </c:pt>
                <c:pt idx="4215">
                  <c:v>43466.421041666668</c:v>
                </c:pt>
                <c:pt idx="4216">
                  <c:v>43466.421053240738</c:v>
                </c:pt>
                <c:pt idx="4217">
                  <c:v>43466.421064814807</c:v>
                </c:pt>
                <c:pt idx="4218">
                  <c:v>43466.421076388891</c:v>
                </c:pt>
                <c:pt idx="4219">
                  <c:v>43466.421087962961</c:v>
                </c:pt>
                <c:pt idx="4220">
                  <c:v>43466.421099537038</c:v>
                </c:pt>
                <c:pt idx="4221">
                  <c:v>43466.421111111107</c:v>
                </c:pt>
                <c:pt idx="4222">
                  <c:v>43466.421122685177</c:v>
                </c:pt>
                <c:pt idx="4223">
                  <c:v>43466.421134259261</c:v>
                </c:pt>
                <c:pt idx="4224">
                  <c:v>43466.42114583333</c:v>
                </c:pt>
                <c:pt idx="4225">
                  <c:v>43466.421157407407</c:v>
                </c:pt>
                <c:pt idx="4226">
                  <c:v>43466.421168981477</c:v>
                </c:pt>
                <c:pt idx="4227">
                  <c:v>43466.421180555553</c:v>
                </c:pt>
                <c:pt idx="4228">
                  <c:v>43466.42119212963</c:v>
                </c:pt>
                <c:pt idx="4229">
                  <c:v>43466.421203703707</c:v>
                </c:pt>
                <c:pt idx="4230">
                  <c:v>43466.421215277784</c:v>
                </c:pt>
                <c:pt idx="4231">
                  <c:v>43466.421226851853</c:v>
                </c:pt>
                <c:pt idx="4232">
                  <c:v>43466.421238425923</c:v>
                </c:pt>
                <c:pt idx="4233">
                  <c:v>43466.421249999999</c:v>
                </c:pt>
                <c:pt idx="4234">
                  <c:v>43466.421261574083</c:v>
                </c:pt>
                <c:pt idx="4235">
                  <c:v>43466.421273148153</c:v>
                </c:pt>
                <c:pt idx="4236">
                  <c:v>43466.421284722222</c:v>
                </c:pt>
                <c:pt idx="4237">
                  <c:v>43466.421296296299</c:v>
                </c:pt>
                <c:pt idx="4238">
                  <c:v>43466.421307870369</c:v>
                </c:pt>
                <c:pt idx="4239">
                  <c:v>43466.421319444453</c:v>
                </c:pt>
                <c:pt idx="4240">
                  <c:v>43466.421331018522</c:v>
                </c:pt>
                <c:pt idx="4241">
                  <c:v>43466.421342592592</c:v>
                </c:pt>
                <c:pt idx="4242">
                  <c:v>43466.421354166669</c:v>
                </c:pt>
                <c:pt idx="4243">
                  <c:v>43466.421365740738</c:v>
                </c:pt>
                <c:pt idx="4244">
                  <c:v>43466.421377314808</c:v>
                </c:pt>
                <c:pt idx="4245">
                  <c:v>43466.421388888892</c:v>
                </c:pt>
                <c:pt idx="4246">
                  <c:v>43466.421400462961</c:v>
                </c:pt>
                <c:pt idx="4247">
                  <c:v>43466.421412037038</c:v>
                </c:pt>
                <c:pt idx="4248">
                  <c:v>43466.421423611107</c:v>
                </c:pt>
                <c:pt idx="4249">
                  <c:v>43466.421435185177</c:v>
                </c:pt>
                <c:pt idx="4250">
                  <c:v>43466.421446759261</c:v>
                </c:pt>
                <c:pt idx="4251">
                  <c:v>43466.421458333331</c:v>
                </c:pt>
                <c:pt idx="4252">
                  <c:v>43466.421469907407</c:v>
                </c:pt>
                <c:pt idx="4253">
                  <c:v>43466.421481481477</c:v>
                </c:pt>
                <c:pt idx="4254">
                  <c:v>43466.421493055554</c:v>
                </c:pt>
                <c:pt idx="4255">
                  <c:v>43466.42150462963</c:v>
                </c:pt>
                <c:pt idx="4256">
                  <c:v>43466.421516203707</c:v>
                </c:pt>
                <c:pt idx="4257">
                  <c:v>43466.421527777777</c:v>
                </c:pt>
                <c:pt idx="4258">
                  <c:v>43466.421539351853</c:v>
                </c:pt>
                <c:pt idx="4259">
                  <c:v>43466.421550925923</c:v>
                </c:pt>
                <c:pt idx="4260">
                  <c:v>43466.4215625</c:v>
                </c:pt>
                <c:pt idx="4261">
                  <c:v>43466.421574074076</c:v>
                </c:pt>
                <c:pt idx="4262">
                  <c:v>43466.421585648153</c:v>
                </c:pt>
                <c:pt idx="4263">
                  <c:v>43466.421597222223</c:v>
                </c:pt>
                <c:pt idx="4264">
                  <c:v>43466.4216087963</c:v>
                </c:pt>
                <c:pt idx="4265">
                  <c:v>43466.421620370369</c:v>
                </c:pt>
                <c:pt idx="4266">
                  <c:v>43466.421631944453</c:v>
                </c:pt>
                <c:pt idx="4267">
                  <c:v>43466.421643518523</c:v>
                </c:pt>
                <c:pt idx="4268">
                  <c:v>43466.421655092592</c:v>
                </c:pt>
                <c:pt idx="4269">
                  <c:v>43466.421666666669</c:v>
                </c:pt>
                <c:pt idx="4270">
                  <c:v>43466.421678240738</c:v>
                </c:pt>
                <c:pt idx="4271">
                  <c:v>43466.421689814822</c:v>
                </c:pt>
                <c:pt idx="4272">
                  <c:v>43466.421701388892</c:v>
                </c:pt>
                <c:pt idx="4273">
                  <c:v>43466.421712962961</c:v>
                </c:pt>
                <c:pt idx="4274">
                  <c:v>43466.421724537038</c:v>
                </c:pt>
                <c:pt idx="4275">
                  <c:v>43466.421736111108</c:v>
                </c:pt>
                <c:pt idx="4276">
                  <c:v>43466.421747685177</c:v>
                </c:pt>
                <c:pt idx="4277">
                  <c:v>43466.421759259261</c:v>
                </c:pt>
                <c:pt idx="4278">
                  <c:v>43466.421770833331</c:v>
                </c:pt>
                <c:pt idx="4279">
                  <c:v>43466.421782407408</c:v>
                </c:pt>
                <c:pt idx="4280">
                  <c:v>43466.421793981477</c:v>
                </c:pt>
                <c:pt idx="4281">
                  <c:v>43466.421805555547</c:v>
                </c:pt>
                <c:pt idx="4282">
                  <c:v>43466.421817129631</c:v>
                </c:pt>
                <c:pt idx="4283">
                  <c:v>43466.4218287037</c:v>
                </c:pt>
                <c:pt idx="4284">
                  <c:v>43466.421840277777</c:v>
                </c:pt>
                <c:pt idx="4285">
                  <c:v>43466.421851851846</c:v>
                </c:pt>
                <c:pt idx="4286">
                  <c:v>43466.421863425923</c:v>
                </c:pt>
                <c:pt idx="4287">
                  <c:v>43466.421875</c:v>
                </c:pt>
                <c:pt idx="4288">
                  <c:v>43466.421886574077</c:v>
                </c:pt>
                <c:pt idx="4289">
                  <c:v>43466.421898148154</c:v>
                </c:pt>
                <c:pt idx="4290">
                  <c:v>43466.421909722223</c:v>
                </c:pt>
                <c:pt idx="4291">
                  <c:v>43466.4219212963</c:v>
                </c:pt>
                <c:pt idx="4292">
                  <c:v>43466.421932870369</c:v>
                </c:pt>
                <c:pt idx="4293">
                  <c:v>43466.421944444453</c:v>
                </c:pt>
                <c:pt idx="4294">
                  <c:v>43466.421956018523</c:v>
                </c:pt>
                <c:pt idx="4295">
                  <c:v>43466.421967592592</c:v>
                </c:pt>
                <c:pt idx="4296">
                  <c:v>43466.421979166669</c:v>
                </c:pt>
                <c:pt idx="4297">
                  <c:v>43466.421990740739</c:v>
                </c:pt>
                <c:pt idx="4298">
                  <c:v>43466.422002314823</c:v>
                </c:pt>
                <c:pt idx="4299">
                  <c:v>43466.422013888892</c:v>
                </c:pt>
                <c:pt idx="4300">
                  <c:v>43466.422025462962</c:v>
                </c:pt>
                <c:pt idx="4301">
                  <c:v>43466.422037037039</c:v>
                </c:pt>
                <c:pt idx="4302">
                  <c:v>43466.422048611108</c:v>
                </c:pt>
                <c:pt idx="4303">
                  <c:v>43466.422060185178</c:v>
                </c:pt>
                <c:pt idx="4304">
                  <c:v>43466.422071759262</c:v>
                </c:pt>
                <c:pt idx="4305">
                  <c:v>43466.422083333331</c:v>
                </c:pt>
                <c:pt idx="4306">
                  <c:v>43466.422094907408</c:v>
                </c:pt>
                <c:pt idx="4307">
                  <c:v>43466.422106481477</c:v>
                </c:pt>
                <c:pt idx="4308">
                  <c:v>43466.422118055547</c:v>
                </c:pt>
                <c:pt idx="4309">
                  <c:v>43466.422129629631</c:v>
                </c:pt>
                <c:pt idx="4310">
                  <c:v>43466.4221412037</c:v>
                </c:pt>
                <c:pt idx="4311">
                  <c:v>43466.422152777777</c:v>
                </c:pt>
                <c:pt idx="4312">
                  <c:v>43466.422164351847</c:v>
                </c:pt>
                <c:pt idx="4313">
                  <c:v>43466.422175925924</c:v>
                </c:pt>
                <c:pt idx="4314">
                  <c:v>43466.4221875</c:v>
                </c:pt>
                <c:pt idx="4315">
                  <c:v>43466.422199074077</c:v>
                </c:pt>
                <c:pt idx="4316">
                  <c:v>43466.422210648147</c:v>
                </c:pt>
                <c:pt idx="4317">
                  <c:v>43466.422222222223</c:v>
                </c:pt>
                <c:pt idx="4318">
                  <c:v>43466.422233796293</c:v>
                </c:pt>
                <c:pt idx="4319">
                  <c:v>43466.42224537037</c:v>
                </c:pt>
                <c:pt idx="4320">
                  <c:v>43466.422256944446</c:v>
                </c:pt>
                <c:pt idx="4321">
                  <c:v>43466.422268518523</c:v>
                </c:pt>
                <c:pt idx="4322">
                  <c:v>43466.422280092593</c:v>
                </c:pt>
                <c:pt idx="4323">
                  <c:v>43466.422291666669</c:v>
                </c:pt>
                <c:pt idx="4324">
                  <c:v>43466.422303240739</c:v>
                </c:pt>
                <c:pt idx="4325">
                  <c:v>43466.422314814823</c:v>
                </c:pt>
                <c:pt idx="4326">
                  <c:v>43466.422326388893</c:v>
                </c:pt>
                <c:pt idx="4327">
                  <c:v>43466.422337962962</c:v>
                </c:pt>
                <c:pt idx="4328">
                  <c:v>43466.422349537039</c:v>
                </c:pt>
                <c:pt idx="4329">
                  <c:v>43466.422361111108</c:v>
                </c:pt>
                <c:pt idx="4330">
                  <c:v>43466.422372685192</c:v>
                </c:pt>
                <c:pt idx="4331">
                  <c:v>43466.422384259262</c:v>
                </c:pt>
                <c:pt idx="4332">
                  <c:v>43466.422395833331</c:v>
                </c:pt>
                <c:pt idx="4333">
                  <c:v>43466.422407407408</c:v>
                </c:pt>
                <c:pt idx="4334">
                  <c:v>43466.422418981478</c:v>
                </c:pt>
                <c:pt idx="4335">
                  <c:v>43466.422430555547</c:v>
                </c:pt>
                <c:pt idx="4336">
                  <c:v>43466.422442129631</c:v>
                </c:pt>
                <c:pt idx="4337">
                  <c:v>43466.422453703701</c:v>
                </c:pt>
                <c:pt idx="4338">
                  <c:v>43466.422465277778</c:v>
                </c:pt>
                <c:pt idx="4339">
                  <c:v>43466.422476851847</c:v>
                </c:pt>
                <c:pt idx="4340">
                  <c:v>43466.422488425917</c:v>
                </c:pt>
                <c:pt idx="4341">
                  <c:v>43466.422500000001</c:v>
                </c:pt>
                <c:pt idx="4342">
                  <c:v>43466.422511574077</c:v>
                </c:pt>
                <c:pt idx="4343">
                  <c:v>43466.422523148147</c:v>
                </c:pt>
                <c:pt idx="4344">
                  <c:v>43466.422534722216</c:v>
                </c:pt>
                <c:pt idx="4345">
                  <c:v>43466.422546296293</c:v>
                </c:pt>
                <c:pt idx="4346">
                  <c:v>43466.42255787037</c:v>
                </c:pt>
                <c:pt idx="4347">
                  <c:v>43466.422569444447</c:v>
                </c:pt>
                <c:pt idx="4348">
                  <c:v>43466.422581018523</c:v>
                </c:pt>
                <c:pt idx="4349">
                  <c:v>43466.422592592593</c:v>
                </c:pt>
                <c:pt idx="4350">
                  <c:v>43466.42260416667</c:v>
                </c:pt>
                <c:pt idx="4351">
                  <c:v>43466.422615740739</c:v>
                </c:pt>
                <c:pt idx="4352">
                  <c:v>43466.422627314823</c:v>
                </c:pt>
                <c:pt idx="4353">
                  <c:v>43466.422638888893</c:v>
                </c:pt>
                <c:pt idx="4354">
                  <c:v>43466.422650462962</c:v>
                </c:pt>
                <c:pt idx="4355">
                  <c:v>43466.422662037039</c:v>
                </c:pt>
                <c:pt idx="4356">
                  <c:v>43466.422673611109</c:v>
                </c:pt>
                <c:pt idx="4357">
                  <c:v>43466.422685185193</c:v>
                </c:pt>
                <c:pt idx="4358">
                  <c:v>43466.422696759262</c:v>
                </c:pt>
                <c:pt idx="4359">
                  <c:v>43466.422708333332</c:v>
                </c:pt>
                <c:pt idx="4360">
                  <c:v>43466.422719907408</c:v>
                </c:pt>
                <c:pt idx="4361">
                  <c:v>43466.422731481478</c:v>
                </c:pt>
                <c:pt idx="4362">
                  <c:v>43466.422743055547</c:v>
                </c:pt>
                <c:pt idx="4363">
                  <c:v>43466.422754629632</c:v>
                </c:pt>
                <c:pt idx="4364">
                  <c:v>43466.422766203701</c:v>
                </c:pt>
                <c:pt idx="4365">
                  <c:v>43466.422777777778</c:v>
                </c:pt>
                <c:pt idx="4366">
                  <c:v>43466.422789351847</c:v>
                </c:pt>
                <c:pt idx="4367">
                  <c:v>43466.422800925917</c:v>
                </c:pt>
                <c:pt idx="4368">
                  <c:v>43466.422812500001</c:v>
                </c:pt>
                <c:pt idx="4369">
                  <c:v>43466.422824074078</c:v>
                </c:pt>
                <c:pt idx="4370">
                  <c:v>43466.422835648147</c:v>
                </c:pt>
                <c:pt idx="4371">
                  <c:v>43466.422847222217</c:v>
                </c:pt>
                <c:pt idx="4372">
                  <c:v>43466.422858796293</c:v>
                </c:pt>
                <c:pt idx="4373">
                  <c:v>43466.42287037037</c:v>
                </c:pt>
                <c:pt idx="4374">
                  <c:v>43466.422881944447</c:v>
                </c:pt>
                <c:pt idx="4375">
                  <c:v>43466.422893518517</c:v>
                </c:pt>
                <c:pt idx="4376">
                  <c:v>43466.422905092593</c:v>
                </c:pt>
                <c:pt idx="4377">
                  <c:v>43466.42291666667</c:v>
                </c:pt>
                <c:pt idx="4378">
                  <c:v>43466.42292824074</c:v>
                </c:pt>
                <c:pt idx="4379">
                  <c:v>43466.422939814824</c:v>
                </c:pt>
                <c:pt idx="4380">
                  <c:v>43466.422951388893</c:v>
                </c:pt>
                <c:pt idx="4381">
                  <c:v>43466.422962962963</c:v>
                </c:pt>
                <c:pt idx="4382">
                  <c:v>43466.422974537039</c:v>
                </c:pt>
                <c:pt idx="4383">
                  <c:v>43466.422986111109</c:v>
                </c:pt>
                <c:pt idx="4384">
                  <c:v>43466.422997685193</c:v>
                </c:pt>
                <c:pt idx="4385">
                  <c:v>43466.423009259262</c:v>
                </c:pt>
                <c:pt idx="4386">
                  <c:v>43466.423020833332</c:v>
                </c:pt>
                <c:pt idx="4387">
                  <c:v>43466.423032407409</c:v>
                </c:pt>
                <c:pt idx="4388">
                  <c:v>43466.423043981478</c:v>
                </c:pt>
                <c:pt idx="4389">
                  <c:v>43466.423055555562</c:v>
                </c:pt>
                <c:pt idx="4390">
                  <c:v>43466.423067129632</c:v>
                </c:pt>
                <c:pt idx="4391">
                  <c:v>43466.423078703701</c:v>
                </c:pt>
                <c:pt idx="4392">
                  <c:v>43466.423090277778</c:v>
                </c:pt>
                <c:pt idx="4393">
                  <c:v>43466.423101851848</c:v>
                </c:pt>
                <c:pt idx="4394">
                  <c:v>43466.423113425917</c:v>
                </c:pt>
                <c:pt idx="4395">
                  <c:v>43466.423125000001</c:v>
                </c:pt>
                <c:pt idx="4396">
                  <c:v>43466.423136574071</c:v>
                </c:pt>
                <c:pt idx="4397">
                  <c:v>43466.423148148147</c:v>
                </c:pt>
                <c:pt idx="4398">
                  <c:v>43466.423159722217</c:v>
                </c:pt>
                <c:pt idx="4399">
                  <c:v>43466.423171296286</c:v>
                </c:pt>
                <c:pt idx="4400">
                  <c:v>43466.423182870371</c:v>
                </c:pt>
                <c:pt idx="4401">
                  <c:v>43466.423194444447</c:v>
                </c:pt>
                <c:pt idx="4402">
                  <c:v>43466.423206018517</c:v>
                </c:pt>
                <c:pt idx="4403">
                  <c:v>43466.423217592594</c:v>
                </c:pt>
                <c:pt idx="4404">
                  <c:v>43466.423229166663</c:v>
                </c:pt>
                <c:pt idx="4405">
                  <c:v>43466.42324074074</c:v>
                </c:pt>
                <c:pt idx="4406">
                  <c:v>43466.423252314817</c:v>
                </c:pt>
                <c:pt idx="4407">
                  <c:v>43466.423263888893</c:v>
                </c:pt>
                <c:pt idx="4408">
                  <c:v>43466.423275462963</c:v>
                </c:pt>
                <c:pt idx="4409">
                  <c:v>43466.42328703704</c:v>
                </c:pt>
                <c:pt idx="4410">
                  <c:v>43466.423298611109</c:v>
                </c:pt>
                <c:pt idx="4411">
                  <c:v>43466.423310185193</c:v>
                </c:pt>
                <c:pt idx="4412">
                  <c:v>43466.423321759263</c:v>
                </c:pt>
                <c:pt idx="4413">
                  <c:v>43466.423333333332</c:v>
                </c:pt>
                <c:pt idx="4414">
                  <c:v>43466.423344907409</c:v>
                </c:pt>
                <c:pt idx="4415">
                  <c:v>43466.423356481479</c:v>
                </c:pt>
                <c:pt idx="4416">
                  <c:v>43466.423368055563</c:v>
                </c:pt>
                <c:pt idx="4417">
                  <c:v>43466.423379629632</c:v>
                </c:pt>
                <c:pt idx="4418">
                  <c:v>43466.423391203702</c:v>
                </c:pt>
                <c:pt idx="4419">
                  <c:v>43466.423402777778</c:v>
                </c:pt>
                <c:pt idx="4420">
                  <c:v>43466.423414351862</c:v>
                </c:pt>
                <c:pt idx="4421">
                  <c:v>43466.423425925917</c:v>
                </c:pt>
                <c:pt idx="4422">
                  <c:v>43466.423437500001</c:v>
                </c:pt>
                <c:pt idx="4423">
                  <c:v>43466.423449074071</c:v>
                </c:pt>
                <c:pt idx="4424">
                  <c:v>43466.423460648148</c:v>
                </c:pt>
                <c:pt idx="4425">
                  <c:v>43466.423472222217</c:v>
                </c:pt>
                <c:pt idx="4426">
                  <c:v>43466.423483796287</c:v>
                </c:pt>
                <c:pt idx="4427">
                  <c:v>43466.423495370371</c:v>
                </c:pt>
                <c:pt idx="4428">
                  <c:v>43466.423506944448</c:v>
                </c:pt>
                <c:pt idx="4429">
                  <c:v>43466.423518518517</c:v>
                </c:pt>
                <c:pt idx="4430">
                  <c:v>43466.423530092587</c:v>
                </c:pt>
                <c:pt idx="4431">
                  <c:v>43466.423541666663</c:v>
                </c:pt>
                <c:pt idx="4432">
                  <c:v>43466.42355324074</c:v>
                </c:pt>
                <c:pt idx="4433">
                  <c:v>43466.423564814817</c:v>
                </c:pt>
                <c:pt idx="4434">
                  <c:v>43466.423576388886</c:v>
                </c:pt>
                <c:pt idx="4435">
                  <c:v>43466.423587962963</c:v>
                </c:pt>
                <c:pt idx="4436">
                  <c:v>43466.42359953704</c:v>
                </c:pt>
                <c:pt idx="4437">
                  <c:v>43466.423611111109</c:v>
                </c:pt>
                <c:pt idx="4438">
                  <c:v>43466.423622685194</c:v>
                </c:pt>
                <c:pt idx="4439">
                  <c:v>43466.423634259263</c:v>
                </c:pt>
                <c:pt idx="4440">
                  <c:v>43466.423645833333</c:v>
                </c:pt>
                <c:pt idx="4441">
                  <c:v>43466.423657407409</c:v>
                </c:pt>
                <c:pt idx="4442">
                  <c:v>43466.423668981479</c:v>
                </c:pt>
                <c:pt idx="4443">
                  <c:v>43466.423680555563</c:v>
                </c:pt>
                <c:pt idx="4444">
                  <c:v>43466.423692129632</c:v>
                </c:pt>
                <c:pt idx="4445">
                  <c:v>43466.423703703702</c:v>
                </c:pt>
                <c:pt idx="4446">
                  <c:v>43466.423715277779</c:v>
                </c:pt>
                <c:pt idx="4447">
                  <c:v>43466.423726851863</c:v>
                </c:pt>
                <c:pt idx="4448">
                  <c:v>43466.423738425918</c:v>
                </c:pt>
                <c:pt idx="4449">
                  <c:v>43466.423750000002</c:v>
                </c:pt>
                <c:pt idx="4450">
                  <c:v>43466.423761574071</c:v>
                </c:pt>
                <c:pt idx="4451">
                  <c:v>43466.423773148148</c:v>
                </c:pt>
                <c:pt idx="4452">
                  <c:v>43466.423784722218</c:v>
                </c:pt>
                <c:pt idx="4453">
                  <c:v>43466.423796296287</c:v>
                </c:pt>
                <c:pt idx="4454">
                  <c:v>43466.423807870371</c:v>
                </c:pt>
                <c:pt idx="4455">
                  <c:v>43466.423819444448</c:v>
                </c:pt>
                <c:pt idx="4456">
                  <c:v>43466.423831018517</c:v>
                </c:pt>
                <c:pt idx="4457">
                  <c:v>43466.423842592587</c:v>
                </c:pt>
                <c:pt idx="4458">
                  <c:v>43466.423854166656</c:v>
                </c:pt>
                <c:pt idx="4459">
                  <c:v>43466.42386574074</c:v>
                </c:pt>
                <c:pt idx="4460">
                  <c:v>43466.423877314817</c:v>
                </c:pt>
                <c:pt idx="4461">
                  <c:v>43466.423888888887</c:v>
                </c:pt>
                <c:pt idx="4462">
                  <c:v>43466.423900462964</c:v>
                </c:pt>
                <c:pt idx="4463">
                  <c:v>43466.42391203704</c:v>
                </c:pt>
                <c:pt idx="4464">
                  <c:v>43466.42392361111</c:v>
                </c:pt>
                <c:pt idx="4465">
                  <c:v>43466.423935185187</c:v>
                </c:pt>
                <c:pt idx="4466">
                  <c:v>43466.423946759263</c:v>
                </c:pt>
                <c:pt idx="4467">
                  <c:v>43466.423958333333</c:v>
                </c:pt>
                <c:pt idx="4468">
                  <c:v>43466.42396990741</c:v>
                </c:pt>
                <c:pt idx="4469">
                  <c:v>43466.423981481479</c:v>
                </c:pt>
                <c:pt idx="4470">
                  <c:v>43466.423993055563</c:v>
                </c:pt>
                <c:pt idx="4471">
                  <c:v>43466.424004629633</c:v>
                </c:pt>
                <c:pt idx="4472">
                  <c:v>43466.424016203702</c:v>
                </c:pt>
                <c:pt idx="4473">
                  <c:v>43466.424027777779</c:v>
                </c:pt>
                <c:pt idx="4474">
                  <c:v>43466.424039351848</c:v>
                </c:pt>
                <c:pt idx="4475">
                  <c:v>43466.424050925933</c:v>
                </c:pt>
                <c:pt idx="4476">
                  <c:v>43466.424062500002</c:v>
                </c:pt>
                <c:pt idx="4477">
                  <c:v>43466.424074074072</c:v>
                </c:pt>
                <c:pt idx="4478">
                  <c:v>43466.424085648148</c:v>
                </c:pt>
                <c:pt idx="4479">
                  <c:v>43466.424097222232</c:v>
                </c:pt>
                <c:pt idx="4480">
                  <c:v>43466.424108796287</c:v>
                </c:pt>
                <c:pt idx="4481">
                  <c:v>43466.424120370371</c:v>
                </c:pt>
                <c:pt idx="4482">
                  <c:v>43466.424131944441</c:v>
                </c:pt>
                <c:pt idx="4483">
                  <c:v>43466.424143518518</c:v>
                </c:pt>
                <c:pt idx="4484">
                  <c:v>43466.424155092587</c:v>
                </c:pt>
                <c:pt idx="4485">
                  <c:v>43466.424166666657</c:v>
                </c:pt>
                <c:pt idx="4486">
                  <c:v>43466.424178240741</c:v>
                </c:pt>
                <c:pt idx="4487">
                  <c:v>43466.424189814818</c:v>
                </c:pt>
                <c:pt idx="4488">
                  <c:v>43466.424201388887</c:v>
                </c:pt>
                <c:pt idx="4489">
                  <c:v>43466.424212962957</c:v>
                </c:pt>
                <c:pt idx="4490">
                  <c:v>43466.424224537041</c:v>
                </c:pt>
                <c:pt idx="4491">
                  <c:v>43466.42423611111</c:v>
                </c:pt>
                <c:pt idx="4492">
                  <c:v>43466.424247685187</c:v>
                </c:pt>
                <c:pt idx="4493">
                  <c:v>43466.424259259264</c:v>
                </c:pt>
                <c:pt idx="4494">
                  <c:v>43466.424270833333</c:v>
                </c:pt>
                <c:pt idx="4495">
                  <c:v>43466.42428240741</c:v>
                </c:pt>
                <c:pt idx="4496">
                  <c:v>43466.424293981479</c:v>
                </c:pt>
                <c:pt idx="4497">
                  <c:v>43466.424305555563</c:v>
                </c:pt>
                <c:pt idx="4498">
                  <c:v>43466.424317129633</c:v>
                </c:pt>
                <c:pt idx="4499">
                  <c:v>43466.424328703702</c:v>
                </c:pt>
                <c:pt idx="4500">
                  <c:v>43466.424340277779</c:v>
                </c:pt>
                <c:pt idx="4501">
                  <c:v>43466.424351851849</c:v>
                </c:pt>
                <c:pt idx="4502">
                  <c:v>43466.424363425933</c:v>
                </c:pt>
                <c:pt idx="4503">
                  <c:v>43466.424375000002</c:v>
                </c:pt>
                <c:pt idx="4504">
                  <c:v>43466.424386574072</c:v>
                </c:pt>
                <c:pt idx="4505">
                  <c:v>43466.424398148149</c:v>
                </c:pt>
                <c:pt idx="4506">
                  <c:v>43466.424409722233</c:v>
                </c:pt>
                <c:pt idx="4507">
                  <c:v>43466.424421296288</c:v>
                </c:pt>
                <c:pt idx="4508">
                  <c:v>43466.424432870372</c:v>
                </c:pt>
                <c:pt idx="4509">
                  <c:v>43466.424444444441</c:v>
                </c:pt>
                <c:pt idx="4510">
                  <c:v>43466.424456018518</c:v>
                </c:pt>
                <c:pt idx="4511">
                  <c:v>43466.424467592587</c:v>
                </c:pt>
                <c:pt idx="4512">
                  <c:v>43466.424479166657</c:v>
                </c:pt>
                <c:pt idx="4513">
                  <c:v>43466.424490740741</c:v>
                </c:pt>
                <c:pt idx="4514">
                  <c:v>43466.424502314818</c:v>
                </c:pt>
                <c:pt idx="4515">
                  <c:v>43466.424513888887</c:v>
                </c:pt>
                <c:pt idx="4516">
                  <c:v>43466.424525462957</c:v>
                </c:pt>
                <c:pt idx="4517">
                  <c:v>43466.424537037034</c:v>
                </c:pt>
                <c:pt idx="4518">
                  <c:v>43466.42454861111</c:v>
                </c:pt>
                <c:pt idx="4519">
                  <c:v>43466.424560185187</c:v>
                </c:pt>
                <c:pt idx="4520">
                  <c:v>43466.424571759257</c:v>
                </c:pt>
                <c:pt idx="4521">
                  <c:v>43466.424583333333</c:v>
                </c:pt>
                <c:pt idx="4522">
                  <c:v>43466.42459490741</c:v>
                </c:pt>
                <c:pt idx="4523">
                  <c:v>43466.42460648148</c:v>
                </c:pt>
                <c:pt idx="4524">
                  <c:v>43466.424618055556</c:v>
                </c:pt>
                <c:pt idx="4525">
                  <c:v>43466.424629629633</c:v>
                </c:pt>
                <c:pt idx="4526">
                  <c:v>43466.424641203703</c:v>
                </c:pt>
                <c:pt idx="4527">
                  <c:v>43466.42465277778</c:v>
                </c:pt>
                <c:pt idx="4528">
                  <c:v>43466.424664351849</c:v>
                </c:pt>
                <c:pt idx="4529">
                  <c:v>43466.424675925933</c:v>
                </c:pt>
                <c:pt idx="4530">
                  <c:v>43466.424687500003</c:v>
                </c:pt>
                <c:pt idx="4531">
                  <c:v>43466.424699074072</c:v>
                </c:pt>
                <c:pt idx="4532">
                  <c:v>43466.424710648149</c:v>
                </c:pt>
                <c:pt idx="4533">
                  <c:v>43466.424722222233</c:v>
                </c:pt>
                <c:pt idx="4534">
                  <c:v>43466.424733796302</c:v>
                </c:pt>
                <c:pt idx="4535">
                  <c:v>43466.424745370372</c:v>
                </c:pt>
                <c:pt idx="4536">
                  <c:v>43466.424756944441</c:v>
                </c:pt>
                <c:pt idx="4537">
                  <c:v>43466.424768518518</c:v>
                </c:pt>
                <c:pt idx="4538">
                  <c:v>43466.424780092602</c:v>
                </c:pt>
                <c:pt idx="4539">
                  <c:v>43466.424791666657</c:v>
                </c:pt>
                <c:pt idx="4540">
                  <c:v>43466.424803240741</c:v>
                </c:pt>
                <c:pt idx="4541">
                  <c:v>43466.424814814818</c:v>
                </c:pt>
                <c:pt idx="4542">
                  <c:v>43466.424826388888</c:v>
                </c:pt>
                <c:pt idx="4543">
                  <c:v>43466.424837962957</c:v>
                </c:pt>
                <c:pt idx="4544">
                  <c:v>43466.424849537027</c:v>
                </c:pt>
                <c:pt idx="4545">
                  <c:v>43466.424861111111</c:v>
                </c:pt>
                <c:pt idx="4546">
                  <c:v>43466.424872685187</c:v>
                </c:pt>
                <c:pt idx="4547">
                  <c:v>43466.424884259257</c:v>
                </c:pt>
                <c:pt idx="4548">
                  <c:v>43466.424895833326</c:v>
                </c:pt>
                <c:pt idx="4549">
                  <c:v>43466.424907407411</c:v>
                </c:pt>
                <c:pt idx="4550">
                  <c:v>43466.42491898148</c:v>
                </c:pt>
                <c:pt idx="4551">
                  <c:v>43466.424930555557</c:v>
                </c:pt>
                <c:pt idx="4552">
                  <c:v>43466.424942129634</c:v>
                </c:pt>
                <c:pt idx="4553">
                  <c:v>43466.424953703703</c:v>
                </c:pt>
                <c:pt idx="4554">
                  <c:v>43466.42496527778</c:v>
                </c:pt>
                <c:pt idx="4555">
                  <c:v>43466.424976851849</c:v>
                </c:pt>
                <c:pt idx="4556">
                  <c:v>43466.424988425933</c:v>
                </c:pt>
                <c:pt idx="4557">
                  <c:v>43466.425000000003</c:v>
                </c:pt>
                <c:pt idx="4558">
                  <c:v>43466.425011574072</c:v>
                </c:pt>
                <c:pt idx="4559">
                  <c:v>43466.425023148149</c:v>
                </c:pt>
                <c:pt idx="4560">
                  <c:v>43466.425034722219</c:v>
                </c:pt>
                <c:pt idx="4561">
                  <c:v>43466.425046296303</c:v>
                </c:pt>
                <c:pt idx="4562">
                  <c:v>43466.425057870372</c:v>
                </c:pt>
                <c:pt idx="4563">
                  <c:v>43466.425069444442</c:v>
                </c:pt>
                <c:pt idx="4564">
                  <c:v>43466.425081018519</c:v>
                </c:pt>
                <c:pt idx="4565">
                  <c:v>43466.425092592603</c:v>
                </c:pt>
                <c:pt idx="4566">
                  <c:v>43466.425104166658</c:v>
                </c:pt>
                <c:pt idx="4567">
                  <c:v>43466.425115740742</c:v>
                </c:pt>
                <c:pt idx="4568">
                  <c:v>43466.425127314818</c:v>
                </c:pt>
                <c:pt idx="4569">
                  <c:v>43466.425138888888</c:v>
                </c:pt>
                <c:pt idx="4570">
                  <c:v>43466.425150462957</c:v>
                </c:pt>
                <c:pt idx="4571">
                  <c:v>43466.425162037027</c:v>
                </c:pt>
                <c:pt idx="4572">
                  <c:v>43466.425173611111</c:v>
                </c:pt>
                <c:pt idx="4573">
                  <c:v>43466.425185185188</c:v>
                </c:pt>
                <c:pt idx="4574">
                  <c:v>43466.425196759257</c:v>
                </c:pt>
                <c:pt idx="4575">
                  <c:v>43466.425208333327</c:v>
                </c:pt>
                <c:pt idx="4576">
                  <c:v>43466.425219907411</c:v>
                </c:pt>
                <c:pt idx="4577">
                  <c:v>43466.42523148148</c:v>
                </c:pt>
                <c:pt idx="4578">
                  <c:v>43466.425243055557</c:v>
                </c:pt>
                <c:pt idx="4579">
                  <c:v>43466.425254629627</c:v>
                </c:pt>
                <c:pt idx="4580">
                  <c:v>43466.425266203703</c:v>
                </c:pt>
                <c:pt idx="4581">
                  <c:v>43466.42527777778</c:v>
                </c:pt>
                <c:pt idx="4582">
                  <c:v>43466.42528935185</c:v>
                </c:pt>
                <c:pt idx="4583">
                  <c:v>43466.425300925926</c:v>
                </c:pt>
                <c:pt idx="4584">
                  <c:v>43466.425312500003</c:v>
                </c:pt>
                <c:pt idx="4585">
                  <c:v>43466.425324074073</c:v>
                </c:pt>
                <c:pt idx="4586">
                  <c:v>43466.425335648149</c:v>
                </c:pt>
                <c:pt idx="4587">
                  <c:v>43466.425347222219</c:v>
                </c:pt>
                <c:pt idx="4588">
                  <c:v>43466.425358796303</c:v>
                </c:pt>
                <c:pt idx="4589">
                  <c:v>43466.425370370373</c:v>
                </c:pt>
                <c:pt idx="4590">
                  <c:v>43466.425381944442</c:v>
                </c:pt>
                <c:pt idx="4591">
                  <c:v>43466.425393518519</c:v>
                </c:pt>
                <c:pt idx="4592">
                  <c:v>43466.425405092603</c:v>
                </c:pt>
                <c:pt idx="4593">
                  <c:v>43466.425416666672</c:v>
                </c:pt>
                <c:pt idx="4594">
                  <c:v>43466.425428240742</c:v>
                </c:pt>
                <c:pt idx="4595">
                  <c:v>43466.425439814811</c:v>
                </c:pt>
                <c:pt idx="4596">
                  <c:v>43466.425451388888</c:v>
                </c:pt>
                <c:pt idx="4597">
                  <c:v>43466.425462962958</c:v>
                </c:pt>
                <c:pt idx="4598">
                  <c:v>43466.425474537027</c:v>
                </c:pt>
                <c:pt idx="4599">
                  <c:v>43466.425486111111</c:v>
                </c:pt>
                <c:pt idx="4600">
                  <c:v>43466.425497685188</c:v>
                </c:pt>
                <c:pt idx="4601">
                  <c:v>43466.425509259258</c:v>
                </c:pt>
                <c:pt idx="4602">
                  <c:v>43466.425520833327</c:v>
                </c:pt>
                <c:pt idx="4603">
                  <c:v>43466.425532407397</c:v>
                </c:pt>
                <c:pt idx="4604">
                  <c:v>43466.425543981481</c:v>
                </c:pt>
                <c:pt idx="4605">
                  <c:v>43466.425555555557</c:v>
                </c:pt>
                <c:pt idx="4606">
                  <c:v>43466.425567129627</c:v>
                </c:pt>
                <c:pt idx="4607">
                  <c:v>43466.425578703696</c:v>
                </c:pt>
                <c:pt idx="4608">
                  <c:v>43466.42559027778</c:v>
                </c:pt>
                <c:pt idx="4609">
                  <c:v>43466.42560185185</c:v>
                </c:pt>
                <c:pt idx="4610">
                  <c:v>43466.425613425927</c:v>
                </c:pt>
                <c:pt idx="4611">
                  <c:v>43466.425625000003</c:v>
                </c:pt>
                <c:pt idx="4612">
                  <c:v>43466.425636574073</c:v>
                </c:pt>
                <c:pt idx="4613">
                  <c:v>43466.42564814815</c:v>
                </c:pt>
                <c:pt idx="4614">
                  <c:v>43466.425659722219</c:v>
                </c:pt>
                <c:pt idx="4615">
                  <c:v>43466.425671296303</c:v>
                </c:pt>
                <c:pt idx="4616">
                  <c:v>43466.425682870373</c:v>
                </c:pt>
                <c:pt idx="4617">
                  <c:v>43466.425694444442</c:v>
                </c:pt>
                <c:pt idx="4618">
                  <c:v>43466.425706018519</c:v>
                </c:pt>
                <c:pt idx="4619">
                  <c:v>43466.425717592603</c:v>
                </c:pt>
                <c:pt idx="4620">
                  <c:v>43466.425729166673</c:v>
                </c:pt>
                <c:pt idx="4621">
                  <c:v>43466.425740740742</c:v>
                </c:pt>
                <c:pt idx="4622">
                  <c:v>43466.425752314812</c:v>
                </c:pt>
                <c:pt idx="4623">
                  <c:v>43466.425763888888</c:v>
                </c:pt>
                <c:pt idx="4624">
                  <c:v>43466.425775462973</c:v>
                </c:pt>
                <c:pt idx="4625">
                  <c:v>43466.425787037027</c:v>
                </c:pt>
                <c:pt idx="4626">
                  <c:v>43466.425798611112</c:v>
                </c:pt>
                <c:pt idx="4627">
                  <c:v>43466.425810185188</c:v>
                </c:pt>
                <c:pt idx="4628">
                  <c:v>43466.425821759258</c:v>
                </c:pt>
                <c:pt idx="4629">
                  <c:v>43466.425833333327</c:v>
                </c:pt>
                <c:pt idx="4630">
                  <c:v>43466.425844907397</c:v>
                </c:pt>
                <c:pt idx="4631">
                  <c:v>43466.425856481481</c:v>
                </c:pt>
                <c:pt idx="4632">
                  <c:v>43466.425868055558</c:v>
                </c:pt>
                <c:pt idx="4633">
                  <c:v>43466.425879629627</c:v>
                </c:pt>
                <c:pt idx="4634">
                  <c:v>43466.425891203697</c:v>
                </c:pt>
                <c:pt idx="4635">
                  <c:v>43466.425902777781</c:v>
                </c:pt>
                <c:pt idx="4636">
                  <c:v>43466.42591435185</c:v>
                </c:pt>
                <c:pt idx="4637">
                  <c:v>43466.425925925927</c:v>
                </c:pt>
                <c:pt idx="4638">
                  <c:v>43466.425937499997</c:v>
                </c:pt>
                <c:pt idx="4639">
                  <c:v>43466.425949074073</c:v>
                </c:pt>
                <c:pt idx="4640">
                  <c:v>43466.42596064815</c:v>
                </c:pt>
                <c:pt idx="4641">
                  <c:v>43466.42597222222</c:v>
                </c:pt>
                <c:pt idx="4642">
                  <c:v>43466.425983796304</c:v>
                </c:pt>
                <c:pt idx="4643">
                  <c:v>43466.425995370373</c:v>
                </c:pt>
                <c:pt idx="4644">
                  <c:v>43466.426006944443</c:v>
                </c:pt>
                <c:pt idx="4645">
                  <c:v>43466.426018518519</c:v>
                </c:pt>
                <c:pt idx="4646">
                  <c:v>43466.426030092603</c:v>
                </c:pt>
                <c:pt idx="4647">
                  <c:v>43466.426041666673</c:v>
                </c:pt>
                <c:pt idx="4648">
                  <c:v>43466.426053240742</c:v>
                </c:pt>
                <c:pt idx="4649">
                  <c:v>43466.426064814812</c:v>
                </c:pt>
                <c:pt idx="4650">
                  <c:v>43466.426076388889</c:v>
                </c:pt>
                <c:pt idx="4651">
                  <c:v>43466.426087962973</c:v>
                </c:pt>
                <c:pt idx="4652">
                  <c:v>43466.426099537042</c:v>
                </c:pt>
                <c:pt idx="4653">
                  <c:v>43466.426111111112</c:v>
                </c:pt>
                <c:pt idx="4654">
                  <c:v>43466.426122685189</c:v>
                </c:pt>
                <c:pt idx="4655">
                  <c:v>43466.426134259258</c:v>
                </c:pt>
                <c:pt idx="4656">
                  <c:v>43466.426145833328</c:v>
                </c:pt>
                <c:pt idx="4657">
                  <c:v>43466.426157407397</c:v>
                </c:pt>
                <c:pt idx="4658">
                  <c:v>43466.426168981481</c:v>
                </c:pt>
                <c:pt idx="4659">
                  <c:v>43466.426180555558</c:v>
                </c:pt>
                <c:pt idx="4660">
                  <c:v>43466.426192129627</c:v>
                </c:pt>
                <c:pt idx="4661">
                  <c:v>43466.426203703697</c:v>
                </c:pt>
                <c:pt idx="4662">
                  <c:v>43466.426215277781</c:v>
                </c:pt>
                <c:pt idx="4663">
                  <c:v>43466.426226851851</c:v>
                </c:pt>
                <c:pt idx="4664">
                  <c:v>43466.426238425927</c:v>
                </c:pt>
                <c:pt idx="4665">
                  <c:v>43466.426249999997</c:v>
                </c:pt>
                <c:pt idx="4666">
                  <c:v>43466.426261574074</c:v>
                </c:pt>
                <c:pt idx="4667">
                  <c:v>43466.42627314815</c:v>
                </c:pt>
                <c:pt idx="4668">
                  <c:v>43466.42628472222</c:v>
                </c:pt>
                <c:pt idx="4669">
                  <c:v>43466.426296296297</c:v>
                </c:pt>
                <c:pt idx="4670">
                  <c:v>43466.426307870373</c:v>
                </c:pt>
                <c:pt idx="4671">
                  <c:v>43466.426319444443</c:v>
                </c:pt>
                <c:pt idx="4672">
                  <c:v>43466.42633101852</c:v>
                </c:pt>
                <c:pt idx="4673">
                  <c:v>43466.426342592589</c:v>
                </c:pt>
                <c:pt idx="4674">
                  <c:v>43466.426354166673</c:v>
                </c:pt>
                <c:pt idx="4675">
                  <c:v>43466.426365740743</c:v>
                </c:pt>
                <c:pt idx="4676">
                  <c:v>43466.426377314812</c:v>
                </c:pt>
                <c:pt idx="4677">
                  <c:v>43466.426388888889</c:v>
                </c:pt>
                <c:pt idx="4678">
                  <c:v>43466.426400462973</c:v>
                </c:pt>
                <c:pt idx="4679">
                  <c:v>43466.426412037043</c:v>
                </c:pt>
                <c:pt idx="4680">
                  <c:v>43466.426423611112</c:v>
                </c:pt>
                <c:pt idx="4681">
                  <c:v>43466.426435185182</c:v>
                </c:pt>
                <c:pt idx="4682">
                  <c:v>43466.426446759258</c:v>
                </c:pt>
                <c:pt idx="4683">
                  <c:v>43466.426458333342</c:v>
                </c:pt>
                <c:pt idx="4684">
                  <c:v>43466.426469907397</c:v>
                </c:pt>
                <c:pt idx="4685">
                  <c:v>43466.426481481481</c:v>
                </c:pt>
                <c:pt idx="4686">
                  <c:v>43466.426493055558</c:v>
                </c:pt>
                <c:pt idx="4687">
                  <c:v>43466.426504629628</c:v>
                </c:pt>
                <c:pt idx="4688">
                  <c:v>43466.426516203697</c:v>
                </c:pt>
                <c:pt idx="4689">
                  <c:v>43466.426527777781</c:v>
                </c:pt>
                <c:pt idx="4690">
                  <c:v>43466.426539351851</c:v>
                </c:pt>
                <c:pt idx="4691">
                  <c:v>43466.426550925928</c:v>
                </c:pt>
                <c:pt idx="4692">
                  <c:v>43466.426562499997</c:v>
                </c:pt>
                <c:pt idx="4693">
                  <c:v>43466.426574074067</c:v>
                </c:pt>
                <c:pt idx="4694">
                  <c:v>43466.426585648151</c:v>
                </c:pt>
                <c:pt idx="4695">
                  <c:v>43466.42659722222</c:v>
                </c:pt>
                <c:pt idx="4696">
                  <c:v>43466.426608796297</c:v>
                </c:pt>
                <c:pt idx="4697">
                  <c:v>43466.426620370366</c:v>
                </c:pt>
                <c:pt idx="4698">
                  <c:v>43466.426631944443</c:v>
                </c:pt>
                <c:pt idx="4699">
                  <c:v>43466.42664351852</c:v>
                </c:pt>
                <c:pt idx="4700">
                  <c:v>43466.426655092589</c:v>
                </c:pt>
                <c:pt idx="4701">
                  <c:v>43466.426666666674</c:v>
                </c:pt>
                <c:pt idx="4702">
                  <c:v>43466.426678240743</c:v>
                </c:pt>
                <c:pt idx="4703">
                  <c:v>43466.426689814813</c:v>
                </c:pt>
                <c:pt idx="4704">
                  <c:v>43466.426701388889</c:v>
                </c:pt>
                <c:pt idx="4705">
                  <c:v>43466.426712962973</c:v>
                </c:pt>
                <c:pt idx="4706">
                  <c:v>43466.426724537043</c:v>
                </c:pt>
                <c:pt idx="4707">
                  <c:v>43466.426736111112</c:v>
                </c:pt>
                <c:pt idx="4708">
                  <c:v>43466.426747685182</c:v>
                </c:pt>
                <c:pt idx="4709">
                  <c:v>43466.426759259259</c:v>
                </c:pt>
                <c:pt idx="4710">
                  <c:v>43466.426770833343</c:v>
                </c:pt>
                <c:pt idx="4711">
                  <c:v>43466.426782407398</c:v>
                </c:pt>
                <c:pt idx="4712">
                  <c:v>43466.426793981482</c:v>
                </c:pt>
                <c:pt idx="4713">
                  <c:v>43466.426805555559</c:v>
                </c:pt>
                <c:pt idx="4714">
                  <c:v>43466.426817129628</c:v>
                </c:pt>
                <c:pt idx="4715">
                  <c:v>43466.426828703698</c:v>
                </c:pt>
                <c:pt idx="4716">
                  <c:v>43466.426840277767</c:v>
                </c:pt>
                <c:pt idx="4717">
                  <c:v>43466.426851851851</c:v>
                </c:pt>
                <c:pt idx="4718">
                  <c:v>43466.426863425928</c:v>
                </c:pt>
                <c:pt idx="4719">
                  <c:v>43466.426874999997</c:v>
                </c:pt>
                <c:pt idx="4720">
                  <c:v>43466.426886574067</c:v>
                </c:pt>
                <c:pt idx="4721">
                  <c:v>43466.426898148151</c:v>
                </c:pt>
                <c:pt idx="4722">
                  <c:v>43466.42690972222</c:v>
                </c:pt>
                <c:pt idx="4723">
                  <c:v>43466.426921296297</c:v>
                </c:pt>
                <c:pt idx="4724">
                  <c:v>43466.426932870367</c:v>
                </c:pt>
                <c:pt idx="4725">
                  <c:v>43466.426944444444</c:v>
                </c:pt>
                <c:pt idx="4726">
                  <c:v>43466.42695601852</c:v>
                </c:pt>
                <c:pt idx="4727">
                  <c:v>43466.42696759259</c:v>
                </c:pt>
                <c:pt idx="4728">
                  <c:v>43466.426979166667</c:v>
                </c:pt>
                <c:pt idx="4729">
                  <c:v>43466.426990740743</c:v>
                </c:pt>
                <c:pt idx="4730">
                  <c:v>43466.427002314813</c:v>
                </c:pt>
                <c:pt idx="4731">
                  <c:v>43466.42701388889</c:v>
                </c:pt>
                <c:pt idx="4732">
                  <c:v>43466.427025462966</c:v>
                </c:pt>
                <c:pt idx="4733">
                  <c:v>43466.427037037043</c:v>
                </c:pt>
                <c:pt idx="4734">
                  <c:v>43466.427048611113</c:v>
                </c:pt>
                <c:pt idx="4735">
                  <c:v>43466.427060185182</c:v>
                </c:pt>
                <c:pt idx="4736">
                  <c:v>43466.427071759259</c:v>
                </c:pt>
                <c:pt idx="4737">
                  <c:v>43466.427083333343</c:v>
                </c:pt>
                <c:pt idx="4738">
                  <c:v>43466.427094907413</c:v>
                </c:pt>
                <c:pt idx="4739">
                  <c:v>43466.427106481482</c:v>
                </c:pt>
                <c:pt idx="4740">
                  <c:v>43466.427118055559</c:v>
                </c:pt>
                <c:pt idx="4741">
                  <c:v>43466.427129629628</c:v>
                </c:pt>
                <c:pt idx="4742">
                  <c:v>43466.427141203712</c:v>
                </c:pt>
                <c:pt idx="4743">
                  <c:v>43466.427152777767</c:v>
                </c:pt>
                <c:pt idx="4744">
                  <c:v>43466.427164351851</c:v>
                </c:pt>
                <c:pt idx="4745">
                  <c:v>43466.427175925928</c:v>
                </c:pt>
                <c:pt idx="4746">
                  <c:v>43466.427187499998</c:v>
                </c:pt>
                <c:pt idx="4747">
                  <c:v>43466.427199074067</c:v>
                </c:pt>
                <c:pt idx="4748">
                  <c:v>43466.427210648151</c:v>
                </c:pt>
                <c:pt idx="4749">
                  <c:v>43466.427222222221</c:v>
                </c:pt>
                <c:pt idx="4750">
                  <c:v>43466.427233796298</c:v>
                </c:pt>
                <c:pt idx="4751">
                  <c:v>43466.427245370367</c:v>
                </c:pt>
                <c:pt idx="4752">
                  <c:v>43466.427256944437</c:v>
                </c:pt>
                <c:pt idx="4753">
                  <c:v>43466.427268518521</c:v>
                </c:pt>
                <c:pt idx="4754">
                  <c:v>43466.42728009259</c:v>
                </c:pt>
                <c:pt idx="4755">
                  <c:v>43466.427291666667</c:v>
                </c:pt>
                <c:pt idx="4756">
                  <c:v>43466.427303240736</c:v>
                </c:pt>
                <c:pt idx="4757">
                  <c:v>43466.427314814813</c:v>
                </c:pt>
                <c:pt idx="4758">
                  <c:v>43466.42732638889</c:v>
                </c:pt>
                <c:pt idx="4759">
                  <c:v>43466.427337962959</c:v>
                </c:pt>
                <c:pt idx="4760">
                  <c:v>43466.427349537043</c:v>
                </c:pt>
                <c:pt idx="4761">
                  <c:v>43466.427361111113</c:v>
                </c:pt>
                <c:pt idx="4762">
                  <c:v>43466.427372685182</c:v>
                </c:pt>
                <c:pt idx="4763">
                  <c:v>43466.427384259259</c:v>
                </c:pt>
                <c:pt idx="4764">
                  <c:v>43466.427395833343</c:v>
                </c:pt>
                <c:pt idx="4765">
                  <c:v>43466.427407407413</c:v>
                </c:pt>
                <c:pt idx="4766">
                  <c:v>43466.427418981482</c:v>
                </c:pt>
                <c:pt idx="4767">
                  <c:v>43466.427430555559</c:v>
                </c:pt>
                <c:pt idx="4768">
                  <c:v>43466.427442129629</c:v>
                </c:pt>
                <c:pt idx="4769">
                  <c:v>43466.427453703713</c:v>
                </c:pt>
                <c:pt idx="4770">
                  <c:v>43466.427465277768</c:v>
                </c:pt>
                <c:pt idx="4771">
                  <c:v>43466.427476851852</c:v>
                </c:pt>
                <c:pt idx="4772">
                  <c:v>43466.427488425928</c:v>
                </c:pt>
                <c:pt idx="4773">
                  <c:v>43466.427499999998</c:v>
                </c:pt>
                <c:pt idx="4774">
                  <c:v>43466.427511574067</c:v>
                </c:pt>
                <c:pt idx="4775">
                  <c:v>43466.427523148152</c:v>
                </c:pt>
                <c:pt idx="4776">
                  <c:v>43466.427534722221</c:v>
                </c:pt>
                <c:pt idx="4777">
                  <c:v>43466.427546296298</c:v>
                </c:pt>
                <c:pt idx="4778">
                  <c:v>43466.427557870367</c:v>
                </c:pt>
                <c:pt idx="4779">
                  <c:v>43466.427569444437</c:v>
                </c:pt>
                <c:pt idx="4780">
                  <c:v>43466.427581018521</c:v>
                </c:pt>
                <c:pt idx="4781">
                  <c:v>43466.42759259259</c:v>
                </c:pt>
                <c:pt idx="4782">
                  <c:v>43466.427604166667</c:v>
                </c:pt>
                <c:pt idx="4783">
                  <c:v>43466.427615740737</c:v>
                </c:pt>
                <c:pt idx="4784">
                  <c:v>43466.427627314813</c:v>
                </c:pt>
                <c:pt idx="4785">
                  <c:v>43466.42763888889</c:v>
                </c:pt>
                <c:pt idx="4786">
                  <c:v>43466.42765046296</c:v>
                </c:pt>
                <c:pt idx="4787">
                  <c:v>43466.427662037036</c:v>
                </c:pt>
                <c:pt idx="4788">
                  <c:v>43466.427673611113</c:v>
                </c:pt>
                <c:pt idx="4789">
                  <c:v>43466.427685185183</c:v>
                </c:pt>
                <c:pt idx="4790">
                  <c:v>43466.42769675926</c:v>
                </c:pt>
                <c:pt idx="4791">
                  <c:v>43466.427708333344</c:v>
                </c:pt>
                <c:pt idx="4792">
                  <c:v>43466.427719907413</c:v>
                </c:pt>
                <c:pt idx="4793">
                  <c:v>43466.427731481483</c:v>
                </c:pt>
                <c:pt idx="4794">
                  <c:v>43466.427743055552</c:v>
                </c:pt>
                <c:pt idx="4795">
                  <c:v>43466.427754629629</c:v>
                </c:pt>
                <c:pt idx="4796">
                  <c:v>43466.427766203713</c:v>
                </c:pt>
                <c:pt idx="4797">
                  <c:v>43466.427777777782</c:v>
                </c:pt>
                <c:pt idx="4798">
                  <c:v>43466.427789351852</c:v>
                </c:pt>
                <c:pt idx="4799">
                  <c:v>43466.427800925929</c:v>
                </c:pt>
                <c:pt idx="4800">
                  <c:v>43466.427812499998</c:v>
                </c:pt>
                <c:pt idx="4801">
                  <c:v>43466.427824074082</c:v>
                </c:pt>
                <c:pt idx="4802">
                  <c:v>43466.427835648137</c:v>
                </c:pt>
                <c:pt idx="4803">
                  <c:v>43466.427847222221</c:v>
                </c:pt>
                <c:pt idx="4804">
                  <c:v>43466.427858796298</c:v>
                </c:pt>
                <c:pt idx="4805">
                  <c:v>43466.427870370368</c:v>
                </c:pt>
                <c:pt idx="4806">
                  <c:v>43466.427881944437</c:v>
                </c:pt>
                <c:pt idx="4807">
                  <c:v>43466.427893518521</c:v>
                </c:pt>
                <c:pt idx="4808">
                  <c:v>43466.427905092591</c:v>
                </c:pt>
                <c:pt idx="4809">
                  <c:v>43466.427916666667</c:v>
                </c:pt>
                <c:pt idx="4810">
                  <c:v>43466.427928240737</c:v>
                </c:pt>
                <c:pt idx="4811">
                  <c:v>43466.427939814806</c:v>
                </c:pt>
                <c:pt idx="4812">
                  <c:v>43466.427951388891</c:v>
                </c:pt>
                <c:pt idx="4813">
                  <c:v>43466.42796296296</c:v>
                </c:pt>
                <c:pt idx="4814">
                  <c:v>43466.427974537037</c:v>
                </c:pt>
                <c:pt idx="4815">
                  <c:v>43466.427986111114</c:v>
                </c:pt>
                <c:pt idx="4816">
                  <c:v>43466.427997685183</c:v>
                </c:pt>
                <c:pt idx="4817">
                  <c:v>43466.42800925926</c:v>
                </c:pt>
                <c:pt idx="4818">
                  <c:v>43466.428020833337</c:v>
                </c:pt>
                <c:pt idx="4819">
                  <c:v>43466.428032407413</c:v>
                </c:pt>
                <c:pt idx="4820">
                  <c:v>43466.428043981483</c:v>
                </c:pt>
                <c:pt idx="4821">
                  <c:v>43466.428055555552</c:v>
                </c:pt>
                <c:pt idx="4822">
                  <c:v>43466.428067129629</c:v>
                </c:pt>
                <c:pt idx="4823">
                  <c:v>43466.428078703713</c:v>
                </c:pt>
                <c:pt idx="4824">
                  <c:v>43466.428090277783</c:v>
                </c:pt>
                <c:pt idx="4825">
                  <c:v>43466.428101851852</c:v>
                </c:pt>
                <c:pt idx="4826">
                  <c:v>43466.428113425929</c:v>
                </c:pt>
                <c:pt idx="4827">
                  <c:v>43466.428124999999</c:v>
                </c:pt>
                <c:pt idx="4828">
                  <c:v>43466.428136574083</c:v>
                </c:pt>
                <c:pt idx="4829">
                  <c:v>43466.428148148138</c:v>
                </c:pt>
                <c:pt idx="4830">
                  <c:v>43466.428159722222</c:v>
                </c:pt>
                <c:pt idx="4831">
                  <c:v>43466.428171296298</c:v>
                </c:pt>
                <c:pt idx="4832">
                  <c:v>43466.428182870368</c:v>
                </c:pt>
                <c:pt idx="4833">
                  <c:v>43466.428194444437</c:v>
                </c:pt>
                <c:pt idx="4834">
                  <c:v>43466.428206018521</c:v>
                </c:pt>
                <c:pt idx="4835">
                  <c:v>43466.428217592591</c:v>
                </c:pt>
                <c:pt idx="4836">
                  <c:v>43466.428229166668</c:v>
                </c:pt>
                <c:pt idx="4837">
                  <c:v>43466.428240740737</c:v>
                </c:pt>
                <c:pt idx="4838">
                  <c:v>43466.428252314807</c:v>
                </c:pt>
                <c:pt idx="4839">
                  <c:v>43466.428263888891</c:v>
                </c:pt>
                <c:pt idx="4840">
                  <c:v>43466.42827546296</c:v>
                </c:pt>
                <c:pt idx="4841">
                  <c:v>43466.428287037037</c:v>
                </c:pt>
                <c:pt idx="4842">
                  <c:v>43466.428298611107</c:v>
                </c:pt>
                <c:pt idx="4843">
                  <c:v>43466.428310185183</c:v>
                </c:pt>
                <c:pt idx="4844">
                  <c:v>43466.42832175926</c:v>
                </c:pt>
                <c:pt idx="4845">
                  <c:v>43466.428333333337</c:v>
                </c:pt>
                <c:pt idx="4846">
                  <c:v>43466.428344907406</c:v>
                </c:pt>
                <c:pt idx="4847">
                  <c:v>43466.428356481483</c:v>
                </c:pt>
                <c:pt idx="4848">
                  <c:v>43466.428368055553</c:v>
                </c:pt>
                <c:pt idx="4849">
                  <c:v>43466.428379629629</c:v>
                </c:pt>
                <c:pt idx="4850">
                  <c:v>43466.428391203714</c:v>
                </c:pt>
                <c:pt idx="4851">
                  <c:v>43466.428402777783</c:v>
                </c:pt>
                <c:pt idx="4852">
                  <c:v>43466.428414351853</c:v>
                </c:pt>
                <c:pt idx="4853">
                  <c:v>43466.428425925929</c:v>
                </c:pt>
                <c:pt idx="4854">
                  <c:v>43466.428437499999</c:v>
                </c:pt>
                <c:pt idx="4855">
                  <c:v>43466.428449074083</c:v>
                </c:pt>
                <c:pt idx="4856">
                  <c:v>43466.428460648152</c:v>
                </c:pt>
                <c:pt idx="4857">
                  <c:v>43466.428472222222</c:v>
                </c:pt>
                <c:pt idx="4858">
                  <c:v>43466.428483796299</c:v>
                </c:pt>
                <c:pt idx="4859">
                  <c:v>43466.428495370368</c:v>
                </c:pt>
                <c:pt idx="4860">
                  <c:v>43466.428506944438</c:v>
                </c:pt>
                <c:pt idx="4861">
                  <c:v>43466.428518518522</c:v>
                </c:pt>
                <c:pt idx="4862">
                  <c:v>43466.428530092591</c:v>
                </c:pt>
                <c:pt idx="4863">
                  <c:v>43466.428541666668</c:v>
                </c:pt>
                <c:pt idx="4864">
                  <c:v>43466.428553240738</c:v>
                </c:pt>
                <c:pt idx="4865">
                  <c:v>43466.428564814807</c:v>
                </c:pt>
                <c:pt idx="4866">
                  <c:v>43466.428576388891</c:v>
                </c:pt>
                <c:pt idx="4867">
                  <c:v>43466.428587962961</c:v>
                </c:pt>
                <c:pt idx="4868">
                  <c:v>43466.428599537037</c:v>
                </c:pt>
                <c:pt idx="4869">
                  <c:v>43466.428611111107</c:v>
                </c:pt>
                <c:pt idx="4870">
                  <c:v>43466.428622685176</c:v>
                </c:pt>
                <c:pt idx="4871">
                  <c:v>43466.42863425926</c:v>
                </c:pt>
                <c:pt idx="4872">
                  <c:v>43466.42864583333</c:v>
                </c:pt>
                <c:pt idx="4873">
                  <c:v>43466.428657407407</c:v>
                </c:pt>
                <c:pt idx="4874">
                  <c:v>43466.428668981483</c:v>
                </c:pt>
                <c:pt idx="4875">
                  <c:v>43466.428680555553</c:v>
                </c:pt>
                <c:pt idx="4876">
                  <c:v>43466.42869212963</c:v>
                </c:pt>
                <c:pt idx="4877">
                  <c:v>43466.428703703707</c:v>
                </c:pt>
                <c:pt idx="4878">
                  <c:v>43466.428715277783</c:v>
                </c:pt>
                <c:pt idx="4879">
                  <c:v>43466.428726851853</c:v>
                </c:pt>
                <c:pt idx="4880">
                  <c:v>43466.428738425922</c:v>
                </c:pt>
                <c:pt idx="4881">
                  <c:v>43466.428749999999</c:v>
                </c:pt>
                <c:pt idx="4882">
                  <c:v>43466.428761574083</c:v>
                </c:pt>
                <c:pt idx="4883">
                  <c:v>43466.428773148153</c:v>
                </c:pt>
                <c:pt idx="4884">
                  <c:v>43466.428784722222</c:v>
                </c:pt>
                <c:pt idx="4885">
                  <c:v>43466.428796296299</c:v>
                </c:pt>
                <c:pt idx="4886">
                  <c:v>43466.428807870368</c:v>
                </c:pt>
                <c:pt idx="4887">
                  <c:v>43466.428819444453</c:v>
                </c:pt>
                <c:pt idx="4888">
                  <c:v>43466.428831018522</c:v>
                </c:pt>
                <c:pt idx="4889">
                  <c:v>43466.428842592592</c:v>
                </c:pt>
                <c:pt idx="4890">
                  <c:v>43466.428854166668</c:v>
                </c:pt>
                <c:pt idx="4891">
                  <c:v>43466.428865740738</c:v>
                </c:pt>
                <c:pt idx="4892">
                  <c:v>43466.428877314807</c:v>
                </c:pt>
                <c:pt idx="4893">
                  <c:v>43466.428888888891</c:v>
                </c:pt>
                <c:pt idx="4894">
                  <c:v>43466.428900462961</c:v>
                </c:pt>
                <c:pt idx="4895">
                  <c:v>43466.428912037038</c:v>
                </c:pt>
                <c:pt idx="4896">
                  <c:v>43466.428923611107</c:v>
                </c:pt>
                <c:pt idx="4897">
                  <c:v>43466.428935185177</c:v>
                </c:pt>
                <c:pt idx="4898">
                  <c:v>43466.428946759261</c:v>
                </c:pt>
                <c:pt idx="4899">
                  <c:v>43466.42895833333</c:v>
                </c:pt>
                <c:pt idx="4900">
                  <c:v>43466.428969907407</c:v>
                </c:pt>
                <c:pt idx="4901">
                  <c:v>43466.428981481477</c:v>
                </c:pt>
                <c:pt idx="4902">
                  <c:v>43466.428993055553</c:v>
                </c:pt>
                <c:pt idx="4903">
                  <c:v>43466.42900462963</c:v>
                </c:pt>
                <c:pt idx="4904">
                  <c:v>43466.429016203707</c:v>
                </c:pt>
                <c:pt idx="4905">
                  <c:v>43466.429027777784</c:v>
                </c:pt>
                <c:pt idx="4906">
                  <c:v>43466.429039351853</c:v>
                </c:pt>
                <c:pt idx="4907">
                  <c:v>43466.429050925923</c:v>
                </c:pt>
                <c:pt idx="4908">
                  <c:v>43466.429062499999</c:v>
                </c:pt>
                <c:pt idx="4909">
                  <c:v>43466.429074074083</c:v>
                </c:pt>
                <c:pt idx="4910">
                  <c:v>43466.429085648153</c:v>
                </c:pt>
                <c:pt idx="4911">
                  <c:v>43466.429097222222</c:v>
                </c:pt>
                <c:pt idx="4912">
                  <c:v>43466.429108796299</c:v>
                </c:pt>
                <c:pt idx="4913">
                  <c:v>43466.429120370369</c:v>
                </c:pt>
                <c:pt idx="4914">
                  <c:v>43466.429131944453</c:v>
                </c:pt>
                <c:pt idx="4915">
                  <c:v>43466.429143518522</c:v>
                </c:pt>
                <c:pt idx="4916">
                  <c:v>43466.429155092592</c:v>
                </c:pt>
                <c:pt idx="4917">
                  <c:v>43466.429166666669</c:v>
                </c:pt>
                <c:pt idx="4918">
                  <c:v>43466.429178240738</c:v>
                </c:pt>
                <c:pt idx="4919">
                  <c:v>43466.429189814808</c:v>
                </c:pt>
                <c:pt idx="4920">
                  <c:v>43466.429201388892</c:v>
                </c:pt>
                <c:pt idx="4921">
                  <c:v>43466.429212962961</c:v>
                </c:pt>
                <c:pt idx="4922">
                  <c:v>43466.429224537038</c:v>
                </c:pt>
                <c:pt idx="4923">
                  <c:v>43466.429236111107</c:v>
                </c:pt>
                <c:pt idx="4924">
                  <c:v>43466.429247685177</c:v>
                </c:pt>
                <c:pt idx="4925">
                  <c:v>43466.429259259261</c:v>
                </c:pt>
                <c:pt idx="4926">
                  <c:v>43466.429270833331</c:v>
                </c:pt>
                <c:pt idx="4927">
                  <c:v>43466.429282407407</c:v>
                </c:pt>
                <c:pt idx="4928">
                  <c:v>43466.429293981477</c:v>
                </c:pt>
                <c:pt idx="4929">
                  <c:v>43466.429305555554</c:v>
                </c:pt>
                <c:pt idx="4930">
                  <c:v>43466.42931712963</c:v>
                </c:pt>
                <c:pt idx="4931">
                  <c:v>43466.429328703707</c:v>
                </c:pt>
                <c:pt idx="4932">
                  <c:v>43466.429340277777</c:v>
                </c:pt>
                <c:pt idx="4933">
                  <c:v>43466.429351851853</c:v>
                </c:pt>
                <c:pt idx="4934">
                  <c:v>43466.429363425923</c:v>
                </c:pt>
                <c:pt idx="4935">
                  <c:v>43466.429375</c:v>
                </c:pt>
                <c:pt idx="4936">
                  <c:v>43466.429386574076</c:v>
                </c:pt>
                <c:pt idx="4937">
                  <c:v>43466.429398148153</c:v>
                </c:pt>
                <c:pt idx="4938">
                  <c:v>43466.429409722223</c:v>
                </c:pt>
                <c:pt idx="4939">
                  <c:v>43466.4294212963</c:v>
                </c:pt>
                <c:pt idx="4940">
                  <c:v>43466.429432870369</c:v>
                </c:pt>
                <c:pt idx="4941">
                  <c:v>43466.429444444453</c:v>
                </c:pt>
                <c:pt idx="4942">
                  <c:v>43466.429456018523</c:v>
                </c:pt>
                <c:pt idx="4943">
                  <c:v>43466.429467592592</c:v>
                </c:pt>
                <c:pt idx="4944">
                  <c:v>43466.429479166669</c:v>
                </c:pt>
                <c:pt idx="4945">
                  <c:v>43466.429490740738</c:v>
                </c:pt>
                <c:pt idx="4946">
                  <c:v>43466.429502314822</c:v>
                </c:pt>
                <c:pt idx="4947">
                  <c:v>43466.429513888892</c:v>
                </c:pt>
                <c:pt idx="4948">
                  <c:v>43466.429525462961</c:v>
                </c:pt>
                <c:pt idx="4949">
                  <c:v>43466.429537037038</c:v>
                </c:pt>
                <c:pt idx="4950">
                  <c:v>43466.429548611108</c:v>
                </c:pt>
                <c:pt idx="4951">
                  <c:v>43466.429560185177</c:v>
                </c:pt>
                <c:pt idx="4952">
                  <c:v>43466.429571759261</c:v>
                </c:pt>
                <c:pt idx="4953">
                  <c:v>43466.429583333331</c:v>
                </c:pt>
                <c:pt idx="4954">
                  <c:v>43466.429594907408</c:v>
                </c:pt>
                <c:pt idx="4955">
                  <c:v>43466.429606481477</c:v>
                </c:pt>
                <c:pt idx="4956">
                  <c:v>43466.429618055547</c:v>
                </c:pt>
                <c:pt idx="4957">
                  <c:v>43466.429629629631</c:v>
                </c:pt>
                <c:pt idx="4958">
                  <c:v>43466.4296412037</c:v>
                </c:pt>
                <c:pt idx="4959">
                  <c:v>43466.429652777777</c:v>
                </c:pt>
                <c:pt idx="4960">
                  <c:v>43466.429664351846</c:v>
                </c:pt>
                <c:pt idx="4961">
                  <c:v>43466.429675925923</c:v>
                </c:pt>
                <c:pt idx="4962">
                  <c:v>43466.4296875</c:v>
                </c:pt>
                <c:pt idx="4963">
                  <c:v>43466.429699074077</c:v>
                </c:pt>
                <c:pt idx="4964">
                  <c:v>43466.429710648154</c:v>
                </c:pt>
                <c:pt idx="4965">
                  <c:v>43466.429722222223</c:v>
                </c:pt>
                <c:pt idx="4966">
                  <c:v>43466.4297337963</c:v>
                </c:pt>
                <c:pt idx="4967">
                  <c:v>43466.429745370369</c:v>
                </c:pt>
                <c:pt idx="4968">
                  <c:v>43466.429756944453</c:v>
                </c:pt>
                <c:pt idx="4969">
                  <c:v>43466.429768518523</c:v>
                </c:pt>
                <c:pt idx="4970">
                  <c:v>43466.429780092592</c:v>
                </c:pt>
                <c:pt idx="4971">
                  <c:v>43466.429791666669</c:v>
                </c:pt>
                <c:pt idx="4972">
                  <c:v>43466.429803240739</c:v>
                </c:pt>
                <c:pt idx="4973">
                  <c:v>43466.429814814823</c:v>
                </c:pt>
                <c:pt idx="4974">
                  <c:v>43466.429826388892</c:v>
                </c:pt>
                <c:pt idx="4975">
                  <c:v>43466.429837962962</c:v>
                </c:pt>
                <c:pt idx="4976">
                  <c:v>43466.429849537039</c:v>
                </c:pt>
                <c:pt idx="4977">
                  <c:v>43466.429861111108</c:v>
                </c:pt>
                <c:pt idx="4978">
                  <c:v>43466.429872685178</c:v>
                </c:pt>
                <c:pt idx="4979">
                  <c:v>43466.429884259262</c:v>
                </c:pt>
                <c:pt idx="4980">
                  <c:v>43466.429895833331</c:v>
                </c:pt>
                <c:pt idx="4981">
                  <c:v>43466.429907407408</c:v>
                </c:pt>
                <c:pt idx="4982">
                  <c:v>43466.429918981477</c:v>
                </c:pt>
                <c:pt idx="4983">
                  <c:v>43466.429930555547</c:v>
                </c:pt>
                <c:pt idx="4984">
                  <c:v>43466.429942129631</c:v>
                </c:pt>
                <c:pt idx="4985">
                  <c:v>43466.4299537037</c:v>
                </c:pt>
                <c:pt idx="4986">
                  <c:v>43466.429965277777</c:v>
                </c:pt>
                <c:pt idx="4987">
                  <c:v>43466.429976851847</c:v>
                </c:pt>
                <c:pt idx="4988">
                  <c:v>43466.429988425924</c:v>
                </c:pt>
                <c:pt idx="4989">
                  <c:v>43466.43</c:v>
                </c:pt>
                <c:pt idx="4990">
                  <c:v>43466.430011574077</c:v>
                </c:pt>
                <c:pt idx="4991">
                  <c:v>43466.430023148147</c:v>
                </c:pt>
                <c:pt idx="4992">
                  <c:v>43466.430034722223</c:v>
                </c:pt>
                <c:pt idx="4993">
                  <c:v>43466.430046296293</c:v>
                </c:pt>
                <c:pt idx="4994">
                  <c:v>43466.43005787037</c:v>
                </c:pt>
                <c:pt idx="4995">
                  <c:v>43466.430069444446</c:v>
                </c:pt>
                <c:pt idx="4996">
                  <c:v>43466.430081018523</c:v>
                </c:pt>
                <c:pt idx="4997">
                  <c:v>43466.430092592593</c:v>
                </c:pt>
                <c:pt idx="4998">
                  <c:v>43466.430104166669</c:v>
                </c:pt>
                <c:pt idx="4999">
                  <c:v>43466.430115740739</c:v>
                </c:pt>
                <c:pt idx="5000">
                  <c:v>43466.430127314823</c:v>
                </c:pt>
                <c:pt idx="5001">
                  <c:v>43466.430138888893</c:v>
                </c:pt>
                <c:pt idx="5002">
                  <c:v>43466.430150462962</c:v>
                </c:pt>
                <c:pt idx="5003">
                  <c:v>43466.430162037039</c:v>
                </c:pt>
                <c:pt idx="5004">
                  <c:v>43466.430173611108</c:v>
                </c:pt>
                <c:pt idx="5005">
                  <c:v>43466.430185185192</c:v>
                </c:pt>
                <c:pt idx="5006">
                  <c:v>43466.430196759262</c:v>
                </c:pt>
                <c:pt idx="5007">
                  <c:v>43466.430208333331</c:v>
                </c:pt>
                <c:pt idx="5008">
                  <c:v>43466.430219907408</c:v>
                </c:pt>
                <c:pt idx="5009">
                  <c:v>43466.430231481478</c:v>
                </c:pt>
                <c:pt idx="5010">
                  <c:v>43466.430243055547</c:v>
                </c:pt>
                <c:pt idx="5011">
                  <c:v>43466.430254629631</c:v>
                </c:pt>
                <c:pt idx="5012">
                  <c:v>43466.430266203701</c:v>
                </c:pt>
                <c:pt idx="5013">
                  <c:v>43466.430277777778</c:v>
                </c:pt>
                <c:pt idx="5014">
                  <c:v>43466.430289351847</c:v>
                </c:pt>
                <c:pt idx="5015">
                  <c:v>43466.430300925917</c:v>
                </c:pt>
                <c:pt idx="5016">
                  <c:v>43466.430312500001</c:v>
                </c:pt>
                <c:pt idx="5017">
                  <c:v>43466.430324074077</c:v>
                </c:pt>
                <c:pt idx="5018">
                  <c:v>43466.430335648147</c:v>
                </c:pt>
                <c:pt idx="5019">
                  <c:v>43466.430347222216</c:v>
                </c:pt>
                <c:pt idx="5020">
                  <c:v>43466.430358796293</c:v>
                </c:pt>
                <c:pt idx="5021">
                  <c:v>43466.43037037037</c:v>
                </c:pt>
                <c:pt idx="5022">
                  <c:v>43466.430381944447</c:v>
                </c:pt>
                <c:pt idx="5023">
                  <c:v>43466.430393518523</c:v>
                </c:pt>
                <c:pt idx="5024">
                  <c:v>43466.430405092593</c:v>
                </c:pt>
                <c:pt idx="5025">
                  <c:v>43466.43041666667</c:v>
                </c:pt>
                <c:pt idx="5026">
                  <c:v>43466.430428240739</c:v>
                </c:pt>
                <c:pt idx="5027">
                  <c:v>43466.430439814823</c:v>
                </c:pt>
                <c:pt idx="5028">
                  <c:v>43466.430451388893</c:v>
                </c:pt>
                <c:pt idx="5029">
                  <c:v>43466.430462962962</c:v>
                </c:pt>
                <c:pt idx="5030">
                  <c:v>43466.430474537039</c:v>
                </c:pt>
                <c:pt idx="5031">
                  <c:v>43466.430486111109</c:v>
                </c:pt>
                <c:pt idx="5032">
                  <c:v>43466.430497685193</c:v>
                </c:pt>
                <c:pt idx="5033">
                  <c:v>43466.430509259262</c:v>
                </c:pt>
                <c:pt idx="5034">
                  <c:v>43466.430520833332</c:v>
                </c:pt>
                <c:pt idx="5035">
                  <c:v>43466.430532407408</c:v>
                </c:pt>
                <c:pt idx="5036">
                  <c:v>43466.430543981478</c:v>
                </c:pt>
                <c:pt idx="5037">
                  <c:v>43466.430555555547</c:v>
                </c:pt>
                <c:pt idx="5038">
                  <c:v>43466.430567129632</c:v>
                </c:pt>
                <c:pt idx="5039">
                  <c:v>43466.430578703701</c:v>
                </c:pt>
                <c:pt idx="5040">
                  <c:v>43466.430590277778</c:v>
                </c:pt>
                <c:pt idx="5041">
                  <c:v>43466.430601851847</c:v>
                </c:pt>
                <c:pt idx="5042">
                  <c:v>43466.430613425917</c:v>
                </c:pt>
                <c:pt idx="5043">
                  <c:v>43466.430625000001</c:v>
                </c:pt>
                <c:pt idx="5044">
                  <c:v>43466.430636574078</c:v>
                </c:pt>
                <c:pt idx="5045">
                  <c:v>43466.430648148147</c:v>
                </c:pt>
                <c:pt idx="5046">
                  <c:v>43466.430659722217</c:v>
                </c:pt>
                <c:pt idx="5047">
                  <c:v>43466.430671296293</c:v>
                </c:pt>
                <c:pt idx="5048">
                  <c:v>43466.43068287037</c:v>
                </c:pt>
                <c:pt idx="5049">
                  <c:v>43466.430694444447</c:v>
                </c:pt>
                <c:pt idx="5050">
                  <c:v>43466.430706018517</c:v>
                </c:pt>
                <c:pt idx="5051">
                  <c:v>43466.430717592593</c:v>
                </c:pt>
                <c:pt idx="5052">
                  <c:v>43466.43072916667</c:v>
                </c:pt>
                <c:pt idx="5053">
                  <c:v>43466.43074074074</c:v>
                </c:pt>
                <c:pt idx="5054">
                  <c:v>43466.430752314824</c:v>
                </c:pt>
                <c:pt idx="5055">
                  <c:v>43466.430763888893</c:v>
                </c:pt>
                <c:pt idx="5056">
                  <c:v>43466.430775462963</c:v>
                </c:pt>
                <c:pt idx="5057">
                  <c:v>43466.430787037039</c:v>
                </c:pt>
                <c:pt idx="5058">
                  <c:v>43466.430798611109</c:v>
                </c:pt>
                <c:pt idx="5059">
                  <c:v>43466.430810185193</c:v>
                </c:pt>
                <c:pt idx="5060">
                  <c:v>43466.430821759262</c:v>
                </c:pt>
                <c:pt idx="5061">
                  <c:v>43466.430833333332</c:v>
                </c:pt>
                <c:pt idx="5062">
                  <c:v>43466.430844907409</c:v>
                </c:pt>
                <c:pt idx="5063">
                  <c:v>43466.430856481478</c:v>
                </c:pt>
                <c:pt idx="5064">
                  <c:v>43466.430868055562</c:v>
                </c:pt>
                <c:pt idx="5065">
                  <c:v>43466.430879629632</c:v>
                </c:pt>
                <c:pt idx="5066">
                  <c:v>43466.430891203701</c:v>
                </c:pt>
                <c:pt idx="5067">
                  <c:v>43466.430902777778</c:v>
                </c:pt>
                <c:pt idx="5068">
                  <c:v>43466.430914351848</c:v>
                </c:pt>
                <c:pt idx="5069">
                  <c:v>43466.430925925917</c:v>
                </c:pt>
                <c:pt idx="5070">
                  <c:v>43466.430937500001</c:v>
                </c:pt>
                <c:pt idx="5071">
                  <c:v>43466.430949074071</c:v>
                </c:pt>
                <c:pt idx="5072">
                  <c:v>43466.430960648147</c:v>
                </c:pt>
                <c:pt idx="5073">
                  <c:v>43466.430972222217</c:v>
                </c:pt>
                <c:pt idx="5074">
                  <c:v>43466.430983796286</c:v>
                </c:pt>
                <c:pt idx="5075">
                  <c:v>43466.430995370371</c:v>
                </c:pt>
                <c:pt idx="5076">
                  <c:v>43466.431006944447</c:v>
                </c:pt>
                <c:pt idx="5077">
                  <c:v>43466.431018518517</c:v>
                </c:pt>
                <c:pt idx="5078">
                  <c:v>43466.431030092594</c:v>
                </c:pt>
                <c:pt idx="5079">
                  <c:v>43466.431041666663</c:v>
                </c:pt>
                <c:pt idx="5080">
                  <c:v>43466.43105324074</c:v>
                </c:pt>
                <c:pt idx="5081">
                  <c:v>43466.431064814817</c:v>
                </c:pt>
                <c:pt idx="5082">
                  <c:v>43466.431076388893</c:v>
                </c:pt>
                <c:pt idx="5083">
                  <c:v>43466.431087962963</c:v>
                </c:pt>
                <c:pt idx="5084">
                  <c:v>43466.43109953704</c:v>
                </c:pt>
                <c:pt idx="5085">
                  <c:v>43466.431111111109</c:v>
                </c:pt>
                <c:pt idx="5086">
                  <c:v>43466.431122685193</c:v>
                </c:pt>
                <c:pt idx="5087">
                  <c:v>43466.431134259263</c:v>
                </c:pt>
                <c:pt idx="5088">
                  <c:v>43466.431145833332</c:v>
                </c:pt>
                <c:pt idx="5089">
                  <c:v>43466.431157407409</c:v>
                </c:pt>
                <c:pt idx="5090">
                  <c:v>43466.431168981479</c:v>
                </c:pt>
                <c:pt idx="5091">
                  <c:v>43466.431180555563</c:v>
                </c:pt>
                <c:pt idx="5092">
                  <c:v>43466.431192129632</c:v>
                </c:pt>
                <c:pt idx="5093">
                  <c:v>43466.431203703702</c:v>
                </c:pt>
                <c:pt idx="5094">
                  <c:v>43466.431215277778</c:v>
                </c:pt>
                <c:pt idx="5095">
                  <c:v>43466.431226851862</c:v>
                </c:pt>
                <c:pt idx="5096">
                  <c:v>43466.431238425917</c:v>
                </c:pt>
                <c:pt idx="5097">
                  <c:v>43466.431250000001</c:v>
                </c:pt>
                <c:pt idx="5098">
                  <c:v>43466.431261574071</c:v>
                </c:pt>
                <c:pt idx="5099">
                  <c:v>43466.431273148148</c:v>
                </c:pt>
                <c:pt idx="5100">
                  <c:v>43466.431284722217</c:v>
                </c:pt>
                <c:pt idx="5101">
                  <c:v>43466.431296296287</c:v>
                </c:pt>
                <c:pt idx="5102">
                  <c:v>43466.431307870371</c:v>
                </c:pt>
                <c:pt idx="5103">
                  <c:v>43466.431319444448</c:v>
                </c:pt>
                <c:pt idx="5104">
                  <c:v>43466.431331018517</c:v>
                </c:pt>
                <c:pt idx="5105">
                  <c:v>43466.431342592587</c:v>
                </c:pt>
                <c:pt idx="5106">
                  <c:v>43466.431354166663</c:v>
                </c:pt>
                <c:pt idx="5107">
                  <c:v>43466.43136574074</c:v>
                </c:pt>
                <c:pt idx="5108">
                  <c:v>43466.431377314817</c:v>
                </c:pt>
                <c:pt idx="5109">
                  <c:v>43466.431388888886</c:v>
                </c:pt>
                <c:pt idx="5110">
                  <c:v>43466.431400462963</c:v>
                </c:pt>
                <c:pt idx="5111">
                  <c:v>43466.43141203704</c:v>
                </c:pt>
                <c:pt idx="5112">
                  <c:v>43466.431423611109</c:v>
                </c:pt>
                <c:pt idx="5113">
                  <c:v>43466.431435185194</c:v>
                </c:pt>
                <c:pt idx="5114">
                  <c:v>43466.431446759263</c:v>
                </c:pt>
                <c:pt idx="5115">
                  <c:v>43466.431458333333</c:v>
                </c:pt>
                <c:pt idx="5116">
                  <c:v>43466.431469907409</c:v>
                </c:pt>
                <c:pt idx="5117">
                  <c:v>43466.431481481479</c:v>
                </c:pt>
                <c:pt idx="5118">
                  <c:v>43466.431493055563</c:v>
                </c:pt>
                <c:pt idx="5119">
                  <c:v>43466.431504629632</c:v>
                </c:pt>
                <c:pt idx="5120">
                  <c:v>43466.431516203702</c:v>
                </c:pt>
                <c:pt idx="5121">
                  <c:v>43466.431527777779</c:v>
                </c:pt>
                <c:pt idx="5122">
                  <c:v>43466.431539351863</c:v>
                </c:pt>
                <c:pt idx="5123">
                  <c:v>43466.431550925918</c:v>
                </c:pt>
                <c:pt idx="5124">
                  <c:v>43466.431562500002</c:v>
                </c:pt>
                <c:pt idx="5125">
                  <c:v>43466.431574074071</c:v>
                </c:pt>
                <c:pt idx="5126">
                  <c:v>43466.431585648148</c:v>
                </c:pt>
                <c:pt idx="5127">
                  <c:v>43466.431597222218</c:v>
                </c:pt>
                <c:pt idx="5128">
                  <c:v>43466.431608796287</c:v>
                </c:pt>
                <c:pt idx="5129">
                  <c:v>43466.431620370371</c:v>
                </c:pt>
                <c:pt idx="5130">
                  <c:v>43466.431631944448</c:v>
                </c:pt>
                <c:pt idx="5131">
                  <c:v>43466.431643518517</c:v>
                </c:pt>
                <c:pt idx="5132">
                  <c:v>43466.431655092587</c:v>
                </c:pt>
                <c:pt idx="5133">
                  <c:v>43466.431666666656</c:v>
                </c:pt>
                <c:pt idx="5134">
                  <c:v>43466.43167824074</c:v>
                </c:pt>
                <c:pt idx="5135">
                  <c:v>43466.431689814817</c:v>
                </c:pt>
                <c:pt idx="5136">
                  <c:v>43466.431701388887</c:v>
                </c:pt>
                <c:pt idx="5137">
                  <c:v>43466.431712962964</c:v>
                </c:pt>
                <c:pt idx="5138">
                  <c:v>43466.43172453704</c:v>
                </c:pt>
                <c:pt idx="5139">
                  <c:v>43466.43173611111</c:v>
                </c:pt>
                <c:pt idx="5140">
                  <c:v>43466.431747685187</c:v>
                </c:pt>
                <c:pt idx="5141">
                  <c:v>43466.431759259263</c:v>
                </c:pt>
                <c:pt idx="5142">
                  <c:v>43466.431770833333</c:v>
                </c:pt>
                <c:pt idx="5143">
                  <c:v>43466.43178240741</c:v>
                </c:pt>
                <c:pt idx="5144">
                  <c:v>43466.431793981479</c:v>
                </c:pt>
                <c:pt idx="5145">
                  <c:v>43466.431805555563</c:v>
                </c:pt>
                <c:pt idx="5146">
                  <c:v>43466.431817129633</c:v>
                </c:pt>
                <c:pt idx="5147">
                  <c:v>43466.431828703702</c:v>
                </c:pt>
                <c:pt idx="5148">
                  <c:v>43466.431840277779</c:v>
                </c:pt>
                <c:pt idx="5149">
                  <c:v>43466.431851851848</c:v>
                </c:pt>
                <c:pt idx="5150">
                  <c:v>43466.431863425933</c:v>
                </c:pt>
                <c:pt idx="5151">
                  <c:v>43466.431875000002</c:v>
                </c:pt>
                <c:pt idx="5152">
                  <c:v>43466.431886574072</c:v>
                </c:pt>
                <c:pt idx="5153">
                  <c:v>43466.431898148148</c:v>
                </c:pt>
                <c:pt idx="5154">
                  <c:v>43466.431909722232</c:v>
                </c:pt>
                <c:pt idx="5155">
                  <c:v>43466.431921296287</c:v>
                </c:pt>
                <c:pt idx="5156">
                  <c:v>43466.431932870371</c:v>
                </c:pt>
                <c:pt idx="5157">
                  <c:v>43466.431944444441</c:v>
                </c:pt>
                <c:pt idx="5158">
                  <c:v>43466.431956018518</c:v>
                </c:pt>
                <c:pt idx="5159">
                  <c:v>43466.431967592587</c:v>
                </c:pt>
                <c:pt idx="5160">
                  <c:v>43466.431979166657</c:v>
                </c:pt>
                <c:pt idx="5161">
                  <c:v>43466.431990740741</c:v>
                </c:pt>
                <c:pt idx="5162">
                  <c:v>43466.432002314818</c:v>
                </c:pt>
                <c:pt idx="5163">
                  <c:v>43466.432013888887</c:v>
                </c:pt>
                <c:pt idx="5164">
                  <c:v>43466.432025462957</c:v>
                </c:pt>
                <c:pt idx="5165">
                  <c:v>43466.432037037041</c:v>
                </c:pt>
                <c:pt idx="5166">
                  <c:v>43466.43204861111</c:v>
                </c:pt>
                <c:pt idx="5167">
                  <c:v>43466.432060185187</c:v>
                </c:pt>
                <c:pt idx="5168">
                  <c:v>43466.432071759264</c:v>
                </c:pt>
                <c:pt idx="5169">
                  <c:v>43466.432083333333</c:v>
                </c:pt>
                <c:pt idx="5170">
                  <c:v>43466.43209490741</c:v>
                </c:pt>
                <c:pt idx="5171">
                  <c:v>43466.432106481479</c:v>
                </c:pt>
                <c:pt idx="5172">
                  <c:v>43466.432118055563</c:v>
                </c:pt>
                <c:pt idx="5173">
                  <c:v>43466.432129629633</c:v>
                </c:pt>
                <c:pt idx="5174">
                  <c:v>43466.432141203702</c:v>
                </c:pt>
                <c:pt idx="5175">
                  <c:v>43466.432152777779</c:v>
                </c:pt>
                <c:pt idx="5176">
                  <c:v>43466.432164351849</c:v>
                </c:pt>
                <c:pt idx="5177">
                  <c:v>43466.432175925933</c:v>
                </c:pt>
                <c:pt idx="5178">
                  <c:v>43466.432187500002</c:v>
                </c:pt>
                <c:pt idx="5179">
                  <c:v>43466.432199074072</c:v>
                </c:pt>
                <c:pt idx="5180">
                  <c:v>43466.432210648149</c:v>
                </c:pt>
                <c:pt idx="5181">
                  <c:v>43466.432222222233</c:v>
                </c:pt>
                <c:pt idx="5182">
                  <c:v>43466.432233796288</c:v>
                </c:pt>
                <c:pt idx="5183">
                  <c:v>43466.432245370372</c:v>
                </c:pt>
                <c:pt idx="5184">
                  <c:v>43466.432256944441</c:v>
                </c:pt>
                <c:pt idx="5185">
                  <c:v>43466.432268518518</c:v>
                </c:pt>
                <c:pt idx="5186">
                  <c:v>43466.432280092587</c:v>
                </c:pt>
                <c:pt idx="5187">
                  <c:v>43466.432291666657</c:v>
                </c:pt>
                <c:pt idx="5188">
                  <c:v>43466.432303240741</c:v>
                </c:pt>
                <c:pt idx="5189">
                  <c:v>43466.432314814818</c:v>
                </c:pt>
                <c:pt idx="5190">
                  <c:v>43466.432326388887</c:v>
                </c:pt>
                <c:pt idx="5191">
                  <c:v>43466.432337962957</c:v>
                </c:pt>
                <c:pt idx="5192">
                  <c:v>43466.432349537034</c:v>
                </c:pt>
                <c:pt idx="5193">
                  <c:v>43466.43236111111</c:v>
                </c:pt>
                <c:pt idx="5194">
                  <c:v>43466.432372685187</c:v>
                </c:pt>
                <c:pt idx="5195">
                  <c:v>43466.432384259257</c:v>
                </c:pt>
                <c:pt idx="5196">
                  <c:v>43466.432395833333</c:v>
                </c:pt>
                <c:pt idx="5197">
                  <c:v>43466.43240740741</c:v>
                </c:pt>
                <c:pt idx="5198">
                  <c:v>43466.43241898148</c:v>
                </c:pt>
                <c:pt idx="5199">
                  <c:v>43466.432430555556</c:v>
                </c:pt>
                <c:pt idx="5200">
                  <c:v>43466.432442129633</c:v>
                </c:pt>
                <c:pt idx="5201">
                  <c:v>43466.432453703703</c:v>
                </c:pt>
                <c:pt idx="5202">
                  <c:v>43466.43246527778</c:v>
                </c:pt>
                <c:pt idx="5203">
                  <c:v>43466.432476851849</c:v>
                </c:pt>
                <c:pt idx="5204">
                  <c:v>43466.432488425933</c:v>
                </c:pt>
                <c:pt idx="5205">
                  <c:v>43466.432500000003</c:v>
                </c:pt>
                <c:pt idx="5206">
                  <c:v>43466.432511574072</c:v>
                </c:pt>
                <c:pt idx="5207">
                  <c:v>43466.432523148149</c:v>
                </c:pt>
                <c:pt idx="5208">
                  <c:v>43466.432534722233</c:v>
                </c:pt>
                <c:pt idx="5209">
                  <c:v>43466.432546296302</c:v>
                </c:pt>
                <c:pt idx="5210">
                  <c:v>43466.432557870372</c:v>
                </c:pt>
                <c:pt idx="5211">
                  <c:v>43466.432569444441</c:v>
                </c:pt>
                <c:pt idx="5212">
                  <c:v>43466.432581018518</c:v>
                </c:pt>
                <c:pt idx="5213">
                  <c:v>43466.432592592602</c:v>
                </c:pt>
                <c:pt idx="5214">
                  <c:v>43466.432604166657</c:v>
                </c:pt>
                <c:pt idx="5215">
                  <c:v>43466.432615740741</c:v>
                </c:pt>
                <c:pt idx="5216">
                  <c:v>43466.432627314818</c:v>
                </c:pt>
                <c:pt idx="5217">
                  <c:v>43466.432638888888</c:v>
                </c:pt>
                <c:pt idx="5218">
                  <c:v>43466.432650462957</c:v>
                </c:pt>
                <c:pt idx="5219">
                  <c:v>43466.432662037027</c:v>
                </c:pt>
                <c:pt idx="5220">
                  <c:v>43466.432673611111</c:v>
                </c:pt>
                <c:pt idx="5221">
                  <c:v>43466.432685185187</c:v>
                </c:pt>
                <c:pt idx="5222">
                  <c:v>43466.432696759257</c:v>
                </c:pt>
                <c:pt idx="5223">
                  <c:v>43466.432708333326</c:v>
                </c:pt>
                <c:pt idx="5224">
                  <c:v>43466.432719907411</c:v>
                </c:pt>
                <c:pt idx="5225">
                  <c:v>43466.43273148148</c:v>
                </c:pt>
                <c:pt idx="5226">
                  <c:v>43466.432743055557</c:v>
                </c:pt>
                <c:pt idx="5227">
                  <c:v>43466.432754629634</c:v>
                </c:pt>
                <c:pt idx="5228">
                  <c:v>43466.432766203703</c:v>
                </c:pt>
                <c:pt idx="5229">
                  <c:v>43466.43277777778</c:v>
                </c:pt>
                <c:pt idx="5230">
                  <c:v>43466.432789351849</c:v>
                </c:pt>
                <c:pt idx="5231">
                  <c:v>43466.432800925933</c:v>
                </c:pt>
                <c:pt idx="5232">
                  <c:v>43466.432812500003</c:v>
                </c:pt>
                <c:pt idx="5233">
                  <c:v>43466.432824074072</c:v>
                </c:pt>
                <c:pt idx="5234">
                  <c:v>43466.432835648149</c:v>
                </c:pt>
                <c:pt idx="5235">
                  <c:v>43466.432847222219</c:v>
                </c:pt>
                <c:pt idx="5236">
                  <c:v>43466.432858796303</c:v>
                </c:pt>
                <c:pt idx="5237">
                  <c:v>43466.432870370372</c:v>
                </c:pt>
                <c:pt idx="5238">
                  <c:v>43466.432881944442</c:v>
                </c:pt>
                <c:pt idx="5239">
                  <c:v>43466.432893518519</c:v>
                </c:pt>
                <c:pt idx="5240">
                  <c:v>43466.432905092603</c:v>
                </c:pt>
                <c:pt idx="5241">
                  <c:v>43466.432916666658</c:v>
                </c:pt>
                <c:pt idx="5242">
                  <c:v>43466.432928240742</c:v>
                </c:pt>
                <c:pt idx="5243">
                  <c:v>43466.432939814818</c:v>
                </c:pt>
                <c:pt idx="5244">
                  <c:v>43466.432951388888</c:v>
                </c:pt>
                <c:pt idx="5245">
                  <c:v>43466.432962962957</c:v>
                </c:pt>
                <c:pt idx="5246">
                  <c:v>43466.432974537027</c:v>
                </c:pt>
                <c:pt idx="5247">
                  <c:v>43466.432986111111</c:v>
                </c:pt>
                <c:pt idx="5248">
                  <c:v>43466.432997685188</c:v>
                </c:pt>
                <c:pt idx="5249">
                  <c:v>43466.433009259257</c:v>
                </c:pt>
                <c:pt idx="5250">
                  <c:v>43466.433020833327</c:v>
                </c:pt>
                <c:pt idx="5251">
                  <c:v>43466.433032407411</c:v>
                </c:pt>
                <c:pt idx="5252">
                  <c:v>43466.43304398148</c:v>
                </c:pt>
                <c:pt idx="5253">
                  <c:v>43466.433055555557</c:v>
                </c:pt>
                <c:pt idx="5254">
                  <c:v>43466.433067129627</c:v>
                </c:pt>
                <c:pt idx="5255">
                  <c:v>43466.433078703703</c:v>
                </c:pt>
                <c:pt idx="5256">
                  <c:v>43466.43309027778</c:v>
                </c:pt>
                <c:pt idx="5257">
                  <c:v>43466.43310185185</c:v>
                </c:pt>
                <c:pt idx="5258">
                  <c:v>43466.433113425926</c:v>
                </c:pt>
                <c:pt idx="5259">
                  <c:v>43466.433125000003</c:v>
                </c:pt>
                <c:pt idx="5260">
                  <c:v>43466.433136574073</c:v>
                </c:pt>
                <c:pt idx="5261">
                  <c:v>43466.433148148149</c:v>
                </c:pt>
                <c:pt idx="5262">
                  <c:v>43466.433159722219</c:v>
                </c:pt>
                <c:pt idx="5263">
                  <c:v>43466.433171296303</c:v>
                </c:pt>
                <c:pt idx="5264">
                  <c:v>43466.433182870373</c:v>
                </c:pt>
                <c:pt idx="5265">
                  <c:v>43466.433194444442</c:v>
                </c:pt>
                <c:pt idx="5266">
                  <c:v>43466.433206018519</c:v>
                </c:pt>
                <c:pt idx="5267">
                  <c:v>43466.433217592603</c:v>
                </c:pt>
                <c:pt idx="5268">
                  <c:v>43466.433229166672</c:v>
                </c:pt>
                <c:pt idx="5269">
                  <c:v>43466.433240740742</c:v>
                </c:pt>
                <c:pt idx="5270">
                  <c:v>43466.433252314811</c:v>
                </c:pt>
                <c:pt idx="5271">
                  <c:v>43466.433263888888</c:v>
                </c:pt>
                <c:pt idx="5272">
                  <c:v>43466.433275462958</c:v>
                </c:pt>
                <c:pt idx="5273">
                  <c:v>43466.433287037027</c:v>
                </c:pt>
                <c:pt idx="5274">
                  <c:v>43466.433298611111</c:v>
                </c:pt>
                <c:pt idx="5275">
                  <c:v>43466.433310185188</c:v>
                </c:pt>
                <c:pt idx="5276">
                  <c:v>43466.433321759258</c:v>
                </c:pt>
                <c:pt idx="5277">
                  <c:v>43466.433333333327</c:v>
                </c:pt>
                <c:pt idx="5278">
                  <c:v>43466.433344907397</c:v>
                </c:pt>
                <c:pt idx="5279">
                  <c:v>43466.433356481481</c:v>
                </c:pt>
                <c:pt idx="5280">
                  <c:v>43466.433368055557</c:v>
                </c:pt>
                <c:pt idx="5281">
                  <c:v>43466.433379629627</c:v>
                </c:pt>
                <c:pt idx="5282">
                  <c:v>43466.433391203696</c:v>
                </c:pt>
                <c:pt idx="5283">
                  <c:v>43466.43340277778</c:v>
                </c:pt>
                <c:pt idx="5284">
                  <c:v>43466.43341435185</c:v>
                </c:pt>
                <c:pt idx="5285">
                  <c:v>43466.433425925927</c:v>
                </c:pt>
                <c:pt idx="5286">
                  <c:v>43466.433437500003</c:v>
                </c:pt>
                <c:pt idx="5287">
                  <c:v>43466.433449074073</c:v>
                </c:pt>
                <c:pt idx="5288">
                  <c:v>43466.43346064815</c:v>
                </c:pt>
                <c:pt idx="5289">
                  <c:v>43466.433472222219</c:v>
                </c:pt>
                <c:pt idx="5290">
                  <c:v>43466.433483796303</c:v>
                </c:pt>
                <c:pt idx="5291">
                  <c:v>43466.433495370373</c:v>
                </c:pt>
                <c:pt idx="5292">
                  <c:v>43466.433506944442</c:v>
                </c:pt>
                <c:pt idx="5293">
                  <c:v>43466.433518518519</c:v>
                </c:pt>
                <c:pt idx="5294">
                  <c:v>43466.433530092603</c:v>
                </c:pt>
                <c:pt idx="5295">
                  <c:v>43466.433541666673</c:v>
                </c:pt>
                <c:pt idx="5296">
                  <c:v>43466.433553240742</c:v>
                </c:pt>
                <c:pt idx="5297">
                  <c:v>43466.433564814812</c:v>
                </c:pt>
                <c:pt idx="5298">
                  <c:v>43466.433576388888</c:v>
                </c:pt>
                <c:pt idx="5299">
                  <c:v>43466.433587962973</c:v>
                </c:pt>
                <c:pt idx="5300">
                  <c:v>43466.433599537027</c:v>
                </c:pt>
                <c:pt idx="5301">
                  <c:v>43466.433611111112</c:v>
                </c:pt>
                <c:pt idx="5302">
                  <c:v>43466.433622685188</c:v>
                </c:pt>
                <c:pt idx="5303">
                  <c:v>43466.433634259258</c:v>
                </c:pt>
                <c:pt idx="5304">
                  <c:v>43466.433645833327</c:v>
                </c:pt>
                <c:pt idx="5305">
                  <c:v>43466.433657407397</c:v>
                </c:pt>
                <c:pt idx="5306">
                  <c:v>43466.433668981481</c:v>
                </c:pt>
                <c:pt idx="5307">
                  <c:v>43466.433680555558</c:v>
                </c:pt>
                <c:pt idx="5308">
                  <c:v>43466.433692129627</c:v>
                </c:pt>
                <c:pt idx="5309">
                  <c:v>43466.433703703697</c:v>
                </c:pt>
                <c:pt idx="5310">
                  <c:v>43466.433715277781</c:v>
                </c:pt>
                <c:pt idx="5311">
                  <c:v>43466.43372685185</c:v>
                </c:pt>
                <c:pt idx="5312">
                  <c:v>43466.433738425927</c:v>
                </c:pt>
                <c:pt idx="5313">
                  <c:v>43466.433749999997</c:v>
                </c:pt>
                <c:pt idx="5314">
                  <c:v>43466.433761574073</c:v>
                </c:pt>
                <c:pt idx="5315">
                  <c:v>43466.43377314815</c:v>
                </c:pt>
                <c:pt idx="5316">
                  <c:v>43466.43378472222</c:v>
                </c:pt>
                <c:pt idx="5317">
                  <c:v>43466.433796296304</c:v>
                </c:pt>
                <c:pt idx="5318">
                  <c:v>43466.433807870373</c:v>
                </c:pt>
                <c:pt idx="5319">
                  <c:v>43466.433819444443</c:v>
                </c:pt>
                <c:pt idx="5320">
                  <c:v>43466.433831018519</c:v>
                </c:pt>
                <c:pt idx="5321">
                  <c:v>43466.433842592603</c:v>
                </c:pt>
                <c:pt idx="5322">
                  <c:v>43466.433854166673</c:v>
                </c:pt>
                <c:pt idx="5323">
                  <c:v>43466.433865740742</c:v>
                </c:pt>
                <c:pt idx="5324">
                  <c:v>43466.433877314812</c:v>
                </c:pt>
                <c:pt idx="5325">
                  <c:v>43466.433888888889</c:v>
                </c:pt>
                <c:pt idx="5326">
                  <c:v>43466.433900462973</c:v>
                </c:pt>
                <c:pt idx="5327">
                  <c:v>43466.433912037042</c:v>
                </c:pt>
                <c:pt idx="5328">
                  <c:v>43466.433923611112</c:v>
                </c:pt>
                <c:pt idx="5329">
                  <c:v>43466.433935185189</c:v>
                </c:pt>
                <c:pt idx="5330">
                  <c:v>43466.433946759258</c:v>
                </c:pt>
                <c:pt idx="5331">
                  <c:v>43466.433958333328</c:v>
                </c:pt>
                <c:pt idx="5332">
                  <c:v>43466.433969907397</c:v>
                </c:pt>
                <c:pt idx="5333">
                  <c:v>43466.433981481481</c:v>
                </c:pt>
                <c:pt idx="5334">
                  <c:v>43466.433993055558</c:v>
                </c:pt>
                <c:pt idx="5335">
                  <c:v>43466.434004629627</c:v>
                </c:pt>
                <c:pt idx="5336">
                  <c:v>43466.434016203697</c:v>
                </c:pt>
                <c:pt idx="5337">
                  <c:v>43466.434027777781</c:v>
                </c:pt>
                <c:pt idx="5338">
                  <c:v>43466.434039351851</c:v>
                </c:pt>
                <c:pt idx="5339">
                  <c:v>43466.434050925927</c:v>
                </c:pt>
                <c:pt idx="5340">
                  <c:v>43466.434062499997</c:v>
                </c:pt>
                <c:pt idx="5341">
                  <c:v>43466.434074074074</c:v>
                </c:pt>
                <c:pt idx="5342">
                  <c:v>43466.43408564815</c:v>
                </c:pt>
                <c:pt idx="5343">
                  <c:v>43466.43409722222</c:v>
                </c:pt>
                <c:pt idx="5344">
                  <c:v>43466.434108796297</c:v>
                </c:pt>
                <c:pt idx="5345">
                  <c:v>43466.434120370373</c:v>
                </c:pt>
                <c:pt idx="5346">
                  <c:v>43466.434131944443</c:v>
                </c:pt>
                <c:pt idx="5347">
                  <c:v>43466.43414351852</c:v>
                </c:pt>
                <c:pt idx="5348">
                  <c:v>43466.434155092589</c:v>
                </c:pt>
                <c:pt idx="5349">
                  <c:v>43466.434166666673</c:v>
                </c:pt>
                <c:pt idx="5350">
                  <c:v>43466.434178240743</c:v>
                </c:pt>
                <c:pt idx="5351">
                  <c:v>43466.434189814812</c:v>
                </c:pt>
                <c:pt idx="5352">
                  <c:v>43466.434201388889</c:v>
                </c:pt>
                <c:pt idx="5353">
                  <c:v>43466.434212962973</c:v>
                </c:pt>
                <c:pt idx="5354">
                  <c:v>43466.434224537043</c:v>
                </c:pt>
                <c:pt idx="5355">
                  <c:v>43466.434236111112</c:v>
                </c:pt>
                <c:pt idx="5356">
                  <c:v>43466.434247685182</c:v>
                </c:pt>
                <c:pt idx="5357">
                  <c:v>43466.434259259258</c:v>
                </c:pt>
                <c:pt idx="5358">
                  <c:v>43466.434270833342</c:v>
                </c:pt>
                <c:pt idx="5359">
                  <c:v>43466.434282407397</c:v>
                </c:pt>
                <c:pt idx="5360">
                  <c:v>43466.434293981481</c:v>
                </c:pt>
                <c:pt idx="5361">
                  <c:v>43466.434305555558</c:v>
                </c:pt>
                <c:pt idx="5362">
                  <c:v>43466.434317129628</c:v>
                </c:pt>
                <c:pt idx="5363">
                  <c:v>43466.434328703697</c:v>
                </c:pt>
                <c:pt idx="5364">
                  <c:v>43466.434340277781</c:v>
                </c:pt>
                <c:pt idx="5365">
                  <c:v>43466.434351851851</c:v>
                </c:pt>
                <c:pt idx="5366">
                  <c:v>43466.434363425928</c:v>
                </c:pt>
                <c:pt idx="5367">
                  <c:v>43466.434374999997</c:v>
                </c:pt>
                <c:pt idx="5368">
                  <c:v>43466.434386574067</c:v>
                </c:pt>
                <c:pt idx="5369">
                  <c:v>43466.434398148151</c:v>
                </c:pt>
                <c:pt idx="5370">
                  <c:v>43466.43440972222</c:v>
                </c:pt>
                <c:pt idx="5371">
                  <c:v>43466.434421296297</c:v>
                </c:pt>
                <c:pt idx="5372">
                  <c:v>43466.434432870366</c:v>
                </c:pt>
                <c:pt idx="5373">
                  <c:v>43466.434444444443</c:v>
                </c:pt>
                <c:pt idx="5374">
                  <c:v>43466.43445601852</c:v>
                </c:pt>
                <c:pt idx="5375">
                  <c:v>43466.434467592589</c:v>
                </c:pt>
                <c:pt idx="5376">
                  <c:v>43466.434479166674</c:v>
                </c:pt>
                <c:pt idx="5377">
                  <c:v>43466.434490740743</c:v>
                </c:pt>
                <c:pt idx="5378">
                  <c:v>43466.434502314813</c:v>
                </c:pt>
                <c:pt idx="5379">
                  <c:v>43466.434513888889</c:v>
                </c:pt>
                <c:pt idx="5380">
                  <c:v>43466.434525462973</c:v>
                </c:pt>
                <c:pt idx="5381">
                  <c:v>43466.434537037043</c:v>
                </c:pt>
                <c:pt idx="5382">
                  <c:v>43466.434548611112</c:v>
                </c:pt>
                <c:pt idx="5383">
                  <c:v>43466.434560185182</c:v>
                </c:pt>
                <c:pt idx="5384">
                  <c:v>43466.434571759259</c:v>
                </c:pt>
                <c:pt idx="5385">
                  <c:v>43466.434583333343</c:v>
                </c:pt>
                <c:pt idx="5386">
                  <c:v>43466.434594907398</c:v>
                </c:pt>
                <c:pt idx="5387">
                  <c:v>43466.434606481482</c:v>
                </c:pt>
                <c:pt idx="5388">
                  <c:v>43466.434618055559</c:v>
                </c:pt>
              </c:numCache>
            </c:numRef>
          </c:xVal>
          <c:yVal>
            <c:numRef>
              <c:f>'1) Erro NMEA'!$D$2:$D$5937</c:f>
              <c:numCache>
                <c:formatCode>General</c:formatCode>
                <c:ptCount val="5936"/>
                <c:pt idx="0">
                  <c:v>6.9263625390281103</c:v>
                </c:pt>
                <c:pt idx="1">
                  <c:v>6.9392823796903498</c:v>
                </c:pt>
                <c:pt idx="2">
                  <c:v>6.9522022196474431</c:v>
                </c:pt>
                <c:pt idx="3">
                  <c:v>7.0315669525713993</c:v>
                </c:pt>
                <c:pt idx="4">
                  <c:v>7.0647893988754378</c:v>
                </c:pt>
                <c:pt idx="5">
                  <c:v>7.0721721649171476</c:v>
                </c:pt>
                <c:pt idx="6">
                  <c:v>7.1256972175681392</c:v>
                </c:pt>
                <c:pt idx="7">
                  <c:v>7.1164687597535696</c:v>
                </c:pt>
                <c:pt idx="8">
                  <c:v>7.1607653549399073</c:v>
                </c:pt>
                <c:pt idx="9">
                  <c:v>7.2124447158109506</c:v>
                </c:pt>
                <c:pt idx="10">
                  <c:v>7.2512042367284542</c:v>
                </c:pt>
                <c:pt idx="11">
                  <c:v>7.2881180658677636</c:v>
                </c:pt>
                <c:pt idx="12">
                  <c:v>7.2659697684548696</c:v>
                </c:pt>
                <c:pt idx="13">
                  <c:v>7.2825809916024626</c:v>
                </c:pt>
                <c:pt idx="14">
                  <c:v>7.3268775864282629</c:v>
                </c:pt>
                <c:pt idx="15">
                  <c:v>7.3933224790151124</c:v>
                </c:pt>
                <c:pt idx="16">
                  <c:v>7.3508715756140246</c:v>
                </c:pt>
                <c:pt idx="17">
                  <c:v>7.4283906170814031</c:v>
                </c:pt>
                <c:pt idx="18">
                  <c:v>7.4523846059119379</c:v>
                </c:pt>
                <c:pt idx="19">
                  <c:v>7.5040639667670579</c:v>
                </c:pt>
                <c:pt idx="20">
                  <c:v>7.5280579559475056</c:v>
                </c:pt>
                <c:pt idx="21">
                  <c:v>7.5446691787398823</c:v>
                </c:pt>
                <c:pt idx="22">
                  <c:v>7.5206751902627964</c:v>
                </c:pt>
                <c:pt idx="23">
                  <c:v>7.5151381156475816</c:v>
                </c:pt>
                <c:pt idx="24">
                  <c:v>7.5317493387898606</c:v>
                </c:pt>
                <c:pt idx="25">
                  <c:v>7.5483605619339196</c:v>
                </c:pt>
                <c:pt idx="26">
                  <c:v>7.5428234876703906</c:v>
                </c:pt>
                <c:pt idx="27">
                  <c:v>7.5003725839247029</c:v>
                </c:pt>
                <c:pt idx="28">
                  <c:v>7.5003725839247029</c:v>
                </c:pt>
                <c:pt idx="29">
                  <c:v>7.5003725839247029</c:v>
                </c:pt>
                <c:pt idx="30">
                  <c:v>7.4689958290577678</c:v>
                </c:pt>
                <c:pt idx="31">
                  <c:v>7.4431561488042783</c:v>
                </c:pt>
                <c:pt idx="32">
                  <c:v>7.4080880107397604</c:v>
                </c:pt>
                <c:pt idx="33">
                  <c:v>7.391476787947397</c:v>
                </c:pt>
                <c:pt idx="34">
                  <c:v>7.376711256222749</c:v>
                </c:pt>
                <c:pt idx="35">
                  <c:v>7.3471801927716758</c:v>
                </c:pt>
                <c:pt idx="36">
                  <c:v>7.3822483304862754</c:v>
                </c:pt>
                <c:pt idx="37">
                  <c:v>7.2530499281496281</c:v>
                </c:pt>
                <c:pt idx="38">
                  <c:v>7.2290559393137821</c:v>
                </c:pt>
                <c:pt idx="39">
                  <c:v>7.2253645564696551</c:v>
                </c:pt>
                <c:pt idx="40">
                  <c:v>7.2069076411939674</c:v>
                </c:pt>
                <c:pt idx="41">
                  <c:v>7.1939878012404126</c:v>
                </c:pt>
                <c:pt idx="42">
                  <c:v>7.1589196638704182</c:v>
                </c:pt>
                <c:pt idx="43">
                  <c:v>7.0832463134495214</c:v>
                </c:pt>
                <c:pt idx="44">
                  <c:v>7.2327473221579117</c:v>
                </c:pt>
                <c:pt idx="45">
                  <c:v>7.1773765784427352</c:v>
                </c:pt>
                <c:pt idx="46">
                  <c:v>7.1312342914817544</c:v>
                </c:pt>
                <c:pt idx="47">
                  <c:v>7.0795549306053962</c:v>
                </c:pt>
                <c:pt idx="48">
                  <c:v>7.0186471122626166</c:v>
                </c:pt>
                <c:pt idx="49">
                  <c:v>6.9651220599562222</c:v>
                </c:pt>
                <c:pt idx="50">
                  <c:v>6.9318996136468636</c:v>
                </c:pt>
                <c:pt idx="51">
                  <c:v>6.91528839049219</c:v>
                </c:pt>
                <c:pt idx="52">
                  <c:v>6.8912944016474942</c:v>
                </c:pt>
                <c:pt idx="53">
                  <c:v>6.8820659441828429</c:v>
                </c:pt>
                <c:pt idx="54">
                  <c:v>6.9171340819151412</c:v>
                </c:pt>
                <c:pt idx="55">
                  <c:v>6.9189797733380907</c:v>
                </c:pt>
                <c:pt idx="56">
                  <c:v>6.9558936024915639</c:v>
                </c:pt>
                <c:pt idx="57">
                  <c:v>7.0168014208396636</c:v>
                </c:pt>
                <c:pt idx="58">
                  <c:v>7.029721261500133</c:v>
                </c:pt>
                <c:pt idx="59">
                  <c:v>7.0149557294167106</c:v>
                </c:pt>
                <c:pt idx="60">
                  <c:v>6.983578974533855</c:v>
                </c:pt>
                <c:pt idx="61">
                  <c:v>6.9355909968444509</c:v>
                </c:pt>
                <c:pt idx="62">
                  <c:v>6.8857573270269601</c:v>
                </c:pt>
                <c:pt idx="63">
                  <c:v>6.8783745613369423</c:v>
                </c:pt>
                <c:pt idx="64">
                  <c:v>6.8137753601340991</c:v>
                </c:pt>
                <c:pt idx="65">
                  <c:v>6.7823986052423821</c:v>
                </c:pt>
                <c:pt idx="66">
                  <c:v>6.8119296687111506</c:v>
                </c:pt>
                <c:pt idx="67">
                  <c:v>6.8303865832905464</c:v>
                </c:pt>
                <c:pt idx="68">
                  <c:v>6.8285408918675961</c:v>
                </c:pt>
                <c:pt idx="69">
                  <c:v>6.8359236579110751</c:v>
                </c:pt>
                <c:pt idx="70">
                  <c:v>6.8303865832905464</c:v>
                </c:pt>
                <c:pt idx="71">
                  <c:v>6.8082382855135686</c:v>
                </c:pt>
                <c:pt idx="72">
                  <c:v>6.778707222396485</c:v>
                </c:pt>
                <c:pt idx="73">
                  <c:v>6.7473304675029926</c:v>
                </c:pt>
                <c:pt idx="74">
                  <c:v>6.7362563186136217</c:v>
                </c:pt>
                <c:pt idx="75">
                  <c:v>6.7048795637201382</c:v>
                </c:pt>
                <c:pt idx="76">
                  <c:v>6.7141080211865622</c:v>
                </c:pt>
                <c:pt idx="77">
                  <c:v>6.7307192443447761</c:v>
                </c:pt>
                <c:pt idx="78">
                  <c:v>6.7104166383406687</c:v>
                </c:pt>
                <c:pt idx="79">
                  <c:v>6.6771941920206839</c:v>
                </c:pt>
                <c:pt idx="80">
                  <c:v>6.640280362854809</c:v>
                </c:pt>
                <c:pt idx="81">
                  <c:v>6.5849096187507739</c:v>
                </c:pt>
                <c:pt idx="82">
                  <c:v>6.5516871724290366</c:v>
                </c:pt>
                <c:pt idx="83">
                  <c:v>6.4963164286713777</c:v>
                </c:pt>
                <c:pt idx="84">
                  <c:v>6.4907793540490779</c:v>
                </c:pt>
                <c:pt idx="85">
                  <c:v>6.5424587149590643</c:v>
                </c:pt>
                <c:pt idx="86">
                  <c:v>6.512927651481446</c:v>
                </c:pt>
                <c:pt idx="87">
                  <c:v>6.4667853651919884</c:v>
                </c:pt>
                <c:pt idx="88">
                  <c:v>6.4464827588273241</c:v>
                </c:pt>
                <c:pt idx="89">
                  <c:v>6.428025844240854</c:v>
                </c:pt>
                <c:pt idx="90">
                  <c:v>6.4058775468049376</c:v>
                </c:pt>
                <c:pt idx="91">
                  <c:v>6.3671180262037241</c:v>
                </c:pt>
                <c:pt idx="92">
                  <c:v>6.313592973506708</c:v>
                </c:pt>
                <c:pt idx="93">
                  <c:v>6.2988274417643586</c:v>
                </c:pt>
                <c:pt idx="94">
                  <c:v>6.2619136125825534</c:v>
                </c:pt>
                <c:pt idx="95">
                  <c:v>6.2766791443248984</c:v>
                </c:pt>
                <c:pt idx="96">
                  <c:v>6.2932903678454348</c:v>
                </c:pt>
                <c:pt idx="97">
                  <c:v>6.3283585052490574</c:v>
                </c:pt>
                <c:pt idx="98">
                  <c:v>6.3246671224013911</c:v>
                </c:pt>
                <c:pt idx="99">
                  <c:v>6.2969817506931003</c:v>
                </c:pt>
                <c:pt idx="100">
                  <c:v>6.2600679215112969</c:v>
                </c:pt>
                <c:pt idx="101">
                  <c:v>6.2379196237183807</c:v>
                </c:pt>
                <c:pt idx="102">
                  <c:v>6.1954687199107408</c:v>
                </c:pt>
                <c:pt idx="103">
                  <c:v>6.140097976130062</c:v>
                </c:pt>
                <c:pt idx="104">
                  <c:v>6.1751661138942397</c:v>
                </c:pt>
                <c:pt idx="105">
                  <c:v>6.1511721250265152</c:v>
                </c:pt>
                <c:pt idx="106">
                  <c:v>6.1253324443841706</c:v>
                </c:pt>
                <c:pt idx="107">
                  <c:v>6.090264306620008</c:v>
                </c:pt>
                <c:pt idx="108">
                  <c:v>6.0275107971369284</c:v>
                </c:pt>
                <c:pt idx="109">
                  <c:v>5.9979797336416043</c:v>
                </c:pt>
                <c:pt idx="110">
                  <c:v>6.0201280310863643</c:v>
                </c:pt>
                <c:pt idx="111">
                  <c:v>5.9739857444168836</c:v>
                </c:pt>
                <c:pt idx="112">
                  <c:v>5.9204606920485441</c:v>
                </c:pt>
                <c:pt idx="113">
                  <c:v>5.7967993637736299</c:v>
                </c:pt>
                <c:pt idx="114">
                  <c:v>5.8946210110474313</c:v>
                </c:pt>
                <c:pt idx="115">
                  <c:v>5.9204606920485441</c:v>
                </c:pt>
                <c:pt idx="116">
                  <c:v>5.8189476612237021</c:v>
                </c:pt>
                <c:pt idx="117">
                  <c:v>5.623304365942623</c:v>
                </c:pt>
                <c:pt idx="118">
                  <c:v>5.479340431944471</c:v>
                </c:pt>
                <c:pt idx="119">
                  <c:v>5.3815187839194971</c:v>
                </c:pt>
                <c:pt idx="120">
                  <c:v>5.3501420293299047</c:v>
                </c:pt>
                <c:pt idx="121">
                  <c:v>5.3206109658115661</c:v>
                </c:pt>
                <c:pt idx="122">
                  <c:v>5.479340431944471</c:v>
                </c:pt>
                <c:pt idx="123">
                  <c:v>5.4165869220654468</c:v>
                </c:pt>
                <c:pt idx="124">
                  <c:v>5.3353764975716258</c:v>
                </c:pt>
                <c:pt idx="125">
                  <c:v>5.2892342108667414</c:v>
                </c:pt>
                <c:pt idx="126">
                  <c:v>5.2560117644936533</c:v>
                </c:pt>
                <c:pt idx="127">
                  <c:v>5.4202783049166534</c:v>
                </c:pt>
                <c:pt idx="128">
                  <c:v>5.3372221889963356</c:v>
                </c:pt>
                <c:pt idx="129">
                  <c:v>5.2947712854961209</c:v>
                </c:pt>
                <c:pt idx="130">
                  <c:v>5.2209436266958633</c:v>
                </c:pt>
                <c:pt idx="131">
                  <c:v>5.4645749001879587</c:v>
                </c:pt>
                <c:pt idx="132">
                  <c:v>5.3316851147186419</c:v>
                </c:pt>
                <c:pt idx="133">
                  <c:v>5.2486289984377859</c:v>
                </c:pt>
                <c:pt idx="134">
                  <c:v>5.1563444253708708</c:v>
                </c:pt>
                <c:pt idx="135">
                  <c:v>5.3243023486627701</c:v>
                </c:pt>
                <c:pt idx="136">
                  <c:v>5.1138935218618018</c:v>
                </c:pt>
                <c:pt idx="137">
                  <c:v>4.9588554385163777</c:v>
                </c:pt>
                <c:pt idx="138">
                  <c:v>5.1120478300836307</c:v>
                </c:pt>
                <c:pt idx="139">
                  <c:v>4.8112001212038074</c:v>
                </c:pt>
                <c:pt idx="140">
                  <c:v>4.4346790615738341</c:v>
                </c:pt>
                <c:pt idx="141">
                  <c:v>4.632168048898623</c:v>
                </c:pt>
                <c:pt idx="142">
                  <c:v>4.4826670397512318</c:v>
                </c:pt>
                <c:pt idx="143">
                  <c:v>4.3110177334417186</c:v>
                </c:pt>
                <c:pt idx="144">
                  <c:v>4.122757203894345</c:v>
                </c:pt>
                <c:pt idx="145">
                  <c:v>4.0341640135671142</c:v>
                </c:pt>
                <c:pt idx="146">
                  <c:v>3.973256195011893</c:v>
                </c:pt>
                <c:pt idx="147">
                  <c:v>3.9326509825227518</c:v>
                </c:pt>
                <c:pt idx="148">
                  <c:v>3.888354387175331</c:v>
                </c:pt>
                <c:pt idx="149">
                  <c:v>3.7960698139650231</c:v>
                </c:pt>
                <c:pt idx="150">
                  <c:v>3.7480818357522341</c:v>
                </c:pt>
                <c:pt idx="151">
                  <c:v>3.707476623252469</c:v>
                </c:pt>
                <c:pt idx="152">
                  <c:v>3.681636942891005</c:v>
                </c:pt>
                <c:pt idx="153">
                  <c:v>3.5801239121611741</c:v>
                </c:pt>
                <c:pt idx="154">
                  <c:v>3.3697150842390591</c:v>
                </c:pt>
                <c:pt idx="155">
                  <c:v>3.1777631716298238</c:v>
                </c:pt>
                <c:pt idx="156">
                  <c:v>2.9839655675462931</c:v>
                </c:pt>
                <c:pt idx="157">
                  <c:v>2.8935266853205062</c:v>
                </c:pt>
                <c:pt idx="158">
                  <c:v>2.7993964202240469</c:v>
                </c:pt>
                <c:pt idx="159">
                  <c:v>2.6111358903527169</c:v>
                </c:pt>
                <c:pt idx="160">
                  <c:v>2.5336168484640411</c:v>
                </c:pt>
                <c:pt idx="161">
                  <c:v>2.419183977225388</c:v>
                </c:pt>
                <c:pt idx="162">
                  <c:v>2.358276158560427</c:v>
                </c:pt>
                <c:pt idx="163">
                  <c:v>2.2549174362447819</c:v>
                </c:pt>
                <c:pt idx="164">
                  <c:v>2.112799192777981</c:v>
                </c:pt>
                <c:pt idx="165">
                  <c:v>2.0186689279500052</c:v>
                </c:pt>
                <c:pt idx="166">
                  <c:v>1.9669895664228001</c:v>
                </c:pt>
                <c:pt idx="167">
                  <c:v>1.928230045626868</c:v>
                </c:pt>
                <c:pt idx="168">
                  <c:v>1.8894705248291619</c:v>
                </c:pt>
                <c:pt idx="169">
                  <c:v>1.804568717144253</c:v>
                </c:pt>
                <c:pt idx="170">
                  <c:v>1.756580738821703</c:v>
                </c:pt>
                <c:pt idx="171">
                  <c:v>1.6919815368918909</c:v>
                </c:pt>
                <c:pt idx="172">
                  <c:v>1.632919409962619</c:v>
                </c:pt>
                <c:pt idx="173">
                  <c:v>1.48526409209243</c:v>
                </c:pt>
                <c:pt idx="174">
                  <c:v>1.422510581930178</c:v>
                </c:pt>
                <c:pt idx="175">
                  <c:v>1.426201964799092</c:v>
                </c:pt>
                <c:pt idx="176">
                  <c:v>1.383751061111236</c:v>
                </c:pt>
                <c:pt idx="177">
                  <c:v>1.368985529285685</c:v>
                </c:pt>
                <c:pt idx="178">
                  <c:v>1.372676912152816</c:v>
                </c:pt>
                <c:pt idx="179">
                  <c:v>1.3080777105481429</c:v>
                </c:pt>
                <c:pt idx="180">
                  <c:v>1.3339173913321081</c:v>
                </c:pt>
                <c:pt idx="181">
                  <c:v>1.348682922804191</c:v>
                </c:pt>
                <c:pt idx="182">
                  <c:v>1.3782139864552929</c:v>
                </c:pt>
                <c:pt idx="183">
                  <c:v>1.4483502627106</c:v>
                </c:pt>
                <c:pt idx="184">
                  <c:v>1.4926468578284791</c:v>
                </c:pt>
                <c:pt idx="185">
                  <c:v>1.614462495275246</c:v>
                </c:pt>
                <c:pt idx="186">
                  <c:v>1.752889355602878</c:v>
                </c:pt>
                <c:pt idx="187">
                  <c:v>1.821179940042833</c:v>
                </c:pt>
                <c:pt idx="188">
                  <c:v>1.878396375877827</c:v>
                </c:pt>
                <c:pt idx="189">
                  <c:v>1.911618822378371</c:v>
                </c:pt>
                <c:pt idx="190">
                  <c:v>1.941149886008217</c:v>
                </c:pt>
                <c:pt idx="191">
                  <c:v>1.972526640721741</c:v>
                </c:pt>
                <c:pt idx="192">
                  <c:v>1.9780637153723619</c:v>
                </c:pt>
                <c:pt idx="193">
                  <c:v>1.968835257854594</c:v>
                </c:pt>
                <c:pt idx="194">
                  <c:v>1.915310205243737</c:v>
                </c:pt>
                <c:pt idx="195">
                  <c:v>1.89685329056167</c:v>
                </c:pt>
                <c:pt idx="196">
                  <c:v>1.9060817477259711</c:v>
                </c:pt>
                <c:pt idx="197">
                  <c:v>1.954069726039666</c:v>
                </c:pt>
                <c:pt idx="198">
                  <c:v>1.9891378643219251</c:v>
                </c:pt>
                <c:pt idx="199">
                  <c:v>1.983600789669522</c:v>
                </c:pt>
                <c:pt idx="200">
                  <c:v>1.8839334501785441</c:v>
                </c:pt>
                <c:pt idx="201">
                  <c:v>1.854402386543367</c:v>
                </c:pt>
                <c:pt idx="202">
                  <c:v>1.84701962081086</c:v>
                </c:pt>
                <c:pt idx="203">
                  <c:v>1.81564286574212</c:v>
                </c:pt>
                <c:pt idx="204">
                  <c:v>1.771346270640171</c:v>
                </c:pt>
                <c:pt idx="205">
                  <c:v>1.730741058050129</c:v>
                </c:pt>
                <c:pt idx="206">
                  <c:v>1.6199995695741709</c:v>
                </c:pt>
                <c:pt idx="207">
                  <c:v>1.553554676553631</c:v>
                </c:pt>
                <c:pt idx="208">
                  <c:v>1.5203322300407009</c:v>
                </c:pt>
                <c:pt idx="209">
                  <c:v>1.3966709011497609</c:v>
                </c:pt>
                <c:pt idx="210">
                  <c:v>1.254552657896568</c:v>
                </c:pt>
                <c:pt idx="211">
                  <c:v>1.1438111697121029</c:v>
                </c:pt>
                <c:pt idx="212">
                  <c:v>0.81158670367233765</c:v>
                </c:pt>
                <c:pt idx="213">
                  <c:v>0.32432415440399542</c:v>
                </c:pt>
                <c:pt idx="214">
                  <c:v>0.15821192159861369</c:v>
                </c:pt>
                <c:pt idx="215">
                  <c:v>-6.3271055762223916E-2</c:v>
                </c:pt>
                <c:pt idx="216">
                  <c:v>-0.13525302286808519</c:v>
                </c:pt>
                <c:pt idx="217">
                  <c:v>-0.26076004378327261</c:v>
                </c:pt>
                <c:pt idx="218">
                  <c:v>-0.35119892598839492</c:v>
                </c:pt>
                <c:pt idx="219">
                  <c:v>-0.43056365957617698</c:v>
                </c:pt>
                <c:pt idx="220">
                  <c:v>-0.65758371139702232</c:v>
                </c:pt>
                <c:pt idx="221">
                  <c:v>-0.88091238040030451</c:v>
                </c:pt>
                <c:pt idx="222">
                  <c:v>-0.91967190096846296</c:v>
                </c:pt>
                <c:pt idx="223">
                  <c:v>-1.056253070628441</c:v>
                </c:pt>
                <c:pt idx="224">
                  <c:v>-1.275890356853095</c:v>
                </c:pt>
                <c:pt idx="225">
                  <c:v>-1.497373334218036</c:v>
                </c:pt>
                <c:pt idx="226">
                  <c:v>-1.6265717378540101</c:v>
                </c:pt>
                <c:pt idx="227">
                  <c:v>-1.7410046096325791</c:v>
                </c:pt>
                <c:pt idx="228">
                  <c:v>-1.8388262581042201</c:v>
                </c:pt>
                <c:pt idx="229">
                  <c:v>-1.897888385622388</c:v>
                </c:pt>
                <c:pt idx="230">
                  <c:v>-2.1673593416798562</c:v>
                </c:pt>
                <c:pt idx="231">
                  <c:v>-2.3833052449441299</c:v>
                </c:pt>
                <c:pt idx="232">
                  <c:v>-2.741369392508969</c:v>
                </c:pt>
                <c:pt idx="233">
                  <c:v>-3.4667261452968452</c:v>
                </c:pt>
                <c:pt idx="234">
                  <c:v>-4.0425818887697673</c:v>
                </c:pt>
                <c:pt idx="235">
                  <c:v>-4.5224616749308089</c:v>
                </c:pt>
                <c:pt idx="236">
                  <c:v>-4.9931130041151839</c:v>
                </c:pt>
                <c:pt idx="237">
                  <c:v>-5.2182873653102639</c:v>
                </c:pt>
                <c:pt idx="238">
                  <c:v>-5.3622513014285316</c:v>
                </c:pt>
                <c:pt idx="239">
                  <c:v>-5.4600729503020142</c:v>
                </c:pt>
                <c:pt idx="240">
                  <c:v>-5.5412833757977804</c:v>
                </c:pt>
                <c:pt idx="241">
                  <c:v>-5.607728269358236</c:v>
                </c:pt>
                <c:pt idx="242">
                  <c:v>-5.7535378969879574</c:v>
                </c:pt>
                <c:pt idx="243">
                  <c:v>-5.8144457158641556</c:v>
                </c:pt>
                <c:pt idx="244">
                  <c:v>-5.8052172586184199</c:v>
                </c:pt>
                <c:pt idx="245">
                  <c:v>-5.8181370987631613</c:v>
                </c:pt>
                <c:pt idx="246">
                  <c:v>-5.8568966202524253</c:v>
                </c:pt>
                <c:pt idx="247">
                  <c:v>-5.8495138544561964</c:v>
                </c:pt>
                <c:pt idx="248">
                  <c:v>-5.801525875721194</c:v>
                </c:pt>
                <c:pt idx="249">
                  <c:v>-5.6557162477291527</c:v>
                </c:pt>
                <c:pt idx="250">
                  <c:v>-5.5062152375698119</c:v>
                </c:pt>
                <c:pt idx="251">
                  <c:v>-5.5246721524076596</c:v>
                </c:pt>
                <c:pt idx="252">
                  <c:v>-5.4379246522170206</c:v>
                </c:pt>
                <c:pt idx="253">
                  <c:v>-5.4268505035270982</c:v>
                </c:pt>
                <c:pt idx="254">
                  <c:v>-5.4250048120793704</c:v>
                </c:pt>
                <c:pt idx="255">
                  <c:v>-5.0964717272911448</c:v>
                </c:pt>
                <c:pt idx="256">
                  <c:v>-5.4859126309325532</c:v>
                </c:pt>
                <c:pt idx="257">
                  <c:v>-5.895656141391779</c:v>
                </c:pt>
                <c:pt idx="258">
                  <c:v>-6.1226761946199453</c:v>
                </c:pt>
                <c:pt idx="259">
                  <c:v>-6.1817383224231053</c:v>
                </c:pt>
                <c:pt idx="260">
                  <c:v>-6.1725098651738364</c:v>
                </c:pt>
                <c:pt idx="261">
                  <c:v>-6.1614357161233784</c:v>
                </c:pt>
                <c:pt idx="262">
                  <c:v>-6.1097563544716689</c:v>
                </c:pt>
                <c:pt idx="263">
                  <c:v>-5.9196501309386704</c:v>
                </c:pt>
                <c:pt idx="264">
                  <c:v>-5.8310569396112664</c:v>
                </c:pt>
                <c:pt idx="265">
                  <c:v>-5.7369266732426176</c:v>
                </c:pt>
                <c:pt idx="266">
                  <c:v>-5.6630990138770736</c:v>
                </c:pt>
                <c:pt idx="267">
                  <c:v>-5.6797102372689601</c:v>
                </c:pt>
                <c:pt idx="268">
                  <c:v>-5.7055499182582672</c:v>
                </c:pt>
                <c:pt idx="269">
                  <c:v>-5.5283635353048917</c:v>
                </c:pt>
                <c:pt idx="270">
                  <c:v>-5.4083935883393357</c:v>
                </c:pt>
                <c:pt idx="271">
                  <c:v>-5.3788625248151094</c:v>
                </c:pt>
                <c:pt idx="272">
                  <c:v>-5.3474857694914633</c:v>
                </c:pt>
                <c:pt idx="273">
                  <c:v>-5.2773494930550191</c:v>
                </c:pt>
                <c:pt idx="274">
                  <c:v>-5.2164416738625334</c:v>
                </c:pt>
                <c:pt idx="275">
                  <c:v>-5.1906019928873874</c:v>
                </c:pt>
                <c:pt idx="276">
                  <c:v>-5.0817061953576124</c:v>
                </c:pt>
                <c:pt idx="277">
                  <c:v>-5.0411009828059292</c:v>
                </c:pt>
                <c:pt idx="278">
                  <c:v>-5.0207983761792896</c:v>
                </c:pt>
                <c:pt idx="279">
                  <c:v>-5.0281811419702196</c:v>
                </c:pt>
                <c:pt idx="280">
                  <c:v>-4.9672733227954389</c:v>
                </c:pt>
                <c:pt idx="281">
                  <c:v>-4.9266681106007502</c:v>
                </c:pt>
                <c:pt idx="282">
                  <c:v>-4.9026741210821916</c:v>
                </c:pt>
                <c:pt idx="283">
                  <c:v>-4.8805258230113608</c:v>
                </c:pt>
                <c:pt idx="284">
                  <c:v>-4.8380749186691094</c:v>
                </c:pt>
                <c:pt idx="285">
                  <c:v>-4.8196180038472027</c:v>
                </c:pt>
                <c:pt idx="286">
                  <c:v>-4.7051851316703441</c:v>
                </c:pt>
                <c:pt idx="287">
                  <c:v>-4.6147462490191327</c:v>
                </c:pt>
                <c:pt idx="288">
                  <c:v>-4.6276660894978514</c:v>
                </c:pt>
                <c:pt idx="289">
                  <c:v>-4.6073634832317438</c:v>
                </c:pt>
                <c:pt idx="290">
                  <c:v>-4.5981350256467168</c:v>
                </c:pt>
                <c:pt idx="291">
                  <c:v>-4.5667582703513991</c:v>
                </c:pt>
                <c:pt idx="292">
                  <c:v>-4.5316901321623773</c:v>
                </c:pt>
                <c:pt idx="293">
                  <c:v>-4.415411568576733</c:v>
                </c:pt>
                <c:pt idx="294">
                  <c:v>-4.3840348132885003</c:v>
                </c:pt>
                <c:pt idx="295">
                  <c:v>-4.3083614625885103</c:v>
                </c:pt>
                <c:pt idx="296">
                  <c:v>-4.2769847069503522</c:v>
                </c:pt>
                <c:pt idx="297">
                  <c:v>-4.2419165691271923</c:v>
                </c:pt>
                <c:pt idx="298">
                  <c:v>-4.195774281573204</c:v>
                </c:pt>
                <c:pt idx="299">
                  <c:v>-4.118255239444963</c:v>
                </c:pt>
                <c:pt idx="300">
                  <c:v>-4.1514776861703124</c:v>
                </c:pt>
                <c:pt idx="301">
                  <c:v>-4.1127181651088556</c:v>
                </c:pt>
                <c:pt idx="302">
                  <c:v>-4.0056680588043454</c:v>
                </c:pt>
                <c:pt idx="303">
                  <c:v>-3.9613714634120809</c:v>
                </c:pt>
                <c:pt idx="304">
                  <c:v>-3.9096921018896009</c:v>
                </c:pt>
                <c:pt idx="305">
                  <c:v>-3.8414015166589439</c:v>
                </c:pt>
                <c:pt idx="306">
                  <c:v>-3.8044876870558388</c:v>
                </c:pt>
                <c:pt idx="307">
                  <c:v>-3.7085117298088699</c:v>
                </c:pt>
                <c:pt idx="308">
                  <c:v>-3.5996159321115209</c:v>
                </c:pt>
                <c:pt idx="309">
                  <c:v>-3.5793133258684229</c:v>
                </c:pt>
                <c:pt idx="310">
                  <c:v>-3.5405538044800631</c:v>
                </c:pt>
                <c:pt idx="311">
                  <c:v>-3.4095097094701119</c:v>
                </c:pt>
                <c:pt idx="312">
                  <c:v>-3.2932311456814851</c:v>
                </c:pt>
                <c:pt idx="313">
                  <c:v>-3.230477635534573</c:v>
                </c:pt>
                <c:pt idx="314">
                  <c:v>-3.0643654017384558</c:v>
                </c:pt>
                <c:pt idx="315">
                  <c:v>-2.8521108815460812</c:v>
                </c:pt>
                <c:pt idx="316">
                  <c:v>-2.739523701066549</c:v>
                </c:pt>
                <c:pt idx="317">
                  <c:v>-2.632473594930218</c:v>
                </c:pt>
                <c:pt idx="318">
                  <c:v>-2.436830297820527</c:v>
                </c:pt>
                <c:pt idx="319">
                  <c:v>-2.3260888091882088</c:v>
                </c:pt>
                <c:pt idx="320">
                  <c:v>-2.1562851926789621</c:v>
                </c:pt>
                <c:pt idx="321">
                  <c:v>-2.0750747674947529</c:v>
                </c:pt>
                <c:pt idx="322">
                  <c:v>-2.0086298741998219</c:v>
                </c:pt>
                <c:pt idx="323">
                  <c:v>-1.8019124285843111</c:v>
                </c:pt>
                <c:pt idx="324">
                  <c:v>-1.729930460636995</c:v>
                </c:pt>
                <c:pt idx="325">
                  <c:v>-1.689325248239318</c:v>
                </c:pt>
                <c:pt idx="326">
                  <c:v>-1.536132855519672</c:v>
                </c:pt>
                <c:pt idx="327">
                  <c:v>-1.491836259897857</c:v>
                </c:pt>
                <c:pt idx="328">
                  <c:v>-1.250050675993011</c:v>
                </c:pt>
                <c:pt idx="329">
                  <c:v>-1.0544073791895641</c:v>
                </c:pt>
                <c:pt idx="330">
                  <c:v>-0.94182019894016389</c:v>
                </c:pt>
                <c:pt idx="331">
                  <c:v>-0.9030606780185465</c:v>
                </c:pt>
                <c:pt idx="332">
                  <c:v>-0.86983823141355987</c:v>
                </c:pt>
                <c:pt idx="333">
                  <c:v>-0.84584424200475006</c:v>
                </c:pt>
                <c:pt idx="334">
                  <c:v>-0.80154764641834431</c:v>
                </c:pt>
                <c:pt idx="335">
                  <c:v>-0.93443743283118252</c:v>
                </c:pt>
                <c:pt idx="336">
                  <c:v>-1.0987039747883589</c:v>
                </c:pt>
                <c:pt idx="337">
                  <c:v>-1.172531633771535</c:v>
                </c:pt>
                <c:pt idx="338">
                  <c:v>-1.259279133190949</c:v>
                </c:pt>
                <c:pt idx="339">
                  <c:v>-1.288810197282247</c:v>
                </c:pt>
                <c:pt idx="340">
                  <c:v>-1.3128041863517661</c:v>
                </c:pt>
                <c:pt idx="341">
                  <c:v>-1.296192962689624</c:v>
                </c:pt>
                <c:pt idx="342">
                  <c:v>-1.283273122610376</c:v>
                </c:pt>
                <c:pt idx="343">
                  <c:v>-1.26481620786282</c:v>
                </c:pt>
                <c:pt idx="344">
                  <c:v>-1.242667910233948</c:v>
                </c:pt>
                <c:pt idx="345">
                  <c:v>-1.202062697507605</c:v>
                </c:pt>
                <c:pt idx="346">
                  <c:v>-1.1983713146280719</c:v>
                </c:pt>
                <c:pt idx="347">
                  <c:v>-1.170685942332657</c:v>
                </c:pt>
                <c:pt idx="348">
                  <c:v>-1.1374634957188281</c:v>
                </c:pt>
                <c:pt idx="349">
                  <c:v>-1.150383336146211</c:v>
                </c:pt>
                <c:pt idx="350">
                  <c:v>-1.207599771826013</c:v>
                </c:pt>
                <c:pt idx="351">
                  <c:v>-1.233439453036008</c:v>
                </c:pt>
                <c:pt idx="352">
                  <c:v>-1.2112911547055449</c:v>
                </c:pt>
                <c:pt idx="353">
                  <c:v>-1.213136846497884</c:v>
                </c:pt>
                <c:pt idx="354">
                  <c:v>-1.200217005717044</c:v>
                </c:pt>
                <c:pt idx="355">
                  <c:v>-1.1965256228375121</c:v>
                </c:pt>
                <c:pt idx="356">
                  <c:v>-1.1983713146280719</c:v>
                </c:pt>
                <c:pt idx="357">
                  <c:v>-1.1466919532666771</c:v>
                </c:pt>
                <c:pt idx="358">
                  <c:v>-1.305421420239242</c:v>
                </c:pt>
                <c:pt idx="359">
                  <c:v>-1.255587750311417</c:v>
                </c:pt>
                <c:pt idx="360">
                  <c:v>-1.3792490795918051</c:v>
                </c:pt>
                <c:pt idx="361">
                  <c:v>-1.4752250365856381</c:v>
                </c:pt>
                <c:pt idx="362">
                  <c:v>-1.528750089405378</c:v>
                </c:pt>
                <c:pt idx="363">
                  <c:v>-1.528750089405378</c:v>
                </c:pt>
                <c:pt idx="364">
                  <c:v>-1.5139845575320361</c:v>
                </c:pt>
                <c:pt idx="365">
                  <c:v>-1.556435461713191</c:v>
                </c:pt>
                <c:pt idx="366">
                  <c:v>-1.5601268445944949</c:v>
                </c:pt>
                <c:pt idx="367">
                  <c:v>-1.5305957808460311</c:v>
                </c:pt>
                <c:pt idx="368">
                  <c:v>-1.5158302489726869</c:v>
                </c:pt>
                <c:pt idx="369">
                  <c:v>-1.445693972840719</c:v>
                </c:pt>
                <c:pt idx="370">
                  <c:v>-1.3423352500913699</c:v>
                </c:pt>
                <c:pt idx="371">
                  <c:v>-1.309112803472237</c:v>
                </c:pt>
                <c:pt idx="372">
                  <c:v>-1.2168282293756361</c:v>
                </c:pt>
                <c:pt idx="373">
                  <c:v>-1.1208522724119101</c:v>
                </c:pt>
                <c:pt idx="374">
                  <c:v>-1.0488703045194649</c:v>
                </c:pt>
                <c:pt idx="375">
                  <c:v>-1.0304133897754419</c:v>
                </c:pt>
                <c:pt idx="376">
                  <c:v>-0.93443743283118252</c:v>
                </c:pt>
                <c:pt idx="377">
                  <c:v>-0.78862780634795859</c:v>
                </c:pt>
                <c:pt idx="378">
                  <c:v>-0.69634323230801709</c:v>
                </c:pt>
                <c:pt idx="379">
                  <c:v>-0.54684222263606397</c:v>
                </c:pt>
                <c:pt idx="380">
                  <c:v>-0.49885424418782748</c:v>
                </c:pt>
                <c:pt idx="381">
                  <c:v>-0.50439131885616439</c:v>
                </c:pt>
                <c:pt idx="382">
                  <c:v>-0.44532919143182048</c:v>
                </c:pt>
                <c:pt idx="383">
                  <c:v>-0.46194041472456793</c:v>
                </c:pt>
                <c:pt idx="384">
                  <c:v>-0.39918690442777671</c:v>
                </c:pt>
                <c:pt idx="385">
                  <c:v>-0.36411876640516161</c:v>
                </c:pt>
                <c:pt idx="386">
                  <c:v>-0.33643339413452272</c:v>
                </c:pt>
                <c:pt idx="387">
                  <c:v>-0.32351355406943783</c:v>
                </c:pt>
                <c:pt idx="388">
                  <c:v>-0.28106264994847291</c:v>
                </c:pt>
                <c:pt idx="389">
                  <c:v>-0.2238462143288584</c:v>
                </c:pt>
                <c:pt idx="390">
                  <c:v>-0.20538929960253879</c:v>
                </c:pt>
                <c:pt idx="391">
                  <c:v>-0.15370993829956051</c:v>
                </c:pt>
                <c:pt idx="392">
                  <c:v>-0.1592470122574221</c:v>
                </c:pt>
                <c:pt idx="393">
                  <c:v>-0.16478408657052701</c:v>
                </c:pt>
                <c:pt idx="394">
                  <c:v>-0.17401254410953251</c:v>
                </c:pt>
                <c:pt idx="395">
                  <c:v>-0.1813953102114286</c:v>
                </c:pt>
                <c:pt idx="396">
                  <c:v>-0.225691905414282</c:v>
                </c:pt>
                <c:pt idx="397">
                  <c:v>-0.26814280953348119</c:v>
                </c:pt>
                <c:pt idx="398">
                  <c:v>-0.2367660543903912</c:v>
                </c:pt>
                <c:pt idx="399">
                  <c:v>-0.2090806824767536</c:v>
                </c:pt>
                <c:pt idx="400">
                  <c:v>-0.21830913966407159</c:v>
                </c:pt>
                <c:pt idx="401">
                  <c:v>-0.29398249036346458</c:v>
                </c:pt>
                <c:pt idx="402">
                  <c:v>-0.32351355406943783</c:v>
                </c:pt>
                <c:pt idx="403">
                  <c:v>-0.34935323454950867</c:v>
                </c:pt>
                <c:pt idx="404">
                  <c:v>-0.43979211676526059</c:v>
                </c:pt>
                <c:pt idx="405">
                  <c:v>-0.5339223825692172</c:v>
                </c:pt>
                <c:pt idx="406">
                  <c:v>-0.65020094529158723</c:v>
                </c:pt>
                <c:pt idx="407">
                  <c:v>-0.77939934880364836</c:v>
                </c:pt>
                <c:pt idx="408">
                  <c:v>-0.83661578481212928</c:v>
                </c:pt>
                <c:pt idx="409">
                  <c:v>-0.92520897563678506</c:v>
                </c:pt>
                <c:pt idx="410">
                  <c:v>-0.97688833698579292</c:v>
                </c:pt>
                <c:pt idx="411">
                  <c:v>-1.0008823260446791</c:v>
                </c:pt>
                <c:pt idx="412">
                  <c:v>-0.9990366349574844</c:v>
                </c:pt>
                <c:pt idx="413">
                  <c:v>-1.150383336146211</c:v>
                </c:pt>
                <c:pt idx="414">
                  <c:v>-1.185451474200695</c:v>
                </c:pt>
                <c:pt idx="415">
                  <c:v>-1.205754080387138</c:v>
                </c:pt>
                <c:pt idx="416">
                  <c:v>-1.3238783349885761</c:v>
                </c:pt>
                <c:pt idx="417">
                  <c:v>-1.370020622393876</c:v>
                </c:pt>
                <c:pt idx="418">
                  <c:v>-1.421699983767658</c:v>
                </c:pt>
                <c:pt idx="419">
                  <c:v>-1.4586138132734161</c:v>
                </c:pt>
                <c:pt idx="420">
                  <c:v>-1.5342871637273361</c:v>
                </c:pt>
                <c:pt idx="421">
                  <c:v>-1.6136518977712311</c:v>
                </c:pt>
                <c:pt idx="422">
                  <c:v>-1.6930166311206201</c:v>
                </c:pt>
                <c:pt idx="423">
                  <c:v>-1.787146896705653</c:v>
                </c:pt>
                <c:pt idx="424">
                  <c:v>-1.9218823747078371</c:v>
                </c:pt>
                <c:pt idx="425">
                  <c:v>-2.0436980122879391</c:v>
                </c:pt>
                <c:pt idx="426">
                  <c:v>-2.2448783839880688</c:v>
                </c:pt>
                <c:pt idx="427">
                  <c:v>-2.20058178833263</c:v>
                </c:pt>
                <c:pt idx="428">
                  <c:v>-2.2614896069645449</c:v>
                </c:pt>
                <c:pt idx="429">
                  <c:v>-2.3537741811691189</c:v>
                </c:pt>
                <c:pt idx="430">
                  <c:v>-2.3925337025061459</c:v>
                </c:pt>
                <c:pt idx="431">
                  <c:v>-2.4460587550308559</c:v>
                </c:pt>
                <c:pt idx="432">
                  <c:v>-2.4885096596079488</c:v>
                </c:pt>
                <c:pt idx="433">
                  <c:v>-2.617708063037397</c:v>
                </c:pt>
                <c:pt idx="434">
                  <c:v>-2.3150146601837669</c:v>
                </c:pt>
                <c:pt idx="435">
                  <c:v>-2.3833052449441299</c:v>
                </c:pt>
                <c:pt idx="436">
                  <c:v>-2.4479044468249622</c:v>
                </c:pt>
                <c:pt idx="437">
                  <c:v>-2.5549545529400581</c:v>
                </c:pt>
                <c:pt idx="438">
                  <c:v>-2.632473594930218</c:v>
                </c:pt>
                <c:pt idx="439">
                  <c:v>-2.6583132758292392</c:v>
                </c:pt>
                <c:pt idx="440">
                  <c:v>-2.7063012543943081</c:v>
                </c:pt>
                <c:pt idx="441">
                  <c:v>-2.7321409349434131</c:v>
                </c:pt>
                <c:pt idx="442">
                  <c:v>-2.8188884348685219</c:v>
                </c:pt>
                <c:pt idx="443">
                  <c:v>-2.892716094348545</c:v>
                </c:pt>
                <c:pt idx="444">
                  <c:v>-2.9407040725725389</c:v>
                </c:pt>
                <c:pt idx="445">
                  <c:v>-3.0477541787478239</c:v>
                </c:pt>
                <c:pt idx="446">
                  <c:v>-3.191718114512053</c:v>
                </c:pt>
                <c:pt idx="447">
                  <c:v>-3.300613911809938</c:v>
                </c:pt>
                <c:pt idx="448">
                  <c:v>-3.3910527946783011</c:v>
                </c:pt>
                <c:pt idx="449">
                  <c:v>-3.453806305187515</c:v>
                </c:pt>
                <c:pt idx="450">
                  <c:v>-3.5442451877201249</c:v>
                </c:pt>
                <c:pt idx="451">
                  <c:v>-3.8026419956116539</c:v>
                </c:pt>
                <c:pt idx="452">
                  <c:v>-3.8617041232590328</c:v>
                </c:pt>
                <c:pt idx="453">
                  <c:v>-3.904155027201802</c:v>
                </c:pt>
                <c:pt idx="454">
                  <c:v>-3.9336860910299269</c:v>
                </c:pt>
                <c:pt idx="455">
                  <c:v>-4.0555017288879496</c:v>
                </c:pt>
                <c:pt idx="456">
                  <c:v>-4.077650026585852</c:v>
                </c:pt>
                <c:pt idx="457">
                  <c:v>-4.0924155585016786</c:v>
                </c:pt>
                <c:pt idx="458">
                  <c:v>-4.0462732716599152</c:v>
                </c:pt>
                <c:pt idx="459">
                  <c:v>-3.8450928995490958</c:v>
                </c:pt>
                <c:pt idx="460">
                  <c:v>-3.7934135380336991</c:v>
                </c:pt>
                <c:pt idx="461">
                  <c:v>-3.741734176520064</c:v>
                </c:pt>
                <c:pt idx="462">
                  <c:v>-3.7011289640303411</c:v>
                </c:pt>
                <c:pt idx="463">
                  <c:v>-3.6605237511907029</c:v>
                </c:pt>
                <c:pt idx="464">
                  <c:v>-3.5940788577771769</c:v>
                </c:pt>
                <c:pt idx="465">
                  <c:v>-3.4814916772038278</c:v>
                </c:pt>
                <c:pt idx="466">
                  <c:v>-3.3965898690108718</c:v>
                </c:pt>
                <c:pt idx="467">
                  <c:v>-3.2433974759920452</c:v>
                </c:pt>
                <c:pt idx="468">
                  <c:v>-3.143730135920431</c:v>
                </c:pt>
                <c:pt idx="469">
                  <c:v>-3.0643654017384558</c:v>
                </c:pt>
                <c:pt idx="470">
                  <c:v>-2.9480868386992278</c:v>
                </c:pt>
                <c:pt idx="471">
                  <c:v>-2.8779505624521882</c:v>
                </c:pt>
                <c:pt idx="472">
                  <c:v>-2.853956572988499</c:v>
                </c:pt>
                <c:pt idx="473">
                  <c:v>-2.7709004562981492</c:v>
                </c:pt>
                <c:pt idx="474">
                  <c:v>-2.7284495520585761</c:v>
                </c:pt>
                <c:pt idx="475">
                  <c:v>-2.743215083951386</c:v>
                </c:pt>
                <c:pt idx="476">
                  <c:v>-2.7690547648557322</c:v>
                </c:pt>
                <c:pt idx="477">
                  <c:v>-2.8207341263127201</c:v>
                </c:pt>
                <c:pt idx="478">
                  <c:v>-2.8188884348685219</c:v>
                </c:pt>
                <c:pt idx="479">
                  <c:v>-2.8188884348685219</c:v>
                </c:pt>
                <c:pt idx="480">
                  <c:v>-2.824425509197555</c:v>
                </c:pt>
                <c:pt idx="481">
                  <c:v>-2.846573806865369</c:v>
                </c:pt>
                <c:pt idx="482">
                  <c:v>-2.8207341263127201</c:v>
                </c:pt>
                <c:pt idx="483">
                  <c:v>-2.839191041093919</c:v>
                </c:pt>
                <c:pt idx="484">
                  <c:v>-2.9167100834605439</c:v>
                </c:pt>
                <c:pt idx="485">
                  <c:v>-2.992383434391837</c:v>
                </c:pt>
                <c:pt idx="486">
                  <c:v>-3.012686040267305</c:v>
                </c:pt>
                <c:pt idx="487">
                  <c:v>-3.005303274494084</c:v>
                </c:pt>
                <c:pt idx="488">
                  <c:v>-2.9813092853803189</c:v>
                </c:pt>
                <c:pt idx="489">
                  <c:v>-2.957315295913086</c:v>
                </c:pt>
                <c:pt idx="490">
                  <c:v>-2.9831549768245158</c:v>
                </c:pt>
                <c:pt idx="491">
                  <c:v>-2.966543753482191</c:v>
                </c:pt>
                <c:pt idx="492">
                  <c:v>-2.9886920511535422</c:v>
                </c:pt>
                <c:pt idx="493">
                  <c:v>-3.0071489659382808</c:v>
                </c:pt>
                <c:pt idx="494">
                  <c:v>-2.992383434391837</c:v>
                </c:pt>
                <c:pt idx="495">
                  <c:v>-2.9480868386992278</c:v>
                </c:pt>
                <c:pt idx="496">
                  <c:v>-2.922247157789573</c:v>
                </c:pt>
                <c:pt idx="497">
                  <c:v>-2.890870402552665</c:v>
                </c:pt>
                <c:pt idx="498">
                  <c:v>-2.8613393387617272</c:v>
                </c:pt>
                <c:pt idx="499">
                  <c:v>-2.8650307216465611</c:v>
                </c:pt>
                <c:pt idx="500">
                  <c:v>-2.8521108815460812</c:v>
                </c:pt>
                <c:pt idx="501">
                  <c:v>-2.8133513601878062</c:v>
                </c:pt>
                <c:pt idx="502">
                  <c:v>-2.822579817755138</c:v>
                </c:pt>
                <c:pt idx="503">
                  <c:v>-2.8521108815460812</c:v>
                </c:pt>
                <c:pt idx="504">
                  <c:v>-2.8761048706563059</c:v>
                </c:pt>
                <c:pt idx="505">
                  <c:v>-2.8576479558751129</c:v>
                </c:pt>
                <c:pt idx="506">
                  <c:v>-2.8521108815460812</c:v>
                </c:pt>
                <c:pt idx="507">
                  <c:v>-2.890870402552665</c:v>
                </c:pt>
                <c:pt idx="508">
                  <c:v>-2.900098860119992</c:v>
                </c:pt>
                <c:pt idx="509">
                  <c:v>-2.907481625893217</c:v>
                </c:pt>
                <c:pt idx="510">
                  <c:v>-2.937012689687708</c:v>
                </c:pt>
                <c:pt idx="511">
                  <c:v>-2.966543753482191</c:v>
                </c:pt>
                <c:pt idx="512">
                  <c:v>-2.9960748172784482</c:v>
                </c:pt>
                <c:pt idx="513">
                  <c:v>-3.0182231149497958</c:v>
                </c:pt>
                <c:pt idx="514">
                  <c:v>-3.0292972639630911</c:v>
                </c:pt>
                <c:pt idx="515">
                  <c:v>-3.0403714129746038</c:v>
                </c:pt>
                <c:pt idx="516">
                  <c:v>-3.0551369445210441</c:v>
                </c:pt>
                <c:pt idx="517">
                  <c:v>-3.079130933638357</c:v>
                </c:pt>
                <c:pt idx="518">
                  <c:v>-3.128964604020537</c:v>
                </c:pt>
                <c:pt idx="519">
                  <c:v>-3.1363473697955331</c:v>
                </c:pt>
                <c:pt idx="520">
                  <c:v>-3.295076837477362</c:v>
                </c:pt>
                <c:pt idx="521">
                  <c:v>-3.3504475818510442</c:v>
                </c:pt>
                <c:pt idx="522">
                  <c:v>-3.37997864566147</c:v>
                </c:pt>
                <c:pt idx="523">
                  <c:v>-3.4150467838026839</c:v>
                </c:pt>
                <c:pt idx="524">
                  <c:v>-3.4335036985980532</c:v>
                </c:pt>
                <c:pt idx="525">
                  <c:v>-3.398435560453283</c:v>
                </c:pt>
                <c:pt idx="526">
                  <c:v>-3.3762872627730882</c:v>
                </c:pt>
                <c:pt idx="527">
                  <c:v>-3.3615217308678762</c:v>
                </c:pt>
                <c:pt idx="528">
                  <c:v>-3.24155178419795</c:v>
                </c:pt>
                <c:pt idx="529">
                  <c:v>-3.1898724227161761</c:v>
                </c:pt>
                <c:pt idx="530">
                  <c:v>-3.1215818378956368</c:v>
                </c:pt>
                <c:pt idx="531">
                  <c:v>-2.953623913028256</c:v>
                </c:pt>
                <c:pt idx="532">
                  <c:v>-2.887179019667832</c:v>
                </c:pt>
                <c:pt idx="533">
                  <c:v>-2.673078807722058</c:v>
                </c:pt>
                <c:pt idx="534">
                  <c:v>-2.5881769996069921</c:v>
                </c:pt>
                <c:pt idx="535">
                  <c:v>-2.4774355106035162</c:v>
                </c:pt>
                <c:pt idx="536">
                  <c:v>-2.4036078511589012</c:v>
                </c:pt>
                <c:pt idx="537">
                  <c:v>-2.2781008306443868</c:v>
                </c:pt>
                <c:pt idx="538">
                  <c:v>-2.237495617870247</c:v>
                </c:pt>
                <c:pt idx="539">
                  <c:v>-2.2171930116590159</c:v>
                </c:pt>
                <c:pt idx="540">
                  <c:v>-2.1673593416798562</c:v>
                </c:pt>
                <c:pt idx="541">
                  <c:v>-2.0990687565855159</c:v>
                </c:pt>
                <c:pt idx="542">
                  <c:v>-2.091685990819371</c:v>
                </c:pt>
                <c:pt idx="543">
                  <c:v>-2.0861489164956528</c:v>
                </c:pt>
                <c:pt idx="544">
                  <c:v>-2.0861489164956528</c:v>
                </c:pt>
                <c:pt idx="545">
                  <c:v>-2.115679980261814</c:v>
                </c:pt>
                <c:pt idx="546">
                  <c:v>-2.1230627460279559</c:v>
                </c:pt>
                <c:pt idx="547">
                  <c:v>-2.1489024269128199</c:v>
                </c:pt>
                <c:pt idx="548">
                  <c:v>-2.1728964160053512</c:v>
                </c:pt>
                <c:pt idx="549">
                  <c:v>-2.2190387031014409</c:v>
                </c:pt>
                <c:pt idx="550">
                  <c:v>-2.2651809898476132</c:v>
                </c:pt>
                <c:pt idx="551">
                  <c:v>-2.2744094477613199</c:v>
                </c:pt>
                <c:pt idx="552">
                  <c:v>-2.3002491282980349</c:v>
                </c:pt>
                <c:pt idx="553">
                  <c:v>-2.4534415211522278</c:v>
                </c:pt>
                <c:pt idx="554">
                  <c:v>-2.5291148720428001</c:v>
                </c:pt>
                <c:pt idx="555">
                  <c:v>-2.5826399252797319</c:v>
                </c:pt>
                <c:pt idx="556">
                  <c:v>-2.6915357225014929</c:v>
                </c:pt>
                <c:pt idx="557">
                  <c:v>-2.7469064668380052</c:v>
                </c:pt>
                <c:pt idx="558">
                  <c:v>-2.733986626739294</c:v>
                </c:pt>
                <c:pt idx="559">
                  <c:v>-2.7469064668380052</c:v>
                </c:pt>
                <c:pt idx="560">
                  <c:v>-2.6693874248372191</c:v>
                </c:pt>
                <c:pt idx="561">
                  <c:v>-2.695227105386329</c:v>
                </c:pt>
                <c:pt idx="562">
                  <c:v>-2.7118383290750292</c:v>
                </c:pt>
                <c:pt idx="563">
                  <c:v>-2.7229124777295399</c:v>
                </c:pt>
                <c:pt idx="564">
                  <c:v>-2.6656960416006981</c:v>
                </c:pt>
                <c:pt idx="565">
                  <c:v>-2.687844339614875</c:v>
                </c:pt>
                <c:pt idx="566">
                  <c:v>-2.735832318181715</c:v>
                </c:pt>
                <c:pt idx="567">
                  <c:v>-2.759826307288396</c:v>
                </c:pt>
                <c:pt idx="568">
                  <c:v>-2.739523701066549</c:v>
                </c:pt>
                <c:pt idx="569">
                  <c:v>-2.7099926372791439</c:v>
                </c:pt>
                <c:pt idx="570">
                  <c:v>-2.597405457170777</c:v>
                </c:pt>
                <c:pt idx="571">
                  <c:v>-2.4626699787142399</c:v>
                </c:pt>
                <c:pt idx="572">
                  <c:v>-2.4405216810570551</c:v>
                </c:pt>
                <c:pt idx="573">
                  <c:v>-2.416527691605761</c:v>
                </c:pt>
                <c:pt idx="574">
                  <c:v>-2.418373383046402</c:v>
                </c:pt>
                <c:pt idx="575">
                  <c:v>-2.399916468274057</c:v>
                </c:pt>
                <c:pt idx="576">
                  <c:v>-2.3888423192696182</c:v>
                </c:pt>
                <c:pt idx="577">
                  <c:v>-2.3500827982860528</c:v>
                </c:pt>
                <c:pt idx="578">
                  <c:v>-2.320551734511036</c:v>
                </c:pt>
                <c:pt idx="579">
                  <c:v>-2.2762551388502801</c:v>
                </c:pt>
                <c:pt idx="580">
                  <c:v>-2.1931990225664908</c:v>
                </c:pt>
                <c:pt idx="581">
                  <c:v>-2.0400066294066459</c:v>
                </c:pt>
                <c:pt idx="582">
                  <c:v>-1.792683971029382</c:v>
                </c:pt>
                <c:pt idx="583">
                  <c:v>-1.587812216902301</c:v>
                </c:pt>
                <c:pt idx="584">
                  <c:v>-1.392168920024508</c:v>
                </c:pt>
                <c:pt idx="585">
                  <c:v>-1.3109584945594279</c:v>
                </c:pt>
                <c:pt idx="586">
                  <c:v>-1.2611248249832889</c:v>
                </c:pt>
                <c:pt idx="587">
                  <c:v>-1.122697963850787</c:v>
                </c:pt>
                <c:pt idx="588">
                  <c:v>-0.90675206089452531</c:v>
                </c:pt>
                <c:pt idx="589">
                  <c:v>-0.86983823141355987</c:v>
                </c:pt>
                <c:pt idx="590">
                  <c:v>-0.6262069562397673</c:v>
                </c:pt>
                <c:pt idx="591">
                  <c:v>-0.2367660543903912</c:v>
                </c:pt>
                <c:pt idx="592">
                  <c:v>-0.2090806824767536</c:v>
                </c:pt>
                <c:pt idx="593">
                  <c:v>-0.17401254410953251</c:v>
                </c:pt>
                <c:pt idx="594">
                  <c:v>-8.1727970484999066E-2</c:v>
                </c:pt>
                <c:pt idx="595">
                  <c:v>-3.0048609189102311E-2</c:v>
                </c:pt>
                <c:pt idx="596">
                  <c:v>-2.266584308897936E-2</c:v>
                </c:pt>
                <c:pt idx="597">
                  <c:v>-5.1754549197438387E-4</c:v>
                </c:pt>
                <c:pt idx="598">
                  <c:v>0.21173697466736369</c:v>
                </c:pt>
                <c:pt idx="599">
                  <c:v>0.42214580263666368</c:v>
                </c:pt>
                <c:pt idx="600">
                  <c:v>0.47751654712659991</c:v>
                </c:pt>
                <c:pt idx="601">
                  <c:v>0.52919590839063912</c:v>
                </c:pt>
                <c:pt idx="602">
                  <c:v>0.52550452551818616</c:v>
                </c:pt>
                <c:pt idx="603">
                  <c:v>0.5827209610864702</c:v>
                </c:pt>
                <c:pt idx="604">
                  <c:v>0.6916167582563103</c:v>
                </c:pt>
                <c:pt idx="605">
                  <c:v>0.7063822900924811</c:v>
                </c:pt>
                <c:pt idx="606">
                  <c:v>0.77651856604920733</c:v>
                </c:pt>
                <c:pt idx="607">
                  <c:v>0.95924202165404315</c:v>
                </c:pt>
                <c:pt idx="608">
                  <c:v>1.2527069664612229</c:v>
                </c:pt>
                <c:pt idx="609">
                  <c:v>1.1678051587143521</c:v>
                </c:pt>
                <c:pt idx="610">
                  <c:v>1.112434414266898</c:v>
                </c:pt>
                <c:pt idx="611">
                  <c:v>1.3357630827656719</c:v>
                </c:pt>
                <c:pt idx="612">
                  <c:v>1.5240236132613001</c:v>
                </c:pt>
                <c:pt idx="613">
                  <c:v>1.433584730886821</c:v>
                </c:pt>
                <c:pt idx="614">
                  <c:v>1.3966709011497609</c:v>
                </c:pt>
                <c:pt idx="615">
                  <c:v>1.372676912152816</c:v>
                </c:pt>
                <c:pt idx="616">
                  <c:v>1.1696508501496981</c:v>
                </c:pt>
                <c:pt idx="617">
                  <c:v>1.129045637883014</c:v>
                </c:pt>
                <c:pt idx="618">
                  <c:v>1.0312239893765469</c:v>
                </c:pt>
                <c:pt idx="619">
                  <c:v>0.96847047918065321</c:v>
                </c:pt>
                <c:pt idx="620">
                  <c:v>0.90387127754588437</c:v>
                </c:pt>
                <c:pt idx="621">
                  <c:v>0.81343239546114199</c:v>
                </c:pt>
                <c:pt idx="622">
                  <c:v>0.77836425713108093</c:v>
                </c:pt>
                <c:pt idx="623">
                  <c:v>0.73222197054246185</c:v>
                </c:pt>
                <c:pt idx="624">
                  <c:v>0.63809170521587899</c:v>
                </c:pt>
                <c:pt idx="625">
                  <c:v>0.56426404602439539</c:v>
                </c:pt>
                <c:pt idx="626">
                  <c:v>0.53842436556910056</c:v>
                </c:pt>
                <c:pt idx="627">
                  <c:v>0.50335622758366594</c:v>
                </c:pt>
                <c:pt idx="628">
                  <c:v>0.44613979165838619</c:v>
                </c:pt>
                <c:pt idx="629">
                  <c:v>0.3999975050520615</c:v>
                </c:pt>
                <c:pt idx="630">
                  <c:v>0.35570090952584282</c:v>
                </c:pt>
                <c:pt idx="631">
                  <c:v>0.34647245199214749</c:v>
                </c:pt>
                <c:pt idx="632">
                  <c:v>0.30771293112540732</c:v>
                </c:pt>
                <c:pt idx="633">
                  <c:v>0.25418787841186702</c:v>
                </c:pt>
                <c:pt idx="634">
                  <c:v>0.2228111232882613</c:v>
                </c:pt>
                <c:pt idx="635">
                  <c:v>0.23573096369617519</c:v>
                </c:pt>
                <c:pt idx="636">
                  <c:v>0.24680511231351171</c:v>
                </c:pt>
                <c:pt idx="637">
                  <c:v>0.28741032497259322</c:v>
                </c:pt>
                <c:pt idx="638">
                  <c:v>0.34278106911969841</c:v>
                </c:pt>
                <c:pt idx="639">
                  <c:v>0.47936223821203278</c:v>
                </c:pt>
                <c:pt idx="640">
                  <c:v>0.52735021660183845</c:v>
                </c:pt>
                <c:pt idx="641">
                  <c:v>0.49043638717929111</c:v>
                </c:pt>
                <c:pt idx="642">
                  <c:v>0.42030011120132932</c:v>
                </c:pt>
                <c:pt idx="643">
                  <c:v>0.41476303689176519</c:v>
                </c:pt>
                <c:pt idx="644">
                  <c:v>0.38523197320880009</c:v>
                </c:pt>
                <c:pt idx="645">
                  <c:v>0.33724399481013612</c:v>
                </c:pt>
                <c:pt idx="646">
                  <c:v>0.25234218697653449</c:v>
                </c:pt>
                <c:pt idx="647">
                  <c:v>0.1858972938515433</c:v>
                </c:pt>
                <c:pt idx="648">
                  <c:v>3.455059286639213E-2</c:v>
                </c:pt>
                <c:pt idx="649">
                  <c:v>-1.7128768425965731E-2</c:v>
                </c:pt>
                <c:pt idx="650">
                  <c:v>-0.15001855471841671</c:v>
                </c:pt>
                <c:pt idx="651">
                  <c:v>-0.29582818180057202</c:v>
                </c:pt>
                <c:pt idx="652">
                  <c:v>-0.44532919143182048</c:v>
                </c:pt>
                <c:pt idx="653">
                  <c:v>-0.5099283931692562</c:v>
                </c:pt>
                <c:pt idx="654">
                  <c:v>-0.55237929730262025</c:v>
                </c:pt>
                <c:pt idx="655">
                  <c:v>-0.54868791442663212</c:v>
                </c:pt>
                <c:pt idx="656">
                  <c:v>-0.61513280761181055</c:v>
                </c:pt>
                <c:pt idx="657">
                  <c:v>-0.79047349778683929</c:v>
                </c:pt>
                <c:pt idx="658">
                  <c:v>-1.0082650921536569</c:v>
                </c:pt>
                <c:pt idx="659">
                  <c:v>-1.290655888369437</c:v>
                </c:pt>
                <c:pt idx="660">
                  <c:v>-1.4733793451449839</c:v>
                </c:pt>
                <c:pt idx="661">
                  <c:v>-1.543515621280501</c:v>
                </c:pt>
                <c:pt idx="662">
                  <c:v>-1.69486232256127</c:v>
                </c:pt>
                <c:pt idx="663">
                  <c:v>-1.7742270562694229</c:v>
                </c:pt>
                <c:pt idx="664">
                  <c:v>-1.9144996085917809</c:v>
                </c:pt>
                <c:pt idx="665">
                  <c:v>-1.9698703532321871</c:v>
                </c:pt>
                <c:pt idx="666">
                  <c:v>-2.091685990819371</c:v>
                </c:pt>
                <c:pt idx="667">
                  <c:v>-2.1138342884677042</c:v>
                </c:pt>
                <c:pt idx="668">
                  <c:v>-2.1175256717042412</c:v>
                </c:pt>
                <c:pt idx="669">
                  <c:v>-2.2227300859845092</c:v>
                </c:pt>
                <c:pt idx="670">
                  <c:v>-2.2651809898476132</c:v>
                </c:pt>
                <c:pt idx="671">
                  <c:v>-2.348237106843631</c:v>
                </c:pt>
                <c:pt idx="672">
                  <c:v>-2.434984606378106</c:v>
                </c:pt>
                <c:pt idx="673">
                  <c:v>-2.4737441277186729</c:v>
                </c:pt>
                <c:pt idx="674">
                  <c:v>-2.5309605638369059</c:v>
                </c:pt>
                <c:pt idx="675">
                  <c:v>-2.5918683824918332</c:v>
                </c:pt>
                <c:pt idx="676">
                  <c:v>-2.6583132758292392</c:v>
                </c:pt>
                <c:pt idx="677">
                  <c:v>-2.7210667862871198</c:v>
                </c:pt>
                <c:pt idx="678">
                  <c:v>-2.7985858282932221</c:v>
                </c:pt>
                <c:pt idx="679">
                  <c:v>-2.8410367325363342</c:v>
                </c:pt>
                <c:pt idx="680">
                  <c:v>-2.8797962535429198</c:v>
                </c:pt>
                <c:pt idx="681">
                  <c:v>-2.962852370595578</c:v>
                </c:pt>
                <c:pt idx="682">
                  <c:v>-3.014531732063185</c:v>
                </c:pt>
                <c:pt idx="683">
                  <c:v>-2.9905377425959578</c:v>
                </c:pt>
                <c:pt idx="684">
                  <c:v>-2.8262712006399728</c:v>
                </c:pt>
                <c:pt idx="685">
                  <c:v>-2.7192210948447029</c:v>
                </c:pt>
                <c:pt idx="686">
                  <c:v>-2.7063012543943081</c:v>
                </c:pt>
                <c:pt idx="687">
                  <c:v>-2.6749244991644772</c:v>
                </c:pt>
                <c:pt idx="688">
                  <c:v>-2.6989184882711692</c:v>
                </c:pt>
                <c:pt idx="689">
                  <c:v>-2.6970727971804331</c:v>
                </c:pt>
                <c:pt idx="690">
                  <c:v>-2.7192210948447029</c:v>
                </c:pt>
                <c:pt idx="691">
                  <c:v>-2.7469064668380052</c:v>
                </c:pt>
                <c:pt idx="692">
                  <c:v>-2.6915357225014929</c:v>
                </c:pt>
                <c:pt idx="693">
                  <c:v>-2.65646758438682</c:v>
                </c:pt>
                <c:pt idx="694">
                  <c:v>-2.632473594930218</c:v>
                </c:pt>
                <c:pt idx="695">
                  <c:v>-2.619553754833281</c:v>
                </c:pt>
                <c:pt idx="696">
                  <c:v>-2.6269365202494952</c:v>
                </c:pt>
                <c:pt idx="697">
                  <c:v>-2.65646758438682</c:v>
                </c:pt>
                <c:pt idx="698">
                  <c:v>-2.7081469458367269</c:v>
                </c:pt>
                <c:pt idx="699">
                  <c:v>-2.7247581691719578</c:v>
                </c:pt>
                <c:pt idx="700">
                  <c:v>-2.7690547648557322</c:v>
                </c:pt>
                <c:pt idx="701">
                  <c:v>-2.7579806158459759</c:v>
                </c:pt>
                <c:pt idx="702">
                  <c:v>-2.7745918391847648</c:v>
                </c:pt>
                <c:pt idx="703">
                  <c:v>-2.8281168920841688</c:v>
                </c:pt>
                <c:pt idx="704">
                  <c:v>-2.8631850305558291</c:v>
                </c:pt>
                <c:pt idx="705">
                  <c:v>-2.9259385410278691</c:v>
                </c:pt>
                <c:pt idx="706">
                  <c:v>-3.036680029736309</c:v>
                </c:pt>
                <c:pt idx="707">
                  <c:v>-3.143730135920431</c:v>
                </c:pt>
                <c:pt idx="708">
                  <c:v>-3.1972551884911669</c:v>
                </c:pt>
                <c:pt idx="709">
                  <c:v>-3.278465613778045</c:v>
                </c:pt>
                <c:pt idx="710">
                  <c:v>-3.295076837477362</c:v>
                </c:pt>
                <c:pt idx="711">
                  <c:v>-3.2913854545889771</c:v>
                </c:pt>
                <c:pt idx="712">
                  <c:v>-3.3301449756168142</c:v>
                </c:pt>
                <c:pt idx="713">
                  <c:v>-3.372595879884706</c:v>
                </c:pt>
                <c:pt idx="714">
                  <c:v>-3.3744415709772131</c:v>
                </c:pt>
                <c:pt idx="715">
                  <c:v>-3.3449105071685659</c:v>
                </c:pt>
                <c:pt idx="716">
                  <c:v>-3.3301449756168142</c:v>
                </c:pt>
                <c:pt idx="717">
                  <c:v>-3.400281251899254</c:v>
                </c:pt>
                <c:pt idx="718">
                  <c:v>-3.451960613391639</c:v>
                </c:pt>
                <c:pt idx="719">
                  <c:v>-3.4796459857596358</c:v>
                </c:pt>
                <c:pt idx="720">
                  <c:v>-3.5331710387015258</c:v>
                </c:pt>
                <c:pt idx="721">
                  <c:v>-3.588541783091145</c:v>
                </c:pt>
                <c:pt idx="722">
                  <c:v>-3.667906517320918</c:v>
                </c:pt>
                <c:pt idx="723">
                  <c:v>-3.7398884847224152</c:v>
                </c:pt>
                <c:pt idx="724">
                  <c:v>-3.8820067291557532</c:v>
                </c:pt>
                <c:pt idx="725">
                  <c:v>-3.9521430058341349</c:v>
                </c:pt>
                <c:pt idx="726">
                  <c:v>-4.0019766759141966</c:v>
                </c:pt>
                <c:pt idx="727">
                  <c:v>-4.0370448140801951</c:v>
                </c:pt>
                <c:pt idx="728">
                  <c:v>-4.0905698674091786</c:v>
                </c:pt>
                <c:pt idx="729">
                  <c:v>-4.1274836970246787</c:v>
                </c:pt>
                <c:pt idx="730">
                  <c:v>-4.1440949200365598</c:v>
                </c:pt>
                <c:pt idx="731">
                  <c:v>-4.1422492289422808</c:v>
                </c:pt>
                <c:pt idx="732">
                  <c:v>-4.073958643693925</c:v>
                </c:pt>
                <c:pt idx="733">
                  <c:v>-4.0259706650562892</c:v>
                </c:pt>
                <c:pt idx="734">
                  <c:v>-3.981674069662251</c:v>
                </c:pt>
                <c:pt idx="735">
                  <c:v>-3.972445612084305</c:v>
                </c:pt>
                <c:pt idx="736">
                  <c:v>-3.9115377929821</c:v>
                </c:pt>
                <c:pt idx="737">
                  <c:v>-3.8727782719294859</c:v>
                </c:pt>
                <c:pt idx="738">
                  <c:v>-3.8524756656810841</c:v>
                </c:pt>
                <c:pt idx="739">
                  <c:v>-3.7214315699235212</c:v>
                </c:pt>
                <c:pt idx="740">
                  <c:v>-3.697437580788502</c:v>
                </c:pt>
                <c:pt idx="741">
                  <c:v>-3.6845177403239471</c:v>
                </c:pt>
                <c:pt idx="742">
                  <c:v>-3.7011289640303411</c:v>
                </c:pt>
                <c:pt idx="743">
                  <c:v>-3.6882091232123222</c:v>
                </c:pt>
                <c:pt idx="744">
                  <c:v>-3.5811590173143899</c:v>
                </c:pt>
                <c:pt idx="745">
                  <c:v>-3.501794283443378</c:v>
                </c:pt>
                <c:pt idx="746">
                  <c:v>-3.4704175281852239</c:v>
                </c:pt>
                <c:pt idx="747">
                  <c:v>-3.3670588052004491</c:v>
                </c:pt>
                <c:pt idx="748">
                  <c:v>-3.3098423693808008</c:v>
                </c:pt>
                <c:pt idx="749">
                  <c:v>-3.2249405612037751</c:v>
                </c:pt>
                <c:pt idx="750">
                  <c:v>-3.1954094974004388</c:v>
                </c:pt>
                <c:pt idx="751">
                  <c:v>-3.1400387530338221</c:v>
                </c:pt>
                <c:pt idx="752">
                  <c:v>-3.106816306347425</c:v>
                </c:pt>
                <c:pt idx="753">
                  <c:v>-3.0219144978364061</c:v>
                </c:pt>
                <c:pt idx="754">
                  <c:v>-3.0274515721672111</c:v>
                </c:pt>
                <c:pt idx="755">
                  <c:v>-2.972080827811217</c:v>
                </c:pt>
                <c:pt idx="756">
                  <c:v>-2.9314756150052141</c:v>
                </c:pt>
                <c:pt idx="757">
                  <c:v>-2.8613393387617272</c:v>
                </c:pt>
                <c:pt idx="758">
                  <c:v>-2.8687221048848581</c:v>
                </c:pt>
                <c:pt idx="759">
                  <c:v>-2.8188884348685219</c:v>
                </c:pt>
                <c:pt idx="760">
                  <c:v>-2.815197051983688</c:v>
                </c:pt>
                <c:pt idx="761">
                  <c:v>-2.7764375306271831</c:v>
                </c:pt>
                <c:pt idx="762">
                  <c:v>-2.765363381617429</c:v>
                </c:pt>
                <c:pt idx="763">
                  <c:v>-2.741369392508969</c:v>
                </c:pt>
                <c:pt idx="764">
                  <c:v>-2.7229124777295399</c:v>
                </c:pt>
                <c:pt idx="765">
                  <c:v>-2.7118383290750292</c:v>
                </c:pt>
                <c:pt idx="766">
                  <c:v>-2.7173754030506001</c:v>
                </c:pt>
                <c:pt idx="767">
                  <c:v>-2.8115056690970728</c:v>
                </c:pt>
                <c:pt idx="768">
                  <c:v>-2.7099926372791439</c:v>
                </c:pt>
                <c:pt idx="769">
                  <c:v>-2.6490848186171418</c:v>
                </c:pt>
                <c:pt idx="770">
                  <c:v>-2.599251148261513</c:v>
                </c:pt>
                <c:pt idx="771">
                  <c:v>-2.678615882402779</c:v>
                </c:pt>
                <c:pt idx="772">
                  <c:v>-2.748752158633887</c:v>
                </c:pt>
                <c:pt idx="773">
                  <c:v>-2.7579806158459759</c:v>
                </c:pt>
                <c:pt idx="774">
                  <c:v>-2.8041229029739378</c:v>
                </c:pt>
                <c:pt idx="775">
                  <c:v>-2.743215083951386</c:v>
                </c:pt>
                <c:pt idx="776">
                  <c:v>-2.7690547648557322</c:v>
                </c:pt>
                <c:pt idx="777">
                  <c:v>-2.7985858282932221</c:v>
                </c:pt>
                <c:pt idx="778">
                  <c:v>-2.8705677963290568</c:v>
                </c:pt>
                <c:pt idx="779">
                  <c:v>-3.012686040267305</c:v>
                </c:pt>
                <c:pt idx="780">
                  <c:v>-3.184335348385376</c:v>
                </c:pt>
                <c:pt idx="781">
                  <c:v>-3.357830347981273</c:v>
                </c:pt>
                <c:pt idx="782">
                  <c:v>-3.3670588052004491</c:v>
                </c:pt>
                <c:pt idx="783">
                  <c:v>-3.5110227406643242</c:v>
                </c:pt>
                <c:pt idx="784">
                  <c:v>-3.6900548150099728</c:v>
                </c:pt>
                <c:pt idx="785">
                  <c:v>-3.821098910412319</c:v>
                </c:pt>
                <c:pt idx="786">
                  <c:v>-3.8764696551731022</c:v>
                </c:pt>
                <c:pt idx="787">
                  <c:v>-3.9318403995839599</c:v>
                </c:pt>
                <c:pt idx="788">
                  <c:v>-3.9890568354443259</c:v>
                </c:pt>
                <c:pt idx="789">
                  <c:v>-4.0610388035757436</c:v>
                </c:pt>
                <c:pt idx="790">
                  <c:v>-4.0924155585016786</c:v>
                </c:pt>
                <c:pt idx="791">
                  <c:v>-4.120100930890926</c:v>
                </c:pt>
                <c:pt idx="792">
                  <c:v>-4.1514776861703124</c:v>
                </c:pt>
                <c:pt idx="793">
                  <c:v>-4.1883915157893563</c:v>
                </c:pt>
                <c:pt idx="794">
                  <c:v>-4.2363794944376236</c:v>
                </c:pt>
                <c:pt idx="795">
                  <c:v>-4.2400708773295461</c:v>
                </c:pt>
                <c:pt idx="796">
                  <c:v>-4.2456079520191139</c:v>
                </c:pt>
                <c:pt idx="797">
                  <c:v>-4.2511450263569976</c:v>
                </c:pt>
                <c:pt idx="798">
                  <c:v>-4.2603734839384844</c:v>
                </c:pt>
                <c:pt idx="799">
                  <c:v>-4.252990717802958</c:v>
                </c:pt>
                <c:pt idx="800">
                  <c:v>-4.2566821010465636</c:v>
                </c:pt>
                <c:pt idx="801">
                  <c:v>-4.2345338029916633</c:v>
                </c:pt>
                <c:pt idx="802">
                  <c:v>-4.2363794944376236</c:v>
                </c:pt>
                <c:pt idx="803">
                  <c:v>-4.2714476329659323</c:v>
                </c:pt>
                <c:pt idx="804">
                  <c:v>-4.225305345410173</c:v>
                </c:pt>
                <c:pt idx="805">
                  <c:v>-4.2234596543158966</c:v>
                </c:pt>
                <c:pt idx="806">
                  <c:v>-4.1551690690622358</c:v>
                </c:pt>
                <c:pt idx="807">
                  <c:v>-4.133020771362566</c:v>
                </c:pt>
                <c:pt idx="808">
                  <c:v>-4.147786303280169</c:v>
                </c:pt>
                <c:pt idx="809">
                  <c:v>-4.1034897075273582</c:v>
                </c:pt>
                <c:pt idx="810">
                  <c:v>-4.073958643693925</c:v>
                </c:pt>
                <c:pt idx="811">
                  <c:v>-4.0148965163840682</c:v>
                </c:pt>
                <c:pt idx="812">
                  <c:v>-3.9632171545045809</c:v>
                </c:pt>
                <c:pt idx="813">
                  <c:v>-3.9226119420060139</c:v>
                </c:pt>
                <c:pt idx="814">
                  <c:v>-3.9281490166938111</c:v>
                </c:pt>
                <c:pt idx="815">
                  <c:v>-3.8967722610680369</c:v>
                </c:pt>
                <c:pt idx="816">
                  <c:v>-3.8930808781778889</c:v>
                </c:pt>
                <c:pt idx="817">
                  <c:v>-3.8930808781778889</c:v>
                </c:pt>
                <c:pt idx="818">
                  <c:v>-3.874623963375452</c:v>
                </c:pt>
                <c:pt idx="819">
                  <c:v>-3.7952592298295702</c:v>
                </c:pt>
                <c:pt idx="820">
                  <c:v>-3.7841850808092081</c:v>
                </c:pt>
                <c:pt idx="821">
                  <c:v>-3.7232772617193919</c:v>
                </c:pt>
                <c:pt idx="822">
                  <c:v>-3.7195858788310172</c:v>
                </c:pt>
                <c:pt idx="823">
                  <c:v>-3.7085117298088699</c:v>
                </c:pt>
                <c:pt idx="824">
                  <c:v>-3.623609921594678</c:v>
                </c:pt>
                <c:pt idx="825">
                  <c:v>-3.5940788577771769</c:v>
                </c:pt>
                <c:pt idx="826">
                  <c:v>-3.5460908791643129</c:v>
                </c:pt>
                <c:pt idx="827">
                  <c:v>-3.536862421589904</c:v>
                </c:pt>
                <c:pt idx="828">
                  <c:v>-3.542399496275936</c:v>
                </c:pt>
                <c:pt idx="829">
                  <c:v>-3.5553193363870399</c:v>
                </c:pt>
                <c:pt idx="830">
                  <c:v>-3.573776251182391</c:v>
                </c:pt>
                <c:pt idx="831">
                  <c:v>-3.5940788577771769</c:v>
                </c:pt>
                <c:pt idx="832">
                  <c:v>-3.643912528189452</c:v>
                </c:pt>
                <c:pt idx="833">
                  <c:v>-3.6937461979001269</c:v>
                </c:pt>
                <c:pt idx="834">
                  <c:v>-3.725122952813674</c:v>
                </c:pt>
                <c:pt idx="835">
                  <c:v>-3.7398884847224152</c:v>
                </c:pt>
                <c:pt idx="836">
                  <c:v>-3.741734176520064</c:v>
                </c:pt>
                <c:pt idx="837">
                  <c:v>-3.7288143364071971</c:v>
                </c:pt>
                <c:pt idx="838">
                  <c:v>-3.699283272586154</c:v>
                </c:pt>
                <c:pt idx="839">
                  <c:v>-3.630992687373209</c:v>
                </c:pt>
                <c:pt idx="840">
                  <c:v>-3.610690081481799</c:v>
                </c:pt>
                <c:pt idx="841">
                  <c:v>-3.5442451877201249</c:v>
                </c:pt>
                <c:pt idx="842">
                  <c:v>-3.5184055067945472</c:v>
                </c:pt>
                <c:pt idx="843">
                  <c:v>-3.4870287518880798</c:v>
                </c:pt>
                <c:pt idx="844">
                  <c:v>-3.4704175281852239</c:v>
                </c:pt>
                <c:pt idx="845">
                  <c:v>-3.4408864643748158</c:v>
                </c:pt>
                <c:pt idx="846">
                  <c:v>-3.3596760390720002</c:v>
                </c:pt>
                <c:pt idx="847">
                  <c:v>-3.3264535923749681</c:v>
                </c:pt>
                <c:pt idx="848">
                  <c:v>-3.3061509864924168</c:v>
                </c:pt>
                <c:pt idx="849">
                  <c:v>-3.3116880604715289</c:v>
                </c:pt>
                <c:pt idx="850">
                  <c:v>-3.3319906670592241</c:v>
                </c:pt>
                <c:pt idx="851">
                  <c:v>-3.343064816076057</c:v>
                </c:pt>
                <c:pt idx="852">
                  <c:v>-3.387361411436455</c:v>
                </c:pt>
                <c:pt idx="853">
                  <c:v>-3.4371950814864332</c:v>
                </c:pt>
                <c:pt idx="854">
                  <c:v>-3.4685718367410341</c:v>
                </c:pt>
                <c:pt idx="855">
                  <c:v>-3.492565825868966</c:v>
                </c:pt>
                <c:pt idx="856">
                  <c:v>-3.5220968896829259</c:v>
                </c:pt>
                <c:pt idx="857">
                  <c:v>-3.536862421589904</c:v>
                </c:pt>
                <c:pt idx="858">
                  <c:v>-3.573776251182391</c:v>
                </c:pt>
                <c:pt idx="859">
                  <c:v>-3.6549866765046781</c:v>
                </c:pt>
                <c:pt idx="860">
                  <c:v>-3.6919005061024772</c:v>
                </c:pt>
                <c:pt idx="861">
                  <c:v>-3.697437580788502</c:v>
                </c:pt>
                <c:pt idx="862">
                  <c:v>-3.68267204887976</c:v>
                </c:pt>
                <c:pt idx="863">
                  <c:v>-3.6383754535034249</c:v>
                </c:pt>
                <c:pt idx="864">
                  <c:v>-3.7048203469204961</c:v>
                </c:pt>
                <c:pt idx="865">
                  <c:v>-3.7085117298088699</c:v>
                </c:pt>
                <c:pt idx="866">
                  <c:v>-3.7952592298295702</c:v>
                </c:pt>
                <c:pt idx="867">
                  <c:v>-3.832173059434457</c:v>
                </c:pt>
                <c:pt idx="868">
                  <c:v>-3.8192532189663519</c:v>
                </c:pt>
                <c:pt idx="869">
                  <c:v>-3.832173059434457</c:v>
                </c:pt>
                <c:pt idx="870">
                  <c:v>-3.8506299742368988</c:v>
                </c:pt>
                <c:pt idx="871">
                  <c:v>-3.918920559115866</c:v>
                </c:pt>
                <c:pt idx="872">
                  <c:v>-3.915229176223936</c:v>
                </c:pt>
                <c:pt idx="873">
                  <c:v>-3.898617952865687</c:v>
                </c:pt>
                <c:pt idx="874">
                  <c:v>-3.915229176223936</c:v>
                </c:pt>
                <c:pt idx="875">
                  <c:v>-3.8820067291557532</c:v>
                </c:pt>
                <c:pt idx="876">
                  <c:v>-3.8192532189663519</c:v>
                </c:pt>
                <c:pt idx="877">
                  <c:v>-3.7897221551435449</c:v>
                </c:pt>
                <c:pt idx="878">
                  <c:v>-3.6900548150099728</c:v>
                </c:pt>
                <c:pt idx="879">
                  <c:v>-3.634684070261585</c:v>
                </c:pt>
                <c:pt idx="880">
                  <c:v>-3.5497822620526911</c:v>
                </c:pt>
                <c:pt idx="881">
                  <c:v>-3.5184055067945472</c:v>
                </c:pt>
                <c:pt idx="882">
                  <c:v>-3.4427321561706892</c:v>
                </c:pt>
                <c:pt idx="883">
                  <c:v>-3.3947441775649012</c:v>
                </c:pt>
                <c:pt idx="884">
                  <c:v>-3.2526259332112271</c:v>
                </c:pt>
                <c:pt idx="885">
                  <c:v>-3.210175029302107</c:v>
                </c:pt>
                <c:pt idx="886">
                  <c:v>-3.1787982737028919</c:v>
                </c:pt>
                <c:pt idx="887">
                  <c:v>-3.2212491779637049</c:v>
                </c:pt>
                <c:pt idx="888">
                  <c:v>-3.2009465717312389</c:v>
                </c:pt>
                <c:pt idx="889">
                  <c:v>-3.1381930612379469</c:v>
                </c:pt>
                <c:pt idx="890">
                  <c:v>-3.119736146451443</c:v>
                </c:pt>
                <c:pt idx="891">
                  <c:v>-3.1381930612379469</c:v>
                </c:pt>
                <c:pt idx="892">
                  <c:v>-3.1640327418012202</c:v>
                </c:pt>
                <c:pt idx="893">
                  <c:v>-3.3061509864924168</c:v>
                </c:pt>
                <c:pt idx="894">
                  <c:v>-3.335682049947609</c:v>
                </c:pt>
                <c:pt idx="895">
                  <c:v>-3.3707501880888322</c:v>
                </c:pt>
                <c:pt idx="896">
                  <c:v>-3.435349390040463</c:v>
                </c:pt>
                <c:pt idx="897">
                  <c:v>-3.4168924752468728</c:v>
                </c:pt>
                <c:pt idx="898">
                  <c:v>-3.3670588052004491</c:v>
                </c:pt>
                <c:pt idx="899">
                  <c:v>-3.365213113756258</c:v>
                </c:pt>
                <c:pt idx="900">
                  <c:v>-3.4039726347876358</c:v>
                </c:pt>
                <c:pt idx="901">
                  <c:v>-3.5497822620526911</c:v>
                </c:pt>
                <c:pt idx="902">
                  <c:v>-3.6752892831012289</c:v>
                </c:pt>
                <c:pt idx="903">
                  <c:v>-3.6623694429883571</c:v>
                </c:pt>
                <c:pt idx="904">
                  <c:v>-3.6494496021703342</c:v>
                </c:pt>
                <c:pt idx="905">
                  <c:v>-3.6845177403239471</c:v>
                </c:pt>
                <c:pt idx="906">
                  <c:v>-3.8653955061491851</c:v>
                </c:pt>
                <c:pt idx="907">
                  <c:v>-3.8838524209534029</c:v>
                </c:pt>
                <c:pt idx="908">
                  <c:v>-3.8912351870853858</c:v>
                </c:pt>
                <c:pt idx="909">
                  <c:v>-3.8820067291557532</c:v>
                </c:pt>
                <c:pt idx="910">
                  <c:v>-3.8506299742368988</c:v>
                </c:pt>
                <c:pt idx="911">
                  <c:v>-3.9632171545045809</c:v>
                </c:pt>
                <c:pt idx="912">
                  <c:v>-3.996439601226403</c:v>
                </c:pt>
                <c:pt idx="913">
                  <c:v>-4.0093594420479572</c:v>
                </c:pt>
                <c:pt idx="914">
                  <c:v>-4.1034897075273582</c:v>
                </c:pt>
                <c:pt idx="915">
                  <c:v>-4.145940611834205</c:v>
                </c:pt>
                <c:pt idx="916">
                  <c:v>-4.1976199733708492</c:v>
                </c:pt>
                <c:pt idx="917">
                  <c:v>-4.2511450263569976</c:v>
                </c:pt>
                <c:pt idx="918">
                  <c:v>-4.2345338029916633</c:v>
                </c:pt>
                <c:pt idx="919">
                  <c:v>-4.3009786964529848</c:v>
                </c:pt>
                <c:pt idx="920">
                  <c:v>-4.2806760901957368</c:v>
                </c:pt>
                <c:pt idx="921">
                  <c:v>-4.3009786964529848</c:v>
                </c:pt>
                <c:pt idx="922">
                  <c:v>-4.317589919820092</c:v>
                </c:pt>
                <c:pt idx="923">
                  <c:v>-4.3397382175232968</c:v>
                </c:pt>
                <c:pt idx="924">
                  <c:v>-4.2935959306691442</c:v>
                </c:pt>
                <c:pt idx="925">
                  <c:v>-4.5427642811933664</c:v>
                </c:pt>
                <c:pt idx="926">
                  <c:v>-4.6073634832317438</c:v>
                </c:pt>
                <c:pt idx="927">
                  <c:v>-4.6276660894978514</c:v>
                </c:pt>
                <c:pt idx="928">
                  <c:v>-4.6608885362426742</c:v>
                </c:pt>
                <c:pt idx="929">
                  <c:v>-4.7051851316703441</c:v>
                </c:pt>
                <c:pt idx="930">
                  <c:v>-4.8085438551643556</c:v>
                </c:pt>
                <c:pt idx="931">
                  <c:v>-4.9451250254279859</c:v>
                </c:pt>
                <c:pt idx="932">
                  <c:v>-5.0835518868053446</c:v>
                </c:pt>
                <c:pt idx="933">
                  <c:v>-5.1998304504794994</c:v>
                </c:pt>
                <c:pt idx="934">
                  <c:v>-5.227515822902375</c:v>
                </c:pt>
                <c:pt idx="935">
                  <c:v>-5.2035218337266427</c:v>
                </c:pt>
                <c:pt idx="936">
                  <c:v>-5.1223114082627479</c:v>
                </c:pt>
                <c:pt idx="937">
                  <c:v>-5.0281811419702196</c:v>
                </c:pt>
                <c:pt idx="938">
                  <c:v>-4.9931130041151839</c:v>
                </c:pt>
                <c:pt idx="939">
                  <c:v>-4.9820388550788861</c:v>
                </c:pt>
                <c:pt idx="940">
                  <c:v>-4.9968043870106493</c:v>
                </c:pt>
                <c:pt idx="941">
                  <c:v>-5.0577122058337354</c:v>
                </c:pt>
                <c:pt idx="942">
                  <c:v>-5.0983174187388771</c:v>
                </c:pt>
                <c:pt idx="943">
                  <c:v>-5.1038544934337544</c:v>
                </c:pt>
                <c:pt idx="944">
                  <c:v>-5.0835518868053446</c:v>
                </c:pt>
                <c:pt idx="945">
                  <c:v>-5.0743234295684676</c:v>
                </c:pt>
                <c:pt idx="946">
                  <c:v>-5.0392552910065138</c:v>
                </c:pt>
                <c:pt idx="947">
                  <c:v>-4.9432793336267888</c:v>
                </c:pt>
                <c:pt idx="948">
                  <c:v>-4.8565318341979422</c:v>
                </c:pt>
                <c:pt idx="949">
                  <c:v>-4.9119025786707624</c:v>
                </c:pt>
                <c:pt idx="950">
                  <c:v>-4.8989827381885043</c:v>
                </c:pt>
                <c:pt idx="951">
                  <c:v>-4.9155939612127648</c:v>
                </c:pt>
                <c:pt idx="952">
                  <c:v>-4.9119025786707624</c:v>
                </c:pt>
                <c:pt idx="953">
                  <c:v>-4.9451250254279859</c:v>
                </c:pt>
                <c:pt idx="954">
                  <c:v>-4.9820388550788861</c:v>
                </c:pt>
                <c:pt idx="955">
                  <c:v>-5.0134156103901439</c:v>
                </c:pt>
                <c:pt idx="956">
                  <c:v>-5.0521751314923193</c:v>
                </c:pt>
                <c:pt idx="957">
                  <c:v>-5.079860503909881</c:v>
                </c:pt>
                <c:pt idx="958">
                  <c:v>-5.1241570993587944</c:v>
                </c:pt>
                <c:pt idx="959">
                  <c:v>-5.1241570993587944</c:v>
                </c:pt>
                <c:pt idx="960">
                  <c:v>-5.2441270462854046</c:v>
                </c:pt>
                <c:pt idx="961">
                  <c:v>-5.3327202375526124</c:v>
                </c:pt>
                <c:pt idx="962">
                  <c:v>-5.3880909824089906</c:v>
                </c:pt>
                <c:pt idx="963">
                  <c:v>-5.4305418864243329</c:v>
                </c:pt>
                <c:pt idx="964">
                  <c:v>-5.5006781628731689</c:v>
                </c:pt>
                <c:pt idx="965">
                  <c:v>-5.7369266732426176</c:v>
                </c:pt>
                <c:pt idx="966">
                  <c:v>-5.9528725777312843</c:v>
                </c:pt>
                <c:pt idx="967">
                  <c:v>-6.0580769924700419</c:v>
                </c:pt>
                <c:pt idx="968">
                  <c:v>-6.0765339073185043</c:v>
                </c:pt>
                <c:pt idx="969">
                  <c:v>-6.0949908221687474</c:v>
                </c:pt>
                <c:pt idx="970">
                  <c:v>-6.0673054500710064</c:v>
                </c:pt>
                <c:pt idx="971">
                  <c:v>-6.1005278968689298</c:v>
                </c:pt>
                <c:pt idx="972">
                  <c:v>-6.1632814075728746</c:v>
                </c:pt>
                <c:pt idx="973">
                  <c:v>-6.2131150777768491</c:v>
                </c:pt>
                <c:pt idx="974">
                  <c:v>-6.2961711947911478</c:v>
                </c:pt>
                <c:pt idx="975">
                  <c:v>-6.4456722054367068</c:v>
                </c:pt>
                <c:pt idx="976">
                  <c:v>-6.537956780078523</c:v>
                </c:pt>
                <c:pt idx="977">
                  <c:v>-6.5896361417550127</c:v>
                </c:pt>
                <c:pt idx="978">
                  <c:v>-6.6616181097471721</c:v>
                </c:pt>
                <c:pt idx="979">
                  <c:v>-6.7575940673145416</c:v>
                </c:pt>
                <c:pt idx="980">
                  <c:v>-6.831421726770361</c:v>
                </c:pt>
                <c:pt idx="981">
                  <c:v>-6.8997123122329143</c:v>
                </c:pt>
                <c:pt idx="982">
                  <c:v>-7.047367631528104</c:v>
                </c:pt>
                <c:pt idx="983">
                  <c:v>-7.1175039081061691</c:v>
                </c:pt>
                <c:pt idx="984">
                  <c:v>-7.1285780571690198</c:v>
                </c:pt>
                <c:pt idx="985">
                  <c:v>-7.1894858761408136</c:v>
                </c:pt>
                <c:pt idx="986">
                  <c:v>-7.2577764616299119</c:v>
                </c:pt>
                <c:pt idx="987">
                  <c:v>-7.375900717042108</c:v>
                </c:pt>
                <c:pt idx="988">
                  <c:v>-7.4109688553426443</c:v>
                </c:pt>
                <c:pt idx="989">
                  <c:v>-7.379592099946418</c:v>
                </c:pt>
                <c:pt idx="990">
                  <c:v>-7.3980490148232088</c:v>
                </c:pt>
                <c:pt idx="991">
                  <c:v>-7.4349628445767824</c:v>
                </c:pt>
                <c:pt idx="992">
                  <c:v>-7.4644939085235116</c:v>
                </c:pt>
                <c:pt idx="993">
                  <c:v>-7.5106361958957493</c:v>
                </c:pt>
                <c:pt idx="994">
                  <c:v>-7.5493957171076831</c:v>
                </c:pt>
                <c:pt idx="995">
                  <c:v>-7.6361432175054311</c:v>
                </c:pt>
                <c:pt idx="996">
                  <c:v>-7.6490630576767247</c:v>
                </c:pt>
                <c:pt idx="997">
                  <c:v>-7.6435259833175966</c:v>
                </c:pt>
                <c:pt idx="998">
                  <c:v>-7.617686302623329</c:v>
                </c:pt>
                <c:pt idx="999">
                  <c:v>-7.5936923130321947</c:v>
                </c:pt>
                <c:pt idx="1000">
                  <c:v>-7.6139949197172454</c:v>
                </c:pt>
                <c:pt idx="1001">
                  <c:v>-7.577081089604909</c:v>
                </c:pt>
                <c:pt idx="1002">
                  <c:v>-7.4165059296999978</c:v>
                </c:pt>
                <c:pt idx="1003">
                  <c:v>-7.316838589157511</c:v>
                </c:pt>
                <c:pt idx="1004">
                  <c:v>-7.1322694400715552</c:v>
                </c:pt>
                <c:pt idx="1005">
                  <c:v>-6.9938425780203302</c:v>
                </c:pt>
                <c:pt idx="1006">
                  <c:v>-6.9292433761601648</c:v>
                </c:pt>
                <c:pt idx="1007">
                  <c:v>-6.9237063014528886</c:v>
                </c:pt>
                <c:pt idx="1008">
                  <c:v>-7.0270650248554407</c:v>
                </c:pt>
                <c:pt idx="1009">
                  <c:v>-7.1341151315246023</c:v>
                </c:pt>
                <c:pt idx="1010">
                  <c:v>-7.2983816742824903</c:v>
                </c:pt>
                <c:pt idx="1011">
                  <c:v>-7.4312714616724733</c:v>
                </c:pt>
                <c:pt idx="1012">
                  <c:v>-7.4921792810171954</c:v>
                </c:pt>
                <c:pt idx="1013">
                  <c:v>-7.6287604516932639</c:v>
                </c:pt>
                <c:pt idx="1014">
                  <c:v>-7.702588111223438</c:v>
                </c:pt>
                <c:pt idx="1015">
                  <c:v>-7.7468847071550258</c:v>
                </c:pt>
                <c:pt idx="1016">
                  <c:v>-7.8041011432632246</c:v>
                </c:pt>
                <c:pt idx="1017">
                  <c:v>-7.8723917284484388</c:v>
                </c:pt>
                <c:pt idx="1018">
                  <c:v>-7.9240710902028129</c:v>
                </c:pt>
                <c:pt idx="1019">
                  <c:v>-7.9277624734623551</c:v>
                </c:pt>
                <c:pt idx="1020">
                  <c:v>-7.9240710902028129</c:v>
                </c:pt>
                <c:pt idx="1021">
                  <c:v>-7.8779288028075536</c:v>
                </c:pt>
                <c:pt idx="1022">
                  <c:v>-7.8133296008818869</c:v>
                </c:pt>
                <c:pt idx="1023">
                  <c:v>-7.702588111223438</c:v>
                </c:pt>
                <c:pt idx="1024">
                  <c:v>-7.6010750788443637</c:v>
                </c:pt>
                <c:pt idx="1025">
                  <c:v>-7.475568057591679</c:v>
                </c:pt>
                <c:pt idx="1026">
                  <c:v>-7.3002273660872188</c:v>
                </c:pt>
                <c:pt idx="1027">
                  <c:v>-7.1045840675902712</c:v>
                </c:pt>
                <c:pt idx="1028">
                  <c:v>-6.8757183226594742</c:v>
                </c:pt>
                <c:pt idx="1029">
                  <c:v>-6.7963535888445206</c:v>
                </c:pt>
                <c:pt idx="1030">
                  <c:v>-6.4788946522505748</c:v>
                </c:pt>
                <c:pt idx="1031">
                  <c:v>-6.2352633758813134</c:v>
                </c:pt>
                <c:pt idx="1032">
                  <c:v>-6.1374417265694028</c:v>
                </c:pt>
                <c:pt idx="1033">
                  <c:v>-6.0414657690710776</c:v>
                </c:pt>
                <c:pt idx="1034">
                  <c:v>-5.7609206627841916</c:v>
                </c:pt>
                <c:pt idx="1035">
                  <c:v>-5.5209807695104267</c:v>
                </c:pt>
                <c:pt idx="1036">
                  <c:v>-5.1979847590317707</c:v>
                </c:pt>
                <c:pt idx="1037">
                  <c:v>-5.07063204631954</c:v>
                </c:pt>
                <c:pt idx="1038">
                  <c:v>-5.0337182166633196</c:v>
                </c:pt>
                <c:pt idx="1039">
                  <c:v>-4.9580448655585547</c:v>
                </c:pt>
                <c:pt idx="1040">
                  <c:v>-4.78085848275565</c:v>
                </c:pt>
                <c:pt idx="1041">
                  <c:v>-4.6184376322645093</c:v>
                </c:pt>
                <c:pt idx="1042">
                  <c:v>-4.4837021534999586</c:v>
                </c:pt>
                <c:pt idx="1043">
                  <c:v>-4.3545037494444374</c:v>
                </c:pt>
                <c:pt idx="1044">
                  <c:v>-4.2862131645336188</c:v>
                </c:pt>
                <c:pt idx="1045">
                  <c:v>-3.983519761108214</c:v>
                </c:pt>
                <c:pt idx="1046">
                  <c:v>-3.749116942300371</c:v>
                </c:pt>
                <c:pt idx="1047">
                  <c:v>-3.536862421589904</c:v>
                </c:pt>
                <c:pt idx="1048">
                  <c:v>-3.4962572091108099</c:v>
                </c:pt>
                <c:pt idx="1049">
                  <c:v>-3.4408864643748158</c:v>
                </c:pt>
                <c:pt idx="1050">
                  <c:v>-3.2433974759920452</c:v>
                </c:pt>
                <c:pt idx="1051">
                  <c:v>-3.0477541787478239</c:v>
                </c:pt>
                <c:pt idx="1052">
                  <c:v>-2.972080827811217</c:v>
                </c:pt>
                <c:pt idx="1053">
                  <c:v>-2.957315295913086</c:v>
                </c:pt>
                <c:pt idx="1054">
                  <c:v>-2.9333213068010928</c:v>
                </c:pt>
                <c:pt idx="1055">
                  <c:v>-2.5475717868186929</c:v>
                </c:pt>
                <c:pt idx="1056">
                  <c:v>-2.4534415211522278</c:v>
                </c:pt>
                <c:pt idx="1057">
                  <c:v>-2.436830297820527</c:v>
                </c:pt>
                <c:pt idx="1058">
                  <c:v>-2.3888423192696182</c:v>
                </c:pt>
                <c:pt idx="1059">
                  <c:v>-2.2873292878529461</c:v>
                </c:pt>
                <c:pt idx="1060">
                  <c:v>-2.235649926427822</c:v>
                </c:pt>
                <c:pt idx="1061">
                  <c:v>-2.091685990819371</c:v>
                </c:pt>
                <c:pt idx="1062">
                  <c:v>-1.9144996085917809</c:v>
                </c:pt>
                <c:pt idx="1063">
                  <c:v>-1.519521631852212</c:v>
                </c:pt>
                <c:pt idx="1064">
                  <c:v>-1.3589464734018251</c:v>
                </c:pt>
                <c:pt idx="1065">
                  <c:v>-1.0525616877506849</c:v>
                </c:pt>
                <c:pt idx="1066">
                  <c:v>-0.83107871014380341</c:v>
                </c:pt>
                <c:pt idx="1067">
                  <c:v>-0.73879413645023218</c:v>
                </c:pt>
                <c:pt idx="1068">
                  <c:v>-0.55422498838804013</c:v>
                </c:pt>
                <c:pt idx="1069">
                  <c:v>-0.31982217119522488</c:v>
                </c:pt>
                <c:pt idx="1070">
                  <c:v>-0.29582818180057202</c:v>
                </c:pt>
                <c:pt idx="1071">
                  <c:v>-0.24414882049406419</c:v>
                </c:pt>
                <c:pt idx="1072">
                  <c:v>3.1738373822442528E-3</c:v>
                </c:pt>
                <c:pt idx="1073">
                  <c:v>0.1619033044710573</c:v>
                </c:pt>
                <c:pt idx="1074">
                  <c:v>0.28741032497259322</c:v>
                </c:pt>
                <c:pt idx="1075">
                  <c:v>0.41107165402109469</c:v>
                </c:pt>
                <c:pt idx="1076">
                  <c:v>0.47197947246712868</c:v>
                </c:pt>
                <c:pt idx="1077">
                  <c:v>0.52365883373116628</c:v>
                </c:pt>
                <c:pt idx="1078">
                  <c:v>0.58087526965113401</c:v>
                </c:pt>
                <c:pt idx="1079">
                  <c:v>0.61963479050548065</c:v>
                </c:pt>
                <c:pt idx="1080">
                  <c:v>0.7063822900924811</c:v>
                </c:pt>
                <c:pt idx="1081">
                  <c:v>0.82081516120071907</c:v>
                </c:pt>
                <c:pt idx="1082">
                  <c:v>0.86142037383324754</c:v>
                </c:pt>
                <c:pt idx="1083">
                  <c:v>0.90940835220358995</c:v>
                </c:pt>
                <c:pt idx="1084">
                  <c:v>1.012767074675003</c:v>
                </c:pt>
                <c:pt idx="1085">
                  <c:v>1.055217978382339</c:v>
                </c:pt>
                <c:pt idx="1086">
                  <c:v>1.1438111697121029</c:v>
                </c:pt>
                <c:pt idx="1087">
                  <c:v>1.180724999108103</c:v>
                </c:pt>
                <c:pt idx="1088">
                  <c:v>1.2213302113712381</c:v>
                </c:pt>
                <c:pt idx="1089">
                  <c:v>1.3209975509401239</c:v>
                </c:pt>
                <c:pt idx="1090">
                  <c:v>1.35975707176261</c:v>
                </c:pt>
                <c:pt idx="1091">
                  <c:v>1.48526409209243</c:v>
                </c:pt>
                <c:pt idx="1092">
                  <c:v>1.4944925496155099</c:v>
                </c:pt>
                <c:pt idx="1093">
                  <c:v>1.535097761864487</c:v>
                </c:pt>
                <c:pt idx="1094">
                  <c:v>1.597851272019664</c:v>
                </c:pt>
                <c:pt idx="1095">
                  <c:v>1.6790616968569021</c:v>
                </c:pt>
                <c:pt idx="1096">
                  <c:v>1.767654887421346</c:v>
                </c:pt>
                <c:pt idx="1097">
                  <c:v>1.878396375877827</c:v>
                </c:pt>
                <c:pt idx="1098">
                  <c:v>1.8747049930124631</c:v>
                </c:pt>
                <c:pt idx="1099">
                  <c:v>1.8802420673113991</c:v>
                </c:pt>
                <c:pt idx="1100">
                  <c:v>1.869167918360064</c:v>
                </c:pt>
                <c:pt idx="1101">
                  <c:v>1.86363084406113</c:v>
                </c:pt>
                <c:pt idx="1102">
                  <c:v>1.8488653122444321</c:v>
                </c:pt>
                <c:pt idx="1103">
                  <c:v>1.9909835554020341</c:v>
                </c:pt>
                <c:pt idx="1104">
                  <c:v>2.1054164266955588</c:v>
                </c:pt>
                <c:pt idx="1105">
                  <c:v>2.2309234469209449</c:v>
                </c:pt>
                <c:pt idx="1106">
                  <c:v>2.3029054145407839</c:v>
                </c:pt>
                <c:pt idx="1107">
                  <c:v>2.4136469029299952</c:v>
                </c:pt>
                <c:pt idx="1108">
                  <c:v>2.4671719555107599</c:v>
                </c:pt>
                <c:pt idx="1109">
                  <c:v>2.487474561614011</c:v>
                </c:pt>
                <c:pt idx="1110">
                  <c:v>2.5262340827368441</c:v>
                </c:pt>
                <c:pt idx="1111">
                  <c:v>2.5354625398958421</c:v>
                </c:pt>
                <c:pt idx="1112">
                  <c:v>2.5539194545655208</c:v>
                </c:pt>
                <c:pt idx="1113">
                  <c:v>2.5262340827368441</c:v>
                </c:pt>
                <c:pt idx="1114">
                  <c:v>2.4911659444776082</c:v>
                </c:pt>
                <c:pt idx="1115">
                  <c:v>2.4948573273412058</c:v>
                </c:pt>
                <c:pt idx="1116">
                  <c:v>2.5649936035062222</c:v>
                </c:pt>
                <c:pt idx="1117">
                  <c:v>2.6166729646481182</c:v>
                </c:pt>
                <c:pt idx="1118">
                  <c:v>2.6129815817845179</c:v>
                </c:pt>
                <c:pt idx="1119">
                  <c:v>2.6185186560799192</c:v>
                </c:pt>
                <c:pt idx="1120">
                  <c:v>2.6185186560799192</c:v>
                </c:pt>
                <c:pt idx="1121">
                  <c:v>2.6351298793142468</c:v>
                </c:pt>
                <c:pt idx="1122">
                  <c:v>2.644358336824935</c:v>
                </c:pt>
                <c:pt idx="1123">
                  <c:v>2.6462040282567352</c:v>
                </c:pt>
                <c:pt idx="1124">
                  <c:v>2.995039716131783</c:v>
                </c:pt>
                <c:pt idx="1125">
                  <c:v>3.2589735963219071</c:v>
                </c:pt>
                <c:pt idx="1126">
                  <c:v>3.223905458442673</c:v>
                </c:pt>
                <c:pt idx="1127">
                  <c:v>3.6502601878877639</c:v>
                </c:pt>
                <c:pt idx="1128">
                  <c:v>3.6133463585962131</c:v>
                </c:pt>
                <c:pt idx="1129">
                  <c:v>3.593043752519518</c:v>
                </c:pt>
                <c:pt idx="1130">
                  <c:v>3.5524385400126741</c:v>
                </c:pt>
                <c:pt idx="1131">
                  <c:v>3.487839338919001</c:v>
                </c:pt>
                <c:pt idx="1132">
                  <c:v>3.4601539664170571</c:v>
                </c:pt>
                <c:pt idx="1133">
                  <c:v>3.4786108814171648</c:v>
                </c:pt>
                <c:pt idx="1134">
                  <c:v>3.556129922870956</c:v>
                </c:pt>
                <c:pt idx="1135">
                  <c:v>3.635494656452845</c:v>
                </c:pt>
                <c:pt idx="1136">
                  <c:v>3.7222421550390781</c:v>
                </c:pt>
                <c:pt idx="1137">
                  <c:v>3.8089896543216062</c:v>
                </c:pt>
                <c:pt idx="1138">
                  <c:v>3.8219094943247272</c:v>
                </c:pt>
                <c:pt idx="1139">
                  <c:v>3.8348293350329961</c:v>
                </c:pt>
                <c:pt idx="1140">
                  <c:v>3.9031199189583972</c:v>
                </c:pt>
                <c:pt idx="1141">
                  <c:v>3.9141940678831739</c:v>
                </c:pt>
                <c:pt idx="1142">
                  <c:v>3.9141940678831739</c:v>
                </c:pt>
                <c:pt idx="1143">
                  <c:v>3.928959599666241</c:v>
                </c:pt>
                <c:pt idx="1144">
                  <c:v>3.9215768335979768</c:v>
                </c:pt>
                <c:pt idx="1145">
                  <c:v>3.9455708228775661</c:v>
                </c:pt>
                <c:pt idx="1146">
                  <c:v>3.9972501839380299</c:v>
                </c:pt>
                <c:pt idx="1147">
                  <c:v>4.0563123110614407</c:v>
                </c:pt>
                <c:pt idx="1148">
                  <c:v>4.0839976828405424</c:v>
                </c:pt>
                <c:pt idx="1149">
                  <c:v>4.0692321510610201</c:v>
                </c:pt>
                <c:pt idx="1150">
                  <c:v>4.0858433746204854</c:v>
                </c:pt>
                <c:pt idx="1151">
                  <c:v>4.1412141185303879</c:v>
                </c:pt>
                <c:pt idx="1152">
                  <c:v>4.1762822563706621</c:v>
                </c:pt>
                <c:pt idx="1153">
                  <c:v>4.2113503942127259</c:v>
                </c:pt>
                <c:pt idx="1154">
                  <c:v>4.1910477881501942</c:v>
                </c:pt>
                <c:pt idx="1155">
                  <c:v>4.2298073091986819</c:v>
                </c:pt>
                <c:pt idx="1156">
                  <c:v>4.3017892759505134</c:v>
                </c:pt>
                <c:pt idx="1157">
                  <c:v>4.3220918823629608</c:v>
                </c:pt>
                <c:pt idx="1158">
                  <c:v>4.338703105567209</c:v>
                </c:pt>
                <c:pt idx="1159">
                  <c:v>4.3257832652194841</c:v>
                </c:pt>
                <c:pt idx="1160">
                  <c:v>4.2962522020192004</c:v>
                </c:pt>
                <c:pt idx="1161">
                  <c:v>4.305480659158718</c:v>
                </c:pt>
                <c:pt idx="1162">
                  <c:v>4.2962522020192004</c:v>
                </c:pt>
                <c:pt idx="1163">
                  <c:v>4.2390357663399776</c:v>
                </c:pt>
                <c:pt idx="1164">
                  <c:v>4.1855107138654182</c:v>
                </c:pt>
                <c:pt idx="1165">
                  <c:v>4.1892020967219352</c:v>
                </c:pt>
                <c:pt idx="1166">
                  <c:v>4.1043002892583047</c:v>
                </c:pt>
                <c:pt idx="1167">
                  <c:v>3.9344966743044729</c:v>
                </c:pt>
                <c:pt idx="1168">
                  <c:v>4.0046329500045186</c:v>
                </c:pt>
                <c:pt idx="1169">
                  <c:v>4.0950718317635522</c:v>
                </c:pt>
                <c:pt idx="1170">
                  <c:v>3.9954044925079928</c:v>
                </c:pt>
                <c:pt idx="1171">
                  <c:v>3.7960698139650231</c:v>
                </c:pt>
                <c:pt idx="1172">
                  <c:v>3.6945567832475792</c:v>
                </c:pt>
                <c:pt idx="1173">
                  <c:v>3.6041179010961479</c:v>
                </c:pt>
                <c:pt idx="1174">
                  <c:v>3.845903483606083</c:v>
                </c:pt>
                <c:pt idx="1175">
                  <c:v>3.7868413568201928</c:v>
                </c:pt>
                <c:pt idx="1176">
                  <c:v>3.681636942891005</c:v>
                </c:pt>
                <c:pt idx="1177">
                  <c:v>3.6207291246644639</c:v>
                </c:pt>
                <c:pt idx="1178">
                  <c:v>3.5616669975127362</c:v>
                </c:pt>
                <c:pt idx="1179">
                  <c:v>3.5321359335825249</c:v>
                </c:pt>
                <c:pt idx="1180">
                  <c:v>3.5173704017941532</c:v>
                </c:pt>
                <c:pt idx="1181">
                  <c:v>3.711168006464221</c:v>
                </c:pt>
                <c:pt idx="1182">
                  <c:v>3.7979155053950571</c:v>
                </c:pt>
                <c:pt idx="1183">
                  <c:v>4.04708385356669</c:v>
                </c:pt>
                <c:pt idx="1184">
                  <c:v>4.0415467792801412</c:v>
                </c:pt>
                <c:pt idx="1185">
                  <c:v>4.0323183217853931</c:v>
                </c:pt>
                <c:pt idx="1186">
                  <c:v>4.0378553964236268</c:v>
                </c:pt>
                <c:pt idx="1187">
                  <c:v>4.1172201292561077</c:v>
                </c:pt>
                <c:pt idx="1188">
                  <c:v>4.1578253417363946</c:v>
                </c:pt>
                <c:pt idx="1189">
                  <c:v>4.1725908735159258</c:v>
                </c:pt>
                <c:pt idx="1190">
                  <c:v>4.1818193310089038</c:v>
                </c:pt>
                <c:pt idx="1191">
                  <c:v>4.222424543133962</c:v>
                </c:pt>
                <c:pt idx="1192">
                  <c:v>4.2445728406247554</c:v>
                </c:pt>
                <c:pt idx="1193">
                  <c:v>4.2630297556089376</c:v>
                </c:pt>
                <c:pt idx="1194">
                  <c:v>4.2907151273827351</c:v>
                </c:pt>
                <c:pt idx="1195">
                  <c:v>4.2925608188109949</c:v>
                </c:pt>
                <c:pt idx="1196">
                  <c:v>4.2722582127502342</c:v>
                </c:pt>
                <c:pt idx="1197">
                  <c:v>4.0157070989275221</c:v>
                </c:pt>
                <c:pt idx="1198">
                  <c:v>3.9160397596648928</c:v>
                </c:pt>
                <c:pt idx="1199">
                  <c:v>3.8366750261095661</c:v>
                </c:pt>
                <c:pt idx="1200">
                  <c:v>3.7499275271804868</c:v>
                </c:pt>
                <c:pt idx="1201">
                  <c:v>3.7037852403941822</c:v>
                </c:pt>
                <c:pt idx="1202">
                  <c:v>3.6262661986010971</c:v>
                </c:pt>
                <c:pt idx="1203">
                  <c:v>3.5672040718010489</c:v>
                </c:pt>
                <c:pt idx="1204">
                  <c:v>3.4859936471372879</c:v>
                </c:pt>
                <c:pt idx="1205">
                  <c:v>3.3974004567445508</c:v>
                </c:pt>
                <c:pt idx="1206">
                  <c:v>3.329109872075056</c:v>
                </c:pt>
                <c:pt idx="1207">
                  <c:v>3.1814545544898758</c:v>
                </c:pt>
                <c:pt idx="1208">
                  <c:v>2.9396689721510749</c:v>
                </c:pt>
                <c:pt idx="1209">
                  <c:v>2.7329515272920148</c:v>
                </c:pt>
                <c:pt idx="1210">
                  <c:v>2.6886549322360902</c:v>
                </c:pt>
                <c:pt idx="1211">
                  <c:v>2.7071118469022282</c:v>
                </c:pt>
                <c:pt idx="1212">
                  <c:v>2.7126489211958531</c:v>
                </c:pt>
                <c:pt idx="1213">
                  <c:v>2.6701980175699558</c:v>
                </c:pt>
                <c:pt idx="1214">
                  <c:v>2.7200316869212782</c:v>
                </c:pt>
                <c:pt idx="1215">
                  <c:v>2.812316260594788</c:v>
                </c:pt>
                <c:pt idx="1216">
                  <c:v>2.7421799844474619</c:v>
                </c:pt>
                <c:pt idx="1217">
                  <c:v>2.5852962096077059</c:v>
                </c:pt>
                <c:pt idx="1218">
                  <c:v>2.487474561614011</c:v>
                </c:pt>
                <c:pt idx="1219">
                  <c:v>2.540999614542923</c:v>
                </c:pt>
                <c:pt idx="1220">
                  <c:v>2.4616348808636812</c:v>
                </c:pt>
                <c:pt idx="1221">
                  <c:v>2.4967030191246891</c:v>
                </c:pt>
                <c:pt idx="1222">
                  <c:v>2.5262340827368441</c:v>
                </c:pt>
                <c:pt idx="1223">
                  <c:v>2.5631479120744229</c:v>
                </c:pt>
                <c:pt idx="1224">
                  <c:v>2.5779134438805058</c:v>
                </c:pt>
                <c:pt idx="1225">
                  <c:v>2.6425126450414509</c:v>
                </c:pt>
                <c:pt idx="1226">
                  <c:v>2.6332841878842261</c:v>
                </c:pt>
                <c:pt idx="1227">
                  <c:v>2.6277471132371422</c:v>
                </c:pt>
                <c:pt idx="1228">
                  <c:v>2.6166729646481182</c:v>
                </c:pt>
                <c:pt idx="1229">
                  <c:v>2.5871419010395069</c:v>
                </c:pt>
                <c:pt idx="1230">
                  <c:v>2.5816048267441061</c:v>
                </c:pt>
                <c:pt idx="1231">
                  <c:v>2.537308231679325</c:v>
                </c:pt>
                <c:pt idx="1232">
                  <c:v>2.592678975684811</c:v>
                </c:pt>
                <c:pt idx="1233">
                  <c:v>2.607444507490897</c:v>
                </c:pt>
                <c:pt idx="1234">
                  <c:v>2.644358336824935</c:v>
                </c:pt>
                <c:pt idx="1235">
                  <c:v>2.6092901985692318</c:v>
                </c:pt>
                <c:pt idx="1236">
                  <c:v>2.651741102550357</c:v>
                </c:pt>
                <c:pt idx="1237">
                  <c:v>2.6609695600610461</c:v>
                </c:pt>
                <c:pt idx="1238">
                  <c:v>2.6572781768439788</c:v>
                </c:pt>
                <c:pt idx="1239">
                  <c:v>2.6701980175699558</c:v>
                </c:pt>
                <c:pt idx="1240">
                  <c:v>2.7587912080334891</c:v>
                </c:pt>
                <c:pt idx="1241">
                  <c:v>2.729260144428411</c:v>
                </c:pt>
                <c:pt idx="1242">
                  <c:v>2.6609695600610461</c:v>
                </c:pt>
                <c:pt idx="1243">
                  <c:v>2.5963703585484121</c:v>
                </c:pt>
                <c:pt idx="1244">
                  <c:v>2.6092901985692318</c:v>
                </c:pt>
                <c:pt idx="1245">
                  <c:v>2.546536688838323</c:v>
                </c:pt>
                <c:pt idx="1246">
                  <c:v>2.5391539227594402</c:v>
                </c:pt>
                <c:pt idx="1247">
                  <c:v>2.5336168484640411</c:v>
                </c:pt>
                <c:pt idx="1248">
                  <c:v>2.3951899879050882</c:v>
                </c:pt>
                <c:pt idx="1249">
                  <c:v>1.7122841433645259</c:v>
                </c:pt>
                <c:pt idx="1250">
                  <c:v>1.572011591242777</c:v>
                </c:pt>
                <c:pt idx="1251">
                  <c:v>1.573857282678127</c:v>
                </c:pt>
                <c:pt idx="1252">
                  <c:v>1.588622814498357</c:v>
                </c:pt>
                <c:pt idx="1253">
                  <c:v>1.6421478674821479</c:v>
                </c:pt>
                <c:pt idx="1254">
                  <c:v>1.6495306332164239</c:v>
                </c:pt>
                <c:pt idx="1255">
                  <c:v>1.810105791091503</c:v>
                </c:pt>
                <c:pt idx="1256">
                  <c:v>1.714129834798096</c:v>
                </c:pt>
                <c:pt idx="1257">
                  <c:v>1.7639635045542039</c:v>
                </c:pt>
                <c:pt idx="1258">
                  <c:v>1.8747049930124631</c:v>
                </c:pt>
                <c:pt idx="1259">
                  <c:v>1.8747049930124631</c:v>
                </c:pt>
                <c:pt idx="1260">
                  <c:v>1.9300757370586601</c:v>
                </c:pt>
                <c:pt idx="1261">
                  <c:v>1.8839334501785441</c:v>
                </c:pt>
                <c:pt idx="1262">
                  <c:v>1.725203983397736</c:v>
                </c:pt>
                <c:pt idx="1263">
                  <c:v>1.7067470687121331</c:v>
                </c:pt>
                <c:pt idx="1264">
                  <c:v>1.6753703139897631</c:v>
                </c:pt>
                <c:pt idx="1265">
                  <c:v>1.690135845810004</c:v>
                </c:pt>
                <c:pt idx="1266">
                  <c:v>1.575702974463377</c:v>
                </c:pt>
                <c:pt idx="1267">
                  <c:v>1.544326219032327</c:v>
                </c:pt>
                <c:pt idx="1268">
                  <c:v>1.5387891450833071</c:v>
                </c:pt>
                <c:pt idx="1269">
                  <c:v>1.4778813260064769</c:v>
                </c:pt>
                <c:pt idx="1270">
                  <c:v>1.4188191990630441</c:v>
                </c:pt>
                <c:pt idx="1271">
                  <c:v>1.440967496622868</c:v>
                </c:pt>
                <c:pt idx="1272">
                  <c:v>1.367139837850337</c:v>
                </c:pt>
                <c:pt idx="1273">
                  <c:v>1.2693181897221091</c:v>
                </c:pt>
                <c:pt idx="1274">
                  <c:v>1.2600897321990421</c:v>
                </c:pt>
                <c:pt idx="1275">
                  <c:v>1.1696508501496981</c:v>
                </c:pt>
                <c:pt idx="1276">
                  <c:v>1.208410370979266</c:v>
                </c:pt>
                <c:pt idx="1277">
                  <c:v>1.226867285675493</c:v>
                </c:pt>
                <c:pt idx="1278">
                  <c:v>1.2102560627662939</c:v>
                </c:pt>
                <c:pt idx="1279">
                  <c:v>1.2637811150679521</c:v>
                </c:pt>
                <c:pt idx="1280">
                  <c:v>1.300694944810322</c:v>
                </c:pt>
                <c:pt idx="1281">
                  <c:v>1.4022079758039241</c:v>
                </c:pt>
                <c:pt idx="1282">
                  <c:v>1.420664890496611</c:v>
                </c:pt>
                <c:pt idx="1283">
                  <c:v>1.4446588794900019</c:v>
                </c:pt>
                <c:pt idx="1284">
                  <c:v>1.4243562737172091</c:v>
                </c:pt>
                <c:pt idx="1285">
                  <c:v>1.573857282678127</c:v>
                </c:pt>
                <c:pt idx="1286">
                  <c:v>1.58493143163122</c:v>
                </c:pt>
                <c:pt idx="1287">
                  <c:v>1.618153878142383</c:v>
                </c:pt>
                <c:pt idx="1288">
                  <c:v>1.6347651013961879</c:v>
                </c:pt>
                <c:pt idx="1289">
                  <c:v>1.656913399304166</c:v>
                </c:pt>
                <c:pt idx="1290">
                  <c:v>1.7215126005305961</c:v>
                </c:pt>
                <c:pt idx="1291">
                  <c:v>1.84701962081086</c:v>
                </c:pt>
                <c:pt idx="1292">
                  <c:v>1.954069726039666</c:v>
                </c:pt>
                <c:pt idx="1293">
                  <c:v>1.941149886008217</c:v>
                </c:pt>
                <c:pt idx="1294">
                  <c:v>2.0186689279500052</c:v>
                </c:pt>
                <c:pt idx="1295">
                  <c:v>2.247534670164133</c:v>
                </c:pt>
                <c:pt idx="1296">
                  <c:v>2.42287536044245</c:v>
                </c:pt>
                <c:pt idx="1297">
                  <c:v>2.5576108374273412</c:v>
                </c:pt>
                <c:pt idx="1298">
                  <c:v>2.6055988157074128</c:v>
                </c:pt>
                <c:pt idx="1299">
                  <c:v>2.6683523257846891</c:v>
                </c:pt>
                <c:pt idx="1300">
                  <c:v>2.684963549020805</c:v>
                </c:pt>
                <c:pt idx="1301">
                  <c:v>2.7200316869212782</c:v>
                </c:pt>
                <c:pt idx="1302">
                  <c:v>2.8603042388589168</c:v>
                </c:pt>
                <c:pt idx="1303">
                  <c:v>2.9747371100409268</c:v>
                </c:pt>
                <c:pt idx="1304">
                  <c:v>3.0467190772471149</c:v>
                </c:pt>
                <c:pt idx="1305">
                  <c:v>3.199911469145392</c:v>
                </c:pt>
                <c:pt idx="1306">
                  <c:v>3.2995788084894531</c:v>
                </c:pt>
                <c:pt idx="1307">
                  <c:v>3.353103861368798</c:v>
                </c:pt>
                <c:pt idx="1308">
                  <c:v>3.3992461478228968</c:v>
                </c:pt>
                <c:pt idx="1309">
                  <c:v>3.3992461478228968</c:v>
                </c:pt>
                <c:pt idx="1310">
                  <c:v>3.4066289142463821</c:v>
                </c:pt>
                <c:pt idx="1311">
                  <c:v>3.4509255089152209</c:v>
                </c:pt>
                <c:pt idx="1312">
                  <c:v>3.4601539664170571</c:v>
                </c:pt>
                <c:pt idx="1313">
                  <c:v>3.4416970517650709</c:v>
                </c:pt>
                <c:pt idx="1314">
                  <c:v>3.3955547649628359</c:v>
                </c:pt>
                <c:pt idx="1315">
                  <c:v>3.3641780103024361</c:v>
                </c:pt>
                <c:pt idx="1316">
                  <c:v>3.3549495528006079</c:v>
                </c:pt>
                <c:pt idx="1317">
                  <c:v>3.314344340283145</c:v>
                </c:pt>
                <c:pt idx="1318">
                  <c:v>3.2829675856191982</c:v>
                </c:pt>
                <c:pt idx="1319">
                  <c:v>3.2903503513393111</c:v>
                </c:pt>
                <c:pt idx="1320">
                  <c:v>3.2829675856191982</c:v>
                </c:pt>
                <c:pt idx="1321">
                  <c:v>3.3272641806450269</c:v>
                </c:pt>
                <c:pt idx="1322">
                  <c:v>3.3401840210086911</c:v>
                </c:pt>
                <c:pt idx="1323">
                  <c:v>3.3328012549351151</c:v>
                </c:pt>
                <c:pt idx="1324">
                  <c:v>3.2091399266489908</c:v>
                </c:pt>
                <c:pt idx="1325">
                  <c:v>3.1390036508869952</c:v>
                </c:pt>
                <c:pt idx="1326">
                  <c:v>3.1408493423170212</c:v>
                </c:pt>
                <c:pt idx="1327">
                  <c:v>2.5963703585484121</c:v>
                </c:pt>
                <c:pt idx="1328">
                  <c:v>2.389652913961378</c:v>
                </c:pt>
                <c:pt idx="1329">
                  <c:v>2.2715286591362891</c:v>
                </c:pt>
                <c:pt idx="1330">
                  <c:v>2.1570957878640038</c:v>
                </c:pt>
                <c:pt idx="1331">
                  <c:v>2.0758853634209249</c:v>
                </c:pt>
                <c:pt idx="1332">
                  <c:v>1.9854464814547781</c:v>
                </c:pt>
                <c:pt idx="1333">
                  <c:v>1.9226929713279299</c:v>
                </c:pt>
                <c:pt idx="1334">
                  <c:v>1.826717014693451</c:v>
                </c:pt>
                <c:pt idx="1335">
                  <c:v>1.752889355602878</c:v>
                </c:pt>
                <c:pt idx="1336">
                  <c:v>1.758426429903589</c:v>
                </c:pt>
                <c:pt idx="1337">
                  <c:v>1.7971859510582859</c:v>
                </c:pt>
                <c:pt idx="1338">
                  <c:v>1.7344324409172709</c:v>
                </c:pt>
                <c:pt idx="1339">
                  <c:v>1.1917991473631431</c:v>
                </c:pt>
                <c:pt idx="1340">
                  <c:v>0.64362877987357503</c:v>
                </c:pt>
                <c:pt idx="1341">
                  <c:v>0.40368888792451268</c:v>
                </c:pt>
                <c:pt idx="1342">
                  <c:v>0.38707766464591509</c:v>
                </c:pt>
                <c:pt idx="1343">
                  <c:v>0.31509569722198583</c:v>
                </c:pt>
                <c:pt idx="1344">
                  <c:v>0.36492936670607368</c:v>
                </c:pt>
                <c:pt idx="1345">
                  <c:v>0.33908968624725111</c:v>
                </c:pt>
                <c:pt idx="1346">
                  <c:v>0.32247846296866112</c:v>
                </c:pt>
                <c:pt idx="1347">
                  <c:v>0.34831814378094628</c:v>
                </c:pt>
                <c:pt idx="1348">
                  <c:v>0.27633617600179039</c:v>
                </c:pt>
                <c:pt idx="1349">
                  <c:v>0.25049649518773781</c:v>
                </c:pt>
                <c:pt idx="1350">
                  <c:v>0.23942234656862069</c:v>
                </c:pt>
                <c:pt idx="1351">
                  <c:v>0.20619990000612329</c:v>
                </c:pt>
                <c:pt idx="1352">
                  <c:v>0.17482314487896561</c:v>
                </c:pt>
                <c:pt idx="1353">
                  <c:v>0.29848447358993518</c:v>
                </c:pt>
                <c:pt idx="1354">
                  <c:v>0.39446043039081358</c:v>
                </c:pt>
                <c:pt idx="1355">
                  <c:v>0.51073899368025388</c:v>
                </c:pt>
                <c:pt idx="1356">
                  <c:v>0.5328872912630922</c:v>
                </c:pt>
                <c:pt idx="1357">
                  <c:v>0.5734925035563232</c:v>
                </c:pt>
                <c:pt idx="1358">
                  <c:v>0.62148048194081684</c:v>
                </c:pt>
                <c:pt idx="1359">
                  <c:v>0.66762276888998939</c:v>
                </c:pt>
                <c:pt idx="1360">
                  <c:v>0.74514181058983364</c:v>
                </c:pt>
                <c:pt idx="1361">
                  <c:v>0.81896946976537932</c:v>
                </c:pt>
                <c:pt idx="1362">
                  <c:v>0.92786526690690097</c:v>
                </c:pt>
                <c:pt idx="1363">
                  <c:v>0.98323601101328839</c:v>
                </c:pt>
                <c:pt idx="1364">
                  <c:v>1.0441438301255299</c:v>
                </c:pt>
                <c:pt idx="1365">
                  <c:v>1.1567310097559489</c:v>
                </c:pt>
                <c:pt idx="1366">
                  <c:v>1.195490530937197</c:v>
                </c:pt>
                <c:pt idx="1367">
                  <c:v>1.239787126069247</c:v>
                </c:pt>
                <c:pt idx="1368">
                  <c:v>1.2527069664612229</c:v>
                </c:pt>
                <c:pt idx="1369">
                  <c:v>1.291466487638937</c:v>
                </c:pt>
                <c:pt idx="1370">
                  <c:v>1.3874424439783679</c:v>
                </c:pt>
                <c:pt idx="1371">
                  <c:v>1.422510581930178</c:v>
                </c:pt>
                <c:pt idx="1372">
                  <c:v>1.560937442641368</c:v>
                </c:pt>
                <c:pt idx="1373">
                  <c:v>1.697518611544284</c:v>
                </c:pt>
                <c:pt idx="1374">
                  <c:v>1.771346270640171</c:v>
                </c:pt>
                <c:pt idx="1375">
                  <c:v>1.778729036374453</c:v>
                </c:pt>
                <c:pt idx="1376">
                  <c:v>1.8137971743103281</c:v>
                </c:pt>
                <c:pt idx="1377">
                  <c:v>1.876550684092571</c:v>
                </c:pt>
                <c:pt idx="1378">
                  <c:v>1.9300757370586601</c:v>
                </c:pt>
                <c:pt idx="1379">
                  <c:v>1.972526640721741</c:v>
                </c:pt>
                <c:pt idx="1380">
                  <c:v>1.994674938620864</c:v>
                </c:pt>
                <c:pt idx="1381">
                  <c:v>2.0260516936807398</c:v>
                </c:pt>
                <c:pt idx="1382">
                  <c:v>2.2032380750834251</c:v>
                </c:pt>
                <c:pt idx="1383">
                  <c:v>2.2918312655947588</c:v>
                </c:pt>
                <c:pt idx="1384">
                  <c:v>2.2992140316754091</c:v>
                </c:pt>
                <c:pt idx="1385">
                  <c:v>2.2918312655947588</c:v>
                </c:pt>
                <c:pt idx="1386">
                  <c:v>2.234614829786318</c:v>
                </c:pt>
                <c:pt idx="1387">
                  <c:v>2.2050837661635372</c:v>
                </c:pt>
                <c:pt idx="1388">
                  <c:v>2.2050837661635372</c:v>
                </c:pt>
                <c:pt idx="1389">
                  <c:v>2.1349474903218808</c:v>
                </c:pt>
                <c:pt idx="1390">
                  <c:v>2.2290777554891492</c:v>
                </c:pt>
                <c:pt idx="1391">
                  <c:v>2.2623002019737468</c:v>
                </c:pt>
                <c:pt idx="1392">
                  <c:v>2.391498605041491</c:v>
                </c:pt>
                <c:pt idx="1393">
                  <c:v>2.4819374873186142</c:v>
                </c:pt>
                <c:pt idx="1394">
                  <c:v>2.5317711570322419</c:v>
                </c:pt>
                <c:pt idx="1395">
                  <c:v>2.6295928050206272</c:v>
                </c:pt>
                <c:pt idx="1396">
                  <c:v>2.7347972187238159</c:v>
                </c:pt>
                <c:pt idx="1397">
                  <c:v>2.8178533348884178</c:v>
                </c:pt>
                <c:pt idx="1398">
                  <c:v>2.9359775892892479</c:v>
                </c:pt>
                <c:pt idx="1399">
                  <c:v>3.02272508794452</c:v>
                </c:pt>
                <c:pt idx="1400">
                  <c:v>3.0707130661962521</c:v>
                </c:pt>
                <c:pt idx="1401">
                  <c:v>3.1925287034252818</c:v>
                </c:pt>
                <c:pt idx="1402">
                  <c:v>3.2312882245162471</c:v>
                </c:pt>
                <c:pt idx="1403">
                  <c:v>3.2497451391717691</c:v>
                </c:pt>
                <c:pt idx="1404">
                  <c:v>3.3254184892150001</c:v>
                </c:pt>
                <c:pt idx="1405">
                  <c:v>3.373406467452583</c:v>
                </c:pt>
                <c:pt idx="1406">
                  <c:v>3.471228115347142</c:v>
                </c:pt>
                <c:pt idx="1407">
                  <c:v>3.556129922870956</c:v>
                </c:pt>
                <c:pt idx="1408">
                  <c:v>3.635494656452845</c:v>
                </c:pt>
                <c:pt idx="1409">
                  <c:v>3.7130136978942541</c:v>
                </c:pt>
                <c:pt idx="1410">
                  <c:v>3.8403664089660738</c:v>
                </c:pt>
                <c:pt idx="1411">
                  <c:v>3.9880217264415019</c:v>
                </c:pt>
                <c:pt idx="1412">
                  <c:v>4.10799167211482</c:v>
                </c:pt>
                <c:pt idx="1413">
                  <c:v>4.2501099149077541</c:v>
                </c:pt>
                <c:pt idx="1414">
                  <c:v>4.3239375737912216</c:v>
                </c:pt>
                <c:pt idx="1415">
                  <c:v>4.3977652323159244</c:v>
                </c:pt>
                <c:pt idx="1416">
                  <c:v>4.4494445933480504</c:v>
                </c:pt>
                <c:pt idx="1417">
                  <c:v>4.4752842740399634</c:v>
                </c:pt>
                <c:pt idx="1418">
                  <c:v>4.5528033157587027</c:v>
                </c:pt>
                <c:pt idx="1419">
                  <c:v>4.6875387927731156</c:v>
                </c:pt>
                <c:pt idx="1420">
                  <c:v>4.9016390028796382</c:v>
                </c:pt>
                <c:pt idx="1421">
                  <c:v>4.9828494274159594</c:v>
                </c:pt>
                <c:pt idx="1422">
                  <c:v>5.1231219789942486</c:v>
                </c:pt>
                <c:pt idx="1423">
                  <c:v>5.2412462327336042</c:v>
                </c:pt>
                <c:pt idx="1424">
                  <c:v>5.2467833073647601</c:v>
                </c:pt>
                <c:pt idx="1425">
                  <c:v>5.2597031473466371</c:v>
                </c:pt>
                <c:pt idx="1426">
                  <c:v>5.2763143708848634</c:v>
                </c:pt>
                <c:pt idx="1427">
                  <c:v>5.2873885194402517</c:v>
                </c:pt>
                <c:pt idx="1428">
                  <c:v>5.3316851147186419</c:v>
                </c:pt>
                <c:pt idx="1429">
                  <c:v>5.3575247950323126</c:v>
                </c:pt>
                <c:pt idx="1430">
                  <c:v>5.3501420293299047</c:v>
                </c:pt>
                <c:pt idx="1431">
                  <c:v>5.3150738911821884</c:v>
                </c:pt>
                <c:pt idx="1432">
                  <c:v>5.3261480400892616</c:v>
                </c:pt>
                <c:pt idx="1433">
                  <c:v>5.3556791036058202</c:v>
                </c:pt>
                <c:pt idx="1434">
                  <c:v>5.4202783049166534</c:v>
                </c:pt>
                <c:pt idx="1435">
                  <c:v>5.4461179855802424</c:v>
                </c:pt>
                <c:pt idx="1436">
                  <c:v>5.444272293802066</c:v>
                </c:pt>
                <c:pt idx="1437">
                  <c:v>5.4516550598561624</c:v>
                </c:pt>
                <c:pt idx="1438">
                  <c:v>5.486723197646886</c:v>
                </c:pt>
                <c:pt idx="1439">
                  <c:v>5.514408569381736</c:v>
                </c:pt>
                <c:pt idx="1440">
                  <c:v>5.5199456440093408</c:v>
                </c:pt>
                <c:pt idx="1441">
                  <c:v>5.567933622126545</c:v>
                </c:pt>
                <c:pt idx="1442">
                  <c:v>5.5753163881806476</c:v>
                </c:pt>
                <c:pt idx="1443">
                  <c:v>5.6048474513384479</c:v>
                </c:pt>
                <c:pt idx="1444">
                  <c:v>5.5623965474989374</c:v>
                </c:pt>
                <c:pt idx="1445">
                  <c:v>5.6048474513384479</c:v>
                </c:pt>
                <c:pt idx="1446">
                  <c:v>5.7894165980729806</c:v>
                </c:pt>
                <c:pt idx="1447">
                  <c:v>5.9739857444168836</c:v>
                </c:pt>
                <c:pt idx="1448">
                  <c:v>6.3062102078113744</c:v>
                </c:pt>
                <c:pt idx="1449">
                  <c:v>6.3578895687337642</c:v>
                </c:pt>
                <c:pt idx="1450">
                  <c:v>6.3671180262037241</c:v>
                </c:pt>
                <c:pt idx="1451">
                  <c:v>6.463093982344315</c:v>
                </c:pt>
                <c:pt idx="1452">
                  <c:v>6.4815508969307896</c:v>
                </c:pt>
                <c:pt idx="1453">
                  <c:v>6.5203104175266899</c:v>
                </c:pt>
                <c:pt idx="1454">
                  <c:v>6.6347432882342838</c:v>
                </c:pt>
                <c:pt idx="1455">
                  <c:v>6.6716571174001551</c:v>
                </c:pt>
                <c:pt idx="1456">
                  <c:v>6.6624286602854221</c:v>
                </c:pt>
                <c:pt idx="1457">
                  <c:v>6.6328975968113388</c:v>
                </c:pt>
                <c:pt idx="1458">
                  <c:v>6.640280362854809</c:v>
                </c:pt>
                <c:pt idx="1459">
                  <c:v>6.7122623297636137</c:v>
                </c:pt>
                <c:pt idx="1460">
                  <c:v>6.666120043131313</c:v>
                </c:pt>
                <c:pt idx="1461">
                  <c:v>6.514773343256075</c:v>
                </c:pt>
                <c:pt idx="1462">
                  <c:v>6.2526851554625011</c:v>
                </c:pt>
                <c:pt idx="1463">
                  <c:v>6.1456350507559101</c:v>
                </c:pt>
                <c:pt idx="1464">
                  <c:v>6.1031841469429553</c:v>
                </c:pt>
                <c:pt idx="1465">
                  <c:v>6.0422763285311278</c:v>
                </c:pt>
                <c:pt idx="1466">
                  <c:v>5.9924426590157616</c:v>
                </c:pt>
                <c:pt idx="1467">
                  <c:v>5.9056951599474274</c:v>
                </c:pt>
                <c:pt idx="1468">
                  <c:v>5.8263304272742547</c:v>
                </c:pt>
                <c:pt idx="1469">
                  <c:v>5.8171019701506683</c:v>
                </c:pt>
                <c:pt idx="1470">
                  <c:v>5.7764967573948143</c:v>
                </c:pt>
                <c:pt idx="1471">
                  <c:v>5.7506570770935346</c:v>
                </c:pt>
                <c:pt idx="1472">
                  <c:v>5.7358915453405572</c:v>
                </c:pt>
                <c:pt idx="1473">
                  <c:v>5.6805208011798767</c:v>
                </c:pt>
                <c:pt idx="1474">
                  <c:v>5.6565268126532322</c:v>
                </c:pt>
                <c:pt idx="1475">
                  <c:v>5.6989777161357447</c:v>
                </c:pt>
                <c:pt idx="1476">
                  <c:v>5.7617312256436142</c:v>
                </c:pt>
                <c:pt idx="1477">
                  <c:v>5.7709596831206644</c:v>
                </c:pt>
                <c:pt idx="1478">
                  <c:v>5.8724727135991266</c:v>
                </c:pt>
                <c:pt idx="1479">
                  <c:v>5.8392502672490592</c:v>
                </c:pt>
                <c:pt idx="1480">
                  <c:v>5.8134105873012336</c:v>
                </c:pt>
                <c:pt idx="1481">
                  <c:v>5.8687813311013759</c:v>
                </c:pt>
                <c:pt idx="1482">
                  <c:v>5.8946210110474313</c:v>
                </c:pt>
                <c:pt idx="1483">
                  <c:v>5.9647572872950683</c:v>
                </c:pt>
                <c:pt idx="1484">
                  <c:v>6.0182823393099598</c:v>
                </c:pt>
                <c:pt idx="1485">
                  <c:v>6.0921099980447284</c:v>
                </c:pt>
                <c:pt idx="1486">
                  <c:v>6.2268454751753852</c:v>
                </c:pt>
                <c:pt idx="1487">
                  <c:v>6.2213084005513144</c:v>
                </c:pt>
                <c:pt idx="1488">
                  <c:v>6.2656049954302189</c:v>
                </c:pt>
                <c:pt idx="1489">
                  <c:v>6.2803705271725656</c:v>
                </c:pt>
                <c:pt idx="1490">
                  <c:v>6.2969817506931003</c:v>
                </c:pt>
                <c:pt idx="1491">
                  <c:v>6.3209757395555046</c:v>
                </c:pt>
                <c:pt idx="1492">
                  <c:v>6.4040318553819926</c:v>
                </c:pt>
                <c:pt idx="1493">
                  <c:v>6.6218234482718774</c:v>
                </c:pt>
                <c:pt idx="1494">
                  <c:v>6.6882683409118302</c:v>
                </c:pt>
                <c:pt idx="1495">
                  <c:v>6.7307192443447761</c:v>
                </c:pt>
                <c:pt idx="1496">
                  <c:v>6.7602503074636324</c:v>
                </c:pt>
                <c:pt idx="1497">
                  <c:v>6.7879356798629118</c:v>
                </c:pt>
                <c:pt idx="1498">
                  <c:v>6.8525348807140576</c:v>
                </c:pt>
                <c:pt idx="1499">
                  <c:v>6.9503565282244928</c:v>
                </c:pt>
                <c:pt idx="1500">
                  <c:v>7.0112643469260547</c:v>
                </c:pt>
                <c:pt idx="1501">
                  <c:v>7.5335950302128198</c:v>
                </c:pt>
                <c:pt idx="1502">
                  <c:v>7.847362578461448</c:v>
                </c:pt>
                <c:pt idx="1503">
                  <c:v>8.013474809820579</c:v>
                </c:pt>
                <c:pt idx="1504">
                  <c:v>8.2220379448616665</c:v>
                </c:pt>
                <c:pt idx="1505">
                  <c:v>8.5062744294556598</c:v>
                </c:pt>
                <c:pt idx="1506">
                  <c:v>8.7074547987058324</c:v>
                </c:pt>
                <c:pt idx="1507">
                  <c:v>8.7443686277849597</c:v>
                </c:pt>
                <c:pt idx="1508">
                  <c:v>8.7609798509060077</c:v>
                </c:pt>
                <c:pt idx="1509">
                  <c:v>8.753597084878459</c:v>
                </c:pt>
                <c:pt idx="1510">
                  <c:v>8.7849738400528263</c:v>
                </c:pt>
                <c:pt idx="1511">
                  <c:v>8.8421902750847359</c:v>
                </c:pt>
                <c:pt idx="1512">
                  <c:v>8.8108135202655973</c:v>
                </c:pt>
                <c:pt idx="1513">
                  <c:v>9.1578035142872114</c:v>
                </c:pt>
                <c:pt idx="1514">
                  <c:v>9.3073045222898596</c:v>
                </c:pt>
                <c:pt idx="1515">
                  <c:v>9.2740820760690159</c:v>
                </c:pt>
                <c:pt idx="1516">
                  <c:v>9.2759277674866532</c:v>
                </c:pt>
                <c:pt idx="1517">
                  <c:v>9.2390139384287586</c:v>
                </c:pt>
                <c:pt idx="1518">
                  <c:v>9.2630079272115093</c:v>
                </c:pt>
                <c:pt idx="1519">
                  <c:v>9.2648536189808297</c:v>
                </c:pt>
                <c:pt idx="1520">
                  <c:v>9.231631172758215</c:v>
                </c:pt>
                <c:pt idx="1521">
                  <c:v>9.1965630347645018</c:v>
                </c:pt>
                <c:pt idx="1522">
                  <c:v>9.1744147373994007</c:v>
                </c:pt>
                <c:pt idx="1523">
                  <c:v>9.1614948971224841</c:v>
                </c:pt>
                <c:pt idx="1524">
                  <c:v>9.1153526106176344</c:v>
                </c:pt>
                <c:pt idx="1525">
                  <c:v>9.0987413878571353</c:v>
                </c:pt>
                <c:pt idx="1526">
                  <c:v>9.0230680379543209</c:v>
                </c:pt>
                <c:pt idx="1527">
                  <c:v>9.211328566459061</c:v>
                </c:pt>
                <c:pt idx="1528">
                  <c:v>9.2796191506736143</c:v>
                </c:pt>
                <c:pt idx="1529">
                  <c:v>9.4955650507344149</c:v>
                </c:pt>
                <c:pt idx="1530">
                  <c:v>10.04558110484852</c:v>
                </c:pt>
                <c:pt idx="1531">
                  <c:v>10.351965886541491</c:v>
                </c:pt>
                <c:pt idx="1532">
                  <c:v>11.14376752063415</c:v>
                </c:pt>
                <c:pt idx="1533">
                  <c:v>12.16074351083609</c:v>
                </c:pt>
                <c:pt idx="1534">
                  <c:v>12.94147099379062</c:v>
                </c:pt>
                <c:pt idx="1535">
                  <c:v>13.16479965929598</c:v>
                </c:pt>
                <c:pt idx="1536">
                  <c:v>13.29584375252924</c:v>
                </c:pt>
                <c:pt idx="1537">
                  <c:v>13.4619559828652</c:v>
                </c:pt>
                <c:pt idx="1538">
                  <c:v>13.81448304928279</c:v>
                </c:pt>
                <c:pt idx="1539">
                  <c:v>14.01750910837746</c:v>
                </c:pt>
                <c:pt idx="1540">
                  <c:v>14.242683465372471</c:v>
                </c:pt>
                <c:pt idx="1541">
                  <c:v>14.512154416420261</c:v>
                </c:pt>
                <c:pt idx="1542">
                  <c:v>14.659809732111331</c:v>
                </c:pt>
                <c:pt idx="1543">
                  <c:v>14.92374360881594</c:v>
                </c:pt>
                <c:pt idx="1544">
                  <c:v>15.148917964873901</c:v>
                </c:pt>
                <c:pt idx="1545">
                  <c:v>15.298418972215689</c:v>
                </c:pt>
                <c:pt idx="1546">
                  <c:v>15.438691521803079</c:v>
                </c:pt>
                <c:pt idx="1547">
                  <c:v>15.5143648708019</c:v>
                </c:pt>
                <c:pt idx="1548">
                  <c:v>15.654637421060819</c:v>
                </c:pt>
                <c:pt idx="1549">
                  <c:v>15.7524590672424</c:v>
                </c:pt>
                <c:pt idx="1550">
                  <c:v>15.970250657474031</c:v>
                </c:pt>
                <c:pt idx="1551">
                  <c:v>16.13082581344851</c:v>
                </c:pt>
                <c:pt idx="1552">
                  <c:v>16.189887939407711</c:v>
                </c:pt>
                <c:pt idx="1553">
                  <c:v>16.337543254817319</c:v>
                </c:pt>
                <c:pt idx="1554">
                  <c:v>16.422445061105549</c:v>
                </c:pt>
                <c:pt idx="1555">
                  <c:v>16.67899617132235</c:v>
                </c:pt>
                <c:pt idx="1556">
                  <c:v>16.898633453080791</c:v>
                </c:pt>
                <c:pt idx="1557">
                  <c:v>16.963232653897141</c:v>
                </c:pt>
                <c:pt idx="1558">
                  <c:v>17.085048288855582</c:v>
                </c:pt>
                <c:pt idx="1559">
                  <c:v>17.116425043029189</c:v>
                </c:pt>
                <c:pt idx="1560">
                  <c:v>17.171795786472931</c:v>
                </c:pt>
                <c:pt idx="1561">
                  <c:v>17.24008636971978</c:v>
                </c:pt>
                <c:pt idx="1562">
                  <c:v>17.387741684954129</c:v>
                </c:pt>
                <c:pt idx="1563">
                  <c:v>17.64982986944274</c:v>
                </c:pt>
                <c:pt idx="1564">
                  <c:v>17.791948110058339</c:v>
                </c:pt>
                <c:pt idx="1565">
                  <c:v>17.81963348211066</c:v>
                </c:pt>
                <c:pt idx="1566">
                  <c:v>17.87500422515847</c:v>
                </c:pt>
                <c:pt idx="1567">
                  <c:v>17.841781779259801</c:v>
                </c:pt>
                <c:pt idx="1568">
                  <c:v>17.791948110058339</c:v>
                </c:pt>
                <c:pt idx="1569">
                  <c:v>17.668286783795551</c:v>
                </c:pt>
                <c:pt idx="1570">
                  <c:v>17.622144497736791</c:v>
                </c:pt>
                <c:pt idx="1571">
                  <c:v>17.63137295508993</c:v>
                </c:pt>
                <c:pt idx="1572">
                  <c:v>17.660904018195811</c:v>
                </c:pt>
                <c:pt idx="1573">
                  <c:v>17.611070348983731</c:v>
                </c:pt>
                <c:pt idx="1574">
                  <c:v>17.557545297671609</c:v>
                </c:pt>
                <c:pt idx="1575">
                  <c:v>17.518785777209061</c:v>
                </c:pt>
                <c:pt idx="1576">
                  <c:v>16.926318824809751</c:v>
                </c:pt>
                <c:pt idx="1577">
                  <c:v>16.865411007144949</c:v>
                </c:pt>
                <c:pt idx="1578">
                  <c:v>16.859873932939831</c:v>
                </c:pt>
                <c:pt idx="1579">
                  <c:v>16.937392973569889</c:v>
                </c:pt>
                <c:pt idx="1580">
                  <c:v>16.98907233387094</c:v>
                </c:pt>
                <c:pt idx="1581">
                  <c:v>17.0702827572938</c:v>
                </c:pt>
                <c:pt idx="1582">
                  <c:v>16.867256698898331</c:v>
                </c:pt>
                <c:pt idx="1583">
                  <c:v>16.882022230465441</c:v>
                </c:pt>
                <c:pt idx="1584">
                  <c:v>16.8192687213954</c:v>
                </c:pt>
                <c:pt idx="1585">
                  <c:v>16.67161340571376</c:v>
                </c:pt>
                <c:pt idx="1586">
                  <c:v>16.51472963334874</c:v>
                </c:pt>
                <c:pt idx="1587">
                  <c:v>16.457513198460799</c:v>
                </c:pt>
                <c:pt idx="1588">
                  <c:v>16.474124421788371</c:v>
                </c:pt>
                <c:pt idx="1589">
                  <c:v>16.37999415778647</c:v>
                </c:pt>
                <c:pt idx="1590">
                  <c:v>16.210190545194099</c:v>
                </c:pt>
                <c:pt idx="1591">
                  <c:v>16.143745653271068</c:v>
                </c:pt>
                <c:pt idx="1592">
                  <c:v>16.0588438469563</c:v>
                </c:pt>
                <c:pt idx="1593">
                  <c:v>15.964713583615289</c:v>
                </c:pt>
                <c:pt idx="1594">
                  <c:v>15.90196007448152</c:v>
                </c:pt>
                <c:pt idx="1595">
                  <c:v>15.80413842761071</c:v>
                </c:pt>
                <c:pt idx="1596">
                  <c:v>15.82997810796982</c:v>
                </c:pt>
                <c:pt idx="1597">
                  <c:v>15.85212640517031</c:v>
                </c:pt>
                <c:pt idx="1598">
                  <c:v>15.8816574683346</c:v>
                </c:pt>
                <c:pt idx="1599">
                  <c:v>15.96102220045665</c:v>
                </c:pt>
                <c:pt idx="1600">
                  <c:v>15.93887390325972</c:v>
                </c:pt>
                <c:pt idx="1601">
                  <c:v>15.90196007448152</c:v>
                </c:pt>
                <c:pt idx="1602">
                  <c:v>15.92041698887151</c:v>
                </c:pt>
                <c:pt idx="1603">
                  <c:v>15.997936029584769</c:v>
                </c:pt>
                <c:pt idx="1604">
                  <c:v>15.985016189055299</c:v>
                </c:pt>
                <c:pt idx="1605">
                  <c:v>16.082837835906641</c:v>
                </c:pt>
                <c:pt idx="1606">
                  <c:v>16.189887939407711</c:v>
                </c:pt>
                <c:pt idx="1607">
                  <c:v>16.339388946220801</c:v>
                </c:pt>
                <c:pt idx="1608">
                  <c:v>16.595940056814079</c:v>
                </c:pt>
                <c:pt idx="1609">
                  <c:v>16.756515212321808</c:v>
                </c:pt>
                <c:pt idx="1610">
                  <c:v>16.917090367449539</c:v>
                </c:pt>
                <c:pt idx="1611">
                  <c:v>16.91524467639951</c:v>
                </c:pt>
                <c:pt idx="1612">
                  <c:v>16.88386792151368</c:v>
                </c:pt>
                <c:pt idx="1613">
                  <c:v>16.789737658261188</c:v>
                </c:pt>
                <c:pt idx="1614">
                  <c:v>16.73621260619614</c:v>
                </c:pt>
                <c:pt idx="1615">
                  <c:v>16.63654526836914</c:v>
                </c:pt>
                <c:pt idx="1616">
                  <c:v>16.704835852010159</c:v>
                </c:pt>
                <c:pt idx="1617">
                  <c:v>16.7952747324663</c:v>
                </c:pt>
                <c:pt idx="1618">
                  <c:v>16.79158334966289</c:v>
                </c:pt>
                <c:pt idx="1619">
                  <c:v>16.756515212321808</c:v>
                </c:pt>
                <c:pt idx="1620">
                  <c:v>16.74728675495982</c:v>
                </c:pt>
                <c:pt idx="1621">
                  <c:v>17.05736291713194</c:v>
                </c:pt>
                <c:pt idx="1622">
                  <c:v>17.284382964399839</c:v>
                </c:pt>
                <c:pt idx="1623">
                  <c:v>17.075819831497139</c:v>
                </c:pt>
                <c:pt idx="1624">
                  <c:v>17.275154507041389</c:v>
                </c:pt>
                <c:pt idx="1625">
                  <c:v>17.175487169274572</c:v>
                </c:pt>
                <c:pt idx="1626">
                  <c:v>17.101659511819079</c:v>
                </c:pt>
                <c:pt idx="1627">
                  <c:v>17.042597385568381</c:v>
                </c:pt>
                <c:pt idx="1628">
                  <c:v>17.157030254911149</c:v>
                </c:pt>
                <c:pt idx="1629">
                  <c:v>17.227166529561469</c:v>
                </c:pt>
                <c:pt idx="1630">
                  <c:v>17.297302804204691</c:v>
                </c:pt>
                <c:pt idx="1631">
                  <c:v>17.300994187358022</c:v>
                </c:pt>
                <c:pt idx="1632">
                  <c:v>17.312068335762941</c:v>
                </c:pt>
                <c:pt idx="1633">
                  <c:v>17.129344883542728</c:v>
                </c:pt>
                <c:pt idx="1634">
                  <c:v>16.832188561209112</c:v>
                </c:pt>
                <c:pt idx="1635">
                  <c:v>16.367074317967461</c:v>
                </c:pt>
                <c:pt idx="1636">
                  <c:v>16.374457083931279</c:v>
                </c:pt>
                <c:pt idx="1637">
                  <c:v>16.128980121693349</c:v>
                </c:pt>
                <c:pt idx="1638">
                  <c:v>16.178813790990411</c:v>
                </c:pt>
                <c:pt idx="1639">
                  <c:v>15.90749714869194</c:v>
                </c:pt>
                <c:pt idx="1640">
                  <c:v>16.117905972920809</c:v>
                </c:pt>
                <c:pt idx="1641">
                  <c:v>15.243048228653331</c:v>
                </c:pt>
                <c:pt idx="1642">
                  <c:v>14.85360733363161</c:v>
                </c:pt>
                <c:pt idx="1643">
                  <c:v>15.11015844465682</c:v>
                </c:pt>
                <c:pt idx="1644">
                  <c:v>15.165529188226261</c:v>
                </c:pt>
                <c:pt idx="1645">
                  <c:v>15.15630073084656</c:v>
                </c:pt>
                <c:pt idx="1646">
                  <c:v>15.15260934768439</c:v>
                </c:pt>
                <c:pt idx="1647">
                  <c:v>15.17106626244199</c:v>
                </c:pt>
                <c:pt idx="1648">
                  <c:v>15.15999211365884</c:v>
                </c:pt>
                <c:pt idx="1649">
                  <c:v>15.193214559656621</c:v>
                </c:pt>
                <c:pt idx="1650">
                  <c:v>15.21167147406077</c:v>
                </c:pt>
                <c:pt idx="1651">
                  <c:v>15.20613439984503</c:v>
                </c:pt>
                <c:pt idx="1652">
                  <c:v>15.222745622843931</c:v>
                </c:pt>
                <c:pt idx="1653">
                  <c:v>15.230128388464919</c:v>
                </c:pt>
                <c:pt idx="1654">
                  <c:v>15.257813760246981</c:v>
                </c:pt>
                <c:pt idx="1655">
                  <c:v>15.27627067464935</c:v>
                </c:pt>
                <c:pt idx="1656">
                  <c:v>15.28919051483777</c:v>
                </c:pt>
                <c:pt idx="1657">
                  <c:v>15.353789715421049</c:v>
                </c:pt>
                <c:pt idx="1658">
                  <c:v>15.364863864202441</c:v>
                </c:pt>
                <c:pt idx="1659">
                  <c:v>15.40362338476058</c:v>
                </c:pt>
                <c:pt idx="1660">
                  <c:v>15.41285184178504</c:v>
                </c:pt>
                <c:pt idx="1661">
                  <c:v>15.44422859601705</c:v>
                </c:pt>
                <c:pt idx="1662">
                  <c:v>15.47560535095422</c:v>
                </c:pt>
                <c:pt idx="1663">
                  <c:v>15.50329072272743</c:v>
                </c:pt>
                <c:pt idx="1664">
                  <c:v>15.562352848727331</c:v>
                </c:pt>
                <c:pt idx="1665">
                  <c:v>15.66202018667826</c:v>
                </c:pt>
                <c:pt idx="1666">
                  <c:v>15.70262539862749</c:v>
                </c:pt>
                <c:pt idx="1667">
                  <c:v>15.728465078636679</c:v>
                </c:pt>
                <c:pt idx="1668">
                  <c:v>15.76907029058237</c:v>
                </c:pt>
                <c:pt idx="1669">
                  <c:v>15.77460736479634</c:v>
                </c:pt>
                <c:pt idx="1670">
                  <c:v>15.807829810771119</c:v>
                </c:pt>
                <c:pt idx="1671">
                  <c:v>15.890885925707209</c:v>
                </c:pt>
                <c:pt idx="1672">
                  <c:v>15.97578773203792</c:v>
                </c:pt>
                <c:pt idx="1673">
                  <c:v>15.985016189055299</c:v>
                </c:pt>
                <c:pt idx="1674">
                  <c:v>16.010855869409099</c:v>
                </c:pt>
                <c:pt idx="1675">
                  <c:v>16.007164486602139</c:v>
                </c:pt>
                <c:pt idx="1676">
                  <c:v>16.01823863502478</c:v>
                </c:pt>
                <c:pt idx="1677">
                  <c:v>16.009010178005621</c:v>
                </c:pt>
                <c:pt idx="1678">
                  <c:v>15.970250657474031</c:v>
                </c:pt>
                <c:pt idx="1679">
                  <c:v>15.98132480624834</c:v>
                </c:pt>
                <c:pt idx="1680">
                  <c:v>15.922262680274979</c:v>
                </c:pt>
                <c:pt idx="1681">
                  <c:v>15.866891936751561</c:v>
                </c:pt>
                <c:pt idx="1682">
                  <c:v>15.865046245701549</c:v>
                </c:pt>
                <c:pt idx="1683">
                  <c:v>15.83551518253549</c:v>
                </c:pt>
                <c:pt idx="1684">
                  <c:v>15.796755661995039</c:v>
                </c:pt>
                <c:pt idx="1685">
                  <c:v>15.754304758999339</c:v>
                </c:pt>
                <c:pt idx="1686">
                  <c:v>15.76168752461502</c:v>
                </c:pt>
                <c:pt idx="1687">
                  <c:v>15.79490997059157</c:v>
                </c:pt>
                <c:pt idx="1688">
                  <c:v>15.811521193579839</c:v>
                </c:pt>
                <c:pt idx="1689">
                  <c:v>15.824441033759401</c:v>
                </c:pt>
                <c:pt idx="1690">
                  <c:v>15.82997810796982</c:v>
                </c:pt>
                <c:pt idx="1691">
                  <c:v>15.81890395919552</c:v>
                </c:pt>
                <c:pt idx="1692">
                  <c:v>15.81890395919552</c:v>
                </c:pt>
                <c:pt idx="1693">
                  <c:v>15.833669490778551</c:v>
                </c:pt>
                <c:pt idx="1694">
                  <c:v>15.853972096925469</c:v>
                </c:pt>
                <c:pt idx="1695">
                  <c:v>15.844743639554631</c:v>
                </c:pt>
                <c:pt idx="1696">
                  <c:v>15.83920656534243</c:v>
                </c:pt>
                <c:pt idx="1697">
                  <c:v>15.802292736558931</c:v>
                </c:pt>
                <c:pt idx="1698">
                  <c:v>15.77091598163593</c:v>
                </c:pt>
                <c:pt idx="1699">
                  <c:v>15.69893401581877</c:v>
                </c:pt>
                <c:pt idx="1700">
                  <c:v>15.72292800442448</c:v>
                </c:pt>
                <c:pt idx="1701">
                  <c:v>15.654637421060819</c:v>
                </c:pt>
                <c:pt idx="1702">
                  <c:v>15.639871889474239</c:v>
                </c:pt>
                <c:pt idx="1703">
                  <c:v>15.71554523845535</c:v>
                </c:pt>
                <c:pt idx="1704">
                  <c:v>15.781990130412019</c:v>
                </c:pt>
                <c:pt idx="1705">
                  <c:v>15.87796608552765</c:v>
                </c:pt>
                <c:pt idx="1706">
                  <c:v>15.940719594664969</c:v>
                </c:pt>
                <c:pt idx="1707">
                  <c:v>15.92041698887151</c:v>
                </c:pt>
                <c:pt idx="1708">
                  <c:v>15.90749714869194</c:v>
                </c:pt>
                <c:pt idx="1709">
                  <c:v>15.909342840097199</c:v>
                </c:pt>
                <c:pt idx="1710">
                  <c:v>15.937028211856241</c:v>
                </c:pt>
                <c:pt idx="1711">
                  <c:v>15.94256528606666</c:v>
                </c:pt>
                <c:pt idx="1712">
                  <c:v>15.92041698887151</c:v>
                </c:pt>
                <c:pt idx="1713">
                  <c:v>15.90196007448152</c:v>
                </c:pt>
                <c:pt idx="1714">
                  <c:v>15.85581778833072</c:v>
                </c:pt>
                <c:pt idx="1715">
                  <c:v>15.77645305619982</c:v>
                </c:pt>
                <c:pt idx="1716">
                  <c:v>15.77460736479634</c:v>
                </c:pt>
                <c:pt idx="1717">
                  <c:v>15.8152125763868</c:v>
                </c:pt>
                <c:pt idx="1718">
                  <c:v>15.82997810796982</c:v>
                </c:pt>
                <c:pt idx="1719">
                  <c:v>15.91303422325583</c:v>
                </c:pt>
                <c:pt idx="1720">
                  <c:v>15.99609033782961</c:v>
                </c:pt>
                <c:pt idx="1721">
                  <c:v>16.033004166604272</c:v>
                </c:pt>
                <c:pt idx="1722">
                  <c:v>16.106831824501729</c:v>
                </c:pt>
                <c:pt idx="1723">
                  <c:v>16.11975166467597</c:v>
                </c:pt>
                <c:pt idx="1724">
                  <c:v>16.121597356079441</c:v>
                </c:pt>
                <c:pt idx="1725">
                  <c:v>16.195425013618149</c:v>
                </c:pt>
                <c:pt idx="1726">
                  <c:v>16.241567299751249</c:v>
                </c:pt>
                <c:pt idx="1727">
                  <c:v>16.298783734299889</c:v>
                </c:pt>
                <c:pt idx="1728">
                  <c:v>16.322777723243139</c:v>
                </c:pt>
                <c:pt idx="1729">
                  <c:v>16.37076570077263</c:v>
                </c:pt>
                <c:pt idx="1730">
                  <c:v>16.396605381115819</c:v>
                </c:pt>
                <c:pt idx="1731">
                  <c:v>16.38368554094512</c:v>
                </c:pt>
                <c:pt idx="1732">
                  <c:v>16.378148466736459</c:v>
                </c:pt>
                <c:pt idx="1733">
                  <c:v>16.34861740358809</c:v>
                </c:pt>
                <c:pt idx="1734">
                  <c:v>16.350463094989799</c:v>
                </c:pt>
                <c:pt idx="1735">
                  <c:v>16.341234637624279</c:v>
                </c:pt>
                <c:pt idx="1736">
                  <c:v>16.313549265875839</c:v>
                </c:pt>
                <c:pt idx="1737">
                  <c:v>16.287709585882581</c:v>
                </c:pt>
                <c:pt idx="1738">
                  <c:v>16.317240649034481</c:v>
                </c:pt>
                <c:pt idx="1739">
                  <c:v>16.394759689360651</c:v>
                </c:pt>
                <c:pt idx="1740">
                  <c:v>16.416907986896881</c:v>
                </c:pt>
                <c:pt idx="1741">
                  <c:v>16.426136444264191</c:v>
                </c:pt>
                <c:pt idx="1742">
                  <c:v>16.426136444264191</c:v>
                </c:pt>
                <c:pt idx="1743">
                  <c:v>16.45566750705731</c:v>
                </c:pt>
                <c:pt idx="1744">
                  <c:v>16.46858734722802</c:v>
                </c:pt>
                <c:pt idx="1745">
                  <c:v>16.44643904969357</c:v>
                </c:pt>
                <c:pt idx="1746">
                  <c:v>16.43351920987455</c:v>
                </c:pt>
                <c:pt idx="1747">
                  <c:v>16.409525220934839</c:v>
                </c:pt>
                <c:pt idx="1748">
                  <c:v>16.38368554094512</c:v>
                </c:pt>
                <c:pt idx="1749">
                  <c:v>16.40214245532448</c:v>
                </c:pt>
                <c:pt idx="1750">
                  <c:v>16.422445061105549</c:v>
                </c:pt>
                <c:pt idx="1751">
                  <c:v>16.427982135314199</c:v>
                </c:pt>
                <c:pt idx="1752">
                  <c:v>16.42059936970384</c:v>
                </c:pt>
                <c:pt idx="1753">
                  <c:v>16.40767952988482</c:v>
                </c:pt>
                <c:pt idx="1754">
                  <c:v>16.387376923750299</c:v>
                </c:pt>
                <c:pt idx="1755">
                  <c:v>16.40767952988482</c:v>
                </c:pt>
                <c:pt idx="1756">
                  <c:v>16.34861740358809</c:v>
                </c:pt>
                <c:pt idx="1757">
                  <c:v>16.35784586060193</c:v>
                </c:pt>
                <c:pt idx="1758">
                  <c:v>16.356000169198449</c:v>
                </c:pt>
                <c:pt idx="1759">
                  <c:v>16.337543254817319</c:v>
                </c:pt>
                <c:pt idx="1760">
                  <c:v>16.34308032902597</c:v>
                </c:pt>
                <c:pt idx="1761">
                  <c:v>16.356000169198449</c:v>
                </c:pt>
                <c:pt idx="1762">
                  <c:v>16.34308032902597</c:v>
                </c:pt>
                <c:pt idx="1763">
                  <c:v>16.44643904969357</c:v>
                </c:pt>
                <c:pt idx="1764">
                  <c:v>16.503655484581511</c:v>
                </c:pt>
                <c:pt idx="1765">
                  <c:v>16.34308032902597</c:v>
                </c:pt>
                <c:pt idx="1766">
                  <c:v>16.19357932256635</c:v>
                </c:pt>
                <c:pt idx="1767">
                  <c:v>15.94441097747192</c:v>
                </c:pt>
                <c:pt idx="1768">
                  <c:v>15.97578773203792</c:v>
                </c:pt>
                <c:pt idx="1769">
                  <c:v>16.071763687132311</c:v>
                </c:pt>
                <c:pt idx="1770">
                  <c:v>16.154819802043619</c:v>
                </c:pt>
                <c:pt idx="1771">
                  <c:v>16.341234637624279</c:v>
                </c:pt>
                <c:pt idx="1772">
                  <c:v>16.529495164919371</c:v>
                </c:pt>
                <c:pt idx="1773">
                  <c:v>16.699298777449791</c:v>
                </c:pt>
                <c:pt idx="1774">
                  <c:v>16.882022230465441</c:v>
                </c:pt>
                <c:pt idx="1775">
                  <c:v>16.782354892654372</c:v>
                </c:pt>
                <c:pt idx="1776">
                  <c:v>16.872793773105229</c:v>
                </c:pt>
                <c:pt idx="1777">
                  <c:v>17.081356906053951</c:v>
                </c:pt>
                <c:pt idx="1778">
                  <c:v>17.20132684959475</c:v>
                </c:pt>
                <c:pt idx="1779">
                  <c:v>17.40804429071396</c:v>
                </c:pt>
                <c:pt idx="1780">
                  <c:v>17.518785777209061</c:v>
                </c:pt>
                <c:pt idx="1781">
                  <c:v>17.668286783795551</c:v>
                </c:pt>
                <c:pt idx="1782">
                  <c:v>17.476334874294778</c:v>
                </c:pt>
                <c:pt idx="1783">
                  <c:v>17.603687583382211</c:v>
                </c:pt>
                <c:pt idx="1784">
                  <c:v>17.823324864910528</c:v>
                </c:pt>
                <c:pt idx="1785">
                  <c:v>17.93406635135252</c:v>
                </c:pt>
                <c:pt idx="1786">
                  <c:v>18.08725874066986</c:v>
                </c:pt>
                <c:pt idx="1787">
                  <c:v>18.32535293606297</c:v>
                </c:pt>
                <c:pt idx="1788">
                  <c:v>18.76462749835191</c:v>
                </c:pt>
                <c:pt idx="1789">
                  <c:v>19.15591408339753</c:v>
                </c:pt>
                <c:pt idx="1790">
                  <c:v>19.453070404245359</c:v>
                </c:pt>
                <c:pt idx="1791">
                  <c:v>19.471527318560991</c:v>
                </c:pt>
                <c:pt idx="1792">
                  <c:v>19.46968162751628</c:v>
                </c:pt>
                <c:pt idx="1793">
                  <c:v>19.39585396990028</c:v>
                </c:pt>
                <c:pt idx="1794">
                  <c:v>19.340483226948059</c:v>
                </c:pt>
                <c:pt idx="1795">
                  <c:v>19.309106472150759</c:v>
                </c:pt>
                <c:pt idx="1796">
                  <c:v>19.17437099772026</c:v>
                </c:pt>
                <c:pt idx="1797">
                  <c:v>19.0783950429622</c:v>
                </c:pt>
                <c:pt idx="1798">
                  <c:v>18.85875776174543</c:v>
                </c:pt>
                <c:pt idx="1799">
                  <c:v>18.532070377271889</c:v>
                </c:pt>
                <c:pt idx="1800">
                  <c:v>18.288439107383908</c:v>
                </c:pt>
                <c:pt idx="1801">
                  <c:v>17.780873961658731</c:v>
                </c:pt>
                <c:pt idx="1802">
                  <c:v>17.520631468609</c:v>
                </c:pt>
                <c:pt idx="1803">
                  <c:v>17.341599398881218</c:v>
                </c:pt>
                <c:pt idx="1804">
                  <c:v>17.251160518478159</c:v>
                </c:pt>
                <c:pt idx="1805">
                  <c:v>17.0702827572938</c:v>
                </c:pt>
                <c:pt idx="1806">
                  <c:v>17.062899991688749</c:v>
                </c:pt>
                <c:pt idx="1807">
                  <c:v>16.909707601842712</c:v>
                </c:pt>
                <c:pt idx="1808">
                  <c:v>16.782354892654372</c:v>
                </c:pt>
                <c:pt idx="1809">
                  <c:v>16.723292766382428</c:v>
                </c:pt>
                <c:pt idx="1810">
                  <c:v>16.688224629037791</c:v>
                </c:pt>
                <c:pt idx="1811">
                  <c:v>16.83772563576591</c:v>
                </c:pt>
                <c:pt idx="1812">
                  <c:v>16.669767714312059</c:v>
                </c:pt>
                <c:pt idx="1813">
                  <c:v>16.575637450683089</c:v>
                </c:pt>
                <c:pt idx="1814">
                  <c:v>16.54426069649179</c:v>
                </c:pt>
                <c:pt idx="1815">
                  <c:v>16.60516851382615</c:v>
                </c:pt>
                <c:pt idx="1816">
                  <c:v>16.701144469204969</c:v>
                </c:pt>
                <c:pt idx="1817">
                  <c:v>16.782354892654372</c:v>
                </c:pt>
                <c:pt idx="1818">
                  <c:v>16.987226642469238</c:v>
                </c:pt>
                <c:pt idx="1819">
                  <c:v>17.11827073478258</c:v>
                </c:pt>
                <c:pt idx="1820">
                  <c:v>17.216092380803079</c:v>
                </c:pt>
                <c:pt idx="1821">
                  <c:v>17.337908016079581</c:v>
                </c:pt>
                <c:pt idx="1822">
                  <c:v>17.522477160008929</c:v>
                </c:pt>
                <c:pt idx="1823">
                  <c:v>17.67013247519548</c:v>
                </c:pt>
                <c:pt idx="1824">
                  <c:v>17.799330876009769</c:v>
                </c:pt>
                <c:pt idx="1825">
                  <c:v>18.01527677433695</c:v>
                </c:pt>
                <c:pt idx="1826">
                  <c:v>18.218302832818559</c:v>
                </c:pt>
                <c:pt idx="1827">
                  <c:v>18.334581393409032</c:v>
                </c:pt>
                <c:pt idx="1828">
                  <c:v>18.406563359361911</c:v>
                </c:pt>
                <c:pt idx="1829">
                  <c:v>18.563447131745839</c:v>
                </c:pt>
                <c:pt idx="1830">
                  <c:v>18.644657555023539</c:v>
                </c:pt>
                <c:pt idx="1831">
                  <c:v>18.7701645728981</c:v>
                </c:pt>
                <c:pt idx="1832">
                  <c:v>18.62804633208836</c:v>
                </c:pt>
                <c:pt idx="1833">
                  <c:v>18.683417075084829</c:v>
                </c:pt>
                <c:pt idx="1834">
                  <c:v>18.74617058402211</c:v>
                </c:pt>
                <c:pt idx="1835">
                  <c:v>18.85691206999736</c:v>
                </c:pt>
                <c:pt idx="1836">
                  <c:v>18.969499248059979</c:v>
                </c:pt>
                <c:pt idx="1837">
                  <c:v>19.067320893873369</c:v>
                </c:pt>
                <c:pt idx="1838">
                  <c:v>19.198364986232161</c:v>
                </c:pt>
                <c:pt idx="1839">
                  <c:v>19.150377008854889</c:v>
                </c:pt>
                <c:pt idx="1840">
                  <c:v>19.240815889414922</c:v>
                </c:pt>
                <c:pt idx="1841">
                  <c:v>19.397699661296681</c:v>
                </c:pt>
                <c:pt idx="1842">
                  <c:v>19.451224712848958</c:v>
                </c:pt>
                <c:pt idx="1843">
                  <c:v>19.46968162751628</c:v>
                </c:pt>
                <c:pt idx="1844">
                  <c:v>19.51397822173136</c:v>
                </c:pt>
                <c:pt idx="1845">
                  <c:v>19.38477982117023</c:v>
                </c:pt>
                <c:pt idx="1846">
                  <c:v>19.31464354669162</c:v>
                </c:pt>
                <c:pt idx="1847">
                  <c:v>19.17806238051482</c:v>
                </c:pt>
                <c:pt idx="1848">
                  <c:v>19.377397055584659</c:v>
                </c:pt>
                <c:pt idx="1849">
                  <c:v>19.416156575614089</c:v>
                </c:pt>
                <c:pt idx="1850">
                  <c:v>19.423539341199671</c:v>
                </c:pt>
                <c:pt idx="1851">
                  <c:v>19.451224712848958</c:v>
                </c:pt>
                <c:pt idx="1852">
                  <c:v>19.477064393101859</c:v>
                </c:pt>
                <c:pt idx="1853">
                  <c:v>19.168833923177619</c:v>
                </c:pt>
                <c:pt idx="1854">
                  <c:v>19.0193329164908</c:v>
                </c:pt>
                <c:pt idx="1855">
                  <c:v>19.272192643512401</c:v>
                </c:pt>
                <c:pt idx="1856">
                  <c:v>19.458607478786231</c:v>
                </c:pt>
                <c:pt idx="1857">
                  <c:v>19.53058944464884</c:v>
                </c:pt>
                <c:pt idx="1858">
                  <c:v>19.624719707962711</c:v>
                </c:pt>
                <c:pt idx="1859">
                  <c:v>19.720695662660589</c:v>
                </c:pt>
                <c:pt idx="1860">
                  <c:v>19.74838103394934</c:v>
                </c:pt>
                <c:pt idx="1861">
                  <c:v>19.768683640005971</c:v>
                </c:pt>
                <c:pt idx="1862">
                  <c:v>19.859122520150589</c:v>
                </c:pt>
                <c:pt idx="1863">
                  <c:v>19.776066405589791</c:v>
                </c:pt>
                <c:pt idx="1864">
                  <c:v>19.74099826836553</c:v>
                </c:pt>
                <c:pt idx="1865">
                  <c:v>19.831437148513679</c:v>
                </c:pt>
                <c:pt idx="1866">
                  <c:v>19.58411449619226</c:v>
                </c:pt>
                <c:pt idx="1867">
                  <c:v>19.346020301139031</c:v>
                </c:pt>
                <c:pt idx="1868">
                  <c:v>19.141148551869371</c:v>
                </c:pt>
                <c:pt idx="1869">
                  <c:v>19.17621668876496</c:v>
                </c:pt>
                <c:pt idx="1870">
                  <c:v>19.305415089356192</c:v>
                </c:pt>
                <c:pt idx="1871">
                  <c:v>19.229741740683099</c:v>
                </c:pt>
                <c:pt idx="1872">
                  <c:v>19.148531317458499</c:v>
                </c:pt>
                <c:pt idx="1873">
                  <c:v>19.10423472252057</c:v>
                </c:pt>
                <c:pt idx="1874">
                  <c:v>18.960270790721012</c:v>
                </c:pt>
                <c:pt idx="1875">
                  <c:v>18.716639520951642</c:v>
                </c:pt>
                <c:pt idx="1876">
                  <c:v>18.709256755009061</c:v>
                </c:pt>
                <c:pt idx="1877">
                  <c:v>18.604052343560522</c:v>
                </c:pt>
                <c:pt idx="1878">
                  <c:v>18.45455133677989</c:v>
                </c:pt>
                <c:pt idx="1879">
                  <c:v>18.367803839288229</c:v>
                </c:pt>
                <c:pt idx="1880">
                  <c:v>18.41210043390987</c:v>
                </c:pt>
                <c:pt idx="1881">
                  <c:v>18.347501233551409</c:v>
                </c:pt>
                <c:pt idx="1882">
                  <c:v>18.408409051113541</c:v>
                </c:pt>
                <c:pt idx="1883">
                  <c:v>18.207228684072572</c:v>
                </c:pt>
                <c:pt idx="1884">
                  <c:v>18.102024272215711</c:v>
                </c:pt>
                <c:pt idx="1885">
                  <c:v>18.205382992674409</c:v>
                </c:pt>
                <c:pt idx="1886">
                  <c:v>18.364112456491899</c:v>
                </c:pt>
                <c:pt idx="1887">
                  <c:v>18.565292823143999</c:v>
                </c:pt>
                <c:pt idx="1888">
                  <c:v>18.515459154334941</c:v>
                </c:pt>
                <c:pt idx="1889">
                  <c:v>18.50069362279617</c:v>
                </c:pt>
                <c:pt idx="1890">
                  <c:v>18.3271986278146</c:v>
                </c:pt>
                <c:pt idx="1891">
                  <c:v>18.08541304926991</c:v>
                </c:pt>
                <c:pt idx="1892">
                  <c:v>18.124172569707682</c:v>
                </c:pt>
                <c:pt idx="1893">
                  <c:v>18.19061746148201</c:v>
                </c:pt>
                <c:pt idx="1894">
                  <c:v>18.170314855389972</c:v>
                </c:pt>
                <c:pt idx="1895">
                  <c:v>18.209074375824191</c:v>
                </c:pt>
                <c:pt idx="1896">
                  <c:v>18.258908044299272</c:v>
                </c:pt>
                <c:pt idx="1897">
                  <c:v>18.3271986278146</c:v>
                </c:pt>
                <c:pt idx="1898">
                  <c:v>18.360421073693789</c:v>
                </c:pt>
                <c:pt idx="1899">
                  <c:v>18.367803839288229</c:v>
                </c:pt>
                <c:pt idx="1900">
                  <c:v>18.401026285167429</c:v>
                </c:pt>
                <c:pt idx="1901">
                  <c:v>18.419483199504299</c:v>
                </c:pt>
                <c:pt idx="1902">
                  <c:v>18.447168571185461</c:v>
                </c:pt>
                <c:pt idx="1903">
                  <c:v>18.461934102372549</c:v>
                </c:pt>
                <c:pt idx="1904">
                  <c:v>18.473008251116781</c:v>
                </c:pt>
                <c:pt idx="1905">
                  <c:v>18.567138514540389</c:v>
                </c:pt>
                <c:pt idx="1906">
                  <c:v>18.550527291605221</c:v>
                </c:pt>
                <c:pt idx="1907">
                  <c:v>18.262599427097381</c:v>
                </c:pt>
                <c:pt idx="1908">
                  <c:v>18.26629081024716</c:v>
                </c:pt>
                <c:pt idx="1909">
                  <c:v>18.23860543855892</c:v>
                </c:pt>
                <c:pt idx="1910">
                  <c:v>18.221994215616661</c:v>
                </c:pt>
                <c:pt idx="1911">
                  <c:v>18.210920066870671</c:v>
                </c:pt>
                <c:pt idx="1912">
                  <c:v>18.233068364362651</c:v>
                </c:pt>
                <c:pt idx="1913">
                  <c:v>18.231222672962708</c:v>
                </c:pt>
                <c:pt idx="1914">
                  <c:v>18.288439107383908</c:v>
                </c:pt>
                <c:pt idx="1915">
                  <c:v>18.231222672962708</c:v>
                </c:pt>
                <c:pt idx="1916">
                  <c:v>18.23675974716075</c:v>
                </c:pt>
                <c:pt idx="1917">
                  <c:v>18.244142512755179</c:v>
                </c:pt>
                <c:pt idx="1918">
                  <c:v>18.351192616349518</c:v>
                </c:pt>
                <c:pt idx="1919">
                  <c:v>18.426865965450421</c:v>
                </c:pt>
                <c:pt idx="1920">
                  <c:v>18.474853942866631</c:v>
                </c:pt>
                <c:pt idx="1921">
                  <c:v>18.301358947528058</c:v>
                </c:pt>
                <c:pt idx="1922">
                  <c:v>18.321661553266651</c:v>
                </c:pt>
                <c:pt idx="1923">
                  <c:v>18.41394612530803</c:v>
                </c:pt>
                <c:pt idx="1924">
                  <c:v>18.635429097681019</c:v>
                </c:pt>
                <c:pt idx="1925">
                  <c:v>18.903054356344072</c:v>
                </c:pt>
                <c:pt idx="1926">
                  <c:v>19.10977179706499</c:v>
                </c:pt>
                <c:pt idx="1927">
                  <c:v>19.15406839164946</c:v>
                </c:pt>
                <c:pt idx="1928">
                  <c:v>19.19467360308591</c:v>
                </c:pt>
                <c:pt idx="1929">
                  <c:v>19.35524875847268</c:v>
                </c:pt>
                <c:pt idx="1930">
                  <c:v>19.622874016214631</c:v>
                </c:pt>
                <c:pt idx="1931">
                  <c:v>19.752072416740361</c:v>
                </c:pt>
                <c:pt idx="1932">
                  <c:v>19.921876028651209</c:v>
                </c:pt>
                <c:pt idx="1933">
                  <c:v>20.11013655518336</c:v>
                </c:pt>
                <c:pt idx="1934">
                  <c:v>20.130439161232911</c:v>
                </c:pt>
                <c:pt idx="1935">
                  <c:v>20.331619527129721</c:v>
                </c:pt>
                <c:pt idx="1936">
                  <c:v>20.56786803122974</c:v>
                </c:pt>
                <c:pt idx="1937">
                  <c:v>20.695220739872859</c:v>
                </c:pt>
                <c:pt idx="1938">
                  <c:v>20.787505311314732</c:v>
                </c:pt>
                <c:pt idx="1939">
                  <c:v>20.817036374316171</c:v>
                </c:pt>
                <c:pt idx="1940">
                  <c:v>20.913012328884811</c:v>
                </c:pt>
                <c:pt idx="1941">
                  <c:v>20.92224078620432</c:v>
                </c:pt>
                <c:pt idx="1942">
                  <c:v>20.992377060553689</c:v>
                </c:pt>
                <c:pt idx="1943">
                  <c:v>21.038519346437202</c:v>
                </c:pt>
                <c:pt idx="1944">
                  <c:v>21.099427163813459</c:v>
                </c:pt>
                <c:pt idx="1945">
                  <c:v>21.210168649844761</c:v>
                </c:pt>
                <c:pt idx="1946">
                  <c:v>21.287687689742551</c:v>
                </c:pt>
                <c:pt idx="1947">
                  <c:v>21.3965834840063</c:v>
                </c:pt>
                <c:pt idx="1948">
                  <c:v>21.481485289807718</c:v>
                </c:pt>
                <c:pt idx="1949">
                  <c:v>21.586689701616208</c:v>
                </c:pt>
                <c:pt idx="1950">
                  <c:v>21.747264856569291</c:v>
                </c:pt>
                <c:pt idx="1951">
                  <c:v>21.957673679405001</c:v>
                </c:pt>
                <c:pt idx="1952">
                  <c:v>22.003815965238939</c:v>
                </c:pt>
                <c:pt idx="1953">
                  <c:v>22.06287809080516</c:v>
                </c:pt>
                <c:pt idx="1954">
                  <c:v>22.09240915376234</c:v>
                </c:pt>
                <c:pt idx="1955">
                  <c:v>22.123785908110609</c:v>
                </c:pt>
                <c:pt idx="1956">
                  <c:v>22.24744723374852</c:v>
                </c:pt>
                <c:pt idx="1957">
                  <c:v>22.352651645464949</c:v>
                </c:pt>
                <c:pt idx="1958">
                  <c:v>22.428324993872529</c:v>
                </c:pt>
                <c:pt idx="1959">
                  <c:v>22.428324993872529</c:v>
                </c:pt>
                <c:pt idx="1960">
                  <c:v>22.382182708413279</c:v>
                </c:pt>
                <c:pt idx="1961">
                  <c:v>22.289898136784348</c:v>
                </c:pt>
                <c:pt idx="1962">
                  <c:v>22.39141116536517</c:v>
                </c:pt>
                <c:pt idx="1963">
                  <c:v>22.465238822729791</c:v>
                </c:pt>
                <c:pt idx="1964">
                  <c:v>22.53352940556772</c:v>
                </c:pt>
                <c:pt idx="1965">
                  <c:v>22.568597542680461</c:v>
                </c:pt>
                <c:pt idx="1966">
                  <c:v>22.57598030823771</c:v>
                </c:pt>
                <c:pt idx="1967">
                  <c:v>22.647962274198861</c:v>
                </c:pt>
                <c:pt idx="1968">
                  <c:v>22.716252857376091</c:v>
                </c:pt>
                <c:pt idx="1969">
                  <c:v>22.78638913158208</c:v>
                </c:pt>
                <c:pt idx="1970">
                  <c:v>22.86390817169347</c:v>
                </c:pt>
                <c:pt idx="1971">
                  <c:v>22.969112582985659</c:v>
                </c:pt>
                <c:pt idx="1972">
                  <c:v>23.030020400227361</c:v>
                </c:pt>
                <c:pt idx="1973">
                  <c:v>23.13153342836976</c:v>
                </c:pt>
                <c:pt idx="1974">
                  <c:v>23.240429223112081</c:v>
                </c:pt>
                <c:pt idx="1975">
                  <c:v>23.528357085644959</c:v>
                </c:pt>
                <c:pt idx="1976">
                  <c:v>23.76091420540973</c:v>
                </c:pt>
                <c:pt idx="1977">
                  <c:v>23.947329039736498</c:v>
                </c:pt>
                <c:pt idx="1978">
                  <c:v>24.196497381868792</c:v>
                </c:pt>
                <c:pt idx="1979">
                  <c:v>24.454894181564281</c:v>
                </c:pt>
                <c:pt idx="1980">
                  <c:v>24.768661723801308</c:v>
                </c:pt>
                <c:pt idx="1981">
                  <c:v>25.108268946365001</c:v>
                </c:pt>
                <c:pt idx="1982">
                  <c:v>25.217164740157891</c:v>
                </c:pt>
                <c:pt idx="1983">
                  <c:v>25.29283808867109</c:v>
                </c:pt>
                <c:pt idx="1984">
                  <c:v>25.41280803109667</c:v>
                </c:pt>
                <c:pt idx="1985">
                  <c:v>25.536469356624231</c:v>
                </c:pt>
                <c:pt idx="1986">
                  <c:v>25.591840099188779</c:v>
                </c:pt>
                <c:pt idx="1987">
                  <c:v>25.656439298666271</c:v>
                </c:pt>
                <c:pt idx="1988">
                  <c:v>26.018194817480421</c:v>
                </c:pt>
                <c:pt idx="1989">
                  <c:v>26.086485400395649</c:v>
                </c:pt>
                <c:pt idx="1990">
                  <c:v>26.18246135439076</c:v>
                </c:pt>
                <c:pt idx="1991">
                  <c:v>26.267363159731921</c:v>
                </c:pt>
                <c:pt idx="1992">
                  <c:v>26.184307045421299</c:v>
                </c:pt>
                <c:pt idx="1993">
                  <c:v>26.223066565503249</c:v>
                </c:pt>
                <c:pt idx="1994">
                  <c:v>26.317196827752049</c:v>
                </c:pt>
                <c:pt idx="1995">
                  <c:v>26.459315067676091</c:v>
                </c:pt>
                <c:pt idx="1996">
                  <c:v>26.66603250662682</c:v>
                </c:pt>
                <c:pt idx="1997">
                  <c:v>26.667878198360739</c:v>
                </c:pt>
                <c:pt idx="1998">
                  <c:v>26.468543524935409</c:v>
                </c:pt>
                <c:pt idx="1999">
                  <c:v>26.391024485140878</c:v>
                </c:pt>
                <c:pt idx="2000">
                  <c:v>26.367030496472012</c:v>
                </c:pt>
                <c:pt idx="2001">
                  <c:v>26.363339113709319</c:v>
                </c:pt>
                <c:pt idx="2002">
                  <c:v>26.357802039562621</c:v>
                </c:pt>
                <c:pt idx="2003">
                  <c:v>26.396561559287591</c:v>
                </c:pt>
                <c:pt idx="2004">
                  <c:v>26.435321079360701</c:v>
                </c:pt>
                <c:pt idx="2005">
                  <c:v>26.52945134158648</c:v>
                </c:pt>
                <c:pt idx="2006">
                  <c:v>26.680798038027511</c:v>
                </c:pt>
                <c:pt idx="2007">
                  <c:v>26.71217479221292</c:v>
                </c:pt>
                <c:pt idx="2008">
                  <c:v>26.894898242803968</c:v>
                </c:pt>
                <c:pt idx="2009">
                  <c:v>26.98533712257095</c:v>
                </c:pt>
                <c:pt idx="2010">
                  <c:v>27.064701853341159</c:v>
                </c:pt>
                <c:pt idx="2011">
                  <c:v>27.136683818935879</c:v>
                </c:pt>
                <c:pt idx="2012">
                  <c:v>27.210511475903989</c:v>
                </c:pt>
                <c:pt idx="2013">
                  <c:v>27.33232710944803</c:v>
                </c:pt>
                <c:pt idx="2014">
                  <c:v>27.241888229718231</c:v>
                </c:pt>
                <c:pt idx="2015">
                  <c:v>27.252962378350929</c:v>
                </c:pt>
                <c:pt idx="2016">
                  <c:v>27.254808069729609</c:v>
                </c:pt>
                <c:pt idx="2017">
                  <c:v>27.225277007297599</c:v>
                </c:pt>
                <c:pt idx="2018">
                  <c:v>27.179134721384589</c:v>
                </c:pt>
                <c:pt idx="2019">
                  <c:v>27.118226904779561</c:v>
                </c:pt>
                <c:pt idx="2020">
                  <c:v>27.062856162312379</c:v>
                </c:pt>
                <c:pt idx="2021">
                  <c:v>26.96318882565016</c:v>
                </c:pt>
                <c:pt idx="2022">
                  <c:v>26.889361168660809</c:v>
                </c:pt>
                <c:pt idx="2023">
                  <c:v>26.854293031721561</c:v>
                </c:pt>
                <c:pt idx="2024">
                  <c:v>26.793385214741829</c:v>
                </c:pt>
                <c:pt idx="2025">
                  <c:v>26.752780003654099</c:v>
                </c:pt>
                <c:pt idx="2026">
                  <c:v>26.71955755809001</c:v>
                </c:pt>
                <c:pt idx="2027">
                  <c:v>26.684489420791991</c:v>
                </c:pt>
                <c:pt idx="2028">
                  <c:v>26.656804049719181</c:v>
                </c:pt>
                <c:pt idx="2029">
                  <c:v>26.597741924460991</c:v>
                </c:pt>
                <c:pt idx="2030">
                  <c:v>26.570056552683049</c:v>
                </c:pt>
                <c:pt idx="2031">
                  <c:v>26.525759958822</c:v>
                </c:pt>
                <c:pt idx="2032">
                  <c:v>26.490691821866811</c:v>
                </c:pt>
                <c:pt idx="2033">
                  <c:v>26.461160759056561</c:v>
                </c:pt>
                <c:pt idx="2034">
                  <c:v>26.427938313481839</c:v>
                </c:pt>
                <c:pt idx="2035">
                  <c:v>26.381796027879801</c:v>
                </c:pt>
                <c:pt idx="2036">
                  <c:v>26.344882199537071</c:v>
                </c:pt>
                <c:pt idx="2037">
                  <c:v>26.307968370840879</c:v>
                </c:pt>
                <c:pt idx="2038">
                  <c:v>26.274745925260859</c:v>
                </c:pt>
                <c:pt idx="2039">
                  <c:v>26.23044933138565</c:v>
                </c:pt>
                <c:pt idx="2040">
                  <c:v>26.18246135439076</c:v>
                </c:pt>
                <c:pt idx="2041">
                  <c:v>26.1473932170715</c:v>
                </c:pt>
                <c:pt idx="2042">
                  <c:v>26.123399228747221</c:v>
                </c:pt>
                <c:pt idx="2043">
                  <c:v>26.103096623189199</c:v>
                </c:pt>
                <c:pt idx="2044">
                  <c:v>26.077256943131019</c:v>
                </c:pt>
                <c:pt idx="2045">
                  <c:v>26.055108646187222</c:v>
                </c:pt>
                <c:pt idx="2046">
                  <c:v>26.023731891980571</c:v>
                </c:pt>
                <c:pt idx="2047">
                  <c:v>25.999737903301089</c:v>
                </c:pt>
                <c:pt idx="2048">
                  <c:v>25.955441309411722</c:v>
                </c:pt>
                <c:pt idx="2049">
                  <c:v>25.93883008661463</c:v>
                </c:pt>
                <c:pt idx="2050">
                  <c:v>25.924064555199759</c:v>
                </c:pt>
                <c:pt idx="2051">
                  <c:v>25.90745333240266</c:v>
                </c:pt>
                <c:pt idx="2052">
                  <c:v>25.887150726839341</c:v>
                </c:pt>
                <c:pt idx="2053">
                  <c:v>25.883459344073088</c:v>
                </c:pt>
                <c:pt idx="2054">
                  <c:v>25.865002429891991</c:v>
                </c:pt>
                <c:pt idx="2055">
                  <c:v>25.83916274982673</c:v>
                </c:pt>
                <c:pt idx="2056">
                  <c:v>25.817014452877618</c:v>
                </c:pt>
                <c:pt idx="2057">
                  <c:v>25.783792007278109</c:v>
                </c:pt>
                <c:pt idx="2058">
                  <c:v>25.761643709975541</c:v>
                </c:pt>
                <c:pt idx="2059">
                  <c:v>25.706272967423399</c:v>
                </c:pt>
                <c:pt idx="2060">
                  <c:v>25.691507436005001</c:v>
                </c:pt>
                <c:pt idx="2061">
                  <c:v>25.660130681784189</c:v>
                </c:pt>
                <c:pt idx="2062">
                  <c:v>25.602914247842719</c:v>
                </c:pt>
                <c:pt idx="2063">
                  <c:v>25.578920259150831</c:v>
                </c:pt>
                <c:pt idx="2064">
                  <c:v>25.566000419114669</c:v>
                </c:pt>
                <c:pt idx="2065">
                  <c:v>25.530932282122311</c:v>
                </c:pt>
                <c:pt idx="2066">
                  <c:v>25.488481379593939</c:v>
                </c:pt>
                <c:pt idx="2067">
                  <c:v>25.464487390900288</c:v>
                </c:pt>
                <c:pt idx="2068">
                  <c:v>25.438647710822629</c:v>
                </c:pt>
                <c:pt idx="2069">
                  <c:v>25.418345105600359</c:v>
                </c:pt>
                <c:pt idx="2070">
                  <c:v>25.39250542552093</c:v>
                </c:pt>
                <c:pt idx="2071">
                  <c:v>25.366665745441509</c:v>
                </c:pt>
                <c:pt idx="2072">
                  <c:v>25.35743728816982</c:v>
                </c:pt>
                <c:pt idx="2073">
                  <c:v>25.344517448481788</c:v>
                </c:pt>
                <c:pt idx="2074">
                  <c:v>25.329751917056299</c:v>
                </c:pt>
                <c:pt idx="2075">
                  <c:v>25.303912237328571</c:v>
                </c:pt>
                <c:pt idx="2076">
                  <c:v>25.278072557245611</c:v>
                </c:pt>
                <c:pt idx="2077">
                  <c:v>25.230084580199371</c:v>
                </c:pt>
                <c:pt idx="2078">
                  <c:v>25.191325060073169</c:v>
                </c:pt>
                <c:pt idx="2079">
                  <c:v>25.141491391991071</c:v>
                </c:pt>
                <c:pt idx="2080">
                  <c:v>25.128571551594369</c:v>
                </c:pt>
                <c:pt idx="2081">
                  <c:v>25.110114637397331</c:v>
                </c:pt>
                <c:pt idx="2082">
                  <c:v>25.091657723200289</c:v>
                </c:pt>
                <c:pt idx="2083">
                  <c:v>25.076892191771272</c:v>
                </c:pt>
                <c:pt idx="2084">
                  <c:v>25.062126660342241</c:v>
                </c:pt>
                <c:pt idx="2085">
                  <c:v>24.986453311809569</c:v>
                </c:pt>
                <c:pt idx="2086">
                  <c:v>24.89416874080494</c:v>
                </c:pt>
                <c:pt idx="2087">
                  <c:v>24.521339072864212</c:v>
                </c:pt>
                <c:pt idx="2088">
                  <c:v>24.32754147346462</c:v>
                </c:pt>
                <c:pt idx="2089">
                  <c:v>24.178040467652291</c:v>
                </c:pt>
                <c:pt idx="2090">
                  <c:v>24.100521428009412</c:v>
                </c:pt>
                <c:pt idx="2091">
                  <c:v>23.807056490796391</c:v>
                </c:pt>
                <c:pt idx="2092">
                  <c:v>23.681549473990451</c:v>
                </c:pt>
                <c:pt idx="2093">
                  <c:v>23.703697770992662</c:v>
                </c:pt>
                <c:pt idx="2094">
                  <c:v>23.633561496857471</c:v>
                </c:pt>
                <c:pt idx="2095">
                  <c:v>23.598493359789</c:v>
                </c:pt>
                <c:pt idx="2096">
                  <c:v>23.674166708088581</c:v>
                </c:pt>
                <c:pt idx="2097">
                  <c:v>23.683395165377991</c:v>
                </c:pt>
                <c:pt idx="2098">
                  <c:v>23.705543462731889</c:v>
                </c:pt>
                <c:pt idx="2099">
                  <c:v>23.849507393757879</c:v>
                </c:pt>
                <c:pt idx="2100">
                  <c:v>24.050687759511899</c:v>
                </c:pt>
                <c:pt idx="2101">
                  <c:v>24.237102593426808</c:v>
                </c:pt>
                <c:pt idx="2102">
                  <c:v>24.6191607187667</c:v>
                </c:pt>
                <c:pt idx="2103">
                  <c:v>24.855409221014469</c:v>
                </c:pt>
                <c:pt idx="2104">
                  <c:v>25.069509426231711</c:v>
                </c:pt>
                <c:pt idx="2105">
                  <c:v>25.433110636672399</c:v>
                </c:pt>
                <c:pt idx="2106">
                  <c:v>25.508783985166119</c:v>
                </c:pt>
                <c:pt idx="2107">
                  <c:v>25.508783985166119</c:v>
                </c:pt>
                <c:pt idx="2108">
                  <c:v>25.623216853059681</c:v>
                </c:pt>
                <c:pt idx="2109">
                  <c:v>25.647210841748009</c:v>
                </c:pt>
                <c:pt idx="2110">
                  <c:v>25.488481379593939</c:v>
                </c:pt>
                <c:pt idx="2111">
                  <c:v>25.427573562520379</c:v>
                </c:pt>
                <c:pt idx="2112">
                  <c:v>25.488481379593939</c:v>
                </c:pt>
                <c:pt idx="2113">
                  <c:v>25.582611641918849</c:v>
                </c:pt>
                <c:pt idx="2114">
                  <c:v>25.55861765358042</c:v>
                </c:pt>
                <c:pt idx="2115">
                  <c:v>25.58630302468508</c:v>
                </c:pt>
                <c:pt idx="2116">
                  <c:v>25.667513447318431</c:v>
                </c:pt>
                <c:pt idx="2117">
                  <c:v>25.649056533132011</c:v>
                </c:pt>
                <c:pt idx="2118">
                  <c:v>25.665667756286101</c:v>
                </c:pt>
                <c:pt idx="2119">
                  <c:v>25.588148716420768</c:v>
                </c:pt>
                <c:pt idx="2120">
                  <c:v>25.52724089935607</c:v>
                </c:pt>
                <c:pt idx="2121">
                  <c:v>25.309449311128891</c:v>
                </c:pt>
                <c:pt idx="2122">
                  <c:v>25.290992396935401</c:v>
                </c:pt>
                <c:pt idx="2123">
                  <c:v>25.241158728856849</c:v>
                </c:pt>
                <c:pt idx="2124">
                  <c:v>25.241158728856849</c:v>
                </c:pt>
                <c:pt idx="2125">
                  <c:v>25.213473357389891</c:v>
                </c:pt>
                <c:pt idx="2126">
                  <c:v>24.942156717868869</c:v>
                </c:pt>
                <c:pt idx="2127">
                  <c:v>24.779735872464091</c:v>
                </c:pt>
                <c:pt idx="2128">
                  <c:v>24.571172741685071</c:v>
                </c:pt>
                <c:pt idx="2129">
                  <c:v>24.60070380456083</c:v>
                </c:pt>
                <c:pt idx="2130">
                  <c:v>24.60993226148792</c:v>
                </c:pt>
                <c:pt idx="2131">
                  <c:v>24.55271582747741</c:v>
                </c:pt>
                <c:pt idx="2132">
                  <c:v>24.60070380456083</c:v>
                </c:pt>
                <c:pt idx="2133">
                  <c:v>24.689296992824001</c:v>
                </c:pt>
                <c:pt idx="2134">
                  <c:v>24.8757118266026</c:v>
                </c:pt>
                <c:pt idx="2135">
                  <c:v>25.062126660342241</c:v>
                </c:pt>
                <c:pt idx="2136">
                  <c:v>25.172868145877899</c:v>
                </c:pt>
                <c:pt idx="2137">
                  <c:v>25.250387185778639</c:v>
                </c:pt>
                <c:pt idx="2138">
                  <c:v>25.405425265208969</c:v>
                </c:pt>
                <c:pt idx="2139">
                  <c:v>25.824397218410098</c:v>
                </c:pt>
                <c:pt idx="2140">
                  <c:v>26.021886200596558</c:v>
                </c:pt>
                <c:pt idx="2141">
                  <c:v>26.16400444021496</c:v>
                </c:pt>
                <c:pt idx="2142">
                  <c:v>26.343036508154821</c:v>
                </c:pt>
                <c:pt idx="2143">
                  <c:v>26.64572990107941</c:v>
                </c:pt>
                <c:pt idx="2144">
                  <c:v>27.182826104145519</c:v>
                </c:pt>
                <c:pt idx="2145">
                  <c:v>27.28249344113463</c:v>
                </c:pt>
                <c:pt idx="2146">
                  <c:v>27.354475406358191</c:v>
                </c:pt>
                <c:pt idx="2147">
                  <c:v>27.433840137801681</c:v>
                </c:pt>
                <c:pt idx="2148">
                  <c:v>27.716230924478431</c:v>
                </c:pt>
                <c:pt idx="2149">
                  <c:v>27.777138741392669</c:v>
                </c:pt>
                <c:pt idx="2150">
                  <c:v>27.782675815530521</c:v>
                </c:pt>
                <c:pt idx="2151">
                  <c:v>27.867577620717679</c:v>
                </c:pt>
                <c:pt idx="2152">
                  <c:v>27.939559586246901</c:v>
                </c:pt>
                <c:pt idx="2153">
                  <c:v>27.917411289350909</c:v>
                </c:pt>
                <c:pt idx="2154">
                  <c:v>27.965399266250209</c:v>
                </c:pt>
                <c:pt idx="2155">
                  <c:v>28.050301071419661</c:v>
                </c:pt>
                <c:pt idx="2156">
                  <c:v>28.116745962448739</c:v>
                </c:pt>
                <c:pt idx="2157">
                  <c:v>28.21825899035866</c:v>
                </c:pt>
                <c:pt idx="2158">
                  <c:v>28.26809265861894</c:v>
                </c:pt>
                <c:pt idx="2159">
                  <c:v>28.329000475144309</c:v>
                </c:pt>
                <c:pt idx="2160">
                  <c:v>28.334537549630308</c:v>
                </c:pt>
                <c:pt idx="2161">
                  <c:v>28.43789626924405</c:v>
                </c:pt>
                <c:pt idx="2162">
                  <c:v>28.546792062626238</c:v>
                </c:pt>
                <c:pt idx="2163">
                  <c:v>28.60216280500136</c:v>
                </c:pt>
                <c:pt idx="2164">
                  <c:v>28.797806095541269</c:v>
                </c:pt>
                <c:pt idx="2165">
                  <c:v>29.133721933100599</c:v>
                </c:pt>
                <c:pt idx="2166">
                  <c:v>29.436415325420949</c:v>
                </c:pt>
                <c:pt idx="2167">
                  <c:v>29.552693884179838</c:v>
                </c:pt>
                <c:pt idx="2168">
                  <c:v>29.59514478686517</c:v>
                </c:pt>
                <c:pt idx="2169">
                  <c:v>29.94767184719446</c:v>
                </c:pt>
                <c:pt idx="2170">
                  <c:v>30.241136781661289</c:v>
                </c:pt>
                <c:pt idx="2171">
                  <c:v>30.569669853178329</c:v>
                </c:pt>
                <c:pt idx="2172">
                  <c:v>30.79853558834294</c:v>
                </c:pt>
                <c:pt idx="2173">
                  <c:v>30.920351221393091</c:v>
                </c:pt>
                <c:pt idx="2174">
                  <c:v>31.027401323449119</c:v>
                </c:pt>
                <c:pt idx="2175">
                  <c:v>31.079080682923479</c:v>
                </c:pt>
                <c:pt idx="2176">
                  <c:v>31.21197046486952</c:v>
                </c:pt>
                <c:pt idx="2177">
                  <c:v>31.354088703302459</c:v>
                </c:pt>
                <c:pt idx="2178">
                  <c:v>31.479595719367861</c:v>
                </c:pt>
                <c:pt idx="2179">
                  <c:v>31.61617688364527</c:v>
                </c:pt>
                <c:pt idx="2180">
                  <c:v>31.907796126539871</c:v>
                </c:pt>
                <c:pt idx="2181">
                  <c:v>31.99085223995888</c:v>
                </c:pt>
                <c:pt idx="2182">
                  <c:v>32.066525587541562</c:v>
                </c:pt>
                <c:pt idx="2183">
                  <c:v>32.07021697063292</c:v>
                </c:pt>
                <c:pt idx="2184">
                  <c:v>31.950247029111921</c:v>
                </c:pt>
                <c:pt idx="2185">
                  <c:v>30.25959369575212</c:v>
                </c:pt>
                <c:pt idx="2186">
                  <c:v>28.882707900632852</c:v>
                </c:pt>
                <c:pt idx="2187">
                  <c:v>28.622465410854439</c:v>
                </c:pt>
                <c:pt idx="2188">
                  <c:v>28.60031711362446</c:v>
                </c:pt>
                <c:pt idx="2189">
                  <c:v>28.574477433990541</c:v>
                </c:pt>
                <c:pt idx="2190">
                  <c:v>28.567094668129389</c:v>
                </c:pt>
                <c:pt idx="2191">
                  <c:v>28.563403285375561</c:v>
                </c:pt>
                <c:pt idx="2192">
                  <c:v>28.415747972008749</c:v>
                </c:pt>
                <c:pt idx="2193">
                  <c:v>28.365914303755531</c:v>
                </c:pt>
                <c:pt idx="2194">
                  <c:v>28.290240955857779</c:v>
                </c:pt>
                <c:pt idx="2195">
                  <c:v>28.185036544849432</c:v>
                </c:pt>
                <c:pt idx="2196">
                  <c:v>28.20164776760404</c:v>
                </c:pt>
                <c:pt idx="2197">
                  <c:v>28.221950373114261</c:v>
                </c:pt>
                <c:pt idx="2198">
                  <c:v>28.371451377888061</c:v>
                </c:pt>
                <c:pt idx="2199">
                  <c:v>28.35853153789261</c:v>
                </c:pt>
                <c:pt idx="2200">
                  <c:v>28.659379239101579</c:v>
                </c:pt>
                <c:pt idx="2201">
                  <c:v>28.88086220890424</c:v>
                </c:pt>
                <c:pt idx="2202">
                  <c:v>28.94361571711395</c:v>
                </c:pt>
                <c:pt idx="2203">
                  <c:v>29.10972794450608</c:v>
                </c:pt>
                <c:pt idx="2204">
                  <c:v>29.142950389979891</c:v>
                </c:pt>
                <c:pt idx="2205">
                  <c:v>29.28137724634524</c:v>
                </c:pt>
                <c:pt idx="2206">
                  <c:v>29.456717930549392</c:v>
                </c:pt>
                <c:pt idx="2207">
                  <c:v>29.596990478240318</c:v>
                </c:pt>
                <c:pt idx="2208">
                  <c:v>29.733571642808041</c:v>
                </c:pt>
                <c:pt idx="2209">
                  <c:v>29.83323897915691</c:v>
                </c:pt>
                <c:pt idx="2210">
                  <c:v>30.22083417655055</c:v>
                </c:pt>
                <c:pt idx="2211">
                  <c:v>30.72101654892899</c:v>
                </c:pt>
                <c:pt idx="2212">
                  <c:v>31.082772065668479</c:v>
                </c:pt>
                <c:pt idx="2213">
                  <c:v>31.29687226972742</c:v>
                </c:pt>
                <c:pt idx="2214">
                  <c:v>31.48882417657763</c:v>
                </c:pt>
                <c:pt idx="2215">
                  <c:v>31.464830188046829</c:v>
                </c:pt>
                <c:pt idx="2216">
                  <c:v>31.496206942062301</c:v>
                </c:pt>
                <c:pt idx="2217">
                  <c:v>31.51097247338334</c:v>
                </c:pt>
                <c:pt idx="2218">
                  <c:v>31.50912678201173</c:v>
                </c:pt>
                <c:pt idx="2219">
                  <c:v>31.50543539891682</c:v>
                </c:pt>
                <c:pt idx="2220">
                  <c:v>31.50728109064011</c:v>
                </c:pt>
                <c:pt idx="2221">
                  <c:v>31.45006465672401</c:v>
                </c:pt>
                <c:pt idx="2222">
                  <c:v>31.462984496676992</c:v>
                </c:pt>
                <c:pt idx="2223">
                  <c:v>31.468521570790049</c:v>
                </c:pt>
                <c:pt idx="2224">
                  <c:v>31.459293113933761</c:v>
                </c:pt>
                <c:pt idx="2225">
                  <c:v>31.45375603946723</c:v>
                </c:pt>
                <c:pt idx="2226">
                  <c:v>31.444527582610949</c:v>
                </c:pt>
                <c:pt idx="2227">
                  <c:v>31.433453434383051</c:v>
                </c:pt>
                <c:pt idx="2228">
                  <c:v>31.433453434383051</c:v>
                </c:pt>
                <c:pt idx="2229">
                  <c:v>31.398385297270899</c:v>
                </c:pt>
                <c:pt idx="2230">
                  <c:v>31.355934395025759</c:v>
                </c:pt>
                <c:pt idx="2231">
                  <c:v>31.328249023748199</c:v>
                </c:pt>
                <c:pt idx="2232">
                  <c:v>31.30240934384225</c:v>
                </c:pt>
                <c:pt idx="2233">
                  <c:v>31.26364982433504</c:v>
                </c:pt>
                <c:pt idx="2234">
                  <c:v>31.22119892172935</c:v>
                </c:pt>
                <c:pt idx="2235">
                  <c:v>31.187976476333422</c:v>
                </c:pt>
                <c:pt idx="2236">
                  <c:v>31.13629711686438</c:v>
                </c:pt>
                <c:pt idx="2237">
                  <c:v>31.106766054208109</c:v>
                </c:pt>
                <c:pt idx="2238">
                  <c:v>31.068006534338579</c:v>
                </c:pt>
                <c:pt idx="2239">
                  <c:v>30.99417887804611</c:v>
                </c:pt>
                <c:pt idx="2240">
                  <c:v>30.93696244444806</c:v>
                </c:pt>
                <c:pt idx="2241">
                  <c:v>30.85390633057645</c:v>
                </c:pt>
                <c:pt idx="2242">
                  <c:v>30.785615748734561</c:v>
                </c:pt>
                <c:pt idx="2243">
                  <c:v>30.698868252103811</c:v>
                </c:pt>
                <c:pt idx="2244">
                  <c:v>30.656417349823261</c:v>
                </c:pt>
                <c:pt idx="2245">
                  <c:v>30.601046607577349</c:v>
                </c:pt>
                <c:pt idx="2246">
                  <c:v>30.56597847043156</c:v>
                </c:pt>
                <c:pt idx="2247">
                  <c:v>30.514299110927109</c:v>
                </c:pt>
                <c:pt idx="2248">
                  <c:v>30.477385282757869</c:v>
                </c:pt>
                <c:pt idx="2249">
                  <c:v>30.427551614621478</c:v>
                </c:pt>
                <c:pt idx="2250">
                  <c:v>30.32603858661302</c:v>
                </c:pt>
                <c:pt idx="2251">
                  <c:v>30.287279067415</c:v>
                </c:pt>
                <c:pt idx="2252">
                  <c:v>30.191303113864208</c:v>
                </c:pt>
                <c:pt idx="2253">
                  <c:v>30.16177205117787</c:v>
                </c:pt>
                <c:pt idx="2254">
                  <c:v>30.13224098848977</c:v>
                </c:pt>
                <c:pt idx="2255">
                  <c:v>30.117475457143929</c:v>
                </c:pt>
                <c:pt idx="2256">
                  <c:v>30.097172851677961</c:v>
                </c:pt>
                <c:pt idx="2257">
                  <c:v>30.084253011707279</c:v>
                </c:pt>
                <c:pt idx="2258">
                  <c:v>30.071333171736619</c:v>
                </c:pt>
                <c:pt idx="2259">
                  <c:v>30.06025902313932</c:v>
                </c:pt>
                <c:pt idx="2260">
                  <c:v>30.04549349179349</c:v>
                </c:pt>
                <c:pt idx="2261">
                  <c:v>30.047339183518559</c:v>
                </c:pt>
                <c:pt idx="2262">
                  <c:v>30.04549349179349</c:v>
                </c:pt>
                <c:pt idx="2263">
                  <c:v>30.028882269424191</c:v>
                </c:pt>
                <c:pt idx="2264">
                  <c:v>30.025190886677439</c:v>
                </c:pt>
                <c:pt idx="2265">
                  <c:v>30.015962429453531</c:v>
                </c:pt>
                <c:pt idx="2266">
                  <c:v>30.00304258948108</c:v>
                </c:pt>
                <c:pt idx="2267">
                  <c:v>29.99565982398401</c:v>
                </c:pt>
                <c:pt idx="2268">
                  <c:v>29.99565982398401</c:v>
                </c:pt>
                <c:pt idx="2269">
                  <c:v>29.990122749508629</c:v>
                </c:pt>
                <c:pt idx="2270">
                  <c:v>29.956900304066689</c:v>
                </c:pt>
                <c:pt idx="2271">
                  <c:v>29.95505461233984</c:v>
                </c:pt>
                <c:pt idx="2272">
                  <c:v>29.936597698243709</c:v>
                </c:pt>
                <c:pt idx="2273">
                  <c:v>29.910758019000419</c:v>
                </c:pt>
                <c:pt idx="2274">
                  <c:v>29.90337525279821</c:v>
                </c:pt>
                <c:pt idx="2275">
                  <c:v>29.892301104904298</c:v>
                </c:pt>
                <c:pt idx="2276">
                  <c:v>29.870152807352721</c:v>
                </c:pt>
                <c:pt idx="2277">
                  <c:v>29.85169589325481</c:v>
                </c:pt>
                <c:pt idx="2278">
                  <c:v>29.844313128109441</c:v>
                </c:pt>
                <c:pt idx="2279">
                  <c:v>29.835084670883749</c:v>
                </c:pt>
                <c:pt idx="2280">
                  <c:v>29.825856214009761</c:v>
                </c:pt>
                <c:pt idx="2281">
                  <c:v>29.812936373683861</c:v>
                </c:pt>
                <c:pt idx="2282">
                  <c:v>29.772331162735991</c:v>
                </c:pt>
                <c:pt idx="2283">
                  <c:v>29.72249749420542</c:v>
                </c:pt>
                <c:pt idx="2284">
                  <c:v>29.66897244362972</c:v>
                </c:pt>
                <c:pt idx="2285">
                  <c:v>29.639441380923891</c:v>
                </c:pt>
                <c:pt idx="2286">
                  <c:v>29.611756009593229</c:v>
                </c:pt>
                <c:pt idx="2287">
                  <c:v>29.582224946887418</c:v>
                </c:pt>
                <c:pt idx="2288">
                  <c:v>29.558230958658751</c:v>
                </c:pt>
                <c:pt idx="2289">
                  <c:v>29.50101452461519</c:v>
                </c:pt>
                <c:pt idx="2290">
                  <c:v>29.451180856423939</c:v>
                </c:pt>
                <c:pt idx="2291">
                  <c:v>29.375507508266541</c:v>
                </c:pt>
                <c:pt idx="2292">
                  <c:v>29.305371234582761</c:v>
                </c:pt>
                <c:pt idx="2293">
                  <c:v>29.24815480087673</c:v>
                </c:pt>
                <c:pt idx="2294">
                  <c:v>29.18724698406162</c:v>
                </c:pt>
                <c:pt idx="2295">
                  <c:v>29.157715921341659</c:v>
                </c:pt>
                <c:pt idx="2296">
                  <c:v>29.131876241723671</c:v>
                </c:pt>
                <c:pt idx="2297">
                  <c:v>29.083888264888099</c:v>
                </c:pt>
                <c:pt idx="2298">
                  <c:v>29.043283053553122</c:v>
                </c:pt>
                <c:pt idx="2299">
                  <c:v>28.98606661982938</c:v>
                </c:pt>
                <c:pt idx="2300">
                  <c:v>28.960226940207871</c:v>
                </c:pt>
                <c:pt idx="2301">
                  <c:v>28.917776037492441</c:v>
                </c:pt>
                <c:pt idx="2302">
                  <c:v>28.895627740267749</c:v>
                </c:pt>
                <c:pt idx="2303">
                  <c:v>28.827337158275409</c:v>
                </c:pt>
                <c:pt idx="2304">
                  <c:v>28.78304056417597</c:v>
                </c:pt>
                <c:pt idx="2305">
                  <c:v>28.762737958326451</c:v>
                </c:pt>
                <c:pt idx="2306">
                  <c:v>28.712904290444399</c:v>
                </c:pt>
                <c:pt idx="2307">
                  <c:v>28.687064610110649</c:v>
                </c:pt>
                <c:pt idx="2308">
                  <c:v>28.62061971912582</c:v>
                </c:pt>
                <c:pt idx="2309">
                  <c:v>28.556020519864301</c:v>
                </c:pt>
                <c:pt idx="2310">
                  <c:v>28.50987823402388</c:v>
                </c:pt>
                <c:pt idx="2311">
                  <c:v>28.436050577515442</c:v>
                </c:pt>
                <c:pt idx="2312">
                  <c:v>28.38067983512968</c:v>
                </c:pt>
                <c:pt idx="2313">
                  <c:v>28.3308461668747</c:v>
                </c:pt>
                <c:pt idx="2314">
                  <c:v>28.29762372136901</c:v>
                </c:pt>
                <c:pt idx="2315">
                  <c:v>28.253327127243018</c:v>
                </c:pt>
                <c:pt idx="2316">
                  <c:v>28.175808087957719</c:v>
                </c:pt>
                <c:pt idx="2317">
                  <c:v>27.998621711768291</c:v>
                </c:pt>
                <c:pt idx="2318">
                  <c:v>27.57411268546133</c:v>
                </c:pt>
                <c:pt idx="2319">
                  <c:v>27.25849945284223</c:v>
                </c:pt>
                <c:pt idx="2320">
                  <c:v>26.900435317298829</c:v>
                </c:pt>
                <c:pt idx="2321">
                  <c:v>26.891206860041269</c:v>
                </c:pt>
                <c:pt idx="2322">
                  <c:v>26.87459563726188</c:v>
                </c:pt>
                <c:pt idx="2323">
                  <c:v>26.854293031721561</c:v>
                </c:pt>
                <c:pt idx="2324">
                  <c:v>26.832144734445549</c:v>
                </c:pt>
                <c:pt idx="2325">
                  <c:v>26.82291627754147</c:v>
                </c:pt>
                <c:pt idx="2326">
                  <c:v>26.821070586160999</c:v>
                </c:pt>
                <c:pt idx="2327">
                  <c:v>26.81737920304661</c:v>
                </c:pt>
                <c:pt idx="2328">
                  <c:v>26.81553351201784</c:v>
                </c:pt>
                <c:pt idx="2329">
                  <c:v>26.804459363379831</c:v>
                </c:pt>
                <c:pt idx="2330">
                  <c:v>26.769391226083581</c:v>
                </c:pt>
                <c:pt idx="2331">
                  <c:v>26.758317077797258</c:v>
                </c:pt>
                <c:pt idx="2332">
                  <c:v>26.756471386416798</c:v>
                </c:pt>
                <c:pt idx="2333">
                  <c:v>26.71217479221292</c:v>
                </c:pt>
                <c:pt idx="2334">
                  <c:v>26.706637718069761</c:v>
                </c:pt>
                <c:pt idx="2335">
                  <c:v>26.669723889389509</c:v>
                </c:pt>
                <c:pt idx="2336">
                  <c:v>26.63465575279309</c:v>
                </c:pt>
                <c:pt idx="2337">
                  <c:v>26.577439318560131</c:v>
                </c:pt>
                <c:pt idx="2338">
                  <c:v>26.49807458739399</c:v>
                </c:pt>
                <c:pt idx="2339">
                  <c:v>26.431629696244531</c:v>
                </c:pt>
                <c:pt idx="2340">
                  <c:v>26.396561559287591</c:v>
                </c:pt>
                <c:pt idx="2341">
                  <c:v>26.361493422327079</c:v>
                </c:pt>
                <c:pt idx="2342">
                  <c:v>26.32457959398436</c:v>
                </c:pt>
                <c:pt idx="2343">
                  <c:v>26.29320283978657</c:v>
                </c:pt>
                <c:pt idx="2344">
                  <c:v>26.224912256887269</c:v>
                </c:pt>
                <c:pt idx="2345">
                  <c:v>26.1732328971279</c:v>
                </c:pt>
                <c:pt idx="2346">
                  <c:v>26.1086336973359</c:v>
                </c:pt>
                <c:pt idx="2347">
                  <c:v>26.07541125174702</c:v>
                </c:pt>
                <c:pt idx="2348">
                  <c:v>26.0255775833628</c:v>
                </c:pt>
                <c:pt idx="2349">
                  <c:v>25.997892212270539</c:v>
                </c:pt>
                <c:pt idx="2350">
                  <c:v>25.977589606357292</c:v>
                </c:pt>
                <c:pt idx="2351">
                  <c:v>25.955441309411722</c:v>
                </c:pt>
                <c:pt idx="2352">
                  <c:v>25.892687800987801</c:v>
                </c:pt>
                <c:pt idx="2353">
                  <c:v>25.848391206741439</c:v>
                </c:pt>
                <c:pt idx="2354">
                  <c:v>25.804094612491539</c:v>
                </c:pt>
                <c:pt idx="2355">
                  <c:v>25.748723869942928</c:v>
                </c:pt>
                <c:pt idx="2356">
                  <c:v>25.671204830084669</c:v>
                </c:pt>
                <c:pt idx="2357">
                  <c:v>25.634291001711841</c:v>
                </c:pt>
                <c:pt idx="2358">
                  <c:v>25.595531481955021</c:v>
                </c:pt>
                <c:pt idx="2359">
                  <c:v>25.556771961844731</c:v>
                </c:pt>
                <c:pt idx="2360">
                  <c:v>25.514321059318139</c:v>
                </c:pt>
                <c:pt idx="2361">
                  <c:v>25.464487390900288</c:v>
                </c:pt>
                <c:pt idx="2362">
                  <c:v>25.39804249967295</c:v>
                </c:pt>
                <c:pt idx="2363">
                  <c:v>25.346363139865801</c:v>
                </c:pt>
                <c:pt idx="2364">
                  <c:v>25.265152717204121</c:v>
                </c:pt>
                <c:pt idx="2365">
                  <c:v>25.233775962967371</c:v>
                </c:pt>
                <c:pt idx="2366">
                  <c:v>25.187633677305161</c:v>
                </c:pt>
                <c:pt idx="2367">
                  <c:v>25.150719848911081</c:v>
                </c:pt>
                <c:pt idx="2368">
                  <c:v>25.113806020518791</c:v>
                </c:pt>
                <c:pt idx="2369">
                  <c:v>25.084274957662519</c:v>
                </c:pt>
                <c:pt idx="2370">
                  <c:v>25.062126660342241</c:v>
                </c:pt>
                <c:pt idx="2371">
                  <c:v>25.019675757439181</c:v>
                </c:pt>
                <c:pt idx="2372">
                  <c:v>24.982761929039789</c:v>
                </c:pt>
                <c:pt idx="2373">
                  <c:v>24.953230866178199</c:v>
                </c:pt>
                <c:pt idx="2374">
                  <c:v>24.929236877823861</c:v>
                </c:pt>
                <c:pt idx="2375">
                  <c:v>24.91262565500551</c:v>
                </c:pt>
                <c:pt idx="2376">
                  <c:v>24.8757118266026</c:v>
                </c:pt>
                <c:pt idx="2377">
                  <c:v>24.827723849535118</c:v>
                </c:pt>
                <c:pt idx="2378">
                  <c:v>24.801884169438001</c:v>
                </c:pt>
                <c:pt idx="2379">
                  <c:v>24.768661723801308</c:v>
                </c:pt>
                <c:pt idx="2380">
                  <c:v>24.73359358712878</c:v>
                </c:pt>
                <c:pt idx="2381">
                  <c:v>24.7077539070299</c:v>
                </c:pt>
                <c:pt idx="2382">
                  <c:v>24.652383164410459</c:v>
                </c:pt>
                <c:pt idx="2383">
                  <c:v>24.573018432719159</c:v>
                </c:pt>
                <c:pt idx="2384">
                  <c:v>24.521339072864212</c:v>
                </c:pt>
                <c:pt idx="2385">
                  <c:v>24.44382003289796</c:v>
                </c:pt>
                <c:pt idx="2386">
                  <c:v>24.40321482170225</c:v>
                </c:pt>
                <c:pt idx="2387">
                  <c:v>24.255559507641539</c:v>
                </c:pt>
                <c:pt idx="2388">
                  <c:v>24.126361107774319</c:v>
                </c:pt>
                <c:pt idx="2389">
                  <c:v>24.02669377078109</c:v>
                </c:pt>
                <c:pt idx="2390">
                  <c:v>23.934409199675549</c:v>
                </c:pt>
                <c:pt idx="2391">
                  <c:v>23.86058154243306</c:v>
                </c:pt>
                <c:pt idx="2392">
                  <c:v>23.797828033860441</c:v>
                </c:pt>
                <c:pt idx="2393">
                  <c:v>23.77198835408668</c:v>
                </c:pt>
                <c:pt idx="2394">
                  <c:v>23.740611599445149</c:v>
                </c:pt>
                <c:pt idx="2395">
                  <c:v>23.705543462731889</c:v>
                </c:pt>
                <c:pt idx="2396">
                  <c:v>23.683395165377991</c:v>
                </c:pt>
                <c:pt idx="2397">
                  <c:v>23.663092559763321</c:v>
                </c:pt>
                <c:pt idx="2398">
                  <c:v>23.631715805469931</c:v>
                </c:pt>
                <c:pt idx="2399">
                  <c:v>23.613258891241031</c:v>
                </c:pt>
                <c:pt idx="2400">
                  <c:v>23.572653680008159</c:v>
                </c:pt>
                <c:pt idx="2401">
                  <c:v>23.515437245576919</c:v>
                </c:pt>
                <c:pt idx="2402">
                  <c:v>23.48221479989245</c:v>
                </c:pt>
                <c:pt idx="2403">
                  <c:v>23.450838045591979</c:v>
                </c:pt>
                <c:pt idx="2404">
                  <c:v>23.386238845601721</c:v>
                </c:pt>
                <c:pt idx="2405">
                  <c:v>23.36778193136751</c:v>
                </c:pt>
                <c:pt idx="2406">
                  <c:v>23.33086810290088</c:v>
                </c:pt>
                <c:pt idx="2407">
                  <c:v>23.305028422759491</c:v>
                </c:pt>
                <c:pt idx="2408">
                  <c:v>23.266268902901771</c:v>
                </c:pt>
                <c:pt idx="2409">
                  <c:v>23.253349062830189</c:v>
                </c:pt>
                <c:pt idx="2410">
                  <c:v>23.220126617133321</c:v>
                </c:pt>
                <c:pt idx="2411">
                  <c:v>23.177675714495201</c:v>
                </c:pt>
                <c:pt idx="2412">
                  <c:v>23.153681725737819</c:v>
                </c:pt>
                <c:pt idx="2413">
                  <c:v>23.116767897260551</c:v>
                </c:pt>
                <c:pt idx="2414">
                  <c:v>23.078008377393981</c:v>
                </c:pt>
                <c:pt idx="2415">
                  <c:v>23.041094548913168</c:v>
                </c:pt>
                <c:pt idx="2416">
                  <c:v>23.013409177023711</c:v>
                </c:pt>
                <c:pt idx="2417">
                  <c:v>22.952501360131912</c:v>
                </c:pt>
                <c:pt idx="2418">
                  <c:v>22.915587531645791</c:v>
                </c:pt>
                <c:pt idx="2419">
                  <c:v>22.858371097173841</c:v>
                </c:pt>
                <c:pt idx="2420">
                  <c:v>22.836222800150392</c:v>
                </c:pt>
                <c:pt idx="2421">
                  <c:v>22.773469291503421</c:v>
                </c:pt>
                <c:pt idx="2422">
                  <c:v>22.727327005360291</c:v>
                </c:pt>
                <c:pt idx="2423">
                  <c:v>22.69041317686532</c:v>
                </c:pt>
                <c:pt idx="2424">
                  <c:v>22.662727805668609</c:v>
                </c:pt>
                <c:pt idx="2425">
                  <c:v>22.644270891420241</c:v>
                </c:pt>
                <c:pt idx="2426">
                  <c:v>22.618431211259381</c:v>
                </c:pt>
                <c:pt idx="2427">
                  <c:v>22.594437222489621</c:v>
                </c:pt>
                <c:pt idx="2428">
                  <c:v>22.566751851289371</c:v>
                </c:pt>
                <c:pt idx="2429">
                  <c:v>22.542757862517831</c:v>
                </c:pt>
                <c:pt idx="2430">
                  <c:v>22.53352940556772</c:v>
                </c:pt>
                <c:pt idx="2431">
                  <c:v>22.51138110853719</c:v>
                </c:pt>
                <c:pt idx="2432">
                  <c:v>22.48923281150487</c:v>
                </c:pt>
                <c:pt idx="2433">
                  <c:v>22.45601036577969</c:v>
                </c:pt>
                <c:pt idx="2434">
                  <c:v>22.433862068395701</c:v>
                </c:pt>
                <c:pt idx="2435">
                  <c:v>22.415405154142022</c:v>
                </c:pt>
                <c:pt idx="2436">
                  <c:v>22.382182708413279</c:v>
                </c:pt>
                <c:pt idx="2437">
                  <c:v>22.36003441137921</c:v>
                </c:pt>
                <c:pt idx="2438">
                  <c:v>22.343423188161381</c:v>
                </c:pt>
                <c:pt idx="2439">
                  <c:v>22.330503348429101</c:v>
                </c:pt>
                <c:pt idx="2440">
                  <c:v>22.310200742430879</c:v>
                </c:pt>
                <c:pt idx="2441">
                  <c:v>22.297280902698599</c:v>
                </c:pt>
                <c:pt idx="2442">
                  <c:v>22.286206754003949</c:v>
                </c:pt>
                <c:pt idx="2443">
                  <c:v>22.254829999662771</c:v>
                </c:pt>
                <c:pt idx="2444">
                  <c:v>22.241910159928722</c:v>
                </c:pt>
                <c:pt idx="2445">
                  <c:v>22.219761862537641</c:v>
                </c:pt>
                <c:pt idx="2446">
                  <c:v>22.221607553928731</c:v>
                </c:pt>
                <c:pt idx="2447">
                  <c:v>22.19207649097509</c:v>
                </c:pt>
                <c:pt idx="2448">
                  <c:v>22.182848034021429</c:v>
                </c:pt>
                <c:pt idx="2449">
                  <c:v>22.17177388532679</c:v>
                </c:pt>
                <c:pt idx="2450">
                  <c:v>22.16069973698205</c:v>
                </c:pt>
                <c:pt idx="2451">
                  <c:v>22.14962558828563</c:v>
                </c:pt>
                <c:pt idx="2452">
                  <c:v>22.133014365064259</c:v>
                </c:pt>
                <c:pt idx="2453">
                  <c:v>22.116403142548041</c:v>
                </c:pt>
                <c:pt idx="2454">
                  <c:v>22.112711759765869</c:v>
                </c:pt>
                <c:pt idx="2455">
                  <c:v>22.097946228287281</c:v>
                </c:pt>
                <c:pt idx="2456">
                  <c:v>22.09979191932668</c:v>
                </c:pt>
                <c:pt idx="2457">
                  <c:v>22.088717770981951</c:v>
                </c:pt>
                <c:pt idx="2458">
                  <c:v>22.068415165330102</c:v>
                </c:pt>
                <c:pt idx="2459">
                  <c:v>21.987204742367499</c:v>
                </c:pt>
                <c:pt idx="2460">
                  <c:v>21.96874782810497</c:v>
                </c:pt>
                <c:pt idx="2461">
                  <c:v>21.909685702178201</c:v>
                </c:pt>
                <c:pt idx="2462">
                  <c:v>21.898611553831699</c:v>
                </c:pt>
                <c:pt idx="2463">
                  <c:v>21.782332993358651</c:v>
                </c:pt>
                <c:pt idx="2464">
                  <c:v>21.749110547608691</c:v>
                </c:pt>
                <c:pt idx="2465">
                  <c:v>21.6734371991427</c:v>
                </c:pt>
                <c:pt idx="2466">
                  <c:v>21.559004330385871</c:v>
                </c:pt>
                <c:pt idx="2467">
                  <c:v>21.439034387084629</c:v>
                </c:pt>
                <c:pt idx="2468">
                  <c:v>21.389200718436651</c:v>
                </c:pt>
                <c:pt idx="2469">
                  <c:v>21.343058432924309</c:v>
                </c:pt>
                <c:pt idx="2470">
                  <c:v>21.212014340885929</c:v>
                </c:pt>
                <c:pt idx="2471">
                  <c:v>21.10311854659917</c:v>
                </c:pt>
                <c:pt idx="2472">
                  <c:v>21.01267966623033</c:v>
                </c:pt>
                <c:pt idx="2473">
                  <c:v>20.90378387191878</c:v>
                </c:pt>
                <c:pt idx="2474">
                  <c:v>20.7358259512385</c:v>
                </c:pt>
                <c:pt idx="2475">
                  <c:v>20.63246723107364</c:v>
                </c:pt>
                <c:pt idx="2476">
                  <c:v>20.5973990938848</c:v>
                </c:pt>
                <c:pt idx="2477">
                  <c:v>20.571559414017209</c:v>
                </c:pt>
                <c:pt idx="2478">
                  <c:v>20.532799893685649</c:v>
                </c:pt>
                <c:pt idx="2479">
                  <c:v>20.501423139634198</c:v>
                </c:pt>
                <c:pt idx="2480">
                  <c:v>20.455280853370692</c:v>
                </c:pt>
                <c:pt idx="2481">
                  <c:v>20.48112053359349</c:v>
                </c:pt>
                <c:pt idx="2482">
                  <c:v>20.501423139634198</c:v>
                </c:pt>
                <c:pt idx="2483">
                  <c:v>20.508805905210931</c:v>
                </c:pt>
                <c:pt idx="2484">
                  <c:v>20.499577447887891</c:v>
                </c:pt>
                <c:pt idx="2485">
                  <c:v>20.50696021346462</c:v>
                </c:pt>
                <c:pt idx="2486">
                  <c:v>20.542028351008689</c:v>
                </c:pt>
                <c:pt idx="2487">
                  <c:v>20.58447925377606</c:v>
                </c:pt>
                <c:pt idx="2488">
                  <c:v>20.614010316782799</c:v>
                </c:pt>
                <c:pt idx="2489">
                  <c:v>20.566022339483428</c:v>
                </c:pt>
                <c:pt idx="2490">
                  <c:v>20.571559414017209</c:v>
                </c:pt>
                <c:pt idx="2491">
                  <c:v>20.61031893399532</c:v>
                </c:pt>
                <c:pt idx="2492">
                  <c:v>20.601090477025728</c:v>
                </c:pt>
                <c:pt idx="2493">
                  <c:v>20.608473242600692</c:v>
                </c:pt>
                <c:pt idx="2494">
                  <c:v>20.65646121989829</c:v>
                </c:pt>
                <c:pt idx="2495">
                  <c:v>20.791196694453891</c:v>
                </c:pt>
                <c:pt idx="2496">
                  <c:v>20.905629563311631</c:v>
                </c:pt>
                <c:pt idx="2497">
                  <c:v>21.010833974837471</c:v>
                </c:pt>
                <c:pt idx="2498">
                  <c:v>21.06435902629061</c:v>
                </c:pt>
                <c:pt idx="2499">
                  <c:v>21.18063758685749</c:v>
                </c:pt>
                <c:pt idx="2500">
                  <c:v>21.254465243973112</c:v>
                </c:pt>
                <c:pt idx="2501">
                  <c:v>21.296916146705051</c:v>
                </c:pt>
                <c:pt idx="2502">
                  <c:v>21.547930182034051</c:v>
                </c:pt>
                <c:pt idx="2503">
                  <c:v>21.728807941949771</c:v>
                </c:pt>
                <c:pt idx="2504">
                  <c:v>21.806326982153209</c:v>
                </c:pt>
                <c:pt idx="2505">
                  <c:v>21.85985203355856</c:v>
                </c:pt>
                <c:pt idx="2506">
                  <c:v>21.926296925051432</c:v>
                </c:pt>
                <c:pt idx="2507">
                  <c:v>22.288052445395039</c:v>
                </c:pt>
                <c:pt idx="2508">
                  <c:v>22.45601036577969</c:v>
                </c:pt>
                <c:pt idx="2509">
                  <c:v>22.57598030823771</c:v>
                </c:pt>
                <c:pt idx="2510">
                  <c:v>22.8675995544721</c:v>
                </c:pt>
                <c:pt idx="2511">
                  <c:v>23.068779920097491</c:v>
                </c:pt>
                <c:pt idx="2512">
                  <c:v>23.065088536967171</c:v>
                </c:pt>
                <c:pt idx="2513">
                  <c:v>23.305028422759491</c:v>
                </c:pt>
                <c:pt idx="2514">
                  <c:v>23.465603577049329</c:v>
                </c:pt>
                <c:pt idx="2515">
                  <c:v>23.50620878863921</c:v>
                </c:pt>
                <c:pt idx="2516">
                  <c:v>23.598493359789</c:v>
                </c:pt>
                <c:pt idx="2517">
                  <c:v>23.818130639471569</c:v>
                </c:pt>
                <c:pt idx="2518">
                  <c:v>24.36814668466387</c:v>
                </c:pt>
                <c:pt idx="2519">
                  <c:v>24.844335072353459</c:v>
                </c:pt>
                <c:pt idx="2520">
                  <c:v>25.135954317483829</c:v>
                </c:pt>
                <c:pt idx="2521">
                  <c:v>25.549389196310489</c:v>
                </c:pt>
                <c:pt idx="2522">
                  <c:v>25.77087216689204</c:v>
                </c:pt>
                <c:pt idx="2523">
                  <c:v>25.872385195424471</c:v>
                </c:pt>
                <c:pt idx="2524">
                  <c:v>26.10125093180697</c:v>
                </c:pt>
                <c:pt idx="2525">
                  <c:v>26.503611661538919</c:v>
                </c:pt>
                <c:pt idx="2526">
                  <c:v>26.72140324947047</c:v>
                </c:pt>
                <c:pt idx="2527">
                  <c:v>26.854293031721561</c:v>
                </c:pt>
                <c:pt idx="2528">
                  <c:v>27.077621693707769</c:v>
                </c:pt>
                <c:pt idx="2529">
                  <c:v>27.396926308798061</c:v>
                </c:pt>
                <c:pt idx="2530">
                  <c:v>27.487365188513699</c:v>
                </c:pt>
                <c:pt idx="2531">
                  <c:v>27.651631725151422</c:v>
                </c:pt>
                <c:pt idx="2532">
                  <c:v>27.725459381725351</c:v>
                </c:pt>
                <c:pt idx="2533">
                  <c:v>28.142585642446729</c:v>
                </c:pt>
                <c:pt idx="2534">
                  <c:v>28.345611698248842</c:v>
                </c:pt>
                <c:pt idx="2535">
                  <c:v>28.472964405769659</c:v>
                </c:pt>
                <c:pt idx="2536">
                  <c:v>28.672299078741808</c:v>
                </c:pt>
                <c:pt idx="2537">
                  <c:v>28.768275032808901</c:v>
                </c:pt>
                <c:pt idx="2538">
                  <c:v>28.879016517878998</c:v>
                </c:pt>
                <c:pt idx="2539">
                  <c:v>28.90854758060782</c:v>
                </c:pt>
                <c:pt idx="2540">
                  <c:v>28.899319123021609</c:v>
                </c:pt>
                <c:pt idx="2541">
                  <c:v>28.914084654386912</c:v>
                </c:pt>
                <c:pt idx="2542">
                  <c:v>28.90854758060782</c:v>
                </c:pt>
                <c:pt idx="2543">
                  <c:v>28.77750348969353</c:v>
                </c:pt>
                <c:pt idx="2544">
                  <c:v>28.70552152423155</c:v>
                </c:pt>
                <c:pt idx="2545">
                  <c:v>28.484038554386419</c:v>
                </c:pt>
                <c:pt idx="2546">
                  <c:v>28.376988452022381</c:v>
                </c:pt>
                <c:pt idx="2547">
                  <c:v>28.325309092388689</c:v>
                </c:pt>
                <c:pt idx="2548">
                  <c:v>28.282858189994862</c:v>
                </c:pt>
                <c:pt idx="2549">
                  <c:v>28.209030533468731</c:v>
                </c:pt>
                <c:pt idx="2550">
                  <c:v>28.007850168661761</c:v>
                </c:pt>
                <c:pt idx="2551">
                  <c:v>27.815898261053889</c:v>
                </c:pt>
                <c:pt idx="2552">
                  <c:v>27.882343152098901</c:v>
                </c:pt>
                <c:pt idx="2553">
                  <c:v>27.82512671830083</c:v>
                </c:pt>
                <c:pt idx="2554">
                  <c:v>27.93033112900175</c:v>
                </c:pt>
                <c:pt idx="2555">
                  <c:v>28.015232934174751</c:v>
                </c:pt>
                <c:pt idx="2556">
                  <c:v>28.129665802096049</c:v>
                </c:pt>
                <c:pt idx="2557">
                  <c:v>28.20718484173657</c:v>
                </c:pt>
                <c:pt idx="2558">
                  <c:v>28.426822120627278</c:v>
                </c:pt>
                <c:pt idx="2559">
                  <c:v>28.47481009750004</c:v>
                </c:pt>
                <c:pt idx="2560">
                  <c:v>28.519106691261939</c:v>
                </c:pt>
                <c:pt idx="2561">
                  <c:v>28.43789626924405</c:v>
                </c:pt>
                <c:pt idx="2562">
                  <c:v>28.52464376539449</c:v>
                </c:pt>
                <c:pt idx="2563">
                  <c:v>28.533872222634329</c:v>
                </c:pt>
                <c:pt idx="2564">
                  <c:v>28.746126735934151</c:v>
                </c:pt>
                <c:pt idx="2565">
                  <c:v>28.823645775169869</c:v>
                </c:pt>
                <c:pt idx="2566">
                  <c:v>28.962072631233099</c:v>
                </c:pt>
                <c:pt idx="2567">
                  <c:v>29.17986421820579</c:v>
                </c:pt>
                <c:pt idx="2568">
                  <c:v>29.238926343645741</c:v>
                </c:pt>
                <c:pt idx="2569">
                  <c:v>29.53054558732455</c:v>
                </c:pt>
                <c:pt idx="2570">
                  <c:v>29.801862225434711</c:v>
                </c:pt>
                <c:pt idx="2571">
                  <c:v>29.951363229942991</c:v>
                </c:pt>
                <c:pt idx="2572">
                  <c:v>30.23190832479262</c:v>
                </c:pt>
                <c:pt idx="2573">
                  <c:v>30.866826170888189</c:v>
                </c:pt>
                <c:pt idx="2574">
                  <c:v>31.289489504240979</c:v>
                </c:pt>
                <c:pt idx="2575">
                  <c:v>31.520200930239639</c:v>
                </c:pt>
                <c:pt idx="2576">
                  <c:v>31.717689911503239</c:v>
                </c:pt>
                <c:pt idx="2577">
                  <c:v>31.88564782939131</c:v>
                </c:pt>
                <c:pt idx="2578">
                  <c:v>32.036994525268852</c:v>
                </c:pt>
                <c:pt idx="2579">
                  <c:v>32.160655849870608</c:v>
                </c:pt>
                <c:pt idx="2580">
                  <c:v>32.25663180285374</c:v>
                </c:pt>
                <c:pt idx="2581">
                  <c:v>32.452275092232973</c:v>
                </c:pt>
                <c:pt idx="2582">
                  <c:v>32.671912370065087</c:v>
                </c:pt>
                <c:pt idx="2583">
                  <c:v>32.821413374088337</c:v>
                </c:pt>
                <c:pt idx="2584">
                  <c:v>33.055816182772993</c:v>
                </c:pt>
                <c:pt idx="2585">
                  <c:v>33.284681917293248</c:v>
                </c:pt>
                <c:pt idx="2586">
                  <c:v>33.417571698556578</c:v>
                </c:pt>
                <c:pt idx="2587">
                  <c:v>33.504319194920043</c:v>
                </c:pt>
                <c:pt idx="2588">
                  <c:v>33.583683925106079</c:v>
                </c:pt>
                <c:pt idx="2589">
                  <c:v>33.709190940856402</c:v>
                </c:pt>
                <c:pt idx="2590">
                  <c:v>33.775635831457073</c:v>
                </c:pt>
                <c:pt idx="2591">
                  <c:v>33.866074710519513</c:v>
                </c:pt>
                <c:pt idx="2592">
                  <c:v>33.987890343144826</c:v>
                </c:pt>
                <c:pt idx="2593">
                  <c:v>34.331188944541971</c:v>
                </c:pt>
                <c:pt idx="2594">
                  <c:v>34.480689948283747</c:v>
                </c:pt>
                <c:pt idx="2595">
                  <c:v>34.606196963554908</c:v>
                </c:pt>
                <c:pt idx="2596">
                  <c:v>35.004866307034519</c:v>
                </c:pt>
                <c:pt idx="2597">
                  <c:v>35.183898373182963</c:v>
                </c:pt>
                <c:pt idx="2598">
                  <c:v>35.543808196731057</c:v>
                </c:pt>
                <c:pt idx="2599">
                  <c:v>35.95724307068258</c:v>
                </c:pt>
                <c:pt idx="2600">
                  <c:v>36.265473534747478</c:v>
                </c:pt>
                <c:pt idx="2601">
                  <c:v>36.518333256476772</c:v>
                </c:pt>
                <c:pt idx="2602">
                  <c:v>36.771192978486937</c:v>
                </c:pt>
                <c:pt idx="2603">
                  <c:v>37.175399395068823</c:v>
                </c:pt>
                <c:pt idx="2604">
                  <c:v>37.924750102469247</c:v>
                </c:pt>
                <c:pt idx="2605">
                  <c:v>38.460000607670082</c:v>
                </c:pt>
                <c:pt idx="2606">
                  <c:v>38.925114839272659</c:v>
                </c:pt>
                <c:pt idx="2607">
                  <c:v>39.746447509755917</c:v>
                </c:pt>
                <c:pt idx="2608">
                  <c:v>40.390593806123817</c:v>
                </c:pt>
                <c:pt idx="2609">
                  <c:v>40.997826273942479</c:v>
                </c:pt>
                <c:pt idx="2610">
                  <c:v>41.586601827136278</c:v>
                </c:pt>
                <c:pt idx="2611">
                  <c:v>41.896677980936538</c:v>
                </c:pt>
                <c:pt idx="2612">
                  <c:v>42.620189005109573</c:v>
                </c:pt>
                <c:pt idx="2613">
                  <c:v>42.970870368537717</c:v>
                </c:pt>
                <c:pt idx="2614">
                  <c:v>43.502429487634288</c:v>
                </c:pt>
                <c:pt idx="2615">
                  <c:v>43.633473576364153</c:v>
                </c:pt>
                <c:pt idx="2616">
                  <c:v>47.865643912980502</c:v>
                </c:pt>
                <c:pt idx="2617">
                  <c:v>49.403104828068983</c:v>
                </c:pt>
                <c:pt idx="2618">
                  <c:v>49.63012486737037</c:v>
                </c:pt>
                <c:pt idx="2619">
                  <c:v>49.556297212275133</c:v>
                </c:pt>
                <c:pt idx="2620">
                  <c:v>49.495389396863793</c:v>
                </c:pt>
                <c:pt idx="2621">
                  <c:v>49.52492045890402</c:v>
                </c:pt>
                <c:pt idx="2622">
                  <c:v>49.558142903609571</c:v>
                </c:pt>
                <c:pt idx="2623">
                  <c:v>49.543377372589447</c:v>
                </c:pt>
                <c:pt idx="2624">
                  <c:v>49.604285188000802</c:v>
                </c:pt>
                <c:pt idx="2625">
                  <c:v>49.587673965648037</c:v>
                </c:pt>
                <c:pt idx="2626">
                  <c:v>49.829459535564759</c:v>
                </c:pt>
                <c:pt idx="2627">
                  <c:v>50.03433127771288</c:v>
                </c:pt>
                <c:pt idx="2628">
                  <c:v>50.091547710425253</c:v>
                </c:pt>
                <c:pt idx="2629">
                  <c:v>49.982651919348449</c:v>
                </c:pt>
                <c:pt idx="2630">
                  <c:v>49.842379374895188</c:v>
                </c:pt>
                <c:pt idx="2631">
                  <c:v>49.842379374895188</c:v>
                </c:pt>
                <c:pt idx="2632">
                  <c:v>49.661501620388037</c:v>
                </c:pt>
                <c:pt idx="2633">
                  <c:v>49.589519656980677</c:v>
                </c:pt>
                <c:pt idx="2634">
                  <c:v>49.545223064275582</c:v>
                </c:pt>
                <c:pt idx="2635">
                  <c:v>49.504617853882372</c:v>
                </c:pt>
                <c:pt idx="2636">
                  <c:v>49.488006631529593</c:v>
                </c:pt>
                <c:pt idx="2637">
                  <c:v>49.443710038465717</c:v>
                </c:pt>
                <c:pt idx="2638">
                  <c:v>49.408641902422197</c:v>
                </c:pt>
                <c:pt idx="2639">
                  <c:v>49.390184988733211</c:v>
                </c:pt>
                <c:pt idx="2640">
                  <c:v>49.382802223397228</c:v>
                </c:pt>
                <c:pt idx="2641">
                  <c:v>49.364345309706472</c:v>
                </c:pt>
                <c:pt idx="2642">
                  <c:v>49.347734086998472</c:v>
                </c:pt>
                <c:pt idx="2643">
                  <c:v>49.318203024951167</c:v>
                </c:pt>
                <c:pt idx="2644">
                  <c:v>49.30159180294654</c:v>
                </c:pt>
                <c:pt idx="2645">
                  <c:v>49.268369358230373</c:v>
                </c:pt>
                <c:pt idx="2646">
                  <c:v>49.255449518187689</c:v>
                </c:pt>
                <c:pt idx="2647">
                  <c:v>49.235146913512402</c:v>
                </c:pt>
                <c:pt idx="2648">
                  <c:v>49.211152925466664</c:v>
                </c:pt>
                <c:pt idx="2649">
                  <c:v>49.200078777108352</c:v>
                </c:pt>
                <c:pt idx="2650">
                  <c:v>49.174239098078061</c:v>
                </c:pt>
                <c:pt idx="2651">
                  <c:v>49.15024511038046</c:v>
                </c:pt>
                <c:pt idx="2652">
                  <c:v>49.126251122331183</c:v>
                </c:pt>
                <c:pt idx="2653">
                  <c:v>49.113331282284953</c:v>
                </c:pt>
                <c:pt idx="2654">
                  <c:v>49.09672006027678</c:v>
                </c:pt>
                <c:pt idx="2655">
                  <c:v>49.076417454894582</c:v>
                </c:pt>
                <c:pt idx="2656">
                  <c:v>49.046886392838438</c:v>
                </c:pt>
                <c:pt idx="2657">
                  <c:v>49.035812245183493</c:v>
                </c:pt>
                <c:pt idx="2658">
                  <c:v>49.017355331487437</c:v>
                </c:pt>
                <c:pt idx="2659">
                  <c:v>49.000744108770583</c:v>
                </c:pt>
                <c:pt idx="2660">
                  <c:v>48.97859581240386</c:v>
                </c:pt>
                <c:pt idx="2661">
                  <c:v>48.921379379620703</c:v>
                </c:pt>
                <c:pt idx="2662">
                  <c:v>48.912150922946743</c:v>
                </c:pt>
                <c:pt idx="2663">
                  <c:v>48.888156934890382</c:v>
                </c:pt>
                <c:pt idx="2664">
                  <c:v>48.849397416154929</c:v>
                </c:pt>
                <c:pt idx="2665">
                  <c:v>48.845706033484291</c:v>
                </c:pt>
                <c:pt idx="2666">
                  <c:v>48.821712045426153</c:v>
                </c:pt>
                <c:pt idx="2667">
                  <c:v>48.786643909357842</c:v>
                </c:pt>
                <c:pt idx="2668">
                  <c:v>48.773724069659757</c:v>
                </c:pt>
                <c:pt idx="2669">
                  <c:v>48.751575772934302</c:v>
                </c:pt>
                <c:pt idx="2670">
                  <c:v>48.714661945528007</c:v>
                </c:pt>
                <c:pt idx="2671">
                  <c:v>48.703587797516057</c:v>
                </c:pt>
                <c:pt idx="2672">
                  <c:v>48.690667957817993</c:v>
                </c:pt>
                <c:pt idx="2673">
                  <c:v>48.664828278771793</c:v>
                </c:pt>
                <c:pt idx="2674">
                  <c:v>48.638988599373867</c:v>
                </c:pt>
                <c:pt idx="2675">
                  <c:v>48.607611845967362</c:v>
                </c:pt>
                <c:pt idx="2676">
                  <c:v>48.579926475584948</c:v>
                </c:pt>
                <c:pt idx="2677">
                  <c:v>48.555932487519719</c:v>
                </c:pt>
                <c:pt idx="2678">
                  <c:v>48.513481586095963</c:v>
                </c:pt>
                <c:pt idx="2679">
                  <c:v>48.491333289365173</c:v>
                </c:pt>
                <c:pt idx="2680">
                  <c:v>48.480259141351461</c:v>
                </c:pt>
                <c:pt idx="2681">
                  <c:v>48.456265153282672</c:v>
                </c:pt>
                <c:pt idx="2682">
                  <c:v>48.434116856550133</c:v>
                </c:pt>
                <c:pt idx="2683">
                  <c:v>48.408277177496828</c:v>
                </c:pt>
                <c:pt idx="2684">
                  <c:v>48.393511646459032</c:v>
                </c:pt>
                <c:pt idx="2685">
                  <c:v>48.382437498090077</c:v>
                </c:pt>
                <c:pt idx="2686">
                  <c:v>48.33260383131617</c:v>
                </c:pt>
                <c:pt idx="2687">
                  <c:v>48.288307238195657</c:v>
                </c:pt>
                <c:pt idx="2688">
                  <c:v>48.273541707154308</c:v>
                </c:pt>
                <c:pt idx="2689">
                  <c:v>48.256930484425062</c:v>
                </c:pt>
                <c:pt idx="2690">
                  <c:v>48.216325274325108</c:v>
                </c:pt>
                <c:pt idx="2691">
                  <c:v>48.181257138233789</c:v>
                </c:pt>
                <c:pt idx="2692">
                  <c:v>48.166491607542341</c:v>
                </c:pt>
                <c:pt idx="2693">
                  <c:v>48.138806236440622</c:v>
                </c:pt>
                <c:pt idx="2694">
                  <c:v>48.116657940050892</c:v>
                </c:pt>
                <c:pt idx="2695">
                  <c:v>48.107429483369863</c:v>
                </c:pt>
                <c:pt idx="2696">
                  <c:v>48.077898421281851</c:v>
                </c:pt>
                <c:pt idx="2697">
                  <c:v>48.046521667855849</c:v>
                </c:pt>
                <c:pt idx="2698">
                  <c:v>48.035447519485153</c:v>
                </c:pt>
                <c:pt idx="2699">
                  <c:v>48.015144914429861</c:v>
                </c:pt>
                <c:pt idx="2700">
                  <c:v>47.981922469665889</c:v>
                </c:pt>
                <c:pt idx="2701">
                  <c:v>47.963465555946811</c:v>
                </c:pt>
                <c:pt idx="2702">
                  <c:v>47.898866357749768</c:v>
                </c:pt>
                <c:pt idx="2703">
                  <c:v>47.850878381932063</c:v>
                </c:pt>
                <c:pt idx="2704">
                  <c:v>47.797353331750493</c:v>
                </c:pt>
                <c:pt idx="2705">
                  <c:v>47.747519664942942</c:v>
                </c:pt>
                <c:pt idx="2706">
                  <c:v>47.70137738010267</c:v>
                </c:pt>
                <c:pt idx="2707">
                  <c:v>47.682920466378278</c:v>
                </c:pt>
                <c:pt idx="2708">
                  <c:v>47.662617861667613</c:v>
                </c:pt>
                <c:pt idx="2709">
                  <c:v>47.620166959497972</c:v>
                </c:pt>
                <c:pt idx="2710">
                  <c:v>47.594327280421673</c:v>
                </c:pt>
                <c:pt idx="2711">
                  <c:v>47.570333292681568</c:v>
                </c:pt>
                <c:pt idx="2712">
                  <c:v>47.551876378953651</c:v>
                </c:pt>
                <c:pt idx="2713">
                  <c:v>47.487277180373049</c:v>
                </c:pt>
                <c:pt idx="2714">
                  <c:v>47.441134896223751</c:v>
                </c:pt>
                <c:pt idx="2715">
                  <c:v>47.424523673832027</c:v>
                </c:pt>
                <c:pt idx="2716">
                  <c:v>47.370998623975602</c:v>
                </c:pt>
                <c:pt idx="2717">
                  <c:v>47.328547722145281</c:v>
                </c:pt>
                <c:pt idx="2718">
                  <c:v>47.306399425382622</c:v>
                </c:pt>
                <c:pt idx="2719">
                  <c:v>47.297170968692733</c:v>
                </c:pt>
                <c:pt idx="2720">
                  <c:v>47.280559746297463</c:v>
                </c:pt>
                <c:pt idx="2721">
                  <c:v>47.2454916101672</c:v>
                </c:pt>
                <c:pt idx="2722">
                  <c:v>47.238108844813517</c:v>
                </c:pt>
                <c:pt idx="2723">
                  <c:v>47.221497622064781</c:v>
                </c:pt>
                <c:pt idx="2724">
                  <c:v>47.18089241191705</c:v>
                </c:pt>
                <c:pt idx="2725">
                  <c:v>47.125521670356797</c:v>
                </c:pt>
                <c:pt idx="2726">
                  <c:v>47.064613855127213</c:v>
                </c:pt>
                <c:pt idx="2727">
                  <c:v>47.048002632726622</c:v>
                </c:pt>
                <c:pt idx="2728">
                  <c:v>47.033237101665797</c:v>
                </c:pt>
                <c:pt idx="2729">
                  <c:v>47.007397422220123</c:v>
                </c:pt>
                <c:pt idx="2730">
                  <c:v>46.981557743124341</c:v>
                </c:pt>
                <c:pt idx="2731">
                  <c:v>46.952026680999147</c:v>
                </c:pt>
                <c:pt idx="2732">
                  <c:v>46.913267162176993</c:v>
                </c:pt>
                <c:pt idx="2733">
                  <c:v>46.802525679369218</c:v>
                </c:pt>
                <c:pt idx="2734">
                  <c:v>46.763766160541742</c:v>
                </c:pt>
                <c:pt idx="2735">
                  <c:v>46.728698024392003</c:v>
                </c:pt>
                <c:pt idx="2736">
                  <c:v>46.689938505207543</c:v>
                </c:pt>
                <c:pt idx="2737">
                  <c:v>46.625339307270117</c:v>
                </c:pt>
                <c:pt idx="2738">
                  <c:v>46.582888405402613</c:v>
                </c:pt>
                <c:pt idx="2739">
                  <c:v>46.564431491301761</c:v>
                </c:pt>
                <c:pt idx="2740">
                  <c:v>46.551511651571829</c:v>
                </c:pt>
                <c:pt idx="2741">
                  <c:v>46.5404375038868</c:v>
                </c:pt>
                <c:pt idx="2742">
                  <c:v>46.505369367374747</c:v>
                </c:pt>
                <c:pt idx="2743">
                  <c:v>46.488758144611872</c:v>
                </c:pt>
                <c:pt idx="2744">
                  <c:v>46.47583830523363</c:v>
                </c:pt>
                <c:pt idx="2745">
                  <c:v>46.464764156841682</c:v>
                </c:pt>
                <c:pt idx="2746">
                  <c:v>46.455535699791263</c:v>
                </c:pt>
                <c:pt idx="2747">
                  <c:v>46.453690008803193</c:v>
                </c:pt>
                <c:pt idx="2748">
                  <c:v>46.455535699791263</c:v>
                </c:pt>
                <c:pt idx="2749">
                  <c:v>46.444461551750997</c:v>
                </c:pt>
                <c:pt idx="2750">
                  <c:v>46.444461551750997</c:v>
                </c:pt>
                <c:pt idx="2751">
                  <c:v>46.42785032933979</c:v>
                </c:pt>
                <c:pt idx="2752">
                  <c:v>46.413084798268351</c:v>
                </c:pt>
                <c:pt idx="2753">
                  <c:v>46.387245119154883</c:v>
                </c:pt>
                <c:pt idx="2754">
                  <c:v>46.328182994863788</c:v>
                </c:pt>
                <c:pt idx="2755">
                  <c:v>46.31526315513031</c:v>
                </c:pt>
                <c:pt idx="2756">
                  <c:v>46.29126916735482</c:v>
                </c:pt>
                <c:pt idx="2757">
                  <c:v>46.285732092982123</c:v>
                </c:pt>
                <c:pt idx="2758">
                  <c:v>46.270966561907123</c:v>
                </c:pt>
                <c:pt idx="2759">
                  <c:v>46.272812253600343</c:v>
                </c:pt>
                <c:pt idx="2760">
                  <c:v>46.265429487887893</c:v>
                </c:pt>
                <c:pt idx="2761">
                  <c:v>46.263583796546357</c:v>
                </c:pt>
                <c:pt idx="2762">
                  <c:v>46.254355339845858</c:v>
                </c:pt>
                <c:pt idx="2763">
                  <c:v>46.237744117077654</c:v>
                </c:pt>
                <c:pt idx="2764">
                  <c:v>46.235898426089598</c:v>
                </c:pt>
                <c:pt idx="2765">
                  <c:v>46.241435499758943</c:v>
                </c:pt>
                <c:pt idx="2766">
                  <c:v>46.246972574131632</c:v>
                </c:pt>
                <c:pt idx="2767">
                  <c:v>46.248818265471378</c:v>
                </c:pt>
                <c:pt idx="2768">
                  <c:v>46.208213054927683</c:v>
                </c:pt>
                <c:pt idx="2769">
                  <c:v>46.186064758490183</c:v>
                </c:pt>
                <c:pt idx="2770">
                  <c:v>46.182373375808901</c:v>
                </c:pt>
                <c:pt idx="2771">
                  <c:v>46.173144919106612</c:v>
                </c:pt>
                <c:pt idx="2772">
                  <c:v>46.145459548294617</c:v>
                </c:pt>
                <c:pt idx="2773">
                  <c:v>46.127002634184912</c:v>
                </c:pt>
                <c:pt idx="2774">
                  <c:v>46.117774177482637</c:v>
                </c:pt>
                <c:pt idx="2775">
                  <c:v>46.067940510227807</c:v>
                </c:pt>
                <c:pt idx="2776">
                  <c:v>46.010724077608693</c:v>
                </c:pt>
                <c:pt idx="2777">
                  <c:v>45.946124878914787</c:v>
                </c:pt>
                <c:pt idx="2778">
                  <c:v>45.918439508449183</c:v>
                </c:pt>
                <c:pt idx="2779">
                  <c:v>45.90182828602736</c:v>
                </c:pt>
                <c:pt idx="2780">
                  <c:v>45.868605841183729</c:v>
                </c:pt>
                <c:pt idx="2781">
                  <c:v>45.837229087679852</c:v>
                </c:pt>
                <c:pt idx="2782">
                  <c:v>45.794778185775179</c:v>
                </c:pt>
                <c:pt idx="2783">
                  <c:v>45.765247123609271</c:v>
                </c:pt>
                <c:pt idx="2784">
                  <c:v>45.756018666903451</c:v>
                </c:pt>
                <c:pt idx="2785">
                  <c:v>45.72464191339602</c:v>
                </c:pt>
                <c:pt idx="2786">
                  <c:v>45.709876382312189</c:v>
                </c:pt>
                <c:pt idx="2787">
                  <c:v>45.674808246471663</c:v>
                </c:pt>
                <c:pt idx="2788">
                  <c:v>45.66557978905891</c:v>
                </c:pt>
                <c:pt idx="2789">
                  <c:v>45.650814258326761</c:v>
                </c:pt>
                <c:pt idx="2790">
                  <c:v>45.626820270533557</c:v>
                </c:pt>
                <c:pt idx="2791">
                  <c:v>45.619437504815792</c:v>
                </c:pt>
                <c:pt idx="2792">
                  <c:v>45.6028262823869</c:v>
                </c:pt>
                <c:pt idx="2793">
                  <c:v>45.589906442644583</c:v>
                </c:pt>
                <c:pt idx="2794">
                  <c:v>45.519770170247732</c:v>
                </c:pt>
                <c:pt idx="2795">
                  <c:v>45.447788206152367</c:v>
                </c:pt>
                <c:pt idx="2796">
                  <c:v>45.383189007771222</c:v>
                </c:pt>
                <c:pt idx="2797">
                  <c:v>45.305669969637137</c:v>
                </c:pt>
                <c:pt idx="2798">
                  <c:v>45.26691045074417</c:v>
                </c:pt>
                <c:pt idx="2799">
                  <c:v>45.146940511014613</c:v>
                </c:pt>
                <c:pt idx="2800">
                  <c:v>45.121100831514042</c:v>
                </c:pt>
                <c:pt idx="2801">
                  <c:v>45.04358179335695</c:v>
                </c:pt>
                <c:pt idx="2802">
                  <c:v>44.993748126395403</c:v>
                </c:pt>
                <c:pt idx="2803">
                  <c:v>44.921766162255771</c:v>
                </c:pt>
                <c:pt idx="2804">
                  <c:v>44.855321272494173</c:v>
                </c:pt>
                <c:pt idx="2805">
                  <c:v>44.79441345710881</c:v>
                </c:pt>
                <c:pt idx="2806">
                  <c:v>44.644912454760743</c:v>
                </c:pt>
                <c:pt idx="2807">
                  <c:v>44.512022675189733</c:v>
                </c:pt>
                <c:pt idx="2808">
                  <c:v>44.369904438875729</c:v>
                </c:pt>
                <c:pt idx="2809">
                  <c:v>44.268391412471082</c:v>
                </c:pt>
                <c:pt idx="2810">
                  <c:v>44.117044719042909</c:v>
                </c:pt>
                <c:pt idx="2811">
                  <c:v>44.021068766995022</c:v>
                </c:pt>
                <c:pt idx="2812">
                  <c:v>43.962006642898082</c:v>
                </c:pt>
                <c:pt idx="2813">
                  <c:v>43.873413456214493</c:v>
                </c:pt>
                <c:pt idx="2814">
                  <c:v>43.777437504493513</c:v>
                </c:pt>
                <c:pt idx="2815">
                  <c:v>43.716529688330432</c:v>
                </c:pt>
                <c:pt idx="2816">
                  <c:v>43.622399427936799</c:v>
                </c:pt>
                <c:pt idx="2817">
                  <c:v>43.552263155385951</c:v>
                </c:pt>
                <c:pt idx="2818">
                  <c:v>43.509812253369738</c:v>
                </c:pt>
                <c:pt idx="2819">
                  <c:v>43.458132894622928</c:v>
                </c:pt>
                <c:pt idx="2820">
                  <c:v>43.373231090935128</c:v>
                </c:pt>
                <c:pt idx="2821">
                  <c:v>43.27356375611393</c:v>
                </c:pt>
                <c:pt idx="2822">
                  <c:v>43.133291210595019</c:v>
                </c:pt>
                <c:pt idx="2823">
                  <c:v>43.04100664113637</c:v>
                </c:pt>
                <c:pt idx="2824">
                  <c:v>42.908116861322839</c:v>
                </c:pt>
                <c:pt idx="2825">
                  <c:v>42.806603835103473</c:v>
                </c:pt>
                <c:pt idx="2826">
                  <c:v>42.599886399576903</c:v>
                </c:pt>
                <c:pt idx="2827">
                  <c:v>42.503910447366167</c:v>
                </c:pt>
                <c:pt idx="2828">
                  <c:v>42.297193012122243</c:v>
                </c:pt>
                <c:pt idx="2829">
                  <c:v>42.147692009704571</c:v>
                </c:pt>
                <c:pt idx="2830">
                  <c:v>42.062790205891091</c:v>
                </c:pt>
                <c:pt idx="2831">
                  <c:v>41.996345315913523</c:v>
                </c:pt>
                <c:pt idx="2832">
                  <c:v>41.88744952383832</c:v>
                </c:pt>
                <c:pt idx="2833">
                  <c:v>41.819158942144533</c:v>
                </c:pt>
                <c:pt idx="2834">
                  <c:v>41.747176978451591</c:v>
                </c:pt>
                <c:pt idx="2835">
                  <c:v>41.660429482897108</c:v>
                </c:pt>
                <c:pt idx="2836">
                  <c:v>41.566299222285757</c:v>
                </c:pt>
                <c:pt idx="2837">
                  <c:v>41.472168960958633</c:v>
                </c:pt>
                <c:pt idx="2838">
                  <c:v>41.354044712066077</c:v>
                </c:pt>
                <c:pt idx="2839">
                  <c:v>41.278371365281792</c:v>
                </c:pt>
                <c:pt idx="2840">
                  <c:v>41.165784190415557</c:v>
                </c:pt>
                <c:pt idx="2841">
                  <c:v>41.084573769208987</c:v>
                </c:pt>
                <c:pt idx="2842">
                  <c:v>40.999671965292841</c:v>
                </c:pt>
                <c:pt idx="2843">
                  <c:v>40.920307235422477</c:v>
                </c:pt>
                <c:pt idx="2844">
                  <c:v>40.850170962655667</c:v>
                </c:pt>
                <c:pt idx="2845">
                  <c:v>40.787417455290317</c:v>
                </c:pt>
                <c:pt idx="2846">
                  <c:v>40.722818256567521</c:v>
                </c:pt>
                <c:pt idx="2847">
                  <c:v>40.67298458865654</c:v>
                </c:pt>
                <c:pt idx="2848">
                  <c:v>40.602848315870247</c:v>
                </c:pt>
                <c:pt idx="2849">
                  <c:v>40.560397414065889</c:v>
                </c:pt>
                <c:pt idx="2850">
                  <c:v>40.484724066860863</c:v>
                </c:pt>
                <c:pt idx="2851">
                  <c:v>40.444118856403328</c:v>
                </c:pt>
                <c:pt idx="2852">
                  <c:v>40.377673966303611</c:v>
                </c:pt>
                <c:pt idx="2853">
                  <c:v>40.313074767552493</c:v>
                </c:pt>
                <c:pt idx="2854">
                  <c:v>40.263241099970188</c:v>
                </c:pt>
                <c:pt idx="2855">
                  <c:v>40.233710037620192</c:v>
                </c:pt>
                <c:pt idx="2856">
                  <c:v>40.152499616328647</c:v>
                </c:pt>
                <c:pt idx="2857">
                  <c:v>40.130351319738892</c:v>
                </c:pt>
                <c:pt idx="2858">
                  <c:v>40.084209034853792</c:v>
                </c:pt>
                <c:pt idx="2859">
                  <c:v>40.054677972496698</c:v>
                </c:pt>
                <c:pt idx="2860">
                  <c:v>40.045449515378998</c:v>
                </c:pt>
                <c:pt idx="2861">
                  <c:v>40.008535687608052</c:v>
                </c:pt>
                <c:pt idx="2862">
                  <c:v>39.986387391014738</c:v>
                </c:pt>
                <c:pt idx="2863">
                  <c:v>39.977158934246972</c:v>
                </c:pt>
                <c:pt idx="2864">
                  <c:v>39.967930477129272</c:v>
                </c:pt>
                <c:pt idx="2865">
                  <c:v>39.949473563242023</c:v>
                </c:pt>
                <c:pt idx="2866">
                  <c:v>39.931016649003098</c:v>
                </c:pt>
                <c:pt idx="2867">
                  <c:v>39.897794203932868</c:v>
                </c:pt>
                <c:pt idx="2868">
                  <c:v>39.846114844975411</c:v>
                </c:pt>
                <c:pt idx="2869">
                  <c:v>39.689231076726102</c:v>
                </c:pt>
                <c:pt idx="2870">
                  <c:v>39.61909480386192</c:v>
                </c:pt>
                <c:pt idx="2871">
                  <c:v>39.563724062177172</c:v>
                </c:pt>
                <c:pt idx="2872">
                  <c:v>39.526810233681587</c:v>
                </c:pt>
                <c:pt idx="2873">
                  <c:v>39.471439491991532</c:v>
                </c:pt>
                <c:pt idx="2874">
                  <c:v>39.401303219109643</c:v>
                </c:pt>
                <c:pt idx="2875">
                  <c:v>39.360698008250857</c:v>
                </c:pt>
                <c:pt idx="2876">
                  <c:v>39.290561735360122</c:v>
                </c:pt>
                <c:pt idx="2877">
                  <c:v>39.251802216201618</c:v>
                </c:pt>
                <c:pt idx="2878">
                  <c:v>39.198277165851309</c:v>
                </c:pt>
                <c:pt idx="2879">
                  <c:v>39.174283177882863</c:v>
                </c:pt>
                <c:pt idx="2880">
                  <c:v>39.15398057227231</c:v>
                </c:pt>
                <c:pt idx="2881">
                  <c:v>39.096764139203543</c:v>
                </c:pt>
                <c:pt idx="2882">
                  <c:v>39.078307225298602</c:v>
                </c:pt>
                <c:pt idx="2883">
                  <c:v>39.02662786629157</c:v>
                </c:pt>
                <c:pt idx="2884">
                  <c:v>38.949108827599879</c:v>
                </c:pt>
                <c:pt idx="2885">
                  <c:v>38.906657925364172</c:v>
                </c:pt>
                <c:pt idx="2886">
                  <c:v>38.864207023478379</c:v>
                </c:pt>
                <c:pt idx="2887">
                  <c:v>38.842058726503303</c:v>
                </c:pt>
                <c:pt idx="2888">
                  <c:v>38.795916441550922</c:v>
                </c:pt>
                <c:pt idx="2889">
                  <c:v>38.770076762216171</c:v>
                </c:pt>
                <c:pt idx="2890">
                  <c:v>38.723934477260251</c:v>
                </c:pt>
                <c:pt idx="2891">
                  <c:v>38.657489587031307</c:v>
                </c:pt>
                <c:pt idx="2892">
                  <c:v>38.594736079508422</c:v>
                </c:pt>
                <c:pt idx="2893">
                  <c:v>38.506142892640163</c:v>
                </c:pt>
                <c:pt idx="2894">
                  <c:v>38.44708076817323</c:v>
                </c:pt>
                <c:pt idx="2895">
                  <c:v>38.380635877923041</c:v>
                </c:pt>
                <c:pt idx="2896">
                  <c:v>38.293888382037537</c:v>
                </c:pt>
                <c:pt idx="2897">
                  <c:v>38.173918441010997</c:v>
                </c:pt>
                <c:pt idx="2898">
                  <c:v>38.085325254098493</c:v>
                </c:pt>
                <c:pt idx="2899">
                  <c:v>38.04472004317951</c:v>
                </c:pt>
                <c:pt idx="2900">
                  <c:v>37.970892387469448</c:v>
                </c:pt>
                <c:pt idx="2901">
                  <c:v>37.878607817469103</c:v>
                </c:pt>
                <c:pt idx="2902">
                  <c:v>37.721724048871039</c:v>
                </c:pt>
                <c:pt idx="2903">
                  <c:v>37.646050701421728</c:v>
                </c:pt>
                <c:pt idx="2904">
                  <c:v>37.544537674596953</c:v>
                </c:pt>
                <c:pt idx="2905">
                  <c:v>37.489166932782979</c:v>
                </c:pt>
                <c:pt idx="2906">
                  <c:v>37.42456773381943</c:v>
                </c:pt>
                <c:pt idx="2907">
                  <c:v>37.3839625228686</c:v>
                </c:pt>
                <c:pt idx="2908">
                  <c:v>37.319363324251441</c:v>
                </c:pt>
                <c:pt idx="2909">
                  <c:v>37.204930457521492</c:v>
                </c:pt>
                <c:pt idx="2910">
                  <c:v>37.132948492746358</c:v>
                </c:pt>
                <c:pt idx="2911">
                  <c:v>37.09603466485504</c:v>
                </c:pt>
                <c:pt idx="2912">
                  <c:v>37.040663922661047</c:v>
                </c:pt>
                <c:pt idx="2913">
                  <c:v>36.97052764958444</c:v>
                </c:pt>
                <c:pt idx="2914">
                  <c:v>36.878243079481408</c:v>
                </c:pt>
                <c:pt idx="2915">
                  <c:v>36.841329251577697</c:v>
                </c:pt>
                <c:pt idx="2916">
                  <c:v>36.813643880473627</c:v>
                </c:pt>
                <c:pt idx="2917">
                  <c:v>36.773038669846137</c:v>
                </c:pt>
                <c:pt idx="2918">
                  <c:v>36.736124841587213</c:v>
                </c:pt>
                <c:pt idx="2919">
                  <c:v>36.70843947083128</c:v>
                </c:pt>
                <c:pt idx="2920">
                  <c:v>36.68444548244387</c:v>
                </c:pt>
                <c:pt idx="2921">
                  <c:v>36.645685963170308</c:v>
                </c:pt>
                <c:pt idx="2922">
                  <c:v>36.625383357854808</c:v>
                </c:pt>
                <c:pt idx="2923">
                  <c:v>36.595852295382663</c:v>
                </c:pt>
                <c:pt idx="2924">
                  <c:v>36.544172936230467</c:v>
                </c:pt>
                <c:pt idx="2925">
                  <c:v>36.50910479967358</c:v>
                </c:pt>
                <c:pt idx="2926">
                  <c:v>36.357758104916002</c:v>
                </c:pt>
                <c:pt idx="2927">
                  <c:v>36.320844276989263</c:v>
                </c:pt>
                <c:pt idx="2928">
                  <c:v>36.263627843386487</c:v>
                </c:pt>
                <c:pt idx="2929">
                  <c:v>36.200874335693648</c:v>
                </c:pt>
                <c:pt idx="2930">
                  <c:v>36.145503593796477</c:v>
                </c:pt>
                <c:pt idx="2931">
                  <c:v>36.069830246566099</c:v>
                </c:pt>
                <c:pt idx="2932">
                  <c:v>35.95908876239703</c:v>
                </c:pt>
                <c:pt idx="2933">
                  <c:v>35.883415414797263</c:v>
                </c:pt>
                <c:pt idx="2934">
                  <c:v>35.780056696054459</c:v>
                </c:pt>
                <c:pt idx="2935">
                  <c:v>35.698846274705701</c:v>
                </c:pt>
                <c:pt idx="2936">
                  <c:v>35.647166915148723</c:v>
                </c:pt>
                <c:pt idx="2937">
                  <c:v>35.606561704468128</c:v>
                </c:pt>
                <c:pt idx="2938">
                  <c:v>35.52350559103553</c:v>
                </c:pt>
                <c:pt idx="2939">
                  <c:v>35.495820220242443</c:v>
                </c:pt>
                <c:pt idx="2940">
                  <c:v>35.449677935114813</c:v>
                </c:pt>
                <c:pt idx="2941">
                  <c:v>35.403535650337098</c:v>
                </c:pt>
                <c:pt idx="2942">
                  <c:v>35.340782142584089</c:v>
                </c:pt>
                <c:pt idx="2943">
                  <c:v>35.309405388353227</c:v>
                </c:pt>
                <c:pt idx="2944">
                  <c:v>35.268800177658491</c:v>
                </c:pt>
                <c:pt idx="2945">
                  <c:v>35.226349275597457</c:v>
                </c:pt>
                <c:pt idx="2946">
                  <c:v>35.206046669894853</c:v>
                </c:pt>
                <c:pt idx="2947">
                  <c:v>35.182052681818419</c:v>
                </c:pt>
                <c:pt idx="2948">
                  <c:v>35.121144865414003</c:v>
                </c:pt>
                <c:pt idx="2949">
                  <c:v>35.073156888902368</c:v>
                </c:pt>
                <c:pt idx="2950">
                  <c:v>35.03070598683248</c:v>
                </c:pt>
                <c:pt idx="2951">
                  <c:v>34.88489636591359</c:v>
                </c:pt>
                <c:pt idx="2952">
                  <c:v>34.809223018575217</c:v>
                </c:pt>
                <c:pt idx="2953">
                  <c:v>34.680024620249839</c:v>
                </c:pt>
                <c:pt idx="2954">
                  <c:v>34.60065988945955</c:v>
                </c:pt>
                <c:pt idx="2955">
                  <c:v>34.534214998920831</c:v>
                </c:pt>
                <c:pt idx="2956">
                  <c:v>34.475152874188367</c:v>
                </c:pt>
                <c:pt idx="2957">
                  <c:v>34.419782131829763</c:v>
                </c:pt>
                <c:pt idx="2958">
                  <c:v>34.310886338819891</c:v>
                </c:pt>
                <c:pt idx="2959">
                  <c:v>34.272126819795339</c:v>
                </c:pt>
                <c:pt idx="2960">
                  <c:v>34.227830225970287</c:v>
                </c:pt>
                <c:pt idx="2961">
                  <c:v>34.157693952670627</c:v>
                </c:pt>
                <c:pt idx="2962">
                  <c:v>34.113397358840288</c:v>
                </c:pt>
                <c:pt idx="2963">
                  <c:v>34.011884331254898</c:v>
                </c:pt>
                <c:pt idx="2964">
                  <c:v>33.919599761193773</c:v>
                </c:pt>
                <c:pt idx="2965">
                  <c:v>33.838389339321623</c:v>
                </c:pt>
                <c:pt idx="2966">
                  <c:v>33.757178917440598</c:v>
                </c:pt>
                <c:pt idx="2967">
                  <c:v>33.701808175389417</c:v>
                </c:pt>
                <c:pt idx="2968">
                  <c:v>33.637208976149743</c:v>
                </c:pt>
                <c:pt idx="2969">
                  <c:v>33.58737530819036</c:v>
                </c:pt>
                <c:pt idx="2970">
                  <c:v>33.535695948509463</c:v>
                </c:pt>
                <c:pt idx="2971">
                  <c:v>33.48586228089826</c:v>
                </c:pt>
                <c:pt idx="2972">
                  <c:v>33.461868292422338</c:v>
                </c:pt>
                <c:pt idx="2973">
                  <c:v>33.412034624102454</c:v>
                </c:pt>
                <c:pt idx="2974">
                  <c:v>33.319750053977593</c:v>
                </c:pt>
                <c:pt idx="2975">
                  <c:v>33.268070694634233</c:v>
                </c:pt>
                <c:pt idx="2976">
                  <c:v>33.238539632050561</c:v>
                </c:pt>
                <c:pt idx="2977">
                  <c:v>33.18501458133381</c:v>
                </c:pt>
                <c:pt idx="2978">
                  <c:v>33.05212480003685</c:v>
                </c:pt>
                <c:pt idx="2979">
                  <c:v>33.029976503270071</c:v>
                </c:pt>
                <c:pt idx="2980">
                  <c:v>32.980142834925402</c:v>
                </c:pt>
                <c:pt idx="2981">
                  <c:v>32.919235018720421</c:v>
                </c:pt>
                <c:pt idx="2982">
                  <c:v>32.847253053596567</c:v>
                </c:pt>
                <c:pt idx="2983">
                  <c:v>32.808493534156611</c:v>
                </c:pt>
                <c:pt idx="2984">
                  <c:v>32.734665878007533</c:v>
                </c:pt>
                <c:pt idx="2985">
                  <c:v>32.629461467528458</c:v>
                </c:pt>
                <c:pt idx="2986">
                  <c:v>32.518719982929248</c:v>
                </c:pt>
                <c:pt idx="2987">
                  <c:v>32.476269080735428</c:v>
                </c:pt>
                <c:pt idx="2988">
                  <c:v>32.411669881405459</c:v>
                </c:pt>
                <c:pt idx="2989">
                  <c:v>32.354453447901243</c:v>
                </c:pt>
                <c:pt idx="2990">
                  <c:v>32.302774088501216</c:v>
                </c:pt>
                <c:pt idx="2991">
                  <c:v>32.25663180285374</c:v>
                </c:pt>
                <c:pt idx="2992">
                  <c:v>32.21233520927769</c:v>
                </c:pt>
                <c:pt idx="2993">
                  <c:v>32.15511877540763</c:v>
                </c:pt>
                <c:pt idx="2994">
                  <c:v>32.129279095526464</c:v>
                </c:pt>
                <c:pt idx="2995">
                  <c:v>32.096056650164158</c:v>
                </c:pt>
                <c:pt idx="2996">
                  <c:v>32.029611759436023</c:v>
                </c:pt>
                <c:pt idx="2997">
                  <c:v>31.942864263279091</c:v>
                </c:pt>
                <c:pt idx="2998">
                  <c:v>31.861653841224602</c:v>
                </c:pt>
                <c:pt idx="2999">
                  <c:v>31.771214962308498</c:v>
                </c:pt>
                <c:pt idx="3000">
                  <c:v>31.618022575366791</c:v>
                </c:pt>
                <c:pt idx="3001">
                  <c:v>31.54604061013849</c:v>
                </c:pt>
                <c:pt idx="3002">
                  <c:v>31.481441410741262</c:v>
                </c:pt>
                <c:pt idx="3003">
                  <c:v>31.376237000463409</c:v>
                </c:pt>
                <c:pt idx="3004">
                  <c:v>31.29871796109903</c:v>
                </c:pt>
                <c:pt idx="3005">
                  <c:v>31.088309140136779</c:v>
                </c:pt>
                <c:pt idx="3006">
                  <c:v>31.03662978066242</c:v>
                </c:pt>
                <c:pt idx="3007">
                  <c:v>30.975721963971221</c:v>
                </c:pt>
                <c:pt idx="3008">
                  <c:v>30.868671861908108</c:v>
                </c:pt>
                <c:pt idx="3009">
                  <c:v>30.73947346300919</c:v>
                </c:pt>
                <c:pt idx="3010">
                  <c:v>30.601046607577349</c:v>
                </c:pt>
                <c:pt idx="3011">
                  <c:v>30.527218950890688</c:v>
                </c:pt>
                <c:pt idx="3012">
                  <c:v>30.401711935040659</c:v>
                </c:pt>
                <c:pt idx="3013">
                  <c:v>30.353723958272351</c:v>
                </c:pt>
                <c:pt idx="3014">
                  <c:v>30.320501512844562</c:v>
                </c:pt>
                <c:pt idx="3015">
                  <c:v>30.2965075242819</c:v>
                </c:pt>
                <c:pt idx="3016">
                  <c:v>30.16177205117787</c:v>
                </c:pt>
                <c:pt idx="3017">
                  <c:v>30.078715937231909</c:v>
                </c:pt>
                <c:pt idx="3018">
                  <c:v>29.932906315846861</c:v>
                </c:pt>
                <c:pt idx="3019">
                  <c:v>29.807399299206701</c:v>
                </c:pt>
                <c:pt idx="3020">
                  <c:v>29.680046591878849</c:v>
                </c:pt>
                <c:pt idx="3021">
                  <c:v>29.617293083718689</c:v>
                </c:pt>
                <c:pt idx="3022">
                  <c:v>29.50655159909412</c:v>
                </c:pt>
                <c:pt idx="3023">
                  <c:v>29.429032559565101</c:v>
                </c:pt>
                <c:pt idx="3024">
                  <c:v>29.369970434139319</c:v>
                </c:pt>
                <c:pt idx="3025">
                  <c:v>29.286914320472459</c:v>
                </c:pt>
                <c:pt idx="3026">
                  <c:v>29.20385820679855</c:v>
                </c:pt>
                <c:pt idx="3027">
                  <c:v>29.08942533936878</c:v>
                </c:pt>
                <c:pt idx="3028">
                  <c:v>29.01928906530852</c:v>
                </c:pt>
                <c:pt idx="3029">
                  <c:v>28.923313111621439</c:v>
                </c:pt>
                <c:pt idx="3030">
                  <c:v>28.821800083792951</c:v>
                </c:pt>
                <c:pt idx="3031">
                  <c:v>28.722132747328988</c:v>
                </c:pt>
                <c:pt idx="3032">
                  <c:v>28.67968184495286</c:v>
                </c:pt>
                <c:pt idx="3033">
                  <c:v>28.646459399461339</c:v>
                </c:pt>
                <c:pt idx="3034">
                  <c:v>28.57816881674438</c:v>
                </c:pt>
                <c:pt idx="3035">
                  <c:v>28.443433343024889</c:v>
                </c:pt>
                <c:pt idx="3036">
                  <c:v>28.321617709633081</c:v>
                </c:pt>
                <c:pt idx="3037">
                  <c:v>28.046609688664059</c:v>
                </c:pt>
                <c:pt idx="3038">
                  <c:v>27.93586820348952</c:v>
                </c:pt>
                <c:pt idx="3039">
                  <c:v>27.773447358635281</c:v>
                </c:pt>
                <c:pt idx="3040">
                  <c:v>27.647940342392261</c:v>
                </c:pt>
                <c:pt idx="3041">
                  <c:v>27.58518683408872</c:v>
                </c:pt>
                <c:pt idx="3042">
                  <c:v>27.496593645410691</c:v>
                </c:pt>
                <c:pt idx="3043">
                  <c:v>27.424611680551219</c:v>
                </c:pt>
                <c:pt idx="3044">
                  <c:v>27.367395246369579</c:v>
                </c:pt>
                <c:pt idx="3045">
                  <c:v>27.324944343929719</c:v>
                </c:pt>
                <c:pt idx="3046">
                  <c:v>27.267727909742771</c:v>
                </c:pt>
                <c:pt idx="3047">
                  <c:v>27.1422208930755</c:v>
                </c:pt>
                <c:pt idx="3048">
                  <c:v>27.077621693707769</c:v>
                </c:pt>
                <c:pt idx="3049">
                  <c:v>27.040707865041671</c:v>
                </c:pt>
                <c:pt idx="3050">
                  <c:v>26.931812071121911</c:v>
                </c:pt>
                <c:pt idx="3051">
                  <c:v>26.850601648607171</c:v>
                </c:pt>
                <c:pt idx="3052">
                  <c:v>26.75093431192197</c:v>
                </c:pt>
                <c:pt idx="3053">
                  <c:v>26.680798038027511</c:v>
                </c:pt>
                <c:pt idx="3054">
                  <c:v>26.6180445296567</c:v>
                </c:pt>
                <c:pt idx="3055">
                  <c:v>26.568210861654268</c:v>
                </c:pt>
                <c:pt idx="3056">
                  <c:v>26.49622889601175</c:v>
                </c:pt>
                <c:pt idx="3057">
                  <c:v>26.431629696244531</c:v>
                </c:pt>
                <c:pt idx="3058">
                  <c:v>26.376258953734879</c:v>
                </c:pt>
                <c:pt idx="3059">
                  <c:v>26.272900234230299</c:v>
                </c:pt>
                <c:pt idx="3060">
                  <c:v>26.21014672547771</c:v>
                </c:pt>
                <c:pt idx="3061">
                  <c:v>26.038497423391892</c:v>
                </c:pt>
                <c:pt idx="3062">
                  <c:v>25.962824074944201</c:v>
                </c:pt>
                <c:pt idx="3063">
                  <c:v>25.912990406902811</c:v>
                </c:pt>
                <c:pt idx="3064">
                  <c:v>25.767180784125799</c:v>
                </c:pt>
                <c:pt idx="3065">
                  <c:v>25.63059961894561</c:v>
                </c:pt>
                <c:pt idx="3066">
                  <c:v>25.549389196310489</c:v>
                </c:pt>
                <c:pt idx="3067">
                  <c:v>25.495864145128181</c:v>
                </c:pt>
                <c:pt idx="3068">
                  <c:v>25.449721859478341</c:v>
                </c:pt>
                <c:pt idx="3069">
                  <c:v>25.403579574176639</c:v>
                </c:pt>
                <c:pt idx="3070">
                  <c:v>25.326060534288288</c:v>
                </c:pt>
                <c:pt idx="3071">
                  <c:v>25.285455323135078</c:v>
                </c:pt>
                <c:pt idx="3072">
                  <c:v>25.117497403286791</c:v>
                </c:pt>
                <c:pt idx="3073">
                  <c:v>25.056589586540149</c:v>
                </c:pt>
                <c:pt idx="3074">
                  <c:v>24.931082569207849</c:v>
                </c:pt>
                <c:pt idx="3075">
                  <c:v>24.881248900758141</c:v>
                </c:pt>
                <c:pt idx="3076">
                  <c:v>24.853563529278791</c:v>
                </c:pt>
                <c:pt idx="3077">
                  <c:v>24.787118638005431</c:v>
                </c:pt>
                <c:pt idx="3078">
                  <c:v>24.74097635267011</c:v>
                </c:pt>
                <c:pt idx="3079">
                  <c:v>24.65792023821432</c:v>
                </c:pt>
                <c:pt idx="3080">
                  <c:v>24.585938273122949</c:v>
                </c:pt>
                <c:pt idx="3081">
                  <c:v>24.532413221530529</c:v>
                </c:pt>
                <c:pt idx="3082">
                  <c:v>24.482579553057811</c:v>
                </c:pt>
                <c:pt idx="3083">
                  <c:v>24.451202798794519</c:v>
                </c:pt>
                <c:pt idx="3084">
                  <c:v>24.421671735915218</c:v>
                </c:pt>
                <c:pt idx="3085">
                  <c:v>24.38844929026261</c:v>
                </c:pt>
                <c:pt idx="3086">
                  <c:v>24.246331050710911</c:v>
                </c:pt>
                <c:pt idx="3087">
                  <c:v>24.22233706198363</c:v>
                </c:pt>
                <c:pt idx="3088">
                  <c:v>24.037767919452719</c:v>
                </c:pt>
                <c:pt idx="3089">
                  <c:v>23.995317016851772</c:v>
                </c:pt>
                <c:pt idx="3090">
                  <c:v>23.952866113897361</c:v>
                </c:pt>
                <c:pt idx="3091">
                  <c:v>23.818130639471569</c:v>
                </c:pt>
                <c:pt idx="3092">
                  <c:v>23.731383142507418</c:v>
                </c:pt>
                <c:pt idx="3093">
                  <c:v>23.676012399827819</c:v>
                </c:pt>
                <c:pt idx="3094">
                  <c:v>23.62802442269485</c:v>
                </c:pt>
                <c:pt idx="3095">
                  <c:v>23.607721816726709</c:v>
                </c:pt>
                <c:pt idx="3096">
                  <c:v>23.54312261710054</c:v>
                </c:pt>
                <c:pt idx="3097">
                  <c:v>23.508054479675071</c:v>
                </c:pt>
                <c:pt idx="3098">
                  <c:v>23.46744926843688</c:v>
                </c:pt>
                <c:pt idx="3099">
                  <c:v>23.39915868567153</c:v>
                </c:pt>
                <c:pt idx="3100">
                  <c:v>23.35301639991016</c:v>
                </c:pt>
                <c:pt idx="3101">
                  <c:v>23.31794826283107</c:v>
                </c:pt>
                <c:pt idx="3102">
                  <c:v>23.23858353137107</c:v>
                </c:pt>
                <c:pt idx="3103">
                  <c:v>23.127842045592899</c:v>
                </c:pt>
                <c:pt idx="3104">
                  <c:v>23.092773908854859</c:v>
                </c:pt>
                <c:pt idx="3105">
                  <c:v>23.01525486876471</c:v>
                </c:pt>
                <c:pt idx="3106">
                  <c:v>22.987569497226939</c:v>
                </c:pt>
                <c:pt idx="3107">
                  <c:v>22.974649657151819</c:v>
                </c:pt>
                <c:pt idx="3108">
                  <c:v>22.904513382958211</c:v>
                </c:pt>
                <c:pt idx="3109">
                  <c:v>22.86021678891484</c:v>
                </c:pt>
                <c:pt idx="3110">
                  <c:v>22.799308971307269</c:v>
                </c:pt>
                <c:pt idx="3111">
                  <c:v>22.716252857376091</c:v>
                </c:pt>
                <c:pt idx="3112">
                  <c:v>22.612894137443131</c:v>
                </c:pt>
                <c:pt idx="3113">
                  <c:v>22.522455257228291</c:v>
                </c:pt>
                <c:pt idx="3114">
                  <c:v>22.428324993872529</c:v>
                </c:pt>
                <c:pt idx="3115">
                  <c:v>22.34711457094178</c:v>
                </c:pt>
                <c:pt idx="3116">
                  <c:v>22.30835505139326</c:v>
                </c:pt>
                <c:pt idx="3117">
                  <c:v>22.28251537122356</c:v>
                </c:pt>
                <c:pt idx="3118">
                  <c:v>22.252984308271682</c:v>
                </c:pt>
                <c:pt idx="3119">
                  <c:v>22.22345324531981</c:v>
                </c:pt>
                <c:pt idx="3120">
                  <c:v>22.17177388532679</c:v>
                </c:pt>
                <c:pt idx="3121">
                  <c:v>22.147779896542851</c:v>
                </c:pt>
                <c:pt idx="3122">
                  <c:v>22.083180696808689</c:v>
                </c:pt>
                <c:pt idx="3123">
                  <c:v>22.007507348021111</c:v>
                </c:pt>
                <c:pt idx="3124">
                  <c:v>21.955827988015699</c:v>
                </c:pt>
                <c:pt idx="3125">
                  <c:v>21.913377085313829</c:v>
                </c:pt>
                <c:pt idx="3126">
                  <c:v>21.835858045119242</c:v>
                </c:pt>
                <c:pt idx="3127">
                  <c:v>21.678974273319501</c:v>
                </c:pt>
                <c:pt idx="3128">
                  <c:v>21.56638709630543</c:v>
                </c:pt>
                <c:pt idx="3129">
                  <c:v>21.51655342731285</c:v>
                </c:pt>
                <c:pt idx="3130">
                  <c:v>21.343058432924309</c:v>
                </c:pt>
                <c:pt idx="3131">
                  <c:v>21.22862556412322</c:v>
                </c:pt>
                <c:pt idx="3132">
                  <c:v>21.12342115227225</c:v>
                </c:pt>
                <c:pt idx="3133">
                  <c:v>20.990531369160841</c:v>
                </c:pt>
                <c:pt idx="3134">
                  <c:v>20.815190683274999</c:v>
                </c:pt>
                <c:pt idx="3135">
                  <c:v>20.741363025770511</c:v>
                </c:pt>
                <c:pt idx="3136">
                  <c:v>20.67307244279452</c:v>
                </c:pt>
                <c:pt idx="3137">
                  <c:v>20.56048526530132</c:v>
                </c:pt>
                <c:pt idx="3138">
                  <c:v>20.482966224988122</c:v>
                </c:pt>
                <c:pt idx="3139">
                  <c:v>20.399910110485742</c:v>
                </c:pt>
                <c:pt idx="3140">
                  <c:v>20.32423676190469</c:v>
                </c:pt>
                <c:pt idx="3141">
                  <c:v>20.26332894447533</c:v>
                </c:pt>
                <c:pt idx="3142">
                  <c:v>20.230106498666942</c:v>
                </c:pt>
                <c:pt idx="3143">
                  <c:v>20.154433150069941</c:v>
                </c:pt>
                <c:pt idx="3144">
                  <c:v>20.078759800764281</c:v>
                </c:pt>
                <c:pt idx="3145">
                  <c:v>20.0344632065793</c:v>
                </c:pt>
                <c:pt idx="3146">
                  <c:v>19.980938154708959</c:v>
                </c:pt>
                <c:pt idx="3147">
                  <c:v>19.949561400638039</c:v>
                </c:pt>
                <c:pt idx="3148">
                  <c:v>19.59334295352593</c:v>
                </c:pt>
                <c:pt idx="3149">
                  <c:v>19.486292850083849</c:v>
                </c:pt>
                <c:pt idx="3150">
                  <c:v>19.453070404245359</c:v>
                </c:pt>
                <c:pt idx="3151">
                  <c:v>19.377397055584659</c:v>
                </c:pt>
                <c:pt idx="3152">
                  <c:v>19.301723706563401</c:v>
                </c:pt>
                <c:pt idx="3153">
                  <c:v>19.218667591949501</c:v>
                </c:pt>
                <c:pt idx="3154">
                  <c:v>19.08208642540329</c:v>
                </c:pt>
                <c:pt idx="3155">
                  <c:v>18.917819887875769</c:v>
                </c:pt>
                <c:pt idx="3156">
                  <c:v>18.84952930440646</c:v>
                </c:pt>
                <c:pt idx="3157">
                  <c:v>18.75539904136286</c:v>
                </c:pt>
                <c:pt idx="3158">
                  <c:v>18.66311446935509</c:v>
                </c:pt>
                <c:pt idx="3159">
                  <c:v>18.543144525660871</c:v>
                </c:pt>
                <c:pt idx="3160">
                  <c:v>18.45270564538173</c:v>
                </c:pt>
                <c:pt idx="3161">
                  <c:v>18.16477778119193</c:v>
                </c:pt>
                <c:pt idx="3162">
                  <c:v>18.01527677433695</c:v>
                </c:pt>
                <c:pt idx="3163">
                  <c:v>17.799330876009769</c:v>
                </c:pt>
                <c:pt idx="3164">
                  <c:v>17.494791788651131</c:v>
                </c:pt>
                <c:pt idx="3165">
                  <c:v>17.472643491493141</c:v>
                </c:pt>
                <c:pt idx="3166">
                  <c:v>17.372976153749331</c:v>
                </c:pt>
                <c:pt idx="3167">
                  <c:v>17.193944083638009</c:v>
                </c:pt>
                <c:pt idx="3168">
                  <c:v>16.797120424221468</c:v>
                </c:pt>
                <c:pt idx="3169">
                  <c:v>16.451976124252131</c:v>
                </c:pt>
                <c:pt idx="3170">
                  <c:v>16.427982135314199</c:v>
                </c:pt>
                <c:pt idx="3171">
                  <c:v>16.356000169198449</c:v>
                </c:pt>
                <c:pt idx="3172">
                  <c:v>16.278481128868741</c:v>
                </c:pt>
                <c:pt idx="3173">
                  <c:v>16.23233884238395</c:v>
                </c:pt>
                <c:pt idx="3174">
                  <c:v>16.175122407831768</c:v>
                </c:pt>
                <c:pt idx="3175">
                  <c:v>16.090220601518759</c:v>
                </c:pt>
                <c:pt idx="3176">
                  <c:v>15.983170498003499</c:v>
                </c:pt>
                <c:pt idx="3177">
                  <c:v>15.77460736479634</c:v>
                </c:pt>
                <c:pt idx="3178">
                  <c:v>15.69524263265836</c:v>
                </c:pt>
                <c:pt idx="3179">
                  <c:v>15.510673487993181</c:v>
                </c:pt>
                <c:pt idx="3180">
                  <c:v>15.436845830749521</c:v>
                </c:pt>
                <c:pt idx="3181">
                  <c:v>15.41100615002633</c:v>
                </c:pt>
                <c:pt idx="3182">
                  <c:v>15.291036206243019</c:v>
                </c:pt>
                <c:pt idx="3183">
                  <c:v>15.191368868251381</c:v>
                </c:pt>
                <c:pt idx="3184">
                  <c:v>15.14522658206341</c:v>
                </c:pt>
                <c:pt idx="3185">
                  <c:v>15.117541210629479</c:v>
                </c:pt>
                <c:pt idx="3186">
                  <c:v>15.07139892443797</c:v>
                </c:pt>
                <c:pt idx="3187">
                  <c:v>15.04186786124535</c:v>
                </c:pt>
                <c:pt idx="3188">
                  <c:v>14.99941695821248</c:v>
                </c:pt>
                <c:pt idx="3189">
                  <c:v>14.964348820447119</c:v>
                </c:pt>
                <c:pt idx="3190">
                  <c:v>14.899749620187199</c:v>
                </c:pt>
                <c:pt idx="3191">
                  <c:v>14.88498408858824</c:v>
                </c:pt>
                <c:pt idx="3192">
                  <c:v>14.82776765359586</c:v>
                </c:pt>
                <c:pt idx="3193">
                  <c:v>14.79823659039439</c:v>
                </c:pt>
                <c:pt idx="3194">
                  <c:v>14.76132276156839</c:v>
                </c:pt>
                <c:pt idx="3195">
                  <c:v>14.74102015574838</c:v>
                </c:pt>
                <c:pt idx="3196">
                  <c:v>14.652426966485031</c:v>
                </c:pt>
                <c:pt idx="3197">
                  <c:v>14.36634479211321</c:v>
                </c:pt>
                <c:pt idx="3198">
                  <c:v>14.3349680371371</c:v>
                </c:pt>
                <c:pt idx="3199">
                  <c:v>14.310974048492429</c:v>
                </c:pt>
                <c:pt idx="3200">
                  <c:v>14.26483176225843</c:v>
                </c:pt>
                <c:pt idx="3201">
                  <c:v>14.242683465372471</c:v>
                </c:pt>
                <c:pt idx="3202">
                  <c:v>14.2297636251699</c:v>
                </c:pt>
                <c:pt idx="3203">
                  <c:v>14.21499809355854</c:v>
                </c:pt>
                <c:pt idx="3204">
                  <c:v>14.14486181831756</c:v>
                </c:pt>
                <c:pt idx="3205">
                  <c:v>14.12640490389218</c:v>
                </c:pt>
                <c:pt idx="3206">
                  <c:v>14.076571234831739</c:v>
                </c:pt>
                <c:pt idx="3207">
                  <c:v>14.056268628995801</c:v>
                </c:pt>
                <c:pt idx="3208">
                  <c:v>14.032274639992369</c:v>
                </c:pt>
                <c:pt idx="3209">
                  <c:v>14.004589268524819</c:v>
                </c:pt>
                <c:pt idx="3210">
                  <c:v>13.99720650254153</c:v>
                </c:pt>
                <c:pt idx="3211">
                  <c:v>13.95106421628982</c:v>
                </c:pt>
                <c:pt idx="3212">
                  <c:v>13.952909908050289</c:v>
                </c:pt>
                <c:pt idx="3213">
                  <c:v>13.805254592240621</c:v>
                </c:pt>
                <c:pt idx="3214">
                  <c:v>13.76464938020465</c:v>
                </c:pt>
                <c:pt idx="3215">
                  <c:v>13.84955118674071</c:v>
                </c:pt>
                <c:pt idx="3216">
                  <c:v>13.84955118674071</c:v>
                </c:pt>
                <c:pt idx="3217">
                  <c:v>13.783106294638889</c:v>
                </c:pt>
                <c:pt idx="3218">
                  <c:v>13.69451310527996</c:v>
                </c:pt>
                <c:pt idx="3219">
                  <c:v>13.847705495331921</c:v>
                </c:pt>
                <c:pt idx="3220">
                  <c:v>13.925224536227519</c:v>
                </c:pt>
                <c:pt idx="3221">
                  <c:v>13.842168421107329</c:v>
                </c:pt>
                <c:pt idx="3222">
                  <c:v>13.65944496746326</c:v>
                </c:pt>
                <c:pt idx="3223">
                  <c:v>13.68897603070368</c:v>
                </c:pt>
                <c:pt idx="3224">
                  <c:v>13.57638885267176</c:v>
                </c:pt>
                <c:pt idx="3225">
                  <c:v>13.605919915912169</c:v>
                </c:pt>
                <c:pt idx="3226">
                  <c:v>13.580080235489341</c:v>
                </c:pt>
                <c:pt idx="3227">
                  <c:v>13.54501209801901</c:v>
                </c:pt>
                <c:pt idx="3228">
                  <c:v>13.5099439605487</c:v>
                </c:pt>
                <c:pt idx="3229">
                  <c:v>13.48225858871354</c:v>
                </c:pt>
                <c:pt idx="3230">
                  <c:v>13.476721514487179</c:v>
                </c:pt>
                <c:pt idx="3231">
                  <c:v>13.46380167427399</c:v>
                </c:pt>
                <c:pt idx="3232">
                  <c:v>13.49333273716625</c:v>
                </c:pt>
                <c:pt idx="3233">
                  <c:v>13.57823454408055</c:v>
                </c:pt>
                <c:pt idx="3234">
                  <c:v>13.650216510422879</c:v>
                </c:pt>
                <c:pt idx="3235">
                  <c:v>13.687130339648361</c:v>
                </c:pt>
                <c:pt idx="3236">
                  <c:v>13.67605619084395</c:v>
                </c:pt>
                <c:pt idx="3237">
                  <c:v>13.637296670209681</c:v>
                </c:pt>
                <c:pt idx="3238">
                  <c:v>13.69451310527996</c:v>
                </c:pt>
                <c:pt idx="3239">
                  <c:v>13.724044168518599</c:v>
                </c:pt>
                <c:pt idx="3240">
                  <c:v>13.72958124274319</c:v>
                </c:pt>
                <c:pt idx="3241">
                  <c:v>13.655753584647471</c:v>
                </c:pt>
                <c:pt idx="3242">
                  <c:v>13.68159326507031</c:v>
                </c:pt>
                <c:pt idx="3243">
                  <c:v>13.63914236197194</c:v>
                </c:pt>
                <c:pt idx="3244">
                  <c:v>13.709278636900169</c:v>
                </c:pt>
                <c:pt idx="3245">
                  <c:v>13.71850709394055</c:v>
                </c:pt>
                <c:pt idx="3246">
                  <c:v>13.740655391192369</c:v>
                </c:pt>
                <c:pt idx="3247">
                  <c:v>13.79048906062396</c:v>
                </c:pt>
                <c:pt idx="3248">
                  <c:v>13.821865814914389</c:v>
                </c:pt>
                <c:pt idx="3249">
                  <c:v>13.967675439665189</c:v>
                </c:pt>
                <c:pt idx="3250">
                  <c:v>14.015663417322131</c:v>
                </c:pt>
                <c:pt idx="3251">
                  <c:v>14.174392881540269</c:v>
                </c:pt>
                <c:pt idx="3252">
                  <c:v>14.26483176225843</c:v>
                </c:pt>
                <c:pt idx="3253">
                  <c:v>14.36449910070619</c:v>
                </c:pt>
                <c:pt idx="3254">
                  <c:v>14.39033878110779</c:v>
                </c:pt>
                <c:pt idx="3255">
                  <c:v>14.42356122713568</c:v>
                </c:pt>
                <c:pt idx="3256">
                  <c:v>14.45309229034954</c:v>
                </c:pt>
                <c:pt idx="3257">
                  <c:v>14.490006119187919</c:v>
                </c:pt>
                <c:pt idx="3258">
                  <c:v>14.50108026797993</c:v>
                </c:pt>
                <c:pt idx="3259">
                  <c:v>14.514000107827281</c:v>
                </c:pt>
                <c:pt idx="3260">
                  <c:v>14.48816042742922</c:v>
                </c:pt>
                <c:pt idx="3261">
                  <c:v>14.528765639433329</c:v>
                </c:pt>
                <c:pt idx="3262">
                  <c:v>14.558296702290191</c:v>
                </c:pt>
                <c:pt idx="3263">
                  <c:v>14.59151914831277</c:v>
                </c:pt>
                <c:pt idx="3264">
                  <c:v>14.611821754488011</c:v>
                </c:pt>
                <c:pt idx="3265">
                  <c:v>14.659809732111331</c:v>
                </c:pt>
                <c:pt idx="3266">
                  <c:v>14.77977967598139</c:v>
                </c:pt>
                <c:pt idx="3267">
                  <c:v>15.17291195384724</c:v>
                </c:pt>
                <c:pt idx="3268">
                  <c:v>15.340869875234411</c:v>
                </c:pt>
                <c:pt idx="3269">
                  <c:v>15.40362338476058</c:v>
                </c:pt>
                <c:pt idx="3270">
                  <c:v>15.399932001246709</c:v>
                </c:pt>
                <c:pt idx="3271">
                  <c:v>15.33533280101866</c:v>
                </c:pt>
                <c:pt idx="3272">
                  <c:v>15.31687588661806</c:v>
                </c:pt>
                <c:pt idx="3273">
                  <c:v>15.272579291840639</c:v>
                </c:pt>
                <c:pt idx="3274">
                  <c:v>15.25412237743649</c:v>
                </c:pt>
                <c:pt idx="3275">
                  <c:v>15.243048228653331</c:v>
                </c:pt>
                <c:pt idx="3276">
                  <c:v>15.228282697413141</c:v>
                </c:pt>
                <c:pt idx="3277">
                  <c:v>15.21905423968175</c:v>
                </c:pt>
                <c:pt idx="3278">
                  <c:v>15.18583179368396</c:v>
                </c:pt>
                <c:pt idx="3279">
                  <c:v>15.161837805415759</c:v>
                </c:pt>
                <c:pt idx="3280">
                  <c:v>15.148917964873901</c:v>
                </c:pt>
                <c:pt idx="3281">
                  <c:v>15.121232593441761</c:v>
                </c:pt>
                <c:pt idx="3282">
                  <c:v>15.13046105046798</c:v>
                </c:pt>
                <c:pt idx="3283">
                  <c:v>15.13599812503718</c:v>
                </c:pt>
                <c:pt idx="3284">
                  <c:v>15.11938690168305</c:v>
                </c:pt>
                <c:pt idx="3285">
                  <c:v>15.13046105046798</c:v>
                </c:pt>
                <c:pt idx="3286">
                  <c:v>15.13968950784589</c:v>
                </c:pt>
                <c:pt idx="3287">
                  <c:v>15.141535199252919</c:v>
                </c:pt>
                <c:pt idx="3288">
                  <c:v>15.132306742224911</c:v>
                </c:pt>
                <c:pt idx="3289">
                  <c:v>15.132306742224911</c:v>
                </c:pt>
                <c:pt idx="3290">
                  <c:v>15.12492397625225</c:v>
                </c:pt>
                <c:pt idx="3291">
                  <c:v>15.082473072869441</c:v>
                </c:pt>
                <c:pt idx="3292">
                  <c:v>15.069553233030939</c:v>
                </c:pt>
                <c:pt idx="3293">
                  <c:v>15.073244615843221</c:v>
                </c:pt>
                <c:pt idx="3294">
                  <c:v>15.073244615843221</c:v>
                </c:pt>
                <c:pt idx="3295">
                  <c:v>15.05847908424602</c:v>
                </c:pt>
                <c:pt idx="3296">
                  <c:v>15.04002216984011</c:v>
                </c:pt>
                <c:pt idx="3297">
                  <c:v>14.997571266453759</c:v>
                </c:pt>
                <c:pt idx="3298">
                  <c:v>14.979114352044309</c:v>
                </c:pt>
                <c:pt idx="3299">
                  <c:v>14.953274671660409</c:v>
                </c:pt>
                <c:pt idx="3300">
                  <c:v>14.914515151786169</c:v>
                </c:pt>
                <c:pt idx="3301">
                  <c:v>14.912669460029241</c:v>
                </c:pt>
                <c:pt idx="3302">
                  <c:v>14.968040203257599</c:v>
                </c:pt>
                <c:pt idx="3303">
                  <c:v>15.02341094683589</c:v>
                </c:pt>
                <c:pt idx="3304">
                  <c:v>14.982805734856569</c:v>
                </c:pt>
                <c:pt idx="3305">
                  <c:v>14.97542296923382</c:v>
                </c:pt>
                <c:pt idx="3306">
                  <c:v>14.918206534598429</c:v>
                </c:pt>
                <c:pt idx="3307">
                  <c:v>14.842533185196601</c:v>
                </c:pt>
                <c:pt idx="3308">
                  <c:v>14.78162536738663</c:v>
                </c:pt>
                <c:pt idx="3309">
                  <c:v>14.74286584715362</c:v>
                </c:pt>
                <c:pt idx="3310">
                  <c:v>14.69487786953562</c:v>
                </c:pt>
                <c:pt idx="3311">
                  <c:v>14.71518047535741</c:v>
                </c:pt>
                <c:pt idx="3312">
                  <c:v>14.7077977097311</c:v>
                </c:pt>
                <c:pt idx="3313">
                  <c:v>14.7077977097311</c:v>
                </c:pt>
                <c:pt idx="3314">
                  <c:v>14.73363739012386</c:v>
                </c:pt>
                <c:pt idx="3315">
                  <c:v>14.74102015574838</c:v>
                </c:pt>
                <c:pt idx="3316">
                  <c:v>14.739174463989681</c:v>
                </c:pt>
                <c:pt idx="3317">
                  <c:v>14.71518047535741</c:v>
                </c:pt>
                <c:pt idx="3318">
                  <c:v>14.678266646527881</c:v>
                </c:pt>
                <c:pt idx="3319">
                  <c:v>14.68934079531633</c:v>
                </c:pt>
                <c:pt idx="3320">
                  <c:v>14.7077977097311</c:v>
                </c:pt>
                <c:pt idx="3321">
                  <c:v>14.75947707016137</c:v>
                </c:pt>
                <c:pt idx="3322">
                  <c:v>14.79085382477164</c:v>
                </c:pt>
                <c:pt idx="3323">
                  <c:v>14.807465047777621</c:v>
                </c:pt>
                <c:pt idx="3324">
                  <c:v>14.777933984576149</c:v>
                </c:pt>
                <c:pt idx="3325">
                  <c:v>14.77977967598139</c:v>
                </c:pt>
                <c:pt idx="3326">
                  <c:v>14.777933984576149</c:v>
                </c:pt>
                <c:pt idx="3327">
                  <c:v>14.82592196218884</c:v>
                </c:pt>
                <c:pt idx="3328">
                  <c:v>14.88313839683131</c:v>
                </c:pt>
                <c:pt idx="3329">
                  <c:v>14.980960043803019</c:v>
                </c:pt>
                <c:pt idx="3330">
                  <c:v>15.030793712458649</c:v>
                </c:pt>
                <c:pt idx="3331">
                  <c:v>15.075090307248461</c:v>
                </c:pt>
                <c:pt idx="3332">
                  <c:v>15.13046105046798</c:v>
                </c:pt>
                <c:pt idx="3333">
                  <c:v>15.292881897648259</c:v>
                </c:pt>
                <c:pt idx="3334">
                  <c:v>15.318721578021529</c:v>
                </c:pt>
                <c:pt idx="3335">
                  <c:v>15.43315444723566</c:v>
                </c:pt>
                <c:pt idx="3336">
                  <c:v>15.442382904965269</c:v>
                </c:pt>
                <c:pt idx="3337">
                  <c:v>15.56419854013258</c:v>
                </c:pt>
                <c:pt idx="3338">
                  <c:v>15.530976094147171</c:v>
                </c:pt>
                <c:pt idx="3339">
                  <c:v>15.578964071720931</c:v>
                </c:pt>
                <c:pt idx="3340">
                  <c:v>15.650946038252091</c:v>
                </c:pt>
                <c:pt idx="3341">
                  <c:v>15.71554523845535</c:v>
                </c:pt>
                <c:pt idx="3342">
                  <c:v>15.817058268143731</c:v>
                </c:pt>
                <c:pt idx="3343">
                  <c:v>15.93887390325972</c:v>
                </c:pt>
                <c:pt idx="3344">
                  <c:v>16.077300761342741</c:v>
                </c:pt>
                <c:pt idx="3345">
                  <c:v>16.11975166467597</c:v>
                </c:pt>
                <c:pt idx="3346">
                  <c:v>16.1566654934471</c:v>
                </c:pt>
                <c:pt idx="3347">
                  <c:v>16.278481128868741</c:v>
                </c:pt>
                <c:pt idx="3348">
                  <c:v>16.354154477796751</c:v>
                </c:pt>
                <c:pt idx="3349">
                  <c:v>16.499964101776332</c:v>
                </c:pt>
                <c:pt idx="3350">
                  <c:v>16.579328833488269</c:v>
                </c:pt>
                <c:pt idx="3351">
                  <c:v>16.669767714312059</c:v>
                </c:pt>
                <c:pt idx="3352">
                  <c:v>16.774972126694092</c:v>
                </c:pt>
                <c:pt idx="3353">
                  <c:v>16.88386792151368</c:v>
                </c:pt>
                <c:pt idx="3354">
                  <c:v>16.941084356375079</c:v>
                </c:pt>
                <c:pt idx="3355">
                  <c:v>17.02783185400482</c:v>
                </c:pt>
                <c:pt idx="3356">
                  <c:v>17.114579351980939</c:v>
                </c:pt>
                <c:pt idx="3357">
                  <c:v>17.142264723349349</c:v>
                </c:pt>
                <c:pt idx="3358">
                  <c:v>17.153338872109501</c:v>
                </c:pt>
                <c:pt idx="3359">
                  <c:v>17.171795786472931</c:v>
                </c:pt>
                <c:pt idx="3360">
                  <c:v>17.184715626633022</c:v>
                </c:pt>
                <c:pt idx="3361">
                  <c:v>17.197635466441429</c:v>
                </c:pt>
                <c:pt idx="3362">
                  <c:v>17.217938072556478</c:v>
                </c:pt>
                <c:pt idx="3363">
                  <c:v>17.253006209879871</c:v>
                </c:pt>
                <c:pt idx="3364">
                  <c:v>17.271463124239752</c:v>
                </c:pt>
                <c:pt idx="3365">
                  <c:v>17.295457113156449</c:v>
                </c:pt>
                <c:pt idx="3366">
                  <c:v>17.312068335762941</c:v>
                </c:pt>
                <c:pt idx="3367">
                  <c:v>17.319451101719689</c:v>
                </c:pt>
                <c:pt idx="3368">
                  <c:v>17.33975370747951</c:v>
                </c:pt>
                <c:pt idx="3369">
                  <c:v>17.350827856236119</c:v>
                </c:pt>
                <c:pt idx="3370">
                  <c:v>17.35451923903776</c:v>
                </c:pt>
                <c:pt idx="3371">
                  <c:v>17.361902004992729</c:v>
                </c:pt>
                <c:pt idx="3372">
                  <c:v>17.371130461995939</c:v>
                </c:pt>
                <c:pt idx="3373">
                  <c:v>17.387741684954129</c:v>
                </c:pt>
                <c:pt idx="3374">
                  <c:v>17.376667536550979</c:v>
                </c:pt>
                <c:pt idx="3375">
                  <c:v>17.384050302152492</c:v>
                </c:pt>
                <c:pt idx="3376">
                  <c:v>17.378513227599228</c:v>
                </c:pt>
                <c:pt idx="3377">
                  <c:v>17.347136473434471</c:v>
                </c:pt>
                <c:pt idx="3378">
                  <c:v>17.341599398881218</c:v>
                </c:pt>
                <c:pt idx="3379">
                  <c:v>17.324988176272949</c:v>
                </c:pt>
                <c:pt idx="3380">
                  <c:v>17.33975370747951</c:v>
                </c:pt>
                <c:pt idx="3381">
                  <c:v>17.330525250124619</c:v>
                </c:pt>
                <c:pt idx="3382">
                  <c:v>17.336062324677869</c:v>
                </c:pt>
                <c:pt idx="3383">
                  <c:v>17.330525250124619</c:v>
                </c:pt>
                <c:pt idx="3384">
                  <c:v>17.321296793119611</c:v>
                </c:pt>
                <c:pt idx="3385">
                  <c:v>17.317605410317981</c:v>
                </c:pt>
                <c:pt idx="3386">
                  <c:v>17.269617432839819</c:v>
                </c:pt>
                <c:pt idx="3387">
                  <c:v>17.284382964399839</c:v>
                </c:pt>
                <c:pt idx="3388">
                  <c:v>17.24008636971978</c:v>
                </c:pt>
                <c:pt idx="3389">
                  <c:v>17.062899991688749</c:v>
                </c:pt>
                <c:pt idx="3390">
                  <c:v>17.03152323680823</c:v>
                </c:pt>
                <c:pt idx="3391">
                  <c:v>17.116425043029189</c:v>
                </c:pt>
                <c:pt idx="3392">
                  <c:v>17.2345492955182</c:v>
                </c:pt>
                <c:pt idx="3393">
                  <c:v>17.34898216483619</c:v>
                </c:pt>
                <c:pt idx="3394">
                  <c:v>17.478180565343031</c:v>
                </c:pt>
                <c:pt idx="3395">
                  <c:v>17.592613434629151</c:v>
                </c:pt>
                <c:pt idx="3396">
                  <c:v>17.603687583382211</c:v>
                </c:pt>
                <c:pt idx="3397">
                  <c:v>17.555699605920001</c:v>
                </c:pt>
                <c:pt idx="3398">
                  <c:v>17.63137295508993</c:v>
                </c:pt>
                <c:pt idx="3399">
                  <c:v>17.642447103843001</c:v>
                </c:pt>
                <c:pt idx="3400">
                  <c:v>17.705200612852849</c:v>
                </c:pt>
                <c:pt idx="3401">
                  <c:v>17.74765151575652</c:v>
                </c:pt>
                <c:pt idx="3402">
                  <c:v>17.76795412150749</c:v>
                </c:pt>
                <c:pt idx="3403">
                  <c:v>17.76795412150749</c:v>
                </c:pt>
                <c:pt idx="3404">
                  <c:v>17.79748518460806</c:v>
                </c:pt>
                <c:pt idx="3405">
                  <c:v>17.98759140299331</c:v>
                </c:pt>
                <c:pt idx="3406">
                  <c:v>18.185080386934061</c:v>
                </c:pt>
                <c:pt idx="3407">
                  <c:v>18.2496795873049</c:v>
                </c:pt>
                <c:pt idx="3408">
                  <c:v>18.37334091348449</c:v>
                </c:pt>
                <c:pt idx="3409">
                  <c:v>18.439785805241119</c:v>
                </c:pt>
                <c:pt idx="3410">
                  <c:v>18.45455133677989</c:v>
                </c:pt>
                <c:pt idx="3411">
                  <c:v>18.511767771538612</c:v>
                </c:pt>
                <c:pt idx="3412">
                  <c:v>18.631737714884689</c:v>
                </c:pt>
                <c:pt idx="3413">
                  <c:v>18.777547338488979</c:v>
                </c:pt>
                <c:pt idx="3414">
                  <c:v>18.79415856142062</c:v>
                </c:pt>
                <c:pt idx="3415">
                  <c:v>19.048863979550649</c:v>
                </c:pt>
                <c:pt idx="3416">
                  <c:v>19.38108843837745</c:v>
                </c:pt>
                <c:pt idx="3417">
                  <c:v>19.59334295352593</c:v>
                </c:pt>
                <c:pt idx="3418">
                  <c:v>19.728078428244391</c:v>
                </c:pt>
                <c:pt idx="3419">
                  <c:v>19.78160347977721</c:v>
                </c:pt>
                <c:pt idx="3420">
                  <c:v>19.908956188883529</c:v>
                </c:pt>
                <c:pt idx="3421">
                  <c:v>19.979092463314341</c:v>
                </c:pt>
                <c:pt idx="3422">
                  <c:v>20.154433150069941</c:v>
                </c:pt>
                <c:pt idx="3423">
                  <c:v>20.198729743897939</c:v>
                </c:pt>
                <c:pt idx="3424">
                  <c:v>20.252254795754119</c:v>
                </c:pt>
                <c:pt idx="3425">
                  <c:v>20.337156601667061</c:v>
                </c:pt>
                <c:pt idx="3426">
                  <c:v>20.48112053359349</c:v>
                </c:pt>
                <c:pt idx="3427">
                  <c:v>20.562330956695948</c:v>
                </c:pt>
                <c:pt idx="3428">
                  <c:v>20.542028351008689</c:v>
                </c:pt>
                <c:pt idx="3429">
                  <c:v>20.519880053926819</c:v>
                </c:pt>
                <c:pt idx="3430">
                  <c:v>20.530954202292811</c:v>
                </c:pt>
                <c:pt idx="3431">
                  <c:v>20.53833696822122</c:v>
                </c:pt>
                <c:pt idx="3432">
                  <c:v>20.540182659262381</c:v>
                </c:pt>
                <c:pt idx="3433">
                  <c:v>20.436823939076291</c:v>
                </c:pt>
                <c:pt idx="3434">
                  <c:v>20.366687664680882</c:v>
                </c:pt>
                <c:pt idx="3435">
                  <c:v>20.418367024780132</c:v>
                </c:pt>
                <c:pt idx="3436">
                  <c:v>20.553102499724581</c:v>
                </c:pt>
                <c:pt idx="3437">
                  <c:v>20.870561426133388</c:v>
                </c:pt>
                <c:pt idx="3438">
                  <c:v>20.828110523028521</c:v>
                </c:pt>
                <c:pt idx="3439">
                  <c:v>20.846567437315841</c:v>
                </c:pt>
                <c:pt idx="3440">
                  <c:v>21.03667365504435</c:v>
                </c:pt>
                <c:pt idx="3441">
                  <c:v>21.330138592472721</c:v>
                </c:pt>
                <c:pt idx="3442">
                  <c:v>21.573769861873309</c:v>
                </c:pt>
                <c:pt idx="3443">
                  <c:v>21.706659644897979</c:v>
                </c:pt>
                <c:pt idx="3444">
                  <c:v>21.826629587810359</c:v>
                </c:pt>
                <c:pt idx="3445">
                  <c:v>21.754647622135401</c:v>
                </c:pt>
                <c:pt idx="3446">
                  <c:v>21.778641610576489</c:v>
                </c:pt>
                <c:pt idx="3447">
                  <c:v>21.92998830783538</c:v>
                </c:pt>
                <c:pt idx="3448">
                  <c:v>22.101637611069449</c:v>
                </c:pt>
                <c:pt idx="3449">
                  <c:v>22.105328993851629</c:v>
                </c:pt>
                <c:pt idx="3450">
                  <c:v>22.133014365064259</c:v>
                </c:pt>
                <c:pt idx="3451">
                  <c:v>22.107174685240931</c:v>
                </c:pt>
                <c:pt idx="3452">
                  <c:v>22.204996331060819</c:v>
                </c:pt>
                <c:pt idx="3453">
                  <c:v>22.330503348429101</c:v>
                </c:pt>
                <c:pt idx="3454">
                  <c:v>22.39141116536517</c:v>
                </c:pt>
                <c:pt idx="3455">
                  <c:v>22.450473291258291</c:v>
                </c:pt>
                <c:pt idx="3456">
                  <c:v>22.520609565485518</c:v>
                </c:pt>
                <c:pt idx="3457">
                  <c:v>22.878673703159681</c:v>
                </c:pt>
                <c:pt idx="3458">
                  <c:v>22.92666168033336</c:v>
                </c:pt>
                <c:pt idx="3459">
                  <c:v>23.079854068429832</c:v>
                </c:pt>
                <c:pt idx="3460">
                  <c:v>22.983878114448309</c:v>
                </c:pt>
                <c:pt idx="3461">
                  <c:v>22.939581520056791</c:v>
                </c:pt>
                <c:pt idx="3462">
                  <c:v>22.922970297203051</c:v>
                </c:pt>
                <c:pt idx="3463">
                  <c:v>22.983878114448309</c:v>
                </c:pt>
                <c:pt idx="3464">
                  <c:v>22.970958274373189</c:v>
                </c:pt>
                <c:pt idx="3465">
                  <c:v>22.970958274373189</c:v>
                </c:pt>
                <c:pt idx="3466">
                  <c:v>23.122304971426729</c:v>
                </c:pt>
                <c:pt idx="3467">
                  <c:v>23.343787942970678</c:v>
                </c:pt>
                <c:pt idx="3468">
                  <c:v>23.491443257183629</c:v>
                </c:pt>
                <c:pt idx="3469">
                  <c:v>23.574499371044009</c:v>
                </c:pt>
                <c:pt idx="3470">
                  <c:v>23.539431234323679</c:v>
                </c:pt>
                <c:pt idx="3471">
                  <c:v>23.57819075417078</c:v>
                </c:pt>
                <c:pt idx="3472">
                  <c:v>23.572653680008159</c:v>
                </c:pt>
                <c:pt idx="3473">
                  <c:v>23.546813999875631</c:v>
                </c:pt>
                <c:pt idx="3474">
                  <c:v>23.33271379428842</c:v>
                </c:pt>
                <c:pt idx="3475">
                  <c:v>23.260731828383911</c:v>
                </c:pt>
                <c:pt idx="3476">
                  <c:v>23.185058480048919</c:v>
                </c:pt>
                <c:pt idx="3477">
                  <c:v>23.168447257198711</c:v>
                </c:pt>
                <c:pt idx="3478">
                  <c:v>23.173984331718351</c:v>
                </c:pt>
                <c:pt idx="3479">
                  <c:v>23.114922205873022</c:v>
                </c:pt>
                <c:pt idx="3480">
                  <c:v>23.076162685652982</c:v>
                </c:pt>
                <c:pt idx="3481">
                  <c:v>23.068779920097491</c:v>
                </c:pt>
                <c:pt idx="3482">
                  <c:v>23.109385131353381</c:v>
                </c:pt>
                <c:pt idx="3483">
                  <c:v>23.151836034350278</c:v>
                </c:pt>
                <c:pt idx="3484">
                  <c:v>23.109385131353381</c:v>
                </c:pt>
                <c:pt idx="3485">
                  <c:v>23.125996354557049</c:v>
                </c:pt>
                <c:pt idx="3486">
                  <c:v>23.183212788659599</c:v>
                </c:pt>
                <c:pt idx="3487">
                  <c:v>23.255194754219509</c:v>
                </c:pt>
                <c:pt idx="3488">
                  <c:v>23.496980331346251</c:v>
                </c:pt>
                <c:pt idx="3489">
                  <c:v>23.646481336923749</c:v>
                </c:pt>
                <c:pt idx="3490">
                  <c:v>24.118978342227681</c:v>
                </c:pt>
                <c:pt idx="3491">
                  <c:v>24.50103646726723</c:v>
                </c:pt>
                <c:pt idx="3492">
                  <c:v>24.676377152773661</c:v>
                </c:pt>
                <c:pt idx="3493">
                  <c:v>24.86094629517002</c:v>
                </c:pt>
                <c:pt idx="3494">
                  <c:v>25.115651711551109</c:v>
                </c:pt>
                <c:pt idx="3495">
                  <c:v>25.409116647976969</c:v>
                </c:pt>
                <c:pt idx="3496">
                  <c:v>25.706272967423399</c:v>
                </c:pt>
                <c:pt idx="3497">
                  <c:v>26.149238908805419</c:v>
                </c:pt>
                <c:pt idx="3498">
                  <c:v>26.49622889601175</c:v>
                </c:pt>
                <c:pt idx="3499">
                  <c:v>26.522068575707632</c:v>
                </c:pt>
                <c:pt idx="3500">
                  <c:v>26.843218883083551</c:v>
                </c:pt>
                <c:pt idx="3501">
                  <c:v>27.09423291613194</c:v>
                </c:pt>
                <c:pt idx="3502">
                  <c:v>27.1422208930755</c:v>
                </c:pt>
                <c:pt idx="3503">
                  <c:v>27.204974401412681</c:v>
                </c:pt>
                <c:pt idx="3504">
                  <c:v>27.243733921450389</c:v>
                </c:pt>
                <c:pt idx="3505">
                  <c:v>27.221585624184989</c:v>
                </c:pt>
                <c:pt idx="3506">
                  <c:v>27.212357166932769</c:v>
                </c:pt>
                <c:pt idx="3507">
                  <c:v>27.19574594451036</c:v>
                </c:pt>
                <c:pt idx="3508">
                  <c:v>27.15883211620304</c:v>
                </c:pt>
                <c:pt idx="3509">
                  <c:v>27.073930310595159</c:v>
                </c:pt>
                <c:pt idx="3510">
                  <c:v>26.998256962234201</c:v>
                </c:pt>
                <c:pt idx="3511">
                  <c:v>26.909663774201132</c:v>
                </c:pt>
                <c:pt idx="3512">
                  <c:v>26.893052551423519</c:v>
                </c:pt>
                <c:pt idx="3513">
                  <c:v>26.85798441448248</c:v>
                </c:pt>
                <c:pt idx="3514">
                  <c:v>26.81922489477876</c:v>
                </c:pt>
                <c:pt idx="3515">
                  <c:v>26.787848140598669</c:v>
                </c:pt>
                <c:pt idx="3516">
                  <c:v>26.697409261163909</c:v>
                </c:pt>
                <c:pt idx="3517">
                  <c:v>26.509148736035531</c:v>
                </c:pt>
                <c:pt idx="3518">
                  <c:v>26.43716677039124</c:v>
                </c:pt>
                <c:pt idx="3519">
                  <c:v>26.309814062576582</c:v>
                </c:pt>
                <c:pt idx="3520">
                  <c:v>26.252597628322349</c:v>
                </c:pt>
                <c:pt idx="3521">
                  <c:v>26.169541514715121</c:v>
                </c:pt>
                <c:pt idx="3522">
                  <c:v>26.09940524007127</c:v>
                </c:pt>
                <c:pt idx="3523">
                  <c:v>25.920373172435301</c:v>
                </c:pt>
                <c:pt idx="3524">
                  <c:v>25.850236898475359</c:v>
                </c:pt>
                <c:pt idx="3525">
                  <c:v>25.695198818771232</c:v>
                </c:pt>
                <c:pt idx="3526">
                  <c:v>25.589994407453091</c:v>
                </c:pt>
                <c:pt idx="3527">
                  <c:v>25.503246911015889</c:v>
                </c:pt>
                <c:pt idx="3528">
                  <c:v>25.46079600813227</c:v>
                </c:pt>
                <c:pt idx="3529">
                  <c:v>25.394351116904939</c:v>
                </c:pt>
                <c:pt idx="3530">
                  <c:v>25.28360963139939</c:v>
                </c:pt>
                <c:pt idx="3531">
                  <c:v>25.224547505695678</c:v>
                </c:pt>
                <c:pt idx="3532">
                  <c:v>25.137800009221291</c:v>
                </c:pt>
                <c:pt idx="3533">
                  <c:v>25.014138683637078</c:v>
                </c:pt>
                <c:pt idx="3534">
                  <c:v>24.849872146509021</c:v>
                </c:pt>
                <c:pt idx="3535">
                  <c:v>24.783427255233882</c:v>
                </c:pt>
                <c:pt idx="3536">
                  <c:v>24.694834066981329</c:v>
                </c:pt>
                <c:pt idx="3537">
                  <c:v>24.58778396415703</c:v>
                </c:pt>
                <c:pt idx="3538">
                  <c:v>24.43459157596909</c:v>
                </c:pt>
                <c:pt idx="3539">
                  <c:v>24.349689770450901</c:v>
                </c:pt>
                <c:pt idx="3540">
                  <c:v>24.272170730822179</c:v>
                </c:pt>
                <c:pt idx="3541">
                  <c:v>24.150355096503372</c:v>
                </c:pt>
                <c:pt idx="3542">
                  <c:v>24.048842068126131</c:v>
                </c:pt>
                <c:pt idx="3543">
                  <c:v>23.92148935926291</c:v>
                </c:pt>
                <c:pt idx="3544">
                  <c:v>23.880884148395879</c:v>
                </c:pt>
                <c:pt idx="3545">
                  <c:v>23.816284948084022</c:v>
                </c:pt>
                <c:pt idx="3546">
                  <c:v>23.729537451119871</c:v>
                </c:pt>
                <c:pt idx="3547">
                  <c:v>23.6797037826029</c:v>
                </c:pt>
                <c:pt idx="3548">
                  <c:v>23.62987011408239</c:v>
                </c:pt>
                <c:pt idx="3549">
                  <c:v>23.546813999875631</c:v>
                </c:pt>
                <c:pt idx="3550">
                  <c:v>23.484060491280001</c:v>
                </c:pt>
                <c:pt idx="3551">
                  <c:v>23.42868974858445</c:v>
                </c:pt>
                <c:pt idx="3552">
                  <c:v>23.194286936990171</c:v>
                </c:pt>
                <c:pt idx="3553">
                  <c:v>23.06139715419031</c:v>
                </c:pt>
                <c:pt idx="3554">
                  <c:v>22.825148651462818</c:v>
                </c:pt>
                <c:pt idx="3555">
                  <c:v>22.760549451073079</c:v>
                </c:pt>
                <c:pt idx="3556">
                  <c:v>22.703333017295659</c:v>
                </c:pt>
                <c:pt idx="3557">
                  <c:v>22.62765966820772</c:v>
                </c:pt>
                <c:pt idx="3558">
                  <c:v>22.566751851289371</c:v>
                </c:pt>
                <c:pt idx="3559">
                  <c:v>22.498461268454989</c:v>
                </c:pt>
                <c:pt idx="3560">
                  <c:v>22.40986807961885</c:v>
                </c:pt>
                <c:pt idx="3561">
                  <c:v>22.30650935965048</c:v>
                </c:pt>
                <c:pt idx="3562">
                  <c:v>22.182848034021429</c:v>
                </c:pt>
                <c:pt idx="3563">
                  <c:v>22.09979191932668</c:v>
                </c:pt>
                <c:pt idx="3564">
                  <c:v>21.977976285060389</c:v>
                </c:pt>
                <c:pt idx="3565">
                  <c:v>21.848777884858599</c:v>
                </c:pt>
                <c:pt idx="3566">
                  <c:v>21.767567461876531</c:v>
                </c:pt>
                <c:pt idx="3567">
                  <c:v>21.671591507751611</c:v>
                </c:pt>
                <c:pt idx="3568">
                  <c:v>21.616220764591102</c:v>
                </c:pt>
                <c:pt idx="3569">
                  <c:v>21.531318958802071</c:v>
                </c:pt>
                <c:pt idx="3570">
                  <c:v>21.348595506749419</c:v>
                </c:pt>
                <c:pt idx="3571">
                  <c:v>21.278459232428361</c:v>
                </c:pt>
                <c:pt idx="3572">
                  <c:v>21.128958226804279</c:v>
                </c:pt>
                <c:pt idx="3573">
                  <c:v>21.053284877933489</c:v>
                </c:pt>
                <c:pt idx="3574">
                  <c:v>20.924086477597179</c:v>
                </c:pt>
                <c:pt idx="3575">
                  <c:v>20.866870043347689</c:v>
                </c:pt>
                <c:pt idx="3576">
                  <c:v>20.817036374316171</c:v>
                </c:pt>
                <c:pt idx="3577">
                  <c:v>20.72475180287606</c:v>
                </c:pt>
                <c:pt idx="3578">
                  <c:v>20.53464558543196</c:v>
                </c:pt>
                <c:pt idx="3579">
                  <c:v>20.479274842198869</c:v>
                </c:pt>
                <c:pt idx="3580">
                  <c:v>20.390681653512608</c:v>
                </c:pt>
                <c:pt idx="3581">
                  <c:v>20.326082452947631</c:v>
                </c:pt>
                <c:pt idx="3582">
                  <c:v>20.217186658197651</c:v>
                </c:pt>
                <c:pt idx="3583">
                  <c:v>20.169198680877031</c:v>
                </c:pt>
                <c:pt idx="3584">
                  <c:v>20.067685652394768</c:v>
                </c:pt>
                <c:pt idx="3585">
                  <c:v>19.993857994828339</c:v>
                </c:pt>
                <c:pt idx="3586">
                  <c:v>19.934795869124041</c:v>
                </c:pt>
                <c:pt idx="3587">
                  <c:v>19.827745765722661</c:v>
                </c:pt>
                <c:pt idx="3588">
                  <c:v>19.702238748350251</c:v>
                </c:pt>
                <c:pt idx="3589">
                  <c:v>19.650559388210301</c:v>
                </c:pt>
                <c:pt idx="3590">
                  <c:v>19.609954176441629</c:v>
                </c:pt>
                <c:pt idx="3591">
                  <c:v>19.43276779853333</c:v>
                </c:pt>
                <c:pt idx="3592">
                  <c:v>19.401391044089468</c:v>
                </c:pt>
                <c:pt idx="3593">
                  <c:v>19.303569398313261</c:v>
                </c:pt>
                <c:pt idx="3594">
                  <c:v>19.072857968417779</c:v>
                </c:pt>
                <c:pt idx="3595">
                  <c:v>18.993493236577191</c:v>
                </c:pt>
                <c:pt idx="3596">
                  <c:v>18.923356961716809</c:v>
                </c:pt>
                <c:pt idx="3597">
                  <c:v>18.788621487226109</c:v>
                </c:pt>
                <c:pt idx="3598">
                  <c:v>18.580058354681</c:v>
                </c:pt>
                <c:pt idx="3599">
                  <c:v>18.460088411327849</c:v>
                </c:pt>
                <c:pt idx="3600">
                  <c:v>18.380723679430609</c:v>
                </c:pt>
                <c:pt idx="3601">
                  <c:v>18.314278787670439</c:v>
                </c:pt>
                <c:pt idx="3602">
                  <c:v>18.275519267593221</c:v>
                </c:pt>
                <c:pt idx="3603">
                  <c:v>18.19984591847815</c:v>
                </c:pt>
                <c:pt idx="3604">
                  <c:v>18.138938100901861</c:v>
                </c:pt>
                <c:pt idx="3605">
                  <c:v>18.028196614836329</c:v>
                </c:pt>
                <c:pt idx="3606">
                  <c:v>17.922992202604771</c:v>
                </c:pt>
                <c:pt idx="3607">
                  <c:v>17.817787790359031</c:v>
                </c:pt>
                <c:pt idx="3608">
                  <c:v>17.7181204526524</c:v>
                </c:pt>
                <c:pt idx="3609">
                  <c:v>17.627681572290069</c:v>
                </c:pt>
                <c:pt idx="3610">
                  <c:v>17.555699605920001</c:v>
                </c:pt>
                <c:pt idx="3611">
                  <c:v>17.494791788651131</c:v>
                </c:pt>
                <c:pt idx="3612">
                  <c:v>17.393278759157489</c:v>
                </c:pt>
                <c:pt idx="3613">
                  <c:v>17.312068335762941</c:v>
                </c:pt>
                <c:pt idx="3614">
                  <c:v>17.262234667234761</c:v>
                </c:pt>
                <c:pt idx="3615">
                  <c:v>17.203172540994679</c:v>
                </c:pt>
                <c:pt idx="3616">
                  <c:v>17.107196586022429</c:v>
                </c:pt>
                <c:pt idx="3617">
                  <c:v>17.02783185400482</c:v>
                </c:pt>
                <c:pt idx="3618">
                  <c:v>16.990918025272649</c:v>
                </c:pt>
                <c:pt idx="3619">
                  <c:v>16.872793773105229</c:v>
                </c:pt>
                <c:pt idx="3620">
                  <c:v>16.822960104198799</c:v>
                </c:pt>
                <c:pt idx="3621">
                  <c:v>16.76943505213552</c:v>
                </c:pt>
                <c:pt idx="3622">
                  <c:v>16.704835852010159</c:v>
                </c:pt>
                <c:pt idx="3623">
                  <c:v>16.623625428200199</c:v>
                </c:pt>
                <c:pt idx="3624">
                  <c:v>16.518421016152139</c:v>
                </c:pt>
                <c:pt idx="3625">
                  <c:v>16.457513198460799</c:v>
                </c:pt>
                <c:pt idx="3626">
                  <c:v>16.29140096868953</c:v>
                </c:pt>
                <c:pt idx="3627">
                  <c:v>16.226801768526979</c:v>
                </c:pt>
                <c:pt idx="3628">
                  <c:v>16.106831824501729</c:v>
                </c:pt>
                <c:pt idx="3629">
                  <c:v>16.0366955497629</c:v>
                </c:pt>
                <c:pt idx="3630">
                  <c:v>15.98132480624834</c:v>
                </c:pt>
                <c:pt idx="3631">
                  <c:v>15.940719594664969</c:v>
                </c:pt>
                <c:pt idx="3632">
                  <c:v>15.824441033759401</c:v>
                </c:pt>
                <c:pt idx="3633">
                  <c:v>15.77091598163593</c:v>
                </c:pt>
                <c:pt idx="3634">
                  <c:v>15.45530274515013</c:v>
                </c:pt>
                <c:pt idx="3635">
                  <c:v>15.32795003539945</c:v>
                </c:pt>
                <c:pt idx="3636">
                  <c:v>15.06217046740997</c:v>
                </c:pt>
                <c:pt idx="3637">
                  <c:v>14.949583288849929</c:v>
                </c:pt>
                <c:pt idx="3638">
                  <c:v>14.864681482420091</c:v>
                </c:pt>
                <c:pt idx="3639">
                  <c:v>14.822230579378351</c:v>
                </c:pt>
                <c:pt idx="3640">
                  <c:v>14.73732877293612</c:v>
                </c:pt>
                <c:pt idx="3641">
                  <c:v>14.617358828707291</c:v>
                </c:pt>
                <c:pt idx="3642">
                  <c:v>14.622895903280041</c:v>
                </c:pt>
                <c:pt idx="3643">
                  <c:v>14.50292595903527</c:v>
                </c:pt>
                <c:pt idx="3644">
                  <c:v>14.42725260994971</c:v>
                </c:pt>
                <c:pt idx="3645">
                  <c:v>14.34235080347031</c:v>
                </c:pt>
                <c:pt idx="3646">
                  <c:v>14.10241091488874</c:v>
                </c:pt>
                <c:pt idx="3647">
                  <c:v>13.498869811744299</c:v>
                </c:pt>
                <c:pt idx="3648">
                  <c:v>13.353060187269071</c:v>
                </c:pt>
                <c:pt idx="3649">
                  <c:v>13.29953513534859</c:v>
                </c:pt>
                <c:pt idx="3650">
                  <c:v>13.207250563122511</c:v>
                </c:pt>
                <c:pt idx="3651">
                  <c:v>13.28661529513186</c:v>
                </c:pt>
                <c:pt idx="3652">
                  <c:v>13.29399806076877</c:v>
                </c:pt>
                <c:pt idx="3653">
                  <c:v>13.338294655645329</c:v>
                </c:pt>
                <c:pt idx="3654">
                  <c:v>13.260775614698399</c:v>
                </c:pt>
                <c:pt idx="3655">
                  <c:v>13.255238540821949</c:v>
                </c:pt>
                <c:pt idx="3656">
                  <c:v>13.338294655645329</c:v>
                </c:pt>
                <c:pt idx="3657">
                  <c:v>13.27000407209578</c:v>
                </c:pt>
                <c:pt idx="3658">
                  <c:v>13.21647902016821</c:v>
                </c:pt>
                <c:pt idx="3659">
                  <c:v>13.188793647970741</c:v>
                </c:pt>
                <c:pt idx="3660">
                  <c:v>13.170336733525881</c:v>
                </c:pt>
                <c:pt idx="3661">
                  <c:v>13.15003412802038</c:v>
                </c:pt>
                <c:pt idx="3662">
                  <c:v>13.162953968238879</c:v>
                </c:pt>
                <c:pt idx="3663">
                  <c:v>13.16664535105822</c:v>
                </c:pt>
                <c:pt idx="3664">
                  <c:v>13.205404871360271</c:v>
                </c:pt>
                <c:pt idx="3665">
                  <c:v>13.21094194594008</c:v>
                </c:pt>
                <c:pt idx="3666">
                  <c:v>13.244164392014</c:v>
                </c:pt>
                <c:pt idx="3667">
                  <c:v>13.161108276476631</c:v>
                </c:pt>
                <c:pt idx="3668">
                  <c:v>13.2238617858069</c:v>
                </c:pt>
                <c:pt idx="3669">
                  <c:v>13.185102265504851</c:v>
                </c:pt>
                <c:pt idx="3670">
                  <c:v>13.26631268927644</c:v>
                </c:pt>
                <c:pt idx="3671">
                  <c:v>13.279232529141479</c:v>
                </c:pt>
                <c:pt idx="3672">
                  <c:v>13.415813696585181</c:v>
                </c:pt>
                <c:pt idx="3673">
                  <c:v>13.62437683034995</c:v>
                </c:pt>
                <c:pt idx="3674">
                  <c:v>13.81079166646521</c:v>
                </c:pt>
                <c:pt idx="3675">
                  <c:v>13.965829747904721</c:v>
                </c:pt>
                <c:pt idx="3676">
                  <c:v>14.11902213826057</c:v>
                </c:pt>
                <c:pt idx="3677">
                  <c:v>14.274060219646969</c:v>
                </c:pt>
                <c:pt idx="3678">
                  <c:v>14.56752516002687</c:v>
                </c:pt>
                <c:pt idx="3679">
                  <c:v>14.83330472816683</c:v>
                </c:pt>
                <c:pt idx="3680">
                  <c:v>14.907132385811741</c:v>
                </c:pt>
                <c:pt idx="3681">
                  <c:v>14.980960043803019</c:v>
                </c:pt>
                <c:pt idx="3682">
                  <c:v>15.04186786124535</c:v>
                </c:pt>
                <c:pt idx="3683">
                  <c:v>15.167374879279819</c:v>
                </c:pt>
                <c:pt idx="3684">
                  <c:v>15.311338812050639</c:v>
                </c:pt>
                <c:pt idx="3685">
                  <c:v>15.422080299161189</c:v>
                </c:pt>
                <c:pt idx="3686">
                  <c:v>15.50513641377921</c:v>
                </c:pt>
                <c:pt idx="3687">
                  <c:v>15.59557529471275</c:v>
                </c:pt>
                <c:pt idx="3688">
                  <c:v>15.75799614180629</c:v>
                </c:pt>
                <c:pt idx="3689">
                  <c:v>15.953639434840969</c:v>
                </c:pt>
                <c:pt idx="3690">
                  <c:v>16.1400542704659</c:v>
                </c:pt>
                <c:pt idx="3691">
                  <c:v>16.31539495763101</c:v>
                </c:pt>
                <c:pt idx="3692">
                  <c:v>16.426136444264191</c:v>
                </c:pt>
                <c:pt idx="3693">
                  <c:v>16.536877930529741</c:v>
                </c:pt>
                <c:pt idx="3694">
                  <c:v>16.669767714312059</c:v>
                </c:pt>
                <c:pt idx="3695">
                  <c:v>16.73621260619614</c:v>
                </c:pt>
                <c:pt idx="3696">
                  <c:v>16.85618255013642</c:v>
                </c:pt>
                <c:pt idx="3697">
                  <c:v>16.935547282169971</c:v>
                </c:pt>
                <c:pt idx="3698">
                  <c:v>16.941084356375079</c:v>
                </c:pt>
                <c:pt idx="3699">
                  <c:v>17.025986162603111</c:v>
                </c:pt>
                <c:pt idx="3700">
                  <c:v>17.21055530695142</c:v>
                </c:pt>
                <c:pt idx="3701">
                  <c:v>17.27330881564146</c:v>
                </c:pt>
                <c:pt idx="3702">
                  <c:v>17.295457113156449</c:v>
                </c:pt>
                <c:pt idx="3703">
                  <c:v>17.275154507041389</c:v>
                </c:pt>
                <c:pt idx="3704">
                  <c:v>17.13672764914778</c:v>
                </c:pt>
                <c:pt idx="3705">
                  <c:v>17.085048288855582</c:v>
                </c:pt>
                <c:pt idx="3706">
                  <c:v>17.062899991688749</c:v>
                </c:pt>
                <c:pt idx="3707">
                  <c:v>17.051825842928601</c:v>
                </c:pt>
                <c:pt idx="3708">
                  <c:v>17.260388975483139</c:v>
                </c:pt>
                <c:pt idx="3709">
                  <c:v>17.505865937405972</c:v>
                </c:pt>
                <c:pt idx="3710">
                  <c:v>17.62952726368999</c:v>
                </c:pt>
                <c:pt idx="3711">
                  <c:v>17.71073768670098</c:v>
                </c:pt>
                <c:pt idx="3712">
                  <c:v>17.793793801809969</c:v>
                </c:pt>
                <c:pt idx="3713">
                  <c:v>17.921146510851369</c:v>
                </c:pt>
                <c:pt idx="3714">
                  <c:v>17.93406635135252</c:v>
                </c:pt>
                <c:pt idx="3715">
                  <c:v>17.972825871093999</c:v>
                </c:pt>
                <c:pt idx="3716">
                  <c:v>18.09833288941584</c:v>
                </c:pt>
                <c:pt idx="3717">
                  <c:v>18.244142512755179</c:v>
                </c:pt>
                <c:pt idx="3718">
                  <c:v>18.406563359361911</c:v>
                </c:pt>
                <c:pt idx="3719">
                  <c:v>18.467471176920501</c:v>
                </c:pt>
                <c:pt idx="3720">
                  <c:v>18.441631496990968</c:v>
                </c:pt>
                <c:pt idx="3721">
                  <c:v>18.421328890902458</c:v>
                </c:pt>
                <c:pt idx="3722">
                  <c:v>18.404717668315438</c:v>
                </c:pt>
                <c:pt idx="3723">
                  <c:v>18.41210043390987</c:v>
                </c:pt>
                <c:pt idx="3724">
                  <c:v>18.469316868318661</c:v>
                </c:pt>
                <c:pt idx="3725">
                  <c:v>18.62435494894034</c:v>
                </c:pt>
                <c:pt idx="3726">
                  <c:v>18.722176595497821</c:v>
                </c:pt>
                <c:pt idx="3727">
                  <c:v>18.886443133062521</c:v>
                </c:pt>
                <c:pt idx="3728">
                  <c:v>18.98611047063461</c:v>
                </c:pt>
                <c:pt idx="3729">
                  <c:v>19.05440105409507</c:v>
                </c:pt>
                <c:pt idx="3730">
                  <c:v>19.100543339726009</c:v>
                </c:pt>
                <c:pt idx="3731">
                  <c:v>19.262964186528659</c:v>
                </c:pt>
                <c:pt idx="3732">
                  <c:v>19.35524875847268</c:v>
                </c:pt>
                <c:pt idx="3733">
                  <c:v>19.43276779853333</c:v>
                </c:pt>
                <c:pt idx="3734">
                  <c:v>19.480755775894661</c:v>
                </c:pt>
                <c:pt idx="3735">
                  <c:v>19.56381189048378</c:v>
                </c:pt>
                <c:pt idx="3736">
                  <c:v>19.632102473546521</c:v>
                </c:pt>
                <c:pt idx="3737">
                  <c:v>19.654250771001319</c:v>
                </c:pt>
                <c:pt idx="3738">
                  <c:v>19.66532491937793</c:v>
                </c:pt>
                <c:pt idx="3739">
                  <c:v>19.689318907875659</c:v>
                </c:pt>
                <c:pt idx="3740">
                  <c:v>19.68378183403993</c:v>
                </c:pt>
                <c:pt idx="3741">
                  <c:v>19.746535342552939</c:v>
                </c:pt>
                <c:pt idx="3742">
                  <c:v>19.646868005065819</c:v>
                </c:pt>
                <c:pt idx="3743">
                  <c:v>19.486292850083849</c:v>
                </c:pt>
                <c:pt idx="3744">
                  <c:v>19.379242746981049</c:v>
                </c:pt>
                <c:pt idx="3745">
                  <c:v>19.220513283345891</c:v>
                </c:pt>
                <c:pt idx="3746">
                  <c:v>19.31095216389884</c:v>
                </c:pt>
                <c:pt idx="3747">
                  <c:v>19.445687638659781</c:v>
                </c:pt>
                <c:pt idx="3748">
                  <c:v>19.576731730608461</c:v>
                </c:pt>
                <c:pt idx="3749">
                  <c:v>19.545354976169911</c:v>
                </c:pt>
                <c:pt idx="3750">
                  <c:v>19.66532491937793</c:v>
                </c:pt>
                <c:pt idx="3751">
                  <c:v>19.85543113700788</c:v>
                </c:pt>
                <c:pt idx="3752">
                  <c:v>19.88311650899648</c:v>
                </c:pt>
                <c:pt idx="3753">
                  <c:v>20.102753789251409</c:v>
                </c:pt>
                <c:pt idx="3754">
                  <c:v>20.29470569888732</c:v>
                </c:pt>
                <c:pt idx="3755">
                  <c:v>20.518034362182291</c:v>
                </c:pt>
                <c:pt idx="3756">
                  <c:v>20.72844318566354</c:v>
                </c:pt>
                <c:pt idx="3757">
                  <c:v>20.909320946097331</c:v>
                </c:pt>
                <c:pt idx="3758">
                  <c:v>21.584844010576809</c:v>
                </c:pt>
                <c:pt idx="3759">
                  <c:v>21.78971575927822</c:v>
                </c:pt>
                <c:pt idx="3760">
                  <c:v>21.822938205028201</c:v>
                </c:pt>
                <c:pt idx="3761">
                  <c:v>21.872771873649612</c:v>
                </c:pt>
                <c:pt idx="3762">
                  <c:v>21.924451233660339</c:v>
                </c:pt>
                <c:pt idx="3763">
                  <c:v>21.976130593669311</c:v>
                </c:pt>
                <c:pt idx="3764">
                  <c:v>22.066569473587329</c:v>
                </c:pt>
                <c:pt idx="3765">
                  <c:v>22.206842022451909</c:v>
                </c:pt>
                <c:pt idx="3766">
                  <c:v>22.26036707418594</c:v>
                </c:pt>
                <c:pt idx="3767">
                  <c:v>22.240064468185949</c:v>
                </c:pt>
                <c:pt idx="3768">
                  <c:v>22.214224788014469</c:v>
                </c:pt>
                <c:pt idx="3769">
                  <c:v>22.230836011234071</c:v>
                </c:pt>
                <c:pt idx="3770">
                  <c:v>22.14962558828563</c:v>
                </c:pt>
                <c:pt idx="3771">
                  <c:v>22.243755850966341</c:v>
                </c:pt>
                <c:pt idx="3772">
                  <c:v>22.241910159928722</c:v>
                </c:pt>
                <c:pt idx="3773">
                  <c:v>22.221607553928731</c:v>
                </c:pt>
                <c:pt idx="3774">
                  <c:v>22.217916171148339</c:v>
                </c:pt>
                <c:pt idx="3775">
                  <c:v>22.288052445395039</c:v>
                </c:pt>
                <c:pt idx="3776">
                  <c:v>22.356343028598811</c:v>
                </c:pt>
                <c:pt idx="3777">
                  <c:v>22.413559462399238</c:v>
                </c:pt>
                <c:pt idx="3778">
                  <c:v>22.557523393987569</c:v>
                </c:pt>
                <c:pt idx="3779">
                  <c:v>22.57782599998048</c:v>
                </c:pt>
                <c:pt idx="3780">
                  <c:v>22.590745839709221</c:v>
                </c:pt>
                <c:pt idx="3781">
                  <c:v>22.505844034014011</c:v>
                </c:pt>
                <c:pt idx="3782">
                  <c:v>22.459701748560089</c:v>
                </c:pt>
                <c:pt idx="3783">
                  <c:v>22.5298380227891</c:v>
                </c:pt>
                <c:pt idx="3784">
                  <c:v>22.838068491539701</c:v>
                </c:pt>
                <c:pt idx="3785">
                  <c:v>22.8675995544721</c:v>
                </c:pt>
                <c:pt idx="3786">
                  <c:v>22.898976308440371</c:v>
                </c:pt>
                <c:pt idx="3787">
                  <c:v>22.919278914424421</c:v>
                </c:pt>
                <c:pt idx="3788">
                  <c:v>22.758703760037221</c:v>
                </c:pt>
                <c:pt idx="3789">
                  <c:v>22.771623600114101</c:v>
                </c:pt>
                <c:pt idx="3790">
                  <c:v>22.850988331264901</c:v>
                </c:pt>
                <c:pt idx="3791">
                  <c:v>22.891593542883101</c:v>
                </c:pt>
                <c:pt idx="3792">
                  <c:v>23.0964652916335</c:v>
                </c:pt>
                <c:pt idx="3793">
                  <c:v>22.959884126040851</c:v>
                </c:pt>
                <c:pt idx="3794">
                  <c:v>23.10015667441035</c:v>
                </c:pt>
                <c:pt idx="3795">
                  <c:v>23.19059555421331</c:v>
                </c:pt>
                <c:pt idx="3796">
                  <c:v>23.220126617133321</c:v>
                </c:pt>
                <c:pt idx="3797">
                  <c:v>23.33086810290088</c:v>
                </c:pt>
                <c:pt idx="3798">
                  <c:v>23.33271379428842</c:v>
                </c:pt>
                <c:pt idx="3799">
                  <c:v>23.31610257144175</c:v>
                </c:pt>
                <c:pt idx="3800">
                  <c:v>23.33825086845281</c:v>
                </c:pt>
                <c:pt idx="3801">
                  <c:v>23.360399165463889</c:v>
                </c:pt>
                <c:pt idx="3802">
                  <c:v>23.378856079696309</c:v>
                </c:pt>
                <c:pt idx="3803">
                  <c:v>23.432381131359531</c:v>
                </c:pt>
                <c:pt idx="3804">
                  <c:v>23.432381131359531</c:v>
                </c:pt>
                <c:pt idx="3805">
                  <c:v>23.46744926843688</c:v>
                </c:pt>
                <c:pt idx="3806">
                  <c:v>23.48036910850313</c:v>
                </c:pt>
                <c:pt idx="3807">
                  <c:v>23.572653680008159</c:v>
                </c:pt>
                <c:pt idx="3808">
                  <c:v>23.561579531329429</c:v>
                </c:pt>
                <c:pt idx="3809">
                  <c:v>23.574499371044009</c:v>
                </c:pt>
                <c:pt idx="3810">
                  <c:v>23.648327028311289</c:v>
                </c:pt>
                <c:pt idx="3811">
                  <c:v>23.65201841108637</c:v>
                </c:pt>
                <c:pt idx="3812">
                  <c:v>23.559733839588429</c:v>
                </c:pt>
                <c:pt idx="3813">
                  <c:v>23.520974320093011</c:v>
                </c:pt>
                <c:pt idx="3814">
                  <c:v>23.404695759834151</c:v>
                </c:pt>
                <c:pt idx="3815">
                  <c:v>23.356707782687021</c:v>
                </c:pt>
                <c:pt idx="3816">
                  <c:v>23.402850068446611</c:v>
                </c:pt>
                <c:pt idx="3817">
                  <c:v>23.417615599903961</c:v>
                </c:pt>
                <c:pt idx="3818">
                  <c:v>23.471140651211961</c:v>
                </c:pt>
                <c:pt idx="3819">
                  <c:v>23.487751874406761</c:v>
                </c:pt>
                <c:pt idx="3820">
                  <c:v>23.38439315421418</c:v>
                </c:pt>
                <c:pt idx="3821">
                  <c:v>23.323485336995471</c:v>
                </c:pt>
                <c:pt idx="3822">
                  <c:v>23.29395427407723</c:v>
                </c:pt>
                <c:pt idx="3823">
                  <c:v>23.29764565720755</c:v>
                </c:pt>
                <c:pt idx="3824">
                  <c:v>23.389930228378581</c:v>
                </c:pt>
                <c:pt idx="3825">
                  <c:v>23.386238845601721</c:v>
                </c:pt>
                <c:pt idx="3826">
                  <c:v>23.445300971075881</c:v>
                </c:pt>
                <c:pt idx="3827">
                  <c:v>23.502517405510659</c:v>
                </c:pt>
                <c:pt idx="3828">
                  <c:v>23.445300971075881</c:v>
                </c:pt>
                <c:pt idx="3829">
                  <c:v>23.522820011128871</c:v>
                </c:pt>
                <c:pt idx="3830">
                  <c:v>23.559733839588429</c:v>
                </c:pt>
                <c:pt idx="3831">
                  <c:v>23.62064165714467</c:v>
                </c:pt>
                <c:pt idx="3832">
                  <c:v>23.613258891241031</c:v>
                </c:pt>
                <c:pt idx="3833">
                  <c:v>23.622487348180531</c:v>
                </c:pt>
                <c:pt idx="3834">
                  <c:v>23.683395165377991</c:v>
                </c:pt>
                <c:pt idx="3835">
                  <c:v>23.724000376959019</c:v>
                </c:pt>
                <c:pt idx="3836">
                  <c:v>23.801519416987219</c:v>
                </c:pt>
                <c:pt idx="3837">
                  <c:v>23.834741862661069</c:v>
                </c:pt>
                <c:pt idx="3838">
                  <c:v>23.956557496672449</c:v>
                </c:pt>
                <c:pt idx="3839">
                  <c:v>24.056224833672768</c:v>
                </c:pt>
                <c:pt idx="3840">
                  <c:v>24.004545473785939</c:v>
                </c:pt>
                <c:pt idx="3841">
                  <c:v>23.89934106261768</c:v>
                </c:pt>
                <c:pt idx="3842">
                  <c:v>23.901186754005231</c:v>
                </c:pt>
                <c:pt idx="3843">
                  <c:v>23.952866113897361</c:v>
                </c:pt>
                <c:pt idx="3844">
                  <c:v>24.015619622459361</c:v>
                </c:pt>
                <c:pt idx="3845">
                  <c:v>24.117132650841921</c:v>
                </c:pt>
                <c:pt idx="3846">
                  <c:v>24.10974988529528</c:v>
                </c:pt>
                <c:pt idx="3847">
                  <c:v>24.124515416738461</c:v>
                </c:pt>
                <c:pt idx="3848">
                  <c:v>24.14112663921928</c:v>
                </c:pt>
                <c:pt idx="3849">
                  <c:v>24.11528695945437</c:v>
                </c:pt>
                <c:pt idx="3850">
                  <c:v>24.118978342227681</c:v>
                </c:pt>
                <c:pt idx="3851">
                  <c:v>24.111595576329361</c:v>
                </c:pt>
                <c:pt idx="3852">
                  <c:v>24.061761908185311</c:v>
                </c:pt>
                <c:pt idx="3853">
                  <c:v>24.09129297107701</c:v>
                </c:pt>
                <c:pt idx="3854">
                  <c:v>24.07283605650527</c:v>
                </c:pt>
                <c:pt idx="3855">
                  <c:v>24.1761947766182</c:v>
                </c:pt>
                <c:pt idx="3856">
                  <c:v>24.303547484740879</c:v>
                </c:pt>
                <c:pt idx="3857">
                  <c:v>24.430900193195761</c:v>
                </c:pt>
                <c:pt idx="3858">
                  <c:v>24.488116627215131</c:v>
                </c:pt>
                <c:pt idx="3859">
                  <c:v>24.539795987073621</c:v>
                </c:pt>
                <c:pt idx="3860">
                  <c:v>24.589629655894498</c:v>
                </c:pt>
                <c:pt idx="3861">
                  <c:v>24.626543484309799</c:v>
                </c:pt>
                <c:pt idx="3862">
                  <c:v>24.626543484309799</c:v>
                </c:pt>
                <c:pt idx="3863">
                  <c:v>24.611777952873691</c:v>
                </c:pt>
                <c:pt idx="3864">
                  <c:v>24.523184764601659</c:v>
                </c:pt>
                <c:pt idx="3865">
                  <c:v>24.515801998706891</c:v>
                </c:pt>
                <c:pt idx="3866">
                  <c:v>24.495499393109899</c:v>
                </c:pt>
                <c:pt idx="3867">
                  <c:v>24.49180800998667</c:v>
                </c:pt>
                <c:pt idx="3868">
                  <c:v>24.456739873303519</c:v>
                </c:pt>
                <c:pt idx="3869">
                  <c:v>24.423517427652669</c:v>
                </c:pt>
                <c:pt idx="3870">
                  <c:v>24.364455301892331</c:v>
                </c:pt>
                <c:pt idx="3871">
                  <c:v>24.33861562213449</c:v>
                </c:pt>
                <c:pt idx="3872">
                  <c:v>24.292473336071009</c:v>
                </c:pt>
                <c:pt idx="3873">
                  <c:v>24.246331050710911</c:v>
                </c:pt>
                <c:pt idx="3874">
                  <c:v>24.207571530540442</c:v>
                </c:pt>
                <c:pt idx="3875">
                  <c:v>24.179886159391518</c:v>
                </c:pt>
                <c:pt idx="3876">
                  <c:v>24.178040467652291</c:v>
                </c:pt>
                <c:pt idx="3877">
                  <c:v>24.050687759511899</c:v>
                </c:pt>
                <c:pt idx="3878">
                  <c:v>24.021156696620221</c:v>
                </c:pt>
                <c:pt idx="3879">
                  <c:v>24.000854091012631</c:v>
                </c:pt>
                <c:pt idx="3880">
                  <c:v>23.973168719153261</c:v>
                </c:pt>
                <c:pt idx="3881">
                  <c:v>23.91410659406797</c:v>
                </c:pt>
                <c:pt idx="3882">
                  <c:v>23.749840056732769</c:v>
                </c:pt>
                <c:pt idx="3883">
                  <c:v>23.694469314054938</c:v>
                </c:pt>
                <c:pt idx="3884">
                  <c:v>23.631715805469931</c:v>
                </c:pt>
                <c:pt idx="3885">
                  <c:v>23.607721816726709</c:v>
                </c:pt>
                <c:pt idx="3886">
                  <c:v>23.600339051176551</c:v>
                </c:pt>
                <c:pt idx="3887">
                  <c:v>23.604030433951628</c:v>
                </c:pt>
                <c:pt idx="3888">
                  <c:v>23.585573519722729</c:v>
                </c:pt>
                <c:pt idx="3889">
                  <c:v>23.570807988268928</c:v>
                </c:pt>
                <c:pt idx="3890">
                  <c:v>23.580036445558321</c:v>
                </c:pt>
                <c:pt idx="3891">
                  <c:v>23.548659691263168</c:v>
                </c:pt>
                <c:pt idx="3892">
                  <c:v>23.45637511975638</c:v>
                </c:pt>
                <c:pt idx="3893">
                  <c:v>23.448992354204439</c:v>
                </c:pt>
                <c:pt idx="3894">
                  <c:v>23.38254746282664</c:v>
                </c:pt>
                <c:pt idx="3895">
                  <c:v>23.310565497277349</c:v>
                </c:pt>
                <c:pt idx="3896">
                  <c:v>23.205361085674209</c:v>
                </c:pt>
                <c:pt idx="3897">
                  <c:v>23.127842045592899</c:v>
                </c:pt>
                <c:pt idx="3898">
                  <c:v>22.969112582985659</c:v>
                </c:pt>
                <c:pt idx="3899">
                  <c:v>22.886056468715161</c:v>
                </c:pt>
                <c:pt idx="3900">
                  <c:v>22.823302960073502</c:v>
                </c:pt>
                <c:pt idx="3901">
                  <c:v>22.747629611347879</c:v>
                </c:pt>
                <c:pt idx="3902">
                  <c:v>22.668264880190009</c:v>
                </c:pt>
                <c:pt idx="3903">
                  <c:v>22.583363074150199</c:v>
                </c:pt>
                <c:pt idx="3904">
                  <c:v>22.540912171480208</c:v>
                </c:pt>
                <c:pt idx="3905">
                  <c:v>22.413559462399238</c:v>
                </c:pt>
                <c:pt idx="3906">
                  <c:v>22.341577497123762</c:v>
                </c:pt>
                <c:pt idx="3907">
                  <c:v>22.23637308540555</c:v>
                </c:pt>
                <c:pt idx="3908">
                  <c:v>22.18100234227866</c:v>
                </c:pt>
                <c:pt idx="3909">
                  <c:v>22.123785908110609</c:v>
                </c:pt>
                <c:pt idx="3910">
                  <c:v>22.051803942460431</c:v>
                </c:pt>
                <c:pt idx="3911">
                  <c:v>21.961365062540629</c:v>
                </c:pt>
                <c:pt idx="3912">
                  <c:v>21.867234799124681</c:v>
                </c:pt>
                <c:pt idx="3913">
                  <c:v>21.79156145066931</c:v>
                </c:pt>
                <c:pt idx="3914">
                  <c:v>21.728807941949771</c:v>
                </c:pt>
                <c:pt idx="3915">
                  <c:v>21.60699230763036</c:v>
                </c:pt>
                <c:pt idx="3916">
                  <c:v>21.450108535789902</c:v>
                </c:pt>
                <c:pt idx="3917">
                  <c:v>21.394737792965131</c:v>
                </c:pt>
                <c:pt idx="3918">
                  <c:v>21.263693700935612</c:v>
                </c:pt>
                <c:pt idx="3919">
                  <c:v>21.11603838634915</c:v>
                </c:pt>
                <c:pt idx="3920">
                  <c:v>21.06435902629061</c:v>
                </c:pt>
                <c:pt idx="3921">
                  <c:v>21.010833974837471</c:v>
                </c:pt>
                <c:pt idx="3922">
                  <c:v>20.918549403416829</c:v>
                </c:pt>
                <c:pt idx="3923">
                  <c:v>20.83549328860348</c:v>
                </c:pt>
                <c:pt idx="3924">
                  <c:v>20.737671642983031</c:v>
                </c:pt>
                <c:pt idx="3925">
                  <c:v>20.63246723107364</c:v>
                </c:pt>
                <c:pt idx="3926">
                  <c:v>20.58078787098858</c:v>
                </c:pt>
                <c:pt idx="3927">
                  <c:v>20.403601493273211</c:v>
                </c:pt>
                <c:pt idx="3928">
                  <c:v>20.379607504794951</c:v>
                </c:pt>
                <c:pt idx="3929">
                  <c:v>20.29470569888732</c:v>
                </c:pt>
                <c:pt idx="3930">
                  <c:v>19.940332943309691</c:v>
                </c:pt>
                <c:pt idx="3931">
                  <c:v>19.8425112972402</c:v>
                </c:pt>
                <c:pt idx="3932">
                  <c:v>19.766837948257891</c:v>
                </c:pt>
                <c:pt idx="3933">
                  <c:v>19.678244759500831</c:v>
                </c:pt>
                <c:pt idx="3934">
                  <c:v>19.731769811035409</c:v>
                </c:pt>
                <c:pt idx="3935">
                  <c:v>19.76499225686327</c:v>
                </c:pt>
                <c:pt idx="3936">
                  <c:v>19.908956188883529</c:v>
                </c:pt>
                <c:pt idx="3937">
                  <c:v>19.953252783429061</c:v>
                </c:pt>
                <c:pt idx="3938">
                  <c:v>19.91818464586197</c:v>
                </c:pt>
                <c:pt idx="3939">
                  <c:v>19.929258794584939</c:v>
                </c:pt>
                <c:pt idx="3940">
                  <c:v>19.988320920642689</c:v>
                </c:pt>
                <c:pt idx="3941">
                  <c:v>20.051074429134459</c:v>
                </c:pt>
                <c:pt idx="3942">
                  <c:v>20.187655595881878</c:v>
                </c:pt>
                <c:pt idx="3943">
                  <c:v>20.27994016702695</c:v>
                </c:pt>
                <c:pt idx="3944">
                  <c:v>20.143359000997059</c:v>
                </c:pt>
                <c:pt idx="3945">
                  <c:v>20.17289006401975</c:v>
                </c:pt>
                <c:pt idx="3946">
                  <c:v>20.233797881456191</c:v>
                </c:pt>
                <c:pt idx="3947">
                  <c:v>20.2744030928413</c:v>
                </c:pt>
                <c:pt idx="3948">
                  <c:v>20.121210703906339</c:v>
                </c:pt>
                <c:pt idx="3949">
                  <c:v>20.073222726580418</c:v>
                </c:pt>
                <c:pt idx="3950">
                  <c:v>19.97170969773407</c:v>
                </c:pt>
                <c:pt idx="3951">
                  <c:v>20.036308897622241</c:v>
                </c:pt>
                <c:pt idx="3952">
                  <c:v>20.158124532509291</c:v>
                </c:pt>
                <c:pt idx="3953">
                  <c:v>20.375916122005691</c:v>
                </c:pt>
                <c:pt idx="3954">
                  <c:v>20.451589470581439</c:v>
                </c:pt>
                <c:pt idx="3955">
                  <c:v>20.501423139634198</c:v>
                </c:pt>
                <c:pt idx="3956">
                  <c:v>20.495886065098631</c:v>
                </c:pt>
                <c:pt idx="3957">
                  <c:v>20.621393082357748</c:v>
                </c:pt>
                <c:pt idx="3958">
                  <c:v>20.628775848286171</c:v>
                </c:pt>
                <c:pt idx="3959">
                  <c:v>20.634312922819959</c:v>
                </c:pt>
                <c:pt idx="3960">
                  <c:v>20.66384398547325</c:v>
                </c:pt>
                <c:pt idx="3961">
                  <c:v>20.667535368612409</c:v>
                </c:pt>
                <c:pt idx="3962">
                  <c:v>20.721060419736901</c:v>
                </c:pt>
                <c:pt idx="3963">
                  <c:v>20.831801905816</c:v>
                </c:pt>
                <c:pt idx="3964">
                  <c:v>21.11603838634915</c:v>
                </c:pt>
                <c:pt idx="3965">
                  <c:v>21.30245322123352</c:v>
                </c:pt>
                <c:pt idx="3966">
                  <c:v>21.392892101220589</c:v>
                </c:pt>
                <c:pt idx="3967">
                  <c:v>21.402120558536559</c:v>
                </c:pt>
                <c:pt idx="3968">
                  <c:v>21.429805929770431</c:v>
                </c:pt>
                <c:pt idx="3969">
                  <c:v>21.551621564817989</c:v>
                </c:pt>
                <c:pt idx="3970">
                  <c:v>21.629140604685691</c:v>
                </c:pt>
                <c:pt idx="3971">
                  <c:v>21.821092513637119</c:v>
                </c:pt>
                <c:pt idx="3972">
                  <c:v>21.97059351949606</c:v>
                </c:pt>
                <c:pt idx="3973">
                  <c:v>22.059186708022992</c:v>
                </c:pt>
                <c:pt idx="3974">
                  <c:v>22.188385108194691</c:v>
                </c:pt>
                <c:pt idx="3975">
                  <c:v>22.18100234227866</c:v>
                </c:pt>
                <c:pt idx="3976">
                  <c:v>22.206842022451909</c:v>
                </c:pt>
                <c:pt idx="3977">
                  <c:v>22.354497336856038</c:v>
                </c:pt>
                <c:pt idx="3978">
                  <c:v>22.463393131340489</c:v>
                </c:pt>
                <c:pt idx="3979">
                  <c:v>22.53352940556772</c:v>
                </c:pt>
                <c:pt idx="3980">
                  <c:v>22.6239682854291</c:v>
                </c:pt>
                <c:pt idx="3981">
                  <c:v>22.769777908724791</c:v>
                </c:pt>
                <c:pt idx="3982">
                  <c:v>22.854679714395221</c:v>
                </c:pt>
                <c:pt idx="3983">
                  <c:v>23.01156348598786</c:v>
                </c:pt>
                <c:pt idx="3984">
                  <c:v>23.13707050288939</c:v>
                </c:pt>
                <c:pt idx="3985">
                  <c:v>23.10753944031752</c:v>
                </c:pt>
                <c:pt idx="3986">
                  <c:v>23.138916194276931</c:v>
                </c:pt>
                <c:pt idx="3987">
                  <c:v>23.21274385122792</c:v>
                </c:pt>
                <c:pt idx="3988">
                  <c:v>23.321639645607931</c:v>
                </c:pt>
                <c:pt idx="3989">
                  <c:v>23.432381131359531</c:v>
                </c:pt>
                <c:pt idx="3990">
                  <c:v>23.465603577049329</c:v>
                </c:pt>
                <c:pt idx="3991">
                  <c:v>23.448992354204439</c:v>
                </c:pt>
                <c:pt idx="3992">
                  <c:v>23.537585542584448</c:v>
                </c:pt>
                <c:pt idx="3993">
                  <c:v>23.556042456815121</c:v>
                </c:pt>
                <c:pt idx="3994">
                  <c:v>23.644635645534422</c:v>
                </c:pt>
                <c:pt idx="3995">
                  <c:v>23.740611599445149</c:v>
                </c:pt>
                <c:pt idx="3996">
                  <c:v>23.766451279572362</c:v>
                </c:pt>
                <c:pt idx="3997">
                  <c:v>23.797828033860441</c:v>
                </c:pt>
                <c:pt idx="3998">
                  <c:v>23.932563508289778</c:v>
                </c:pt>
                <c:pt idx="3999">
                  <c:v>23.862427234172291</c:v>
                </c:pt>
                <c:pt idx="4000">
                  <c:v>23.86058154243306</c:v>
                </c:pt>
                <c:pt idx="4001">
                  <c:v>23.965785953958321</c:v>
                </c:pt>
                <c:pt idx="4002">
                  <c:v>24.1946516908347</c:v>
                </c:pt>
                <c:pt idx="4003">
                  <c:v>24.52872183875898</c:v>
                </c:pt>
                <c:pt idx="4004">
                  <c:v>24.884940283879601</c:v>
                </c:pt>
                <c:pt idx="4005">
                  <c:v>25.276226865509908</c:v>
                </c:pt>
                <c:pt idx="4006">
                  <c:v>25.403579574176639</c:v>
                </c:pt>
                <c:pt idx="4007">
                  <c:v>25.423882179398909</c:v>
                </c:pt>
                <c:pt idx="4008">
                  <c:v>25.540160739392238</c:v>
                </c:pt>
                <c:pt idx="4009">
                  <c:v>25.667513447318431</c:v>
                </c:pt>
                <c:pt idx="4010">
                  <c:v>25.990509446388149</c:v>
                </c:pt>
                <c:pt idx="4011">
                  <c:v>25.888996418221559</c:v>
                </c:pt>
                <c:pt idx="4012">
                  <c:v>26.140010451540771</c:v>
                </c:pt>
                <c:pt idx="4013">
                  <c:v>25.82070583564386</c:v>
                </c:pt>
                <c:pt idx="4014">
                  <c:v>25.83916274982673</c:v>
                </c:pt>
                <c:pt idx="4015">
                  <c:v>26.00342928606733</c:v>
                </c:pt>
                <c:pt idx="4016">
                  <c:v>26.317196827752049</c:v>
                </c:pt>
                <c:pt idx="4017">
                  <c:v>26.54421687298894</c:v>
                </c:pt>
                <c:pt idx="4018">
                  <c:v>26.68264372976142</c:v>
                </c:pt>
                <c:pt idx="4019">
                  <c:v>26.71217479221292</c:v>
                </c:pt>
                <c:pt idx="4020">
                  <c:v>26.49622889601175</c:v>
                </c:pt>
                <c:pt idx="4021">
                  <c:v>26.503611661538919</c:v>
                </c:pt>
                <c:pt idx="4022">
                  <c:v>26.56082809577542</c:v>
                </c:pt>
                <c:pt idx="4023">
                  <c:v>26.684489420791991</c:v>
                </c:pt>
                <c:pt idx="4024">
                  <c:v>26.671569581121648</c:v>
                </c:pt>
                <c:pt idx="4025">
                  <c:v>26.880132711405039</c:v>
                </c:pt>
                <c:pt idx="4026">
                  <c:v>26.928120688360991</c:v>
                </c:pt>
                <c:pt idx="4027">
                  <c:v>27.025942333646281</c:v>
                </c:pt>
                <c:pt idx="4028">
                  <c:v>27.230814081085541</c:v>
                </c:pt>
                <c:pt idx="4029">
                  <c:v>27.289876206654711</c:v>
                </c:pt>
                <c:pt idx="4030">
                  <c:v>27.415383223652452</c:v>
                </c:pt>
                <c:pt idx="4031">
                  <c:v>27.570421302702179</c:v>
                </c:pt>
                <c:pt idx="4032">
                  <c:v>27.64609465066189</c:v>
                </c:pt>
                <c:pt idx="4033">
                  <c:v>27.671934330675821</c:v>
                </c:pt>
                <c:pt idx="4034">
                  <c:v>27.683008478949741</c:v>
                </c:pt>
                <c:pt idx="4035">
                  <c:v>27.67562571343321</c:v>
                </c:pt>
                <c:pt idx="4036">
                  <c:v>27.867577620717679</c:v>
                </c:pt>
                <c:pt idx="4037">
                  <c:v>28.029998465554211</c:v>
                </c:pt>
                <c:pt idx="4038">
                  <c:v>28.55971190261992</c:v>
                </c:pt>
                <c:pt idx="4039">
                  <c:v>28.917776037492441</c:v>
                </c:pt>
                <c:pt idx="4040">
                  <c:v>29.486248993260521</c:v>
                </c:pt>
                <c:pt idx="4041">
                  <c:v>29.670818134651409</c:v>
                </c:pt>
                <c:pt idx="4042">
                  <c:v>29.309062617334838</c:v>
                </c:pt>
                <c:pt idx="4043">
                  <c:v>29.220469429533679</c:v>
                </c:pt>
                <c:pt idx="4044">
                  <c:v>29.275840171866331</c:v>
                </c:pt>
                <c:pt idx="4045">
                  <c:v>29.21493235540645</c:v>
                </c:pt>
                <c:pt idx="4046">
                  <c:v>29.272148789114251</c:v>
                </c:pt>
                <c:pt idx="4047">
                  <c:v>29.237080652268819</c:v>
                </c:pt>
                <c:pt idx="4048">
                  <c:v>29.231543578141601</c:v>
                </c:pt>
                <c:pt idx="4049">
                  <c:v>29.205703898173699</c:v>
                </c:pt>
                <c:pt idx="4050">
                  <c:v>29.133721933100599</c:v>
                </c:pt>
                <c:pt idx="4051">
                  <c:v>29.111573636234681</c:v>
                </c:pt>
                <c:pt idx="4052">
                  <c:v>29.14848746446058</c:v>
                </c:pt>
                <c:pt idx="4053">
                  <c:v>29.118956401738831</c:v>
                </c:pt>
                <c:pt idx="4054">
                  <c:v>29.072814116278408</c:v>
                </c:pt>
                <c:pt idx="4055">
                  <c:v>29.069122733526338</c:v>
                </c:pt>
                <c:pt idx="4056">
                  <c:v>29.072814116278408</c:v>
                </c:pt>
                <c:pt idx="4057">
                  <c:v>29.08942533936878</c:v>
                </c:pt>
                <c:pt idx="4058">
                  <c:v>29.080196881782559</c:v>
                </c:pt>
                <c:pt idx="4059">
                  <c:v>29.096808104872931</c:v>
                </c:pt>
                <c:pt idx="4060">
                  <c:v>29.12818485861991</c:v>
                </c:pt>
                <c:pt idx="4061">
                  <c:v>29.146641772731972</c:v>
                </c:pt>
                <c:pt idx="4062">
                  <c:v>29.15956161306849</c:v>
                </c:pt>
                <c:pt idx="4063">
                  <c:v>29.150333155837512</c:v>
                </c:pt>
                <c:pt idx="4064">
                  <c:v>29.178018527182331</c:v>
                </c:pt>
                <c:pt idx="4065">
                  <c:v>29.14848746446058</c:v>
                </c:pt>
                <c:pt idx="4066">
                  <c:v>29.181709909934401</c:v>
                </c:pt>
                <c:pt idx="4067">
                  <c:v>29.18355560130955</c:v>
                </c:pt>
                <c:pt idx="4068">
                  <c:v>29.168790069949559</c:v>
                </c:pt>
                <c:pt idx="4069">
                  <c:v>29.18355560130955</c:v>
                </c:pt>
                <c:pt idx="4070">
                  <c:v>29.181709909934401</c:v>
                </c:pt>
                <c:pt idx="4071">
                  <c:v>29.16694437857441</c:v>
                </c:pt>
                <c:pt idx="4072">
                  <c:v>29.16325299582234</c:v>
                </c:pt>
                <c:pt idx="4073">
                  <c:v>29.135567624475751</c:v>
                </c:pt>
                <c:pt idx="4074">
                  <c:v>29.083888264888099</c:v>
                </c:pt>
                <c:pt idx="4075">
                  <c:v>29.10603656175401</c:v>
                </c:pt>
                <c:pt idx="4076">
                  <c:v>28.882707900632852</c:v>
                </c:pt>
                <c:pt idx="4077">
                  <c:v>28.79965178656651</c:v>
                </c:pt>
                <c:pt idx="4078">
                  <c:v>28.768275032808901</c:v>
                </c:pt>
                <c:pt idx="4079">
                  <c:v>28.879016517878998</c:v>
                </c:pt>
                <c:pt idx="4080">
                  <c:v>28.795960403814441</c:v>
                </c:pt>
                <c:pt idx="4081">
                  <c:v>28.814417317933579</c:v>
                </c:pt>
                <c:pt idx="4082">
                  <c:v>28.759046575572611</c:v>
                </c:pt>
                <c:pt idx="4083">
                  <c:v>28.735052587319139</c:v>
                </c:pt>
                <c:pt idx="4084">
                  <c:v>28.690755992864489</c:v>
                </c:pt>
                <c:pt idx="4085">
                  <c:v>28.67045338771657</c:v>
                </c:pt>
                <c:pt idx="4086">
                  <c:v>28.65199647359389</c:v>
                </c:pt>
                <c:pt idx="4087">
                  <c:v>28.598471422247531</c:v>
                </c:pt>
                <c:pt idx="4088">
                  <c:v>28.574477433990541</c:v>
                </c:pt>
                <c:pt idx="4089">
                  <c:v>28.544946371249321</c:v>
                </c:pt>
                <c:pt idx="4090">
                  <c:v>28.513569617129399</c:v>
                </c:pt>
                <c:pt idx="4091">
                  <c:v>28.47481009750004</c:v>
                </c:pt>
                <c:pt idx="4092">
                  <c:v>28.46927302301582</c:v>
                </c:pt>
                <c:pt idx="4093">
                  <c:v>28.43789626924405</c:v>
                </c:pt>
                <c:pt idx="4094">
                  <c:v>28.410210897524529</c:v>
                </c:pt>
                <c:pt idx="4095">
                  <c:v>28.40651951476891</c:v>
                </c:pt>
                <c:pt idx="4096">
                  <c:v>28.37514276099715</c:v>
                </c:pt>
                <c:pt idx="4097">
                  <c:v>28.34745738962576</c:v>
                </c:pt>
                <c:pt idx="4098">
                  <c:v>28.29762372136901</c:v>
                </c:pt>
                <c:pt idx="4099">
                  <c:v>28.258864201377339</c:v>
                </c:pt>
                <c:pt idx="4100">
                  <c:v>28.22564175586988</c:v>
                </c:pt>
                <c:pt idx="4101">
                  <c:v>28.212721916224339</c:v>
                </c:pt>
                <c:pt idx="4102">
                  <c:v>28.19980207622535</c:v>
                </c:pt>
                <c:pt idx="4103">
                  <c:v>28.179499470713331</c:v>
                </c:pt>
                <c:pt idx="4104">
                  <c:v>28.16473393933742</c:v>
                </c:pt>
                <c:pt idx="4105">
                  <c:v>28.18872792760504</c:v>
                </c:pt>
                <c:pt idx="4106">
                  <c:v>28.135202876582039</c:v>
                </c:pt>
                <c:pt idx="4107">
                  <c:v>28.161042556580021</c:v>
                </c:pt>
                <c:pt idx="4108">
                  <c:v>28.12412872795996</c:v>
                </c:pt>
                <c:pt idx="4109">
                  <c:v>28.092751973825891</c:v>
                </c:pt>
                <c:pt idx="4110">
                  <c:v>28.033689848663279</c:v>
                </c:pt>
                <c:pt idx="4111">
                  <c:v>27.989393254523129</c:v>
                </c:pt>
                <c:pt idx="4112">
                  <c:v>27.963553574519828</c:v>
                </c:pt>
                <c:pt idx="4113">
                  <c:v>27.92848543797475</c:v>
                </c:pt>
                <c:pt idx="4114">
                  <c:v>27.895262992454899</c:v>
                </c:pt>
                <c:pt idx="4115">
                  <c:v>27.858349163824229</c:v>
                </c:pt>
                <c:pt idx="4116">
                  <c:v>27.817743952786049</c:v>
                </c:pt>
                <c:pt idx="4117">
                  <c:v>27.782675815530521</c:v>
                </c:pt>
                <c:pt idx="4118">
                  <c:v>27.749453370005359</c:v>
                </c:pt>
                <c:pt idx="4119">
                  <c:v>27.71253954171927</c:v>
                </c:pt>
                <c:pt idx="4120">
                  <c:v>27.664551564805809</c:v>
                </c:pt>
                <c:pt idx="4121">
                  <c:v>27.694082627577121</c:v>
                </c:pt>
                <c:pt idx="4122">
                  <c:v>27.657168799289281</c:v>
                </c:pt>
                <c:pt idx="4123">
                  <c:v>27.618409279620948</c:v>
                </c:pt>
                <c:pt idx="4124">
                  <c:v>27.5870325251175</c:v>
                </c:pt>
                <c:pt idx="4125">
                  <c:v>27.588878216847871</c:v>
                </c:pt>
                <c:pt idx="4126">
                  <c:v>27.540890239927329</c:v>
                </c:pt>
                <c:pt idx="4127">
                  <c:v>27.513204868531169</c:v>
                </c:pt>
                <c:pt idx="4128">
                  <c:v>27.468908274366239</c:v>
                </c:pt>
                <c:pt idx="4129">
                  <c:v>27.503976411634159</c:v>
                </c:pt>
                <c:pt idx="4130">
                  <c:v>27.485519497486688</c:v>
                </c:pt>
                <c:pt idx="4131">
                  <c:v>27.47444534850408</c:v>
                </c:pt>
                <c:pt idx="4132">
                  <c:v>27.467062583339221</c:v>
                </c:pt>
                <c:pt idx="4133">
                  <c:v>27.424611680551219</c:v>
                </c:pt>
                <c:pt idx="4134">
                  <c:v>27.446759977457841</c:v>
                </c:pt>
                <c:pt idx="4135">
                  <c:v>27.411691840188141</c:v>
                </c:pt>
                <c:pt idx="4136">
                  <c:v>27.382160778113121</c:v>
                </c:pt>
                <c:pt idx="4137">
                  <c:v>27.352629714979511</c:v>
                </c:pt>
                <c:pt idx="4138">
                  <c:v>27.30833312080572</c:v>
                </c:pt>
                <c:pt idx="4139">
                  <c:v>27.291721898386861</c:v>
                </c:pt>
                <c:pt idx="4140">
                  <c:v>27.254808069729609</c:v>
                </c:pt>
                <c:pt idx="4141">
                  <c:v>27.22343131556546</c:v>
                </c:pt>
                <c:pt idx="4142">
                  <c:v>27.1883631786386</c:v>
                </c:pt>
                <c:pt idx="4143">
                  <c:v>27.164369189990971</c:v>
                </c:pt>
                <c:pt idx="4144">
                  <c:v>27.132992436174948</c:v>
                </c:pt>
                <c:pt idx="4145">
                  <c:v>27.09607860786409</c:v>
                </c:pt>
                <c:pt idx="4146">
                  <c:v>27.118226904779561</c:v>
                </c:pt>
                <c:pt idx="4147">
                  <c:v>27.09976999062501</c:v>
                </c:pt>
                <c:pt idx="4148">
                  <c:v>27.086850150610079</c:v>
                </c:pt>
                <c:pt idx="4149">
                  <c:v>27.09054153337101</c:v>
                </c:pt>
                <c:pt idx="4150">
                  <c:v>27.085004459229619</c:v>
                </c:pt>
                <c:pt idx="4151">
                  <c:v>27.059164779199769</c:v>
                </c:pt>
                <c:pt idx="4152">
                  <c:v>27.0148681853635</c:v>
                </c:pt>
                <c:pt idx="4153">
                  <c:v>26.97241728255247</c:v>
                </c:pt>
                <c:pt idx="4154">
                  <c:v>26.9798000480761</c:v>
                </c:pt>
                <c:pt idx="4155">
                  <c:v>26.983491430837031</c:v>
                </c:pt>
                <c:pt idx="4156">
                  <c:v>26.994565579473271</c:v>
                </c:pt>
                <c:pt idx="4157">
                  <c:v>26.976108665315181</c:v>
                </c:pt>
                <c:pt idx="4158">
                  <c:v>26.950268985281781</c:v>
                </c:pt>
                <c:pt idx="4159">
                  <c:v>26.915200848695982</c:v>
                </c:pt>
                <c:pt idx="4160">
                  <c:v>26.893052551423519</c:v>
                </c:pt>
                <c:pt idx="4161">
                  <c:v>26.843218883083551</c:v>
                </c:pt>
                <c:pt idx="4162">
                  <c:v>26.82660766030239</c:v>
                </c:pt>
                <c:pt idx="4163">
                  <c:v>26.488846130132899</c:v>
                </c:pt>
                <c:pt idx="4164">
                  <c:v>26.08463970865996</c:v>
                </c:pt>
                <c:pt idx="4165">
                  <c:v>26.031114657862972</c:v>
                </c:pt>
                <c:pt idx="4166">
                  <c:v>25.90007056651849</c:v>
                </c:pt>
                <c:pt idx="4167">
                  <c:v>25.80963168699347</c:v>
                </c:pt>
                <c:pt idx="4168">
                  <c:v>25.691507436005001</c:v>
                </c:pt>
                <c:pt idx="4169">
                  <c:v>25.296529471439101</c:v>
                </c:pt>
                <c:pt idx="4170">
                  <c:v>24.792655712512659</c:v>
                </c:pt>
                <c:pt idx="4171">
                  <c:v>24.715136672571209</c:v>
                </c:pt>
                <c:pt idx="4172">
                  <c:v>24.541641678811089</c:v>
                </c:pt>
                <c:pt idx="4173">
                  <c:v>24.397677747544929</c:v>
                </c:pt>
                <c:pt idx="4174">
                  <c:v>24.161429245175011</c:v>
                </c:pt>
                <c:pt idx="4175">
                  <c:v>24.094984353848549</c:v>
                </c:pt>
                <c:pt idx="4176">
                  <c:v>23.980551485405041</c:v>
                </c:pt>
                <c:pt idx="4177">
                  <c:v>23.895649679844372</c:v>
                </c:pt>
                <c:pt idx="4178">
                  <c:v>23.777525428599219</c:v>
                </c:pt>
                <c:pt idx="4179">
                  <c:v>23.537585542584448</c:v>
                </c:pt>
                <c:pt idx="4180">
                  <c:v>23.39731299428221</c:v>
                </c:pt>
                <c:pt idx="4181">
                  <c:v>23.269960285678629</c:v>
                </c:pt>
                <c:pt idx="4182">
                  <c:v>22.961729817076709</c:v>
                </c:pt>
                <c:pt idx="4183">
                  <c:v>22.483695736983481</c:v>
                </c:pt>
                <c:pt idx="4184">
                  <c:v>22.297280902698599</c:v>
                </c:pt>
                <c:pt idx="4185">
                  <c:v>22.177310959498271</c:v>
                </c:pt>
                <c:pt idx="4186">
                  <c:v>21.942908147924641</c:v>
                </c:pt>
                <c:pt idx="4187">
                  <c:v>21.826629587810359</c:v>
                </c:pt>
                <c:pt idx="4188">
                  <c:v>21.765721770837128</c:v>
                </c:pt>
                <c:pt idx="4189">
                  <c:v>21.3079902954121</c:v>
                </c:pt>
                <c:pt idx="4190">
                  <c:v>21.18986604382177</c:v>
                </c:pt>
                <c:pt idx="4191">
                  <c:v>21.069896100822639</c:v>
                </c:pt>
                <c:pt idx="4192">
                  <c:v>20.924086477597179</c:v>
                </c:pt>
                <c:pt idx="4193">
                  <c:v>20.805962225955501</c:v>
                </c:pt>
                <c:pt idx="4194">
                  <c:v>20.71183196276731</c:v>
                </c:pt>
                <c:pt idx="4195">
                  <c:v>20.50696021346462</c:v>
                </c:pt>
                <c:pt idx="4196">
                  <c:v>20.224569424481281</c:v>
                </c:pt>
                <c:pt idx="4197">
                  <c:v>20.141513309602431</c:v>
                </c:pt>
                <c:pt idx="4198">
                  <c:v>18.725867978294151</c:v>
                </c:pt>
                <c:pt idx="4199">
                  <c:v>18.031887997634431</c:v>
                </c:pt>
                <c:pt idx="4200">
                  <c:v>17.465260725539949</c:v>
                </c:pt>
                <c:pt idx="4201">
                  <c:v>17.671978166948879</c:v>
                </c:pt>
                <c:pt idx="4202">
                  <c:v>17.61291604073535</c:v>
                </c:pt>
                <c:pt idx="4203">
                  <c:v>17.62952726368999</c:v>
                </c:pt>
                <c:pt idx="4204">
                  <c:v>17.59815050918241</c:v>
                </c:pt>
                <c:pt idx="4205">
                  <c:v>17.576002212027969</c:v>
                </c:pt>
                <c:pt idx="4206">
                  <c:v>17.557545297671609</c:v>
                </c:pt>
                <c:pt idx="4207">
                  <c:v>17.520631468609</c:v>
                </c:pt>
                <c:pt idx="4208">
                  <c:v>17.406198599665711</c:v>
                </c:pt>
                <c:pt idx="4209">
                  <c:v>17.400661525110671</c:v>
                </c:pt>
                <c:pt idx="4210">
                  <c:v>17.389587376355841</c:v>
                </c:pt>
                <c:pt idx="4211">
                  <c:v>17.35451923903776</c:v>
                </c:pt>
                <c:pt idx="4212">
                  <c:v>17.317605410317981</c:v>
                </c:pt>
                <c:pt idx="4213">
                  <c:v>17.271463124239752</c:v>
                </c:pt>
                <c:pt idx="4214">
                  <c:v>17.203172540994679</c:v>
                </c:pt>
                <c:pt idx="4215">
                  <c:v>17.166258712269592</c:v>
                </c:pt>
                <c:pt idx="4216">
                  <c:v>17.129344883542728</c:v>
                </c:pt>
                <c:pt idx="4217">
                  <c:v>17.10904227742413</c:v>
                </c:pt>
                <c:pt idx="4218">
                  <c:v>17.072128448695501</c:v>
                </c:pt>
                <c:pt idx="4219">
                  <c:v>17.037060311365039</c:v>
                </c:pt>
                <c:pt idx="4220">
                  <c:v>17.007529248237908</c:v>
                </c:pt>
                <c:pt idx="4221">
                  <c:v>16.974306802305609</c:v>
                </c:pt>
                <c:pt idx="4222">
                  <c:v>16.935547282169971</c:v>
                </c:pt>
                <c:pt idx="4223">
                  <c:v>16.904170527637589</c:v>
                </c:pt>
                <c:pt idx="4224">
                  <c:v>16.88017653871205</c:v>
                </c:pt>
                <c:pt idx="4225">
                  <c:v>16.806348881230001</c:v>
                </c:pt>
                <c:pt idx="4226">
                  <c:v>16.647619417134599</c:v>
                </c:pt>
                <c:pt idx="4227">
                  <c:v>16.599631439619269</c:v>
                </c:pt>
                <c:pt idx="4228">
                  <c:v>16.54795207929519</c:v>
                </c:pt>
                <c:pt idx="4229">
                  <c:v>16.372611392176111</c:v>
                </c:pt>
                <c:pt idx="4230">
                  <c:v>16.317240649034481</c:v>
                </c:pt>
                <c:pt idx="4231">
                  <c:v>16.295092351494709</c:v>
                </c:pt>
                <c:pt idx="4232">
                  <c:v>16.293246660444691</c:v>
                </c:pt>
                <c:pt idx="4233">
                  <c:v>16.271098362904919</c:v>
                </c:pt>
                <c:pt idx="4234">
                  <c:v>16.24341299115472</c:v>
                </c:pt>
                <c:pt idx="4235">
                  <c:v>16.188042248004241</c:v>
                </c:pt>
                <c:pt idx="4236">
                  <c:v>16.18250517379559</c:v>
                </c:pt>
                <c:pt idx="4237">
                  <c:v>16.178813790990411</c:v>
                </c:pt>
                <c:pt idx="4238">
                  <c:v>16.127134430641561</c:v>
                </c:pt>
                <c:pt idx="4239">
                  <c:v>16.073609378535789</c:v>
                </c:pt>
                <c:pt idx="4240">
                  <c:v>15.92041698887151</c:v>
                </c:pt>
                <c:pt idx="4241">
                  <c:v>15.781990130412019</c:v>
                </c:pt>
                <c:pt idx="4242">
                  <c:v>15.750613376190611</c:v>
                </c:pt>
                <c:pt idx="4243">
                  <c:v>15.778298747603291</c:v>
                </c:pt>
                <c:pt idx="4244">
                  <c:v>15.80044704480377</c:v>
                </c:pt>
                <c:pt idx="4245">
                  <c:v>15.789372896379369</c:v>
                </c:pt>
                <c:pt idx="4246">
                  <c:v>15.74138491881801</c:v>
                </c:pt>
                <c:pt idx="4247">
                  <c:v>15.71000816424316</c:v>
                </c:pt>
                <c:pt idx="4248">
                  <c:v>15.74138491881801</c:v>
                </c:pt>
                <c:pt idx="4249">
                  <c:v>15.793064279188091</c:v>
                </c:pt>
                <c:pt idx="4250">
                  <c:v>15.853972096925469</c:v>
                </c:pt>
                <c:pt idx="4251">
                  <c:v>15.831823799726759</c:v>
                </c:pt>
                <c:pt idx="4252">
                  <c:v>15.84658933130979</c:v>
                </c:pt>
                <c:pt idx="4253">
                  <c:v>15.807829810771119</c:v>
                </c:pt>
                <c:pt idx="4254">
                  <c:v>15.789372896379369</c:v>
                </c:pt>
                <c:pt idx="4255">
                  <c:v>15.89457730851416</c:v>
                </c:pt>
                <c:pt idx="4256">
                  <c:v>15.937028211856241</c:v>
                </c:pt>
                <c:pt idx="4257">
                  <c:v>15.98686188081045</c:v>
                </c:pt>
                <c:pt idx="4258">
                  <c:v>15.997936029584769</c:v>
                </c:pt>
                <c:pt idx="4259">
                  <c:v>16.044078315376801</c:v>
                </c:pt>
                <c:pt idx="4260">
                  <c:v>16.069917995728829</c:v>
                </c:pt>
                <c:pt idx="4261">
                  <c:v>16.05330677274765</c:v>
                </c:pt>
                <c:pt idx="4262">
                  <c:v>16.003473103795191</c:v>
                </c:pt>
                <c:pt idx="4263">
                  <c:v>15.97209634923097</c:v>
                </c:pt>
                <c:pt idx="4264">
                  <c:v>15.9573308176497</c:v>
                </c:pt>
                <c:pt idx="4265">
                  <c:v>16.005318795198669</c:v>
                </c:pt>
                <c:pt idx="4266">
                  <c:v>16.071763687132311</c:v>
                </c:pt>
                <c:pt idx="4267">
                  <c:v>16.116060281870801</c:v>
                </c:pt>
                <c:pt idx="4268">
                  <c:v>16.13636288765894</c:v>
                </c:pt>
                <c:pt idx="4269">
                  <c:v>16.145591345028009</c:v>
                </c:pt>
                <c:pt idx="4270">
                  <c:v>16.160356876605729</c:v>
                </c:pt>
                <c:pt idx="4271">
                  <c:v>16.16773964221786</c:v>
                </c:pt>
                <c:pt idx="4272">
                  <c:v>16.143745653271068</c:v>
                </c:pt>
                <c:pt idx="4273">
                  <c:v>16.164048259410901</c:v>
                </c:pt>
                <c:pt idx="4274">
                  <c:v>16.188042248004241</c:v>
                </c:pt>
                <c:pt idx="4275">
                  <c:v>16.189887939407711</c:v>
                </c:pt>
                <c:pt idx="4276">
                  <c:v>16.204653470985441</c:v>
                </c:pt>
                <c:pt idx="4277">
                  <c:v>16.20834485379061</c:v>
                </c:pt>
                <c:pt idx="4278">
                  <c:v>16.180659482040429</c:v>
                </c:pt>
                <c:pt idx="4279">
                  <c:v>16.178813790990411</c:v>
                </c:pt>
                <c:pt idx="4280">
                  <c:v>16.215727619756208</c:v>
                </c:pt>
                <c:pt idx="4281">
                  <c:v>16.224956076771822</c:v>
                </c:pt>
                <c:pt idx="4282">
                  <c:v>16.224956076771822</c:v>
                </c:pt>
                <c:pt idx="4283">
                  <c:v>16.213881928001051</c:v>
                </c:pt>
                <c:pt idx="4284">
                  <c:v>16.236030225542589</c:v>
                </c:pt>
                <c:pt idx="4285">
                  <c:v>16.16220256765574</c:v>
                </c:pt>
                <c:pt idx="4286">
                  <c:v>16.191733630811189</c:v>
                </c:pt>
                <c:pt idx="4287">
                  <c:v>16.17696809923347</c:v>
                </c:pt>
                <c:pt idx="4288">
                  <c:v>16.234184534139111</c:v>
                </c:pt>
                <c:pt idx="4289">
                  <c:v>16.256332831327189</c:v>
                </c:pt>
                <c:pt idx="4290">
                  <c:v>16.319086340437959</c:v>
                </c:pt>
                <c:pt idx="4291">
                  <c:v>16.29693804324987</c:v>
                </c:pt>
                <c:pt idx="4292">
                  <c:v>16.31539495763101</c:v>
                </c:pt>
                <c:pt idx="4293">
                  <c:v>16.30062942605505</c:v>
                </c:pt>
                <c:pt idx="4294">
                  <c:v>16.27663543711358</c:v>
                </c:pt>
                <c:pt idx="4295">
                  <c:v>16.25817852273067</c:v>
                </c:pt>
                <c:pt idx="4296">
                  <c:v>16.35230878639328</c:v>
                </c:pt>
                <c:pt idx="4297">
                  <c:v>16.47597011283839</c:v>
                </c:pt>
                <c:pt idx="4298">
                  <c:v>16.522112398957329</c:v>
                </c:pt>
                <c:pt idx="4299">
                  <c:v>16.54426069649179</c:v>
                </c:pt>
                <c:pt idx="4300">
                  <c:v>16.57748314243825</c:v>
                </c:pt>
                <c:pt idx="4301">
                  <c:v>16.607014205579539</c:v>
                </c:pt>
                <c:pt idx="4302">
                  <c:v>16.660539256948301</c:v>
                </c:pt>
                <c:pt idx="4303">
                  <c:v>16.67530478851895</c:v>
                </c:pt>
                <c:pt idx="4304">
                  <c:v>16.745441063909809</c:v>
                </c:pt>
                <c:pt idx="4305">
                  <c:v>16.771280743890681</c:v>
                </c:pt>
                <c:pt idx="4306">
                  <c:v>16.854336858734712</c:v>
                </c:pt>
                <c:pt idx="4307">
                  <c:v>16.885713613268859</c:v>
                </c:pt>
                <c:pt idx="4308">
                  <c:v>16.900479144834179</c:v>
                </c:pt>
                <c:pt idx="4309">
                  <c:v>16.920781750604629</c:v>
                </c:pt>
                <c:pt idx="4310">
                  <c:v>16.92816451621146</c:v>
                </c:pt>
                <c:pt idx="4311">
                  <c:v>16.998300790877689</c:v>
                </c:pt>
                <c:pt idx="4312">
                  <c:v>17.029677545759991</c:v>
                </c:pt>
                <c:pt idx="4313">
                  <c:v>17.040751694166669</c:v>
                </c:pt>
                <c:pt idx="4314">
                  <c:v>17.072128448695501</c:v>
                </c:pt>
                <c:pt idx="4315">
                  <c:v>17.1053508946225</c:v>
                </c:pt>
                <c:pt idx="4316">
                  <c:v>17.042597385568381</c:v>
                </c:pt>
                <c:pt idx="4317">
                  <c:v>17.107196586022429</c:v>
                </c:pt>
                <c:pt idx="4318">
                  <c:v>17.14964748895618</c:v>
                </c:pt>
                <c:pt idx="4319">
                  <c:v>17.217938072556478</c:v>
                </c:pt>
                <c:pt idx="4320">
                  <c:v>17.24931482707645</c:v>
                </c:pt>
                <c:pt idx="4321">
                  <c:v>17.2345492955182</c:v>
                </c:pt>
                <c:pt idx="4322">
                  <c:v>17.2880743471997</c:v>
                </c:pt>
                <c:pt idx="4323">
                  <c:v>17.352673547637831</c:v>
                </c:pt>
                <c:pt idx="4324">
                  <c:v>17.395124450909101</c:v>
                </c:pt>
                <c:pt idx="4325">
                  <c:v>17.542779766116901</c:v>
                </c:pt>
                <c:pt idx="4326">
                  <c:v>17.708891995652721</c:v>
                </c:pt>
                <c:pt idx="4327">
                  <c:v>17.96175172304962</c:v>
                </c:pt>
                <c:pt idx="4328">
                  <c:v>18.068801826324119</c:v>
                </c:pt>
                <c:pt idx="4329">
                  <c:v>18.15001224964784</c:v>
                </c:pt>
                <c:pt idx="4330">
                  <c:v>18.22568559841476</c:v>
                </c:pt>
                <c:pt idx="4331">
                  <c:v>18.399180593769259</c:v>
                </c:pt>
                <c:pt idx="4332">
                  <c:v>18.43240303964669</c:v>
                </c:pt>
                <c:pt idx="4333">
                  <c:v>18.79600425281879</c:v>
                </c:pt>
                <c:pt idx="4334">
                  <c:v>18.975036322604389</c:v>
                </c:pt>
                <c:pt idx="4335">
                  <c:v>19.01564153369624</c:v>
                </c:pt>
                <c:pt idx="4336">
                  <c:v>19.05624674584314</c:v>
                </c:pt>
                <c:pt idx="4337">
                  <c:v>19.190982220293119</c:v>
                </c:pt>
                <c:pt idx="4338">
                  <c:v>19.227896048933239</c:v>
                </c:pt>
                <c:pt idx="4339">
                  <c:v>19.24819865500227</c:v>
                </c:pt>
                <c:pt idx="4340">
                  <c:v>19.275884026305189</c:v>
                </c:pt>
                <c:pt idx="4341">
                  <c:v>19.238970197666841</c:v>
                </c:pt>
                <c:pt idx="4342">
                  <c:v>19.23158743207949</c:v>
                </c:pt>
                <c:pt idx="4343">
                  <c:v>19.28142110084783</c:v>
                </c:pt>
                <c:pt idx="4344">
                  <c:v>19.294340940624359</c:v>
                </c:pt>
                <c:pt idx="4345">
                  <c:v>19.353403066724599</c:v>
                </c:pt>
                <c:pt idx="4346">
                  <c:v>19.406928118632109</c:v>
                </c:pt>
                <c:pt idx="4347">
                  <c:v>19.38477982117023</c:v>
                </c:pt>
                <c:pt idx="4348">
                  <c:v>19.45491609599344</c:v>
                </c:pt>
                <c:pt idx="4349">
                  <c:v>19.477064393101859</c:v>
                </c:pt>
                <c:pt idx="4350">
                  <c:v>19.519515295920549</c:v>
                </c:pt>
                <c:pt idx="4351">
                  <c:v>19.55089205071079</c:v>
                </c:pt>
                <c:pt idx="4352">
                  <c:v>19.493675616021111</c:v>
                </c:pt>
                <c:pt idx="4353">
                  <c:v>19.425385032947752</c:v>
                </c:pt>
                <c:pt idx="4354">
                  <c:v>19.43276779853333</c:v>
                </c:pt>
                <c:pt idx="4355">
                  <c:v>19.438304872722512</c:v>
                </c:pt>
                <c:pt idx="4356">
                  <c:v>19.480755775894661</c:v>
                </c:pt>
                <c:pt idx="4357">
                  <c:v>19.525052370459651</c:v>
                </c:pt>
                <c:pt idx="4358">
                  <c:v>19.54166359302544</c:v>
                </c:pt>
                <c:pt idx="4359">
                  <c:v>19.609954176441629</c:v>
                </c:pt>
                <c:pt idx="4360">
                  <c:v>19.66532491937793</c:v>
                </c:pt>
                <c:pt idx="4361">
                  <c:v>19.726232736848001</c:v>
                </c:pt>
                <c:pt idx="4362">
                  <c:v>19.783449171523511</c:v>
                </c:pt>
                <c:pt idx="4363">
                  <c:v>19.753918108488438</c:v>
                </c:pt>
                <c:pt idx="4364">
                  <c:v>19.704084439393181</c:v>
                </c:pt>
                <c:pt idx="4365">
                  <c:v>19.726232736848001</c:v>
                </c:pt>
                <c:pt idx="4366">
                  <c:v>19.737306885222829</c:v>
                </c:pt>
                <c:pt idx="4367">
                  <c:v>19.70777582218598</c:v>
                </c:pt>
                <c:pt idx="4368">
                  <c:v>19.755763799531369</c:v>
                </c:pt>
                <c:pt idx="4369">
                  <c:v>19.8111345428105</c:v>
                </c:pt>
                <c:pt idx="4370">
                  <c:v>19.84620268002945</c:v>
                </c:pt>
                <c:pt idx="4371">
                  <c:v>19.827745765722661</c:v>
                </c:pt>
                <c:pt idx="4372">
                  <c:v>19.831437148513679</c:v>
                </c:pt>
                <c:pt idx="4373">
                  <c:v>19.89788204015878</c:v>
                </c:pt>
                <c:pt idx="4374">
                  <c:v>19.89788204015878</c:v>
                </c:pt>
                <c:pt idx="4375">
                  <c:v>19.975401080523319</c:v>
                </c:pt>
                <c:pt idx="4376">
                  <c:v>20.086142566696239</c:v>
                </c:pt>
                <c:pt idx="4377">
                  <c:v>20.246717721218559</c:v>
                </c:pt>
                <c:pt idx="4378">
                  <c:v>20.342693676200849</c:v>
                </c:pt>
                <c:pt idx="4379">
                  <c:v>20.407292876062471</c:v>
                </c:pt>
                <c:pt idx="4380">
                  <c:v>20.48481191638275</c:v>
                </c:pt>
                <c:pt idx="4381">
                  <c:v>20.553102499724581</c:v>
                </c:pt>
                <c:pt idx="4382">
                  <c:v>20.645387071184171</c:v>
                </c:pt>
                <c:pt idx="4383">
                  <c:v>20.689683665690751</c:v>
                </c:pt>
                <c:pt idx="4384">
                  <c:v>20.75612855727212</c:v>
                </c:pt>
                <c:pt idx="4385">
                  <c:v>20.822573448848189</c:v>
                </c:pt>
                <c:pt idx="4386">
                  <c:v>20.820727757103651</c:v>
                </c:pt>
                <c:pt idx="4387">
                  <c:v>20.850258820101541</c:v>
                </c:pt>
                <c:pt idx="4388">
                  <c:v>20.863178660560209</c:v>
                </c:pt>
                <c:pt idx="4389">
                  <c:v>20.88348126588691</c:v>
                </c:pt>
                <c:pt idx="4390">
                  <c:v>20.905629563311631</c:v>
                </c:pt>
                <c:pt idx="4391">
                  <c:v>20.944389083273791</c:v>
                </c:pt>
                <c:pt idx="4392">
                  <c:v>20.990531369160841</c:v>
                </c:pt>
                <c:pt idx="4393">
                  <c:v>21.029290889471149</c:v>
                </c:pt>
                <c:pt idx="4394">
                  <c:v>21.04036503783005</c:v>
                </c:pt>
                <c:pt idx="4395">
                  <c:v>21.130803917843672</c:v>
                </c:pt>
                <c:pt idx="4396">
                  <c:v>21.25077386118739</c:v>
                </c:pt>
                <c:pt idx="4397">
                  <c:v>21.328292901433329</c:v>
                </c:pt>
                <c:pt idx="4398">
                  <c:v>21.415040398281231</c:v>
                </c:pt>
                <c:pt idx="4399">
                  <c:v>21.529473267057529</c:v>
                </c:pt>
                <c:pt idx="4400">
                  <c:v>21.594072467535771</c:v>
                </c:pt>
                <c:pt idx="4401">
                  <c:v>21.629140604685691</c:v>
                </c:pt>
                <c:pt idx="4402">
                  <c:v>21.701122570371279</c:v>
                </c:pt>
                <c:pt idx="4403">
                  <c:v>21.75649331352648</c:v>
                </c:pt>
                <c:pt idx="4404">
                  <c:v>21.800789907626498</c:v>
                </c:pt>
                <c:pt idx="4405">
                  <c:v>21.837703736510321</c:v>
                </c:pt>
                <c:pt idx="4406">
                  <c:v>21.85985203355856</c:v>
                </c:pt>
                <c:pt idx="4407">
                  <c:v>21.931833999578139</c:v>
                </c:pt>
                <c:pt idx="4408">
                  <c:v>21.92998830783538</c:v>
                </c:pt>
                <c:pt idx="4409">
                  <c:v>21.931833999578139</c:v>
                </c:pt>
                <c:pt idx="4410">
                  <c:v>21.92814261679597</c:v>
                </c:pt>
                <c:pt idx="4411">
                  <c:v>21.93737107375139</c:v>
                </c:pt>
                <c:pt idx="4412">
                  <c:v>21.93737107375139</c:v>
                </c:pt>
                <c:pt idx="4413">
                  <c:v>21.933679690615762</c:v>
                </c:pt>
                <c:pt idx="4414">
                  <c:v>21.92998830783538</c:v>
                </c:pt>
                <c:pt idx="4415">
                  <c:v>21.92075985087817</c:v>
                </c:pt>
                <c:pt idx="4416">
                  <c:v>21.92814261679597</c:v>
                </c:pt>
                <c:pt idx="4417">
                  <c:v>21.931833999578139</c:v>
                </c:pt>
                <c:pt idx="4418">
                  <c:v>21.981667667842562</c:v>
                </c:pt>
                <c:pt idx="4419">
                  <c:v>22.016735805328221</c:v>
                </c:pt>
                <c:pt idx="4420">
                  <c:v>22.040729793762239</c:v>
                </c:pt>
                <c:pt idx="4421">
                  <c:v>22.088717770981951</c:v>
                </c:pt>
                <c:pt idx="4422">
                  <c:v>22.105328993851629</c:v>
                </c:pt>
                <c:pt idx="4423">
                  <c:v>22.14039713098029</c:v>
                </c:pt>
                <c:pt idx="4424">
                  <c:v>22.134860056807032</c:v>
                </c:pt>
                <c:pt idx="4425">
                  <c:v>22.125631599501691</c:v>
                </c:pt>
                <c:pt idx="4426">
                  <c:v>22.175465268458861</c:v>
                </c:pt>
                <c:pt idx="4427">
                  <c:v>22.204996331060819</c:v>
                </c:pt>
                <c:pt idx="4428">
                  <c:v>22.19207649097509</c:v>
                </c:pt>
                <c:pt idx="4429">
                  <c:v>22.088717770981951</c:v>
                </c:pt>
                <c:pt idx="4430">
                  <c:v>22.016735805328221</c:v>
                </c:pt>
                <c:pt idx="4431">
                  <c:v>22.003815965238939</c:v>
                </c:pt>
                <c:pt idx="4432">
                  <c:v>21.913377085313829</c:v>
                </c:pt>
                <c:pt idx="4433">
                  <c:v>21.880154639567412</c:v>
                </c:pt>
                <c:pt idx="4434">
                  <c:v>21.81924682189257</c:v>
                </c:pt>
                <c:pt idx="4435">
                  <c:v>21.834012353376469</c:v>
                </c:pt>
                <c:pt idx="4436">
                  <c:v>21.915222776353239</c:v>
                </c:pt>
                <c:pt idx="4437">
                  <c:v>21.996433199322929</c:v>
                </c:pt>
                <c:pt idx="4438">
                  <c:v>22.083180696808689</c:v>
                </c:pt>
                <c:pt idx="4439">
                  <c:v>22.153316971067799</c:v>
                </c:pt>
                <c:pt idx="4440">
                  <c:v>22.217916171148339</c:v>
                </c:pt>
                <c:pt idx="4441">
                  <c:v>22.276978296700388</c:v>
                </c:pt>
                <c:pt idx="4442">
                  <c:v>22.34711457094178</c:v>
                </c:pt>
                <c:pt idx="4443">
                  <c:v>22.43939914256541</c:v>
                </c:pt>
                <c:pt idx="4444">
                  <c:v>22.5298380227891</c:v>
                </c:pt>
                <c:pt idx="4445">
                  <c:v>22.588900148671591</c:v>
                </c:pt>
                <c:pt idx="4446">
                  <c:v>22.605511371180739</c:v>
                </c:pt>
                <c:pt idx="4447">
                  <c:v>22.651653656979271</c:v>
                </c:pt>
                <c:pt idx="4448">
                  <c:v>22.65719073114721</c:v>
                </c:pt>
                <c:pt idx="4449">
                  <c:v>22.714407165633322</c:v>
                </c:pt>
                <c:pt idx="4450">
                  <c:v>22.725481314322661</c:v>
                </c:pt>
                <c:pt idx="4451">
                  <c:v>22.736555463011999</c:v>
                </c:pt>
                <c:pt idx="4452">
                  <c:v>22.747629611347879</c:v>
                </c:pt>
                <c:pt idx="4453">
                  <c:v>22.767932217335481</c:v>
                </c:pt>
                <c:pt idx="4454">
                  <c:v>22.773469291503421</c:v>
                </c:pt>
                <c:pt idx="4455">
                  <c:v>22.59997429701102</c:v>
                </c:pt>
                <c:pt idx="4456">
                  <c:v>22.500306959844298</c:v>
                </c:pt>
                <c:pt idx="4457">
                  <c:v>22.503998342624701</c:v>
                </c:pt>
                <c:pt idx="4458">
                  <c:v>22.459701748560089</c:v>
                </c:pt>
                <c:pt idx="4459">
                  <c:v>22.463393131340489</c:v>
                </c:pt>
                <c:pt idx="4460">
                  <c:v>22.43755345117432</c:v>
                </c:pt>
                <c:pt idx="4461">
                  <c:v>22.387719782584771</c:v>
                </c:pt>
                <c:pt idx="4462">
                  <c:v>22.384028399804379</c:v>
                </c:pt>
                <c:pt idx="4463">
                  <c:v>22.34711457094178</c:v>
                </c:pt>
                <c:pt idx="4464">
                  <c:v>22.33234903982019</c:v>
                </c:pt>
                <c:pt idx="4465">
                  <c:v>22.36003441137921</c:v>
                </c:pt>
                <c:pt idx="4466">
                  <c:v>22.206842022451909</c:v>
                </c:pt>
                <c:pt idx="4467">
                  <c:v>22.118248833939131</c:v>
                </c:pt>
                <c:pt idx="4468">
                  <c:v>22.125631599501691</c:v>
                </c:pt>
                <c:pt idx="4469">
                  <c:v>22.116403142548041</c:v>
                </c:pt>
                <c:pt idx="4470">
                  <c:v>22.188385108194691</c:v>
                </c:pt>
                <c:pt idx="4471">
                  <c:v>22.197613565498251</c:v>
                </c:pt>
                <c:pt idx="4472">
                  <c:v>22.206842022451909</c:v>
                </c:pt>
                <c:pt idx="4473">
                  <c:v>22.155162662458881</c:v>
                </c:pt>
                <c:pt idx="4474">
                  <c:v>22.090563462373041</c:v>
                </c:pt>
                <c:pt idx="4475">
                  <c:v>22.103483302460539</c:v>
                </c:pt>
                <c:pt idx="4476">
                  <c:v>22.125631599501691</c:v>
                </c:pt>
                <c:pt idx="4477">
                  <c:v>22.13116867402664</c:v>
                </c:pt>
                <c:pt idx="4478">
                  <c:v>22.153316971067799</c:v>
                </c:pt>
                <c:pt idx="4479">
                  <c:v>22.153316971067799</c:v>
                </c:pt>
                <c:pt idx="4480">
                  <c:v>22.275132605660989</c:v>
                </c:pt>
                <c:pt idx="4481">
                  <c:v>22.304663668261171</c:v>
                </c:pt>
                <c:pt idx="4482">
                  <c:v>22.343423188161381</c:v>
                </c:pt>
                <c:pt idx="4483">
                  <c:v>22.33604042260059</c:v>
                </c:pt>
                <c:pt idx="4484">
                  <c:v>22.36188010241683</c:v>
                </c:pt>
                <c:pt idx="4485">
                  <c:v>22.36003441137921</c:v>
                </c:pt>
                <c:pt idx="4486">
                  <c:v>22.354497336856038</c:v>
                </c:pt>
                <c:pt idx="4487">
                  <c:v>22.39141116536517</c:v>
                </c:pt>
                <c:pt idx="4488">
                  <c:v>22.384028399804379</c:v>
                </c:pt>
                <c:pt idx="4489">
                  <c:v>22.387719782584771</c:v>
                </c:pt>
                <c:pt idx="4490">
                  <c:v>22.393256857107939</c:v>
                </c:pt>
                <c:pt idx="4491">
                  <c:v>22.402485314058051</c:v>
                </c:pt>
                <c:pt idx="4492">
                  <c:v>22.426479302834899</c:v>
                </c:pt>
                <c:pt idx="4493">
                  <c:v>22.382182708413279</c:v>
                </c:pt>
                <c:pt idx="4494">
                  <c:v>22.352651645464949</c:v>
                </c:pt>
                <c:pt idx="4495">
                  <c:v>22.352651645464949</c:v>
                </c:pt>
                <c:pt idx="4496">
                  <c:v>22.32127489112554</c:v>
                </c:pt>
                <c:pt idx="4497">
                  <c:v>22.337886113989899</c:v>
                </c:pt>
                <c:pt idx="4498">
                  <c:v>22.330503348429101</c:v>
                </c:pt>
                <c:pt idx="4499">
                  <c:v>22.330503348429101</c:v>
                </c:pt>
                <c:pt idx="4500">
                  <c:v>22.34896026268455</c:v>
                </c:pt>
                <c:pt idx="4501">
                  <c:v>22.33234903982019</c:v>
                </c:pt>
                <c:pt idx="4502">
                  <c:v>22.300972285480778</c:v>
                </c:pt>
                <c:pt idx="4503">
                  <c:v>22.288052445395039</c:v>
                </c:pt>
                <c:pt idx="4504">
                  <c:v>22.267749839748511</c:v>
                </c:pt>
                <c:pt idx="4505">
                  <c:v>22.23268170262515</c:v>
                </c:pt>
                <c:pt idx="4506">
                  <c:v>22.217916171148339</c:v>
                </c:pt>
                <c:pt idx="4507">
                  <c:v>22.19023079958399</c:v>
                </c:pt>
                <c:pt idx="4508">
                  <c:v>22.188385108194691</c:v>
                </c:pt>
                <c:pt idx="4509">
                  <c:v>22.16808250254461</c:v>
                </c:pt>
                <c:pt idx="4510">
                  <c:v>22.133014365064259</c:v>
                </c:pt>
                <c:pt idx="4511">
                  <c:v>22.085026388199768</c:v>
                </c:pt>
                <c:pt idx="4512">
                  <c:v>22.088717770981951</c:v>
                </c:pt>
                <c:pt idx="4513">
                  <c:v>22.103483302460539</c:v>
                </c:pt>
                <c:pt idx="4514">
                  <c:v>22.022272879499699</c:v>
                </c:pt>
                <c:pt idx="4515">
                  <c:v>22.02965564506404</c:v>
                </c:pt>
                <c:pt idx="4516">
                  <c:v>22.003815965238939</c:v>
                </c:pt>
                <c:pt idx="4517">
                  <c:v>21.981667667842562</c:v>
                </c:pt>
                <c:pt idx="4518">
                  <c:v>21.95951937079608</c:v>
                </c:pt>
                <c:pt idx="4519">
                  <c:v>21.913377085313829</c:v>
                </c:pt>
                <c:pt idx="4520">
                  <c:v>21.955827988015699</c:v>
                </c:pt>
                <c:pt idx="4521">
                  <c:v>21.80448129076213</c:v>
                </c:pt>
                <c:pt idx="4522">
                  <c:v>21.773104536401458</c:v>
                </c:pt>
                <c:pt idx="4523">
                  <c:v>21.760184696308649</c:v>
                </c:pt>
                <c:pt idx="4524">
                  <c:v>21.739882090651498</c:v>
                </c:pt>
                <c:pt idx="4525">
                  <c:v>21.675282890535559</c:v>
                </c:pt>
                <c:pt idx="4526">
                  <c:v>21.634677678860712</c:v>
                </c:pt>
                <c:pt idx="4527">
                  <c:v>21.582998318832271</c:v>
                </c:pt>
                <c:pt idx="4528">
                  <c:v>21.551621564817989</c:v>
                </c:pt>
                <c:pt idx="4529">
                  <c:v>21.51655342731285</c:v>
                </c:pt>
                <c:pt idx="4530">
                  <c:v>21.472256832846991</c:v>
                </c:pt>
                <c:pt idx="4531">
                  <c:v>21.429805929770431</c:v>
                </c:pt>
                <c:pt idx="4532">
                  <c:v>21.37628087869021</c:v>
                </c:pt>
                <c:pt idx="4533">
                  <c:v>21.339367049786912</c:v>
                </c:pt>
                <c:pt idx="4534">
                  <c:v>21.2987618384496</c:v>
                </c:pt>
                <c:pt idx="4535">
                  <c:v>21.248928169442859</c:v>
                </c:pt>
                <c:pt idx="4536">
                  <c:v>21.210168649844761</c:v>
                </c:pt>
                <c:pt idx="4537">
                  <c:v>21.154797906654149</c:v>
                </c:pt>
                <c:pt idx="4538">
                  <c:v>21.11050131252227</c:v>
                </c:pt>
                <c:pt idx="4539">
                  <c:v>21.066204718036939</c:v>
                </c:pt>
                <c:pt idx="4540">
                  <c:v>21.03667365504435</c:v>
                </c:pt>
                <c:pt idx="4541">
                  <c:v>21.001605517519739</c:v>
                </c:pt>
                <c:pt idx="4542">
                  <c:v>20.977611529055629</c:v>
                </c:pt>
                <c:pt idx="4543">
                  <c:v>20.97207445487707</c:v>
                </c:pt>
                <c:pt idx="4544">
                  <c:v>20.938852009095228</c:v>
                </c:pt>
                <c:pt idx="4545">
                  <c:v>20.935160625956069</c:v>
                </c:pt>
                <c:pt idx="4546">
                  <c:v>20.916703711672302</c:v>
                </c:pt>
                <c:pt idx="4547">
                  <c:v>20.91485802062935</c:v>
                </c:pt>
                <c:pt idx="4548">
                  <c:v>20.898246797386751</c:v>
                </c:pt>
                <c:pt idx="4549">
                  <c:v>20.885326957633229</c:v>
                </c:pt>
                <c:pt idx="4550">
                  <c:v>20.87240711752802</c:v>
                </c:pt>
                <c:pt idx="4551">
                  <c:v>20.841030363135499</c:v>
                </c:pt>
                <c:pt idx="4552">
                  <c:v>20.829956214421369</c:v>
                </c:pt>
                <c:pt idx="4553">
                  <c:v>20.817036374316171</c:v>
                </c:pt>
                <c:pt idx="4554">
                  <c:v>20.826264831635669</c:v>
                </c:pt>
                <c:pt idx="4555">
                  <c:v>20.800425151775169</c:v>
                </c:pt>
                <c:pt idx="4556">
                  <c:v>20.769048397027412</c:v>
                </c:pt>
                <c:pt idx="4557">
                  <c:v>20.748745791697161</c:v>
                </c:pt>
                <c:pt idx="4558">
                  <c:v>20.72844318566354</c:v>
                </c:pt>
                <c:pt idx="4559">
                  <c:v>20.750591482738329</c:v>
                </c:pt>
                <c:pt idx="4560">
                  <c:v>20.748745791697161</c:v>
                </c:pt>
                <c:pt idx="4561">
                  <c:v>20.722906111481429</c:v>
                </c:pt>
                <c:pt idx="4562">
                  <c:v>20.737671642983031</c:v>
                </c:pt>
                <c:pt idx="4563">
                  <c:v>20.719214728695729</c:v>
                </c:pt>
                <c:pt idx="4564">
                  <c:v>20.72475180287606</c:v>
                </c:pt>
                <c:pt idx="4565">
                  <c:v>20.713677654161931</c:v>
                </c:pt>
                <c:pt idx="4566">
                  <c:v>20.717369036949421</c:v>
                </c:pt>
                <c:pt idx="4567">
                  <c:v>20.706294888233511</c:v>
                </c:pt>
                <c:pt idx="4568">
                  <c:v>20.697066431265711</c:v>
                </c:pt>
                <c:pt idx="4569">
                  <c:v>20.691529357083599</c:v>
                </c:pt>
                <c:pt idx="4570">
                  <c:v>20.693375048478231</c:v>
                </c:pt>
                <c:pt idx="4571">
                  <c:v>20.70444919719235</c:v>
                </c:pt>
                <c:pt idx="4572">
                  <c:v>20.689683665690751</c:v>
                </c:pt>
                <c:pt idx="4573">
                  <c:v>20.687837973944429</c:v>
                </c:pt>
                <c:pt idx="4574">
                  <c:v>20.682300900115791</c:v>
                </c:pt>
                <c:pt idx="4575">
                  <c:v>20.65646121989829</c:v>
                </c:pt>
                <c:pt idx="4576">
                  <c:v>20.626930156893319</c:v>
                </c:pt>
                <c:pt idx="4577">
                  <c:v>20.56786803122974</c:v>
                </c:pt>
                <c:pt idx="4578">
                  <c:v>20.503268830675371</c:v>
                </c:pt>
                <c:pt idx="4579">
                  <c:v>20.442361013610078</c:v>
                </c:pt>
                <c:pt idx="4580">
                  <c:v>20.30393415586045</c:v>
                </c:pt>
                <c:pt idx="4581">
                  <c:v>20.278094475984009</c:v>
                </c:pt>
                <c:pt idx="4582">
                  <c:v>20.220878041692039</c:v>
                </c:pt>
                <c:pt idx="4583">
                  <c:v>20.097216715419211</c:v>
                </c:pt>
                <c:pt idx="4584">
                  <c:v>19.921876028651209</c:v>
                </c:pt>
                <c:pt idx="4585">
                  <c:v>19.866505285732629</c:v>
                </c:pt>
                <c:pt idx="4586">
                  <c:v>19.726232736848001</c:v>
                </c:pt>
                <c:pt idx="4587">
                  <c:v>19.672707685313419</c:v>
                </c:pt>
                <c:pt idx="4588">
                  <c:v>19.580423113401249</c:v>
                </c:pt>
                <c:pt idx="4589">
                  <c:v>19.526898061856041</c:v>
                </c:pt>
                <c:pt idx="4590">
                  <c:v>19.464144552975409</c:v>
                </c:pt>
                <c:pt idx="4591">
                  <c:v>19.401391044089468</c:v>
                </c:pt>
                <c:pt idx="4592">
                  <c:v>19.347865992535421</c:v>
                </c:pt>
                <c:pt idx="4593">
                  <c:v>19.277729718055049</c:v>
                </c:pt>
                <c:pt idx="4594">
                  <c:v>19.227896048933239</c:v>
                </c:pt>
                <c:pt idx="4595">
                  <c:v>19.17806238051482</c:v>
                </c:pt>
                <c:pt idx="4596">
                  <c:v>19.141148551869371</c:v>
                </c:pt>
                <c:pt idx="4597">
                  <c:v>19.141148551869371</c:v>
                </c:pt>
                <c:pt idx="4598">
                  <c:v>19.124537328593139</c:v>
                </c:pt>
                <c:pt idx="4599">
                  <c:v>19.10977179706499</c:v>
                </c:pt>
                <c:pt idx="4600">
                  <c:v>19.115308871607631</c:v>
                </c:pt>
                <c:pt idx="4601">
                  <c:v>19.041481214314999</c:v>
                </c:pt>
                <c:pt idx="4602">
                  <c:v>19.024869991035221</c:v>
                </c:pt>
                <c:pt idx="4603">
                  <c:v>18.965807865265418</c:v>
                </c:pt>
                <c:pt idx="4604">
                  <c:v>18.945505259189311</c:v>
                </c:pt>
                <c:pt idx="4605">
                  <c:v>18.93443111045395</c:v>
                </c:pt>
                <c:pt idx="4606">
                  <c:v>18.884597442017821</c:v>
                </c:pt>
                <c:pt idx="4607">
                  <c:v>18.82553531588572</c:v>
                </c:pt>
                <c:pt idx="4608">
                  <c:v>18.78123872128354</c:v>
                </c:pt>
                <c:pt idx="4609">
                  <c:v>18.76647318975008</c:v>
                </c:pt>
                <c:pt idx="4610">
                  <c:v>18.75539904136286</c:v>
                </c:pt>
                <c:pt idx="4611">
                  <c:v>18.720330903747971</c:v>
                </c:pt>
                <c:pt idx="4612">
                  <c:v>18.653886012012581</c:v>
                </c:pt>
                <c:pt idx="4613">
                  <c:v>18.607743726358631</c:v>
                </c:pt>
                <c:pt idx="4614">
                  <c:v>18.537607451818069</c:v>
                </c:pt>
                <c:pt idx="4615">
                  <c:v>18.402871976565589</c:v>
                </c:pt>
                <c:pt idx="4616">
                  <c:v>18.329044318861079</c:v>
                </c:pt>
                <c:pt idx="4617">
                  <c:v>18.24045112995886</c:v>
                </c:pt>
                <c:pt idx="4618">
                  <c:v>18.15185794104778</c:v>
                </c:pt>
                <c:pt idx="4619">
                  <c:v>18.142629484051639</c:v>
                </c:pt>
                <c:pt idx="4620">
                  <c:v>18.1204811865579</c:v>
                </c:pt>
                <c:pt idx="4621">
                  <c:v>18.00604831733904</c:v>
                </c:pt>
                <c:pt idx="4622">
                  <c:v>17.79010241901009</c:v>
                </c:pt>
                <c:pt idx="4623">
                  <c:v>17.679360932548619</c:v>
                </c:pt>
                <c:pt idx="4624">
                  <c:v>17.56861944607477</c:v>
                </c:pt>
                <c:pt idx="4625">
                  <c:v>17.48002625709465</c:v>
                </c:pt>
                <c:pt idx="4626">
                  <c:v>17.295457113156449</c:v>
                </c:pt>
                <c:pt idx="4627">
                  <c:v>17.197635466441429</c:v>
                </c:pt>
                <c:pt idx="4628">
                  <c:v>17.01860339699806</c:v>
                </c:pt>
                <c:pt idx="4629">
                  <c:v>16.821114412798881</c:v>
                </c:pt>
                <c:pt idx="4630">
                  <c:v>16.464895964071161</c:v>
                </c:pt>
                <c:pt idx="4631">
                  <c:v>16.322777723243139</c:v>
                </c:pt>
                <c:pt idx="4632">
                  <c:v>16.311703574825831</c:v>
                </c:pt>
                <c:pt idx="4633">
                  <c:v>16.263715597292791</c:v>
                </c:pt>
                <c:pt idx="4634">
                  <c:v>16.260024214485831</c:v>
                </c:pt>
                <c:pt idx="4635">
                  <c:v>16.26740698009797</c:v>
                </c:pt>
                <c:pt idx="4636">
                  <c:v>16.236030225542589</c:v>
                </c:pt>
                <c:pt idx="4637">
                  <c:v>16.189887939407711</c:v>
                </c:pt>
                <c:pt idx="4638">
                  <c:v>16.154819802043619</c:v>
                </c:pt>
                <c:pt idx="4639">
                  <c:v>16.132671504500301</c:v>
                </c:pt>
                <c:pt idx="4640">
                  <c:v>16.062535229763249</c:v>
                </c:pt>
                <c:pt idx="4641">
                  <c:v>16.04223262397333</c:v>
                </c:pt>
                <c:pt idx="4642">
                  <c:v>16.009010178005621</c:v>
                </c:pt>
                <c:pt idx="4643">
                  <c:v>15.9776334234414</c:v>
                </c:pt>
                <c:pt idx="4644">
                  <c:v>15.9573308176497</c:v>
                </c:pt>
                <c:pt idx="4645">
                  <c:v>15.914879914307621</c:v>
                </c:pt>
                <c:pt idx="4646">
                  <c:v>15.853972096925469</c:v>
                </c:pt>
                <c:pt idx="4647">
                  <c:v>15.77276167339109</c:v>
                </c:pt>
                <c:pt idx="4648">
                  <c:v>15.73031077004193</c:v>
                </c:pt>
                <c:pt idx="4649">
                  <c:v>15.686014175283979</c:v>
                </c:pt>
                <c:pt idx="4650">
                  <c:v>15.59003822014709</c:v>
                </c:pt>
                <c:pt idx="4651">
                  <c:v>15.542050242926789</c:v>
                </c:pt>
                <c:pt idx="4652">
                  <c:v>15.43500013899437</c:v>
                </c:pt>
                <c:pt idx="4653">
                  <c:v>15.41285184178504</c:v>
                </c:pt>
                <c:pt idx="4654">
                  <c:v>15.35563540682451</c:v>
                </c:pt>
                <c:pt idx="4655">
                  <c:v>15.29472758940519</c:v>
                </c:pt>
                <c:pt idx="4656">
                  <c:v>14.08579969222205</c:v>
                </c:pt>
                <c:pt idx="4657">
                  <c:v>13.0263728011097</c:v>
                </c:pt>
                <c:pt idx="4658">
                  <c:v>12.42652307969828</c:v>
                </c:pt>
                <c:pt idx="4659">
                  <c:v>11.79898798599144</c:v>
                </c:pt>
                <c:pt idx="4660">
                  <c:v>11.68640080736709</c:v>
                </c:pt>
                <c:pt idx="4661">
                  <c:v>11.63287575534393</c:v>
                </c:pt>
                <c:pt idx="4662">
                  <c:v>11.54059118259269</c:v>
                </c:pt>
                <c:pt idx="4663">
                  <c:v>11.481529055970251</c:v>
                </c:pt>
                <c:pt idx="4664">
                  <c:v>11.46122645042758</c:v>
                </c:pt>
                <c:pt idx="4665">
                  <c:v>11.45199799300894</c:v>
                </c:pt>
                <c:pt idx="4666">
                  <c:v>11.40031863238573</c:v>
                </c:pt>
                <c:pt idx="4667">
                  <c:v>11.30249698536918</c:v>
                </c:pt>
                <c:pt idx="4668">
                  <c:v>11.23236071024977</c:v>
                </c:pt>
                <c:pt idx="4669">
                  <c:v>10.90567332295274</c:v>
                </c:pt>
                <c:pt idx="4670">
                  <c:v>10.8170801329518</c:v>
                </c:pt>
                <c:pt idx="4671">
                  <c:v>10.8170801329518</c:v>
                </c:pt>
                <c:pt idx="4672">
                  <c:v>10.750635240623399</c:v>
                </c:pt>
                <c:pt idx="4673">
                  <c:v>10.735869708955409</c:v>
                </c:pt>
                <c:pt idx="4674">
                  <c:v>10.30397790868451</c:v>
                </c:pt>
                <c:pt idx="4675">
                  <c:v>10.32981758920649</c:v>
                </c:pt>
                <c:pt idx="4676">
                  <c:v>10.10833461439829</c:v>
                </c:pt>
                <c:pt idx="4677">
                  <c:v>10.04373541343266</c:v>
                </c:pt>
                <c:pt idx="4678">
                  <c:v>10.01420435007009</c:v>
                </c:pt>
                <c:pt idx="4679">
                  <c:v>10.078803551392729</c:v>
                </c:pt>
                <c:pt idx="4680">
                  <c:v>10.09356908271967</c:v>
                </c:pt>
                <c:pt idx="4681">
                  <c:v>9.5453987204049788</c:v>
                </c:pt>
                <c:pt idx="4682">
                  <c:v>9.5841582412180308</c:v>
                </c:pt>
                <c:pt idx="4683">
                  <c:v>8.7351401703397844</c:v>
                </c:pt>
                <c:pt idx="4684">
                  <c:v>8.8200419773590966</c:v>
                </c:pt>
                <c:pt idx="4685">
                  <c:v>8.995382665979319</c:v>
                </c:pt>
                <c:pt idx="4686">
                  <c:v>9.1744147373994007</c:v>
                </c:pt>
                <c:pt idx="4687">
                  <c:v>9.3294528196532003</c:v>
                </c:pt>
                <c:pt idx="4688">
                  <c:v>9.0525991009970586</c:v>
                </c:pt>
                <c:pt idx="4689">
                  <c:v>8.4564407604300467</c:v>
                </c:pt>
                <c:pt idx="4690">
                  <c:v>8.2128094874111781</c:v>
                </c:pt>
                <c:pt idx="4691">
                  <c:v>8.2607974657349121</c:v>
                </c:pt>
                <c:pt idx="4692">
                  <c:v>8.081765394128956</c:v>
                </c:pt>
                <c:pt idx="4693">
                  <c:v>7.7993746004681563</c:v>
                </c:pt>
                <c:pt idx="4694">
                  <c:v>7.6184968373471982</c:v>
                </c:pt>
                <c:pt idx="4695">
                  <c:v>7.8824307161547944</c:v>
                </c:pt>
                <c:pt idx="4696">
                  <c:v>8.0799197023560865</c:v>
                </c:pt>
                <c:pt idx="4697">
                  <c:v>8.3364708153497631</c:v>
                </c:pt>
                <c:pt idx="4698">
                  <c:v>8.5856391625914537</c:v>
                </c:pt>
                <c:pt idx="4699">
                  <c:v>8.840344583667104</c:v>
                </c:pt>
                <c:pt idx="4700">
                  <c:v>9.037833569300739</c:v>
                </c:pt>
                <c:pt idx="4701">
                  <c:v>9.1928716519292273</c:v>
                </c:pt>
                <c:pt idx="4702">
                  <c:v>9.408817552362958</c:v>
                </c:pt>
                <c:pt idx="4703">
                  <c:v>9.7761101524358942</c:v>
                </c:pt>
                <c:pt idx="4704">
                  <c:v>10.09356908271967</c:v>
                </c:pt>
                <c:pt idx="4705">
                  <c:v>10.215384718978621</c:v>
                </c:pt>
                <c:pt idx="4706">
                  <c:v>10.632510987620449</c:v>
                </c:pt>
                <c:pt idx="4707">
                  <c:v>11.053328639245681</c:v>
                </c:pt>
                <c:pt idx="4708">
                  <c:v>11.199138264101499</c:v>
                </c:pt>
                <c:pt idx="4709">
                  <c:v>12.302861752335019</c:v>
                </c:pt>
                <c:pt idx="4710">
                  <c:v>13.41950507940274</c:v>
                </c:pt>
                <c:pt idx="4711">
                  <c:v>13.735118317321239</c:v>
                </c:pt>
                <c:pt idx="4712">
                  <c:v>13.75357523175548</c:v>
                </c:pt>
                <c:pt idx="4713">
                  <c:v>13.788643368863481</c:v>
                </c:pt>
                <c:pt idx="4714">
                  <c:v>13.799717517664339</c:v>
                </c:pt>
                <c:pt idx="4715">
                  <c:v>13.818174432098591</c:v>
                </c:pt>
                <c:pt idx="4716">
                  <c:v>13.812637357873999</c:v>
                </c:pt>
                <c:pt idx="4717">
                  <c:v>13.80710028329773</c:v>
                </c:pt>
                <c:pt idx="4718">
                  <c:v>13.805254592240621</c:v>
                </c:pt>
                <c:pt idx="4719">
                  <c:v>13.799717517664339</c:v>
                </c:pt>
                <c:pt idx="4720">
                  <c:v>13.775723529007291</c:v>
                </c:pt>
                <c:pt idx="4721">
                  <c:v>13.775723529007291</c:v>
                </c:pt>
                <c:pt idx="4722">
                  <c:v>13.744346774361629</c:v>
                </c:pt>
                <c:pt idx="4723">
                  <c:v>13.742501082952829</c:v>
                </c:pt>
                <c:pt idx="4724">
                  <c:v>13.7794149118231</c:v>
                </c:pt>
                <c:pt idx="4725">
                  <c:v>13.825557198083651</c:v>
                </c:pt>
                <c:pt idx="4726">
                  <c:v>13.869853792580191</c:v>
                </c:pt>
                <c:pt idx="4727">
                  <c:v>13.888310707012661</c:v>
                </c:pt>
                <c:pt idx="4728">
                  <c:v>13.975058205296801</c:v>
                </c:pt>
                <c:pt idx="4729">
                  <c:v>14.04704017160549</c:v>
                </c:pt>
                <c:pt idx="4730">
                  <c:v>14.10241091488874</c:v>
                </c:pt>
                <c:pt idx="4731">
                  <c:v>14.13194197811322</c:v>
                </c:pt>
                <c:pt idx="4732">
                  <c:v>14.141170435503531</c:v>
                </c:pt>
                <c:pt idx="4733">
                  <c:v>14.21499809355854</c:v>
                </c:pt>
                <c:pt idx="4734">
                  <c:v>14.285134368440749</c:v>
                </c:pt>
                <c:pt idx="4735">
                  <c:v>14.36819048316854</c:v>
                </c:pt>
                <c:pt idx="4736">
                  <c:v>14.401412929196431</c:v>
                </c:pt>
                <c:pt idx="4737">
                  <c:v>14.384801706535059</c:v>
                </c:pt>
                <c:pt idx="4738">
                  <c:v>14.40325862095513</c:v>
                </c:pt>
                <c:pt idx="4739">
                  <c:v>14.36265340929917</c:v>
                </c:pt>
                <c:pt idx="4740">
                  <c:v>14.44201814155576</c:v>
                </c:pt>
                <c:pt idx="4741">
                  <c:v>14.45493798140309</c:v>
                </c:pt>
                <c:pt idx="4742">
                  <c:v>14.381110323721019</c:v>
                </c:pt>
                <c:pt idx="4743">
                  <c:v>14.30912835743888</c:v>
                </c:pt>
                <c:pt idx="4744">
                  <c:v>14.329430963267731</c:v>
                </c:pt>
                <c:pt idx="4745">
                  <c:v>14.35342495226409</c:v>
                </c:pt>
                <c:pt idx="4746">
                  <c:v>14.394030163921821</c:v>
                </c:pt>
                <c:pt idx="4747">
                  <c:v>14.3349680371371</c:v>
                </c:pt>
                <c:pt idx="4748">
                  <c:v>14.349733568744909</c:v>
                </c:pt>
                <c:pt idx="4749">
                  <c:v>14.379264632313999</c:v>
                </c:pt>
                <c:pt idx="4750">
                  <c:v>14.35342495226409</c:v>
                </c:pt>
                <c:pt idx="4751">
                  <c:v>14.338659420656279</c:v>
                </c:pt>
                <c:pt idx="4752">
                  <c:v>14.38664739829375</c:v>
                </c:pt>
                <c:pt idx="4753">
                  <c:v>14.425406918191021</c:v>
                </c:pt>
                <c:pt idx="4754">
                  <c:v>14.51030872501503</c:v>
                </c:pt>
                <c:pt idx="4755">
                  <c:v>14.580444999874221</c:v>
                </c:pt>
                <c:pt idx="4756">
                  <c:v>14.60997606308278</c:v>
                </c:pt>
                <c:pt idx="4757">
                  <c:v>14.656118349299071</c:v>
                </c:pt>
                <c:pt idx="4758">
                  <c:v>14.70595201797418</c:v>
                </c:pt>
                <c:pt idx="4759">
                  <c:v>14.765014144380659</c:v>
                </c:pt>
                <c:pt idx="4760">
                  <c:v>14.80192797320665</c:v>
                </c:pt>
                <c:pt idx="4761">
                  <c:v>14.82038488761965</c:v>
                </c:pt>
                <c:pt idx="4762">
                  <c:v>14.870218556989281</c:v>
                </c:pt>
                <c:pt idx="4763">
                  <c:v>14.88313839683131</c:v>
                </c:pt>
                <c:pt idx="4764">
                  <c:v>14.95142898060686</c:v>
                </c:pt>
                <c:pt idx="4765">
                  <c:v>14.99941695821248</c:v>
                </c:pt>
                <c:pt idx="4766">
                  <c:v>15.09908429622357</c:v>
                </c:pt>
                <c:pt idx="4767">
                  <c:v>15.176603336657729</c:v>
                </c:pt>
                <c:pt idx="4768">
                  <c:v>15.23566546303234</c:v>
                </c:pt>
                <c:pt idx="4769">
                  <c:v>15.248585302869071</c:v>
                </c:pt>
                <c:pt idx="4770">
                  <c:v>15.35748109822976</c:v>
                </c:pt>
                <c:pt idx="4771">
                  <c:v>15.45530274515013</c:v>
                </c:pt>
                <c:pt idx="4772">
                  <c:v>15.482988116571651</c:v>
                </c:pt>
                <c:pt idx="4773">
                  <c:v>15.468222584983319</c:v>
                </c:pt>
                <c:pt idx="4774">
                  <c:v>15.48667949938037</c:v>
                </c:pt>
                <c:pt idx="4775">
                  <c:v>15.50513641377921</c:v>
                </c:pt>
                <c:pt idx="4776">
                  <c:v>15.52174763712449</c:v>
                </c:pt>
                <c:pt idx="4777">
                  <c:v>15.510673487993181</c:v>
                </c:pt>
                <c:pt idx="4778">
                  <c:v>15.52728471133846</c:v>
                </c:pt>
                <c:pt idx="4779">
                  <c:v>15.545741625735509</c:v>
                </c:pt>
                <c:pt idx="4780">
                  <c:v>15.58634683733837</c:v>
                </c:pt>
                <c:pt idx="4781">
                  <c:v>15.516210562558831</c:v>
                </c:pt>
                <c:pt idx="4782">
                  <c:v>15.425771681618221</c:v>
                </c:pt>
                <c:pt idx="4783">
                  <c:v>15.34825264085362</c:v>
                </c:pt>
                <c:pt idx="4784">
                  <c:v>15.23197408022185</c:v>
                </c:pt>
                <c:pt idx="4785">
                  <c:v>15.21905423968175</c:v>
                </c:pt>
                <c:pt idx="4786">
                  <c:v>15.259659451652229</c:v>
                </c:pt>
                <c:pt idx="4787">
                  <c:v>15.263350834462731</c:v>
                </c:pt>
                <c:pt idx="4788">
                  <c:v>15.296573280458761</c:v>
                </c:pt>
                <c:pt idx="4789">
                  <c:v>15.3445612580449</c:v>
                </c:pt>
                <c:pt idx="4790">
                  <c:v>15.40177769300365</c:v>
                </c:pt>
                <c:pt idx="4791">
                  <c:v>15.33533280101866</c:v>
                </c:pt>
                <c:pt idx="4792">
                  <c:v>15.252276686031241</c:v>
                </c:pt>
                <c:pt idx="4793">
                  <c:v>15.13046105046798</c:v>
                </c:pt>
                <c:pt idx="4794">
                  <c:v>14.997571266453759</c:v>
                </c:pt>
                <c:pt idx="4795">
                  <c:v>14.8886754714005</c:v>
                </c:pt>
                <c:pt idx="4796">
                  <c:v>14.76316845297541</c:v>
                </c:pt>
                <c:pt idx="4797">
                  <c:v>14.717026166762651</c:v>
                </c:pt>
                <c:pt idx="4798">
                  <c:v>14.57490792565495</c:v>
                </c:pt>
                <c:pt idx="4799">
                  <c:v>14.45124659859084</c:v>
                </c:pt>
                <c:pt idx="4800">
                  <c:v>14.405104312713821</c:v>
                </c:pt>
                <c:pt idx="4801">
                  <c:v>14.322048197287989</c:v>
                </c:pt>
                <c:pt idx="4802">
                  <c:v>14.19284979596566</c:v>
                </c:pt>
                <c:pt idx="4803">
                  <c:v>14.065497086034419</c:v>
                </c:pt>
                <c:pt idx="4804">
                  <c:v>13.9602926736819</c:v>
                </c:pt>
                <c:pt idx="4805">
                  <c:v>14.004589268524819</c:v>
                </c:pt>
                <c:pt idx="4806">
                  <c:v>14.026737565769549</c:v>
                </c:pt>
                <c:pt idx="4807">
                  <c:v>14.037811714566869</c:v>
                </c:pt>
                <c:pt idx="4808">
                  <c:v>13.967675439665189</c:v>
                </c:pt>
                <c:pt idx="4809">
                  <c:v>13.92891591904332</c:v>
                </c:pt>
                <c:pt idx="4810">
                  <c:v>13.90307623862755</c:v>
                </c:pt>
                <c:pt idx="4811">
                  <c:v>13.89938485581353</c:v>
                </c:pt>
                <c:pt idx="4812">
                  <c:v>13.93999006749072</c:v>
                </c:pt>
                <c:pt idx="4813">
                  <c:v>13.93999006749072</c:v>
                </c:pt>
                <c:pt idx="4814">
                  <c:v>13.93260730185912</c:v>
                </c:pt>
                <c:pt idx="4815">
                  <c:v>13.93260730185912</c:v>
                </c:pt>
                <c:pt idx="4816">
                  <c:v>13.910459004612621</c:v>
                </c:pt>
                <c:pt idx="4817">
                  <c:v>13.915996079188901</c:v>
                </c:pt>
                <c:pt idx="4818">
                  <c:v>13.90861331320561</c:v>
                </c:pt>
                <c:pt idx="4819">
                  <c:v>13.858779644132779</c:v>
                </c:pt>
                <c:pt idx="4820">
                  <c:v>13.805254592240621</c:v>
                </c:pt>
                <c:pt idx="4821">
                  <c:v>13.757266614571281</c:v>
                </c:pt>
                <c:pt idx="4822">
                  <c:v>13.714815711124761</c:v>
                </c:pt>
                <c:pt idx="4823">
                  <c:v>13.653907893592139</c:v>
                </c:pt>
                <c:pt idx="4824">
                  <c:v>13.615148372956099</c:v>
                </c:pt>
                <c:pt idx="4825">
                  <c:v>13.56531470386736</c:v>
                </c:pt>
                <c:pt idx="4826">
                  <c:v>13.541320714849761</c:v>
                </c:pt>
                <c:pt idx="4827">
                  <c:v>13.552394863654159</c:v>
                </c:pt>
                <c:pt idx="4828">
                  <c:v>13.511789651959271</c:v>
                </c:pt>
                <c:pt idx="4829">
                  <c:v>13.44165337666163</c:v>
                </c:pt>
                <c:pt idx="4830">
                  <c:v>13.340140347405789</c:v>
                </c:pt>
                <c:pt idx="4831">
                  <c:v>13.20909625417961</c:v>
                </c:pt>
                <c:pt idx="4832">
                  <c:v>12.206885796828161</c:v>
                </c:pt>
                <c:pt idx="4833">
                  <c:v>12.04077356625854</c:v>
                </c:pt>
                <c:pt idx="4834">
                  <c:v>11.83774750670714</c:v>
                </c:pt>
                <c:pt idx="4835">
                  <c:v>11.62549298934117</c:v>
                </c:pt>
                <c:pt idx="4836">
                  <c:v>11.577505011553219</c:v>
                </c:pt>
                <c:pt idx="4837">
                  <c:v>11.546128257183129</c:v>
                </c:pt>
                <c:pt idx="4838">
                  <c:v>11.570122245902139</c:v>
                </c:pt>
                <c:pt idx="4839">
                  <c:v>11.31172544243613</c:v>
                </c:pt>
                <c:pt idx="4840">
                  <c:v>10.992420821175489</c:v>
                </c:pt>
                <c:pt idx="4841">
                  <c:v>10.97396390668284</c:v>
                </c:pt>
                <c:pt idx="4842">
                  <c:v>10.94996991759621</c:v>
                </c:pt>
                <c:pt idx="4843">
                  <c:v>10.93889576911163</c:v>
                </c:pt>
                <c:pt idx="4844">
                  <c:v>10.985038055519111</c:v>
                </c:pt>
                <c:pt idx="4845">
                  <c:v>11.176989966784181</c:v>
                </c:pt>
                <c:pt idx="4846">
                  <c:v>11.339410814338549</c:v>
                </c:pt>
                <c:pt idx="4847">
                  <c:v>10.968426832088859</c:v>
                </c:pt>
                <c:pt idx="4848">
                  <c:v>10.85583965370998</c:v>
                </c:pt>
                <c:pt idx="4849">
                  <c:v>10.815234441889389</c:v>
                </c:pt>
                <c:pt idx="4850">
                  <c:v>10.85953103653817</c:v>
                </c:pt>
                <c:pt idx="4851">
                  <c:v>10.88906209987063</c:v>
                </c:pt>
                <c:pt idx="4852">
                  <c:v>10.45901599109173</c:v>
                </c:pt>
                <c:pt idx="4853">
                  <c:v>10.324280514607191</c:v>
                </c:pt>
                <c:pt idx="4854">
                  <c:v>10.198773495532439</c:v>
                </c:pt>
                <c:pt idx="4855">
                  <c:v>10.154476900850019</c:v>
                </c:pt>
                <c:pt idx="4856">
                  <c:v>10.165551049345231</c:v>
                </c:pt>
                <c:pt idx="4857">
                  <c:v>10.161859666513489</c:v>
                </c:pt>
                <c:pt idx="4858">
                  <c:v>10.14340275200491</c:v>
                </c:pt>
                <c:pt idx="4859">
                  <c:v>10.148939826602421</c:v>
                </c:pt>
                <c:pt idx="4860">
                  <c:v>10.14340275200491</c:v>
                </c:pt>
                <c:pt idx="4861">
                  <c:v>10.158168283681761</c:v>
                </c:pt>
                <c:pt idx="4862">
                  <c:v>10.163705358281041</c:v>
                </c:pt>
                <c:pt idx="4863">
                  <c:v>10.18400796385559</c:v>
                </c:pt>
                <c:pt idx="4864">
                  <c:v>10.191390729868971</c:v>
                </c:pt>
                <c:pt idx="4865">
                  <c:v>10.18585365562314</c:v>
                </c:pt>
                <c:pt idx="4866">
                  <c:v>10.178470889959669</c:v>
                </c:pt>
                <c:pt idx="4867">
                  <c:v>10.161859666513489</c:v>
                </c:pt>
                <c:pt idx="4868">
                  <c:v>10.161859666513489</c:v>
                </c:pt>
                <c:pt idx="4869">
                  <c:v>10.14340275200491</c:v>
                </c:pt>
                <c:pt idx="4870">
                  <c:v>10.132328603156241</c:v>
                </c:pt>
                <c:pt idx="4871">
                  <c:v>10.265218387903319</c:v>
                </c:pt>
                <c:pt idx="4872">
                  <c:v>10.26337269683914</c:v>
                </c:pt>
                <c:pt idx="4873">
                  <c:v>10.26337269683914</c:v>
                </c:pt>
                <c:pt idx="4874">
                  <c:v>10.27260115391848</c:v>
                </c:pt>
                <c:pt idx="4875">
                  <c:v>10.279983919580181</c:v>
                </c:pt>
                <c:pt idx="4876">
                  <c:v>10.32243482319133</c:v>
                </c:pt>
                <c:pt idx="4877">
                  <c:v>10.366731418218359</c:v>
                </c:pt>
                <c:pt idx="4878">
                  <c:v>10.38887971555336</c:v>
                </c:pt>
                <c:pt idx="4879">
                  <c:v>10.46455306498588</c:v>
                </c:pt>
                <c:pt idx="4880">
                  <c:v>10.483009979489159</c:v>
                </c:pt>
                <c:pt idx="4881">
                  <c:v>10.49039274550077</c:v>
                </c:pt>
                <c:pt idx="4882">
                  <c:v>10.505158277174081</c:v>
                </c:pt>
                <c:pt idx="4883">
                  <c:v>10.514386734601571</c:v>
                </c:pt>
                <c:pt idx="4884">
                  <c:v>10.49408412833073</c:v>
                </c:pt>
                <c:pt idx="4885">
                  <c:v>10.48485567125493</c:v>
                </c:pt>
                <c:pt idx="4886">
                  <c:v>10.508849660004049</c:v>
                </c:pt>
                <c:pt idx="4887">
                  <c:v>10.514386734601571</c:v>
                </c:pt>
                <c:pt idx="4888">
                  <c:v>10.483009979489159</c:v>
                </c:pt>
                <c:pt idx="4889">
                  <c:v>10.473781522413359</c:v>
                </c:pt>
                <c:pt idx="4890">
                  <c:v>10.45901599109173</c:v>
                </c:pt>
                <c:pt idx="4891">
                  <c:v>10.416565087134201</c:v>
                </c:pt>
                <c:pt idx="4892">
                  <c:v>10.433176310576849</c:v>
                </c:pt>
                <c:pt idx="4893">
                  <c:v>10.449787533664249</c:v>
                </c:pt>
                <c:pt idx="4894">
                  <c:v>10.4700901395834</c:v>
                </c:pt>
                <c:pt idx="4895">
                  <c:v>10.363040035386611</c:v>
                </c:pt>
                <c:pt idx="4896">
                  <c:v>10.27260115391848</c:v>
                </c:pt>
                <c:pt idx="4897">
                  <c:v>9.6782885052387897</c:v>
                </c:pt>
                <c:pt idx="4898">
                  <c:v>9.442039998578494</c:v>
                </c:pt>
                <c:pt idx="4899">
                  <c:v>9.0710560155304325</c:v>
                </c:pt>
                <c:pt idx="4900">
                  <c:v>8.7794367654446894</c:v>
                </c:pt>
                <c:pt idx="4901">
                  <c:v>8.6483926718939781</c:v>
                </c:pt>
                <c:pt idx="4902">
                  <c:v>8.1260619889140369</c:v>
                </c:pt>
                <c:pt idx="4903">
                  <c:v>7.9820980549713427</c:v>
                </c:pt>
                <c:pt idx="4904">
                  <c:v>7.8971962478723707</c:v>
                </c:pt>
                <c:pt idx="4905">
                  <c:v>7.738466782524843</c:v>
                </c:pt>
                <c:pt idx="4906">
                  <c:v>7.6387994436817452</c:v>
                </c:pt>
                <c:pt idx="4907">
                  <c:v>7.5372864130533959</c:v>
                </c:pt>
                <c:pt idx="4908">
                  <c:v>7.4283906170814031</c:v>
                </c:pt>
                <c:pt idx="4909">
                  <c:v>7.2401300878443866</c:v>
                </c:pt>
                <c:pt idx="4910">
                  <c:v>6.8968314759145626</c:v>
                </c:pt>
                <c:pt idx="4911">
                  <c:v>6.8506891892928898</c:v>
                </c:pt>
                <c:pt idx="4912">
                  <c:v>6.7860899880882801</c:v>
                </c:pt>
                <c:pt idx="4913">
                  <c:v>6.6882683409118302</c:v>
                </c:pt>
                <c:pt idx="4914">
                  <c:v>6.54984148100431</c:v>
                </c:pt>
                <c:pt idx="4915">
                  <c:v>6.4889336626243503</c:v>
                </c:pt>
                <c:pt idx="4916">
                  <c:v>6.4114146214290164</c:v>
                </c:pt>
                <c:pt idx="4917">
                  <c:v>6.234228240870717</c:v>
                </c:pt>
                <c:pt idx="4918">
                  <c:v>6.1696290396218521</c:v>
                </c:pt>
                <c:pt idx="4919">
                  <c:v>5.961065903742262</c:v>
                </c:pt>
                <c:pt idx="4920">
                  <c:v>5.741428619968171</c:v>
                </c:pt>
                <c:pt idx="4921">
                  <c:v>5.7303544710664083</c:v>
                </c:pt>
                <c:pt idx="4922">
                  <c:v>5.9075408517238293</c:v>
                </c:pt>
                <c:pt idx="4923">
                  <c:v>5.9905969675910429</c:v>
                </c:pt>
                <c:pt idx="4924">
                  <c:v>6.234228240870717</c:v>
                </c:pt>
                <c:pt idx="4925">
                  <c:v>6.4907793540490779</c:v>
                </c:pt>
                <c:pt idx="4926">
                  <c:v>6.5849096187507739</c:v>
                </c:pt>
                <c:pt idx="4927">
                  <c:v>6.7141080211865622</c:v>
                </c:pt>
                <c:pt idx="4928">
                  <c:v>6.7011881808724638</c:v>
                </c:pt>
                <c:pt idx="4929">
                  <c:v>6.8820659441828429</c:v>
                </c:pt>
                <c:pt idx="4930">
                  <c:v>7.1884507269733326</c:v>
                </c:pt>
                <c:pt idx="4931">
                  <c:v>7.5188294984899384</c:v>
                </c:pt>
                <c:pt idx="4932">
                  <c:v>7.5649717850762048</c:v>
                </c:pt>
                <c:pt idx="4933">
                  <c:v>7.8344427385167386</c:v>
                </c:pt>
                <c:pt idx="4934">
                  <c:v>7.9636411404149552</c:v>
                </c:pt>
                <c:pt idx="4935">
                  <c:v>8.0208575755017453</c:v>
                </c:pt>
                <c:pt idx="4936">
                  <c:v>8.1242162974946339</c:v>
                </c:pt>
                <c:pt idx="4937">
                  <c:v>8.1555930523385545</c:v>
                </c:pt>
                <c:pt idx="4938">
                  <c:v>8.2423405511838332</c:v>
                </c:pt>
                <c:pt idx="4939">
                  <c:v>8.4232183141773422</c:v>
                </c:pt>
                <c:pt idx="4940">
                  <c:v>8.0430058732486298</c:v>
                </c:pt>
                <c:pt idx="4941">
                  <c:v>7.6646391239281533</c:v>
                </c:pt>
                <c:pt idx="4942">
                  <c:v>7.5557433276186332</c:v>
                </c:pt>
                <c:pt idx="4943">
                  <c:v>7.5151381156475816</c:v>
                </c:pt>
                <c:pt idx="4944">
                  <c:v>7.5262122641746467</c:v>
                </c:pt>
                <c:pt idx="4945">
                  <c:v>7.5963485399413768</c:v>
                </c:pt>
                <c:pt idx="4946">
                  <c:v>7.6664848153493308</c:v>
                </c:pt>
                <c:pt idx="4947">
                  <c:v>7.6609477410857956</c:v>
                </c:pt>
                <c:pt idx="4948">
                  <c:v>7.6830960384898468</c:v>
                </c:pt>
                <c:pt idx="4949">
                  <c:v>7.6591020493129331</c:v>
                </c:pt>
                <c:pt idx="4950">
                  <c:v>7.688633112753382</c:v>
                </c:pt>
                <c:pt idx="4951">
                  <c:v>7.6812503470686666</c:v>
                </c:pt>
                <c:pt idx="4952">
                  <c:v>7.6701761981916894</c:v>
                </c:pt>
                <c:pt idx="4953">
                  <c:v>7.6000399227837319</c:v>
                </c:pt>
                <c:pt idx="4954">
                  <c:v>7.2548956195708012</c:v>
                </c:pt>
                <c:pt idx="4955">
                  <c:v>7.2013705672803496</c:v>
                </c:pt>
                <c:pt idx="4956">
                  <c:v>7.1626110467145452</c:v>
                </c:pt>
                <c:pt idx="4957">
                  <c:v>7.1607653549399073</c:v>
                </c:pt>
                <c:pt idx="4958">
                  <c:v>7.0500238671454776</c:v>
                </c:pt>
                <c:pt idx="4959">
                  <c:v>7.1109316858381764</c:v>
                </c:pt>
                <c:pt idx="4960">
                  <c:v>7.103548919446558</c:v>
                </c:pt>
                <c:pt idx="4961">
                  <c:v>6.9448194539574226</c:v>
                </c:pt>
                <c:pt idx="4962">
                  <c:v>6.8451521150240424</c:v>
                </c:pt>
                <c:pt idx="4963">
                  <c:v>6.7694787649300592</c:v>
                </c:pt>
                <c:pt idx="4964">
                  <c:v>6.8082382855135686</c:v>
                </c:pt>
                <c:pt idx="4965">
                  <c:v>7.1496912064075291</c:v>
                </c:pt>
                <c:pt idx="4966">
                  <c:v>7.2733525344948138</c:v>
                </c:pt>
                <c:pt idx="4967">
                  <c:v>7.3711741816057597</c:v>
                </c:pt>
                <c:pt idx="4968">
                  <c:v>7.4228535424644102</c:v>
                </c:pt>
                <c:pt idx="4969">
                  <c:v>7.576045933956733</c:v>
                </c:pt>
                <c:pt idx="4970">
                  <c:v>7.6535649754028601</c:v>
                </c:pt>
                <c:pt idx="4971">
                  <c:v>7.7237012508072818</c:v>
                </c:pt>
                <c:pt idx="4972">
                  <c:v>7.8289056639015113</c:v>
                </c:pt>
                <c:pt idx="4973">
                  <c:v>8.0079377355605867</c:v>
                </c:pt>
                <c:pt idx="4974">
                  <c:v>8.092839542648937</c:v>
                </c:pt>
                <c:pt idx="4975">
                  <c:v>8.2183465620228553</c:v>
                </c:pt>
                <c:pt idx="4976">
                  <c:v>8.2349577848010647</c:v>
                </c:pt>
                <c:pt idx="4977">
                  <c:v>8.2811000717036229</c:v>
                </c:pt>
                <c:pt idx="4978">
                  <c:v>8.4269096970161534</c:v>
                </c:pt>
                <c:pt idx="4979">
                  <c:v>8.539496875704824</c:v>
                </c:pt>
                <c:pt idx="4980">
                  <c:v>8.6151702256483507</c:v>
                </c:pt>
                <c:pt idx="4981">
                  <c:v>8.6945349584218317</c:v>
                </c:pt>
                <c:pt idx="4982">
                  <c:v>8.7406772449479178</c:v>
                </c:pt>
                <c:pt idx="4983">
                  <c:v>8.7831281482817314</c:v>
                </c:pt>
                <c:pt idx="4984">
                  <c:v>8.8938696358584242</c:v>
                </c:pt>
                <c:pt idx="4985">
                  <c:v>9.0821301643914882</c:v>
                </c:pt>
                <c:pt idx="4986">
                  <c:v>9.2574708529585958</c:v>
                </c:pt>
                <c:pt idx="4987">
                  <c:v>9.3091502137074986</c:v>
                </c:pt>
                <c:pt idx="4988">
                  <c:v>9.406971860945319</c:v>
                </c:pt>
                <c:pt idx="4989">
                  <c:v>9.5047935081707386</c:v>
                </c:pt>
                <c:pt idx="4990">
                  <c:v>9.5527814860719822</c:v>
                </c:pt>
                <c:pt idx="4991">
                  <c:v>9.1707233542106632</c:v>
                </c:pt>
                <c:pt idx="4992">
                  <c:v>9.2353225555952676</c:v>
                </c:pt>
                <c:pt idx="4993">
                  <c:v>9.2445510126816703</c:v>
                </c:pt>
                <c:pt idx="4994">
                  <c:v>9.4051261695276818</c:v>
                </c:pt>
                <c:pt idx="4995">
                  <c:v>9.4807995190433889</c:v>
                </c:pt>
                <c:pt idx="4996">
                  <c:v>9.6063065385725057</c:v>
                </c:pt>
                <c:pt idx="4997">
                  <c:v>9.1356552169203358</c:v>
                </c:pt>
                <c:pt idx="4998">
                  <c:v>8.8791041041585537</c:v>
                </c:pt>
                <c:pt idx="4999">
                  <c:v>8.9658516029348068</c:v>
                </c:pt>
                <c:pt idx="5000">
                  <c:v>8.3235509754121395</c:v>
                </c:pt>
                <c:pt idx="5001">
                  <c:v>7.1533825892516534</c:v>
                </c:pt>
                <c:pt idx="5002">
                  <c:v>7.5649717850762048</c:v>
                </c:pt>
                <c:pt idx="5003">
                  <c:v>7.6498735922088201</c:v>
                </c:pt>
                <c:pt idx="5004">
                  <c:v>7.6867874216838867</c:v>
                </c:pt>
                <c:pt idx="5005">
                  <c:v>7.6498735922088201</c:v>
                </c:pt>
                <c:pt idx="5006">
                  <c:v>7.7163184847708806</c:v>
                </c:pt>
                <c:pt idx="5007">
                  <c:v>7.8307513553226924</c:v>
                </c:pt>
                <c:pt idx="5008">
                  <c:v>7.875047950473629</c:v>
                </c:pt>
                <c:pt idx="5009">
                  <c:v>7.8362884295844548</c:v>
                </c:pt>
                <c:pt idx="5010">
                  <c:v>7.8676651844389989</c:v>
                </c:pt>
                <c:pt idx="5011">
                  <c:v>7.9599497575761511</c:v>
                </c:pt>
                <c:pt idx="5012">
                  <c:v>8.0024006609471314</c:v>
                </c:pt>
                <c:pt idx="5013">
                  <c:v>8.0522343307026709</c:v>
                </c:pt>
                <c:pt idx="5014">
                  <c:v>8.1279076803334434</c:v>
                </c:pt>
                <c:pt idx="5015">
                  <c:v>8.1611301265985503</c:v>
                </c:pt>
                <c:pt idx="5016">
                  <c:v>8.2423405511838332</c:v>
                </c:pt>
                <c:pt idx="5017">
                  <c:v>8.2238836366345378</c:v>
                </c:pt>
                <c:pt idx="5018">
                  <c:v>8.1740499668896245</c:v>
                </c:pt>
                <c:pt idx="5019">
                  <c:v>8.1703585840508168</c:v>
                </c:pt>
                <c:pt idx="5020">
                  <c:v>8.0651541706420531</c:v>
                </c:pt>
                <c:pt idx="5021">
                  <c:v>8.0097834269799915</c:v>
                </c:pt>
                <c:pt idx="5022">
                  <c:v>7.9931722038447814</c:v>
                </c:pt>
                <c:pt idx="5023">
                  <c:v>7.9267273113039654</c:v>
                </c:pt>
                <c:pt idx="5024">
                  <c:v>7.9378014601791804</c:v>
                </c:pt>
                <c:pt idx="5025">
                  <c:v>7.9396471512468993</c:v>
                </c:pt>
                <c:pt idx="5026">
                  <c:v>7.9341100773385946</c:v>
                </c:pt>
                <c:pt idx="5027">
                  <c:v>7.9433385344391647</c:v>
                </c:pt>
                <c:pt idx="5028">
                  <c:v>7.9488756087009316</c:v>
                </c:pt>
                <c:pt idx="5029">
                  <c:v>7.969178214676722</c:v>
                </c:pt>
                <c:pt idx="5030">
                  <c:v>7.9248816195311003</c:v>
                </c:pt>
                <c:pt idx="5031">
                  <c:v>7.9396471512468993</c:v>
                </c:pt>
                <c:pt idx="5032">
                  <c:v>7.9894808210041974</c:v>
                </c:pt>
                <c:pt idx="5033">
                  <c:v>8.0263946501152006</c:v>
                </c:pt>
                <c:pt idx="5034">
                  <c:v>8.0503886389298049</c:v>
                </c:pt>
                <c:pt idx="5035">
                  <c:v>8.100222308681797</c:v>
                </c:pt>
                <c:pt idx="5036">
                  <c:v>8.164821509437358</c:v>
                </c:pt>
                <c:pt idx="5037">
                  <c:v>8.2109637959917698</c:v>
                </c:pt>
                <c:pt idx="5038">
                  <c:v>8.1758956583090292</c:v>
                </c:pt>
                <c:pt idx="5039">
                  <c:v>8.1722042751185366</c:v>
                </c:pt>
                <c:pt idx="5040">
                  <c:v>8.1223706060734493</c:v>
                </c:pt>
                <c:pt idx="5041">
                  <c:v>8.1279076803334434</c:v>
                </c:pt>
                <c:pt idx="5042">
                  <c:v>8.0799197023560865</c:v>
                </c:pt>
                <c:pt idx="5043">
                  <c:v>8.0836110851966758</c:v>
                </c:pt>
                <c:pt idx="5044">
                  <c:v>8.07253693632323</c:v>
                </c:pt>
                <c:pt idx="5045">
                  <c:v>8.092839542648937</c:v>
                </c:pt>
                <c:pt idx="5046">
                  <c:v>8.1168335314617739</c:v>
                </c:pt>
                <c:pt idx="5047">
                  <c:v>8.1722042751185366</c:v>
                </c:pt>
                <c:pt idx="5048">
                  <c:v>8.2368034765739342</c:v>
                </c:pt>
                <c:pt idx="5049">
                  <c:v>8.2386491676398759</c:v>
                </c:pt>
                <c:pt idx="5050">
                  <c:v>8.2238836366345378</c:v>
                </c:pt>
                <c:pt idx="5051">
                  <c:v>8.288482837383027</c:v>
                </c:pt>
                <c:pt idx="5052">
                  <c:v>8.3290880493186723</c:v>
                </c:pt>
                <c:pt idx="5053">
                  <c:v>8.4841261320710739</c:v>
                </c:pt>
                <c:pt idx="5054">
                  <c:v>8.5542624074100022</c:v>
                </c:pt>
                <c:pt idx="5055">
                  <c:v>8.6391642144470229</c:v>
                </c:pt>
                <c:pt idx="5056">
                  <c:v>8.6520840550827014</c:v>
                </c:pt>
                <c:pt idx="5057">
                  <c:v>8.6926892670024216</c:v>
                </c:pt>
                <c:pt idx="5058">
                  <c:v>8.7240660214751919</c:v>
                </c:pt>
                <c:pt idx="5059">
                  <c:v>8.7462143192043733</c:v>
                </c:pt>
                <c:pt idx="5060">
                  <c:v>8.7369858621108776</c:v>
                </c:pt>
                <c:pt idx="5061">
                  <c:v>8.5801020879815386</c:v>
                </c:pt>
                <c:pt idx="5062">
                  <c:v>8.4361381541131948</c:v>
                </c:pt>
                <c:pt idx="5063">
                  <c:v>8.4287553880838786</c:v>
                </c:pt>
                <c:pt idx="5064">
                  <c:v>8.4121441653092095</c:v>
                </c:pt>
                <c:pt idx="5065">
                  <c:v>8.3530820381244215</c:v>
                </c:pt>
                <c:pt idx="5066">
                  <c:v>8.3014026773188672</c:v>
                </c:pt>
                <c:pt idx="5067">
                  <c:v>8.295865603060653</c:v>
                </c:pt>
                <c:pt idx="5068">
                  <c:v>8.2497233165115524</c:v>
                </c:pt>
                <c:pt idx="5069">
                  <c:v>8.2128094874111781</c:v>
                </c:pt>
                <c:pt idx="5070">
                  <c:v>8.1851241157612993</c:v>
                </c:pt>
                <c:pt idx="5071">
                  <c:v>8.1519016694979651</c:v>
                </c:pt>
                <c:pt idx="5072">
                  <c:v>8.092839542648937</c:v>
                </c:pt>
                <c:pt idx="5073">
                  <c:v>8.0079377355605867</c:v>
                </c:pt>
                <c:pt idx="5074">
                  <c:v>7.9894808210041974</c:v>
                </c:pt>
                <c:pt idx="5075">
                  <c:v>8.0466972560892174</c:v>
                </c:pt>
                <c:pt idx="5076">
                  <c:v>8.0965309254895264</c:v>
                </c:pt>
                <c:pt idx="5077">
                  <c:v>8.109450765780597</c:v>
                </c:pt>
                <c:pt idx="5078">
                  <c:v>8.0780740109349036</c:v>
                </c:pt>
                <c:pt idx="5079">
                  <c:v>8.0799197023560865</c:v>
                </c:pt>
                <c:pt idx="5080">
                  <c:v>8.1445189034651033</c:v>
                </c:pt>
                <c:pt idx="5081">
                  <c:v>8.20911810492405</c:v>
                </c:pt>
                <c:pt idx="5082">
                  <c:v>8.2940199119929279</c:v>
                </c:pt>
                <c:pt idx="5083">
                  <c:v>8.2811000717036229</c:v>
                </c:pt>
                <c:pt idx="5084">
                  <c:v>8.2847914545424342</c:v>
                </c:pt>
                <c:pt idx="5085">
                  <c:v>8.3364708153497631</c:v>
                </c:pt>
                <c:pt idx="5086">
                  <c:v>8.3549277298972928</c:v>
                </c:pt>
                <c:pt idx="5087">
                  <c:v>8.3623104955749206</c:v>
                </c:pt>
                <c:pt idx="5088">
                  <c:v>8.3420078899596657</c:v>
                </c:pt>
                <c:pt idx="5089">
                  <c:v>8.3530820381244215</c:v>
                </c:pt>
                <c:pt idx="5090">
                  <c:v>8.3807674104741405</c:v>
                </c:pt>
                <c:pt idx="5091">
                  <c:v>8.4066070906993033</c:v>
                </c:pt>
                <c:pt idx="5092">
                  <c:v>8.4066070906993033</c:v>
                </c:pt>
                <c:pt idx="5093">
                  <c:v>8.4066070906993033</c:v>
                </c:pt>
                <c:pt idx="5094">
                  <c:v>8.3420078899596657</c:v>
                </c:pt>
                <c:pt idx="5095">
                  <c:v>8.2663345399931334</c:v>
                </c:pt>
                <c:pt idx="5096">
                  <c:v>8.1740499668896245</c:v>
                </c:pt>
                <c:pt idx="5097">
                  <c:v>8.1463645948862897</c:v>
                </c:pt>
                <c:pt idx="5098">
                  <c:v>8.1223706060734493</c:v>
                </c:pt>
                <c:pt idx="5099">
                  <c:v>8.129753371754628</c:v>
                </c:pt>
                <c:pt idx="5100">
                  <c:v>8.1112964572017816</c:v>
                </c:pt>
                <c:pt idx="5101">
                  <c:v>8.0983766169089293</c:v>
                </c:pt>
                <c:pt idx="5102">
                  <c:v>8.1168335314617739</c:v>
                </c:pt>
                <c:pt idx="5103">
                  <c:v>8.1519016694979651</c:v>
                </c:pt>
                <c:pt idx="5104">
                  <c:v>8.1629758180179532</c:v>
                </c:pt>
                <c:pt idx="5105">
                  <c:v>8.1888154986001069</c:v>
                </c:pt>
                <c:pt idx="5106">
                  <c:v>8.2165008702499875</c:v>
                </c:pt>
                <c:pt idx="5107">
                  <c:v>8.2128094874111781</c:v>
                </c:pt>
                <c:pt idx="5108">
                  <c:v>8.2238836366345378</c:v>
                </c:pt>
                <c:pt idx="5109">
                  <c:v>8.2331120937333431</c:v>
                </c:pt>
                <c:pt idx="5110">
                  <c:v>8.2534146993503619</c:v>
                </c:pt>
                <c:pt idx="5111">
                  <c:v>8.2940199119929279</c:v>
                </c:pt>
                <c:pt idx="5112">
                  <c:v>8.3327794325091684</c:v>
                </c:pt>
                <c:pt idx="5113">
                  <c:v>8.3752303362159175</c:v>
                </c:pt>
                <c:pt idx="5114">
                  <c:v>8.3696932616042314</c:v>
                </c:pt>
                <c:pt idx="5115">
                  <c:v>8.4066070906993033</c:v>
                </c:pt>
                <c:pt idx="5116">
                  <c:v>8.460132143268865</c:v>
                </c:pt>
                <c:pt idx="5117">
                  <c:v>8.5302684186095608</c:v>
                </c:pt>
                <c:pt idx="5118">
                  <c:v>8.5819477794009487</c:v>
                </c:pt>
                <c:pt idx="5119">
                  <c:v>8.6170159170677589</c:v>
                </c:pt>
                <c:pt idx="5120">
                  <c:v>8.6742323524619707</c:v>
                </c:pt>
                <c:pt idx="5121">
                  <c:v>8.6963806498412417</c:v>
                </c:pt>
                <c:pt idx="5122">
                  <c:v>8.6926892670024216</c:v>
                </c:pt>
                <c:pt idx="5123">
                  <c:v>8.6871521923942847</c:v>
                </c:pt>
                <c:pt idx="5124">
                  <c:v>9.0341421864636899</c:v>
                </c:pt>
                <c:pt idx="5125">
                  <c:v>8.9178636250017043</c:v>
                </c:pt>
                <c:pt idx="5126">
                  <c:v>9.0046111230692691</c:v>
                </c:pt>
                <c:pt idx="5127">
                  <c:v>9.1448836740085149</c:v>
                </c:pt>
                <c:pt idx="5128">
                  <c:v>9.2740820760690159</c:v>
                </c:pt>
                <c:pt idx="5129">
                  <c:v>9.5343245715492326</c:v>
                </c:pt>
                <c:pt idx="5130">
                  <c:v>9.8573205765207987</c:v>
                </c:pt>
                <c:pt idx="5131">
                  <c:v>10.0769578596234</c:v>
                </c:pt>
                <c:pt idx="5132">
                  <c:v>10.193236421284841</c:v>
                </c:pt>
                <c:pt idx="5133">
                  <c:v>10.25229854799402</c:v>
                </c:pt>
                <c:pt idx="5134">
                  <c:v>10.364885726449019</c:v>
                </c:pt>
                <c:pt idx="5135">
                  <c:v>10.49777551116069</c:v>
                </c:pt>
                <c:pt idx="5136">
                  <c:v>10.645430827522659</c:v>
                </c:pt>
                <c:pt idx="5137">
                  <c:v>10.933358694869341</c:v>
                </c:pt>
                <c:pt idx="5138">
                  <c:v>11.03118034157491</c:v>
                </c:pt>
                <c:pt idx="5139">
                  <c:v>11.09393385105386</c:v>
                </c:pt>
                <c:pt idx="5140">
                  <c:v>11.189909806681101</c:v>
                </c:pt>
                <c:pt idx="5141">
                  <c:v>11.217595178588841</c:v>
                </c:pt>
                <c:pt idx="5142">
                  <c:v>11.19175549809342</c:v>
                </c:pt>
                <c:pt idx="5143">
                  <c:v>11.282194379116049</c:v>
                </c:pt>
                <c:pt idx="5144">
                  <c:v>11.37078756906919</c:v>
                </c:pt>
                <c:pt idx="5145">
                  <c:v>10.66942481661993</c:v>
                </c:pt>
                <c:pt idx="5146">
                  <c:v>10.65281359388775</c:v>
                </c:pt>
                <c:pt idx="5147">
                  <c:v>10.65465928494838</c:v>
                </c:pt>
                <c:pt idx="5148">
                  <c:v>10.67496189086399</c:v>
                </c:pt>
                <c:pt idx="5149">
                  <c:v>10.315052057529631</c:v>
                </c:pt>
                <c:pt idx="5150">
                  <c:v>10.06403801971233</c:v>
                </c:pt>
                <c:pt idx="5151">
                  <c:v>9.6339919101781319</c:v>
                </c:pt>
                <c:pt idx="5152">
                  <c:v>9.3239157454002868</c:v>
                </c:pt>
                <c:pt idx="5153">
                  <c:v>9.0322964953977376</c:v>
                </c:pt>
                <c:pt idx="5154">
                  <c:v>8.6040960771336703</c:v>
                </c:pt>
                <c:pt idx="5155">
                  <c:v>8.3069397519305515</c:v>
                </c:pt>
                <c:pt idx="5156">
                  <c:v>8.0466972560892174</c:v>
                </c:pt>
                <c:pt idx="5157">
                  <c:v>7.9230359284633796</c:v>
                </c:pt>
                <c:pt idx="5158">
                  <c:v>7.6849417299110234</c:v>
                </c:pt>
                <c:pt idx="5159">
                  <c:v>7.6830960384898468</c:v>
                </c:pt>
                <c:pt idx="5160">
                  <c:v>7.6941701873686057</c:v>
                </c:pt>
                <c:pt idx="5161">
                  <c:v>7.7624607713483043</c:v>
                </c:pt>
                <c:pt idx="5162">
                  <c:v>7.847362578461448</c:v>
                </c:pt>
                <c:pt idx="5163">
                  <c:v>7.8953505564511861</c:v>
                </c:pt>
                <c:pt idx="5164">
                  <c:v>8.0596170963820661</c:v>
                </c:pt>
                <c:pt idx="5165">
                  <c:v>8.2035810303123693</c:v>
                </c:pt>
                <c:pt idx="5166">
                  <c:v>8.2940199119929279</c:v>
                </c:pt>
                <c:pt idx="5167">
                  <c:v>8.419526930986839</c:v>
                </c:pt>
                <c:pt idx="5168">
                  <c:v>8.7093004901234607</c:v>
                </c:pt>
                <c:pt idx="5169">
                  <c:v>8.9787714428635859</c:v>
                </c:pt>
                <c:pt idx="5170">
                  <c:v>9.0599818670210635</c:v>
                </c:pt>
                <c:pt idx="5171">
                  <c:v>8.7240660214751919</c:v>
                </c:pt>
                <c:pt idx="5172">
                  <c:v>8.3383165071208527</c:v>
                </c:pt>
                <c:pt idx="5173">
                  <c:v>8.1371361377857081</c:v>
                </c:pt>
                <c:pt idx="5174">
                  <c:v>8.0799197023560865</c:v>
                </c:pt>
                <c:pt idx="5175">
                  <c:v>7.9728695975173069</c:v>
                </c:pt>
                <c:pt idx="5176">
                  <c:v>7.7550780053119022</c:v>
                </c:pt>
                <c:pt idx="5177">
                  <c:v>7.5483605619339196</c:v>
                </c:pt>
                <c:pt idx="5178">
                  <c:v>7.5557433276186332</c:v>
                </c:pt>
                <c:pt idx="5179">
                  <c:v>7.5778916250262274</c:v>
                </c:pt>
                <c:pt idx="5180">
                  <c:v>7.5871200828354883</c:v>
                </c:pt>
                <c:pt idx="5181">
                  <c:v>7.3194948207417827</c:v>
                </c:pt>
                <c:pt idx="5182">
                  <c:v>7.3361060438893828</c:v>
                </c:pt>
                <c:pt idx="5183">
                  <c:v>7.2142904075855867</c:v>
                </c:pt>
                <c:pt idx="5184">
                  <c:v>7.1017032283752899</c:v>
                </c:pt>
                <c:pt idx="5185">
                  <c:v>7.2309016303832747</c:v>
                </c:pt>
                <c:pt idx="5186">
                  <c:v>7.0869376966471096</c:v>
                </c:pt>
                <c:pt idx="5187">
                  <c:v>7.1515368978304839</c:v>
                </c:pt>
                <c:pt idx="5188">
                  <c:v>7.0832463134495214</c:v>
                </c:pt>
                <c:pt idx="5189">
                  <c:v>6.9337453050698157</c:v>
                </c:pt>
                <c:pt idx="5190">
                  <c:v>6.9798875916879526</c:v>
                </c:pt>
                <c:pt idx="5191">
                  <c:v>7.0832463134495214</c:v>
                </c:pt>
                <c:pt idx="5192">
                  <c:v>7.0647893988754378</c:v>
                </c:pt>
                <c:pt idx="5193">
                  <c:v>6.9928074316450513</c:v>
                </c:pt>
                <c:pt idx="5194">
                  <c:v>7.0057272723055153</c:v>
                </c:pt>
                <c:pt idx="5195">
                  <c:v>6.9429737625344714</c:v>
                </c:pt>
                <c:pt idx="5196">
                  <c:v>6.9688134431538087</c:v>
                </c:pt>
                <c:pt idx="5197">
                  <c:v>6.9854246659550254</c:v>
                </c:pt>
                <c:pt idx="5198">
                  <c:v>6.9688134431538087</c:v>
                </c:pt>
                <c:pt idx="5199">
                  <c:v>6.9448194539574226</c:v>
                </c:pt>
                <c:pt idx="5200">
                  <c:v>6.9558936024915639</c:v>
                </c:pt>
                <c:pt idx="5201">
                  <c:v>6.778707222396485</c:v>
                </c:pt>
                <c:pt idx="5202">
                  <c:v>6.5406130238878024</c:v>
                </c:pt>
                <c:pt idx="5203">
                  <c:v>6.5572242466978743</c:v>
                </c:pt>
                <c:pt idx="5204">
                  <c:v>6.4797052051561614</c:v>
                </c:pt>
                <c:pt idx="5205">
                  <c:v>6.4132603125002756</c:v>
                </c:pt>
                <c:pt idx="5206">
                  <c:v>6.2895989846443046</c:v>
                </c:pt>
                <c:pt idx="5207">
                  <c:v>6.2010057945348089</c:v>
                </c:pt>
                <c:pt idx="5208">
                  <c:v>6.1659376564207253</c:v>
                </c:pt>
                <c:pt idx="5209">
                  <c:v>6.140097976130062</c:v>
                </c:pt>
                <c:pt idx="5210">
                  <c:v>6.0662703174006127</c:v>
                </c:pt>
                <c:pt idx="5211">
                  <c:v>5.9961340418634208</c:v>
                </c:pt>
                <c:pt idx="5212">
                  <c:v>5.9296891491721366</c:v>
                </c:pt>
                <c:pt idx="5213">
                  <c:v>5.8577071818479212</c:v>
                </c:pt>
                <c:pt idx="5214">
                  <c:v>5.7451200028193847</c:v>
                </c:pt>
                <c:pt idx="5215">
                  <c:v>5.6380698976973687</c:v>
                </c:pt>
                <c:pt idx="5216">
                  <c:v>5.5310197929146501</c:v>
                </c:pt>
                <c:pt idx="5217">
                  <c:v>5.4424266027290384</c:v>
                </c:pt>
                <c:pt idx="5218">
                  <c:v>5.3427592636257168</c:v>
                </c:pt>
                <c:pt idx="5219">
                  <c:v>5.0253003312820166</c:v>
                </c:pt>
                <c:pt idx="5220">
                  <c:v>4.7429095369957528</c:v>
                </c:pt>
                <c:pt idx="5221">
                  <c:v>4.7115327816779997</c:v>
                </c:pt>
                <c:pt idx="5222">
                  <c:v>4.6746189524307029</c:v>
                </c:pt>
                <c:pt idx="5223">
                  <c:v>4.3977652323159244</c:v>
                </c:pt>
                <c:pt idx="5224">
                  <c:v>4.0950718317635522</c:v>
                </c:pt>
                <c:pt idx="5225">
                  <c:v>3.641031730389479</c:v>
                </c:pt>
                <c:pt idx="5226">
                  <c:v>3.6594886453878308</c:v>
                </c:pt>
                <c:pt idx="5227">
                  <c:v>3.6318032732428769</c:v>
                </c:pt>
                <c:pt idx="5228">
                  <c:v>3.5838152946677719</c:v>
                </c:pt>
                <c:pt idx="5229">
                  <c:v>3.4804565724955139</c:v>
                </c:pt>
                <c:pt idx="5230">
                  <c:v>3.3955547649628359</c:v>
                </c:pt>
                <c:pt idx="5231">
                  <c:v>3.2331339155945908</c:v>
                </c:pt>
                <c:pt idx="5232">
                  <c:v>3.1482321080389069</c:v>
                </c:pt>
                <c:pt idx="5233">
                  <c:v>3.0614846090443431</c:v>
                </c:pt>
                <c:pt idx="5234">
                  <c:v>2.9895026414864629</c:v>
                </c:pt>
                <c:pt idx="5235">
                  <c:v>2.9230577485685911</c:v>
                </c:pt>
                <c:pt idx="5236">
                  <c:v>2.7458713676627502</c:v>
                </c:pt>
                <c:pt idx="5237">
                  <c:v>2.6406669539613339</c:v>
                </c:pt>
                <c:pt idx="5238">
                  <c:v>2.4450236579757139</c:v>
                </c:pt>
                <c:pt idx="5239">
                  <c:v>2.264145893407322</c:v>
                </c:pt>
                <c:pt idx="5240">
                  <c:v>2.2752200427050302</c:v>
                </c:pt>
                <c:pt idx="5241">
                  <c:v>2.14048456497073</c:v>
                </c:pt>
                <c:pt idx="5242">
                  <c:v>2.0777310548545009</c:v>
                </c:pt>
                <c:pt idx="5243">
                  <c:v>1.955915417824925</c:v>
                </c:pt>
                <c:pt idx="5244">
                  <c:v>1.8710136101471011</c:v>
                </c:pt>
                <c:pt idx="5245">
                  <c:v>1.8359454718595289</c:v>
                </c:pt>
                <c:pt idx="5246">
                  <c:v>1.804568717144253</c:v>
                </c:pt>
                <c:pt idx="5247">
                  <c:v>1.7233582923158499</c:v>
                </c:pt>
                <c:pt idx="5248">
                  <c:v>1.632919409962619</c:v>
                </c:pt>
                <c:pt idx="5249">
                  <c:v>1.464961485967947</c:v>
                </c:pt>
                <c:pt idx="5250">
                  <c:v>1.297003561589728</c:v>
                </c:pt>
                <c:pt idx="5251">
                  <c:v>1.236095743198558</c:v>
                </c:pt>
                <c:pt idx="5252">
                  <c:v>1.136428403622606</c:v>
                </c:pt>
                <c:pt idx="5253">
                  <c:v>0.95185925591445864</c:v>
                </c:pt>
                <c:pt idx="5254">
                  <c:v>0.70269090687011926</c:v>
                </c:pt>
                <c:pt idx="5255">
                  <c:v>0.63809170521587899</c:v>
                </c:pt>
                <c:pt idx="5256">
                  <c:v>0.53104159947429153</c:v>
                </c:pt>
                <c:pt idx="5257">
                  <c:v>0.49228207896808979</c:v>
                </c:pt>
                <c:pt idx="5258">
                  <c:v>0.47013378103179437</c:v>
                </c:pt>
                <c:pt idx="5259">
                  <c:v>0.44613979165838619</c:v>
                </c:pt>
                <c:pt idx="5260">
                  <c:v>0.45167686631963611</c:v>
                </c:pt>
                <c:pt idx="5261">
                  <c:v>0.53657867413376437</c:v>
                </c:pt>
                <c:pt idx="5262">
                  <c:v>0.6934624493399647</c:v>
                </c:pt>
                <c:pt idx="5263">
                  <c:v>0.69899952399944321</c:v>
                </c:pt>
                <c:pt idx="5264">
                  <c:v>1.01461276646381</c:v>
                </c:pt>
                <c:pt idx="5265">
                  <c:v>0.88172297997189519</c:v>
                </c:pt>
                <c:pt idx="5266">
                  <c:v>0.81343239546114199</c:v>
                </c:pt>
                <c:pt idx="5267">
                  <c:v>0.70084521543478107</c:v>
                </c:pt>
                <c:pt idx="5268">
                  <c:v>0.62517186516495538</c:v>
                </c:pt>
                <c:pt idx="5269">
                  <c:v>0.69530814112698647</c:v>
                </c:pt>
                <c:pt idx="5270">
                  <c:v>0.56057266315194243</c:v>
                </c:pt>
                <c:pt idx="5271">
                  <c:v>0.70084521543478107</c:v>
                </c:pt>
                <c:pt idx="5272">
                  <c:v>0.80974101258868147</c:v>
                </c:pt>
                <c:pt idx="5273">
                  <c:v>0.76913579995438719</c:v>
                </c:pt>
                <c:pt idx="5274">
                  <c:v>0.74883319381219515</c:v>
                </c:pt>
                <c:pt idx="5275">
                  <c:v>0.75806165134235348</c:v>
                </c:pt>
                <c:pt idx="5276">
                  <c:v>0.8780315967495298</c:v>
                </c:pt>
                <c:pt idx="5277">
                  <c:v>0.86695744813926934</c:v>
                </c:pt>
                <c:pt idx="5278">
                  <c:v>0.89833420324164315</c:v>
                </c:pt>
                <c:pt idx="5279">
                  <c:v>0.91863680937851389</c:v>
                </c:pt>
                <c:pt idx="5280">
                  <c:v>0.88726005462959856</c:v>
                </c:pt>
                <c:pt idx="5281">
                  <c:v>0.80604962971800376</c:v>
                </c:pt>
                <c:pt idx="5282">
                  <c:v>0.75621595955532972</c:v>
                </c:pt>
                <c:pt idx="5283">
                  <c:v>0.74514181058983364</c:v>
                </c:pt>
                <c:pt idx="5284">
                  <c:v>0.97031617061599496</c:v>
                </c:pt>
                <c:pt idx="5285">
                  <c:v>0.72114782157696744</c:v>
                </c:pt>
                <c:pt idx="5286">
                  <c:v>0.62701755624860978</c:v>
                </c:pt>
                <c:pt idx="5287">
                  <c:v>0.57902957786233344</c:v>
                </c:pt>
                <c:pt idx="5288">
                  <c:v>0.60856064153821321</c:v>
                </c:pt>
                <c:pt idx="5289">
                  <c:v>1.129045637883014</c:v>
                </c:pt>
                <c:pt idx="5290">
                  <c:v>1.3136147852023019</c:v>
                </c:pt>
                <c:pt idx="5291">
                  <c:v>1.4280476565843421</c:v>
                </c:pt>
                <c:pt idx="5292">
                  <c:v>1.385596752544803</c:v>
                </c:pt>
                <c:pt idx="5293">
                  <c:v>1.36160276354786</c:v>
                </c:pt>
                <c:pt idx="5294">
                  <c:v>1.34130015706815</c:v>
                </c:pt>
                <c:pt idx="5295">
                  <c:v>1.404053667237489</c:v>
                </c:pt>
                <c:pt idx="5296">
                  <c:v>1.4077450501064031</c:v>
                </c:pt>
                <c:pt idx="5297">
                  <c:v>1.498183932482646</c:v>
                </c:pt>
                <c:pt idx="5298">
                  <c:v>1.6052340381056229</c:v>
                </c:pt>
                <c:pt idx="5299">
                  <c:v>1.6716789311244049</c:v>
                </c:pt>
                <c:pt idx="5300">
                  <c:v>1.8654765354947</c:v>
                </c:pt>
                <c:pt idx="5301">
                  <c:v>2.0039033961350738</c:v>
                </c:pt>
                <c:pt idx="5302">
                  <c:v>2.116490575643351</c:v>
                </c:pt>
                <c:pt idx="5303">
                  <c:v>1.8359454718595289</c:v>
                </c:pt>
                <c:pt idx="5304">
                  <c:v>2.0445086083610411</c:v>
                </c:pt>
                <c:pt idx="5305">
                  <c:v>2.1349474903218808</c:v>
                </c:pt>
                <c:pt idx="5306">
                  <c:v>2.0131318532993809</c:v>
                </c:pt>
                <c:pt idx="5307">
                  <c:v>1.876550684092571</c:v>
                </c:pt>
                <c:pt idx="5308">
                  <c:v>1.762117813122414</c:v>
                </c:pt>
                <c:pt idx="5309">
                  <c:v>1.6882901540247499</c:v>
                </c:pt>
                <c:pt idx="5310">
                  <c:v>1.7196669090970249</c:v>
                </c:pt>
                <c:pt idx="5311">
                  <c:v>1.7473522813021669</c:v>
                </c:pt>
                <c:pt idx="5312">
                  <c:v>1.7215126005305961</c:v>
                </c:pt>
                <c:pt idx="5313">
                  <c:v>1.405899358671056</c:v>
                </c:pt>
                <c:pt idx="5314">
                  <c:v>1.357911380678948</c:v>
                </c:pt>
                <c:pt idx="5315">
                  <c:v>1.1622680844101021</c:v>
                </c:pt>
                <c:pt idx="5316">
                  <c:v>1.1567310097559489</c:v>
                </c:pt>
                <c:pt idx="5317">
                  <c:v>0.90571696933290813</c:v>
                </c:pt>
                <c:pt idx="5318">
                  <c:v>0.19143436816109999</c:v>
                </c:pt>
                <c:pt idx="5319">
                  <c:v>-0.27183419275937809</c:v>
                </c:pt>
                <c:pt idx="5320">
                  <c:v>-0.17401254410953251</c:v>
                </c:pt>
                <c:pt idx="5321">
                  <c:v>-0.18324100129685231</c:v>
                </c:pt>
                <c:pt idx="5322">
                  <c:v>-0.20538929960253879</c:v>
                </c:pt>
                <c:pt idx="5323">
                  <c:v>-0.2220005225382865</c:v>
                </c:pt>
                <c:pt idx="5324">
                  <c:v>-0.20354360781196679</c:v>
                </c:pt>
                <c:pt idx="5325">
                  <c:v>-0.19985222493597141</c:v>
                </c:pt>
                <c:pt idx="5326">
                  <c:v>-0.1112590341838908</c:v>
                </c:pt>
                <c:pt idx="5327">
                  <c:v>-0.10018488520955481</c:v>
                </c:pt>
                <c:pt idx="5328">
                  <c:v>-0.10572195987256471</c:v>
                </c:pt>
                <c:pt idx="5329">
                  <c:v>-6.5116746845868809E-2</c:v>
                </c:pt>
                <c:pt idx="5330">
                  <c:v>-5.1754549197438387E-4</c:v>
                </c:pt>
                <c:pt idx="5331">
                  <c:v>-1.343738555174522E-2</c:v>
                </c:pt>
                <c:pt idx="5332">
                  <c:v>-1.8974460214758859E-2</c:v>
                </c:pt>
                <c:pt idx="5333">
                  <c:v>4.377905005194619E-2</c:v>
                </c:pt>
                <c:pt idx="5334">
                  <c:v>4.0087667177723822E-2</c:v>
                </c:pt>
                <c:pt idx="5335">
                  <c:v>1.240229456601582E-2</c:v>
                </c:pt>
                <c:pt idx="5336">
                  <c:v>-9.7460026775265853E-3</c:v>
                </c:pt>
                <c:pt idx="5337">
                  <c:v>-2.266584308897936E-2</c:v>
                </c:pt>
                <c:pt idx="5338">
                  <c:v>-9.7460026775265853E-3</c:v>
                </c:pt>
                <c:pt idx="5339">
                  <c:v>1.7939369229031311E-2</c:v>
                </c:pt>
                <c:pt idx="5340">
                  <c:v>7.8847188408543267E-2</c:v>
                </c:pt>
                <c:pt idx="5341">
                  <c:v>0.15636623016150061</c:v>
                </c:pt>
                <c:pt idx="5342">
                  <c:v>0.19143436816109999</c:v>
                </c:pt>
                <c:pt idx="5343">
                  <c:v>0.25418787841186702</c:v>
                </c:pt>
                <c:pt idx="5344">
                  <c:v>0.29848447358993518</c:v>
                </c:pt>
                <c:pt idx="5345">
                  <c:v>0.29479309071748788</c:v>
                </c:pt>
                <c:pt idx="5346">
                  <c:v>0.33170692014889003</c:v>
                </c:pt>
                <c:pt idx="5347">
                  <c:v>0.37784920746390188</c:v>
                </c:pt>
                <c:pt idx="5348">
                  <c:v>0.38707766464591509</c:v>
                </c:pt>
                <c:pt idx="5349">
                  <c:v>0.39076904751836439</c:v>
                </c:pt>
                <c:pt idx="5350">
                  <c:v>0.48120792999905082</c:v>
                </c:pt>
                <c:pt idx="5351">
                  <c:v>0.47197947246712868</c:v>
                </c:pt>
                <c:pt idx="5352">
                  <c:v>0.53104159947429153</c:v>
                </c:pt>
                <c:pt idx="5353">
                  <c:v>0.61963479050548065</c:v>
                </c:pt>
                <c:pt idx="5354">
                  <c:v>0.63809170521587899</c:v>
                </c:pt>
                <c:pt idx="5355">
                  <c:v>0.65285723705204191</c:v>
                </c:pt>
                <c:pt idx="5356">
                  <c:v>0.65285723705204191</c:v>
                </c:pt>
                <c:pt idx="5357">
                  <c:v>0.62517186516495538</c:v>
                </c:pt>
                <c:pt idx="5358">
                  <c:v>0.62701755624860978</c:v>
                </c:pt>
                <c:pt idx="5359">
                  <c:v>0.60302356723220085</c:v>
                </c:pt>
                <c:pt idx="5360">
                  <c:v>0.58087526965113401</c:v>
                </c:pt>
                <c:pt idx="5361">
                  <c:v>0.51443037655092616</c:v>
                </c:pt>
                <c:pt idx="5362">
                  <c:v>0.44983117453083532</c:v>
                </c:pt>
                <c:pt idx="5363">
                  <c:v>0.41476303689176519</c:v>
                </c:pt>
                <c:pt idx="5364">
                  <c:v>0.35200952665339358</c:v>
                </c:pt>
                <c:pt idx="5365">
                  <c:v>0.30771293112540732</c:v>
                </c:pt>
                <c:pt idx="5366">
                  <c:v>0.27079910169223009</c:v>
                </c:pt>
                <c:pt idx="5367">
                  <c:v>0.25972495272142743</c:v>
                </c:pt>
                <c:pt idx="5368">
                  <c:v>0.2486508041023085</c:v>
                </c:pt>
                <c:pt idx="5369">
                  <c:v>0.21727404862523839</c:v>
                </c:pt>
                <c:pt idx="5370">
                  <c:v>0.22465681472359381</c:v>
                </c:pt>
                <c:pt idx="5371">
                  <c:v>0.20989128287856859</c:v>
                </c:pt>
                <c:pt idx="5372">
                  <c:v>0.20619990000612329</c:v>
                </c:pt>
                <c:pt idx="5373">
                  <c:v>0.16744037913407839</c:v>
                </c:pt>
                <c:pt idx="5374">
                  <c:v>0.12868085790679781</c:v>
                </c:pt>
                <c:pt idx="5375">
                  <c:v>9.1767028466540931E-2</c:v>
                </c:pt>
                <c:pt idx="5376">
                  <c:v>6.5927347647179849E-2</c:v>
                </c:pt>
                <c:pt idx="5377">
                  <c:v>2.5322135329156129E-2</c:v>
                </c:pt>
                <c:pt idx="5378">
                  <c:v>1.328146296818734E-3</c:v>
                </c:pt>
                <c:pt idx="5379">
                  <c:v>-3.1894300274527818E-2</c:v>
                </c:pt>
                <c:pt idx="5380">
                  <c:v>-4.8505523911883057E-2</c:v>
                </c:pt>
                <c:pt idx="5381">
                  <c:v>-9.4647810544762442E-2</c:v>
                </c:pt>
                <c:pt idx="5382">
                  <c:v>-0.1167961081435331</c:v>
                </c:pt>
                <c:pt idx="5383">
                  <c:v>-0.14263578932344759</c:v>
                </c:pt>
                <c:pt idx="5384">
                  <c:v>-0.18508669308564349</c:v>
                </c:pt>
                <c:pt idx="5385">
                  <c:v>-0.2829083413855803</c:v>
                </c:pt>
                <c:pt idx="5386">
                  <c:v>-0.35119892598839492</c:v>
                </c:pt>
                <c:pt idx="5387">
                  <c:v>-0.3530446177789649</c:v>
                </c:pt>
                <c:pt idx="5388">
                  <c:v>-0.33089631982142331</c:v>
                </c:pt>
              </c:numCache>
            </c:numRef>
          </c:yVal>
          <c:smooth val="0"/>
          <c:extLst>
            <c:ext xmlns:c16="http://schemas.microsoft.com/office/drawing/2014/chart" uri="{C3380CC4-5D6E-409C-BE32-E72D297353CC}">
              <c16:uniqueId val="{00000001-FB57-48F4-8B3C-1771B29A97C0}"/>
            </c:ext>
          </c:extLst>
        </c:ser>
        <c:dLbls>
          <c:showLegendKey val="0"/>
          <c:showVal val="0"/>
          <c:showCatName val="0"/>
          <c:showSerName val="0"/>
          <c:showPercent val="0"/>
          <c:showBubbleSize val="0"/>
        </c:dLbls>
        <c:axId val="920499008"/>
        <c:axId val="920501632"/>
        <c:extLst>
          <c:ext xmlns:c15="http://schemas.microsoft.com/office/drawing/2012/chart" uri="{02D57815-91ED-43cb-92C2-25804820EDAC}">
            <c15:filteredScatterSeries>
              <c15:ser>
                <c:idx val="1"/>
                <c:order val="2"/>
                <c:tx>
                  <c:v>2) Erro SSP</c:v>
                </c:tx>
                <c:spPr>
                  <a:ln w="25400" cap="rnd">
                    <a:noFill/>
                    <a:round/>
                  </a:ln>
                  <a:effectLst/>
                </c:spPr>
                <c:marker>
                  <c:symbol val="circle"/>
                  <c:size val="2"/>
                  <c:spPr>
                    <a:solidFill>
                      <a:srgbClr val="00B0F0"/>
                    </a:solidFill>
                    <a:ln w="9525">
                      <a:solidFill>
                        <a:srgbClr val="00B0F0"/>
                      </a:solidFill>
                    </a:ln>
                    <a:effectLst/>
                  </c:spPr>
                </c:marker>
                <c:xVal>
                  <c:numRef>
                    <c:extLst>
                      <c:ext uri="{02D57815-91ED-43cb-92C2-25804820EDAC}">
                        <c15:formulaRef>
                          <c15:sqref>'2) Erro SSP'!$G$2:$G$5937</c15:sqref>
                        </c15:formulaRef>
                      </c:ext>
                    </c:extLst>
                    <c:numCache>
                      <c:formatCode>h:mm:ss</c:formatCode>
                      <c:ptCount val="5936"/>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pt idx="1378">
                        <c:v>43466.428483796299</c:v>
                      </c:pt>
                      <c:pt idx="1379">
                        <c:v>43466.428518518522</c:v>
                      </c:pt>
                      <c:pt idx="1380">
                        <c:v>43466.428576388891</c:v>
                      </c:pt>
                      <c:pt idx="1381">
                        <c:v>43466.428587962961</c:v>
                      </c:pt>
                      <c:pt idx="1382">
                        <c:v>43466.428599537037</c:v>
                      </c:pt>
                      <c:pt idx="1383">
                        <c:v>43466.428668981483</c:v>
                      </c:pt>
                      <c:pt idx="1384">
                        <c:v>43466.428749999999</c:v>
                      </c:pt>
                      <c:pt idx="1385">
                        <c:v>43466.428784722222</c:v>
                      </c:pt>
                      <c:pt idx="1386">
                        <c:v>43466.428807870368</c:v>
                      </c:pt>
                      <c:pt idx="1387">
                        <c:v>43466.428819444453</c:v>
                      </c:pt>
                      <c:pt idx="1388">
                        <c:v>43466.428865740738</c:v>
                      </c:pt>
                      <c:pt idx="1389">
                        <c:v>43466.428877314807</c:v>
                      </c:pt>
                      <c:pt idx="1390">
                        <c:v>43466.428888888891</c:v>
                      </c:pt>
                      <c:pt idx="1391">
                        <c:v>43466.428900462961</c:v>
                      </c:pt>
                      <c:pt idx="1392">
                        <c:v>43466.428912037038</c:v>
                      </c:pt>
                      <c:pt idx="1393">
                        <c:v>43466.428923611107</c:v>
                      </c:pt>
                      <c:pt idx="1394">
                        <c:v>43466.42895833333</c:v>
                      </c:pt>
                      <c:pt idx="1395">
                        <c:v>43466.428993055553</c:v>
                      </c:pt>
                      <c:pt idx="1396">
                        <c:v>43466.429039351853</c:v>
                      </c:pt>
                      <c:pt idx="1397">
                        <c:v>43466.429062499999</c:v>
                      </c:pt>
                      <c:pt idx="1398">
                        <c:v>43466.429085648153</c:v>
                      </c:pt>
                      <c:pt idx="1399">
                        <c:v>43466.429097222222</c:v>
                      </c:pt>
                      <c:pt idx="1400">
                        <c:v>43466.429108796299</c:v>
                      </c:pt>
                      <c:pt idx="1401">
                        <c:v>43466.429120370369</c:v>
                      </c:pt>
                      <c:pt idx="1402">
                        <c:v>43466.429131944453</c:v>
                      </c:pt>
                      <c:pt idx="1403">
                        <c:v>43466.429166666669</c:v>
                      </c:pt>
                      <c:pt idx="1404">
                        <c:v>43466.429178240738</c:v>
                      </c:pt>
                      <c:pt idx="1405">
                        <c:v>43466.429189814808</c:v>
                      </c:pt>
                      <c:pt idx="1406">
                        <c:v>43466.429201388892</c:v>
                      </c:pt>
                      <c:pt idx="1407">
                        <c:v>43466.429293981477</c:v>
                      </c:pt>
                      <c:pt idx="1408">
                        <c:v>43466.429305555554</c:v>
                      </c:pt>
                      <c:pt idx="1409">
                        <c:v>43466.42931712963</c:v>
                      </c:pt>
                      <c:pt idx="1410">
                        <c:v>43466.429328703707</c:v>
                      </c:pt>
                      <c:pt idx="1411">
                        <c:v>43466.429340277777</c:v>
                      </c:pt>
                      <c:pt idx="1412">
                        <c:v>43466.429351851853</c:v>
                      </c:pt>
                      <c:pt idx="1413">
                        <c:v>43466.429363425923</c:v>
                      </c:pt>
                      <c:pt idx="1414">
                        <c:v>43466.429375</c:v>
                      </c:pt>
                      <c:pt idx="1415">
                        <c:v>43466.429386574076</c:v>
                      </c:pt>
                      <c:pt idx="1416">
                        <c:v>43466.429432870369</c:v>
                      </c:pt>
                      <c:pt idx="1417">
                        <c:v>43466.429456018523</c:v>
                      </c:pt>
                      <c:pt idx="1418">
                        <c:v>43466.429467592592</c:v>
                      </c:pt>
                      <c:pt idx="1419">
                        <c:v>43466.429479166669</c:v>
                      </c:pt>
                      <c:pt idx="1420">
                        <c:v>43466.429490740738</c:v>
                      </c:pt>
                      <c:pt idx="1421">
                        <c:v>43466.429502314822</c:v>
                      </c:pt>
                      <c:pt idx="1422">
                        <c:v>43466.429513888892</c:v>
                      </c:pt>
                      <c:pt idx="1423">
                        <c:v>43466.429537037038</c:v>
                      </c:pt>
                      <c:pt idx="1424">
                        <c:v>43466.429548611108</c:v>
                      </c:pt>
                      <c:pt idx="1425">
                        <c:v>43466.429560185177</c:v>
                      </c:pt>
                      <c:pt idx="1426">
                        <c:v>43466.4296875</c:v>
                      </c:pt>
                      <c:pt idx="1427">
                        <c:v>43466.429710648154</c:v>
                      </c:pt>
                      <c:pt idx="1428">
                        <c:v>43466.429722222223</c:v>
                      </c:pt>
                      <c:pt idx="1429">
                        <c:v>43466.4297337963</c:v>
                      </c:pt>
                      <c:pt idx="1430">
                        <c:v>43466.429745370369</c:v>
                      </c:pt>
                      <c:pt idx="1431">
                        <c:v>43466.429768518523</c:v>
                      </c:pt>
                      <c:pt idx="1432">
                        <c:v>43466.429780092592</c:v>
                      </c:pt>
                      <c:pt idx="1433">
                        <c:v>43466.429803240739</c:v>
                      </c:pt>
                      <c:pt idx="1434">
                        <c:v>43466.429814814823</c:v>
                      </c:pt>
                      <c:pt idx="1435">
                        <c:v>43466.429861111108</c:v>
                      </c:pt>
                      <c:pt idx="1436">
                        <c:v>43466.429872685178</c:v>
                      </c:pt>
                      <c:pt idx="1437">
                        <c:v>43466.429884259262</c:v>
                      </c:pt>
                      <c:pt idx="1438">
                        <c:v>43466.429988425924</c:v>
                      </c:pt>
                      <c:pt idx="1439">
                        <c:v>43466.43005787037</c:v>
                      </c:pt>
                      <c:pt idx="1440">
                        <c:v>43466.430104166669</c:v>
                      </c:pt>
                      <c:pt idx="1441">
                        <c:v>43466.430115740739</c:v>
                      </c:pt>
                      <c:pt idx="1442">
                        <c:v>43466.430162037039</c:v>
                      </c:pt>
                      <c:pt idx="1443">
                        <c:v>43466.430196759262</c:v>
                      </c:pt>
                      <c:pt idx="1444">
                        <c:v>43466.430219907408</c:v>
                      </c:pt>
                      <c:pt idx="1445">
                        <c:v>43466.430231481478</c:v>
                      </c:pt>
                      <c:pt idx="1446">
                        <c:v>43466.430243055547</c:v>
                      </c:pt>
                      <c:pt idx="1447">
                        <c:v>43466.430393518523</c:v>
                      </c:pt>
                      <c:pt idx="1448">
                        <c:v>43466.43041666667</c:v>
                      </c:pt>
                      <c:pt idx="1449">
                        <c:v>43466.430462962962</c:v>
                      </c:pt>
                      <c:pt idx="1450">
                        <c:v>43466.430613425917</c:v>
                      </c:pt>
                      <c:pt idx="1451">
                        <c:v>43466.430625000001</c:v>
                      </c:pt>
                      <c:pt idx="1452">
                        <c:v>43466.430659722217</c:v>
                      </c:pt>
                      <c:pt idx="1453">
                        <c:v>43466.430706018517</c:v>
                      </c:pt>
                      <c:pt idx="1454">
                        <c:v>43466.430810185193</c:v>
                      </c:pt>
                      <c:pt idx="1455">
                        <c:v>43466.430879629632</c:v>
                      </c:pt>
                      <c:pt idx="1456">
                        <c:v>43466.430891203701</c:v>
                      </c:pt>
                      <c:pt idx="1457">
                        <c:v>43466.430902777778</c:v>
                      </c:pt>
                      <c:pt idx="1458">
                        <c:v>43466.430914351848</c:v>
                      </c:pt>
                      <c:pt idx="1459">
                        <c:v>43466.430925925917</c:v>
                      </c:pt>
                      <c:pt idx="1460">
                        <c:v>43466.430972222217</c:v>
                      </c:pt>
                      <c:pt idx="1461">
                        <c:v>43466.430983796286</c:v>
                      </c:pt>
                      <c:pt idx="1462">
                        <c:v>43466.430995370371</c:v>
                      </c:pt>
                      <c:pt idx="1463">
                        <c:v>43466.431006944447</c:v>
                      </c:pt>
                      <c:pt idx="1464">
                        <c:v>43466.431087962963</c:v>
                      </c:pt>
                      <c:pt idx="1465">
                        <c:v>43466.431111111109</c:v>
                      </c:pt>
                      <c:pt idx="1466">
                        <c:v>43466.431122685193</c:v>
                      </c:pt>
                      <c:pt idx="1467">
                        <c:v>43466.431168981479</c:v>
                      </c:pt>
                      <c:pt idx="1468">
                        <c:v>43466.431192129632</c:v>
                      </c:pt>
                      <c:pt idx="1469">
                        <c:v>43466.431238425917</c:v>
                      </c:pt>
                      <c:pt idx="1470">
                        <c:v>43466.431250000001</c:v>
                      </c:pt>
                      <c:pt idx="1471">
                        <c:v>43466.431261574071</c:v>
                      </c:pt>
                      <c:pt idx="1472">
                        <c:v>43466.431273148148</c:v>
                      </c:pt>
                      <c:pt idx="1473">
                        <c:v>43466.431331018517</c:v>
                      </c:pt>
                      <c:pt idx="1474">
                        <c:v>43466.431342592587</c:v>
                      </c:pt>
                      <c:pt idx="1475">
                        <c:v>43466.43136574074</c:v>
                      </c:pt>
                      <c:pt idx="1476">
                        <c:v>43466.431400462963</c:v>
                      </c:pt>
                      <c:pt idx="1477">
                        <c:v>43466.431481481479</c:v>
                      </c:pt>
                      <c:pt idx="1478">
                        <c:v>43466.431493055563</c:v>
                      </c:pt>
                      <c:pt idx="1479">
                        <c:v>43466.43172453704</c:v>
                      </c:pt>
                      <c:pt idx="1480">
                        <c:v>43466.431747685187</c:v>
                      </c:pt>
                      <c:pt idx="1481">
                        <c:v>43466.431759259263</c:v>
                      </c:pt>
                      <c:pt idx="1482">
                        <c:v>43466.431875000002</c:v>
                      </c:pt>
                      <c:pt idx="1483">
                        <c:v>43466.431921296287</c:v>
                      </c:pt>
                      <c:pt idx="1484">
                        <c:v>43466.431932870371</c:v>
                      </c:pt>
                      <c:pt idx="1485">
                        <c:v>43466.431944444441</c:v>
                      </c:pt>
                      <c:pt idx="1486">
                        <c:v>43466.431979166657</c:v>
                      </c:pt>
                      <c:pt idx="1487">
                        <c:v>43466.432002314818</c:v>
                      </c:pt>
                      <c:pt idx="1488">
                        <c:v>43466.432013888887</c:v>
                      </c:pt>
                      <c:pt idx="1489">
                        <c:v>43466.432037037041</c:v>
                      </c:pt>
                      <c:pt idx="1490">
                        <c:v>43466.43204861111</c:v>
                      </c:pt>
                      <c:pt idx="1491">
                        <c:v>43466.432083333333</c:v>
                      </c:pt>
                      <c:pt idx="1492">
                        <c:v>43466.43209490741</c:v>
                      </c:pt>
                      <c:pt idx="1493">
                        <c:v>43466.432164351849</c:v>
                      </c:pt>
                      <c:pt idx="1494">
                        <c:v>43466.432175925933</c:v>
                      </c:pt>
                      <c:pt idx="1495">
                        <c:v>43466.432199074072</c:v>
                      </c:pt>
                      <c:pt idx="1496">
                        <c:v>43466.432210648149</c:v>
                      </c:pt>
                      <c:pt idx="1497">
                        <c:v>43466.432222222233</c:v>
                      </c:pt>
                      <c:pt idx="1498">
                        <c:v>43466.432233796288</c:v>
                      </c:pt>
                      <c:pt idx="1499">
                        <c:v>43466.432245370372</c:v>
                      </c:pt>
                      <c:pt idx="1500">
                        <c:v>43466.432256944441</c:v>
                      </c:pt>
                      <c:pt idx="1501">
                        <c:v>43466.432280092587</c:v>
                      </c:pt>
                      <c:pt idx="1502">
                        <c:v>43466.432291666657</c:v>
                      </c:pt>
                      <c:pt idx="1503">
                        <c:v>43466.43236111111</c:v>
                      </c:pt>
                      <c:pt idx="1504">
                        <c:v>43466.43240740741</c:v>
                      </c:pt>
                      <c:pt idx="1505">
                        <c:v>43466.43246527778</c:v>
                      </c:pt>
                      <c:pt idx="1506">
                        <c:v>43466.432488425933</c:v>
                      </c:pt>
                      <c:pt idx="1507">
                        <c:v>43466.432581018518</c:v>
                      </c:pt>
                      <c:pt idx="1508">
                        <c:v>43466.432696759257</c:v>
                      </c:pt>
                      <c:pt idx="1509">
                        <c:v>43466.432719907411</c:v>
                      </c:pt>
                      <c:pt idx="1510">
                        <c:v>43466.432997685188</c:v>
                      </c:pt>
                      <c:pt idx="1511">
                        <c:v>43466.43304398148</c:v>
                      </c:pt>
                      <c:pt idx="1512">
                        <c:v>43466.43309027778</c:v>
                      </c:pt>
                      <c:pt idx="1513">
                        <c:v>43466.433113425926</c:v>
                      </c:pt>
                      <c:pt idx="1514">
                        <c:v>43466.433182870373</c:v>
                      </c:pt>
                      <c:pt idx="1515">
                        <c:v>43466.433206018519</c:v>
                      </c:pt>
                      <c:pt idx="1516">
                        <c:v>43466.433217592603</c:v>
                      </c:pt>
                      <c:pt idx="1517">
                        <c:v>43466.433229166672</c:v>
                      </c:pt>
                      <c:pt idx="1518">
                        <c:v>43466.433240740742</c:v>
                      </c:pt>
                      <c:pt idx="1519">
                        <c:v>43466.433252314811</c:v>
                      </c:pt>
                      <c:pt idx="1520">
                        <c:v>43466.433275462958</c:v>
                      </c:pt>
                      <c:pt idx="1521">
                        <c:v>43466.433333333327</c:v>
                      </c:pt>
                      <c:pt idx="1522">
                        <c:v>43466.433344907397</c:v>
                      </c:pt>
                      <c:pt idx="1523">
                        <c:v>43466.433356481481</c:v>
                      </c:pt>
                      <c:pt idx="1524">
                        <c:v>43466.433425925927</c:v>
                      </c:pt>
                      <c:pt idx="1525">
                        <c:v>43466.433437500003</c:v>
                      </c:pt>
                      <c:pt idx="1526">
                        <c:v>43466.433657407397</c:v>
                      </c:pt>
                      <c:pt idx="1527">
                        <c:v>43466.43378472222</c:v>
                      </c:pt>
                      <c:pt idx="1528">
                        <c:v>43466.433796296304</c:v>
                      </c:pt>
                      <c:pt idx="1529">
                        <c:v>43466.433807870373</c:v>
                      </c:pt>
                      <c:pt idx="1530">
                        <c:v>43466.433819444443</c:v>
                      </c:pt>
                      <c:pt idx="1531">
                        <c:v>43466.433831018519</c:v>
                      </c:pt>
                      <c:pt idx="1532">
                        <c:v>43466.433842592603</c:v>
                      </c:pt>
                      <c:pt idx="1533">
                        <c:v>43466.433854166673</c:v>
                      </c:pt>
                      <c:pt idx="1534">
                        <c:v>43466.433865740742</c:v>
                      </c:pt>
                      <c:pt idx="1535">
                        <c:v>43466.433877314812</c:v>
                      </c:pt>
                      <c:pt idx="1536">
                        <c:v>43466.433888888889</c:v>
                      </c:pt>
                      <c:pt idx="1537">
                        <c:v>43466.433923611112</c:v>
                      </c:pt>
                      <c:pt idx="1538">
                        <c:v>43466.433935185189</c:v>
                      </c:pt>
                      <c:pt idx="1539">
                        <c:v>43466.433946759258</c:v>
                      </c:pt>
                      <c:pt idx="1540">
                        <c:v>43466.433958333328</c:v>
                      </c:pt>
                      <c:pt idx="1541">
                        <c:v>43466.433981481481</c:v>
                      </c:pt>
                      <c:pt idx="1542">
                        <c:v>43466.434004629627</c:v>
                      </c:pt>
                      <c:pt idx="1543">
                        <c:v>43466.434016203697</c:v>
                      </c:pt>
                      <c:pt idx="1544">
                        <c:v>43466.434027777781</c:v>
                      </c:pt>
                      <c:pt idx="1545">
                        <c:v>43466.434039351851</c:v>
                      </c:pt>
                      <c:pt idx="1546">
                        <c:v>43466.43408564815</c:v>
                      </c:pt>
                      <c:pt idx="1547">
                        <c:v>43466.43409722222</c:v>
                      </c:pt>
                      <c:pt idx="1548">
                        <c:v>43466.434131944443</c:v>
                      </c:pt>
                      <c:pt idx="1549">
                        <c:v>43466.43414351852</c:v>
                      </c:pt>
                      <c:pt idx="1550">
                        <c:v>43466.434155092589</c:v>
                      </c:pt>
                      <c:pt idx="1551">
                        <c:v>43466.434178240743</c:v>
                      </c:pt>
                      <c:pt idx="1552">
                        <c:v>43466.434189814812</c:v>
                      </c:pt>
                      <c:pt idx="1553">
                        <c:v>43466.434201388889</c:v>
                      </c:pt>
                      <c:pt idx="1554">
                        <c:v>43466.434212962973</c:v>
                      </c:pt>
                      <c:pt idx="1555">
                        <c:v>43466.434224537043</c:v>
                      </c:pt>
                      <c:pt idx="1556">
                        <c:v>43466.434270833342</c:v>
                      </c:pt>
                      <c:pt idx="1557">
                        <c:v>43466.434317129628</c:v>
                      </c:pt>
                      <c:pt idx="1558">
                        <c:v>43466.434328703697</c:v>
                      </c:pt>
                      <c:pt idx="1559">
                        <c:v>43466.434351851851</c:v>
                      </c:pt>
                      <c:pt idx="1560">
                        <c:v>43466.434363425928</c:v>
                      </c:pt>
                      <c:pt idx="1561">
                        <c:v>43466.434421296297</c:v>
                      </c:pt>
                      <c:pt idx="1562">
                        <c:v>43466.434490740743</c:v>
                      </c:pt>
                      <c:pt idx="1563">
                        <c:v>43466.434502314813</c:v>
                      </c:pt>
                      <c:pt idx="1564">
                        <c:v>43466.434571759259</c:v>
                      </c:pt>
                      <c:pt idx="1565">
                        <c:v>43466.434594907398</c:v>
                      </c:pt>
                      <c:pt idx="1566">
                        <c:v>43466.434652777767</c:v>
                      </c:pt>
                      <c:pt idx="1567">
                        <c:v>43466.434664351851</c:v>
                      </c:pt>
                      <c:pt idx="1568">
                        <c:v>43466.434675925928</c:v>
                      </c:pt>
                      <c:pt idx="1569">
                        <c:v>43466.434687499997</c:v>
                      </c:pt>
                      <c:pt idx="1570">
                        <c:v>43466.434699074067</c:v>
                      </c:pt>
                      <c:pt idx="1571">
                        <c:v>43466.434710648151</c:v>
                      </c:pt>
                      <c:pt idx="1572">
                        <c:v>43466.434733796297</c:v>
                      </c:pt>
                      <c:pt idx="1573">
                        <c:v>43466.434756944444</c:v>
                      </c:pt>
                      <c:pt idx="1574">
                        <c:v>43466.43476851852</c:v>
                      </c:pt>
                    </c:numCache>
                  </c:numRef>
                </c:xVal>
                <c:yVal>
                  <c:numRef>
                    <c:extLst>
                      <c:ext uri="{02D57815-91ED-43cb-92C2-25804820EDAC}">
                        <c15:formulaRef>
                          <c15:sqref>'2) Erro SSP'!$D$2:$D$5937</c15:sqref>
                        </c15:formulaRef>
                      </c:ext>
                    </c:extLst>
                    <c:numCache>
                      <c:formatCode>General</c:formatCode>
                      <c:ptCount val="5936"/>
                      <c:pt idx="0">
                        <c:v>9.3937473044363031</c:v>
                      </c:pt>
                      <c:pt idx="1">
                        <c:v>10.425938045020191</c:v>
                      </c:pt>
                      <c:pt idx="2">
                        <c:v>5.1130977871840511</c:v>
                      </c:pt>
                      <c:pt idx="3">
                        <c:v>10.776392320760049</c:v>
                      </c:pt>
                      <c:pt idx="4">
                        <c:v>7.94964071085868</c:v>
                      </c:pt>
                      <c:pt idx="5">
                        <c:v>-1.392927476545301</c:v>
                      </c:pt>
                      <c:pt idx="6">
                        <c:v>0.83193646916645903</c:v>
                      </c:pt>
                      <c:pt idx="7">
                        <c:v>0.1228323667363681</c:v>
                      </c:pt>
                      <c:pt idx="8">
                        <c:v>-0.26406461689102478</c:v>
                      </c:pt>
                      <c:pt idx="9">
                        <c:v>-4.6422153150595564</c:v>
                      </c:pt>
                      <c:pt idx="10">
                        <c:v>-4.4942001790806323</c:v>
                      </c:pt>
                      <c:pt idx="11">
                        <c:v>0.42766026974606253</c:v>
                      </c:pt>
                      <c:pt idx="12">
                        <c:v>-3.3402658855480332</c:v>
                      </c:pt>
                      <c:pt idx="13">
                        <c:v>-3.6309160983298958</c:v>
                      </c:pt>
                      <c:pt idx="14">
                        <c:v>4.0319258624222423</c:v>
                      </c:pt>
                      <c:pt idx="15">
                        <c:v>-7.6544041684528743</c:v>
                      </c:pt>
                      <c:pt idx="16">
                        <c:v>-7.5233348595640468</c:v>
                      </c:pt>
                      <c:pt idx="17">
                        <c:v>-8.4420992723607124</c:v>
                      </c:pt>
                      <c:pt idx="18">
                        <c:v>-1.4131618722883359</c:v>
                      </c:pt>
                      <c:pt idx="19">
                        <c:v>-8.1725185173975703</c:v>
                      </c:pt>
                      <c:pt idx="20">
                        <c:v>-1.7078878559261961</c:v>
                      </c:pt>
                      <c:pt idx="21">
                        <c:v>1.055823765037609</c:v>
                      </c:pt>
                      <c:pt idx="22">
                        <c:v>-7.6826138666724484</c:v>
                      </c:pt>
                      <c:pt idx="23">
                        <c:v>-6.1713095841983492E-2</c:v>
                      </c:pt>
                      <c:pt idx="24">
                        <c:v>-1.682127795297206</c:v>
                      </c:pt>
                      <c:pt idx="25">
                        <c:v>2.8211947346314949</c:v>
                      </c:pt>
                      <c:pt idx="26">
                        <c:v>0.8444305306024753</c:v>
                      </c:pt>
                      <c:pt idx="27">
                        <c:v>-2.0529313861246852</c:v>
                      </c:pt>
                      <c:pt idx="28">
                        <c:v>-12.615130509635559</c:v>
                      </c:pt>
                      <c:pt idx="29">
                        <c:v>-6.5528101756218149</c:v>
                      </c:pt>
                      <c:pt idx="30">
                        <c:v>-14.6168832917314</c:v>
                      </c:pt>
                      <c:pt idx="31">
                        <c:v>1.647474188159296</c:v>
                      </c:pt>
                      <c:pt idx="32">
                        <c:v>4.1102138321471369</c:v>
                      </c:pt>
                      <c:pt idx="33">
                        <c:v>8.5818792604089769</c:v>
                      </c:pt>
                      <c:pt idx="34">
                        <c:v>3.581368184809306</c:v>
                      </c:pt>
                      <c:pt idx="35">
                        <c:v>3.333274010450237</c:v>
                      </c:pt>
                      <c:pt idx="36">
                        <c:v>5.3245444501603956</c:v>
                      </c:pt>
                      <c:pt idx="37">
                        <c:v>1.6504989994114461</c:v>
                      </c:pt>
                      <c:pt idx="38">
                        <c:v>-3.8995383552433971</c:v>
                      </c:pt>
                      <c:pt idx="39">
                        <c:v>2.74187444577856</c:v>
                      </c:pt>
                      <c:pt idx="40">
                        <c:v>2.4871771408948851</c:v>
                      </c:pt>
                      <c:pt idx="41">
                        <c:v>8.0522197914384055</c:v>
                      </c:pt>
                      <c:pt idx="42">
                        <c:v>9.618974022480133</c:v>
                      </c:pt>
                      <c:pt idx="43">
                        <c:v>0.90896079657306195</c:v>
                      </c:pt>
                      <c:pt idx="44">
                        <c:v>8.9522565754072421</c:v>
                      </c:pt>
                      <c:pt idx="45">
                        <c:v>5.1120159510621068</c:v>
                      </c:pt>
                      <c:pt idx="46">
                        <c:v>-1.9868062629283669</c:v>
                      </c:pt>
                      <c:pt idx="47">
                        <c:v>-8.8080308138709817</c:v>
                      </c:pt>
                      <c:pt idx="48">
                        <c:v>-5.087249499757232</c:v>
                      </c:pt>
                      <c:pt idx="49">
                        <c:v>1.022063501381961</c:v>
                      </c:pt>
                      <c:pt idx="50">
                        <c:v>-4.3389396203512147</c:v>
                      </c:pt>
                      <c:pt idx="51">
                        <c:v>-2.087716353232322</c:v>
                      </c:pt>
                      <c:pt idx="52">
                        <c:v>1.5666518368474791</c:v>
                      </c:pt>
                      <c:pt idx="53">
                        <c:v>-4.6998629266374659</c:v>
                      </c:pt>
                      <c:pt idx="54">
                        <c:v>-10.446207223524249</c:v>
                      </c:pt>
                      <c:pt idx="55">
                        <c:v>-8.3883136521670849</c:v>
                      </c:pt>
                      <c:pt idx="56">
                        <c:v>-2.0795630822554401</c:v>
                      </c:pt>
                      <c:pt idx="57">
                        <c:v>-0.34819551522506842</c:v>
                      </c:pt>
                      <c:pt idx="58">
                        <c:v>1.68646053330356</c:v>
                      </c:pt>
                      <c:pt idx="59">
                        <c:v>5.8003837582322602</c:v>
                      </c:pt>
                      <c:pt idx="60">
                        <c:v>-3.0156455254103651</c:v>
                      </c:pt>
                      <c:pt idx="61">
                        <c:v>-6.3095010246216043</c:v>
                      </c:pt>
                      <c:pt idx="62">
                        <c:v>8.0660658760063662</c:v>
                      </c:pt>
                      <c:pt idx="63">
                        <c:v>1.286677376858157</c:v>
                      </c:pt>
                      <c:pt idx="64">
                        <c:v>-4.5386315625089493</c:v>
                      </c:pt>
                      <c:pt idx="65">
                        <c:v>4.5017226624802289</c:v>
                      </c:pt>
                      <c:pt idx="66">
                        <c:v>7.4794960590363972</c:v>
                      </c:pt>
                      <c:pt idx="67">
                        <c:v>-4.545225293524501</c:v>
                      </c:pt>
                      <c:pt idx="68">
                        <c:v>1.339050841972385</c:v>
                      </c:pt>
                      <c:pt idx="69">
                        <c:v>8.6193621330154999E-3</c:v>
                      </c:pt>
                      <c:pt idx="70">
                        <c:v>-9.8272921507345643</c:v>
                      </c:pt>
                      <c:pt idx="71">
                        <c:v>-8.1904626308361763</c:v>
                      </c:pt>
                      <c:pt idx="72">
                        <c:v>-6.8743679097481873</c:v>
                      </c:pt>
                      <c:pt idx="73">
                        <c:v>-0.2740232286878021</c:v>
                      </c:pt>
                      <c:pt idx="74">
                        <c:v>5.904861605717338</c:v>
                      </c:pt>
                      <c:pt idx="75">
                        <c:v>8.3177191065825724</c:v>
                      </c:pt>
                      <c:pt idx="76">
                        <c:v>3.2516407052145988</c:v>
                      </c:pt>
                      <c:pt idx="77">
                        <c:v>6.3001118649493977</c:v>
                      </c:pt>
                      <c:pt idx="78">
                        <c:v>3.6063170876216621</c:v>
                      </c:pt>
                      <c:pt idx="79">
                        <c:v>-9.394477390633563</c:v>
                      </c:pt>
                      <c:pt idx="80">
                        <c:v>-2.0905255710261459</c:v>
                      </c:pt>
                      <c:pt idx="81">
                        <c:v>4.2852652731774246</c:v>
                      </c:pt>
                      <c:pt idx="82">
                        <c:v>-5.587883879327066</c:v>
                      </c:pt>
                      <c:pt idx="83">
                        <c:v>1.0971489411499791</c:v>
                      </c:pt>
                      <c:pt idx="84">
                        <c:v>-2.3001847626746428</c:v>
                      </c:pt>
                      <c:pt idx="85">
                        <c:v>-0.52107809179413356</c:v>
                      </c:pt>
                      <c:pt idx="86">
                        <c:v>-2.086741219844134</c:v>
                      </c:pt>
                      <c:pt idx="87">
                        <c:v>-8.8742158648871001</c:v>
                      </c:pt>
                      <c:pt idx="88">
                        <c:v>-1.4892289479797971</c:v>
                      </c:pt>
                      <c:pt idx="89">
                        <c:v>-4.8105629297620389</c:v>
                      </c:pt>
                      <c:pt idx="90">
                        <c:v>-0.68532434689482602</c:v>
                      </c:pt>
                      <c:pt idx="91">
                        <c:v>8.5950775956085081</c:v>
                      </c:pt>
                      <c:pt idx="92">
                        <c:v>4.5430447522849882</c:v>
                      </c:pt>
                      <c:pt idx="93">
                        <c:v>-4.0629073318686668</c:v>
                      </c:pt>
                      <c:pt idx="94">
                        <c:v>-8.8277349300657948E-2</c:v>
                      </c:pt>
                      <c:pt idx="95">
                        <c:v>-4.0455868461391447</c:v>
                      </c:pt>
                      <c:pt idx="96">
                        <c:v>0.46202432264384258</c:v>
                      </c:pt>
                      <c:pt idx="97">
                        <c:v>-1.530317921333044</c:v>
                      </c:pt>
                      <c:pt idx="98">
                        <c:v>-4.1921307811420929</c:v>
                      </c:pt>
                      <c:pt idx="99">
                        <c:v>2.7200375584170211</c:v>
                      </c:pt>
                      <c:pt idx="100">
                        <c:v>-2.670612615657896</c:v>
                      </c:pt>
                      <c:pt idx="101">
                        <c:v>-0.35339633205675608</c:v>
                      </c:pt>
                      <c:pt idx="102">
                        <c:v>-0.28468942663428259</c:v>
                      </c:pt>
                      <c:pt idx="103">
                        <c:v>-11.17992868852042</c:v>
                      </c:pt>
                      <c:pt idx="104">
                        <c:v>6.906240069981779</c:v>
                      </c:pt>
                      <c:pt idx="105">
                        <c:v>7.3808774131476804</c:v>
                      </c:pt>
                      <c:pt idx="106">
                        <c:v>-5.3479370470262779</c:v>
                      </c:pt>
                      <c:pt idx="107">
                        <c:v>-6.3391075976668763</c:v>
                      </c:pt>
                      <c:pt idx="108">
                        <c:v>-4.124286588494674</c:v>
                      </c:pt>
                      <c:pt idx="109">
                        <c:v>-4.4798125457753857</c:v>
                      </c:pt>
                      <c:pt idx="110">
                        <c:v>-0.90873495480827282</c:v>
                      </c:pt>
                      <c:pt idx="111">
                        <c:v>-2.5298586776186709</c:v>
                      </c:pt>
                      <c:pt idx="112">
                        <c:v>-1.8581275867310121</c:v>
                      </c:pt>
                      <c:pt idx="113">
                        <c:v>-9.8579281691719771</c:v>
                      </c:pt>
                      <c:pt idx="114">
                        <c:v>-4.4158755231909934</c:v>
                      </c:pt>
                      <c:pt idx="115">
                        <c:v>-0.78999447628658226</c:v>
                      </c:pt>
                      <c:pt idx="116">
                        <c:v>4.8157871415310654</c:v>
                      </c:pt>
                      <c:pt idx="117">
                        <c:v>-0.858634194143299</c:v>
                      </c:pt>
                      <c:pt idx="118">
                        <c:v>8.298457763530326</c:v>
                      </c:pt>
                      <c:pt idx="119">
                        <c:v>4.4582666587353632</c:v>
                      </c:pt>
                      <c:pt idx="120">
                        <c:v>-1.579281086408715</c:v>
                      </c:pt>
                      <c:pt idx="121">
                        <c:v>1.380492324426315</c:v>
                      </c:pt>
                      <c:pt idx="122">
                        <c:v>0.45817984445686261</c:v>
                      </c:pt>
                      <c:pt idx="123">
                        <c:v>-6.7717718606863269</c:v>
                      </c:pt>
                      <c:pt idx="124">
                        <c:v>-5.2596520783917348E-2</c:v>
                      </c:pt>
                      <c:pt idx="125">
                        <c:v>0.51900931487480062</c:v>
                      </c:pt>
                      <c:pt idx="126">
                        <c:v>0.49049050286702489</c:v>
                      </c:pt>
                      <c:pt idx="127">
                        <c:v>-3.1487338620841858</c:v>
                      </c:pt>
                      <c:pt idx="128">
                        <c:v>-11.979643505760549</c:v>
                      </c:pt>
                      <c:pt idx="129">
                        <c:v>0.97076963402088812</c:v>
                      </c:pt>
                      <c:pt idx="130">
                        <c:v>2.6830133118392152</c:v>
                      </c:pt>
                      <c:pt idx="131">
                        <c:v>4.8432367401135119</c:v>
                      </c:pt>
                      <c:pt idx="132">
                        <c:v>-1.9120090253392641</c:v>
                      </c:pt>
                      <c:pt idx="133">
                        <c:v>3.0050809920116821</c:v>
                      </c:pt>
                      <c:pt idx="134">
                        <c:v>1.218837873723565</c:v>
                      </c:pt>
                      <c:pt idx="135">
                        <c:v>-6.2029113885112768</c:v>
                      </c:pt>
                      <c:pt idx="136">
                        <c:v>4.9698759433649107</c:v>
                      </c:pt>
                      <c:pt idx="137">
                        <c:v>-7.8008706334056601</c:v>
                      </c:pt>
                      <c:pt idx="138">
                        <c:v>5.3875925284932311</c:v>
                      </c:pt>
                      <c:pt idx="139">
                        <c:v>-5.738045481844309</c:v>
                      </c:pt>
                      <c:pt idx="140">
                        <c:v>0.7879701501096934</c:v>
                      </c:pt>
                      <c:pt idx="141">
                        <c:v>0.19351654143678571</c:v>
                      </c:pt>
                      <c:pt idx="142">
                        <c:v>-5.8082033352762528</c:v>
                      </c:pt>
                      <c:pt idx="143">
                        <c:v>4.0292614557633044</c:v>
                      </c:pt>
                      <c:pt idx="144">
                        <c:v>3.6460849348792679</c:v>
                      </c:pt>
                      <c:pt idx="145">
                        <c:v>-8.1025903794855285</c:v>
                      </c:pt>
                      <c:pt idx="146">
                        <c:v>-4.7346985359492724</c:v>
                      </c:pt>
                      <c:pt idx="147">
                        <c:v>6.9816668045245969</c:v>
                      </c:pt>
                      <c:pt idx="148">
                        <c:v>-7.9351508606973109</c:v>
                      </c:pt>
                      <c:pt idx="149">
                        <c:v>-0.5262578652785197</c:v>
                      </c:pt>
                      <c:pt idx="150">
                        <c:v>-4.9792397435058993</c:v>
                      </c:pt>
                      <c:pt idx="151">
                        <c:v>-4.8674936713973578</c:v>
                      </c:pt>
                      <c:pt idx="152">
                        <c:v>-7.136394580768826</c:v>
                      </c:pt>
                      <c:pt idx="153">
                        <c:v>4.0340036340024232</c:v>
                      </c:pt>
                      <c:pt idx="154">
                        <c:v>-3.6494324211833552E-2</c:v>
                      </c:pt>
                      <c:pt idx="155">
                        <c:v>2.1889151488110219</c:v>
                      </c:pt>
                      <c:pt idx="156">
                        <c:v>-1.8008738626020719</c:v>
                      </c:pt>
                      <c:pt idx="157">
                        <c:v>7.401228132300294</c:v>
                      </c:pt>
                      <c:pt idx="158">
                        <c:v>1.084033160419988</c:v>
                      </c:pt>
                      <c:pt idx="159">
                        <c:v>-3.161980342324795</c:v>
                      </c:pt>
                      <c:pt idx="160">
                        <c:v>-2.6803094256469508</c:v>
                      </c:pt>
                      <c:pt idx="161">
                        <c:v>-0.76882016946019149</c:v>
                      </c:pt>
                      <c:pt idx="162">
                        <c:v>4.3516081026864324</c:v>
                      </c:pt>
                      <c:pt idx="163">
                        <c:v>1.759903463194687</c:v>
                      </c:pt>
                      <c:pt idx="164">
                        <c:v>-1.8736795247648159</c:v>
                      </c:pt>
                      <c:pt idx="165">
                        <c:v>2.9685756173948299</c:v>
                      </c:pt>
                      <c:pt idx="166">
                        <c:v>-2.2776692390022601</c:v>
                      </c:pt>
                      <c:pt idx="167">
                        <c:v>-13.109960969940509</c:v>
                      </c:pt>
                      <c:pt idx="168">
                        <c:v>-5.6464309915914326</c:v>
                      </c:pt>
                      <c:pt idx="169">
                        <c:v>-1.9862217696915641</c:v>
                      </c:pt>
                      <c:pt idx="170">
                        <c:v>-9.2326880499463186</c:v>
                      </c:pt>
                      <c:pt idx="171">
                        <c:v>-2.5583702389370182</c:v>
                      </c:pt>
                      <c:pt idx="172">
                        <c:v>-1.6539485871396811</c:v>
                      </c:pt>
                      <c:pt idx="173">
                        <c:v>3.4681464273669129</c:v>
                      </c:pt>
                      <c:pt idx="174">
                        <c:v>1.4517096457235339</c:v>
                      </c:pt>
                      <c:pt idx="175">
                        <c:v>-1.295051435943541</c:v>
                      </c:pt>
                      <c:pt idx="176">
                        <c:v>6.150002244633396</c:v>
                      </c:pt>
                      <c:pt idx="177">
                        <c:v>-7.9623030178223164</c:v>
                      </c:pt>
                      <c:pt idx="178">
                        <c:v>-4.0325906423988931</c:v>
                      </c:pt>
                      <c:pt idx="179">
                        <c:v>3.0235131713621071</c:v>
                      </c:pt>
                      <c:pt idx="180">
                        <c:v>1.179563167977856</c:v>
                      </c:pt>
                      <c:pt idx="181">
                        <c:v>4.0193792305314453</c:v>
                      </c:pt>
                      <c:pt idx="182">
                        <c:v>6.4939779936365598</c:v>
                      </c:pt>
                      <c:pt idx="183">
                        <c:v>-3.09146067669545</c:v>
                      </c:pt>
                      <c:pt idx="184">
                        <c:v>-3.9200459232212079</c:v>
                      </c:pt>
                      <c:pt idx="185">
                        <c:v>-2.8959511030857832</c:v>
                      </c:pt>
                      <c:pt idx="186">
                        <c:v>-0.46706269086511681</c:v>
                      </c:pt>
                      <c:pt idx="187">
                        <c:v>-3.4499672476396408</c:v>
                      </c:pt>
                      <c:pt idx="188">
                        <c:v>2.622062604849035</c:v>
                      </c:pt>
                      <c:pt idx="189">
                        <c:v>1.8128571244375129</c:v>
                      </c:pt>
                      <c:pt idx="190">
                        <c:v>-2.6790840495592971</c:v>
                      </c:pt>
                      <c:pt idx="191">
                        <c:v>0.97285226130600844</c:v>
                      </c:pt>
                      <c:pt idx="192">
                        <c:v>0.90530389315960935</c:v>
                      </c:pt>
                      <c:pt idx="193">
                        <c:v>1.3538798609848679</c:v>
                      </c:pt>
                      <c:pt idx="194">
                        <c:v>4.2847708308130539</c:v>
                      </c:pt>
                      <c:pt idx="195">
                        <c:v>5.7978868607639411</c:v>
                      </c:pt>
                      <c:pt idx="196">
                        <c:v>-9.4549055303096488</c:v>
                      </c:pt>
                      <c:pt idx="197">
                        <c:v>-3.7892615723257812</c:v>
                      </c:pt>
                      <c:pt idx="198">
                        <c:v>-6.4331971355661874</c:v>
                      </c:pt>
                      <c:pt idx="199">
                        <c:v>-1.150633181189344</c:v>
                      </c:pt>
                      <c:pt idx="200">
                        <c:v>-2.8155394828167482</c:v>
                      </c:pt>
                      <c:pt idx="201">
                        <c:v>1.6165372518647241</c:v>
                      </c:pt>
                      <c:pt idx="202">
                        <c:v>-2.3057204830694928</c:v>
                      </c:pt>
                      <c:pt idx="203">
                        <c:v>1.868876510730775</c:v>
                      </c:pt>
                      <c:pt idx="204">
                        <c:v>1.277320710077738</c:v>
                      </c:pt>
                      <c:pt idx="205">
                        <c:v>0.54186018547003845</c:v>
                      </c:pt>
                      <c:pt idx="206">
                        <c:v>4.3732810618337457</c:v>
                      </c:pt>
                      <c:pt idx="207">
                        <c:v>2.249066231591391</c:v>
                      </c:pt>
                      <c:pt idx="208">
                        <c:v>5.7799797729086118</c:v>
                      </c:pt>
                      <c:pt idx="209">
                        <c:v>-1.689018408822375</c:v>
                      </c:pt>
                      <c:pt idx="210">
                        <c:v>5.0189452761506637</c:v>
                      </c:pt>
                      <c:pt idx="211">
                        <c:v>1.8579919466675501</c:v>
                      </c:pt>
                      <c:pt idx="212">
                        <c:v>2.3148715487987701</c:v>
                      </c:pt>
                      <c:pt idx="213">
                        <c:v>2.811788126686265</c:v>
                      </c:pt>
                      <c:pt idx="214">
                        <c:v>4.5080744204913161</c:v>
                      </c:pt>
                      <c:pt idx="215">
                        <c:v>1.29735582039855</c:v>
                      </c:pt>
                      <c:pt idx="216">
                        <c:v>1.08711825296201</c:v>
                      </c:pt>
                      <c:pt idx="217">
                        <c:v>1.807058890051392</c:v>
                      </c:pt>
                      <c:pt idx="218">
                        <c:v>3.843914144795384</c:v>
                      </c:pt>
                      <c:pt idx="219">
                        <c:v>4.308624874172394</c:v>
                      </c:pt>
                      <c:pt idx="220">
                        <c:v>4.8599194092424156</c:v>
                      </c:pt>
                      <c:pt idx="221">
                        <c:v>-0.1165365629817076</c:v>
                      </c:pt>
                      <c:pt idx="222">
                        <c:v>2.9321031851477</c:v>
                      </c:pt>
                      <c:pt idx="223">
                        <c:v>-4.5550313447241857</c:v>
                      </c:pt>
                      <c:pt idx="224">
                        <c:v>1.0918310198452721</c:v>
                      </c:pt>
                      <c:pt idx="225">
                        <c:v>4.4362361226226126</c:v>
                      </c:pt>
                      <c:pt idx="226">
                        <c:v>-1.2130635281629241</c:v>
                      </c:pt>
                      <c:pt idx="227">
                        <c:v>-1.607954515035102</c:v>
                      </c:pt>
                      <c:pt idx="228">
                        <c:v>-9.3529947800772053</c:v>
                      </c:pt>
                      <c:pt idx="229">
                        <c:v>4.6949668081029623</c:v>
                      </c:pt>
                      <c:pt idx="230">
                        <c:v>-1.5146210267229649</c:v>
                      </c:pt>
                      <c:pt idx="231">
                        <c:v>-4.8898520915648431</c:v>
                      </c:pt>
                      <c:pt idx="232">
                        <c:v>-1.9684892983000399</c:v>
                      </c:pt>
                      <c:pt idx="233">
                        <c:v>-5.2401393313794289</c:v>
                      </c:pt>
                      <c:pt idx="234">
                        <c:v>-2.4600033435425952</c:v>
                      </c:pt>
                      <c:pt idx="235">
                        <c:v>6.555145200792186</c:v>
                      </c:pt>
                      <c:pt idx="236">
                        <c:v>-1.385760090459087</c:v>
                      </c:pt>
                      <c:pt idx="237">
                        <c:v>5.5626537651948391</c:v>
                      </c:pt>
                      <c:pt idx="238">
                        <c:v>-0.76393453682677959</c:v>
                      </c:pt>
                      <c:pt idx="239">
                        <c:v>-3.6337503036260399</c:v>
                      </c:pt>
                      <c:pt idx="240">
                        <c:v>6.4014351685373514</c:v>
                      </c:pt>
                      <c:pt idx="241">
                        <c:v>-1.218309716839705</c:v>
                      </c:pt>
                      <c:pt idx="242">
                        <c:v>-1.1295859498143339</c:v>
                      </c:pt>
                      <c:pt idx="243">
                        <c:v>-1.074053041672395</c:v>
                      </c:pt>
                      <c:pt idx="244">
                        <c:v>10.40931468374675</c:v>
                      </c:pt>
                      <c:pt idx="245">
                        <c:v>-3.8445542631595302</c:v>
                      </c:pt>
                      <c:pt idx="246">
                        <c:v>-6.2478228213066362</c:v>
                      </c:pt>
                      <c:pt idx="247">
                        <c:v>4.2642738507378244</c:v>
                      </c:pt>
                      <c:pt idx="248">
                        <c:v>4.2506753907607688</c:v>
                      </c:pt>
                      <c:pt idx="249">
                        <c:v>6.9478105496976106</c:v>
                      </c:pt>
                      <c:pt idx="250">
                        <c:v>-10.256387895113621</c:v>
                      </c:pt>
                      <c:pt idx="251">
                        <c:v>-7.4150030431379204</c:v>
                      </c:pt>
                      <c:pt idx="252">
                        <c:v>7.2835437973050308</c:v>
                      </c:pt>
                      <c:pt idx="253">
                        <c:v>-8.3910078354883399</c:v>
                      </c:pt>
                      <c:pt idx="254">
                        <c:v>7.2571477224687584</c:v>
                      </c:pt>
                      <c:pt idx="255">
                        <c:v>12.73088542161071</c:v>
                      </c:pt>
                      <c:pt idx="256">
                        <c:v>4.3965655358449904</c:v>
                      </c:pt>
                      <c:pt idx="257">
                        <c:v>-6.1799838899534976</c:v>
                      </c:pt>
                      <c:pt idx="258">
                        <c:v>-11.858557603342581</c:v>
                      </c:pt>
                      <c:pt idx="259">
                        <c:v>4.7148740662389184</c:v>
                      </c:pt>
                      <c:pt idx="260">
                        <c:v>-8.622728469502297</c:v>
                      </c:pt>
                      <c:pt idx="261">
                        <c:v>-6.9569769642972306</c:v>
                      </c:pt>
                      <c:pt idx="262">
                        <c:v>-15.77660925328458</c:v>
                      </c:pt>
                      <c:pt idx="263">
                        <c:v>0.50812440984585983</c:v>
                      </c:pt>
                      <c:pt idx="264">
                        <c:v>-0.7788825112714608</c:v>
                      </c:pt>
                      <c:pt idx="265">
                        <c:v>0.46905118058811202</c:v>
                      </c:pt>
                      <c:pt idx="266">
                        <c:v>-1.6297969644002901</c:v>
                      </c:pt>
                      <c:pt idx="267">
                        <c:v>2.984862169044376</c:v>
                      </c:pt>
                      <c:pt idx="268">
                        <c:v>8.662683402394201</c:v>
                      </c:pt>
                      <c:pt idx="269">
                        <c:v>4.7892400458783122</c:v>
                      </c:pt>
                      <c:pt idx="270">
                        <c:v>7.9872878342546336</c:v>
                      </c:pt>
                      <c:pt idx="271">
                        <c:v>-5.4060586064985601E-2</c:v>
                      </c:pt>
                      <c:pt idx="272">
                        <c:v>-9.9377549745612068</c:v>
                      </c:pt>
                      <c:pt idx="273">
                        <c:v>-6.3689901902373238</c:v>
                      </c:pt>
                      <c:pt idx="274">
                        <c:v>2.5911118214364719</c:v>
                      </c:pt>
                      <c:pt idx="275">
                        <c:v>1.0734139693326039</c:v>
                      </c:pt>
                      <c:pt idx="276">
                        <c:v>-1.635993819197483</c:v>
                      </c:pt>
                      <c:pt idx="277">
                        <c:v>-1.1664701541362521</c:v>
                      </c:pt>
                      <c:pt idx="278">
                        <c:v>11.38395641783185</c:v>
                      </c:pt>
                      <c:pt idx="279">
                        <c:v>20.7774366054986</c:v>
                      </c:pt>
                      <c:pt idx="280">
                        <c:v>-2.6247014129690718</c:v>
                      </c:pt>
                      <c:pt idx="281">
                        <c:v>-3.1372207850510812</c:v>
                      </c:pt>
                      <c:pt idx="282">
                        <c:v>1.672786414454783</c:v>
                      </c:pt>
                      <c:pt idx="283">
                        <c:v>13.860756632702101</c:v>
                      </c:pt>
                      <c:pt idx="284">
                        <c:v>1.5639199012770679</c:v>
                      </c:pt>
                      <c:pt idx="285">
                        <c:v>9.1806823406625142</c:v>
                      </c:pt>
                      <c:pt idx="286">
                        <c:v>-1.520722160624884</c:v>
                      </c:pt>
                      <c:pt idx="287">
                        <c:v>-1.9853540706041859</c:v>
                      </c:pt>
                      <c:pt idx="288">
                        <c:v>4.7404763792526721</c:v>
                      </c:pt>
                      <c:pt idx="289">
                        <c:v>-6.5023908931583314</c:v>
                      </c:pt>
                      <c:pt idx="290">
                        <c:v>-0.73398573037633474</c:v>
                      </c:pt>
                      <c:pt idx="291">
                        <c:v>-6.2923875142157621</c:v>
                      </c:pt>
                      <c:pt idx="292">
                        <c:v>3.5752141835203219</c:v>
                      </c:pt>
                      <c:pt idx="293">
                        <c:v>0.46682826080774559</c:v>
                      </c:pt>
                      <c:pt idx="294">
                        <c:v>-4.0775456650462143</c:v>
                      </c:pt>
                      <c:pt idx="295">
                        <c:v>2.6368424504963661</c:v>
                      </c:pt>
                      <c:pt idx="296">
                        <c:v>-6.6282996366582019</c:v>
                      </c:pt>
                      <c:pt idx="297">
                        <c:v>-3.5974487214488651</c:v>
                      </c:pt>
                      <c:pt idx="298">
                        <c:v>-4.8058536684862148</c:v>
                      </c:pt>
                      <c:pt idx="299">
                        <c:v>7.2464428766376381</c:v>
                      </c:pt>
                      <c:pt idx="300">
                        <c:v>9.4950369111935871</c:v>
                      </c:pt>
                      <c:pt idx="301">
                        <c:v>1.859861198406878</c:v>
                      </c:pt>
                      <c:pt idx="302">
                        <c:v>-1.35632183828057</c:v>
                      </c:pt>
                      <c:pt idx="303">
                        <c:v>7.7400924625915977</c:v>
                      </c:pt>
                      <c:pt idx="304">
                        <c:v>-1.2097510375108189</c:v>
                      </c:pt>
                      <c:pt idx="305">
                        <c:v>-6.6749153071632064</c:v>
                      </c:pt>
                      <c:pt idx="306">
                        <c:v>-4.1694143074705483</c:v>
                      </c:pt>
                      <c:pt idx="307">
                        <c:v>1.637199946628946</c:v>
                      </c:pt>
                      <c:pt idx="308">
                        <c:v>2.673421898620755</c:v>
                      </c:pt>
                      <c:pt idx="309">
                        <c:v>-4.7934496881305257</c:v>
                      </c:pt>
                      <c:pt idx="310">
                        <c:v>6.405047893756822</c:v>
                      </c:pt>
                      <c:pt idx="311">
                        <c:v>7.7885392013685477</c:v>
                      </c:pt>
                      <c:pt idx="312">
                        <c:v>3.4616128230736791</c:v>
                      </c:pt>
                      <c:pt idx="313">
                        <c:v>8.1937256065564732</c:v>
                      </c:pt>
                      <c:pt idx="314">
                        <c:v>0.90016362988950793</c:v>
                      </c:pt>
                      <c:pt idx="315">
                        <c:v>3.9954587726813151</c:v>
                      </c:pt>
                      <c:pt idx="316">
                        <c:v>-2.1871724087660089</c:v>
                      </c:pt>
                      <c:pt idx="317">
                        <c:v>-4.9396406279561154</c:v>
                      </c:pt>
                      <c:pt idx="318">
                        <c:v>5.5393385621880951</c:v>
                      </c:pt>
                      <c:pt idx="319">
                        <c:v>-1.99620778135652</c:v>
                      </c:pt>
                      <c:pt idx="320">
                        <c:v>-7.0503757655744526</c:v>
                      </c:pt>
                      <c:pt idx="321">
                        <c:v>-0.70118775143223089</c:v>
                      </c:pt>
                      <c:pt idx="322">
                        <c:v>0.42669422608450819</c:v>
                      </c:pt>
                      <c:pt idx="323">
                        <c:v>3.210683572369216</c:v>
                      </c:pt>
                      <c:pt idx="324">
                        <c:v>1.7921392541613019</c:v>
                      </c:pt>
                      <c:pt idx="325">
                        <c:v>-2.4578859462125049</c:v>
                      </c:pt>
                      <c:pt idx="326">
                        <c:v>6.788862024521011</c:v>
                      </c:pt>
                      <c:pt idx="327">
                        <c:v>-5.1491849545017061</c:v>
                      </c:pt>
                      <c:pt idx="328">
                        <c:v>-1.7777178900244011</c:v>
                      </c:pt>
                      <c:pt idx="329">
                        <c:v>2.64532411209218</c:v>
                      </c:pt>
                      <c:pt idx="330">
                        <c:v>1.835168079706827</c:v>
                      </c:pt>
                      <c:pt idx="331">
                        <c:v>2.6233916172502552</c:v>
                      </c:pt>
                      <c:pt idx="332">
                        <c:v>3.872268515338571</c:v>
                      </c:pt>
                      <c:pt idx="333">
                        <c:v>0.75256901937073561</c:v>
                      </c:pt>
                      <c:pt idx="334">
                        <c:v>3.531033643024136</c:v>
                      </c:pt>
                      <c:pt idx="335">
                        <c:v>-9.4236692515462384</c:v>
                      </c:pt>
                      <c:pt idx="336">
                        <c:v>7.3815111558007374</c:v>
                      </c:pt>
                      <c:pt idx="337">
                        <c:v>4.377489158940862</c:v>
                      </c:pt>
                      <c:pt idx="338">
                        <c:v>-3.536447862923767</c:v>
                      </c:pt>
                      <c:pt idx="339">
                        <c:v>-8.2534168560058685</c:v>
                      </c:pt>
                      <c:pt idx="340">
                        <c:v>0.43317958515371607</c:v>
                      </c:pt>
                      <c:pt idx="341">
                        <c:v>2.3735053783502078</c:v>
                      </c:pt>
                      <c:pt idx="342">
                        <c:v>3.8834635987802448</c:v>
                      </c:pt>
                      <c:pt idx="343">
                        <c:v>-1.3931131278484521</c:v>
                      </c:pt>
                      <c:pt idx="344">
                        <c:v>-1.2948692976775149</c:v>
                      </c:pt>
                      <c:pt idx="345">
                        <c:v>-0.6727216102693121</c:v>
                      </c:pt>
                      <c:pt idx="346">
                        <c:v>-3.2666178635425629</c:v>
                      </c:pt>
                      <c:pt idx="347">
                        <c:v>2.4454939697947702</c:v>
                      </c:pt>
                      <c:pt idx="348">
                        <c:v>-2.9745339560613768</c:v>
                      </c:pt>
                      <c:pt idx="349">
                        <c:v>-0.58905267612409962</c:v>
                      </c:pt>
                      <c:pt idx="350">
                        <c:v>-7.569183280815289</c:v>
                      </c:pt>
                      <c:pt idx="351">
                        <c:v>-4.0839492014778891</c:v>
                      </c:pt>
                      <c:pt idx="352">
                        <c:v>-0.21275746973361589</c:v>
                      </c:pt>
                      <c:pt idx="353">
                        <c:v>-6.007145844075457</c:v>
                      </c:pt>
                      <c:pt idx="354">
                        <c:v>1.682926871448555</c:v>
                      </c:pt>
                      <c:pt idx="355">
                        <c:v>-12.795385006808599</c:v>
                      </c:pt>
                      <c:pt idx="356">
                        <c:v>4.4283921429219069</c:v>
                      </c:pt>
                      <c:pt idx="357">
                        <c:v>1.575220552637502</c:v>
                      </c:pt>
                      <c:pt idx="358">
                        <c:v>-6.6352818906543822</c:v>
                      </c:pt>
                      <c:pt idx="359">
                        <c:v>-4.1045697022582646</c:v>
                      </c:pt>
                      <c:pt idx="360">
                        <c:v>0.66964769841695959</c:v>
                      </c:pt>
                      <c:pt idx="361">
                        <c:v>1.380534967623428</c:v>
                      </c:pt>
                      <c:pt idx="362">
                        <c:v>-7.8333083050064603E-2</c:v>
                      </c:pt>
                      <c:pt idx="363">
                        <c:v>0.75084579425387155</c:v>
                      </c:pt>
                      <c:pt idx="364">
                        <c:v>-10.824312936202411</c:v>
                      </c:pt>
                      <c:pt idx="365">
                        <c:v>-2.8990205806992102</c:v>
                      </c:pt>
                      <c:pt idx="366">
                        <c:v>-4.7154211937517401</c:v>
                      </c:pt>
                      <c:pt idx="367">
                        <c:v>-4.6821703077565759</c:v>
                      </c:pt>
                      <c:pt idx="368">
                        <c:v>-6.6740392851274217</c:v>
                      </c:pt>
                      <c:pt idx="369">
                        <c:v>-2.6074349587749919</c:v>
                      </c:pt>
                      <c:pt idx="370">
                        <c:v>-3.2057476446103221</c:v>
                      </c:pt>
                      <c:pt idx="371">
                        <c:v>-2.9664905405327051</c:v>
                      </c:pt>
                      <c:pt idx="372">
                        <c:v>-4.6364139800422457</c:v>
                      </c:pt>
                      <c:pt idx="373">
                        <c:v>6.3499671304265766</c:v>
                      </c:pt>
                      <c:pt idx="374">
                        <c:v>2.2915825948529029</c:v>
                      </c:pt>
                      <c:pt idx="375">
                        <c:v>-1.944150063796269</c:v>
                      </c:pt>
                      <c:pt idx="376">
                        <c:v>3.601345923826468</c:v>
                      </c:pt>
                      <c:pt idx="377">
                        <c:v>8.4827706458167604</c:v>
                      </c:pt>
                      <c:pt idx="378">
                        <c:v>1.371665220511203</c:v>
                      </c:pt>
                      <c:pt idx="379">
                        <c:v>1.610654703555721</c:v>
                      </c:pt>
                      <c:pt idx="380">
                        <c:v>3.5597861884041251</c:v>
                      </c:pt>
                      <c:pt idx="381">
                        <c:v>1.0039988037183469</c:v>
                      </c:pt>
                      <c:pt idx="382">
                        <c:v>5.6135922626797807</c:v>
                      </c:pt>
                      <c:pt idx="383">
                        <c:v>1.773749354493616</c:v>
                      </c:pt>
                      <c:pt idx="384">
                        <c:v>1.43002118216051</c:v>
                      </c:pt>
                      <c:pt idx="385">
                        <c:v>3.2537805508809501</c:v>
                      </c:pt>
                      <c:pt idx="386">
                        <c:v>8.8462312476097491</c:v>
                      </c:pt>
                      <c:pt idx="387">
                        <c:v>-6.2472190387730961</c:v>
                      </c:pt>
                      <c:pt idx="388">
                        <c:v>1.2077839083419419</c:v>
                      </c:pt>
                      <c:pt idx="389">
                        <c:v>9.0074204806597997</c:v>
                      </c:pt>
                      <c:pt idx="390">
                        <c:v>-5.6045815591871397</c:v>
                      </c:pt>
                      <c:pt idx="391">
                        <c:v>7.4798659030981982</c:v>
                      </c:pt>
                      <c:pt idx="392">
                        <c:v>-8.1495854892957702</c:v>
                      </c:pt>
                      <c:pt idx="393">
                        <c:v>8.3472509195243507</c:v>
                      </c:pt>
                      <c:pt idx="394">
                        <c:v>2.1992368938064928</c:v>
                      </c:pt>
                      <c:pt idx="395">
                        <c:v>-7.1980275063479704</c:v>
                      </c:pt>
                      <c:pt idx="396">
                        <c:v>-0.75354101089835535</c:v>
                      </c:pt>
                      <c:pt idx="397">
                        <c:v>-0.60898863920095592</c:v>
                      </c:pt>
                      <c:pt idx="398">
                        <c:v>-5.8697801800424498</c:v>
                      </c:pt>
                      <c:pt idx="399">
                        <c:v>-6.2454320383398141</c:v>
                      </c:pt>
                      <c:pt idx="400">
                        <c:v>-3.5899555275048032</c:v>
                      </c:pt>
                      <c:pt idx="401">
                        <c:v>5.4229562448962696</c:v>
                      </c:pt>
                      <c:pt idx="402">
                        <c:v>-1.141086605100319</c:v>
                      </c:pt>
                      <c:pt idx="403">
                        <c:v>0.3293377367014651</c:v>
                      </c:pt>
                      <c:pt idx="404">
                        <c:v>0.25187903964999059</c:v>
                      </c:pt>
                      <c:pt idx="405">
                        <c:v>2.347103939770208</c:v>
                      </c:pt>
                      <c:pt idx="406">
                        <c:v>-1.4534261159019191</c:v>
                      </c:pt>
                      <c:pt idx="407">
                        <c:v>-0.90294624758289777</c:v>
                      </c:pt>
                      <c:pt idx="408">
                        <c:v>4.7598517639684657</c:v>
                      </c:pt>
                      <c:pt idx="409">
                        <c:v>-3.1593066092268152</c:v>
                      </c:pt>
                      <c:pt idx="410">
                        <c:v>3.9685367796521951</c:v>
                      </c:pt>
                      <c:pt idx="411">
                        <c:v>1.1303614931333701</c:v>
                      </c:pt>
                      <c:pt idx="412">
                        <c:v>3.339739323286405</c:v>
                      </c:pt>
                      <c:pt idx="413">
                        <c:v>-1.1625577064101631</c:v>
                      </c:pt>
                      <c:pt idx="414">
                        <c:v>-5.1755012661137254</c:v>
                      </c:pt>
                      <c:pt idx="415">
                        <c:v>2.5927879953268169</c:v>
                      </c:pt>
                      <c:pt idx="416">
                        <c:v>-8.1018611635359505</c:v>
                      </c:pt>
                      <c:pt idx="417">
                        <c:v>-4.8580656910504496</c:v>
                      </c:pt>
                      <c:pt idx="418">
                        <c:v>-2.3145198166373389</c:v>
                      </c:pt>
                      <c:pt idx="419">
                        <c:v>-3.0587477741348228</c:v>
                      </c:pt>
                      <c:pt idx="420">
                        <c:v>-4.2735415372704528</c:v>
                      </c:pt>
                      <c:pt idx="421">
                        <c:v>-9.6517805936281196</c:v>
                      </c:pt>
                      <c:pt idx="422">
                        <c:v>3.4202769829249928</c:v>
                      </c:pt>
                      <c:pt idx="423">
                        <c:v>-2.9163885734000949</c:v>
                      </c:pt>
                      <c:pt idx="424">
                        <c:v>-4.3709088653135177</c:v>
                      </c:pt>
                      <c:pt idx="425">
                        <c:v>-11.54699731714333</c:v>
                      </c:pt>
                      <c:pt idx="426">
                        <c:v>-5.1763556826602999</c:v>
                      </c:pt>
                      <c:pt idx="427">
                        <c:v>1.041391202254891E-2</c:v>
                      </c:pt>
                      <c:pt idx="428">
                        <c:v>2.314178903088278</c:v>
                      </c:pt>
                      <c:pt idx="429">
                        <c:v>8.0902232854436722</c:v>
                      </c:pt>
                      <c:pt idx="430">
                        <c:v>7.8048420001043857</c:v>
                      </c:pt>
                      <c:pt idx="431">
                        <c:v>4.7486581454175809</c:v>
                      </c:pt>
                      <c:pt idx="432">
                        <c:v>7.9233741467488734</c:v>
                      </c:pt>
                      <c:pt idx="433">
                        <c:v>4.1477250835668471</c:v>
                      </c:pt>
                      <c:pt idx="434">
                        <c:v>2.369209631445361</c:v>
                      </c:pt>
                      <c:pt idx="435">
                        <c:v>1.633729943844288</c:v>
                      </c:pt>
                      <c:pt idx="436">
                        <c:v>0.81019976351273237</c:v>
                      </c:pt>
                      <c:pt idx="437">
                        <c:v>7.9952957459708509</c:v>
                      </c:pt>
                      <c:pt idx="438">
                        <c:v>3.0689072061968861</c:v>
                      </c:pt>
                      <c:pt idx="439">
                        <c:v>-6.6940378046136084</c:v>
                      </c:pt>
                      <c:pt idx="440">
                        <c:v>2.6131598164032259</c:v>
                      </c:pt>
                      <c:pt idx="441">
                        <c:v>-4.8899340223667354</c:v>
                      </c:pt>
                      <c:pt idx="442">
                        <c:v>-0.65816774216797291</c:v>
                      </c:pt>
                      <c:pt idx="443">
                        <c:v>-3.6079330664683278</c:v>
                      </c:pt>
                      <c:pt idx="444">
                        <c:v>-5.5123537275332621</c:v>
                      </c:pt>
                      <c:pt idx="445">
                        <c:v>-5.6927496044603494</c:v>
                      </c:pt>
                      <c:pt idx="446">
                        <c:v>6.1709860759973258</c:v>
                      </c:pt>
                      <c:pt idx="447">
                        <c:v>9.5698065936896342</c:v>
                      </c:pt>
                      <c:pt idx="448">
                        <c:v>0.84395379395031411</c:v>
                      </c:pt>
                      <c:pt idx="449">
                        <c:v>0.23390588166961729</c:v>
                      </c:pt>
                      <c:pt idx="450">
                        <c:v>8.1125232111578054</c:v>
                      </c:pt>
                      <c:pt idx="451">
                        <c:v>4.7287452669174277</c:v>
                      </c:pt>
                      <c:pt idx="452">
                        <c:v>-2.454181353340561</c:v>
                      </c:pt>
                      <c:pt idx="453">
                        <c:v>0.86957363632892903</c:v>
                      </c:pt>
                      <c:pt idx="454">
                        <c:v>2.5920464397324761</c:v>
                      </c:pt>
                      <c:pt idx="455">
                        <c:v>5.0769777459150891</c:v>
                      </c:pt>
                      <c:pt idx="456">
                        <c:v>-0.38420708090451128</c:v>
                      </c:pt>
                      <c:pt idx="457">
                        <c:v>0.29734760600481619</c:v>
                      </c:pt>
                      <c:pt idx="458">
                        <c:v>1.3361547535105951</c:v>
                      </c:pt>
                      <c:pt idx="459">
                        <c:v>2.7837665400028579</c:v>
                      </c:pt>
                      <c:pt idx="460">
                        <c:v>1.9117869500622491</c:v>
                      </c:pt>
                      <c:pt idx="461">
                        <c:v>-0.49593469227757198</c:v>
                      </c:pt>
                      <c:pt idx="462">
                        <c:v>-0.2213969097798113</c:v>
                      </c:pt>
                      <c:pt idx="463">
                        <c:v>-4.2094285314662443</c:v>
                      </c:pt>
                      <c:pt idx="464">
                        <c:v>-0.41656412311390167</c:v>
                      </c:pt>
                      <c:pt idx="465">
                        <c:v>-2.4580592522261999</c:v>
                      </c:pt>
                      <c:pt idx="466">
                        <c:v>-1.5242203240648899</c:v>
                      </c:pt>
                      <c:pt idx="467">
                        <c:v>-3.0516845463445241</c:v>
                      </c:pt>
                      <c:pt idx="468">
                        <c:v>8.9094207991715351</c:v>
                      </c:pt>
                      <c:pt idx="469">
                        <c:v>-3.4419514432886649</c:v>
                      </c:pt>
                      <c:pt idx="470">
                        <c:v>-0.89329895507572976</c:v>
                      </c:pt>
                      <c:pt idx="471">
                        <c:v>-10.6224183655824</c:v>
                      </c:pt>
                      <c:pt idx="472">
                        <c:v>-2.7309062113048821</c:v>
                      </c:pt>
                      <c:pt idx="473">
                        <c:v>1.929754174169076</c:v>
                      </c:pt>
                      <c:pt idx="474">
                        <c:v>12.232322271369179</c:v>
                      </c:pt>
                      <c:pt idx="475">
                        <c:v>1.4562307284892571</c:v>
                      </c:pt>
                      <c:pt idx="476">
                        <c:v>-3.2121612016754639</c:v>
                      </c:pt>
                      <c:pt idx="477">
                        <c:v>-5.7549762925331676</c:v>
                      </c:pt>
                      <c:pt idx="478">
                        <c:v>-9.8651949977715638</c:v>
                      </c:pt>
                      <c:pt idx="479">
                        <c:v>-12.463731655122199</c:v>
                      </c:pt>
                      <c:pt idx="480">
                        <c:v>3.733069452790756</c:v>
                      </c:pt>
                      <c:pt idx="481">
                        <c:v>5.6268291014873588</c:v>
                      </c:pt>
                      <c:pt idx="482">
                        <c:v>5.3438801862347676</c:v>
                      </c:pt>
                      <c:pt idx="483">
                        <c:v>5.5187724238710301</c:v>
                      </c:pt>
                      <c:pt idx="484">
                        <c:v>-1.7620150812954301</c:v>
                      </c:pt>
                      <c:pt idx="485">
                        <c:v>2.4350256198325271</c:v>
                      </c:pt>
                      <c:pt idx="486">
                        <c:v>1.2955864858943831</c:v>
                      </c:pt>
                      <c:pt idx="487">
                        <c:v>0.79330647487686268</c:v>
                      </c:pt>
                      <c:pt idx="488">
                        <c:v>3.655826052939199</c:v>
                      </c:pt>
                      <c:pt idx="489">
                        <c:v>-3.8222150058668038</c:v>
                      </c:pt>
                      <c:pt idx="490">
                        <c:v>1.481562116933113</c:v>
                      </c:pt>
                      <c:pt idx="491">
                        <c:v>-7.934151374854105</c:v>
                      </c:pt>
                      <c:pt idx="492">
                        <c:v>-9.1329994189451895</c:v>
                      </c:pt>
                      <c:pt idx="493">
                        <c:v>4.0883411801147416</c:v>
                      </c:pt>
                      <c:pt idx="494">
                        <c:v>2.8236912724929342</c:v>
                      </c:pt>
                      <c:pt idx="495">
                        <c:v>-0.63858426226257503</c:v>
                      </c:pt>
                      <c:pt idx="496">
                        <c:v>8.1040547233217968</c:v>
                      </c:pt>
                      <c:pt idx="497">
                        <c:v>10.65625981549079</c:v>
                      </c:pt>
                      <c:pt idx="498">
                        <c:v>0.87031843410427667</c:v>
                      </c:pt>
                      <c:pt idx="499">
                        <c:v>-8.9409885055066809</c:v>
                      </c:pt>
                      <c:pt idx="500">
                        <c:v>6.4912046768854914</c:v>
                      </c:pt>
                      <c:pt idx="501">
                        <c:v>-4.3026913814158334</c:v>
                      </c:pt>
                      <c:pt idx="502">
                        <c:v>5.910704875197796</c:v>
                      </c:pt>
                      <c:pt idx="503">
                        <c:v>-3.7933522677148508</c:v>
                      </c:pt>
                      <c:pt idx="504">
                        <c:v>15.61137426993545</c:v>
                      </c:pt>
                      <c:pt idx="505">
                        <c:v>-1.3775626032795021</c:v>
                      </c:pt>
                      <c:pt idx="506">
                        <c:v>6.2315217281549504</c:v>
                      </c:pt>
                      <c:pt idx="507">
                        <c:v>3.276416739832706</c:v>
                      </c:pt>
                      <c:pt idx="508">
                        <c:v>-5.6411219933716286</c:v>
                      </c:pt>
                      <c:pt idx="509">
                        <c:v>6.4381739675854508</c:v>
                      </c:pt>
                      <c:pt idx="510">
                        <c:v>-2.4802207824138511</c:v>
                      </c:pt>
                      <c:pt idx="511">
                        <c:v>13.118296683124459</c:v>
                      </c:pt>
                      <c:pt idx="512">
                        <c:v>8.8870980965105169</c:v>
                      </c:pt>
                      <c:pt idx="513">
                        <c:v>-8.5588256404260008</c:v>
                      </c:pt>
                      <c:pt idx="514">
                        <c:v>9.341972586640491</c:v>
                      </c:pt>
                      <c:pt idx="515">
                        <c:v>-5.794001795289061</c:v>
                      </c:pt>
                      <c:pt idx="516">
                        <c:v>3.0498594477906811</c:v>
                      </c:pt>
                      <c:pt idx="517">
                        <c:v>-5.2543092973555368</c:v>
                      </c:pt>
                      <c:pt idx="518">
                        <c:v>8.9667529114869939</c:v>
                      </c:pt>
                      <c:pt idx="519">
                        <c:v>3.760510635125105</c:v>
                      </c:pt>
                      <c:pt idx="520">
                        <c:v>-1.053725457852094</c:v>
                      </c:pt>
                      <c:pt idx="521">
                        <c:v>-4.304468642274208</c:v>
                      </c:pt>
                      <c:pt idx="522">
                        <c:v>-0.75088598382742844</c:v>
                      </c:pt>
                      <c:pt idx="523">
                        <c:v>-9.4304602427026634</c:v>
                      </c:pt>
                      <c:pt idx="524">
                        <c:v>-15.11456683815377</c:v>
                      </c:pt>
                      <c:pt idx="525">
                        <c:v>-7.2927647366495103</c:v>
                      </c:pt>
                      <c:pt idx="526">
                        <c:v>-3.265521629386356</c:v>
                      </c:pt>
                      <c:pt idx="527">
                        <c:v>-3.0505349428562161</c:v>
                      </c:pt>
                      <c:pt idx="528">
                        <c:v>6.4094032432012247</c:v>
                      </c:pt>
                      <c:pt idx="529">
                        <c:v>7.12238358610999</c:v>
                      </c:pt>
                      <c:pt idx="530">
                        <c:v>13.240617815024139</c:v>
                      </c:pt>
                      <c:pt idx="531">
                        <c:v>-5.1738707687201684</c:v>
                      </c:pt>
                      <c:pt idx="532">
                        <c:v>1.236571790558662</c:v>
                      </c:pt>
                      <c:pt idx="533">
                        <c:v>-0.61901140493867068</c:v>
                      </c:pt>
                      <c:pt idx="534">
                        <c:v>-5.5593898989387727</c:v>
                      </c:pt>
                      <c:pt idx="535">
                        <c:v>-8.7882693552267934</c:v>
                      </c:pt>
                      <c:pt idx="536">
                        <c:v>-2.9132986483963519</c:v>
                      </c:pt>
                      <c:pt idx="537">
                        <c:v>-0.86006499653634605</c:v>
                      </c:pt>
                      <c:pt idx="538">
                        <c:v>0.50339423944911343</c:v>
                      </c:pt>
                      <c:pt idx="539">
                        <c:v>-12.091256024581931</c:v>
                      </c:pt>
                      <c:pt idx="540">
                        <c:v>-2.8223949462656521</c:v>
                      </c:pt>
                      <c:pt idx="541">
                        <c:v>10.175633169205311</c:v>
                      </c:pt>
                      <c:pt idx="542">
                        <c:v>9.9015552841637096</c:v>
                      </c:pt>
                      <c:pt idx="543">
                        <c:v>-0.53643891135326804</c:v>
                      </c:pt>
                      <c:pt idx="544">
                        <c:v>2.8196654855263978</c:v>
                      </c:pt>
                      <c:pt idx="545">
                        <c:v>7.8814755472755351</c:v>
                      </c:pt>
                      <c:pt idx="546">
                        <c:v>-3.875877808299399</c:v>
                      </c:pt>
                      <c:pt idx="547">
                        <c:v>3.064078459124441</c:v>
                      </c:pt>
                      <c:pt idx="548">
                        <c:v>-1.912521252319394</c:v>
                      </c:pt>
                      <c:pt idx="549">
                        <c:v>-4.1954257510043478</c:v>
                      </c:pt>
                      <c:pt idx="550">
                        <c:v>-3.271601125056788</c:v>
                      </c:pt>
                      <c:pt idx="551">
                        <c:v>0.18775641400432599</c:v>
                      </c:pt>
                      <c:pt idx="552">
                        <c:v>7.9239494653679561</c:v>
                      </c:pt>
                      <c:pt idx="553">
                        <c:v>-1.3176134437415019</c:v>
                      </c:pt>
                      <c:pt idx="554">
                        <c:v>-0.34028213629146908</c:v>
                      </c:pt>
                      <c:pt idx="555">
                        <c:v>7.9943853262072597</c:v>
                      </c:pt>
                      <c:pt idx="556">
                        <c:v>-0.99332020807750698</c:v>
                      </c:pt>
                      <c:pt idx="557">
                        <c:v>3.8876182025756081</c:v>
                      </c:pt>
                      <c:pt idx="558">
                        <c:v>-1.498328833491168</c:v>
                      </c:pt>
                      <c:pt idx="559">
                        <c:v>0.38681074929311682</c:v>
                      </c:pt>
                      <c:pt idx="560">
                        <c:v>-6.6618838050156848</c:v>
                      </c:pt>
                      <c:pt idx="561">
                        <c:v>-2.167845444550609</c:v>
                      </c:pt>
                      <c:pt idx="562">
                        <c:v>-12.54174405798714</c:v>
                      </c:pt>
                      <c:pt idx="563">
                        <c:v>-6.7381479242938704</c:v>
                      </c:pt>
                      <c:pt idx="564">
                        <c:v>-15.59276018533901</c:v>
                      </c:pt>
                      <c:pt idx="565">
                        <c:v>1.9011169869150359</c:v>
                      </c:pt>
                      <c:pt idx="566">
                        <c:v>8.9169034088201702</c:v>
                      </c:pt>
                      <c:pt idx="567">
                        <c:v>-1.0818987476492441</c:v>
                      </c:pt>
                      <c:pt idx="568">
                        <c:v>-4.0641169151461787</c:v>
                      </c:pt>
                      <c:pt idx="569">
                        <c:v>-1.727055874451995</c:v>
                      </c:pt>
                      <c:pt idx="570">
                        <c:v>1.0369050048143971</c:v>
                      </c:pt>
                      <c:pt idx="571">
                        <c:v>-5.165590332436496</c:v>
                      </c:pt>
                      <c:pt idx="572">
                        <c:v>5.4110057819766109</c:v>
                      </c:pt>
                      <c:pt idx="573">
                        <c:v>-2.6331843313343661</c:v>
                      </c:pt>
                      <c:pt idx="574">
                        <c:v>4.2688727862969831</c:v>
                      </c:pt>
                      <c:pt idx="575">
                        <c:v>0.20147740129746389</c:v>
                      </c:pt>
                      <c:pt idx="576">
                        <c:v>6.3437744191932239</c:v>
                      </c:pt>
                      <c:pt idx="577">
                        <c:v>4.5346840224067426</c:v>
                      </c:pt>
                      <c:pt idx="578">
                        <c:v>-0.92768808146800419</c:v>
                      </c:pt>
                      <c:pt idx="579">
                        <c:v>-1.7226913267595989</c:v>
                      </c:pt>
                      <c:pt idx="580">
                        <c:v>-2.4025252693794061</c:v>
                      </c:pt>
                      <c:pt idx="581">
                        <c:v>-7.2563167194747731</c:v>
                      </c:pt>
                      <c:pt idx="582">
                        <c:v>-11.211485757473159</c:v>
                      </c:pt>
                      <c:pt idx="583">
                        <c:v>-15.01493923131374</c:v>
                      </c:pt>
                      <c:pt idx="584">
                        <c:v>1.019033253973997</c:v>
                      </c:pt>
                      <c:pt idx="585">
                        <c:v>-9.054123071594006</c:v>
                      </c:pt>
                      <c:pt idx="586">
                        <c:v>-0.4295575280664784</c:v>
                      </c:pt>
                      <c:pt idx="587">
                        <c:v>-0.56965197341121576</c:v>
                      </c:pt>
                      <c:pt idx="588">
                        <c:v>-6.7462172198783543</c:v>
                      </c:pt>
                      <c:pt idx="589">
                        <c:v>6.8432578992741869E-2</c:v>
                      </c:pt>
                      <c:pt idx="590">
                        <c:v>-3.3517170794048878</c:v>
                      </c:pt>
                      <c:pt idx="591">
                        <c:v>3.1041909720687908</c:v>
                      </c:pt>
                      <c:pt idx="592">
                        <c:v>5.5940745736134394</c:v>
                      </c:pt>
                      <c:pt idx="593">
                        <c:v>7.6675844033252867</c:v>
                      </c:pt>
                      <c:pt idx="594">
                        <c:v>10.68765556402626</c:v>
                      </c:pt>
                      <c:pt idx="595">
                        <c:v>-0.83160002015613399</c:v>
                      </c:pt>
                      <c:pt idx="596">
                        <c:v>-4.6177922392428226</c:v>
                      </c:pt>
                      <c:pt idx="597">
                        <c:v>-1.3850637446825289</c:v>
                      </c:pt>
                      <c:pt idx="598">
                        <c:v>1.517282264338832</c:v>
                      </c:pt>
                      <c:pt idx="599">
                        <c:v>3.4365805115402721</c:v>
                      </c:pt>
                      <c:pt idx="600">
                        <c:v>-6.6795141969889018</c:v>
                      </c:pt>
                      <c:pt idx="601">
                        <c:v>0.42028731471948261</c:v>
                      </c:pt>
                      <c:pt idx="602">
                        <c:v>-0.98309977647858116</c:v>
                      </c:pt>
                      <c:pt idx="603">
                        <c:v>3.566538566354835</c:v>
                      </c:pt>
                      <c:pt idx="604">
                        <c:v>-9.6650614664256658</c:v>
                      </c:pt>
                      <c:pt idx="605">
                        <c:v>-3.2615509516907659</c:v>
                      </c:pt>
                      <c:pt idx="606">
                        <c:v>0.25957137874044012</c:v>
                      </c:pt>
                      <c:pt idx="607">
                        <c:v>-3.923406407645964</c:v>
                      </c:pt>
                      <c:pt idx="608">
                        <c:v>3.7473294286329648</c:v>
                      </c:pt>
                      <c:pt idx="609">
                        <c:v>-7.1259791675042887</c:v>
                      </c:pt>
                      <c:pt idx="610">
                        <c:v>-1.6195511902569939</c:v>
                      </c:pt>
                      <c:pt idx="611">
                        <c:v>-6.9075029920873936</c:v>
                      </c:pt>
                      <c:pt idx="612">
                        <c:v>-2.5939691219606811</c:v>
                      </c:pt>
                      <c:pt idx="613">
                        <c:v>-8.1949872506404802</c:v>
                      </c:pt>
                      <c:pt idx="614">
                        <c:v>-1.378824123060262</c:v>
                      </c:pt>
                      <c:pt idx="615">
                        <c:v>3.8265609891147778</c:v>
                      </c:pt>
                      <c:pt idx="616">
                        <c:v>1.721637131208402</c:v>
                      </c:pt>
                      <c:pt idx="617">
                        <c:v>8.0313316390995482</c:v>
                      </c:pt>
                      <c:pt idx="618">
                        <c:v>-1.402829015434105</c:v>
                      </c:pt>
                      <c:pt idx="619">
                        <c:v>-4.7254965673735194</c:v>
                      </c:pt>
                      <c:pt idx="620">
                        <c:v>-1.523396869716414</c:v>
                      </c:pt>
                      <c:pt idx="621">
                        <c:v>3.015263060538055</c:v>
                      </c:pt>
                      <c:pt idx="622">
                        <c:v>3.7826451795169009</c:v>
                      </c:pt>
                      <c:pt idx="623">
                        <c:v>5.7249990088415279</c:v>
                      </c:pt>
                      <c:pt idx="624">
                        <c:v>-0.41825136162720272</c:v>
                      </c:pt>
                      <c:pt idx="625">
                        <c:v>6.5235530549488603</c:v>
                      </c:pt>
                      <c:pt idx="626">
                        <c:v>4.4851623444858584</c:v>
                      </c:pt>
                      <c:pt idx="627">
                        <c:v>5.0999174735882358</c:v>
                      </c:pt>
                      <c:pt idx="628">
                        <c:v>6.0286579393058792</c:v>
                      </c:pt>
                      <c:pt idx="629">
                        <c:v>8.2054166260686294</c:v>
                      </c:pt>
                      <c:pt idx="630">
                        <c:v>5.8185397116061353</c:v>
                      </c:pt>
                      <c:pt idx="631">
                        <c:v>16.067160306275571</c:v>
                      </c:pt>
                      <c:pt idx="632">
                        <c:v>3.3562866067187218</c:v>
                      </c:pt>
                      <c:pt idx="633">
                        <c:v>4.0798641679769487E-2</c:v>
                      </c:pt>
                      <c:pt idx="634">
                        <c:v>2.6089342020107482</c:v>
                      </c:pt>
                      <c:pt idx="635">
                        <c:v>-0.32887598675246421</c:v>
                      </c:pt>
                      <c:pt idx="636">
                        <c:v>12.481663504030729</c:v>
                      </c:pt>
                      <c:pt idx="637">
                        <c:v>5.0235109333139158</c:v>
                      </c:pt>
                      <c:pt idx="638">
                        <c:v>6.1767433976119106</c:v>
                      </c:pt>
                      <c:pt idx="639">
                        <c:v>-1.416734203967088</c:v>
                      </c:pt>
                      <c:pt idx="640">
                        <c:v>-1.8493139428458569</c:v>
                      </c:pt>
                      <c:pt idx="641">
                        <c:v>-7.2265086628334556</c:v>
                      </c:pt>
                      <c:pt idx="642">
                        <c:v>4.8404035397253589</c:v>
                      </c:pt>
                      <c:pt idx="643">
                        <c:v>-5.8113565136052152</c:v>
                      </c:pt>
                      <c:pt idx="644">
                        <c:v>0.96682819654008045</c:v>
                      </c:pt>
                      <c:pt idx="645">
                        <c:v>-6.7928276863485397</c:v>
                      </c:pt>
                      <c:pt idx="646">
                        <c:v>0.40874028836580029</c:v>
                      </c:pt>
                      <c:pt idx="647">
                        <c:v>7.6396956943668979</c:v>
                      </c:pt>
                      <c:pt idx="648">
                        <c:v>5.813111499177519</c:v>
                      </c:pt>
                      <c:pt idx="649">
                        <c:v>3.2841861853503449</c:v>
                      </c:pt>
                      <c:pt idx="650">
                        <c:v>-19.678780669084041</c:v>
                      </c:pt>
                      <c:pt idx="651">
                        <c:v>-10.47824744583983</c:v>
                      </c:pt>
                      <c:pt idx="652">
                        <c:v>-8.1716729975576179</c:v>
                      </c:pt>
                      <c:pt idx="653">
                        <c:v>-5.9670847103658877</c:v>
                      </c:pt>
                      <c:pt idx="654">
                        <c:v>1.6133262909201851</c:v>
                      </c:pt>
                      <c:pt idx="655">
                        <c:v>10.864677123698851</c:v>
                      </c:pt>
                      <c:pt idx="656">
                        <c:v>4.1839430876450603</c:v>
                      </c:pt>
                      <c:pt idx="657">
                        <c:v>-3.3957408336737651</c:v>
                      </c:pt>
                      <c:pt idx="658">
                        <c:v>-0.95306356467283149</c:v>
                      </c:pt>
                      <c:pt idx="659">
                        <c:v>6.1440648410091372</c:v>
                      </c:pt>
                      <c:pt idx="660">
                        <c:v>9.5864369757673131</c:v>
                      </c:pt>
                      <c:pt idx="661">
                        <c:v>9.2856986628131448</c:v>
                      </c:pt>
                      <c:pt idx="662">
                        <c:v>10.864162747834159</c:v>
                      </c:pt>
                      <c:pt idx="663">
                        <c:v>0.97911327636389378</c:v>
                      </c:pt>
                      <c:pt idx="664">
                        <c:v>6.1809756541416299</c:v>
                      </c:pt>
                      <c:pt idx="665">
                        <c:v>-17.499074711764781</c:v>
                      </c:pt>
                      <c:pt idx="666">
                        <c:v>-13.21728481096808</c:v>
                      </c:pt>
                      <c:pt idx="667">
                        <c:v>-7.4554057345955167</c:v>
                      </c:pt>
                      <c:pt idx="668">
                        <c:v>4.4991724467469716</c:v>
                      </c:pt>
                      <c:pt idx="669">
                        <c:v>-11.255159884751061</c:v>
                      </c:pt>
                      <c:pt idx="670">
                        <c:v>5.3106459017713457</c:v>
                      </c:pt>
                      <c:pt idx="671">
                        <c:v>24.349670471999691</c:v>
                      </c:pt>
                      <c:pt idx="672">
                        <c:v>-5.4784771488194197</c:v>
                      </c:pt>
                      <c:pt idx="673">
                        <c:v>-8.4289516205669894</c:v>
                      </c:pt>
                      <c:pt idx="674">
                        <c:v>-15.091766236956939</c:v>
                      </c:pt>
                      <c:pt idx="675">
                        <c:v>-16.635473963929019</c:v>
                      </c:pt>
                      <c:pt idx="676">
                        <c:v>-2.4285665275240622</c:v>
                      </c:pt>
                      <c:pt idx="677">
                        <c:v>-9.5951130845877248</c:v>
                      </c:pt>
                      <c:pt idx="678">
                        <c:v>-1.7724005146433151</c:v>
                      </c:pt>
                      <c:pt idx="679">
                        <c:v>3.030400448275397</c:v>
                      </c:pt>
                      <c:pt idx="680">
                        <c:v>-6.4303073148231844</c:v>
                      </c:pt>
                      <c:pt idx="681">
                        <c:v>-7.8137507724686897</c:v>
                      </c:pt>
                      <c:pt idx="682">
                        <c:v>4.7769169331090806</c:v>
                      </c:pt>
                      <c:pt idx="683">
                        <c:v>23.925261465077028</c:v>
                      </c:pt>
                      <c:pt idx="684">
                        <c:v>11.72778426295835</c:v>
                      </c:pt>
                      <c:pt idx="685">
                        <c:v>16.68344480249009</c:v>
                      </c:pt>
                      <c:pt idx="686">
                        <c:v>-23.193770006781509</c:v>
                      </c:pt>
                      <c:pt idx="687">
                        <c:v>-16.622486745119222</c:v>
                      </c:pt>
                      <c:pt idx="688">
                        <c:v>-4.6549895336147458</c:v>
                      </c:pt>
                      <c:pt idx="689">
                        <c:v>-2.7457685637233449</c:v>
                      </c:pt>
                      <c:pt idx="690">
                        <c:v>-13.55204768405665</c:v>
                      </c:pt>
                      <c:pt idx="691">
                        <c:v>-13.274378724401741</c:v>
                      </c:pt>
                      <c:pt idx="692">
                        <c:v>8.7218008931572832</c:v>
                      </c:pt>
                      <c:pt idx="693">
                        <c:v>-1.3265210866255961E-2</c:v>
                      </c:pt>
                      <c:pt idx="694">
                        <c:v>13.478456418116471</c:v>
                      </c:pt>
                      <c:pt idx="695">
                        <c:v>14.66536742137701</c:v>
                      </c:pt>
                      <c:pt idx="696">
                        <c:v>18.21726994498869</c:v>
                      </c:pt>
                      <c:pt idx="697">
                        <c:v>-18.929765513325759</c:v>
                      </c:pt>
                      <c:pt idx="698">
                        <c:v>-1.599944326487017</c:v>
                      </c:pt>
                      <c:pt idx="699">
                        <c:v>-6.2535894201081712</c:v>
                      </c:pt>
                      <c:pt idx="700">
                        <c:v>3.3224878219769018</c:v>
                      </c:pt>
                      <c:pt idx="701">
                        <c:v>-12.86100397292148</c:v>
                      </c:pt>
                      <c:pt idx="702">
                        <c:v>-15.771653694105749</c:v>
                      </c:pt>
                      <c:pt idx="703">
                        <c:v>-3.327880759868453</c:v>
                      </c:pt>
                      <c:pt idx="704">
                        <c:v>2.1491552510782439</c:v>
                      </c:pt>
                      <c:pt idx="705">
                        <c:v>-2.8187032210225129</c:v>
                      </c:pt>
                      <c:pt idx="706">
                        <c:v>-24.323905800000819</c:v>
                      </c:pt>
                      <c:pt idx="707">
                        <c:v>-11.330184642400599</c:v>
                      </c:pt>
                      <c:pt idx="708">
                        <c:v>-11.96906086995376</c:v>
                      </c:pt>
                      <c:pt idx="709">
                        <c:v>-7.4357463519713667</c:v>
                      </c:pt>
                      <c:pt idx="710">
                        <c:v>-7.4461613855492486</c:v>
                      </c:pt>
                      <c:pt idx="711">
                        <c:v>-2.8889069102884029</c:v>
                      </c:pt>
                      <c:pt idx="712">
                        <c:v>15.120191353780889</c:v>
                      </c:pt>
                      <c:pt idx="713">
                        <c:v>9.77149405184824</c:v>
                      </c:pt>
                      <c:pt idx="714">
                        <c:v>-2.4253708278781319</c:v>
                      </c:pt>
                      <c:pt idx="715">
                        <c:v>-6.7979187210191654</c:v>
                      </c:pt>
                      <c:pt idx="716">
                        <c:v>-11.445829979879131</c:v>
                      </c:pt>
                      <c:pt idx="717">
                        <c:v>8.1450098236361228</c:v>
                      </c:pt>
                      <c:pt idx="718">
                        <c:v>-5.6164346790370354</c:v>
                      </c:pt>
                      <c:pt idx="719">
                        <c:v>-8.8722959210093766</c:v>
                      </c:pt>
                      <c:pt idx="720">
                        <c:v>16.39668487737611</c:v>
                      </c:pt>
                      <c:pt idx="721">
                        <c:v>-14.682902474628021</c:v>
                      </c:pt>
                      <c:pt idx="722">
                        <c:v>1.705566459358127</c:v>
                      </c:pt>
                      <c:pt idx="723">
                        <c:v>-8.2654814406503352</c:v>
                      </c:pt>
                      <c:pt idx="724">
                        <c:v>-0.84408900296496325</c:v>
                      </c:pt>
                      <c:pt idx="725">
                        <c:v>-5.474376896653534</c:v>
                      </c:pt>
                      <c:pt idx="726">
                        <c:v>-6.6071290663847906</c:v>
                      </c:pt>
                      <c:pt idx="727">
                        <c:v>5.7014746342829693E-2</c:v>
                      </c:pt>
                      <c:pt idx="728">
                        <c:v>5.3480770591640283</c:v>
                      </c:pt>
                      <c:pt idx="729">
                        <c:v>12.055232408888759</c:v>
                      </c:pt>
                      <c:pt idx="730">
                        <c:v>16.57495435787909</c:v>
                      </c:pt>
                      <c:pt idx="731">
                        <c:v>31.281955995214808</c:v>
                      </c:pt>
                      <c:pt idx="732">
                        <c:v>5.4475769151422542</c:v>
                      </c:pt>
                      <c:pt idx="733">
                        <c:v>11.804412731489331</c:v>
                      </c:pt>
                      <c:pt idx="734">
                        <c:v>6.8871335551314479</c:v>
                      </c:pt>
                      <c:pt idx="735">
                        <c:v>5.1917124712638483</c:v>
                      </c:pt>
                      <c:pt idx="736">
                        <c:v>10.37127099139817</c:v>
                      </c:pt>
                      <c:pt idx="737">
                        <c:v>-2.018687951707145</c:v>
                      </c:pt>
                      <c:pt idx="738">
                        <c:v>-4.0917396294708874</c:v>
                      </c:pt>
                      <c:pt idx="739">
                        <c:v>3.2082180343912472</c:v>
                      </c:pt>
                      <c:pt idx="740">
                        <c:v>-4.5038781950164859</c:v>
                      </c:pt>
                      <c:pt idx="741">
                        <c:v>5.5932932510480393</c:v>
                      </c:pt>
                      <c:pt idx="742">
                        <c:v>-5.6153049995375461</c:v>
                      </c:pt>
                      <c:pt idx="743">
                        <c:v>-1.3111404253685699</c:v>
                      </c:pt>
                      <c:pt idx="744">
                        <c:v>-0.57785595163486958</c:v>
                      </c:pt>
                      <c:pt idx="745">
                        <c:v>-11.099494290527369</c:v>
                      </c:pt>
                      <c:pt idx="746">
                        <c:v>-7.073025360612359</c:v>
                      </c:pt>
                      <c:pt idx="747">
                        <c:v>-21.560737294614992</c:v>
                      </c:pt>
                      <c:pt idx="748">
                        <c:v>5.22184743917816</c:v>
                      </c:pt>
                      <c:pt idx="749">
                        <c:v>-9.2130075267216522</c:v>
                      </c:pt>
                      <c:pt idx="750">
                        <c:v>-21.83069251920999</c:v>
                      </c:pt>
                      <c:pt idx="751">
                        <c:v>-21.181456813739199</c:v>
                      </c:pt>
                      <c:pt idx="752">
                        <c:v>8.8552940160854951E-2</c:v>
                      </c:pt>
                      <c:pt idx="753">
                        <c:v>13.968655042348891</c:v>
                      </c:pt>
                      <c:pt idx="754">
                        <c:v>28.667900365921739</c:v>
                      </c:pt>
                      <c:pt idx="755">
                        <c:v>-1.6465709479292641</c:v>
                      </c:pt>
                      <c:pt idx="756">
                        <c:v>9.3439965147887296</c:v>
                      </c:pt>
                      <c:pt idx="757">
                        <c:v>-7.6768901829721212</c:v>
                      </c:pt>
                      <c:pt idx="758">
                        <c:v>-2.3802020402166222</c:v>
                      </c:pt>
                      <c:pt idx="759">
                        <c:v>5.5735892235001483</c:v>
                      </c:pt>
                      <c:pt idx="760">
                        <c:v>-19.86648902416151</c:v>
                      </c:pt>
                      <c:pt idx="761">
                        <c:v>-13.41065070443009</c:v>
                      </c:pt>
                      <c:pt idx="762">
                        <c:v>3.2701570199029559</c:v>
                      </c:pt>
                      <c:pt idx="763">
                        <c:v>-6.7952992983749834</c:v>
                      </c:pt>
                      <c:pt idx="764">
                        <c:v>-7.6948539509466531</c:v>
                      </c:pt>
                      <c:pt idx="765">
                        <c:v>-22.925806165979541</c:v>
                      </c:pt>
                      <c:pt idx="766">
                        <c:v>10.37815526100475</c:v>
                      </c:pt>
                      <c:pt idx="767">
                        <c:v>-14.071269816381911</c:v>
                      </c:pt>
                      <c:pt idx="768">
                        <c:v>-6.8686614904379262</c:v>
                      </c:pt>
                      <c:pt idx="769">
                        <c:v>-9.3584465451558927</c:v>
                      </c:pt>
                      <c:pt idx="770">
                        <c:v>-6.8772947487486524</c:v>
                      </c:pt>
                      <c:pt idx="771">
                        <c:v>-13.01899112277902</c:v>
                      </c:pt>
                      <c:pt idx="772">
                        <c:v>-8.4547248269252933</c:v>
                      </c:pt>
                      <c:pt idx="773">
                        <c:v>4.9343038377685362</c:v>
                      </c:pt>
                      <c:pt idx="774">
                        <c:v>1.842851619287226</c:v>
                      </c:pt>
                      <c:pt idx="775">
                        <c:v>-1.7649456449977441</c:v>
                      </c:pt>
                      <c:pt idx="776">
                        <c:v>5.5936980831729342</c:v>
                      </c:pt>
                      <c:pt idx="777">
                        <c:v>4.9243312668739696</c:v>
                      </c:pt>
                      <c:pt idx="778">
                        <c:v>-6.4259360147102296</c:v>
                      </c:pt>
                      <c:pt idx="779">
                        <c:v>8.4154534429791639</c:v>
                      </c:pt>
                      <c:pt idx="780">
                        <c:v>-2.1125481379868658</c:v>
                      </c:pt>
                      <c:pt idx="781">
                        <c:v>5.3865146946396232</c:v>
                      </c:pt>
                      <c:pt idx="782">
                        <c:v>7.6401630862816754</c:v>
                      </c:pt>
                      <c:pt idx="783">
                        <c:v>2.9297023713520352</c:v>
                      </c:pt>
                      <c:pt idx="784">
                        <c:v>18.78712613221791</c:v>
                      </c:pt>
                      <c:pt idx="785">
                        <c:v>-0.48248350183149907</c:v>
                      </c:pt>
                      <c:pt idx="786">
                        <c:v>3.1539633111994338</c:v>
                      </c:pt>
                      <c:pt idx="787">
                        <c:v>1.2052824228525501</c:v>
                      </c:pt>
                      <c:pt idx="788">
                        <c:v>-3.770685071301235</c:v>
                      </c:pt>
                      <c:pt idx="789">
                        <c:v>-5.8335161742969763</c:v>
                      </c:pt>
                      <c:pt idx="790">
                        <c:v>-11.07704343727463</c:v>
                      </c:pt>
                      <c:pt idx="791">
                        <c:v>-5.239978343531031</c:v>
                      </c:pt>
                      <c:pt idx="792">
                        <c:v>-17.15261800063476</c:v>
                      </c:pt>
                      <c:pt idx="793">
                        <c:v>20.952959505379969</c:v>
                      </c:pt>
                      <c:pt idx="794">
                        <c:v>-4.3662630757291634</c:v>
                      </c:pt>
                      <c:pt idx="795">
                        <c:v>12.06797159898584</c:v>
                      </c:pt>
                      <c:pt idx="796">
                        <c:v>6.2988739576125523</c:v>
                      </c:pt>
                      <c:pt idx="797">
                        <c:v>14.990994064532501</c:v>
                      </c:pt>
                      <c:pt idx="798">
                        <c:v>-2.008917909332804</c:v>
                      </c:pt>
                      <c:pt idx="799">
                        <c:v>5.3544266827185796</c:v>
                      </c:pt>
                      <c:pt idx="800">
                        <c:v>-4.0767298249741319</c:v>
                      </c:pt>
                      <c:pt idx="801">
                        <c:v>28.361896545042701</c:v>
                      </c:pt>
                      <c:pt idx="802">
                        <c:v>9.6964695016815146</c:v>
                      </c:pt>
                      <c:pt idx="803">
                        <c:v>12.015129695446509</c:v>
                      </c:pt>
                      <c:pt idx="804">
                        <c:v>3.325307951508448</c:v>
                      </c:pt>
                      <c:pt idx="805">
                        <c:v>-18.721884526087941</c:v>
                      </c:pt>
                      <c:pt idx="806">
                        <c:v>-0.58561204560672586</c:v>
                      </c:pt>
                      <c:pt idx="807">
                        <c:v>-3.9987748927295419</c:v>
                      </c:pt>
                      <c:pt idx="808">
                        <c:v>-1.4886592891669359</c:v>
                      </c:pt>
                      <c:pt idx="809">
                        <c:v>-11.079946096429881</c:v>
                      </c:pt>
                      <c:pt idx="810">
                        <c:v>15.82012263675036</c:v>
                      </c:pt>
                      <c:pt idx="811">
                        <c:v>-15.951442383925089</c:v>
                      </c:pt>
                      <c:pt idx="812">
                        <c:v>-0.52847610124798172</c:v>
                      </c:pt>
                      <c:pt idx="813">
                        <c:v>20.51405623867597</c:v>
                      </c:pt>
                      <c:pt idx="814">
                        <c:v>14.802121200392129</c:v>
                      </c:pt>
                      <c:pt idx="815">
                        <c:v>-13.74028910563956</c:v>
                      </c:pt>
                      <c:pt idx="816">
                        <c:v>5.0972070811734946</c:v>
                      </c:pt>
                      <c:pt idx="817">
                        <c:v>3.6497991799449139</c:v>
                      </c:pt>
                      <c:pt idx="818">
                        <c:v>15.71263165565813</c:v>
                      </c:pt>
                      <c:pt idx="819">
                        <c:v>21.266259809814201</c:v>
                      </c:pt>
                      <c:pt idx="820">
                        <c:v>-2.0707002488222259</c:v>
                      </c:pt>
                      <c:pt idx="821">
                        <c:v>0.42703890724547411</c:v>
                      </c:pt>
                      <c:pt idx="822">
                        <c:v>-9.3041905482735139</c:v>
                      </c:pt>
                      <c:pt idx="823">
                        <c:v>0.36872040863776562</c:v>
                      </c:pt>
                      <c:pt idx="824">
                        <c:v>-8.0549773966080735</c:v>
                      </c:pt>
                      <c:pt idx="825">
                        <c:v>7.4787898384460094</c:v>
                      </c:pt>
                      <c:pt idx="826">
                        <c:v>8.7550823491736942</c:v>
                      </c:pt>
                      <c:pt idx="827">
                        <c:v>7.0636069167789266</c:v>
                      </c:pt>
                      <c:pt idx="828">
                        <c:v>13.78015211468076</c:v>
                      </c:pt>
                      <c:pt idx="829">
                        <c:v>-4.6554988273141218</c:v>
                      </c:pt>
                      <c:pt idx="830">
                        <c:v>37.249507218439817</c:v>
                      </c:pt>
                      <c:pt idx="831">
                        <c:v>-18.000409111469729</c:v>
                      </c:pt>
                      <c:pt idx="832">
                        <c:v>2.0370757144188261</c:v>
                      </c:pt>
                      <c:pt idx="833">
                        <c:v>-20.731269027440039</c:v>
                      </c:pt>
                      <c:pt idx="834">
                        <c:v>-1.2364622238913381</c:v>
                      </c:pt>
                      <c:pt idx="835">
                        <c:v>9.697232549694796</c:v>
                      </c:pt>
                      <c:pt idx="836">
                        <c:v>9.1417626544184056</c:v>
                      </c:pt>
                      <c:pt idx="837">
                        <c:v>16.261884363789999</c:v>
                      </c:pt>
                      <c:pt idx="838">
                        <c:v>-8.555229902332222</c:v>
                      </c:pt>
                      <c:pt idx="839">
                        <c:v>5.0034129948956592</c:v>
                      </c:pt>
                      <c:pt idx="840">
                        <c:v>-4.4175869556612444</c:v>
                      </c:pt>
                      <c:pt idx="841">
                        <c:v>-9.3467415958380329</c:v>
                      </c:pt>
                      <c:pt idx="842">
                        <c:v>-4.266973921208022</c:v>
                      </c:pt>
                      <c:pt idx="843">
                        <c:v>3.265876313825645</c:v>
                      </c:pt>
                      <c:pt idx="844">
                        <c:v>0.76064633492186795</c:v>
                      </c:pt>
                      <c:pt idx="845">
                        <c:v>15.68918738847694</c:v>
                      </c:pt>
                      <c:pt idx="846">
                        <c:v>-12.48520855353482</c:v>
                      </c:pt>
                      <c:pt idx="847">
                        <c:v>-18.803646557916949</c:v>
                      </c:pt>
                      <c:pt idx="848">
                        <c:v>33.216455556497827</c:v>
                      </c:pt>
                      <c:pt idx="849">
                        <c:v>-12.84244589172228</c:v>
                      </c:pt>
                      <c:pt idx="850">
                        <c:v>-6.8845463915065686E-2</c:v>
                      </c:pt>
                      <c:pt idx="851">
                        <c:v>-15.25941267048368</c:v>
                      </c:pt>
                      <c:pt idx="852">
                        <c:v>-10.000748525146721</c:v>
                      </c:pt>
                      <c:pt idx="853">
                        <c:v>-13.28837951708236</c:v>
                      </c:pt>
                      <c:pt idx="854">
                        <c:v>-8.4915138925228923</c:v>
                      </c:pt>
                      <c:pt idx="855">
                        <c:v>-11.17914098654439</c:v>
                      </c:pt>
                      <c:pt idx="856">
                        <c:v>4.7041679404128312</c:v>
                      </c:pt>
                      <c:pt idx="857">
                        <c:v>2.5243969829923638</c:v>
                      </c:pt>
                      <c:pt idx="858">
                        <c:v>5.5444484975845718</c:v>
                      </c:pt>
                      <c:pt idx="859">
                        <c:v>14.13257098904808</c:v>
                      </c:pt>
                      <c:pt idx="860">
                        <c:v>5.5085425627304003</c:v>
                      </c:pt>
                      <c:pt idx="861">
                        <c:v>15.941513262509201</c:v>
                      </c:pt>
                      <c:pt idx="862">
                        <c:v>4.4770481625216112</c:v>
                      </c:pt>
                      <c:pt idx="863">
                        <c:v>-25.672845944151529</c:v>
                      </c:pt>
                      <c:pt idx="864">
                        <c:v>-10.24235635232213</c:v>
                      </c:pt>
                      <c:pt idx="865">
                        <c:v>8.3914974188420093</c:v>
                      </c:pt>
                      <c:pt idx="866">
                        <c:v>-0.39738629424978761</c:v>
                      </c:pt>
                      <c:pt idx="867">
                        <c:v>12.593491294806171</c:v>
                      </c:pt>
                      <c:pt idx="868">
                        <c:v>-2.9376483572267449</c:v>
                      </c:pt>
                      <c:pt idx="869">
                        <c:v>11.413357730581531</c:v>
                      </c:pt>
                      <c:pt idx="870">
                        <c:v>1.736029373201045</c:v>
                      </c:pt>
                      <c:pt idx="871">
                        <c:v>-17.784519293912599</c:v>
                      </c:pt>
                      <c:pt idx="872">
                        <c:v>-6.1967255412416362</c:v>
                      </c:pt>
                      <c:pt idx="873">
                        <c:v>-3.4173041710740688</c:v>
                      </c:pt>
                      <c:pt idx="874">
                        <c:v>-22.140024314625279</c:v>
                      </c:pt>
                      <c:pt idx="875">
                        <c:v>4.793823543660519</c:v>
                      </c:pt>
                      <c:pt idx="876">
                        <c:v>0.61950354934637319</c:v>
                      </c:pt>
                      <c:pt idx="877">
                        <c:v>-3.8749842126340028</c:v>
                      </c:pt>
                      <c:pt idx="878">
                        <c:v>8.8101141059622687</c:v>
                      </c:pt>
                      <c:pt idx="879">
                        <c:v>7.4558344758158199</c:v>
                      </c:pt>
                      <c:pt idx="880">
                        <c:v>2.898764499956922</c:v>
                      </c:pt>
                      <c:pt idx="881">
                        <c:v>-1.737810308298867</c:v>
                      </c:pt>
                      <c:pt idx="882">
                        <c:v>12.283054808201889</c:v>
                      </c:pt>
                      <c:pt idx="883">
                        <c:v>8.6337734214667599</c:v>
                      </c:pt>
                      <c:pt idx="884">
                        <c:v>-0.1193879456525628</c:v>
                      </c:pt>
                      <c:pt idx="885">
                        <c:v>3.5489654253764882</c:v>
                      </c:pt>
                      <c:pt idx="886">
                        <c:v>2.1586201953635151</c:v>
                      </c:pt>
                      <c:pt idx="887">
                        <c:v>-0.25717864210774283</c:v>
                      </c:pt>
                      <c:pt idx="888">
                        <c:v>9.8358179842498981</c:v>
                      </c:pt>
                      <c:pt idx="889">
                        <c:v>-3.8482220153003448</c:v>
                      </c:pt>
                      <c:pt idx="890">
                        <c:v>-4.1657054738700561</c:v>
                      </c:pt>
                      <c:pt idx="891">
                        <c:v>-13.515014185755559</c:v>
                      </c:pt>
                      <c:pt idx="892">
                        <c:v>-5.1230580548428852</c:v>
                      </c:pt>
                      <c:pt idx="893">
                        <c:v>8.3859813784195989</c:v>
                      </c:pt>
                      <c:pt idx="894">
                        <c:v>-22.4668778889023</c:v>
                      </c:pt>
                      <c:pt idx="895">
                        <c:v>-17.605264373150401</c:v>
                      </c:pt>
                      <c:pt idx="896">
                        <c:v>-10.40543793637992</c:v>
                      </c:pt>
                      <c:pt idx="897">
                        <c:v>-10.1296842789907</c:v>
                      </c:pt>
                      <c:pt idx="898">
                        <c:v>-6.3615206382894964</c:v>
                      </c:pt>
                      <c:pt idx="899">
                        <c:v>-10.44630942631265</c:v>
                      </c:pt>
                      <c:pt idx="900">
                        <c:v>-8.0848938741474825</c:v>
                      </c:pt>
                      <c:pt idx="901">
                        <c:v>-12.1787946604874</c:v>
                      </c:pt>
                      <c:pt idx="902">
                        <c:v>-18.44210570880642</c:v>
                      </c:pt>
                      <c:pt idx="903">
                        <c:v>-9.7277292545846628</c:v>
                      </c:pt>
                      <c:pt idx="904">
                        <c:v>8.3935147957121412</c:v>
                      </c:pt>
                      <c:pt idx="905">
                        <c:v>-2.1192412666975562</c:v>
                      </c:pt>
                      <c:pt idx="906">
                        <c:v>-12.535721632004631</c:v>
                      </c:pt>
                      <c:pt idx="907">
                        <c:v>4.874127172069965</c:v>
                      </c:pt>
                      <c:pt idx="908">
                        <c:v>-9.7869310280979036</c:v>
                      </c:pt>
                      <c:pt idx="909">
                        <c:v>10.50425502472536</c:v>
                      </c:pt>
                      <c:pt idx="910">
                        <c:v>-2.7346274433738929</c:v>
                      </c:pt>
                      <c:pt idx="911">
                        <c:v>30.200660789093689</c:v>
                      </c:pt>
                      <c:pt idx="912">
                        <c:v>-2.2823275756864949</c:v>
                      </c:pt>
                      <c:pt idx="913">
                        <c:v>-1.7956888864772149</c:v>
                      </c:pt>
                      <c:pt idx="914">
                        <c:v>-9.4405754485115683</c:v>
                      </c:pt>
                      <c:pt idx="915">
                        <c:v>0.4788407439877716</c:v>
                      </c:pt>
                      <c:pt idx="916">
                        <c:v>10.904563624876779</c:v>
                      </c:pt>
                      <c:pt idx="917">
                        <c:v>2.5619587251235889</c:v>
                      </c:pt>
                      <c:pt idx="918">
                        <c:v>-2.8024185589203068</c:v>
                      </c:pt>
                      <c:pt idx="919">
                        <c:v>0.90829738084303113</c:v>
                      </c:pt>
                      <c:pt idx="920">
                        <c:v>15.60200585749697</c:v>
                      </c:pt>
                      <c:pt idx="921">
                        <c:v>-3.9471523167137041</c:v>
                      </c:pt>
                      <c:pt idx="922">
                        <c:v>-9.450754188356127</c:v>
                      </c:pt>
                      <c:pt idx="923">
                        <c:v>-7.6207628330940711</c:v>
                      </c:pt>
                      <c:pt idx="924">
                        <c:v>-11.035356204800379</c:v>
                      </c:pt>
                      <c:pt idx="925">
                        <c:v>5.8617502821438761</c:v>
                      </c:pt>
                      <c:pt idx="926">
                        <c:v>2.1758753601282459</c:v>
                      </c:pt>
                      <c:pt idx="927">
                        <c:v>1.5682757265921221</c:v>
                      </c:pt>
                      <c:pt idx="928">
                        <c:v>21.01780237441816</c:v>
                      </c:pt>
                      <c:pt idx="929">
                        <c:v>-5.8804850292016031</c:v>
                      </c:pt>
                      <c:pt idx="930">
                        <c:v>0.84854225663561789</c:v>
                      </c:pt>
                      <c:pt idx="931">
                        <c:v>13.59388659878428</c:v>
                      </c:pt>
                      <c:pt idx="932">
                        <c:v>-10.535042137476321</c:v>
                      </c:pt>
                      <c:pt idx="933">
                        <c:v>-22.357687584540091</c:v>
                      </c:pt>
                      <c:pt idx="934">
                        <c:v>-15.37670562903272</c:v>
                      </c:pt>
                      <c:pt idx="935">
                        <c:v>5.3969087160676734</c:v>
                      </c:pt>
                      <c:pt idx="936">
                        <c:v>9.5660991538790068</c:v>
                      </c:pt>
                      <c:pt idx="937">
                        <c:v>1.284887502681868</c:v>
                      </c:pt>
                      <c:pt idx="938">
                        <c:v>5.0147729282525626</c:v>
                      </c:pt>
                      <c:pt idx="939">
                        <c:v>-10.766815762751939</c:v>
                      </c:pt>
                      <c:pt idx="940">
                        <c:v>-6.7699792205159834</c:v>
                      </c:pt>
                      <c:pt idx="941">
                        <c:v>15.15257920299063</c:v>
                      </c:pt>
                      <c:pt idx="942">
                        <c:v>-4.2982991305996929</c:v>
                      </c:pt>
                      <c:pt idx="943">
                        <c:v>6.074827579678729</c:v>
                      </c:pt>
                      <c:pt idx="944">
                        <c:v>-7.3163445514849696</c:v>
                      </c:pt>
                      <c:pt idx="945">
                        <c:v>-4.2669767995459758</c:v>
                      </c:pt>
                      <c:pt idx="946">
                        <c:v>4.7613447475091686</c:v>
                      </c:pt>
                      <c:pt idx="947">
                        <c:v>-6.4233707507250708</c:v>
                      </c:pt>
                      <c:pt idx="948">
                        <c:v>11.57975209707414</c:v>
                      </c:pt>
                      <c:pt idx="949">
                        <c:v>-13.75656651539124</c:v>
                      </c:pt>
                      <c:pt idx="950">
                        <c:v>17.470017114349481</c:v>
                      </c:pt>
                      <c:pt idx="951">
                        <c:v>10.334548446730301</c:v>
                      </c:pt>
                      <c:pt idx="952">
                        <c:v>-4.8985030664882983</c:v>
                      </c:pt>
                      <c:pt idx="953">
                        <c:v>12.24660870579326</c:v>
                      </c:pt>
                      <c:pt idx="954">
                        <c:v>-2.2389970046714152</c:v>
                      </c:pt>
                      <c:pt idx="955">
                        <c:v>13.663998790014119</c:v>
                      </c:pt>
                      <c:pt idx="956">
                        <c:v>-16.840733203355089</c:v>
                      </c:pt>
                      <c:pt idx="957">
                        <c:v>-9.8741860246910846</c:v>
                      </c:pt>
                      <c:pt idx="958">
                        <c:v>11.36568460518593</c:v>
                      </c:pt>
                      <c:pt idx="959">
                        <c:v>-0.51079113195024328</c:v>
                      </c:pt>
                      <c:pt idx="960">
                        <c:v>-7.8281419269653467</c:v>
                      </c:pt>
                      <c:pt idx="961">
                        <c:v>6.9657694880923442</c:v>
                      </c:pt>
                      <c:pt idx="962">
                        <c:v>14.00777038693538</c:v>
                      </c:pt>
                      <c:pt idx="963">
                        <c:v>1.0504233469134421</c:v>
                      </c:pt>
                      <c:pt idx="964">
                        <c:v>19.309245986587229</c:v>
                      </c:pt>
                      <c:pt idx="965">
                        <c:v>1.771151110121147</c:v>
                      </c:pt>
                      <c:pt idx="966">
                        <c:v>4.3541316318167027</c:v>
                      </c:pt>
                      <c:pt idx="967">
                        <c:v>-4.181463967468054</c:v>
                      </c:pt>
                      <c:pt idx="968">
                        <c:v>-3.4335583584633489</c:v>
                      </c:pt>
                      <c:pt idx="969">
                        <c:v>9.2823877226710643</c:v>
                      </c:pt>
                      <c:pt idx="970">
                        <c:v>23.779137385465681</c:v>
                      </c:pt>
                      <c:pt idx="971">
                        <c:v>16.023174379220009</c:v>
                      </c:pt>
                      <c:pt idx="972">
                        <c:v>12.825968126936701</c:v>
                      </c:pt>
                      <c:pt idx="973">
                        <c:v>5.4182328149467889</c:v>
                      </c:pt>
                      <c:pt idx="974">
                        <c:v>-4.0769577316812233</c:v>
                      </c:pt>
                      <c:pt idx="975">
                        <c:v>-8.956315933760747</c:v>
                      </c:pt>
                      <c:pt idx="976">
                        <c:v>4.6826111171534288</c:v>
                      </c:pt>
                      <c:pt idx="977">
                        <c:v>0.63394992218999757</c:v>
                      </c:pt>
                      <c:pt idx="978">
                        <c:v>-19.096519806917499</c:v>
                      </c:pt>
                      <c:pt idx="979">
                        <c:v>-9.8343426409181092</c:v>
                      </c:pt>
                      <c:pt idx="980">
                        <c:v>-1.182348999274728</c:v>
                      </c:pt>
                      <c:pt idx="981">
                        <c:v>-9.603580704723754</c:v>
                      </c:pt>
                      <c:pt idx="982">
                        <c:v>-9.0174698285473268E-2</c:v>
                      </c:pt>
                      <c:pt idx="983">
                        <c:v>-19.588215419859409</c:v>
                      </c:pt>
                      <c:pt idx="984">
                        <c:v>-13.244793822123119</c:v>
                      </c:pt>
                      <c:pt idx="985">
                        <c:v>2.379494552961837</c:v>
                      </c:pt>
                      <c:pt idx="986">
                        <c:v>10.26319170187992</c:v>
                      </c:pt>
                      <c:pt idx="987">
                        <c:v>-1.837773126090577</c:v>
                      </c:pt>
                      <c:pt idx="988">
                        <c:v>-26.2334764795139</c:v>
                      </c:pt>
                      <c:pt idx="989">
                        <c:v>0.90938315443088469</c:v>
                      </c:pt>
                      <c:pt idx="990">
                        <c:v>20.775423102716381</c:v>
                      </c:pt>
                      <c:pt idx="991">
                        <c:v>32.455534979502133</c:v>
                      </c:pt>
                      <c:pt idx="992">
                        <c:v>1.232226276109593</c:v>
                      </c:pt>
                      <c:pt idx="993">
                        <c:v>0.17080556884032769</c:v>
                      </c:pt>
                      <c:pt idx="994">
                        <c:v>-15.51415515234007</c:v>
                      </c:pt>
                      <c:pt idx="995">
                        <c:v>-11.032325760813039</c:v>
                      </c:pt>
                      <c:pt idx="996">
                        <c:v>-14.515570694268931</c:v>
                      </c:pt>
                      <c:pt idx="997">
                        <c:v>-3.914551710812558</c:v>
                      </c:pt>
                      <c:pt idx="998">
                        <c:v>24.622215440760598</c:v>
                      </c:pt>
                      <c:pt idx="999">
                        <c:v>23.819180065403291</c:v>
                      </c:pt>
                      <c:pt idx="1000">
                        <c:v>-11.909559772528469</c:v>
                      </c:pt>
                      <c:pt idx="1001">
                        <c:v>27.167318085557969</c:v>
                      </c:pt>
                      <c:pt idx="1002">
                        <c:v>1.329411163416478</c:v>
                      </c:pt>
                      <c:pt idx="1003">
                        <c:v>6.2346694392911406</c:v>
                      </c:pt>
                      <c:pt idx="1004">
                        <c:v>4.2133631024245819</c:v>
                      </c:pt>
                      <c:pt idx="1005">
                        <c:v>-4.0391077741712238E-2</c:v>
                      </c:pt>
                      <c:pt idx="1006">
                        <c:v>5.1463606665823738</c:v>
                      </c:pt>
                      <c:pt idx="1007">
                        <c:v>0.79459795865986949</c:v>
                      </c:pt>
                      <c:pt idx="1008">
                        <c:v>-10.543192785905481</c:v>
                      </c:pt>
                      <c:pt idx="1009">
                        <c:v>3.020056695214298</c:v>
                      </c:pt>
                      <c:pt idx="1010">
                        <c:v>5.3538502158619892</c:v>
                      </c:pt>
                      <c:pt idx="1011">
                        <c:v>-18.986503893729509</c:v>
                      </c:pt>
                      <c:pt idx="1012">
                        <c:v>-5.7181800481141742</c:v>
                      </c:pt>
                      <c:pt idx="1013">
                        <c:v>3.158593664026494</c:v>
                      </c:pt>
                      <c:pt idx="1014">
                        <c:v>5.233095803178168</c:v>
                      </c:pt>
                      <c:pt idx="1015">
                        <c:v>6.9758057183877069</c:v>
                      </c:pt>
                      <c:pt idx="1016">
                        <c:v>2.636400568064492</c:v>
                      </c:pt>
                      <c:pt idx="1017">
                        <c:v>11.811995989904769</c:v>
                      </c:pt>
                      <c:pt idx="1018">
                        <c:v>-5.2234541711628681</c:v>
                      </c:pt>
                      <c:pt idx="1019">
                        <c:v>-0.74095274062462269</c:v>
                      </c:pt>
                      <c:pt idx="1020">
                        <c:v>0.83910488618196444</c:v>
                      </c:pt>
                      <c:pt idx="1021">
                        <c:v>9.009762929929142</c:v>
                      </c:pt>
                      <c:pt idx="1022">
                        <c:v>22.231636802709641</c:v>
                      </c:pt>
                      <c:pt idx="1023">
                        <c:v>-3.6219723481165409</c:v>
                      </c:pt>
                      <c:pt idx="1024">
                        <c:v>3.5889155620056932</c:v>
                      </c:pt>
                      <c:pt idx="1025">
                        <c:v>-0.65249237666964477</c:v>
                      </c:pt>
                      <c:pt idx="1026">
                        <c:v>-5.4935807933836847</c:v>
                      </c:pt>
                      <c:pt idx="1027">
                        <c:v>-4.9008811938568986</c:v>
                      </c:pt>
                      <c:pt idx="1028">
                        <c:v>12.6873101825086</c:v>
                      </c:pt>
                      <c:pt idx="1029">
                        <c:v>3.0786009976040192</c:v>
                      </c:pt>
                      <c:pt idx="1030">
                        <c:v>-7.4107617288709067</c:v>
                      </c:pt>
                      <c:pt idx="1031">
                        <c:v>-2.7814146762014662</c:v>
                      </c:pt>
                      <c:pt idx="1032">
                        <c:v>2.7167315303011019</c:v>
                      </c:pt>
                      <c:pt idx="1033">
                        <c:v>-5.0595467889873724</c:v>
                      </c:pt>
                      <c:pt idx="1034">
                        <c:v>9.6303006344202995</c:v>
                      </c:pt>
                      <c:pt idx="1035">
                        <c:v>-9.3579255993329955</c:v>
                      </c:pt>
                      <c:pt idx="1036">
                        <c:v>-7.3243426667114351</c:v>
                      </c:pt>
                      <c:pt idx="1037">
                        <c:v>-4.9032207979371503</c:v>
                      </c:pt>
                      <c:pt idx="1038">
                        <c:v>8.4988667597564849</c:v>
                      </c:pt>
                      <c:pt idx="1039">
                        <c:v>-3.0623656717355359</c:v>
                      </c:pt>
                      <c:pt idx="1040">
                        <c:v>15.863010142754691</c:v>
                      </c:pt>
                      <c:pt idx="1041">
                        <c:v>9.3902806083152459</c:v>
                      </c:pt>
                      <c:pt idx="1042">
                        <c:v>9.0537526126975507</c:v>
                      </c:pt>
                      <c:pt idx="1043">
                        <c:v>1.1463185555815989</c:v>
                      </c:pt>
                      <c:pt idx="1044">
                        <c:v>11.2680758747662</c:v>
                      </c:pt>
                      <c:pt idx="1045">
                        <c:v>20.28785049731707</c:v>
                      </c:pt>
                      <c:pt idx="1046">
                        <c:v>7.4784647322299742</c:v>
                      </c:pt>
                      <c:pt idx="1047">
                        <c:v>6.7158679542397151</c:v>
                      </c:pt>
                      <c:pt idx="1048">
                        <c:v>-13.34386703407476</c:v>
                      </c:pt>
                      <c:pt idx="1049">
                        <c:v>22.439323991635121</c:v>
                      </c:pt>
                      <c:pt idx="1050">
                        <c:v>2.8091369021851378</c:v>
                      </c:pt>
                      <c:pt idx="1051">
                        <c:v>-6.3862761310409777</c:v>
                      </c:pt>
                      <c:pt idx="1052">
                        <c:v>15.257983983634571</c:v>
                      </c:pt>
                      <c:pt idx="1053">
                        <c:v>15.75680023945938</c:v>
                      </c:pt>
                      <c:pt idx="1054">
                        <c:v>3.2622856188563829</c:v>
                      </c:pt>
                      <c:pt idx="1055">
                        <c:v>-2.0201537463906072</c:v>
                      </c:pt>
                      <c:pt idx="1056">
                        <c:v>4.5898914766878463</c:v>
                      </c:pt>
                      <c:pt idx="1057">
                        <c:v>-9.4889719487228934</c:v>
                      </c:pt>
                      <c:pt idx="1058">
                        <c:v>-7.6863020165573204</c:v>
                      </c:pt>
                      <c:pt idx="1059">
                        <c:v>4.8440455646708092</c:v>
                      </c:pt>
                      <c:pt idx="1060">
                        <c:v>1.6246696538094381</c:v>
                      </c:pt>
                      <c:pt idx="1061">
                        <c:v>-1.551622877258465</c:v>
                      </c:pt>
                      <c:pt idx="1062">
                        <c:v>-4.9457675637101381</c:v>
                      </c:pt>
                      <c:pt idx="1063">
                        <c:v>-10.22188092914611</c:v>
                      </c:pt>
                      <c:pt idx="1064">
                        <c:v>-12.713074734822291</c:v>
                      </c:pt>
                      <c:pt idx="1065">
                        <c:v>-1.7617211109158011</c:v>
                      </c:pt>
                      <c:pt idx="1066">
                        <c:v>17.556136525926501</c:v>
                      </c:pt>
                      <c:pt idx="1067">
                        <c:v>2.8201242794181902</c:v>
                      </c:pt>
                      <c:pt idx="1068">
                        <c:v>-16.28344564537635</c:v>
                      </c:pt>
                      <c:pt idx="1069">
                        <c:v>4.6275175375105713</c:v>
                      </c:pt>
                      <c:pt idx="1070">
                        <c:v>6.6030540957460184</c:v>
                      </c:pt>
                      <c:pt idx="1071">
                        <c:v>-5.492260277206868</c:v>
                      </c:pt>
                      <c:pt idx="1072">
                        <c:v>-7.9646485983673916</c:v>
                      </c:pt>
                      <c:pt idx="1073">
                        <c:v>-0.60531165716563762</c:v>
                      </c:pt>
                      <c:pt idx="1074">
                        <c:v>7.2349558840494179</c:v>
                      </c:pt>
                      <c:pt idx="1075">
                        <c:v>4.2604251568540201</c:v>
                      </c:pt>
                      <c:pt idx="1076">
                        <c:v>-1.5418099539425589</c:v>
                      </c:pt>
                      <c:pt idx="1077">
                        <c:v>7.2428042728080388</c:v>
                      </c:pt>
                      <c:pt idx="1078">
                        <c:v>2.201210657480555</c:v>
                      </c:pt>
                      <c:pt idx="1079">
                        <c:v>-3.7609465789577681</c:v>
                      </c:pt>
                      <c:pt idx="1080">
                        <c:v>-18.31943235351747</c:v>
                      </c:pt>
                      <c:pt idx="1081">
                        <c:v>-8.7243793765094662</c:v>
                      </c:pt>
                      <c:pt idx="1082">
                        <c:v>-2.0030874218406818</c:v>
                      </c:pt>
                      <c:pt idx="1083">
                        <c:v>19.868134972621931</c:v>
                      </c:pt>
                      <c:pt idx="1084">
                        <c:v>-2.5558268960392998</c:v>
                      </c:pt>
                      <c:pt idx="1085">
                        <c:v>-13.547040433879131</c:v>
                      </c:pt>
                      <c:pt idx="1086">
                        <c:v>-3.9566590687982042</c:v>
                      </c:pt>
                      <c:pt idx="1087">
                        <c:v>8.7788346380013973</c:v>
                      </c:pt>
                      <c:pt idx="1088">
                        <c:v>2.6713421141018698</c:v>
                      </c:pt>
                      <c:pt idx="1089">
                        <c:v>-8.0687222285776556</c:v>
                      </c:pt>
                      <c:pt idx="1090">
                        <c:v>-4.6954801040288698</c:v>
                      </c:pt>
                      <c:pt idx="1091">
                        <c:v>-15.37677742120194</c:v>
                      </c:pt>
                      <c:pt idx="1092">
                        <c:v>15.494695935795241</c:v>
                      </c:pt>
                      <c:pt idx="1093">
                        <c:v>11.075058611269901</c:v>
                      </c:pt>
                      <c:pt idx="1094">
                        <c:v>-2.7581604907522208</c:v>
                      </c:pt>
                      <c:pt idx="1095">
                        <c:v>8.3719596159974934</c:v>
                      </c:pt>
                      <c:pt idx="1096">
                        <c:v>7.5579442414187072</c:v>
                      </c:pt>
                      <c:pt idx="1097">
                        <c:v>6.9975950528603148</c:v>
                      </c:pt>
                      <c:pt idx="1098">
                        <c:v>14.24342213698417</c:v>
                      </c:pt>
                      <c:pt idx="1099">
                        <c:v>5.9606070041850874</c:v>
                      </c:pt>
                      <c:pt idx="1100">
                        <c:v>5.9790097189156111</c:v>
                      </c:pt>
                      <c:pt idx="1101">
                        <c:v>3.5128630242448931</c:v>
                      </c:pt>
                      <c:pt idx="1102">
                        <c:v>-5.6459505848090608</c:v>
                      </c:pt>
                      <c:pt idx="1103">
                        <c:v>0.46154917555842101</c:v>
                      </c:pt>
                      <c:pt idx="1104">
                        <c:v>4.6453694695979424</c:v>
                      </c:pt>
                      <c:pt idx="1105">
                        <c:v>-9.8412316804375024</c:v>
                      </c:pt>
                      <c:pt idx="1106">
                        <c:v>-9.1410716573449218</c:v>
                      </c:pt>
                      <c:pt idx="1107">
                        <c:v>-12.769377836147889</c:v>
                      </c:pt>
                      <c:pt idx="1108">
                        <c:v>-7.8493576820796793</c:v>
                      </c:pt>
                      <c:pt idx="1109">
                        <c:v>-5.4911995738792649</c:v>
                      </c:pt>
                      <c:pt idx="1110">
                        <c:v>7.9075179910403737</c:v>
                      </c:pt>
                      <c:pt idx="1111">
                        <c:v>0.73673358917725484</c:v>
                      </c:pt>
                      <c:pt idx="1112">
                        <c:v>-9.6566847069080453</c:v>
                      </c:pt>
                      <c:pt idx="1113">
                        <c:v>-12.48755188270578</c:v>
                      </c:pt>
                      <c:pt idx="1114">
                        <c:v>-2.919385797087148</c:v>
                      </c:pt>
                      <c:pt idx="1115">
                        <c:v>-13.823147248252321</c:v>
                      </c:pt>
                      <c:pt idx="1116">
                        <c:v>0.73704780160220473</c:v>
                      </c:pt>
                      <c:pt idx="1117">
                        <c:v>-16.372044071027879</c:v>
                      </c:pt>
                      <c:pt idx="1118">
                        <c:v>11.998834138065639</c:v>
                      </c:pt>
                      <c:pt idx="1119">
                        <c:v>1.393518343104345</c:v>
                      </c:pt>
                      <c:pt idx="1120">
                        <c:v>-3.6223558258890818</c:v>
                      </c:pt>
                      <c:pt idx="1121">
                        <c:v>2.2706903192984789</c:v>
                      </c:pt>
                      <c:pt idx="1122">
                        <c:v>-17.354705978869141</c:v>
                      </c:pt>
                      <c:pt idx="1123">
                        <c:v>-3.037756846037118</c:v>
                      </c:pt>
                      <c:pt idx="1124">
                        <c:v>14.16088080844343</c:v>
                      </c:pt>
                      <c:pt idx="1125">
                        <c:v>14.8142217466698</c:v>
                      </c:pt>
                      <c:pt idx="1126">
                        <c:v>4.0703196536889434</c:v>
                      </c:pt>
                      <c:pt idx="1127">
                        <c:v>-4.6280307062763164</c:v>
                      </c:pt>
                      <c:pt idx="1128">
                        <c:v>-18.52063928732219</c:v>
                      </c:pt>
                      <c:pt idx="1129">
                        <c:v>4.3899497957654052</c:v>
                      </c:pt>
                      <c:pt idx="1130">
                        <c:v>-10.701719706242381</c:v>
                      </c:pt>
                      <c:pt idx="1131">
                        <c:v>-23.032855788867419</c:v>
                      </c:pt>
                      <c:pt idx="1132">
                        <c:v>-14.376071062096541</c:v>
                      </c:pt>
                      <c:pt idx="1133">
                        <c:v>8.0643892216999884</c:v>
                      </c:pt>
                      <c:pt idx="1134">
                        <c:v>-8.8823368240262877</c:v>
                      </c:pt>
                      <c:pt idx="1135">
                        <c:v>4.6472579239791916</c:v>
                      </c:pt>
                      <c:pt idx="1136">
                        <c:v>22.54277585352833</c:v>
                      </c:pt>
                      <c:pt idx="1137">
                        <c:v>4.8796011487176356</c:v>
                      </c:pt>
                      <c:pt idx="1138">
                        <c:v>-12.90378868439238</c:v>
                      </c:pt>
                      <c:pt idx="1139">
                        <c:v>5.0555585182131741</c:v>
                      </c:pt>
                      <c:pt idx="1140">
                        <c:v>5.5917348533296014</c:v>
                      </c:pt>
                      <c:pt idx="1141">
                        <c:v>-28.549024561949469</c:v>
                      </c:pt>
                      <c:pt idx="1142">
                        <c:v>-4.0770581152560936</c:v>
                      </c:pt>
                      <c:pt idx="1143">
                        <c:v>7.6182374432873763</c:v>
                      </c:pt>
                      <c:pt idx="1144">
                        <c:v>4.5092848473227836</c:v>
                      </c:pt>
                      <c:pt idx="1145">
                        <c:v>8.0777617719977624</c:v>
                      </c:pt>
                      <c:pt idx="1146">
                        <c:v>5.2146584127875011</c:v>
                      </c:pt>
                      <c:pt idx="1147">
                        <c:v>-3.4667232243428381</c:v>
                      </c:pt>
                      <c:pt idx="1148">
                        <c:v>-6.7951947829162993</c:v>
                      </c:pt>
                      <c:pt idx="1149">
                        <c:v>-11.167636545472201</c:v>
                      </c:pt>
                      <c:pt idx="1150">
                        <c:v>-5.9669705514932803</c:v>
                      </c:pt>
                      <c:pt idx="1151">
                        <c:v>0.89646431363088097</c:v>
                      </c:pt>
                      <c:pt idx="1152">
                        <c:v>-4.47168145614366</c:v>
                      </c:pt>
                      <c:pt idx="1153">
                        <c:v>-11.406158804184191</c:v>
                      </c:pt>
                      <c:pt idx="1154">
                        <c:v>2.7228528889625889</c:v>
                      </c:pt>
                      <c:pt idx="1155">
                        <c:v>3.7569115682574759</c:v>
                      </c:pt>
                      <c:pt idx="1156">
                        <c:v>6.7389470061127232</c:v>
                      </c:pt>
                      <c:pt idx="1157">
                        <c:v>5.7237267872381929</c:v>
                      </c:pt>
                      <c:pt idx="1158">
                        <c:v>-0.83485606518744893</c:v>
                      </c:pt>
                      <c:pt idx="1159">
                        <c:v>-3.558349777530788</c:v>
                      </c:pt>
                      <c:pt idx="1160">
                        <c:v>-12.92215969519658</c:v>
                      </c:pt>
                      <c:pt idx="1161">
                        <c:v>4.596551591123605</c:v>
                      </c:pt>
                      <c:pt idx="1162">
                        <c:v>-8.665588637076219</c:v>
                      </c:pt>
                      <c:pt idx="1163">
                        <c:v>-1.265758172049761</c:v>
                      </c:pt>
                      <c:pt idx="1164">
                        <c:v>10.44618256679653</c:v>
                      </c:pt>
                      <c:pt idx="1165">
                        <c:v>4.9648482941551926</c:v>
                      </c:pt>
                      <c:pt idx="1166">
                        <c:v>13.087898239199539</c:v>
                      </c:pt>
                      <c:pt idx="1167">
                        <c:v>-0.21604426034281601</c:v>
                      </c:pt>
                      <c:pt idx="1168">
                        <c:v>4.2585220969940334</c:v>
                      </c:pt>
                      <c:pt idx="1169">
                        <c:v>-0.24733590660737531</c:v>
                      </c:pt>
                      <c:pt idx="1170">
                        <c:v>-2.5638234611056641</c:v>
                      </c:pt>
                      <c:pt idx="1171">
                        <c:v>14.87244697663742</c:v>
                      </c:pt>
                      <c:pt idx="1172">
                        <c:v>-3.5083222596760288</c:v>
                      </c:pt>
                      <c:pt idx="1173">
                        <c:v>-5.5485526635570368</c:v>
                      </c:pt>
                      <c:pt idx="1174">
                        <c:v>2.867736309305724</c:v>
                      </c:pt>
                      <c:pt idx="1175">
                        <c:v>3.5884938761824858</c:v>
                      </c:pt>
                      <c:pt idx="1176">
                        <c:v>-6.3566012823822282</c:v>
                      </c:pt>
                      <c:pt idx="1177">
                        <c:v>-3.7815929417906702</c:v>
                      </c:pt>
                      <c:pt idx="1178">
                        <c:v>-3.466249507263933</c:v>
                      </c:pt>
                      <c:pt idx="1179">
                        <c:v>7.0898882364410083</c:v>
                      </c:pt>
                      <c:pt idx="1180">
                        <c:v>7.625046250271172</c:v>
                      </c:pt>
                      <c:pt idx="1181">
                        <c:v>15.95137937357115</c:v>
                      </c:pt>
                      <c:pt idx="1182">
                        <c:v>0.20099986757243049</c:v>
                      </c:pt>
                      <c:pt idx="1183">
                        <c:v>5.8935231179501359</c:v>
                      </c:pt>
                      <c:pt idx="1184">
                        <c:v>5.3157504334185282</c:v>
                      </c:pt>
                      <c:pt idx="1185">
                        <c:v>-1.541567675275594</c:v>
                      </c:pt>
                      <c:pt idx="1186">
                        <c:v>-0.27463335222020158</c:v>
                      </c:pt>
                      <c:pt idx="1187">
                        <c:v>-2.1343642483985819</c:v>
                      </c:pt>
                      <c:pt idx="1188">
                        <c:v>-6.1919770455401046</c:v>
                      </c:pt>
                      <c:pt idx="1189">
                        <c:v>2.737710736050635</c:v>
                      </c:pt>
                      <c:pt idx="1190">
                        <c:v>-11.1729715769635</c:v>
                      </c:pt>
                      <c:pt idx="1191">
                        <c:v>-4.3129448265739292</c:v>
                      </c:pt>
                      <c:pt idx="1192">
                        <c:v>-5.9482237537709652</c:v>
                      </c:pt>
                      <c:pt idx="1193">
                        <c:v>-3.694897842149341</c:v>
                      </c:pt>
                      <c:pt idx="1194">
                        <c:v>-1.718556851218213</c:v>
                      </c:pt>
                      <c:pt idx="1195">
                        <c:v>-8.3137644208464838</c:v>
                      </c:pt>
                      <c:pt idx="1196">
                        <c:v>1.35594551411422</c:v>
                      </c:pt>
                      <c:pt idx="1197">
                        <c:v>4.2959429978008536</c:v>
                      </c:pt>
                      <c:pt idx="1198">
                        <c:v>-5.2209846784438616</c:v>
                      </c:pt>
                      <c:pt idx="1199">
                        <c:v>9.6107349756323188</c:v>
                      </c:pt>
                      <c:pt idx="1200">
                        <c:v>2.3009840656847191</c:v>
                      </c:pt>
                      <c:pt idx="1201">
                        <c:v>1.551559005186318</c:v>
                      </c:pt>
                      <c:pt idx="1202">
                        <c:v>-2.9468990877389052</c:v>
                      </c:pt>
                      <c:pt idx="1203">
                        <c:v>-10.817728034574349</c:v>
                      </c:pt>
                      <c:pt idx="1204">
                        <c:v>-10.434137095621759</c:v>
                      </c:pt>
                      <c:pt idx="1205">
                        <c:v>0.9000946695665365</c:v>
                      </c:pt>
                      <c:pt idx="1206">
                        <c:v>0.66057251583425303</c:v>
                      </c:pt>
                      <c:pt idx="1207">
                        <c:v>0.88158282625370366</c:v>
                      </c:pt>
                      <c:pt idx="1208">
                        <c:v>1.79166997328924</c:v>
                      </c:pt>
                      <c:pt idx="1209">
                        <c:v>-7.6487811687712499</c:v>
                      </c:pt>
                      <c:pt idx="1210">
                        <c:v>-4.5143267404701959</c:v>
                      </c:pt>
                      <c:pt idx="1211">
                        <c:v>0.36876430925994741</c:v>
                      </c:pt>
                      <c:pt idx="1212">
                        <c:v>1.911738375137102</c:v>
                      </c:pt>
                      <c:pt idx="1213">
                        <c:v>-6.9180596773664522</c:v>
                      </c:pt>
                      <c:pt idx="1214">
                        <c:v>-7.7865693744503206</c:v>
                      </c:pt>
                      <c:pt idx="1215">
                        <c:v>2.7980815267553579E-2</c:v>
                      </c:pt>
                      <c:pt idx="1216">
                        <c:v>-8.6517984910213901</c:v>
                      </c:pt>
                      <c:pt idx="1217">
                        <c:v>-7.7805218613230336</c:v>
                      </c:pt>
                      <c:pt idx="1218">
                        <c:v>-4.0763536818173094</c:v>
                      </c:pt>
                      <c:pt idx="1219">
                        <c:v>3.3979548105682169</c:v>
                      </c:pt>
                      <c:pt idx="1220">
                        <c:v>-7.077751299839842</c:v>
                      </c:pt>
                      <c:pt idx="1221">
                        <c:v>-9.6231861809286077</c:v>
                      </c:pt>
                      <c:pt idx="1222">
                        <c:v>0.26390572960269459</c:v>
                      </c:pt>
                      <c:pt idx="1223">
                        <c:v>4.3708757502010753</c:v>
                      </c:pt>
                      <c:pt idx="1224">
                        <c:v>-4.2634515271789972</c:v>
                      </c:pt>
                      <c:pt idx="1225">
                        <c:v>-11.355993620241041</c:v>
                      </c:pt>
                      <c:pt idx="1226">
                        <c:v>11.83308103805876</c:v>
                      </c:pt>
                      <c:pt idx="1227">
                        <c:v>3.115197929525626</c:v>
                      </c:pt>
                      <c:pt idx="1228">
                        <c:v>-4.6820530947887411</c:v>
                      </c:pt>
                      <c:pt idx="1229">
                        <c:v>-4.7666871554563759</c:v>
                      </c:pt>
                      <c:pt idx="1230">
                        <c:v>5.4453447943499702</c:v>
                      </c:pt>
                      <c:pt idx="1231">
                        <c:v>3.2793132932186149</c:v>
                      </c:pt>
                      <c:pt idx="1232">
                        <c:v>6.82606425828636</c:v>
                      </c:pt>
                      <c:pt idx="1233">
                        <c:v>-2.087690283715836</c:v>
                      </c:pt>
                      <c:pt idx="1234">
                        <c:v>-13.787105045985481</c:v>
                      </c:pt>
                      <c:pt idx="1235">
                        <c:v>-20.111781720585899</c:v>
                      </c:pt>
                      <c:pt idx="1236">
                        <c:v>3.394564459378496</c:v>
                      </c:pt>
                      <c:pt idx="1237">
                        <c:v>-5.3426023882180012</c:v>
                      </c:pt>
                      <c:pt idx="1238">
                        <c:v>-12.52992481767159</c:v>
                      </c:pt>
                      <c:pt idx="1239">
                        <c:v>-8.7036287555718008</c:v>
                      </c:pt>
                      <c:pt idx="1240">
                        <c:v>-6.0880362061244702</c:v>
                      </c:pt>
                      <c:pt idx="1241">
                        <c:v>2.5121826263714269</c:v>
                      </c:pt>
                      <c:pt idx="1242">
                        <c:v>8.5244495089890062</c:v>
                      </c:pt>
                      <c:pt idx="1243">
                        <c:v>-7.335305845544843</c:v>
                      </c:pt>
                      <c:pt idx="1244">
                        <c:v>5.2249676652335157</c:v>
                      </c:pt>
                      <c:pt idx="1245">
                        <c:v>9.1982983364106694</c:v>
                      </c:pt>
                      <c:pt idx="1246">
                        <c:v>8.3238821817138753</c:v>
                      </c:pt>
                      <c:pt idx="1247">
                        <c:v>-6.7652953137400997</c:v>
                      </c:pt>
                      <c:pt idx="1248">
                        <c:v>4.1999988369726626</c:v>
                      </c:pt>
                      <c:pt idx="1249">
                        <c:v>-1.540887096598863</c:v>
                      </c:pt>
                      <c:pt idx="1250">
                        <c:v>-8.5773232352552764</c:v>
                      </c:pt>
                      <c:pt idx="1251">
                        <c:v>3.5392465055904911</c:v>
                      </c:pt>
                      <c:pt idx="1252">
                        <c:v>-3.095486997653027</c:v>
                      </c:pt>
                      <c:pt idx="1253">
                        <c:v>-1.790609655408586</c:v>
                      </c:pt>
                      <c:pt idx="1254">
                        <c:v>-0.19747760462935779</c:v>
                      </c:pt>
                      <c:pt idx="1255">
                        <c:v>4.6985860183931347</c:v>
                      </c:pt>
                      <c:pt idx="1256">
                        <c:v>-9.7962959302354502</c:v>
                      </c:pt>
                      <c:pt idx="1257">
                        <c:v>0.18942796149723259</c:v>
                      </c:pt>
                      <c:pt idx="1258">
                        <c:v>-11.235842625390349</c:v>
                      </c:pt>
                      <c:pt idx="1259">
                        <c:v>0.18244022314643021</c:v>
                      </c:pt>
                      <c:pt idx="1260">
                        <c:v>-3.2971487682222862</c:v>
                      </c:pt>
                      <c:pt idx="1261">
                        <c:v>-9.5089705823928341</c:v>
                      </c:pt>
                      <c:pt idx="1262">
                        <c:v>9.0224917954656885</c:v>
                      </c:pt>
                      <c:pt idx="1263">
                        <c:v>-5.3348492662319291</c:v>
                      </c:pt>
                      <c:pt idx="1264">
                        <c:v>-8.1255125088620073</c:v>
                      </c:pt>
                      <c:pt idx="1265">
                        <c:v>-13.83435598887276</c:v>
                      </c:pt>
                      <c:pt idx="1266">
                        <c:v>8.1788868977516529</c:v>
                      </c:pt>
                      <c:pt idx="1267">
                        <c:v>0.62599934079941322</c:v>
                      </c:pt>
                      <c:pt idx="1268">
                        <c:v>-3.6353235241609831</c:v>
                      </c:pt>
                      <c:pt idx="1269">
                        <c:v>-13.643875876480919</c:v>
                      </c:pt>
                      <c:pt idx="1270">
                        <c:v>9.0211523767532569</c:v>
                      </c:pt>
                      <c:pt idx="1271">
                        <c:v>0.74253617806027084</c:v>
                      </c:pt>
                      <c:pt idx="1272">
                        <c:v>3.258321586512769</c:v>
                      </c:pt>
                      <c:pt idx="1273">
                        <c:v>-6.1075052074626992</c:v>
                      </c:pt>
                      <c:pt idx="1274">
                        <c:v>-6.0864424649350646</c:v>
                      </c:pt>
                      <c:pt idx="1275">
                        <c:v>0.46416599774387668</c:v>
                      </c:pt>
                      <c:pt idx="1276">
                        <c:v>1.310076153177737</c:v>
                      </c:pt>
                      <c:pt idx="1277">
                        <c:v>-11.062852037598891</c:v>
                      </c:pt>
                      <c:pt idx="1278">
                        <c:v>3.7795252422784809</c:v>
                      </c:pt>
                      <c:pt idx="1279">
                        <c:v>-4.3387421168654701</c:v>
                      </c:pt>
                      <c:pt idx="1280">
                        <c:v>1.428798353681183</c:v>
                      </c:pt>
                      <c:pt idx="1281">
                        <c:v>-3.208082821639981</c:v>
                      </c:pt>
                      <c:pt idx="1282">
                        <c:v>5.682437339415964</c:v>
                      </c:pt>
                      <c:pt idx="1283">
                        <c:v>-12.386030215117559</c:v>
                      </c:pt>
                      <c:pt idx="1284">
                        <c:v>-1.590582967409186</c:v>
                      </c:pt>
                      <c:pt idx="1285">
                        <c:v>5.8195942563617837</c:v>
                      </c:pt>
                      <c:pt idx="1286">
                        <c:v>7.5865467722173046</c:v>
                      </c:pt>
                      <c:pt idx="1287">
                        <c:v>2.354651354664353</c:v>
                      </c:pt>
                      <c:pt idx="1288">
                        <c:v>10.32445977770578</c:v>
                      </c:pt>
                      <c:pt idx="1289">
                        <c:v>5.4318686450280627</c:v>
                      </c:pt>
                      <c:pt idx="1290">
                        <c:v>-2.4394125687055102</c:v>
                      </c:pt>
                      <c:pt idx="1291">
                        <c:v>-8.5973230340454521</c:v>
                      </c:pt>
                      <c:pt idx="1292">
                        <c:v>-11.11631737784238</c:v>
                      </c:pt>
                      <c:pt idx="1293">
                        <c:v>-10.441435534505739</c:v>
                      </c:pt>
                      <c:pt idx="1294">
                        <c:v>-4.9842649163161914</c:v>
                      </c:pt>
                      <c:pt idx="1295">
                        <c:v>-1.2945298994531369</c:v>
                      </c:pt>
                      <c:pt idx="1296">
                        <c:v>5.4093680461424807</c:v>
                      </c:pt>
                      <c:pt idx="1297">
                        <c:v>-2.4929370541593641</c:v>
                      </c:pt>
                      <c:pt idx="1298">
                        <c:v>-8.6911456279483694</c:v>
                      </c:pt>
                      <c:pt idx="1299">
                        <c:v>2.4124068065455031</c:v>
                      </c:pt>
                      <c:pt idx="1300">
                        <c:v>10.832354631451039</c:v>
                      </c:pt>
                      <c:pt idx="1301">
                        <c:v>2.274262467454514</c:v>
                      </c:pt>
                      <c:pt idx="1302">
                        <c:v>1.339973958545275</c:v>
                      </c:pt>
                      <c:pt idx="1303">
                        <c:v>13.44180311849394</c:v>
                      </c:pt>
                      <c:pt idx="1304">
                        <c:v>1.9652597960153551</c:v>
                      </c:pt>
                      <c:pt idx="1305">
                        <c:v>14.74658231362034</c:v>
                      </c:pt>
                      <c:pt idx="1306">
                        <c:v>-1.361483820818842</c:v>
                      </c:pt>
                      <c:pt idx="1307">
                        <c:v>8.6005678338483644</c:v>
                      </c:pt>
                      <c:pt idx="1308">
                        <c:v>8.3965356515180982</c:v>
                      </c:pt>
                      <c:pt idx="1309">
                        <c:v>11.630283903078229</c:v>
                      </c:pt>
                      <c:pt idx="1310">
                        <c:v>6.7472473243627702</c:v>
                      </c:pt>
                      <c:pt idx="1311">
                        <c:v>-2.354737917796208</c:v>
                      </c:pt>
                      <c:pt idx="1312">
                        <c:v>-1.944181398991909</c:v>
                      </c:pt>
                      <c:pt idx="1313">
                        <c:v>-3.5850776376940492</c:v>
                      </c:pt>
                      <c:pt idx="1314">
                        <c:v>-5.4580266959909407</c:v>
                      </c:pt>
                      <c:pt idx="1315">
                        <c:v>-7.9777169712102358</c:v>
                      </c:pt>
                      <c:pt idx="1316">
                        <c:v>-4.5906400071978952</c:v>
                      </c:pt>
                      <c:pt idx="1317">
                        <c:v>-2.305939159516234</c:v>
                      </c:pt>
                      <c:pt idx="1318">
                        <c:v>-4.8002538462655684</c:v>
                      </c:pt>
                      <c:pt idx="1319">
                        <c:v>1.138834551784339</c:v>
                      </c:pt>
                      <c:pt idx="1320">
                        <c:v>2.816702771960609</c:v>
                      </c:pt>
                      <c:pt idx="1321">
                        <c:v>3.9143499090995899</c:v>
                      </c:pt>
                      <c:pt idx="1322">
                        <c:v>-2.508203279254364</c:v>
                      </c:pt>
                      <c:pt idx="1323">
                        <c:v>-10.80714501028519</c:v>
                      </c:pt>
                      <c:pt idx="1324">
                        <c:v>3.6837573608405698</c:v>
                      </c:pt>
                      <c:pt idx="1325">
                        <c:v>8.6052683462765245</c:v>
                      </c:pt>
                      <c:pt idx="1326">
                        <c:v>7.2931335272168676</c:v>
                      </c:pt>
                      <c:pt idx="1327">
                        <c:v>3.5275267635831811</c:v>
                      </c:pt>
                      <c:pt idx="1328">
                        <c:v>0.48736118847938448</c:v>
                      </c:pt>
                      <c:pt idx="1329">
                        <c:v>4.3117142761050884</c:v>
                      </c:pt>
                      <c:pt idx="1330">
                        <c:v>13.574688551777751</c:v>
                      </c:pt>
                      <c:pt idx="1331">
                        <c:v>0.61838209311920711</c:v>
                      </c:pt>
                      <c:pt idx="1332">
                        <c:v>0.30355040132043248</c:v>
                      </c:pt>
                      <c:pt idx="1333">
                        <c:v>11.60282464826062</c:v>
                      </c:pt>
                      <c:pt idx="1334">
                        <c:v>1.3472044376648109</c:v>
                      </c:pt>
                      <c:pt idx="1335">
                        <c:v>6.3061940765168014</c:v>
                      </c:pt>
                      <c:pt idx="1336">
                        <c:v>7.4162057233236958</c:v>
                      </c:pt>
                      <c:pt idx="1337">
                        <c:v>-1.786124496184724</c:v>
                      </c:pt>
                      <c:pt idx="1338">
                        <c:v>0.94560400774377418</c:v>
                      </c:pt>
                      <c:pt idx="1339">
                        <c:v>2.0216650956654192</c:v>
                      </c:pt>
                      <c:pt idx="1340">
                        <c:v>-5.8219466878136263E-2</c:v>
                      </c:pt>
                      <c:pt idx="1341">
                        <c:v>9.184487013093749</c:v>
                      </c:pt>
                      <c:pt idx="1342">
                        <c:v>5.3583254805049796</c:v>
                      </c:pt>
                      <c:pt idx="1343">
                        <c:v>-2.7747502882329229</c:v>
                      </c:pt>
                      <c:pt idx="1344">
                        <c:v>5.566239418487049</c:v>
                      </c:pt>
                      <c:pt idx="1345">
                        <c:v>8.7860491027014564</c:v>
                      </c:pt>
                      <c:pt idx="1346">
                        <c:v>7.0475634807408181</c:v>
                      </c:pt>
                      <c:pt idx="1347">
                        <c:v>8.7857427810483824</c:v>
                      </c:pt>
                      <c:pt idx="1348">
                        <c:v>-9.6244612808911363</c:v>
                      </c:pt>
                      <c:pt idx="1349">
                        <c:v>-4.8475570196344444</c:v>
                      </c:pt>
                      <c:pt idx="1350">
                        <c:v>-4.9951201613708438</c:v>
                      </c:pt>
                      <c:pt idx="1351">
                        <c:v>4.0496947334487379</c:v>
                      </c:pt>
                      <c:pt idx="1352">
                        <c:v>7.4654857553537246</c:v>
                      </c:pt>
                      <c:pt idx="1353">
                        <c:v>-5.0199694564407409</c:v>
                      </c:pt>
                      <c:pt idx="1354">
                        <c:v>-4.323050591086786</c:v>
                      </c:pt>
                      <c:pt idx="1355">
                        <c:v>-3.7644649759990658</c:v>
                      </c:pt>
                      <c:pt idx="1356">
                        <c:v>-12.256303642882379</c:v>
                      </c:pt>
                      <c:pt idx="1357">
                        <c:v>1.8530271006191701</c:v>
                      </c:pt>
                      <c:pt idx="1358">
                        <c:v>-8.8058984676292997</c:v>
                      </c:pt>
                      <c:pt idx="1359">
                        <c:v>-1.7167487651821149</c:v>
                      </c:pt>
                      <c:pt idx="1360">
                        <c:v>-0.43095263020753982</c:v>
                      </c:pt>
                      <c:pt idx="1361">
                        <c:v>1.360449467396601</c:v>
                      </c:pt>
                      <c:pt idx="1362">
                        <c:v>-11.18029337750799</c:v>
                      </c:pt>
                      <c:pt idx="1363">
                        <c:v>-0.92305061132226096</c:v>
                      </c:pt>
                      <c:pt idx="1364">
                        <c:v>-2.6841120763898059</c:v>
                      </c:pt>
                      <c:pt idx="1365">
                        <c:v>0.89038296108810555</c:v>
                      </c:pt>
                      <c:pt idx="1366">
                        <c:v>-8.1855957929398713</c:v>
                      </c:pt>
                      <c:pt idx="1367">
                        <c:v>-5.4752337118147709</c:v>
                      </c:pt>
                      <c:pt idx="1368">
                        <c:v>4.5399956463624731</c:v>
                      </c:pt>
                      <c:pt idx="1369">
                        <c:v>-7.2106106117692788</c:v>
                      </c:pt>
                      <c:pt idx="1370">
                        <c:v>-8.0275878246098422</c:v>
                      </c:pt>
                      <c:pt idx="1371">
                        <c:v>-6.8320219698513176</c:v>
                      </c:pt>
                      <c:pt idx="1372">
                        <c:v>-5.4190959321563099</c:v>
                      </c:pt>
                      <c:pt idx="1373">
                        <c:v>-6.1567307022528341</c:v>
                      </c:pt>
                      <c:pt idx="1374">
                        <c:v>2.6272294832146379</c:v>
                      </c:pt>
                      <c:pt idx="1375">
                        <c:v>-4.2534847994982963</c:v>
                      </c:pt>
                      <c:pt idx="1376">
                        <c:v>8.4372231232232835</c:v>
                      </c:pt>
                      <c:pt idx="1377">
                        <c:v>-15.552530557199921</c:v>
                      </c:pt>
                      <c:pt idx="1378">
                        <c:v>-1.088899708324508</c:v>
                      </c:pt>
                      <c:pt idx="1379">
                        <c:v>9.9972326748427154</c:v>
                      </c:pt>
                      <c:pt idx="1380">
                        <c:v>-9.4685759954076225</c:v>
                      </c:pt>
                      <c:pt idx="1381">
                        <c:v>0.38253387957409801</c:v>
                      </c:pt>
                      <c:pt idx="1382">
                        <c:v>3.201291898174071</c:v>
                      </c:pt>
                      <c:pt idx="1383">
                        <c:v>1.385134081419364</c:v>
                      </c:pt>
                      <c:pt idx="1384">
                        <c:v>-3.5620893225424219</c:v>
                      </c:pt>
                      <c:pt idx="1385">
                        <c:v>-8.8117385225019493</c:v>
                      </c:pt>
                      <c:pt idx="1386">
                        <c:v>-10.67516682316062</c:v>
                      </c:pt>
                      <c:pt idx="1387">
                        <c:v>-2.4852575481562829</c:v>
                      </c:pt>
                      <c:pt idx="1388">
                        <c:v>-1.055535490955229</c:v>
                      </c:pt>
                      <c:pt idx="1389">
                        <c:v>-0.60543008071160309</c:v>
                      </c:pt>
                      <c:pt idx="1390">
                        <c:v>6.1395941731847072</c:v>
                      </c:pt>
                      <c:pt idx="1391">
                        <c:v>0.20236565907460691</c:v>
                      </c:pt>
                      <c:pt idx="1392">
                        <c:v>3.8464583509627528</c:v>
                      </c:pt>
                      <c:pt idx="1393">
                        <c:v>-1.2693460373059069</c:v>
                      </c:pt>
                      <c:pt idx="1394">
                        <c:v>-3.0804588612119201</c:v>
                      </c:pt>
                      <c:pt idx="1395">
                        <c:v>-11.8511250093739</c:v>
                      </c:pt>
                      <c:pt idx="1396">
                        <c:v>-7.0609059231020437</c:v>
                      </c:pt>
                      <c:pt idx="1397">
                        <c:v>1.44226002896199</c:v>
                      </c:pt>
                      <c:pt idx="1398">
                        <c:v>1.1934267773263501</c:v>
                      </c:pt>
                      <c:pt idx="1399">
                        <c:v>-5.2994390888467926</c:v>
                      </c:pt>
                      <c:pt idx="1400">
                        <c:v>0.2339166948040324</c:v>
                      </c:pt>
                      <c:pt idx="1401">
                        <c:v>-9.6549583272952724</c:v>
                      </c:pt>
                      <c:pt idx="1402">
                        <c:v>-6.3350245901594313</c:v>
                      </c:pt>
                      <c:pt idx="1403">
                        <c:v>-6.229829564500692</c:v>
                      </c:pt>
                      <c:pt idx="1404">
                        <c:v>0.19812773389691951</c:v>
                      </c:pt>
                      <c:pt idx="1405">
                        <c:v>-17.767114035404479</c:v>
                      </c:pt>
                      <c:pt idx="1406">
                        <c:v>1.7114333546837741</c:v>
                      </c:pt>
                      <c:pt idx="1407">
                        <c:v>5.7269828269605618</c:v>
                      </c:pt>
                      <c:pt idx="1408">
                        <c:v>2.5513817066875348</c:v>
                      </c:pt>
                      <c:pt idx="1409">
                        <c:v>2.1330793082735142</c:v>
                      </c:pt>
                      <c:pt idx="1410">
                        <c:v>-1.468447647147086</c:v>
                      </c:pt>
                      <c:pt idx="1411">
                        <c:v>-3.4925096089151071E-3</c:v>
                      </c:pt>
                      <c:pt idx="1412">
                        <c:v>12.45362223810185</c:v>
                      </c:pt>
                      <c:pt idx="1413">
                        <c:v>3.1652002041456728</c:v>
                      </c:pt>
                      <c:pt idx="1414">
                        <c:v>-7.4496953824019121</c:v>
                      </c:pt>
                      <c:pt idx="1415">
                        <c:v>4.5838642180211417</c:v>
                      </c:pt>
                      <c:pt idx="1416">
                        <c:v>4.6907035647163546</c:v>
                      </c:pt>
                      <c:pt idx="1417">
                        <c:v>8.1349251998246714</c:v>
                      </c:pt>
                      <c:pt idx="1418">
                        <c:v>10.342043966964861</c:v>
                      </c:pt>
                      <c:pt idx="1419">
                        <c:v>0.34774915946805068</c:v>
                      </c:pt>
                      <c:pt idx="1420">
                        <c:v>3.1889468579657869</c:v>
                      </c:pt>
                      <c:pt idx="1421">
                        <c:v>12.67278021094983</c:v>
                      </c:pt>
                      <c:pt idx="1422">
                        <c:v>15.79649822944797</c:v>
                      </c:pt>
                      <c:pt idx="1423">
                        <c:v>-1.71733275509543</c:v>
                      </c:pt>
                      <c:pt idx="1424">
                        <c:v>0.25250083150652752</c:v>
                      </c:pt>
                      <c:pt idx="1425">
                        <c:v>4.8807629893540554</c:v>
                      </c:pt>
                      <c:pt idx="1426">
                        <c:v>-4.6808652758484177</c:v>
                      </c:pt>
                      <c:pt idx="1427">
                        <c:v>-5.9858564219729073</c:v>
                      </c:pt>
                      <c:pt idx="1428">
                        <c:v>-14.72206236003419</c:v>
                      </c:pt>
                      <c:pt idx="1429">
                        <c:v>2.423943154637854</c:v>
                      </c:pt>
                      <c:pt idx="1430">
                        <c:v>4.6708897760856107</c:v>
                      </c:pt>
                      <c:pt idx="1431">
                        <c:v>-9.557788573655964</c:v>
                      </c:pt>
                      <c:pt idx="1432">
                        <c:v>3.2166924828821091</c:v>
                      </c:pt>
                      <c:pt idx="1433">
                        <c:v>-14.38828861534205</c:v>
                      </c:pt>
                      <c:pt idx="1434">
                        <c:v>-6.1106894983848674</c:v>
                      </c:pt>
                      <c:pt idx="1435">
                        <c:v>-1.0222488717398071</c:v>
                      </c:pt>
                      <c:pt idx="1436">
                        <c:v>-3.4395119955908799</c:v>
                      </c:pt>
                      <c:pt idx="1437">
                        <c:v>-8.1426095896785036</c:v>
                      </c:pt>
                      <c:pt idx="1438">
                        <c:v>-3.3128561551268811</c:v>
                      </c:pt>
                      <c:pt idx="1439">
                        <c:v>2.4472081689341292</c:v>
                      </c:pt>
                      <c:pt idx="1440">
                        <c:v>0.60399050165695156</c:v>
                      </c:pt>
                      <c:pt idx="1441">
                        <c:v>-6.244531383140373</c:v>
                      </c:pt>
                      <c:pt idx="1442">
                        <c:v>-5.003376690413238</c:v>
                      </c:pt>
                      <c:pt idx="1443">
                        <c:v>6.8225628083209449</c:v>
                      </c:pt>
                      <c:pt idx="1444">
                        <c:v>3.134582898165382</c:v>
                      </c:pt>
                      <c:pt idx="1445">
                        <c:v>-4.0258040737512264</c:v>
                      </c:pt>
                      <c:pt idx="1446">
                        <c:v>-3.9382626008227368</c:v>
                      </c:pt>
                      <c:pt idx="1447">
                        <c:v>10.07506631206545</c:v>
                      </c:pt>
                      <c:pt idx="1448">
                        <c:v>3.867936638131277</c:v>
                      </c:pt>
                      <c:pt idx="1449">
                        <c:v>2.4585130634725409</c:v>
                      </c:pt>
                      <c:pt idx="1450">
                        <c:v>-8.9870520846096014</c:v>
                      </c:pt>
                      <c:pt idx="1451">
                        <c:v>-3.799372003033326</c:v>
                      </c:pt>
                      <c:pt idx="1452">
                        <c:v>-6.2225881010065232</c:v>
                      </c:pt>
                      <c:pt idx="1453">
                        <c:v>-0.82727138334486272</c:v>
                      </c:pt>
                      <c:pt idx="1454">
                        <c:v>-6.975436140413068</c:v>
                      </c:pt>
                      <c:pt idx="1455">
                        <c:v>2.206762176294836</c:v>
                      </c:pt>
                      <c:pt idx="1456">
                        <c:v>5.9871491972594164</c:v>
                      </c:pt>
                      <c:pt idx="1457">
                        <c:v>9.3879929379619256</c:v>
                      </c:pt>
                      <c:pt idx="1458">
                        <c:v>3.6975458428182648</c:v>
                      </c:pt>
                      <c:pt idx="1459">
                        <c:v>10.145306760379089</c:v>
                      </c:pt>
                      <c:pt idx="1460">
                        <c:v>2.74735252508995</c:v>
                      </c:pt>
                      <c:pt idx="1461">
                        <c:v>4.0155245291936579</c:v>
                      </c:pt>
                      <c:pt idx="1462">
                        <c:v>10.14193207417078</c:v>
                      </c:pt>
                      <c:pt idx="1463">
                        <c:v>14.50943882879827</c:v>
                      </c:pt>
                      <c:pt idx="1464">
                        <c:v>4.6300541554617807</c:v>
                      </c:pt>
                      <c:pt idx="1465">
                        <c:v>2.5113639703108701</c:v>
                      </c:pt>
                      <c:pt idx="1466">
                        <c:v>-6.0130587319044571</c:v>
                      </c:pt>
                      <c:pt idx="1467">
                        <c:v>3.1576637615944532</c:v>
                      </c:pt>
                      <c:pt idx="1468">
                        <c:v>-1.8118009085915681</c:v>
                      </c:pt>
                      <c:pt idx="1469">
                        <c:v>-1.403402640236681</c:v>
                      </c:pt>
                      <c:pt idx="1470">
                        <c:v>-1.575453849704368</c:v>
                      </c:pt>
                      <c:pt idx="1471">
                        <c:v>14.40782052799241</c:v>
                      </c:pt>
                      <c:pt idx="1472">
                        <c:v>19.873616073165898</c:v>
                      </c:pt>
                      <c:pt idx="1473">
                        <c:v>-0.24304409010459949</c:v>
                      </c:pt>
                      <c:pt idx="1474">
                        <c:v>1.0361064488569449</c:v>
                      </c:pt>
                      <c:pt idx="1475">
                        <c:v>1.2254033817112839</c:v>
                      </c:pt>
                      <c:pt idx="1476">
                        <c:v>0.52977432126274893</c:v>
                      </c:pt>
                      <c:pt idx="1477">
                        <c:v>-0.14319570081543559</c:v>
                      </c:pt>
                      <c:pt idx="1478">
                        <c:v>-3.4287823812120042</c:v>
                      </c:pt>
                      <c:pt idx="1479">
                        <c:v>-0.88302541337743579</c:v>
                      </c:pt>
                      <c:pt idx="1480">
                        <c:v>6.2094385377584924</c:v>
                      </c:pt>
                      <c:pt idx="1481">
                        <c:v>-9.4691814795142495</c:v>
                      </c:pt>
                      <c:pt idx="1482">
                        <c:v>11.29865035235084</c:v>
                      </c:pt>
                      <c:pt idx="1483">
                        <c:v>8.5084383880458141</c:v>
                      </c:pt>
                      <c:pt idx="1484">
                        <c:v>3.0107466989275302</c:v>
                      </c:pt>
                      <c:pt idx="1485">
                        <c:v>4.9864523352315251</c:v>
                      </c:pt>
                      <c:pt idx="1486">
                        <c:v>3.1949552070436829</c:v>
                      </c:pt>
                      <c:pt idx="1487">
                        <c:v>-0.32594695556218778</c:v>
                      </c:pt>
                      <c:pt idx="1488">
                        <c:v>-0.52908608037103677</c:v>
                      </c:pt>
                      <c:pt idx="1489">
                        <c:v>12.73160667351007</c:v>
                      </c:pt>
                      <c:pt idx="1490">
                        <c:v>4.090816844748554</c:v>
                      </c:pt>
                      <c:pt idx="1491">
                        <c:v>-7.5326357475697439</c:v>
                      </c:pt>
                      <c:pt idx="1492">
                        <c:v>-5.6750508548297276</c:v>
                      </c:pt>
                      <c:pt idx="1493">
                        <c:v>-4.5968742941289573</c:v>
                      </c:pt>
                      <c:pt idx="1494">
                        <c:v>-0.2194794103245585</c:v>
                      </c:pt>
                      <c:pt idx="1495">
                        <c:v>-7.0257336032588604</c:v>
                      </c:pt>
                      <c:pt idx="1496">
                        <c:v>-7.9880345580232586</c:v>
                      </c:pt>
                      <c:pt idx="1497">
                        <c:v>-6.5496228746307823</c:v>
                      </c:pt>
                      <c:pt idx="1498">
                        <c:v>1.985606278447835</c:v>
                      </c:pt>
                      <c:pt idx="1499">
                        <c:v>-4.7133999618113309</c:v>
                      </c:pt>
                      <c:pt idx="1500">
                        <c:v>-0.43132026973153242</c:v>
                      </c:pt>
                      <c:pt idx="1501">
                        <c:v>11.80726302893483</c:v>
                      </c:pt>
                      <c:pt idx="1502">
                        <c:v>-3.8239089841045359</c:v>
                      </c:pt>
                      <c:pt idx="1503">
                        <c:v>-5.6229010330987643</c:v>
                      </c:pt>
                      <c:pt idx="1504">
                        <c:v>-4.6451353319151796</c:v>
                      </c:pt>
                      <c:pt idx="1505">
                        <c:v>-1.604404683832539</c:v>
                      </c:pt>
                      <c:pt idx="1506">
                        <c:v>16.763356325498609</c:v>
                      </c:pt>
                      <c:pt idx="1507">
                        <c:v>-1.1886570733192541</c:v>
                      </c:pt>
                      <c:pt idx="1508">
                        <c:v>-4.8750345565601272</c:v>
                      </c:pt>
                      <c:pt idx="1509">
                        <c:v>-2.2994824446658879</c:v>
                      </c:pt>
                      <c:pt idx="1510">
                        <c:v>-12.13619726846656</c:v>
                      </c:pt>
                      <c:pt idx="1511">
                        <c:v>3.784155074521077</c:v>
                      </c:pt>
                      <c:pt idx="1512">
                        <c:v>-6.7301719372547399</c:v>
                      </c:pt>
                      <c:pt idx="1513">
                        <c:v>-9.4518311109462821E-2</c:v>
                      </c:pt>
                      <c:pt idx="1514">
                        <c:v>-14.485880791128221</c:v>
                      </c:pt>
                      <c:pt idx="1515">
                        <c:v>-2.816152501946303</c:v>
                      </c:pt>
                      <c:pt idx="1516">
                        <c:v>2.9567928083914299</c:v>
                      </c:pt>
                      <c:pt idx="1517">
                        <c:v>-20.965168316186048</c:v>
                      </c:pt>
                      <c:pt idx="1518">
                        <c:v>-18.66198758787942</c:v>
                      </c:pt>
                      <c:pt idx="1519">
                        <c:v>-6.8803566128014486</c:v>
                      </c:pt>
                      <c:pt idx="1520">
                        <c:v>-15.174479896847791</c:v>
                      </c:pt>
                      <c:pt idx="1521">
                        <c:v>-2.8347595308575131</c:v>
                      </c:pt>
                      <c:pt idx="1522">
                        <c:v>4.37635887786272</c:v>
                      </c:pt>
                      <c:pt idx="1523">
                        <c:v>-2.4525487760957532</c:v>
                      </c:pt>
                      <c:pt idx="1524">
                        <c:v>-1.6316156969697739</c:v>
                      </c:pt>
                      <c:pt idx="1525">
                        <c:v>-4.1263746642729693</c:v>
                      </c:pt>
                      <c:pt idx="1526">
                        <c:v>6.5309792510510221</c:v>
                      </c:pt>
                      <c:pt idx="1527">
                        <c:v>8.1512716272626697</c:v>
                      </c:pt>
                      <c:pt idx="1528">
                        <c:v>1.0688436927914911</c:v>
                      </c:pt>
                      <c:pt idx="1529">
                        <c:v>-2.228464788480534</c:v>
                      </c:pt>
                      <c:pt idx="1530">
                        <c:v>6.3966128153212489</c:v>
                      </c:pt>
                      <c:pt idx="1531">
                        <c:v>8.6637995288272176</c:v>
                      </c:pt>
                      <c:pt idx="1532">
                        <c:v>7.67567263232832</c:v>
                      </c:pt>
                      <c:pt idx="1533">
                        <c:v>-0.73934999460317175</c:v>
                      </c:pt>
                      <c:pt idx="1534">
                        <c:v>-1.0115746012677851</c:v>
                      </c:pt>
                      <c:pt idx="1535">
                        <c:v>0.58033811258568535</c:v>
                      </c:pt>
                      <c:pt idx="1536">
                        <c:v>0.1187335262928397</c:v>
                      </c:pt>
                      <c:pt idx="1537">
                        <c:v>7.9187492794111467</c:v>
                      </c:pt>
                      <c:pt idx="1538">
                        <c:v>3.65657568773935</c:v>
                      </c:pt>
                      <c:pt idx="1539">
                        <c:v>-6.4260775713196594</c:v>
                      </c:pt>
                      <c:pt idx="1540">
                        <c:v>-6.1187441592492533</c:v>
                      </c:pt>
                      <c:pt idx="1541">
                        <c:v>-1.7612937945135629</c:v>
                      </c:pt>
                      <c:pt idx="1542">
                        <c:v>-4.5536127819481322</c:v>
                      </c:pt>
                      <c:pt idx="1543">
                        <c:v>-9.8569231689816501</c:v>
                      </c:pt>
                      <c:pt idx="1544">
                        <c:v>-4.1701642839291573</c:v>
                      </c:pt>
                      <c:pt idx="1545">
                        <c:v>2.0605055466038138</c:v>
                      </c:pt>
                      <c:pt idx="1546">
                        <c:v>-1.789745665191846</c:v>
                      </c:pt>
                      <c:pt idx="1547">
                        <c:v>-5.716914413348257</c:v>
                      </c:pt>
                      <c:pt idx="1548">
                        <c:v>-22.563964017927319</c:v>
                      </c:pt>
                      <c:pt idx="1549">
                        <c:v>-13.406197678823069</c:v>
                      </c:pt>
                      <c:pt idx="1550">
                        <c:v>-23.251699142172608</c:v>
                      </c:pt>
                      <c:pt idx="1551">
                        <c:v>-7.9639610774418124</c:v>
                      </c:pt>
                      <c:pt idx="1552">
                        <c:v>-5.9770125995400116</c:v>
                      </c:pt>
                      <c:pt idx="1553">
                        <c:v>-2.08756780894449</c:v>
                      </c:pt>
                      <c:pt idx="1554">
                        <c:v>0.27290618603559769</c:v>
                      </c:pt>
                      <c:pt idx="1555">
                        <c:v>-5.9660143340401968</c:v>
                      </c:pt>
                      <c:pt idx="1556">
                        <c:v>-10.2893095735036</c:v>
                      </c:pt>
                      <c:pt idx="1557">
                        <c:v>-1.550219899489288</c:v>
                      </c:pt>
                      <c:pt idx="1558">
                        <c:v>-1.041805822843989</c:v>
                      </c:pt>
                      <c:pt idx="1559">
                        <c:v>-9.6250290144769401</c:v>
                      </c:pt>
                      <c:pt idx="1560">
                        <c:v>8.844818970561084</c:v>
                      </c:pt>
                      <c:pt idx="1561">
                        <c:v>-3.9397588836168489</c:v>
                      </c:pt>
                      <c:pt idx="1562">
                        <c:v>5.2628923633109146</c:v>
                      </c:pt>
                      <c:pt idx="1563">
                        <c:v>-3.8151034236348238</c:v>
                      </c:pt>
                      <c:pt idx="1564">
                        <c:v>-12.05346978706771</c:v>
                      </c:pt>
                      <c:pt idx="1565">
                        <c:v>3.2715459067761512</c:v>
                      </c:pt>
                      <c:pt idx="1566">
                        <c:v>-4.469688999467353</c:v>
                      </c:pt>
                      <c:pt idx="1567">
                        <c:v>-3.352646995929168</c:v>
                      </c:pt>
                      <c:pt idx="1568">
                        <c:v>-10.170080074470469</c:v>
                      </c:pt>
                      <c:pt idx="1569">
                        <c:v>-21.09538528261622</c:v>
                      </c:pt>
                      <c:pt idx="1570">
                        <c:v>-11.590425469931461</c:v>
                      </c:pt>
                      <c:pt idx="1571">
                        <c:v>-1.670601132126676</c:v>
                      </c:pt>
                      <c:pt idx="1572">
                        <c:v>2.4791275534761978</c:v>
                      </c:pt>
                      <c:pt idx="1573">
                        <c:v>8.0546973823490138</c:v>
                      </c:pt>
                      <c:pt idx="1574">
                        <c:v>10.8152204027799</c:v>
                      </c:pt>
                    </c:numCache>
                  </c:numRef>
                </c:yVal>
                <c:smooth val="0"/>
                <c:extLst>
                  <c:ext xmlns:c16="http://schemas.microsoft.com/office/drawing/2014/chart" uri="{C3380CC4-5D6E-409C-BE32-E72D297353CC}">
                    <c16:uniqueId val="{00000002-FB57-48F4-8B3C-1771B29A97C0}"/>
                  </c:ext>
                </c:extLst>
              </c15:ser>
            </c15:filteredScatterSeries>
            <c15:filteredScatterSeries>
              <c15:ser>
                <c:idx val="2"/>
                <c:order val="3"/>
                <c:tx>
                  <c:v>3) Erro SSP Smooth 20s</c:v>
                </c:tx>
                <c:spPr>
                  <a:ln w="25400" cap="rnd">
                    <a:noFill/>
                    <a:round/>
                  </a:ln>
                  <a:effectLst/>
                </c:spPr>
                <c:marker>
                  <c:symbol val="circle"/>
                  <c:size val="2"/>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3) Erro SSP Smooth 20s'!$G$2:$G$5937</c15:sqref>
                        </c15:formulaRef>
                      </c:ext>
                    </c:extLst>
                    <c:numCache>
                      <c:formatCode>h:mm:ss</c:formatCode>
                      <c:ptCount val="5936"/>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numRef>
                </c:xVal>
                <c:yVal>
                  <c:numRef>
                    <c:extLst xmlns:c15="http://schemas.microsoft.com/office/drawing/2012/chart">
                      <c:ext xmlns:c15="http://schemas.microsoft.com/office/drawing/2012/chart" uri="{02D57815-91ED-43cb-92C2-25804820EDAC}">
                        <c15:formulaRef>
                          <c15:sqref>'3) Erro SSP Smooth 20s'!$D$2:$D$5937</c15:sqref>
                        </c15:formulaRef>
                      </c:ext>
                    </c:extLst>
                    <c:numCache>
                      <c:formatCode>General</c:formatCode>
                      <c:ptCount val="5936"/>
                      <c:pt idx="0">
                        <c:v>4.5747713431469617</c:v>
                      </c:pt>
                      <c:pt idx="1">
                        <c:v>4.9941623363187988</c:v>
                      </c:pt>
                      <c:pt idx="2">
                        <c:v>-0.97362471254464378</c:v>
                      </c:pt>
                      <c:pt idx="3">
                        <c:v>-1.058272602750655</c:v>
                      </c:pt>
                      <c:pt idx="4">
                        <c:v>-1.3205289204780331</c:v>
                      </c:pt>
                      <c:pt idx="5">
                        <c:v>2.5585407800118651</c:v>
                      </c:pt>
                      <c:pt idx="6">
                        <c:v>2.58054871460631</c:v>
                      </c:pt>
                      <c:pt idx="7">
                        <c:v>2.0179821674740692</c:v>
                      </c:pt>
                      <c:pt idx="8">
                        <c:v>2.120217577043662</c:v>
                      </c:pt>
                      <c:pt idx="9">
                        <c:v>2.09290559470627</c:v>
                      </c:pt>
                      <c:pt idx="10">
                        <c:v>2.515145439968522</c:v>
                      </c:pt>
                      <c:pt idx="11">
                        <c:v>2.5909274367146269</c:v>
                      </c:pt>
                      <c:pt idx="12">
                        <c:v>2.6957943277689211</c:v>
                      </c:pt>
                      <c:pt idx="13">
                        <c:v>2.7373411272696999</c:v>
                      </c:pt>
                      <c:pt idx="14">
                        <c:v>2.7113911106427229</c:v>
                      </c:pt>
                      <c:pt idx="15">
                        <c:v>2.696098363167144</c:v>
                      </c:pt>
                      <c:pt idx="16">
                        <c:v>2.7891669855886891</c:v>
                      </c:pt>
                      <c:pt idx="17">
                        <c:v>3.0593139702480352</c:v>
                      </c:pt>
                      <c:pt idx="18">
                        <c:v>3.3578995371576461</c:v>
                      </c:pt>
                      <c:pt idx="19">
                        <c:v>3.705337710617238</c:v>
                      </c:pt>
                      <c:pt idx="20">
                        <c:v>3.8982710503034088</c:v>
                      </c:pt>
                      <c:pt idx="21">
                        <c:v>3.719728629641843</c:v>
                      </c:pt>
                      <c:pt idx="22">
                        <c:v>3.4322125751704129</c:v>
                      </c:pt>
                      <c:pt idx="23">
                        <c:v>3.2411191652085511</c:v>
                      </c:pt>
                      <c:pt idx="24">
                        <c:v>2.8787443804834152</c:v>
                      </c:pt>
                      <c:pt idx="25">
                        <c:v>2.7021552903406638</c:v>
                      </c:pt>
                      <c:pt idx="26">
                        <c:v>2.637081575036798</c:v>
                      </c:pt>
                      <c:pt idx="27">
                        <c:v>2.5801433865557541</c:v>
                      </c:pt>
                      <c:pt idx="28">
                        <c:v>2.6244873632232171</c:v>
                      </c:pt>
                      <c:pt idx="29">
                        <c:v>2.5792297598294112</c:v>
                      </c:pt>
                      <c:pt idx="30">
                        <c:v>2.6007082428633201</c:v>
                      </c:pt>
                      <c:pt idx="31">
                        <c:v>2.4663918414080599</c:v>
                      </c:pt>
                      <c:pt idx="32">
                        <c:v>2.4362973662968992</c:v>
                      </c:pt>
                      <c:pt idx="33">
                        <c:v>2.4618201010489051</c:v>
                      </c:pt>
                      <c:pt idx="34">
                        <c:v>3.2602992098042578</c:v>
                      </c:pt>
                      <c:pt idx="35">
                        <c:v>3.2287102767890778</c:v>
                      </c:pt>
                      <c:pt idx="36">
                        <c:v>3.0414615534730389</c:v>
                      </c:pt>
                      <c:pt idx="37">
                        <c:v>2.7490617885799469</c:v>
                      </c:pt>
                      <c:pt idx="38">
                        <c:v>2.3408264700912649</c:v>
                      </c:pt>
                      <c:pt idx="39">
                        <c:v>3.033330312806553</c:v>
                      </c:pt>
                      <c:pt idx="40">
                        <c:v>3.1257483441237151</c:v>
                      </c:pt>
                      <c:pt idx="41">
                        <c:v>2.953690401104395</c:v>
                      </c:pt>
                      <c:pt idx="42">
                        <c:v>3.016481864909053</c:v>
                      </c:pt>
                      <c:pt idx="43">
                        <c:v>2.2376639145846151</c:v>
                      </c:pt>
                      <c:pt idx="44">
                        <c:v>3.2163803193174729</c:v>
                      </c:pt>
                      <c:pt idx="45">
                        <c:v>2.388702691644403</c:v>
                      </c:pt>
                      <c:pt idx="46">
                        <c:v>2.3865641484827531</c:v>
                      </c:pt>
                      <c:pt idx="47">
                        <c:v>2.348511013490957</c:v>
                      </c:pt>
                      <c:pt idx="48">
                        <c:v>3.3378910684044389</c:v>
                      </c:pt>
                      <c:pt idx="49">
                        <c:v>3.0810529406169662</c:v>
                      </c:pt>
                      <c:pt idx="50">
                        <c:v>2.5967163224912899</c:v>
                      </c:pt>
                      <c:pt idx="51">
                        <c:v>2.3533902293765259</c:v>
                      </c:pt>
                      <c:pt idx="52">
                        <c:v>2.2418960711024951</c:v>
                      </c:pt>
                      <c:pt idx="53">
                        <c:v>2.247062424661618</c:v>
                      </c:pt>
                      <c:pt idx="54">
                        <c:v>2.2930919914678292</c:v>
                      </c:pt>
                      <c:pt idx="55">
                        <c:v>2.2331954653707791</c:v>
                      </c:pt>
                      <c:pt idx="56">
                        <c:v>2.255111036786579</c:v>
                      </c:pt>
                      <c:pt idx="57">
                        <c:v>2.3725116442610479</c:v>
                      </c:pt>
                      <c:pt idx="58">
                        <c:v>2.3748010686861751</c:v>
                      </c:pt>
                      <c:pt idx="59">
                        <c:v>1.9674154063197269</c:v>
                      </c:pt>
                      <c:pt idx="60">
                        <c:v>2.2021583445248099</c:v>
                      </c:pt>
                      <c:pt idx="61">
                        <c:v>2.124365936700956</c:v>
                      </c:pt>
                      <c:pt idx="62">
                        <c:v>2.0653169419474811</c:v>
                      </c:pt>
                      <c:pt idx="63">
                        <c:v>2.0201096780693608</c:v>
                      </c:pt>
                      <c:pt idx="64">
                        <c:v>1.7977989015026961</c:v>
                      </c:pt>
                      <c:pt idx="65">
                        <c:v>1.6271572988381111</c:v>
                      </c:pt>
                      <c:pt idx="66">
                        <c:v>0.21052747346210951</c:v>
                      </c:pt>
                      <c:pt idx="67">
                        <c:v>1.100938942269748</c:v>
                      </c:pt>
                      <c:pt idx="68">
                        <c:v>1.1416411096082499</c:v>
                      </c:pt>
                      <c:pt idx="69">
                        <c:v>1.206094927401447</c:v>
                      </c:pt>
                      <c:pt idx="70">
                        <c:v>1.3034649581125279</c:v>
                      </c:pt>
                      <c:pt idx="71">
                        <c:v>1.2378030103127819</c:v>
                      </c:pt>
                      <c:pt idx="72">
                        <c:v>1.0582290439226849</c:v>
                      </c:pt>
                      <c:pt idx="73">
                        <c:v>0.79540853903678976</c:v>
                      </c:pt>
                      <c:pt idx="74">
                        <c:v>0.58372742508952724</c:v>
                      </c:pt>
                      <c:pt idx="75">
                        <c:v>0.43547179916248391</c:v>
                      </c:pt>
                      <c:pt idx="76">
                        <c:v>0.45328151608336381</c:v>
                      </c:pt>
                      <c:pt idx="77">
                        <c:v>0.47446800896590879</c:v>
                      </c:pt>
                      <c:pt idx="78">
                        <c:v>0.45271899992833919</c:v>
                      </c:pt>
                      <c:pt idx="79">
                        <c:v>0.41404513036103507</c:v>
                      </c:pt>
                      <c:pt idx="80">
                        <c:v>0.42354381763054982</c:v>
                      </c:pt>
                      <c:pt idx="81">
                        <c:v>0.47124997897584769</c:v>
                      </c:pt>
                      <c:pt idx="82">
                        <c:v>0.31586342764827402</c:v>
                      </c:pt>
                      <c:pt idx="83">
                        <c:v>-5.9751253730177242E-2</c:v>
                      </c:pt>
                      <c:pt idx="84">
                        <c:v>1.347523875968113</c:v>
                      </c:pt>
                      <c:pt idx="85">
                        <c:v>1.2657473331490039</c:v>
                      </c:pt>
                      <c:pt idx="86">
                        <c:v>1.170216366860336</c:v>
                      </c:pt>
                      <c:pt idx="87">
                        <c:v>-0.79291781561580377</c:v>
                      </c:pt>
                      <c:pt idx="88">
                        <c:v>-0.89513432331833798</c:v>
                      </c:pt>
                      <c:pt idx="89">
                        <c:v>-0.87918723145782718</c:v>
                      </c:pt>
                      <c:pt idx="90">
                        <c:v>1.226955557835028</c:v>
                      </c:pt>
                      <c:pt idx="91">
                        <c:v>1.1130930401654211</c:v>
                      </c:pt>
                      <c:pt idx="92">
                        <c:v>0.79984808407970798</c:v>
                      </c:pt>
                      <c:pt idx="93">
                        <c:v>0.44970604085347221</c:v>
                      </c:pt>
                      <c:pt idx="94">
                        <c:v>0.16981578841059891</c:v>
                      </c:pt>
                      <c:pt idx="95">
                        <c:v>-0.13964545752144131</c:v>
                      </c:pt>
                      <c:pt idx="96">
                        <c:v>-0.35283064909677619</c:v>
                      </c:pt>
                      <c:pt idx="97">
                        <c:v>-0.54551987739141017</c:v>
                      </c:pt>
                      <c:pt idx="98">
                        <c:v>-0.86584761142018318</c:v>
                      </c:pt>
                      <c:pt idx="99">
                        <c:v>-2.515153169543181</c:v>
                      </c:pt>
                      <c:pt idx="100">
                        <c:v>-2.51283701693812</c:v>
                      </c:pt>
                      <c:pt idx="101">
                        <c:v>-2.4589663674787809</c:v>
                      </c:pt>
                      <c:pt idx="102">
                        <c:v>-2.3828264118813518</c:v>
                      </c:pt>
                      <c:pt idx="103">
                        <c:v>-2.403227046025846</c:v>
                      </c:pt>
                      <c:pt idx="104">
                        <c:v>-2.551938451001496</c:v>
                      </c:pt>
                      <c:pt idx="105">
                        <c:v>-2.6500149542234608</c:v>
                      </c:pt>
                      <c:pt idx="106">
                        <c:v>-2.7166225623427458</c:v>
                      </c:pt>
                      <c:pt idx="107">
                        <c:v>-2.7771856100326469</c:v>
                      </c:pt>
                      <c:pt idx="108">
                        <c:v>-2.7790920688256668</c:v>
                      </c:pt>
                      <c:pt idx="109">
                        <c:v>-2.51928592696094</c:v>
                      </c:pt>
                      <c:pt idx="110">
                        <c:v>-2.345105501609738</c:v>
                      </c:pt>
                      <c:pt idx="111">
                        <c:v>-2.209148913184579</c:v>
                      </c:pt>
                      <c:pt idx="112">
                        <c:v>-2.382859129185066</c:v>
                      </c:pt>
                      <c:pt idx="113">
                        <c:v>-2.5856840378142829</c:v>
                      </c:pt>
                      <c:pt idx="114">
                        <c:v>-2.2161256439954409</c:v>
                      </c:pt>
                      <c:pt idx="115">
                        <c:v>-2.5312359130841049</c:v>
                      </c:pt>
                      <c:pt idx="116">
                        <c:v>-2.2943108599177018</c:v>
                      </c:pt>
                      <c:pt idx="117">
                        <c:v>-1.950948499754372</c:v>
                      </c:pt>
                      <c:pt idx="118">
                        <c:v>-1.707264609402567</c:v>
                      </c:pt>
                      <c:pt idx="119">
                        <c:v>-1.41198933227521</c:v>
                      </c:pt>
                      <c:pt idx="120">
                        <c:v>-1.4249399376604359</c:v>
                      </c:pt>
                      <c:pt idx="121">
                        <c:v>-1.5320818080651051</c:v>
                      </c:pt>
                      <c:pt idx="122">
                        <c:v>-1.6575151829274699</c:v>
                      </c:pt>
                      <c:pt idx="123">
                        <c:v>-1.793320320110976</c:v>
                      </c:pt>
                      <c:pt idx="124">
                        <c:v>-1.677419870358833</c:v>
                      </c:pt>
                      <c:pt idx="125">
                        <c:v>-1.6276282092593919</c:v>
                      </c:pt>
                      <c:pt idx="126">
                        <c:v>-1.67634364684272</c:v>
                      </c:pt>
                      <c:pt idx="127">
                        <c:v>-1.605124943543057</c:v>
                      </c:pt>
                      <c:pt idx="128">
                        <c:v>-1.388135717766128</c:v>
                      </c:pt>
                      <c:pt idx="129">
                        <c:v>-0.33988511216282369</c:v>
                      </c:pt>
                      <c:pt idx="130">
                        <c:v>-0.40212509156095871</c:v>
                      </c:pt>
                      <c:pt idx="131">
                        <c:v>-0.47517783830771582</c:v>
                      </c:pt>
                      <c:pt idx="132">
                        <c:v>-0.57413412432465505</c:v>
                      </c:pt>
                      <c:pt idx="133">
                        <c:v>-0.6656096046954677</c:v>
                      </c:pt>
                      <c:pt idx="134">
                        <c:v>-0.57415204066779602</c:v>
                      </c:pt>
                      <c:pt idx="135">
                        <c:v>-0.38699205930828362</c:v>
                      </c:pt>
                      <c:pt idx="136">
                        <c:v>-0.2254952342231985</c:v>
                      </c:pt>
                      <c:pt idx="137">
                        <c:v>-4.4453343374212043E-2</c:v>
                      </c:pt>
                      <c:pt idx="138">
                        <c:v>-0.1006186243312414</c:v>
                      </c:pt>
                      <c:pt idx="139">
                        <c:v>-7.6929982008165892E-2</c:v>
                      </c:pt>
                      <c:pt idx="140">
                        <c:v>-0.20238807752986079</c:v>
                      </c:pt>
                      <c:pt idx="141">
                        <c:v>-0.26955703648036861</c:v>
                      </c:pt>
                      <c:pt idx="142">
                        <c:v>-0.38903320149695703</c:v>
                      </c:pt>
                      <c:pt idx="143">
                        <c:v>-0.27825882886488928</c:v>
                      </c:pt>
                      <c:pt idx="144">
                        <c:v>-4.5527458151189568E-2</c:v>
                      </c:pt>
                      <c:pt idx="145">
                        <c:v>0.13634592852599281</c:v>
                      </c:pt>
                      <c:pt idx="146">
                        <c:v>0.27322893167933587</c:v>
                      </c:pt>
                      <c:pt idx="147">
                        <c:v>0.27493151357058238</c:v>
                      </c:pt>
                      <c:pt idx="148">
                        <c:v>0.27095157498779032</c:v>
                      </c:pt>
                      <c:pt idx="149">
                        <c:v>0.37816416131200759</c:v>
                      </c:pt>
                      <c:pt idx="150">
                        <c:v>0.24294433940142801</c:v>
                      </c:pt>
                      <c:pt idx="151">
                        <c:v>9.2670545794469913E-2</c:v>
                      </c:pt>
                      <c:pt idx="152">
                        <c:v>-0.230727868085702</c:v>
                      </c:pt>
                      <c:pt idx="153">
                        <c:v>-0.43040914552148712</c:v>
                      </c:pt>
                      <c:pt idx="154">
                        <c:v>-0.67134763389240393</c:v>
                      </c:pt>
                      <c:pt idx="155">
                        <c:v>-0.69011313857644074</c:v>
                      </c:pt>
                      <c:pt idx="156">
                        <c:v>-0.3935883181722063</c:v>
                      </c:pt>
                      <c:pt idx="157">
                        <c:v>-0.1960444712517532</c:v>
                      </c:pt>
                      <c:pt idx="158">
                        <c:v>-0.1238896049376805</c:v>
                      </c:pt>
                      <c:pt idx="159">
                        <c:v>-0.23017400948079161</c:v>
                      </c:pt>
                      <c:pt idx="160">
                        <c:v>-0.28572796232543451</c:v>
                      </c:pt>
                      <c:pt idx="161">
                        <c:v>-0.42304336167300532</c:v>
                      </c:pt>
                      <c:pt idx="162">
                        <c:v>-0.66850501971942011</c:v>
                      </c:pt>
                      <c:pt idx="163">
                        <c:v>-0.97731492112467833</c:v>
                      </c:pt>
                      <c:pt idx="164">
                        <c:v>-1.0766735227181481</c:v>
                      </c:pt>
                      <c:pt idx="165">
                        <c:v>-1.18125910013872</c:v>
                      </c:pt>
                      <c:pt idx="166">
                        <c:v>-1.1610308837383989</c:v>
                      </c:pt>
                      <c:pt idx="167">
                        <c:v>-2.4401266152671282</c:v>
                      </c:pt>
                      <c:pt idx="168">
                        <c:v>-0.47328023255373081</c:v>
                      </c:pt>
                      <c:pt idx="169">
                        <c:v>-0.31089858275762822</c:v>
                      </c:pt>
                      <c:pt idx="170">
                        <c:v>-0.1959620279701276</c:v>
                      </c:pt>
                      <c:pt idx="171">
                        <c:v>-2.3586656962253461</c:v>
                      </c:pt>
                      <c:pt idx="172">
                        <c:v>-2.3624346688094011</c:v>
                      </c:pt>
                      <c:pt idx="173">
                        <c:v>-0.16082038318392969</c:v>
                      </c:pt>
                      <c:pt idx="174">
                        <c:v>-2.3527364862237401</c:v>
                      </c:pt>
                      <c:pt idx="175">
                        <c:v>-2.437217798289335</c:v>
                      </c:pt>
                      <c:pt idx="176">
                        <c:v>-2.660533481062727</c:v>
                      </c:pt>
                      <c:pt idx="177">
                        <c:v>-2.530596732861405</c:v>
                      </c:pt>
                      <c:pt idx="178">
                        <c:v>-2.352755705073347</c:v>
                      </c:pt>
                      <c:pt idx="179">
                        <c:v>-2.2079959488197711</c:v>
                      </c:pt>
                      <c:pt idx="180">
                        <c:v>-1.9291783581997859</c:v>
                      </c:pt>
                      <c:pt idx="181">
                        <c:v>-1.7569501246224839</c:v>
                      </c:pt>
                      <c:pt idx="182">
                        <c:v>-1.804043749145454</c:v>
                      </c:pt>
                      <c:pt idx="183">
                        <c:v>-1.962660328874239</c:v>
                      </c:pt>
                      <c:pt idx="184">
                        <c:v>-2.0800724897213891</c:v>
                      </c:pt>
                      <c:pt idx="185">
                        <c:v>-2.3677890511780331</c:v>
                      </c:pt>
                      <c:pt idx="186">
                        <c:v>-2.5124183795725328</c:v>
                      </c:pt>
                      <c:pt idx="187">
                        <c:v>-2.3545318648910731</c:v>
                      </c:pt>
                      <c:pt idx="188">
                        <c:v>-2.1312366803066909</c:v>
                      </c:pt>
                      <c:pt idx="189">
                        <c:v>-1.9783836913693691</c:v>
                      </c:pt>
                      <c:pt idx="190">
                        <c:v>-1.834098336262781</c:v>
                      </c:pt>
                      <c:pt idx="191">
                        <c:v>-1.8591725430297159</c:v>
                      </c:pt>
                      <c:pt idx="192">
                        <c:v>-2.1737550683391542</c:v>
                      </c:pt>
                      <c:pt idx="193">
                        <c:v>-2.387141002544074</c:v>
                      </c:pt>
                      <c:pt idx="194">
                        <c:v>-2.3188479476704118</c:v>
                      </c:pt>
                      <c:pt idx="195">
                        <c:v>-2.4469739868246991</c:v>
                      </c:pt>
                      <c:pt idx="196">
                        <c:v>-2.2064734418885159</c:v>
                      </c:pt>
                      <c:pt idx="197">
                        <c:v>-0.479455035241247</c:v>
                      </c:pt>
                      <c:pt idx="198">
                        <c:v>-0.47266239964255419</c:v>
                      </c:pt>
                      <c:pt idx="199">
                        <c:v>-0.44266703896225612</c:v>
                      </c:pt>
                      <c:pt idx="200">
                        <c:v>-2.4166139244146811</c:v>
                      </c:pt>
                      <c:pt idx="201">
                        <c:v>-2.4154867886461049</c:v>
                      </c:pt>
                      <c:pt idx="202">
                        <c:v>-2.5066172404029001</c:v>
                      </c:pt>
                      <c:pt idx="203">
                        <c:v>-2.683183134807551</c:v>
                      </c:pt>
                      <c:pt idx="204">
                        <c:v>-2.7357894953516859</c:v>
                      </c:pt>
                      <c:pt idx="205">
                        <c:v>-2.651186803182541</c:v>
                      </c:pt>
                      <c:pt idx="206">
                        <c:v>-2.6189139895736</c:v>
                      </c:pt>
                      <c:pt idx="207">
                        <c:v>-2.5828471929885422</c:v>
                      </c:pt>
                      <c:pt idx="208">
                        <c:v>-2.559177749723244</c:v>
                      </c:pt>
                      <c:pt idx="209">
                        <c:v>-2.3018153801704422</c:v>
                      </c:pt>
                      <c:pt idx="210">
                        <c:v>-2.1730820472322581</c:v>
                      </c:pt>
                      <c:pt idx="211">
                        <c:v>-2.070919662111335</c:v>
                      </c:pt>
                      <c:pt idx="212">
                        <c:v>-2.0485906009089989</c:v>
                      </c:pt>
                      <c:pt idx="213">
                        <c:v>-2.0402693674389769</c:v>
                      </c:pt>
                      <c:pt idx="214">
                        <c:v>-1.879823182464992</c:v>
                      </c:pt>
                      <c:pt idx="215">
                        <c:v>-1.8447583746176739</c:v>
                      </c:pt>
                      <c:pt idx="216">
                        <c:v>-1.82093714349626</c:v>
                      </c:pt>
                      <c:pt idx="217">
                        <c:v>-1.8919665518010409</c:v>
                      </c:pt>
                      <c:pt idx="218">
                        <c:v>-2.0059599408493138</c:v>
                      </c:pt>
                      <c:pt idx="219">
                        <c:v>-1.8752940493565571</c:v>
                      </c:pt>
                      <c:pt idx="220">
                        <c:v>-1.5549726816776119</c:v>
                      </c:pt>
                      <c:pt idx="221">
                        <c:v>-1.1379927799785181</c:v>
                      </c:pt>
                      <c:pt idx="222">
                        <c:v>-0.95036081469420808</c:v>
                      </c:pt>
                      <c:pt idx="223">
                        <c:v>-0.89437487251216641</c:v>
                      </c:pt>
                      <c:pt idx="224">
                        <c:v>-1.0526336746948191</c:v>
                      </c:pt>
                      <c:pt idx="225">
                        <c:v>-1.0824189397187149</c:v>
                      </c:pt>
                      <c:pt idx="226">
                        <c:v>-0.93149472883449558</c:v>
                      </c:pt>
                      <c:pt idx="227">
                        <c:v>-0.64521716673455809</c:v>
                      </c:pt>
                      <c:pt idx="228">
                        <c:v>-0.55093789803837745</c:v>
                      </c:pt>
                      <c:pt idx="229">
                        <c:v>-0.48843816882972041</c:v>
                      </c:pt>
                      <c:pt idx="230">
                        <c:v>-0.36924678407251288</c:v>
                      </c:pt>
                      <c:pt idx="231">
                        <c:v>-4.4843325229790468E-2</c:v>
                      </c:pt>
                      <c:pt idx="232">
                        <c:v>1.201794540492695E-2</c:v>
                      </c:pt>
                      <c:pt idx="233">
                        <c:v>0.66371932248968502</c:v>
                      </c:pt>
                      <c:pt idx="234">
                        <c:v>0.89259953211301268</c:v>
                      </c:pt>
                      <c:pt idx="235">
                        <c:v>0.83679213250285056</c:v>
                      </c:pt>
                      <c:pt idx="236">
                        <c:v>0.94768191035859051</c:v>
                      </c:pt>
                      <c:pt idx="237">
                        <c:v>1.0739575117820459</c:v>
                      </c:pt>
                      <c:pt idx="238">
                        <c:v>1.327827706691759</c:v>
                      </c:pt>
                      <c:pt idx="239">
                        <c:v>1.563425423335669</c:v>
                      </c:pt>
                      <c:pt idx="240">
                        <c:v>1.403588351649995</c:v>
                      </c:pt>
                      <c:pt idx="241">
                        <c:v>2.1607853117150451</c:v>
                      </c:pt>
                      <c:pt idx="242">
                        <c:v>2.3282736053022228</c:v>
                      </c:pt>
                      <c:pt idx="243">
                        <c:v>2.4325280799084652</c:v>
                      </c:pt>
                      <c:pt idx="244">
                        <c:v>2.530680106495319</c:v>
                      </c:pt>
                      <c:pt idx="245">
                        <c:v>2.646096238214048</c:v>
                      </c:pt>
                      <c:pt idx="246">
                        <c:v>2.5863840982703681</c:v>
                      </c:pt>
                      <c:pt idx="247">
                        <c:v>2.468522326495199</c:v>
                      </c:pt>
                      <c:pt idx="248">
                        <c:v>2.480149992385881</c:v>
                      </c:pt>
                      <c:pt idx="249">
                        <c:v>2.5017985251673038</c:v>
                      </c:pt>
                      <c:pt idx="250">
                        <c:v>2.2941893157358408</c:v>
                      </c:pt>
                      <c:pt idx="251">
                        <c:v>2.0051476096130778</c:v>
                      </c:pt>
                      <c:pt idx="252">
                        <c:v>1.8038527833944129</c:v>
                      </c:pt>
                      <c:pt idx="253">
                        <c:v>1.6801707954678851</c:v>
                      </c:pt>
                      <c:pt idx="254">
                        <c:v>1.592337001104325</c:v>
                      </c:pt>
                      <c:pt idx="255">
                        <c:v>1.5453890022058601</c:v>
                      </c:pt>
                      <c:pt idx="256">
                        <c:v>1.464264982046781</c:v>
                      </c:pt>
                      <c:pt idx="257">
                        <c:v>1.473969257984761</c:v>
                      </c:pt>
                      <c:pt idx="258">
                        <c:v>1.543290020320361</c:v>
                      </c:pt>
                      <c:pt idx="259">
                        <c:v>1.381372815412989</c:v>
                      </c:pt>
                      <c:pt idx="260">
                        <c:v>1.292433061741026</c:v>
                      </c:pt>
                      <c:pt idx="261">
                        <c:v>1.0144760176484591</c:v>
                      </c:pt>
                      <c:pt idx="262">
                        <c:v>0.65642077274823207</c:v>
                      </c:pt>
                      <c:pt idx="263">
                        <c:v>0.31768507870466112</c:v>
                      </c:pt>
                      <c:pt idx="264">
                        <c:v>0.29415453568602018</c:v>
                      </c:pt>
                      <c:pt idx="265">
                        <c:v>0.35970904256308972</c:v>
                      </c:pt>
                      <c:pt idx="266">
                        <c:v>0.47241831383921551</c:v>
                      </c:pt>
                      <c:pt idx="267">
                        <c:v>0.59256556686222706</c:v>
                      </c:pt>
                      <c:pt idx="268">
                        <c:v>0.65384251963945084</c:v>
                      </c:pt>
                      <c:pt idx="269">
                        <c:v>0.62097387603002008</c:v>
                      </c:pt>
                      <c:pt idx="270">
                        <c:v>0.57848607803072682</c:v>
                      </c:pt>
                      <c:pt idx="271">
                        <c:v>0.69253771995182134</c:v>
                      </c:pt>
                      <c:pt idx="272">
                        <c:v>0.84084777711350456</c:v>
                      </c:pt>
                      <c:pt idx="273">
                        <c:v>0.79737205524408372</c:v>
                      </c:pt>
                      <c:pt idx="274">
                        <c:v>0.90117167535633402</c:v>
                      </c:pt>
                      <c:pt idx="275">
                        <c:v>0.25459040385398413</c:v>
                      </c:pt>
                      <c:pt idx="276">
                        <c:v>8.8608845122703297E-2</c:v>
                      </c:pt>
                      <c:pt idx="277">
                        <c:v>8.2764431243208425E-2</c:v>
                      </c:pt>
                      <c:pt idx="278">
                        <c:v>0.26344291653326268</c:v>
                      </c:pt>
                      <c:pt idx="279">
                        <c:v>0.4436090325103243</c:v>
                      </c:pt>
                      <c:pt idx="280">
                        <c:v>0.55429753431011242</c:v>
                      </c:pt>
                      <c:pt idx="281">
                        <c:v>0.50094002390772119</c:v>
                      </c:pt>
                      <c:pt idx="282">
                        <c:v>0.27602386098167742</c:v>
                      </c:pt>
                      <c:pt idx="283">
                        <c:v>1.208514008354963</c:v>
                      </c:pt>
                      <c:pt idx="284">
                        <c:v>1.2328174999021739</c:v>
                      </c:pt>
                      <c:pt idx="285">
                        <c:v>-8.7768563153893652E-3</c:v>
                      </c:pt>
                      <c:pt idx="286">
                        <c:v>1.0179157841662509</c:v>
                      </c:pt>
                      <c:pt idx="287">
                        <c:v>-0.21394610370408809</c:v>
                      </c:pt>
                      <c:pt idx="288">
                        <c:v>0.84934810142223549</c:v>
                      </c:pt>
                      <c:pt idx="289">
                        <c:v>0.84571716855079315</c:v>
                      </c:pt>
                      <c:pt idx="290">
                        <c:v>0.82562387651415903</c:v>
                      </c:pt>
                      <c:pt idx="291">
                        <c:v>0.92163338743400458</c:v>
                      </c:pt>
                      <c:pt idx="292">
                        <c:v>1.0949946900586389</c:v>
                      </c:pt>
                      <c:pt idx="293">
                        <c:v>1.2447074241196141</c:v>
                      </c:pt>
                      <c:pt idx="294">
                        <c:v>1.2331738624191619</c:v>
                      </c:pt>
                      <c:pt idx="295">
                        <c:v>1.03097885350826</c:v>
                      </c:pt>
                      <c:pt idx="296">
                        <c:v>0.76712849935860239</c:v>
                      </c:pt>
                      <c:pt idx="297">
                        <c:v>0.53532069063862964</c:v>
                      </c:pt>
                      <c:pt idx="298">
                        <c:v>0.22748422358344719</c:v>
                      </c:pt>
                      <c:pt idx="299">
                        <c:v>-1.2904828118353889E-2</c:v>
                      </c:pt>
                      <c:pt idx="300">
                        <c:v>-0.17539215846153289</c:v>
                      </c:pt>
                      <c:pt idx="301">
                        <c:v>-0.1192598536857379</c:v>
                      </c:pt>
                      <c:pt idx="302">
                        <c:v>-4.9569594448106623E-2</c:v>
                      </c:pt>
                      <c:pt idx="303">
                        <c:v>4.6515994891114458E-2</c:v>
                      </c:pt>
                      <c:pt idx="304">
                        <c:v>-1.7084373640093711E-2</c:v>
                      </c:pt>
                      <c:pt idx="305">
                        <c:v>-0.15481083583518979</c:v>
                      </c:pt>
                      <c:pt idx="306">
                        <c:v>-0.22586339397642999</c:v>
                      </c:pt>
                      <c:pt idx="307">
                        <c:v>-0.33931817354153609</c:v>
                      </c:pt>
                      <c:pt idx="308">
                        <c:v>-0.42577138021961092</c:v>
                      </c:pt>
                      <c:pt idx="309">
                        <c:v>-0.46079091443804798</c:v>
                      </c:pt>
                      <c:pt idx="310">
                        <c:v>-0.29814163428499107</c:v>
                      </c:pt>
                      <c:pt idx="311">
                        <c:v>-0.27500932983283549</c:v>
                      </c:pt>
                      <c:pt idx="312">
                        <c:v>-0.33462279572074061</c:v>
                      </c:pt>
                      <c:pt idx="313">
                        <c:v>-0.40804500753713813</c:v>
                      </c:pt>
                      <c:pt idx="314">
                        <c:v>-0.7582294116090541</c:v>
                      </c:pt>
                      <c:pt idx="315">
                        <c:v>-0.57852083224684614</c:v>
                      </c:pt>
                      <c:pt idx="316">
                        <c:v>-0.76818942911763588</c:v>
                      </c:pt>
                      <c:pt idx="317">
                        <c:v>-0.97898218985728358</c:v>
                      </c:pt>
                      <c:pt idx="318">
                        <c:v>-1.131488904373025</c:v>
                      </c:pt>
                      <c:pt idx="319">
                        <c:v>-1.3524733479550051</c:v>
                      </c:pt>
                      <c:pt idx="320">
                        <c:v>-1.615758427725716</c:v>
                      </c:pt>
                      <c:pt idx="321">
                        <c:v>-1.7605094143254549</c:v>
                      </c:pt>
                      <c:pt idx="322">
                        <c:v>-1.661684457389333</c:v>
                      </c:pt>
                      <c:pt idx="323">
                        <c:v>-1.650544885056223</c:v>
                      </c:pt>
                      <c:pt idx="324">
                        <c:v>-1.5790854436992789</c:v>
                      </c:pt>
                      <c:pt idx="325">
                        <c:v>-1.316606011837226</c:v>
                      </c:pt>
                      <c:pt idx="326">
                        <c:v>-1.1088875047187421</c:v>
                      </c:pt>
                      <c:pt idx="327">
                        <c:v>-1.02391281024048</c:v>
                      </c:pt>
                      <c:pt idx="328">
                        <c:v>-1.1354931932953951</c:v>
                      </c:pt>
                      <c:pt idx="329">
                        <c:v>-1.181756254595242</c:v>
                      </c:pt>
                      <c:pt idx="330">
                        <c:v>-1.244007886173544</c:v>
                      </c:pt>
                      <c:pt idx="331">
                        <c:v>-1.3541704602359379</c:v>
                      </c:pt>
                      <c:pt idx="332">
                        <c:v>-1.1092206492882719</c:v>
                      </c:pt>
                      <c:pt idx="333">
                        <c:v>-0.80289706042686482</c:v>
                      </c:pt>
                      <c:pt idx="334">
                        <c:v>-0.51795849689630213</c:v>
                      </c:pt>
                      <c:pt idx="335">
                        <c:v>-0.44297886932838298</c:v>
                      </c:pt>
                      <c:pt idx="336">
                        <c:v>2.1738221079416178</c:v>
                      </c:pt>
                      <c:pt idx="337">
                        <c:v>1.925475826546859</c:v>
                      </c:pt>
                      <c:pt idx="338">
                        <c:v>-0.93380826585298415</c:v>
                      </c:pt>
                      <c:pt idx="339">
                        <c:v>1.270713550390778</c:v>
                      </c:pt>
                      <c:pt idx="340">
                        <c:v>1.1222886081532339</c:v>
                      </c:pt>
                      <c:pt idx="341">
                        <c:v>1.0545682900480571</c:v>
                      </c:pt>
                      <c:pt idx="342">
                        <c:v>-1.107412108185913</c:v>
                      </c:pt>
                      <c:pt idx="343">
                        <c:v>-0.93345313892284709</c:v>
                      </c:pt>
                      <c:pt idx="344">
                        <c:v>-0.8523053359877627</c:v>
                      </c:pt>
                      <c:pt idx="345">
                        <c:v>-0.82687376678319635</c:v>
                      </c:pt>
                      <c:pt idx="346">
                        <c:v>-0.74918339629678776</c:v>
                      </c:pt>
                      <c:pt idx="347">
                        <c:v>-0.71087675621906232</c:v>
                      </c:pt>
                      <c:pt idx="348">
                        <c:v>-0.71766288985015969</c:v>
                      </c:pt>
                      <c:pt idx="349">
                        <c:v>-0.6497091280146321</c:v>
                      </c:pt>
                      <c:pt idx="350">
                        <c:v>-0.64409388248753419</c:v>
                      </c:pt>
                      <c:pt idx="351">
                        <c:v>-0.80565331252535</c:v>
                      </c:pt>
                      <c:pt idx="352">
                        <c:v>-1.0021672758087901</c:v>
                      </c:pt>
                      <c:pt idx="353">
                        <c:v>-0.98508162077582673</c:v>
                      </c:pt>
                      <c:pt idx="354">
                        <c:v>-0.8703002255736727</c:v>
                      </c:pt>
                      <c:pt idx="355">
                        <c:v>-0.8492529036859181</c:v>
                      </c:pt>
                      <c:pt idx="356">
                        <c:v>-0.94326155523310451</c:v>
                      </c:pt>
                      <c:pt idx="357">
                        <c:v>-0.89329477669843638</c:v>
                      </c:pt>
                      <c:pt idx="358">
                        <c:v>-0.6659024053528263</c:v>
                      </c:pt>
                      <c:pt idx="359">
                        <c:v>-0.5828097855589871</c:v>
                      </c:pt>
                      <c:pt idx="360">
                        <c:v>-0.68375118413035529</c:v>
                      </c:pt>
                      <c:pt idx="361">
                        <c:v>-0.89238395997480802</c:v>
                      </c:pt>
                      <c:pt idx="362">
                        <c:v>-0.87434612885983254</c:v>
                      </c:pt>
                      <c:pt idx="363">
                        <c:v>-0.77728996587516241</c:v>
                      </c:pt>
                      <c:pt idx="364">
                        <c:v>-0.49608369938116931</c:v>
                      </c:pt>
                      <c:pt idx="365">
                        <c:v>-9.8304701635016603E-2</c:v>
                      </c:pt>
                      <c:pt idx="366">
                        <c:v>0.2672724497002244</c:v>
                      </c:pt>
                      <c:pt idx="367">
                        <c:v>0.46546708549346572</c:v>
                      </c:pt>
                      <c:pt idx="368">
                        <c:v>0.55406964134004622</c:v>
                      </c:pt>
                      <c:pt idx="369">
                        <c:v>0.47265151510804909</c:v>
                      </c:pt>
                      <c:pt idx="370">
                        <c:v>0.41385928569149583</c:v>
                      </c:pt>
                      <c:pt idx="371">
                        <c:v>0.32082307846993702</c:v>
                      </c:pt>
                      <c:pt idx="372">
                        <c:v>0.26634553796242122</c:v>
                      </c:pt>
                      <c:pt idx="373">
                        <c:v>1.691935288235423E-2</c:v>
                      </c:pt>
                      <c:pt idx="374">
                        <c:v>-0.23703048976672</c:v>
                      </c:pt>
                      <c:pt idx="375">
                        <c:v>-0.34105681811931238</c:v>
                      </c:pt>
                      <c:pt idx="376">
                        <c:v>-0.27545045816490499</c:v>
                      </c:pt>
                      <c:pt idx="377">
                        <c:v>8.4933744645071765E-2</c:v>
                      </c:pt>
                      <c:pt idx="378">
                        <c:v>0.45352870433414888</c:v>
                      </c:pt>
                      <c:pt idx="379">
                        <c:v>0.88547091447864823</c:v>
                      </c:pt>
                      <c:pt idx="380">
                        <c:v>1.2813206557731429</c:v>
                      </c:pt>
                      <c:pt idx="381">
                        <c:v>1.570177477965202</c:v>
                      </c:pt>
                      <c:pt idx="382">
                        <c:v>1.767851522332029</c:v>
                      </c:pt>
                      <c:pt idx="383">
                        <c:v>1.826003455959853</c:v>
                      </c:pt>
                      <c:pt idx="384">
                        <c:v>1.8448871907668041</c:v>
                      </c:pt>
                      <c:pt idx="385">
                        <c:v>1.881819989610964</c:v>
                      </c:pt>
                      <c:pt idx="386">
                        <c:v>1.895780645247422</c:v>
                      </c:pt>
                      <c:pt idx="387">
                        <c:v>2.0060668729059898</c:v>
                      </c:pt>
                      <c:pt idx="388">
                        <c:v>2.0160161371271119</c:v>
                      </c:pt>
                      <c:pt idx="389">
                        <c:v>1.9166882631335851</c:v>
                      </c:pt>
                      <c:pt idx="390">
                        <c:v>1.7413589575421919</c:v>
                      </c:pt>
                      <c:pt idx="391">
                        <c:v>1.7267339450451791</c:v>
                      </c:pt>
                      <c:pt idx="392">
                        <c:v>1.8744449434720889</c:v>
                      </c:pt>
                      <c:pt idx="393">
                        <c:v>1.970192928584636</c:v>
                      </c:pt>
                      <c:pt idx="394">
                        <c:v>2.0699694099282109</c:v>
                      </c:pt>
                      <c:pt idx="395">
                        <c:v>2.058911529288296</c:v>
                      </c:pt>
                      <c:pt idx="396">
                        <c:v>2.196257611840688</c:v>
                      </c:pt>
                      <c:pt idx="397">
                        <c:v>2.339680553288991</c:v>
                      </c:pt>
                      <c:pt idx="398">
                        <c:v>2.420020607039004</c:v>
                      </c:pt>
                      <c:pt idx="399">
                        <c:v>2.5606021825548142</c:v>
                      </c:pt>
                      <c:pt idx="400">
                        <c:v>2.6842904352839572</c:v>
                      </c:pt>
                      <c:pt idx="401">
                        <c:v>2.5221855998123028</c:v>
                      </c:pt>
                      <c:pt idx="402">
                        <c:v>2.364360819136385</c:v>
                      </c:pt>
                      <c:pt idx="403">
                        <c:v>2.3011372219331281</c:v>
                      </c:pt>
                      <c:pt idx="404">
                        <c:v>2.278982081828854</c:v>
                      </c:pt>
                      <c:pt idx="405">
                        <c:v>2.1805769070592049</c:v>
                      </c:pt>
                      <c:pt idx="406">
                        <c:v>2.1006068625404719</c:v>
                      </c:pt>
                      <c:pt idx="407">
                        <c:v>2.0347289719275361</c:v>
                      </c:pt>
                      <c:pt idx="408">
                        <c:v>2.0576257183522562</c:v>
                      </c:pt>
                      <c:pt idx="409">
                        <c:v>2.2016628504302802</c:v>
                      </c:pt>
                      <c:pt idx="410">
                        <c:v>2.3508379542093292</c:v>
                      </c:pt>
                      <c:pt idx="411">
                        <c:v>2.1502634737181179</c:v>
                      </c:pt>
                      <c:pt idx="412">
                        <c:v>1.927369053855615</c:v>
                      </c:pt>
                      <c:pt idx="413">
                        <c:v>1.67823650325351</c:v>
                      </c:pt>
                      <c:pt idx="414">
                        <c:v>1.687417018435182</c:v>
                      </c:pt>
                      <c:pt idx="415">
                        <c:v>1.579687767326645</c:v>
                      </c:pt>
                      <c:pt idx="416">
                        <c:v>1.7351411411377591</c:v>
                      </c:pt>
                      <c:pt idx="417">
                        <c:v>2.4766788808181488</c:v>
                      </c:pt>
                      <c:pt idx="418">
                        <c:v>1.889737135864263</c:v>
                      </c:pt>
                      <c:pt idx="419">
                        <c:v>1.8834348407032291</c:v>
                      </c:pt>
                      <c:pt idx="420">
                        <c:v>1.827734343958471</c:v>
                      </c:pt>
                      <c:pt idx="421">
                        <c:v>1.8383724284358389</c:v>
                      </c:pt>
                      <c:pt idx="422">
                        <c:v>2.0263413592345381</c:v>
                      </c:pt>
                      <c:pt idx="423">
                        <c:v>2.8783138916421418</c:v>
                      </c:pt>
                      <c:pt idx="424">
                        <c:v>2.0707740050392731</c:v>
                      </c:pt>
                      <c:pt idx="425">
                        <c:v>2.0139065319549601</c:v>
                      </c:pt>
                      <c:pt idx="426">
                        <c:v>1.8399209604966891</c:v>
                      </c:pt>
                      <c:pt idx="427">
                        <c:v>1.7540002262287639</c:v>
                      </c:pt>
                      <c:pt idx="428">
                        <c:v>1.762777877837344</c:v>
                      </c:pt>
                      <c:pt idx="429">
                        <c:v>1.7086375384974151</c:v>
                      </c:pt>
                      <c:pt idx="430">
                        <c:v>1.5379261960301731</c:v>
                      </c:pt>
                      <c:pt idx="431">
                        <c:v>1.432470451482452</c:v>
                      </c:pt>
                      <c:pt idx="432">
                        <c:v>1.3099279931608889</c:v>
                      </c:pt>
                      <c:pt idx="433">
                        <c:v>1.315786868807856</c:v>
                      </c:pt>
                      <c:pt idx="434">
                        <c:v>1.5837306876574719</c:v>
                      </c:pt>
                      <c:pt idx="435">
                        <c:v>1.864044961746181</c:v>
                      </c:pt>
                      <c:pt idx="436">
                        <c:v>1.9259305051088931</c:v>
                      </c:pt>
                      <c:pt idx="437">
                        <c:v>1.8357162580669479</c:v>
                      </c:pt>
                      <c:pt idx="438">
                        <c:v>1.664277805250638</c:v>
                      </c:pt>
                      <c:pt idx="439">
                        <c:v>1.4508733244531711</c:v>
                      </c:pt>
                      <c:pt idx="440">
                        <c:v>1.3747107429671941</c:v>
                      </c:pt>
                      <c:pt idx="441">
                        <c:v>1.3045950637904</c:v>
                      </c:pt>
                      <c:pt idx="442">
                        <c:v>1.1794673505752269</c:v>
                      </c:pt>
                      <c:pt idx="443">
                        <c:v>1.1569514391964071</c:v>
                      </c:pt>
                      <c:pt idx="444">
                        <c:v>1.209041958758482</c:v>
                      </c:pt>
                      <c:pt idx="445">
                        <c:v>1.2058122604478321</c:v>
                      </c:pt>
                      <c:pt idx="446">
                        <c:v>1.119406488357358</c:v>
                      </c:pt>
                      <c:pt idx="447">
                        <c:v>1.1635779279791389</c:v>
                      </c:pt>
                      <c:pt idx="448">
                        <c:v>1.2266957745717531</c:v>
                      </c:pt>
                      <c:pt idx="449">
                        <c:v>1.3049326681598761</c:v>
                      </c:pt>
                      <c:pt idx="450">
                        <c:v>1.283206915833196</c:v>
                      </c:pt>
                      <c:pt idx="451">
                        <c:v>1.2317202746068681</c:v>
                      </c:pt>
                      <c:pt idx="452">
                        <c:v>1.220564197663597</c:v>
                      </c:pt>
                      <c:pt idx="453">
                        <c:v>1.155181595383004</c:v>
                      </c:pt>
                      <c:pt idx="454">
                        <c:v>1.119786712327306</c:v>
                      </c:pt>
                      <c:pt idx="455">
                        <c:v>1.0223779656436069</c:v>
                      </c:pt>
                      <c:pt idx="456">
                        <c:v>0.96175344853584244</c:v>
                      </c:pt>
                      <c:pt idx="457">
                        <c:v>0.92692806965817909</c:v>
                      </c:pt>
                      <c:pt idx="458">
                        <c:v>0.96926336581686734</c:v>
                      </c:pt>
                      <c:pt idx="459">
                        <c:v>0.99578006434908317</c:v>
                      </c:pt>
                      <c:pt idx="460">
                        <c:v>0.69888414574236601</c:v>
                      </c:pt>
                      <c:pt idx="461">
                        <c:v>0.42149076373924821</c:v>
                      </c:pt>
                      <c:pt idx="462">
                        <c:v>0.27910138151344988</c:v>
                      </c:pt>
                      <c:pt idx="463">
                        <c:v>0.27702311047657102</c:v>
                      </c:pt>
                      <c:pt idx="464">
                        <c:v>0.30882317374478668</c:v>
                      </c:pt>
                      <c:pt idx="465">
                        <c:v>0.57543857187385739</c:v>
                      </c:pt>
                      <c:pt idx="466">
                        <c:v>0.83022874804281643</c:v>
                      </c:pt>
                      <c:pt idx="467">
                        <c:v>0.84949624629353526</c:v>
                      </c:pt>
                      <c:pt idx="468">
                        <c:v>0.87339713034230093</c:v>
                      </c:pt>
                      <c:pt idx="469">
                        <c:v>0.96615724401983016</c:v>
                      </c:pt>
                      <c:pt idx="470">
                        <c:v>0.94009000204516424</c:v>
                      </c:pt>
                      <c:pt idx="471">
                        <c:v>0.94423039626852567</c:v>
                      </c:pt>
                      <c:pt idx="472">
                        <c:v>0.78664459579569979</c:v>
                      </c:pt>
                      <c:pt idx="473">
                        <c:v>0.5245511300552721</c:v>
                      </c:pt>
                      <c:pt idx="474">
                        <c:v>0.42857547371239257</c:v>
                      </c:pt>
                      <c:pt idx="475">
                        <c:v>0.26605047218151961</c:v>
                      </c:pt>
                      <c:pt idx="476">
                        <c:v>0.17274034289163689</c:v>
                      </c:pt>
                      <c:pt idx="477">
                        <c:v>0.22064295107599119</c:v>
                      </c:pt>
                      <c:pt idx="478">
                        <c:v>0.37843746486760838</c:v>
                      </c:pt>
                      <c:pt idx="479">
                        <c:v>0.51357427886804552</c:v>
                      </c:pt>
                      <c:pt idx="480">
                        <c:v>0.70866205772365287</c:v>
                      </c:pt>
                      <c:pt idx="481">
                        <c:v>0.88810928333133898</c:v>
                      </c:pt>
                      <c:pt idx="482">
                        <c:v>0.93088149070082415</c:v>
                      </c:pt>
                      <c:pt idx="483">
                        <c:v>0.96634583705838095</c:v>
                      </c:pt>
                      <c:pt idx="484">
                        <c:v>1.200876054055231</c:v>
                      </c:pt>
                      <c:pt idx="485">
                        <c:v>1.2755136986703841</c:v>
                      </c:pt>
                      <c:pt idx="486">
                        <c:v>1.3460044005940179</c:v>
                      </c:pt>
                      <c:pt idx="487">
                        <c:v>1.530256111579136</c:v>
                      </c:pt>
                      <c:pt idx="488">
                        <c:v>1.6511805075935759</c:v>
                      </c:pt>
                      <c:pt idx="489">
                        <c:v>1.8773801747740799</c:v>
                      </c:pt>
                      <c:pt idx="490">
                        <c:v>2.027998440370347</c:v>
                      </c:pt>
                      <c:pt idx="491">
                        <c:v>2.043482200291149</c:v>
                      </c:pt>
                      <c:pt idx="492">
                        <c:v>1.978732355218769</c:v>
                      </c:pt>
                      <c:pt idx="493">
                        <c:v>1.831123196106585</c:v>
                      </c:pt>
                      <c:pt idx="494">
                        <c:v>1.6468955269744441</c:v>
                      </c:pt>
                      <c:pt idx="495">
                        <c:v>1.500434749088893</c:v>
                      </c:pt>
                      <c:pt idx="496">
                        <c:v>1.5837887355216469</c:v>
                      </c:pt>
                      <c:pt idx="497">
                        <c:v>1.6589410233070789</c:v>
                      </c:pt>
                      <c:pt idx="498">
                        <c:v>1.736386632466975</c:v>
                      </c:pt>
                      <c:pt idx="499">
                        <c:v>1.929081688438729</c:v>
                      </c:pt>
                      <c:pt idx="500">
                        <c:v>2.0439039945967572</c:v>
                      </c:pt>
                      <c:pt idx="501">
                        <c:v>2.2077976008289868</c:v>
                      </c:pt>
                      <c:pt idx="502">
                        <c:v>2.3596894528278982</c:v>
                      </c:pt>
                      <c:pt idx="503">
                        <c:v>2.329452563452254</c:v>
                      </c:pt>
                      <c:pt idx="504">
                        <c:v>2.2144326855157268</c:v>
                      </c:pt>
                      <c:pt idx="505">
                        <c:v>1.967607731473876</c:v>
                      </c:pt>
                      <c:pt idx="506">
                        <c:v>1.6838637671966139</c:v>
                      </c:pt>
                      <c:pt idx="507">
                        <c:v>1.3946770324383539</c:v>
                      </c:pt>
                      <c:pt idx="508">
                        <c:v>1.3170101847599771</c:v>
                      </c:pt>
                      <c:pt idx="509">
                        <c:v>1.2507415024817461</c:v>
                      </c:pt>
                      <c:pt idx="510">
                        <c:v>1.175998967996535</c:v>
                      </c:pt>
                      <c:pt idx="511">
                        <c:v>1.1052189914686039</c:v>
                      </c:pt>
                      <c:pt idx="512">
                        <c:v>1.146173272140723</c:v>
                      </c:pt>
                      <c:pt idx="513">
                        <c:v>1.3378743373815969</c:v>
                      </c:pt>
                      <c:pt idx="514">
                        <c:v>1.511321293334368</c:v>
                      </c:pt>
                      <c:pt idx="515">
                        <c:v>1.5991062961667319</c:v>
                      </c:pt>
                      <c:pt idx="516">
                        <c:v>1.690864263974486</c:v>
                      </c:pt>
                      <c:pt idx="517">
                        <c:v>1.6637029783245749</c:v>
                      </c:pt>
                      <c:pt idx="518">
                        <c:v>1.4020787842067211</c:v>
                      </c:pt>
                      <c:pt idx="519">
                        <c:v>1.210225959280075</c:v>
                      </c:pt>
                      <c:pt idx="520">
                        <c:v>1.1361679962266999</c:v>
                      </c:pt>
                      <c:pt idx="521">
                        <c:v>1.098015172888293</c:v>
                      </c:pt>
                      <c:pt idx="522">
                        <c:v>1.1208513752947791</c:v>
                      </c:pt>
                      <c:pt idx="523">
                        <c:v>0.95041234019474441</c:v>
                      </c:pt>
                      <c:pt idx="524">
                        <c:v>0.82181341673239561</c:v>
                      </c:pt>
                      <c:pt idx="525">
                        <c:v>0.82463348463377451</c:v>
                      </c:pt>
                      <c:pt idx="526">
                        <c:v>0.87948747962299467</c:v>
                      </c:pt>
                      <c:pt idx="527">
                        <c:v>0.93096990867821916</c:v>
                      </c:pt>
                      <c:pt idx="528">
                        <c:v>0.91023887242178969</c:v>
                      </c:pt>
                      <c:pt idx="529">
                        <c:v>0.79209977416993282</c:v>
                      </c:pt>
                      <c:pt idx="530">
                        <c:v>0.71146464110496588</c:v>
                      </c:pt>
                      <c:pt idx="531">
                        <c:v>0.82552872304496372</c:v>
                      </c:pt>
                      <c:pt idx="532">
                        <c:v>0.88921622318929416</c:v>
                      </c:pt>
                      <c:pt idx="533">
                        <c:v>0.95587060647392297</c:v>
                      </c:pt>
                      <c:pt idx="534">
                        <c:v>0.90628260544773342</c:v>
                      </c:pt>
                      <c:pt idx="535">
                        <c:v>0.68011608573412141</c:v>
                      </c:pt>
                      <c:pt idx="536">
                        <c:v>0.42639511682416931</c:v>
                      </c:pt>
                      <c:pt idx="537">
                        <c:v>0.18262179856716601</c:v>
                      </c:pt>
                      <c:pt idx="538">
                        <c:v>9.4859767337980225E-3</c:v>
                      </c:pt>
                      <c:pt idx="539">
                        <c:v>-0.12916166834718351</c:v>
                      </c:pt>
                      <c:pt idx="540">
                        <c:v>-0.2159334982736372</c:v>
                      </c:pt>
                      <c:pt idx="541">
                        <c:v>-0.15816317094451929</c:v>
                      </c:pt>
                      <c:pt idx="542">
                        <c:v>-0.1606678035178489</c:v>
                      </c:pt>
                      <c:pt idx="543">
                        <c:v>-0.2315564500396449</c:v>
                      </c:pt>
                      <c:pt idx="544">
                        <c:v>-0.5003078432735697</c:v>
                      </c:pt>
                      <c:pt idx="545">
                        <c:v>-0.66646179521062077</c:v>
                      </c:pt>
                      <c:pt idx="546">
                        <c:v>-0.70044951479815354</c:v>
                      </c:pt>
                      <c:pt idx="547">
                        <c:v>-0.64362413457061118</c:v>
                      </c:pt>
                      <c:pt idx="548">
                        <c:v>-0.73618094986770033</c:v>
                      </c:pt>
                      <c:pt idx="549">
                        <c:v>-0.98184324341967122</c:v>
                      </c:pt>
                      <c:pt idx="550">
                        <c:v>-1.042990820854524</c:v>
                      </c:pt>
                      <c:pt idx="551">
                        <c:v>-1.104632377846849</c:v>
                      </c:pt>
                      <c:pt idx="552">
                        <c:v>-1.081051725249065</c:v>
                      </c:pt>
                      <c:pt idx="553">
                        <c:v>-0.97736828834489797</c:v>
                      </c:pt>
                      <c:pt idx="554">
                        <c:v>-0.9231546139513126</c:v>
                      </c:pt>
                      <c:pt idx="555">
                        <c:v>-0.9801386669057609</c:v>
                      </c:pt>
                      <c:pt idx="556">
                        <c:v>-1.124458538665184</c:v>
                      </c:pt>
                      <c:pt idx="557">
                        <c:v>-1.1179206485318891</c:v>
                      </c:pt>
                      <c:pt idx="558">
                        <c:v>-0.96871831164737843</c:v>
                      </c:pt>
                      <c:pt idx="559">
                        <c:v>-0.919048043697548</c:v>
                      </c:pt>
                      <c:pt idx="560">
                        <c:v>-0.8717339091199231</c:v>
                      </c:pt>
                      <c:pt idx="561">
                        <c:v>-0.81133075118934161</c:v>
                      </c:pt>
                      <c:pt idx="562">
                        <c:v>-0.87249256637539851</c:v>
                      </c:pt>
                      <c:pt idx="563">
                        <c:v>-0.96896439886283126</c:v>
                      </c:pt>
                      <c:pt idx="564">
                        <c:v>-1.1071849939708991</c:v>
                      </c:pt>
                      <c:pt idx="565">
                        <c:v>-1.095004068904889</c:v>
                      </c:pt>
                      <c:pt idx="566">
                        <c:v>-1.066353945594771</c:v>
                      </c:pt>
                      <c:pt idx="567">
                        <c:v>-1.0522315078116069</c:v>
                      </c:pt>
                      <c:pt idx="568">
                        <c:v>-1.0434374202107459</c:v>
                      </c:pt>
                      <c:pt idx="569">
                        <c:v>-0.9731263651208919</c:v>
                      </c:pt>
                      <c:pt idx="570">
                        <c:v>-0.93623667639832364</c:v>
                      </c:pt>
                      <c:pt idx="571">
                        <c:v>-0.88711090048488483</c:v>
                      </c:pt>
                      <c:pt idx="572">
                        <c:v>-0.9817304987064287</c:v>
                      </c:pt>
                      <c:pt idx="573">
                        <c:v>-0.98674121711698481</c:v>
                      </c:pt>
                      <c:pt idx="574">
                        <c:v>-1.114965914481671</c:v>
                      </c:pt>
                      <c:pt idx="575">
                        <c:v>-1.1746532475177589</c:v>
                      </c:pt>
                      <c:pt idx="576">
                        <c:v>-1.2030062181513761</c:v>
                      </c:pt>
                      <c:pt idx="577">
                        <c:v>-0.98633488312460293</c:v>
                      </c:pt>
                      <c:pt idx="578">
                        <c:v>-0.78300980787462537</c:v>
                      </c:pt>
                      <c:pt idx="579">
                        <c:v>-0.69690826401476214</c:v>
                      </c:pt>
                      <c:pt idx="580">
                        <c:v>-0.83788411580887401</c:v>
                      </c:pt>
                      <c:pt idx="581">
                        <c:v>-0.93073538404716272</c:v>
                      </c:pt>
                      <c:pt idx="582">
                        <c:v>-1.16300085753878</c:v>
                      </c:pt>
                      <c:pt idx="583">
                        <c:v>-1.432653047844155</c:v>
                      </c:pt>
                      <c:pt idx="584">
                        <c:v>-1.673956068028704</c:v>
                      </c:pt>
                      <c:pt idx="585">
                        <c:v>-1.6865998086401239</c:v>
                      </c:pt>
                      <c:pt idx="586">
                        <c:v>-1.6217913173656331</c:v>
                      </c:pt>
                      <c:pt idx="587">
                        <c:v>-1.2050740951984771</c:v>
                      </c:pt>
                      <c:pt idx="588">
                        <c:v>-0.77472886408262642</c:v>
                      </c:pt>
                      <c:pt idx="589">
                        <c:v>-0.30604540890032472</c:v>
                      </c:pt>
                      <c:pt idx="590">
                        <c:v>9.6527121309844463E-2</c:v>
                      </c:pt>
                      <c:pt idx="591">
                        <c:v>0.25714980935581577</c:v>
                      </c:pt>
                      <c:pt idx="592">
                        <c:v>0.23212295008855929</c:v>
                      </c:pt>
                      <c:pt idx="593">
                        <c:v>7.1211437231017929E-2</c:v>
                      </c:pt>
                      <c:pt idx="594">
                        <c:v>-7.4067994714828042E-2</c:v>
                      </c:pt>
                      <c:pt idx="595">
                        <c:v>7.0389735886856213E-4</c:v>
                      </c:pt>
                      <c:pt idx="596">
                        <c:v>-5.5408666570799327E-2</c:v>
                      </c:pt>
                      <c:pt idx="597">
                        <c:v>-2.2593958991407689E-2</c:v>
                      </c:pt>
                      <c:pt idx="598">
                        <c:v>-8.5501249291002362E-2</c:v>
                      </c:pt>
                      <c:pt idx="599">
                        <c:v>5.8259131002639207E-2</c:v>
                      </c:pt>
                      <c:pt idx="600">
                        <c:v>5.0198411670198832E-2</c:v>
                      </c:pt>
                      <c:pt idx="601">
                        <c:v>-4.5011039761876689E-2</c:v>
                      </c:pt>
                      <c:pt idx="602">
                        <c:v>-0.24670583865290729</c:v>
                      </c:pt>
                      <c:pt idx="603">
                        <c:v>0.12589415398158851</c:v>
                      </c:pt>
                      <c:pt idx="604">
                        <c:v>0.19010639480452041</c:v>
                      </c:pt>
                      <c:pt idx="605">
                        <c:v>0.36477123888136093</c:v>
                      </c:pt>
                      <c:pt idx="606">
                        <c:v>0.57321829620564202</c:v>
                      </c:pt>
                      <c:pt idx="607">
                        <c:v>0.81714803039498018</c:v>
                      </c:pt>
                      <c:pt idx="608">
                        <c:v>0.83281298535885595</c:v>
                      </c:pt>
                      <c:pt idx="609">
                        <c:v>0.598897633724782</c:v>
                      </c:pt>
                      <c:pt idx="610">
                        <c:v>0.4393151301705604</c:v>
                      </c:pt>
                      <c:pt idx="611">
                        <c:v>0.34665814203749012</c:v>
                      </c:pt>
                      <c:pt idx="612">
                        <c:v>0.42169294399152901</c:v>
                      </c:pt>
                      <c:pt idx="613">
                        <c:v>0.61201249129567892</c:v>
                      </c:pt>
                      <c:pt idx="614">
                        <c:v>0.76387414005500032</c:v>
                      </c:pt>
                      <c:pt idx="615">
                        <c:v>0.67955426662243867</c:v>
                      </c:pt>
                      <c:pt idx="616">
                        <c:v>0.52606147907418088</c:v>
                      </c:pt>
                      <c:pt idx="617">
                        <c:v>0.3752827727226678</c:v>
                      </c:pt>
                      <c:pt idx="618">
                        <c:v>0.41687168191929019</c:v>
                      </c:pt>
                      <c:pt idx="619">
                        <c:v>0.35492020192973961</c:v>
                      </c:pt>
                      <c:pt idx="620">
                        <c:v>0.24356782437641281</c:v>
                      </c:pt>
                      <c:pt idx="621">
                        <c:v>0.18322313528388201</c:v>
                      </c:pt>
                      <c:pt idx="622">
                        <c:v>3.8445572267706347E-2</c:v>
                      </c:pt>
                      <c:pt idx="623">
                        <c:v>-0.12984402361783631</c:v>
                      </c:pt>
                      <c:pt idx="624">
                        <c:v>-0.30801891898458078</c:v>
                      </c:pt>
                      <c:pt idx="625">
                        <c:v>-0.35994674498988938</c:v>
                      </c:pt>
                      <c:pt idx="626">
                        <c:v>-0.26654951954530742</c:v>
                      </c:pt>
                      <c:pt idx="627">
                        <c:v>-0.14787687257225149</c:v>
                      </c:pt>
                      <c:pt idx="628">
                        <c:v>3.076768720230811E-2</c:v>
                      </c:pt>
                      <c:pt idx="629">
                        <c:v>0.14136569509155419</c:v>
                      </c:pt>
                      <c:pt idx="630">
                        <c:v>4.0524004621454487E-2</c:v>
                      </c:pt>
                      <c:pt idx="631">
                        <c:v>-0.2280155623977172</c:v>
                      </c:pt>
                      <c:pt idx="632">
                        <c:v>-0.34094130496259678</c:v>
                      </c:pt>
                      <c:pt idx="633">
                        <c:v>-0.46871829303557261</c:v>
                      </c:pt>
                      <c:pt idx="634">
                        <c:v>-0.55871472751765217</c:v>
                      </c:pt>
                      <c:pt idx="635">
                        <c:v>-0.40477605683819368</c:v>
                      </c:pt>
                      <c:pt idx="636">
                        <c:v>-0.2454667048801687</c:v>
                      </c:pt>
                      <c:pt idx="637">
                        <c:v>-0.25566685356729241</c:v>
                      </c:pt>
                      <c:pt idx="638">
                        <c:v>-0.13028879108033101</c:v>
                      </c:pt>
                      <c:pt idx="639">
                        <c:v>-0.185859564857982</c:v>
                      </c:pt>
                      <c:pt idx="640">
                        <c:v>-0.28739400357239292</c:v>
                      </c:pt>
                      <c:pt idx="641">
                        <c:v>-0.21719583132610101</c:v>
                      </c:pt>
                      <c:pt idx="642">
                        <c:v>-0.33040013819504588</c:v>
                      </c:pt>
                      <c:pt idx="643">
                        <c:v>-0.68860953596400576</c:v>
                      </c:pt>
                      <c:pt idx="644">
                        <c:v>-0.9083905864161036</c:v>
                      </c:pt>
                      <c:pt idx="645">
                        <c:v>-1.0510357984581671</c:v>
                      </c:pt>
                      <c:pt idx="646">
                        <c:v>-1.139318034907268</c:v>
                      </c:pt>
                      <c:pt idx="647">
                        <c:v>-1.0035719931881151</c:v>
                      </c:pt>
                      <c:pt idx="648">
                        <c:v>-1.036384067610755</c:v>
                      </c:pt>
                      <c:pt idx="649">
                        <c:v>-1.1166617231993059</c:v>
                      </c:pt>
                      <c:pt idx="650">
                        <c:v>-1.168283907028246</c:v>
                      </c:pt>
                      <c:pt idx="651">
                        <c:v>-1.1999027242552509</c:v>
                      </c:pt>
                      <c:pt idx="652">
                        <c:v>-1.3769157186104919</c:v>
                      </c:pt>
                      <c:pt idx="653">
                        <c:v>-1.487779520932148</c:v>
                      </c:pt>
                      <c:pt idx="654">
                        <c:v>-1.723227030216552</c:v>
                      </c:pt>
                      <c:pt idx="655">
                        <c:v>-1.755797624130268</c:v>
                      </c:pt>
                      <c:pt idx="656">
                        <c:v>-1.7910997605494601</c:v>
                      </c:pt>
                      <c:pt idx="657">
                        <c:v>-1.951316720089791</c:v>
                      </c:pt>
                      <c:pt idx="658">
                        <c:v>-2.050321643892357</c:v>
                      </c:pt>
                      <c:pt idx="659">
                        <c:v>-2.139745642822759</c:v>
                      </c:pt>
                      <c:pt idx="660">
                        <c:v>-2.3823742344253112</c:v>
                      </c:pt>
                      <c:pt idx="661">
                        <c:v>-2.5027960787737782</c:v>
                      </c:pt>
                      <c:pt idx="662">
                        <c:v>-2.338737818304661</c:v>
                      </c:pt>
                      <c:pt idx="663">
                        <c:v>-2.248416275310567</c:v>
                      </c:pt>
                      <c:pt idx="664">
                        <c:v>-2.2585352998013901</c:v>
                      </c:pt>
                      <c:pt idx="665">
                        <c:v>-0.69340424387464061</c:v>
                      </c:pt>
                      <c:pt idx="666">
                        <c:v>-0.93200761974806234</c:v>
                      </c:pt>
                      <c:pt idx="667">
                        <c:v>-1.1794756543124061</c:v>
                      </c:pt>
                      <c:pt idx="668">
                        <c:v>-1.3719065003019131</c:v>
                      </c:pt>
                      <c:pt idx="669">
                        <c:v>-1.540984136906357</c:v>
                      </c:pt>
                      <c:pt idx="670">
                        <c:v>-1.7297526409320609</c:v>
                      </c:pt>
                      <c:pt idx="671">
                        <c:v>-1.809361337269364</c:v>
                      </c:pt>
                      <c:pt idx="672">
                        <c:v>-1.9833301787080151</c:v>
                      </c:pt>
                      <c:pt idx="673">
                        <c:v>-2.034489329733467</c:v>
                      </c:pt>
                      <c:pt idx="674">
                        <c:v>-2.2323853612042912</c:v>
                      </c:pt>
                      <c:pt idx="675">
                        <c:v>-2.1218599236026292</c:v>
                      </c:pt>
                      <c:pt idx="676">
                        <c:v>-1.7690680056033929</c:v>
                      </c:pt>
                      <c:pt idx="677">
                        <c:v>-1.5429610476696729</c:v>
                      </c:pt>
                      <c:pt idx="678">
                        <c:v>-1.4024280756830869</c:v>
                      </c:pt>
                      <c:pt idx="679">
                        <c:v>-1.3876905184805599</c:v>
                      </c:pt>
                      <c:pt idx="680">
                        <c:v>-1.4518609495729431</c:v>
                      </c:pt>
                      <c:pt idx="681">
                        <c:v>-1.5416611402053511</c:v>
                      </c:pt>
                      <c:pt idx="682">
                        <c:v>-3.6328400110019681</c:v>
                      </c:pt>
                      <c:pt idx="683">
                        <c:v>-2.1167375544680609</c:v>
                      </c:pt>
                      <c:pt idx="684">
                        <c:v>-3.833936867978744</c:v>
                      </c:pt>
                      <c:pt idx="685">
                        <c:v>-3.529302921294629</c:v>
                      </c:pt>
                      <c:pt idx="686">
                        <c:v>-3.541033313451325</c:v>
                      </c:pt>
                      <c:pt idx="687">
                        <c:v>-3.3464602533385719</c:v>
                      </c:pt>
                      <c:pt idx="688">
                        <c:v>-3.0226918991524458</c:v>
                      </c:pt>
                      <c:pt idx="689">
                        <c:v>-2.9235608923310372</c:v>
                      </c:pt>
                      <c:pt idx="690">
                        <c:v>-2.7847815065575579</c:v>
                      </c:pt>
                      <c:pt idx="691">
                        <c:v>-2.6987441999176229</c:v>
                      </c:pt>
                      <c:pt idx="692">
                        <c:v>-2.6303613554984659</c:v>
                      </c:pt>
                      <c:pt idx="693">
                        <c:v>-2.712800377162679</c:v>
                      </c:pt>
                      <c:pt idx="694">
                        <c:v>-2.7904917988440259</c:v>
                      </c:pt>
                      <c:pt idx="695">
                        <c:v>-2.854016062134423</c:v>
                      </c:pt>
                      <c:pt idx="696">
                        <c:v>-2.933914386089373</c:v>
                      </c:pt>
                      <c:pt idx="697">
                        <c:v>-2.914106007730656</c:v>
                      </c:pt>
                      <c:pt idx="698">
                        <c:v>-2.836459256963046</c:v>
                      </c:pt>
                      <c:pt idx="699">
                        <c:v>-2.7168815791776999</c:v>
                      </c:pt>
                      <c:pt idx="700">
                        <c:v>-2.6603456400120948</c:v>
                      </c:pt>
                      <c:pt idx="701">
                        <c:v>-2.587604316636543</c:v>
                      </c:pt>
                      <c:pt idx="702">
                        <c:v>-2.3435110158337631</c:v>
                      </c:pt>
                      <c:pt idx="703">
                        <c:v>-2.1354543856378081</c:v>
                      </c:pt>
                      <c:pt idx="704">
                        <c:v>-2.044204027529466</c:v>
                      </c:pt>
                      <c:pt idx="705">
                        <c:v>-1.955950966727557</c:v>
                      </c:pt>
                      <c:pt idx="706">
                        <c:v>-1.742431977535047</c:v>
                      </c:pt>
                      <c:pt idx="707">
                        <c:v>-1.7192761208393761</c:v>
                      </c:pt>
                      <c:pt idx="708">
                        <c:v>-1.708228463320185</c:v>
                      </c:pt>
                      <c:pt idx="709">
                        <c:v>-0.54603535112801038</c:v>
                      </c:pt>
                      <c:pt idx="710">
                        <c:v>-0.34820626601709143</c:v>
                      </c:pt>
                      <c:pt idx="711">
                        <c:v>-0.25012884270266678</c:v>
                      </c:pt>
                      <c:pt idx="712">
                        <c:v>-8.4826140229903924E-2</c:v>
                      </c:pt>
                      <c:pt idx="713">
                        <c:v>5.0106715584849207E-2</c:v>
                      </c:pt>
                      <c:pt idx="714">
                        <c:v>0.38699354444822193</c:v>
                      </c:pt>
                      <c:pt idx="715">
                        <c:v>0.48389690185580952</c:v>
                      </c:pt>
                      <c:pt idx="716">
                        <c:v>0.48943879206065211</c:v>
                      </c:pt>
                      <c:pt idx="717">
                        <c:v>0.35487620092634192</c:v>
                      </c:pt>
                      <c:pt idx="718">
                        <c:v>0.19834050573801629</c:v>
                      </c:pt>
                      <c:pt idx="719">
                        <c:v>-0.1210942804425757</c:v>
                      </c:pt>
                      <c:pt idx="720">
                        <c:v>-0.39784435482316521</c:v>
                      </c:pt>
                      <c:pt idx="721">
                        <c:v>-0.46248043322043852</c:v>
                      </c:pt>
                      <c:pt idx="722">
                        <c:v>-0.35009504691478871</c:v>
                      </c:pt>
                      <c:pt idx="723">
                        <c:v>1.718857646023993</c:v>
                      </c:pt>
                      <c:pt idx="724">
                        <c:v>-0.11217050497957021</c:v>
                      </c:pt>
                      <c:pt idx="725">
                        <c:v>1.7812343927529539</c:v>
                      </c:pt>
                      <c:pt idx="726">
                        <c:v>-0.2171287807347021</c:v>
                      </c:pt>
                      <c:pt idx="727">
                        <c:v>-0.44629781510114791</c:v>
                      </c:pt>
                      <c:pt idx="728">
                        <c:v>-0.52591795915519834</c:v>
                      </c:pt>
                      <c:pt idx="729">
                        <c:v>-0.56030115274844683</c:v>
                      </c:pt>
                      <c:pt idx="730">
                        <c:v>-0.43869946750181971</c:v>
                      </c:pt>
                      <c:pt idx="731">
                        <c:v>-0.41603150192782162</c:v>
                      </c:pt>
                      <c:pt idx="732">
                        <c:v>-0.48598811158761551</c:v>
                      </c:pt>
                      <c:pt idx="733">
                        <c:v>-0.70282014798374792</c:v>
                      </c:pt>
                      <c:pt idx="734">
                        <c:v>-0.93583923911611011</c:v>
                      </c:pt>
                      <c:pt idx="735">
                        <c:v>-0.91761239335792821</c:v>
                      </c:pt>
                      <c:pt idx="736">
                        <c:v>-0.78224580427977997</c:v>
                      </c:pt>
                      <c:pt idx="737">
                        <c:v>-0.47866182914179051</c:v>
                      </c:pt>
                      <c:pt idx="738">
                        <c:v>-0.25907979400520209</c:v>
                      </c:pt>
                      <c:pt idx="739">
                        <c:v>-3.0113035744592249E-2</c:v>
                      </c:pt>
                      <c:pt idx="740">
                        <c:v>7.5989106877970794E-2</c:v>
                      </c:pt>
                      <c:pt idx="741">
                        <c:v>0.1417124194787763</c:v>
                      </c:pt>
                      <c:pt idx="742">
                        <c:v>0.25537529018084509</c:v>
                      </c:pt>
                      <c:pt idx="743">
                        <c:v>0.41887197511210877</c:v>
                      </c:pt>
                      <c:pt idx="744">
                        <c:v>0.59075102465040408</c:v>
                      </c:pt>
                      <c:pt idx="745">
                        <c:v>0.64439898745752044</c:v>
                      </c:pt>
                      <c:pt idx="746">
                        <c:v>0.41939372011445469</c:v>
                      </c:pt>
                      <c:pt idx="747">
                        <c:v>0.38439284932823148</c:v>
                      </c:pt>
                      <c:pt idx="748">
                        <c:v>0.45122090497391459</c:v>
                      </c:pt>
                      <c:pt idx="749">
                        <c:v>3.7088596410934911</c:v>
                      </c:pt>
                      <c:pt idx="750">
                        <c:v>3.8015807606217908</c:v>
                      </c:pt>
                      <c:pt idx="751">
                        <c:v>4.043702781951378</c:v>
                      </c:pt>
                      <c:pt idx="752">
                        <c:v>4.2523624207515027</c:v>
                      </c:pt>
                      <c:pt idx="753">
                        <c:v>4.3976202700984928</c:v>
                      </c:pt>
                      <c:pt idx="754">
                        <c:v>4.5523064212418296</c:v>
                      </c:pt>
                      <c:pt idx="755">
                        <c:v>4.7063198140137299</c:v>
                      </c:pt>
                      <c:pt idx="756">
                        <c:v>4.877343223277455</c:v>
                      </c:pt>
                      <c:pt idx="757">
                        <c:v>4.9547600998613044</c:v>
                      </c:pt>
                      <c:pt idx="758">
                        <c:v>4.9406332009634921</c:v>
                      </c:pt>
                      <c:pt idx="759">
                        <c:v>4.9415029636979719</c:v>
                      </c:pt>
                      <c:pt idx="760">
                        <c:v>4.8281931864614567</c:v>
                      </c:pt>
                      <c:pt idx="761">
                        <c:v>4.7062106069946434</c:v>
                      </c:pt>
                      <c:pt idx="762">
                        <c:v>4.4927734828887056</c:v>
                      </c:pt>
                      <c:pt idx="763">
                        <c:v>4.1117631031604747</c:v>
                      </c:pt>
                      <c:pt idx="764">
                        <c:v>3.8714919121575431</c:v>
                      </c:pt>
                      <c:pt idx="765">
                        <c:v>3.7059577952630618</c:v>
                      </c:pt>
                      <c:pt idx="766">
                        <c:v>3.57765628024148</c:v>
                      </c:pt>
                      <c:pt idx="767">
                        <c:v>3.52416848760374</c:v>
                      </c:pt>
                      <c:pt idx="768">
                        <c:v>3.4147913943009862</c:v>
                      </c:pt>
                      <c:pt idx="769">
                        <c:v>3.5726070466703219</c:v>
                      </c:pt>
                      <c:pt idx="770">
                        <c:v>3.739826745255987</c:v>
                      </c:pt>
                      <c:pt idx="771">
                        <c:v>3.5714074319146651</c:v>
                      </c:pt>
                      <c:pt idx="772">
                        <c:v>3.3570986343631528</c:v>
                      </c:pt>
                      <c:pt idx="773">
                        <c:v>3.092251419112499</c:v>
                      </c:pt>
                      <c:pt idx="774">
                        <c:v>2.9078738816098131</c:v>
                      </c:pt>
                      <c:pt idx="775">
                        <c:v>2.7594394251466152</c:v>
                      </c:pt>
                      <c:pt idx="776">
                        <c:v>2.6168150675487829</c:v>
                      </c:pt>
                      <c:pt idx="777">
                        <c:v>2.7881068447670998</c:v>
                      </c:pt>
                      <c:pt idx="778">
                        <c:v>3.0444886034261822</c:v>
                      </c:pt>
                      <c:pt idx="779">
                        <c:v>3.3377452781196721</c:v>
                      </c:pt>
                      <c:pt idx="780">
                        <c:v>3.5597240667711971</c:v>
                      </c:pt>
                      <c:pt idx="781">
                        <c:v>3.5772394163028589</c:v>
                      </c:pt>
                      <c:pt idx="782">
                        <c:v>3.5562160197234101</c:v>
                      </c:pt>
                      <c:pt idx="783">
                        <c:v>3.483173573255455</c:v>
                      </c:pt>
                      <c:pt idx="784">
                        <c:v>3.2794237632968319</c:v>
                      </c:pt>
                      <c:pt idx="785">
                        <c:v>2.9998412782084438</c:v>
                      </c:pt>
                      <c:pt idx="786">
                        <c:v>2.8503111761712132</c:v>
                      </c:pt>
                      <c:pt idx="787">
                        <c:v>1.5276088671529009</c:v>
                      </c:pt>
                      <c:pt idx="788">
                        <c:v>2.807818528921258</c:v>
                      </c:pt>
                      <c:pt idx="789">
                        <c:v>2.662655642232115</c:v>
                      </c:pt>
                      <c:pt idx="790">
                        <c:v>2.465999322871236</c:v>
                      </c:pt>
                      <c:pt idx="791">
                        <c:v>2.3815944594202572</c:v>
                      </c:pt>
                      <c:pt idx="792">
                        <c:v>2.2473835155791999</c:v>
                      </c:pt>
                      <c:pt idx="793">
                        <c:v>1.977284144742081</c:v>
                      </c:pt>
                      <c:pt idx="794">
                        <c:v>1.9137914142327781</c:v>
                      </c:pt>
                      <c:pt idx="795">
                        <c:v>1.808578176986237</c:v>
                      </c:pt>
                      <c:pt idx="796">
                        <c:v>1.8847873158460171</c:v>
                      </c:pt>
                      <c:pt idx="797">
                        <c:v>2.264266430267885</c:v>
                      </c:pt>
                      <c:pt idx="798">
                        <c:v>2.3800446734600729</c:v>
                      </c:pt>
                      <c:pt idx="799">
                        <c:v>1.0347550085332411</c:v>
                      </c:pt>
                      <c:pt idx="800">
                        <c:v>2.3111186980190501</c:v>
                      </c:pt>
                      <c:pt idx="801">
                        <c:v>2.291071087811158</c:v>
                      </c:pt>
                      <c:pt idx="802">
                        <c:v>0.36416051199771698</c:v>
                      </c:pt>
                      <c:pt idx="803">
                        <c:v>0.19146414619476271</c:v>
                      </c:pt>
                      <c:pt idx="804">
                        <c:v>4.8244498720788363E-2</c:v>
                      </c:pt>
                      <c:pt idx="805">
                        <c:v>4.4674916119723351E-2</c:v>
                      </c:pt>
                      <c:pt idx="806">
                        <c:v>4.936817745187911E-2</c:v>
                      </c:pt>
                      <c:pt idx="807">
                        <c:v>2.3927316278049888</c:v>
                      </c:pt>
                      <c:pt idx="808">
                        <c:v>0.19299941543936991</c:v>
                      </c:pt>
                      <c:pt idx="809">
                        <c:v>2.6117016944753142</c:v>
                      </c:pt>
                      <c:pt idx="810">
                        <c:v>2.691588436251128</c:v>
                      </c:pt>
                      <c:pt idx="811">
                        <c:v>2.7931790691095819</c:v>
                      </c:pt>
                      <c:pt idx="812">
                        <c:v>2.784959056484043</c:v>
                      </c:pt>
                      <c:pt idx="813">
                        <c:v>2.8403933982565981</c:v>
                      </c:pt>
                      <c:pt idx="814">
                        <c:v>2.7455474575826719</c:v>
                      </c:pt>
                      <c:pt idx="815">
                        <c:v>2.6557984258302052</c:v>
                      </c:pt>
                      <c:pt idx="816">
                        <c:v>2.544142608770704</c:v>
                      </c:pt>
                      <c:pt idx="817">
                        <c:v>2.5233516065010431</c:v>
                      </c:pt>
                      <c:pt idx="818">
                        <c:v>2.5422202472854689</c:v>
                      </c:pt>
                      <c:pt idx="819">
                        <c:v>2.4880987672272079</c:v>
                      </c:pt>
                      <c:pt idx="820">
                        <c:v>2.2365470160785859</c:v>
                      </c:pt>
                      <c:pt idx="821">
                        <c:v>1.8195450163215381</c:v>
                      </c:pt>
                      <c:pt idx="822">
                        <c:v>1.4141278189404241</c:v>
                      </c:pt>
                      <c:pt idx="823">
                        <c:v>1.3679093540285681</c:v>
                      </c:pt>
                      <c:pt idx="824">
                        <c:v>1.5269683537827139</c:v>
                      </c:pt>
                      <c:pt idx="825">
                        <c:v>1.675083880753812</c:v>
                      </c:pt>
                      <c:pt idx="826">
                        <c:v>1.9110580151907051</c:v>
                      </c:pt>
                      <c:pt idx="827">
                        <c:v>2.1558937924562742</c:v>
                      </c:pt>
                      <c:pt idx="828">
                        <c:v>2.3046101650429018</c:v>
                      </c:pt>
                      <c:pt idx="829">
                        <c:v>2.383586794564561</c:v>
                      </c:pt>
                      <c:pt idx="830">
                        <c:v>2.4162090113553258</c:v>
                      </c:pt>
                      <c:pt idx="831">
                        <c:v>2.2624732624917399</c:v>
                      </c:pt>
                      <c:pt idx="832">
                        <c:v>2.2245323953034029</c:v>
                      </c:pt>
                      <c:pt idx="833">
                        <c:v>2.2646588456046821</c:v>
                      </c:pt>
                      <c:pt idx="834">
                        <c:v>2.3066062326562671</c:v>
                      </c:pt>
                      <c:pt idx="835">
                        <c:v>2.138974618188934</c:v>
                      </c:pt>
                      <c:pt idx="836">
                        <c:v>2.2381915120632971</c:v>
                      </c:pt>
                      <c:pt idx="837">
                        <c:v>2.2966225361800801</c:v>
                      </c:pt>
                      <c:pt idx="838">
                        <c:v>2.2006764224277209</c:v>
                      </c:pt>
                      <c:pt idx="839">
                        <c:v>2.1027941127098719</c:v>
                      </c:pt>
                      <c:pt idx="840">
                        <c:v>1.999461769832384</c:v>
                      </c:pt>
                      <c:pt idx="841">
                        <c:v>1.8347708231143529</c:v>
                      </c:pt>
                      <c:pt idx="842">
                        <c:v>1.8129098076480561</c:v>
                      </c:pt>
                      <c:pt idx="843">
                        <c:v>1.9140671090052239</c:v>
                      </c:pt>
                      <c:pt idx="844">
                        <c:v>2.202750429846323</c:v>
                      </c:pt>
                      <c:pt idx="845">
                        <c:v>2.3611303332678841</c:v>
                      </c:pt>
                      <c:pt idx="846">
                        <c:v>2.4777696784615428</c:v>
                      </c:pt>
                      <c:pt idx="847">
                        <c:v>2.636519685129842</c:v>
                      </c:pt>
                      <c:pt idx="848">
                        <c:v>2.6686461049080439</c:v>
                      </c:pt>
                      <c:pt idx="849">
                        <c:v>2.6885810901514882</c:v>
                      </c:pt>
                      <c:pt idx="850">
                        <c:v>2.6439229542487639</c:v>
                      </c:pt>
                      <c:pt idx="851">
                        <c:v>2.6321897993640828</c:v>
                      </c:pt>
                      <c:pt idx="852">
                        <c:v>2.5641409455998438</c:v>
                      </c:pt>
                      <c:pt idx="853">
                        <c:v>2.337201994816462</c:v>
                      </c:pt>
                      <c:pt idx="854">
                        <c:v>2.1330871676956988</c:v>
                      </c:pt>
                      <c:pt idx="855">
                        <c:v>2.2302777312708271</c:v>
                      </c:pt>
                      <c:pt idx="856">
                        <c:v>2.3305020383675812</c:v>
                      </c:pt>
                      <c:pt idx="857">
                        <c:v>2.3689823967728851</c:v>
                      </c:pt>
                      <c:pt idx="858">
                        <c:v>2.4561978439109922</c:v>
                      </c:pt>
                      <c:pt idx="859">
                        <c:v>2.5068605288083821</c:v>
                      </c:pt>
                      <c:pt idx="860">
                        <c:v>2.3895625425759639</c:v>
                      </c:pt>
                      <c:pt idx="861">
                        <c:v>2.3864393036258549</c:v>
                      </c:pt>
                      <c:pt idx="862">
                        <c:v>2.4605245304670271</c:v>
                      </c:pt>
                      <c:pt idx="863">
                        <c:v>2.5057502231450068</c:v>
                      </c:pt>
                      <c:pt idx="864">
                        <c:v>2.648497032990297</c:v>
                      </c:pt>
                      <c:pt idx="865">
                        <c:v>2.628735301982922</c:v>
                      </c:pt>
                      <c:pt idx="866">
                        <c:v>2.696970294166118</c:v>
                      </c:pt>
                      <c:pt idx="867">
                        <c:v>2.7807791059205278</c:v>
                      </c:pt>
                      <c:pt idx="868">
                        <c:v>2.8552707378674049</c:v>
                      </c:pt>
                      <c:pt idx="869">
                        <c:v>2.776402239730611</c:v>
                      </c:pt>
                      <c:pt idx="870">
                        <c:v>2.601667081169408</c:v>
                      </c:pt>
                      <c:pt idx="871">
                        <c:v>2.3833742136280631</c:v>
                      </c:pt>
                      <c:pt idx="872">
                        <c:v>2.1918046810586982</c:v>
                      </c:pt>
                      <c:pt idx="873">
                        <c:v>2.0746664783897182</c:v>
                      </c:pt>
                      <c:pt idx="874">
                        <c:v>2.0436892714613029</c:v>
                      </c:pt>
                      <c:pt idx="875">
                        <c:v>2.1180549797642541</c:v>
                      </c:pt>
                      <c:pt idx="876">
                        <c:v>2.4208994619672501</c:v>
                      </c:pt>
                      <c:pt idx="877">
                        <c:v>2.6303820349137479</c:v>
                      </c:pt>
                      <c:pt idx="878">
                        <c:v>2.6450378849045948</c:v>
                      </c:pt>
                      <c:pt idx="879">
                        <c:v>3.5802061229772</c:v>
                      </c:pt>
                      <c:pt idx="880">
                        <c:v>3.5108584797711502</c:v>
                      </c:pt>
                      <c:pt idx="881">
                        <c:v>3.4115487410157219</c:v>
                      </c:pt>
                      <c:pt idx="882">
                        <c:v>3.4589441929489331</c:v>
                      </c:pt>
                      <c:pt idx="883">
                        <c:v>3.4760491354299252</c:v>
                      </c:pt>
                      <c:pt idx="884">
                        <c:v>3.3072446775652709</c:v>
                      </c:pt>
                      <c:pt idx="885">
                        <c:v>3.1582672472010298</c:v>
                      </c:pt>
                      <c:pt idx="886">
                        <c:v>2.9261089924698269</c:v>
                      </c:pt>
                      <c:pt idx="887">
                        <c:v>2.7161319497521479</c:v>
                      </c:pt>
                      <c:pt idx="888">
                        <c:v>2.5129241245522902</c:v>
                      </c:pt>
                      <c:pt idx="889">
                        <c:v>2.1670203826375212</c:v>
                      </c:pt>
                      <c:pt idx="890">
                        <c:v>2.1024917834619812</c:v>
                      </c:pt>
                      <c:pt idx="891">
                        <c:v>2.0079829786244878</c:v>
                      </c:pt>
                      <c:pt idx="892">
                        <c:v>1.841921811954027</c:v>
                      </c:pt>
                      <c:pt idx="893">
                        <c:v>1.9401779743748711</c:v>
                      </c:pt>
                      <c:pt idx="894">
                        <c:v>2.0407718761956972</c:v>
                      </c:pt>
                      <c:pt idx="895">
                        <c:v>2.3330787829179909</c:v>
                      </c:pt>
                      <c:pt idx="896">
                        <c:v>2.4530924529741029</c:v>
                      </c:pt>
                      <c:pt idx="897">
                        <c:v>2.439714922208716</c:v>
                      </c:pt>
                      <c:pt idx="898">
                        <c:v>2.2734338129450928</c:v>
                      </c:pt>
                      <c:pt idx="899">
                        <c:v>1.9000325831102911</c:v>
                      </c:pt>
                      <c:pt idx="900">
                        <c:v>0.64045052848148409</c:v>
                      </c:pt>
                      <c:pt idx="901">
                        <c:v>0.9657093432139664</c:v>
                      </c:pt>
                      <c:pt idx="902">
                        <c:v>0.75801624850632332</c:v>
                      </c:pt>
                      <c:pt idx="903">
                        <c:v>1.0157666473003599</c:v>
                      </c:pt>
                      <c:pt idx="904">
                        <c:v>1.2777170329375001</c:v>
                      </c:pt>
                      <c:pt idx="905">
                        <c:v>1.4459618741523601</c:v>
                      </c:pt>
                      <c:pt idx="906">
                        <c:v>1.5463036419148299</c:v>
                      </c:pt>
                      <c:pt idx="907">
                        <c:v>1.53598765111928</c:v>
                      </c:pt>
                      <c:pt idx="908">
                        <c:v>1.381802111992172</c:v>
                      </c:pt>
                      <c:pt idx="909">
                        <c:v>1.324000999031818</c:v>
                      </c:pt>
                      <c:pt idx="910">
                        <c:v>1.498465135966383</c:v>
                      </c:pt>
                      <c:pt idx="911">
                        <c:v>1.7509935870303159</c:v>
                      </c:pt>
                      <c:pt idx="912">
                        <c:v>2.033495718812103</c:v>
                      </c:pt>
                      <c:pt idx="913">
                        <c:v>2.0652807975492369</c:v>
                      </c:pt>
                      <c:pt idx="914">
                        <c:v>2.0174306888178668</c:v>
                      </c:pt>
                      <c:pt idx="915">
                        <c:v>2.0208191581035129</c:v>
                      </c:pt>
                      <c:pt idx="916">
                        <c:v>2.2362335380306502</c:v>
                      </c:pt>
                      <c:pt idx="917">
                        <c:v>2.4786763058843331</c:v>
                      </c:pt>
                      <c:pt idx="918">
                        <c:v>2.5739742451113079</c:v>
                      </c:pt>
                      <c:pt idx="919">
                        <c:v>2.65043869045962</c:v>
                      </c:pt>
                      <c:pt idx="920">
                        <c:v>2.4727281961747618</c:v>
                      </c:pt>
                      <c:pt idx="921">
                        <c:v>2.1334478399674421</c:v>
                      </c:pt>
                      <c:pt idx="922">
                        <c:v>1.900118372826231</c:v>
                      </c:pt>
                      <c:pt idx="923">
                        <c:v>1.690016251840176</c:v>
                      </c:pt>
                      <c:pt idx="924">
                        <c:v>1.5749976551956271</c:v>
                      </c:pt>
                      <c:pt idx="925">
                        <c:v>1.444222880528927</c:v>
                      </c:pt>
                      <c:pt idx="926">
                        <c:v>1.291196885204468</c:v>
                      </c:pt>
                      <c:pt idx="927">
                        <c:v>1.3169906647631631</c:v>
                      </c:pt>
                      <c:pt idx="928">
                        <c:v>1.530147728046596</c:v>
                      </c:pt>
                      <c:pt idx="929">
                        <c:v>1.449010161177962</c:v>
                      </c:pt>
                      <c:pt idx="930">
                        <c:v>1.354985860769125</c:v>
                      </c:pt>
                      <c:pt idx="931">
                        <c:v>1.2579268813191891</c:v>
                      </c:pt>
                      <c:pt idx="932">
                        <c:v>1.3238654146545841</c:v>
                      </c:pt>
                      <c:pt idx="933">
                        <c:v>1.3792745147201391</c:v>
                      </c:pt>
                      <c:pt idx="934">
                        <c:v>1.492573602542838</c:v>
                      </c:pt>
                      <c:pt idx="935">
                        <c:v>1.7217330208148149</c:v>
                      </c:pt>
                      <c:pt idx="936">
                        <c:v>1.6896624400984841</c:v>
                      </c:pt>
                      <c:pt idx="937">
                        <c:v>1.890441349162429</c:v>
                      </c:pt>
                      <c:pt idx="938">
                        <c:v>2.0553582435330768</c:v>
                      </c:pt>
                      <c:pt idx="939">
                        <c:v>2.496701569038382</c:v>
                      </c:pt>
                      <c:pt idx="940">
                        <c:v>2.8647579941843069</c:v>
                      </c:pt>
                      <c:pt idx="941">
                        <c:v>3.2413311272965761</c:v>
                      </c:pt>
                      <c:pt idx="942">
                        <c:v>3.3107499522939379</c:v>
                      </c:pt>
                      <c:pt idx="943">
                        <c:v>3.2523105573993361</c:v>
                      </c:pt>
                      <c:pt idx="944">
                        <c:v>3.2996178928628952</c:v>
                      </c:pt>
                      <c:pt idx="945">
                        <c:v>3.2895479361143392</c:v>
                      </c:pt>
                      <c:pt idx="946">
                        <c:v>3.3104741518561158</c:v>
                      </c:pt>
                      <c:pt idx="947">
                        <c:v>3.1958744375783779</c:v>
                      </c:pt>
                      <c:pt idx="948">
                        <c:v>3.0956520374953049</c:v>
                      </c:pt>
                      <c:pt idx="949">
                        <c:v>3.2511376264296339</c:v>
                      </c:pt>
                      <c:pt idx="950">
                        <c:v>3.492416027248948</c:v>
                      </c:pt>
                      <c:pt idx="951">
                        <c:v>3.6069451616603971</c:v>
                      </c:pt>
                      <c:pt idx="952">
                        <c:v>3.5787804545412421</c:v>
                      </c:pt>
                      <c:pt idx="953">
                        <c:v>4.5871284081051487</c:v>
                      </c:pt>
                      <c:pt idx="954">
                        <c:v>4.6034425906303946</c:v>
                      </c:pt>
                      <c:pt idx="955">
                        <c:v>3.4425602829460078</c:v>
                      </c:pt>
                      <c:pt idx="956">
                        <c:v>4.5577989802815102</c:v>
                      </c:pt>
                      <c:pt idx="957">
                        <c:v>4.6113722230337464</c:v>
                      </c:pt>
                      <c:pt idx="958">
                        <c:v>4.5442371620404183</c:v>
                      </c:pt>
                      <c:pt idx="959">
                        <c:v>3.0830415133528049</c:v>
                      </c:pt>
                      <c:pt idx="960">
                        <c:v>3.001692884107289</c:v>
                      </c:pt>
                      <c:pt idx="961">
                        <c:v>2.9361592890413082</c:v>
                      </c:pt>
                      <c:pt idx="962">
                        <c:v>2.641724800073431</c:v>
                      </c:pt>
                      <c:pt idx="963">
                        <c:v>2.4691911354062048</c:v>
                      </c:pt>
                      <c:pt idx="964">
                        <c:v>2.3539384450721039</c:v>
                      </c:pt>
                      <c:pt idx="965">
                        <c:v>2.406420939272532</c:v>
                      </c:pt>
                      <c:pt idx="966">
                        <c:v>2.6604880138545939</c:v>
                      </c:pt>
                      <c:pt idx="967">
                        <c:v>2.650006699404504</c:v>
                      </c:pt>
                      <c:pt idx="968">
                        <c:v>2.4742370373404392</c:v>
                      </c:pt>
                      <c:pt idx="969">
                        <c:v>2.0446955086328278</c:v>
                      </c:pt>
                      <c:pt idx="970">
                        <c:v>1.744237693562972</c:v>
                      </c:pt>
                      <c:pt idx="971">
                        <c:v>1.5550422845277929</c:v>
                      </c:pt>
                      <c:pt idx="972">
                        <c:v>1.7415681335758459</c:v>
                      </c:pt>
                      <c:pt idx="973">
                        <c:v>1.924323032660473</c:v>
                      </c:pt>
                      <c:pt idx="974">
                        <c:v>1.9608290113779789</c:v>
                      </c:pt>
                      <c:pt idx="975">
                        <c:v>1.8652818321555931</c:v>
                      </c:pt>
                      <c:pt idx="976">
                        <c:v>1.914032919776981</c:v>
                      </c:pt>
                      <c:pt idx="977">
                        <c:v>1.7734416394590189</c:v>
                      </c:pt>
                      <c:pt idx="978">
                        <c:v>1.592022747118373</c:v>
                      </c:pt>
                      <c:pt idx="979">
                        <c:v>1.449508516701133</c:v>
                      </c:pt>
                      <c:pt idx="980">
                        <c:v>1.4413546395878361</c:v>
                      </c:pt>
                      <c:pt idx="981">
                        <c:v>1.5867213368019779</c:v>
                      </c:pt>
                      <c:pt idx="982">
                        <c:v>1.6939300436213449</c:v>
                      </c:pt>
                      <c:pt idx="983">
                        <c:v>1.683965444471617</c:v>
                      </c:pt>
                      <c:pt idx="984">
                        <c:v>1.533591968804739</c:v>
                      </c:pt>
                      <c:pt idx="985">
                        <c:v>1.355317179784141</c:v>
                      </c:pt>
                      <c:pt idx="986">
                        <c:v>1.273721901377173</c:v>
                      </c:pt>
                      <c:pt idx="987">
                        <c:v>1.3114833660272229</c:v>
                      </c:pt>
                      <c:pt idx="988">
                        <c:v>1.3168525627205421</c:v>
                      </c:pt>
                      <c:pt idx="989">
                        <c:v>1.242010697804447</c:v>
                      </c:pt>
                      <c:pt idx="990">
                        <c:v>1.1509058446707741</c:v>
                      </c:pt>
                      <c:pt idx="991">
                        <c:v>1.0652643248342619</c:v>
                      </c:pt>
                      <c:pt idx="992">
                        <c:v>1.0899831650796781</c:v>
                      </c:pt>
                      <c:pt idx="993">
                        <c:v>1.209928289189601</c:v>
                      </c:pt>
                      <c:pt idx="994">
                        <c:v>1.479329020834711</c:v>
                      </c:pt>
                      <c:pt idx="995">
                        <c:v>1.714293029649637</c:v>
                      </c:pt>
                      <c:pt idx="996">
                        <c:v>1.949827626720867</c:v>
                      </c:pt>
                      <c:pt idx="997">
                        <c:v>1.945036534004712</c:v>
                      </c:pt>
                      <c:pt idx="998">
                        <c:v>1.8572960126378131</c:v>
                      </c:pt>
                      <c:pt idx="999">
                        <c:v>1.8331337166899311</c:v>
                      </c:pt>
                      <c:pt idx="1000">
                        <c:v>1.9208951968718131</c:v>
                      </c:pt>
                      <c:pt idx="1001">
                        <c:v>2.0226742227982668</c:v>
                      </c:pt>
                      <c:pt idx="1002">
                        <c:v>1.962475977477766</c:v>
                      </c:pt>
                      <c:pt idx="1003">
                        <c:v>1.9887290485946481</c:v>
                      </c:pt>
                      <c:pt idx="1004">
                        <c:v>2.7368965063319868</c:v>
                      </c:pt>
                      <c:pt idx="1005">
                        <c:v>2.6295839541005659</c:v>
                      </c:pt>
                      <c:pt idx="1006">
                        <c:v>2.5889157263363138</c:v>
                      </c:pt>
                      <c:pt idx="1007">
                        <c:v>2.6959089360737249</c:v>
                      </c:pt>
                      <c:pt idx="1008">
                        <c:v>2.8751098863318072</c:v>
                      </c:pt>
                      <c:pt idx="1009">
                        <c:v>2.932952400110636</c:v>
                      </c:pt>
                      <c:pt idx="1010">
                        <c:v>2.8483753697697032</c:v>
                      </c:pt>
                      <c:pt idx="1011">
                        <c:v>2.7085865590666098</c:v>
                      </c:pt>
                      <c:pt idx="1012">
                        <c:v>2.4178114664391162</c:v>
                      </c:pt>
                      <c:pt idx="1013">
                        <c:v>2.1511271680682742</c:v>
                      </c:pt>
                      <c:pt idx="1014">
                        <c:v>2.0038102943450098</c:v>
                      </c:pt>
                      <c:pt idx="1015">
                        <c:v>1.9500813116568601</c:v>
                      </c:pt>
                      <c:pt idx="1016">
                        <c:v>1.820479357773902</c:v>
                      </c:pt>
                      <c:pt idx="1017">
                        <c:v>1.854032509371673</c:v>
                      </c:pt>
                      <c:pt idx="1018">
                        <c:v>1.8217425988452269</c:v>
                      </c:pt>
                      <c:pt idx="1019">
                        <c:v>1.7993029637568609</c:v>
                      </c:pt>
                      <c:pt idx="1020">
                        <c:v>1.857178674985188</c:v>
                      </c:pt>
                      <c:pt idx="1021">
                        <c:v>1.9275459986480541</c:v>
                      </c:pt>
                      <c:pt idx="1022">
                        <c:v>1.906590341914898</c:v>
                      </c:pt>
                      <c:pt idx="1023">
                        <c:v>1.83320536374289</c:v>
                      </c:pt>
                      <c:pt idx="1024">
                        <c:v>1.873868685830814</c:v>
                      </c:pt>
                      <c:pt idx="1025">
                        <c:v>1.9785067879544349</c:v>
                      </c:pt>
                      <c:pt idx="1026">
                        <c:v>1.947175399448414</c:v>
                      </c:pt>
                      <c:pt idx="1027">
                        <c:v>1.896226240423796</c:v>
                      </c:pt>
                      <c:pt idx="1028">
                        <c:v>1.7440654276542871</c:v>
                      </c:pt>
                      <c:pt idx="1029">
                        <c:v>1.596320807402194</c:v>
                      </c:pt>
                      <c:pt idx="1030">
                        <c:v>1.5141684025237829</c:v>
                      </c:pt>
                      <c:pt idx="1031">
                        <c:v>1.481003819661328</c:v>
                      </c:pt>
                      <c:pt idx="1032">
                        <c:v>1.3184082152493239</c:v>
                      </c:pt>
                      <c:pt idx="1033">
                        <c:v>1.0480095154367</c:v>
                      </c:pt>
                      <c:pt idx="1034">
                        <c:v>0.96428398930524584</c:v>
                      </c:pt>
                      <c:pt idx="1035">
                        <c:v>0.94982630670525892</c:v>
                      </c:pt>
                      <c:pt idx="1036">
                        <c:v>0.86939334228336584</c:v>
                      </c:pt>
                      <c:pt idx="1037">
                        <c:v>0.74006470201154007</c:v>
                      </c:pt>
                      <c:pt idx="1038">
                        <c:v>0.46278713502988089</c:v>
                      </c:pt>
                      <c:pt idx="1039">
                        <c:v>-0.1823791951917452</c:v>
                      </c:pt>
                      <c:pt idx="1040">
                        <c:v>-0.22034660186290869</c:v>
                      </c:pt>
                      <c:pt idx="1041">
                        <c:v>-5.3224684992560077E-2</c:v>
                      </c:pt>
                      <c:pt idx="1042">
                        <c:v>-1.684314157882753</c:v>
                      </c:pt>
                      <c:pt idx="1043">
                        <c:v>-1.462840391005805</c:v>
                      </c:pt>
                      <c:pt idx="1044">
                        <c:v>-1.1738245415806241</c:v>
                      </c:pt>
                      <c:pt idx="1045">
                        <c:v>-1.146853478248284</c:v>
                      </c:pt>
                      <c:pt idx="1046">
                        <c:v>1.7206876235421089</c:v>
                      </c:pt>
                      <c:pt idx="1047">
                        <c:v>2.0491111823560928</c:v>
                      </c:pt>
                      <c:pt idx="1048">
                        <c:v>-0.94276792895747474</c:v>
                      </c:pt>
                      <c:pt idx="1049">
                        <c:v>-6.3091071891308106</c:v>
                      </c:pt>
                      <c:pt idx="1050">
                        <c:v>3.34373340240613</c:v>
                      </c:pt>
                      <c:pt idx="1051">
                        <c:v>3.3427921888038998</c:v>
                      </c:pt>
                      <c:pt idx="1052">
                        <c:v>3.441075989358406</c:v>
                      </c:pt>
                      <c:pt idx="1053">
                        <c:v>3.6785758234654748</c:v>
                      </c:pt>
                      <c:pt idx="1054">
                        <c:v>3.8174238532922331</c:v>
                      </c:pt>
                      <c:pt idx="1055">
                        <c:v>4.0847645077062298</c:v>
                      </c:pt>
                      <c:pt idx="1056">
                        <c:v>3.9212480928305351</c:v>
                      </c:pt>
                      <c:pt idx="1057">
                        <c:v>4.6199435226770982</c:v>
                      </c:pt>
                      <c:pt idx="1058">
                        <c:v>4.7152231170316918</c:v>
                      </c:pt>
                      <c:pt idx="1059">
                        <c:v>4.7377788583405973</c:v>
                      </c:pt>
                      <c:pt idx="1060">
                        <c:v>4.65001213248381</c:v>
                      </c:pt>
                      <c:pt idx="1061">
                        <c:v>4.573815599793722</c:v>
                      </c:pt>
                      <c:pt idx="1062">
                        <c:v>3.8721238074231872</c:v>
                      </c:pt>
                      <c:pt idx="1063">
                        <c:v>-1.2005548580493499</c:v>
                      </c:pt>
                      <c:pt idx="1064">
                        <c:v>-1.338219959236405</c:v>
                      </c:pt>
                      <c:pt idx="1065">
                        <c:v>-1.4494766971187729</c:v>
                      </c:pt>
                      <c:pt idx="1066">
                        <c:v>-1.3430763161045749</c:v>
                      </c:pt>
                      <c:pt idx="1067">
                        <c:v>-1.2053400789322239</c:v>
                      </c:pt>
                      <c:pt idx="1068">
                        <c:v>-1.010065361031947</c:v>
                      </c:pt>
                      <c:pt idx="1069">
                        <c:v>-1.006625412762284</c:v>
                      </c:pt>
                      <c:pt idx="1070">
                        <c:v>-1.087925638286285</c:v>
                      </c:pt>
                      <c:pt idx="1071">
                        <c:v>-1.2683707531673769</c:v>
                      </c:pt>
                      <c:pt idx="1072">
                        <c:v>-1.3849513409190759</c:v>
                      </c:pt>
                      <c:pt idx="1073">
                        <c:v>-1.3467874257326531</c:v>
                      </c:pt>
                      <c:pt idx="1074">
                        <c:v>-1.3908927193889491</c:v>
                      </c:pt>
                      <c:pt idx="1075">
                        <c:v>-1.2232699745436419</c:v>
                      </c:pt>
                      <c:pt idx="1076">
                        <c:v>-0.88151905570509803</c:v>
                      </c:pt>
                      <c:pt idx="1077">
                        <c:v>-0.26741518104228029</c:v>
                      </c:pt>
                      <c:pt idx="1078">
                        <c:v>9.8114693362492834E-3</c:v>
                      </c:pt>
                      <c:pt idx="1079">
                        <c:v>0.41651870282216907</c:v>
                      </c:pt>
                      <c:pt idx="1080">
                        <c:v>0.644192641154682</c:v>
                      </c:pt>
                      <c:pt idx="1081">
                        <c:v>0.66325486878458817</c:v>
                      </c:pt>
                      <c:pt idx="1082">
                        <c:v>0.4735219463567289</c:v>
                      </c:pt>
                      <c:pt idx="1083">
                        <c:v>2.0123562497174281</c:v>
                      </c:pt>
                      <c:pt idx="1084">
                        <c:v>0.39250917951613212</c:v>
                      </c:pt>
                      <c:pt idx="1085">
                        <c:v>0.47739325731979798</c:v>
                      </c:pt>
                      <c:pt idx="1086">
                        <c:v>0.59543611484308923</c:v>
                      </c:pt>
                      <c:pt idx="1087">
                        <c:v>0.76250561638796943</c:v>
                      </c:pt>
                      <c:pt idx="1088">
                        <c:v>0.91026235488614049</c:v>
                      </c:pt>
                      <c:pt idx="1089">
                        <c:v>0.86060462921700143</c:v>
                      </c:pt>
                      <c:pt idx="1090">
                        <c:v>0.73815168842354584</c:v>
                      </c:pt>
                      <c:pt idx="1091">
                        <c:v>0.47751363568229832</c:v>
                      </c:pt>
                      <c:pt idx="1092">
                        <c:v>0.28025374780763429</c:v>
                      </c:pt>
                      <c:pt idx="1093">
                        <c:v>0.16022121787033891</c:v>
                      </c:pt>
                      <c:pt idx="1094">
                        <c:v>0.30197205494553248</c:v>
                      </c:pt>
                      <c:pt idx="1095">
                        <c:v>0.45702542542849478</c:v>
                      </c:pt>
                      <c:pt idx="1096">
                        <c:v>0.47618266529050463</c:v>
                      </c:pt>
                      <c:pt idx="1097">
                        <c:v>0.64544389585247142</c:v>
                      </c:pt>
                      <c:pt idx="1098">
                        <c:v>0.92934150594570808</c:v>
                      </c:pt>
                      <c:pt idx="1099">
                        <c:v>1.1247976445215631</c:v>
                      </c:pt>
                      <c:pt idx="1100">
                        <c:v>1.1799824150321241</c:v>
                      </c:pt>
                      <c:pt idx="1101">
                        <c:v>1.4342845569405109</c:v>
                      </c:pt>
                      <c:pt idx="1102">
                        <c:v>1.498642135351709</c:v>
                      </c:pt>
                      <c:pt idx="1103">
                        <c:v>1.41388010517624</c:v>
                      </c:pt>
                      <c:pt idx="1104">
                        <c:v>1.2726065786972951</c:v>
                      </c:pt>
                      <c:pt idx="1105">
                        <c:v>1.2119662518895771</c:v>
                      </c:pt>
                      <c:pt idx="1106">
                        <c:v>1.212384051324664</c:v>
                      </c:pt>
                      <c:pt idx="1107">
                        <c:v>1.220466644173001</c:v>
                      </c:pt>
                      <c:pt idx="1108">
                        <c:v>1.3295047502122099</c:v>
                      </c:pt>
                      <c:pt idx="1109">
                        <c:v>1.4742559124146311</c:v>
                      </c:pt>
                      <c:pt idx="1110">
                        <c:v>1.5426932451968729</c:v>
                      </c:pt>
                      <c:pt idx="1111">
                        <c:v>1.4243679751476921</c:v>
                      </c:pt>
                      <c:pt idx="1112">
                        <c:v>1.3484446379544679</c:v>
                      </c:pt>
                      <c:pt idx="1113">
                        <c:v>1.4995141029827621</c:v>
                      </c:pt>
                      <c:pt idx="1114">
                        <c:v>1.6930433778780589</c:v>
                      </c:pt>
                      <c:pt idx="1115">
                        <c:v>1.6919748760710001</c:v>
                      </c:pt>
                      <c:pt idx="1116">
                        <c:v>1.5520125228324151</c:v>
                      </c:pt>
                      <c:pt idx="1117">
                        <c:v>1.570457593441934</c:v>
                      </c:pt>
                      <c:pt idx="1118">
                        <c:v>1.7771928636899961</c:v>
                      </c:pt>
                      <c:pt idx="1119">
                        <c:v>1.859927213823958</c:v>
                      </c:pt>
                      <c:pt idx="1120">
                        <c:v>1.8806428397580279</c:v>
                      </c:pt>
                      <c:pt idx="1121">
                        <c:v>1.986445457624666</c:v>
                      </c:pt>
                      <c:pt idx="1122">
                        <c:v>2.1645789516082381</c:v>
                      </c:pt>
                      <c:pt idx="1123">
                        <c:v>2.3434576998047549</c:v>
                      </c:pt>
                      <c:pt idx="1124">
                        <c:v>2.5049586879758561</c:v>
                      </c:pt>
                      <c:pt idx="1125">
                        <c:v>2.3999639606458421</c:v>
                      </c:pt>
                      <c:pt idx="1126">
                        <c:v>2.3108469636022551</c:v>
                      </c:pt>
                      <c:pt idx="1127">
                        <c:v>2.0755473702014489</c:v>
                      </c:pt>
                      <c:pt idx="1128">
                        <c:v>1.721160077206656</c:v>
                      </c:pt>
                      <c:pt idx="1129">
                        <c:v>1.540758687058865</c:v>
                      </c:pt>
                      <c:pt idx="1130">
                        <c:v>1.4777251005172951</c:v>
                      </c:pt>
                      <c:pt idx="1131">
                        <c:v>1.397190003450254</c:v>
                      </c:pt>
                      <c:pt idx="1132">
                        <c:v>1.436004733598002</c:v>
                      </c:pt>
                      <c:pt idx="1133">
                        <c:v>1.5020316267797771</c:v>
                      </c:pt>
                      <c:pt idx="1134">
                        <c:v>1.4692363902968031</c:v>
                      </c:pt>
                      <c:pt idx="1135">
                        <c:v>1.47708604286926</c:v>
                      </c:pt>
                      <c:pt idx="1136">
                        <c:v>1.522856178319141</c:v>
                      </c:pt>
                      <c:pt idx="1137">
                        <c:v>1.6686344582831301</c:v>
                      </c:pt>
                      <c:pt idx="1138">
                        <c:v>1.7874262534074621</c:v>
                      </c:pt>
                      <c:pt idx="1139">
                        <c:v>1.7349853717734429</c:v>
                      </c:pt>
                      <c:pt idx="1140">
                        <c:v>1.49568713820374</c:v>
                      </c:pt>
                      <c:pt idx="1141">
                        <c:v>1.373254241948618</c:v>
                      </c:pt>
                      <c:pt idx="1142">
                        <c:v>2.3173088919705851</c:v>
                      </c:pt>
                      <c:pt idx="1143">
                        <c:v>1.313053445812127</c:v>
                      </c:pt>
                      <c:pt idx="1144">
                        <c:v>2.7161168057299032</c:v>
                      </c:pt>
                      <c:pt idx="1145">
                        <c:v>2.804268801289886</c:v>
                      </c:pt>
                      <c:pt idx="1146">
                        <c:v>1.603447432174113</c:v>
                      </c:pt>
                      <c:pt idx="1147">
                        <c:v>2.5999640635865351</c:v>
                      </c:pt>
                      <c:pt idx="1148">
                        <c:v>2.3231666968626752</c:v>
                      </c:pt>
                      <c:pt idx="1149">
                        <c:v>2.1342759749545528</c:v>
                      </c:pt>
                      <c:pt idx="1150">
                        <c:v>1.1212477428860339</c:v>
                      </c:pt>
                      <c:pt idx="1151">
                        <c:v>1.2133644172803391</c:v>
                      </c:pt>
                      <c:pt idx="1152">
                        <c:v>1.276364062574195</c:v>
                      </c:pt>
                      <c:pt idx="1153">
                        <c:v>1.3423383162342699</c:v>
                      </c:pt>
                      <c:pt idx="1154">
                        <c:v>1.3598782309956059</c:v>
                      </c:pt>
                      <c:pt idx="1155">
                        <c:v>1.3555258922968869</c:v>
                      </c:pt>
                      <c:pt idx="1156">
                        <c:v>1.1986979263671611</c:v>
                      </c:pt>
                      <c:pt idx="1157">
                        <c:v>0.94073325039900935</c:v>
                      </c:pt>
                      <c:pt idx="1158">
                        <c:v>0.88028183536492732</c:v>
                      </c:pt>
                      <c:pt idx="1159">
                        <c:v>1.024638909262702</c:v>
                      </c:pt>
                      <c:pt idx="1160">
                        <c:v>1.1283213755542381</c:v>
                      </c:pt>
                      <c:pt idx="1161">
                        <c:v>1.2642777542259349</c:v>
                      </c:pt>
                      <c:pt idx="1162">
                        <c:v>1.182291065354762</c:v>
                      </c:pt>
                      <c:pt idx="1163">
                        <c:v>1.1787682426961741</c:v>
                      </c:pt>
                      <c:pt idx="1164">
                        <c:v>1.1431893045949499</c:v>
                      </c:pt>
                      <c:pt idx="1165">
                        <c:v>1.0175045708811421</c:v>
                      </c:pt>
                      <c:pt idx="1166">
                        <c:v>0.9471920176088473</c:v>
                      </c:pt>
                      <c:pt idx="1167">
                        <c:v>0.89845415048621347</c:v>
                      </c:pt>
                      <c:pt idx="1168">
                        <c:v>0.79348010810331493</c:v>
                      </c:pt>
                      <c:pt idx="1169">
                        <c:v>0.74136045046612076</c:v>
                      </c:pt>
                      <c:pt idx="1170">
                        <c:v>0.56529684758123655</c:v>
                      </c:pt>
                      <c:pt idx="1171">
                        <c:v>0.43098956372027591</c:v>
                      </c:pt>
                      <c:pt idx="1172">
                        <c:v>0.25967220470314661</c:v>
                      </c:pt>
                      <c:pt idx="1173">
                        <c:v>0.32675787113089733</c:v>
                      </c:pt>
                      <c:pt idx="1174">
                        <c:v>0.45156611094135091</c:v>
                      </c:pt>
                      <c:pt idx="1175">
                        <c:v>0.61915697817483195</c:v>
                      </c:pt>
                      <c:pt idx="1176">
                        <c:v>0.86795447266311154</c:v>
                      </c:pt>
                      <c:pt idx="1177">
                        <c:v>1.0958856623897399</c:v>
                      </c:pt>
                      <c:pt idx="1178">
                        <c:v>1.3152837202826819</c:v>
                      </c:pt>
                      <c:pt idx="1179">
                        <c:v>1.5316002070704959</c:v>
                      </c:pt>
                      <c:pt idx="1180">
                        <c:v>1.5491586851973389</c:v>
                      </c:pt>
                      <c:pt idx="1181">
                        <c:v>1.421445744613947</c:v>
                      </c:pt>
                      <c:pt idx="1182">
                        <c:v>1.13766796181705</c:v>
                      </c:pt>
                      <c:pt idx="1183">
                        <c:v>0.77426142463761227</c:v>
                      </c:pt>
                      <c:pt idx="1184">
                        <c:v>0.48756709591656872</c:v>
                      </c:pt>
                      <c:pt idx="1185">
                        <c:v>0.1673631744110036</c:v>
                      </c:pt>
                      <c:pt idx="1186">
                        <c:v>0.2144765445992767</c:v>
                      </c:pt>
                      <c:pt idx="1187">
                        <c:v>0.41825391713314958</c:v>
                      </c:pt>
                      <c:pt idx="1188">
                        <c:v>0.48231497411564328</c:v>
                      </c:pt>
                      <c:pt idx="1189">
                        <c:v>0.42423747949594232</c:v>
                      </c:pt>
                      <c:pt idx="1190">
                        <c:v>0.35647965138540871</c:v>
                      </c:pt>
                      <c:pt idx="1191">
                        <c:v>0.32439385438814428</c:v>
                      </c:pt>
                      <c:pt idx="1192">
                        <c:v>0.249189769814746</c:v>
                      </c:pt>
                      <c:pt idx="1193">
                        <c:v>0.1299625742944589</c:v>
                      </c:pt>
                      <c:pt idx="1194">
                        <c:v>3.8394787518834267E-2</c:v>
                      </c:pt>
                      <c:pt idx="1195">
                        <c:v>4.7223769833537488E-2</c:v>
                      </c:pt>
                      <c:pt idx="1196">
                        <c:v>-0.1051106483036275</c:v>
                      </c:pt>
                      <c:pt idx="1197">
                        <c:v>-0.27084101447116948</c:v>
                      </c:pt>
                      <c:pt idx="1198">
                        <c:v>-0.61909649726314298</c:v>
                      </c:pt>
                      <c:pt idx="1199">
                        <c:v>-0.76571112000938568</c:v>
                      </c:pt>
                      <c:pt idx="1200">
                        <c:v>-0.82210039033340199</c:v>
                      </c:pt>
                      <c:pt idx="1201">
                        <c:v>-0.81537571616378091</c:v>
                      </c:pt>
                      <c:pt idx="1202">
                        <c:v>-0.96413157658831727</c:v>
                      </c:pt>
                      <c:pt idx="1203">
                        <c:v>-1.0121254663596611</c:v>
                      </c:pt>
                      <c:pt idx="1204">
                        <c:v>-1.011324527283008</c:v>
                      </c:pt>
                      <c:pt idx="1205">
                        <c:v>-0.8689291345772977</c:v>
                      </c:pt>
                      <c:pt idx="1206">
                        <c:v>-0.60444642185412067</c:v>
                      </c:pt>
                      <c:pt idx="1207">
                        <c:v>-0.61513343914048535</c:v>
                      </c:pt>
                      <c:pt idx="1208">
                        <c:v>-0.65476739462533673</c:v>
                      </c:pt>
                      <c:pt idx="1209">
                        <c:v>-0.60187431461582908</c:v>
                      </c:pt>
                      <c:pt idx="1210">
                        <c:v>-0.76840390182668339</c:v>
                      </c:pt>
                      <c:pt idx="1211">
                        <c:v>-0.85435984877525362</c:v>
                      </c:pt>
                      <c:pt idx="1212">
                        <c:v>-0.80119262445021355</c:v>
                      </c:pt>
                      <c:pt idx="1213">
                        <c:v>-0.82552418265324734</c:v>
                      </c:pt>
                      <c:pt idx="1214">
                        <c:v>-0.94962380484063869</c:v>
                      </c:pt>
                      <c:pt idx="1215">
                        <c:v>-0.78270515045387767</c:v>
                      </c:pt>
                      <c:pt idx="1216">
                        <c:v>-1.1265142863343689</c:v>
                      </c:pt>
                      <c:pt idx="1217">
                        <c:v>-0.98933370165368706</c:v>
                      </c:pt>
                      <c:pt idx="1218">
                        <c:v>-0.89701115552607691</c:v>
                      </c:pt>
                      <c:pt idx="1219">
                        <c:v>-0.78267453202613946</c:v>
                      </c:pt>
                      <c:pt idx="1220">
                        <c:v>-0.41351390063755639</c:v>
                      </c:pt>
                      <c:pt idx="1221">
                        <c:v>-0.40621577214023202</c:v>
                      </c:pt>
                      <c:pt idx="1222">
                        <c:v>-0.35241393907543372</c:v>
                      </c:pt>
                      <c:pt idx="1223">
                        <c:v>-0.28446516504513519</c:v>
                      </c:pt>
                      <c:pt idx="1224">
                        <c:v>-0.31861739606879441</c:v>
                      </c:pt>
                      <c:pt idx="1225">
                        <c:v>-0.50771190420954104</c:v>
                      </c:pt>
                      <c:pt idx="1226">
                        <c:v>-0.6149122897616307</c:v>
                      </c:pt>
                      <c:pt idx="1227">
                        <c:v>-0.54405996794427036</c:v>
                      </c:pt>
                      <c:pt idx="1228">
                        <c:v>-0.37078442163890118</c:v>
                      </c:pt>
                      <c:pt idx="1229">
                        <c:v>-0.122178743776228</c:v>
                      </c:pt>
                      <c:pt idx="1230">
                        <c:v>-6.2814389977118912E-2</c:v>
                      </c:pt>
                      <c:pt idx="1231">
                        <c:v>-0.14006915381444909</c:v>
                      </c:pt>
                      <c:pt idx="1232">
                        <c:v>-0.43062333891977272</c:v>
                      </c:pt>
                      <c:pt idx="1233">
                        <c:v>-0.66893838725031918</c:v>
                      </c:pt>
                      <c:pt idx="1234">
                        <c:v>-0.66176941723851745</c:v>
                      </c:pt>
                      <c:pt idx="1235">
                        <c:v>-0.61636050975333956</c:v>
                      </c:pt>
                      <c:pt idx="1236">
                        <c:v>-0.63377860984006285</c:v>
                      </c:pt>
                      <c:pt idx="1237">
                        <c:v>-0.75339396600911546</c:v>
                      </c:pt>
                      <c:pt idx="1238">
                        <c:v>-0.93477035972897538</c:v>
                      </c:pt>
                      <c:pt idx="1239">
                        <c:v>-1.13884173817582</c:v>
                      </c:pt>
                      <c:pt idx="1240">
                        <c:v>-1.2662464967192979</c:v>
                      </c:pt>
                      <c:pt idx="1241">
                        <c:v>-1.3257409047810189</c:v>
                      </c:pt>
                      <c:pt idx="1242">
                        <c:v>-1.431961915619212</c:v>
                      </c:pt>
                      <c:pt idx="1243">
                        <c:v>-1.496659729692563</c:v>
                      </c:pt>
                      <c:pt idx="1244">
                        <c:v>-1.339919911461223</c:v>
                      </c:pt>
                      <c:pt idx="1245">
                        <c:v>-1.2318752746827251</c:v>
                      </c:pt>
                      <c:pt idx="1246">
                        <c:v>-1.186389500927038</c:v>
                      </c:pt>
                      <c:pt idx="1247">
                        <c:v>-1.1670131319801931</c:v>
                      </c:pt>
                      <c:pt idx="1248">
                        <c:v>-1.2131321750119519</c:v>
                      </c:pt>
                      <c:pt idx="1249">
                        <c:v>-1.1489238402025499</c:v>
                      </c:pt>
                      <c:pt idx="1250">
                        <c:v>-0.97473843157083262</c:v>
                      </c:pt>
                      <c:pt idx="1251">
                        <c:v>-0.77505578951395271</c:v>
                      </c:pt>
                      <c:pt idx="1252">
                        <c:v>-0.78278299516027994</c:v>
                      </c:pt>
                      <c:pt idx="1253">
                        <c:v>-0.93438564355254972</c:v>
                      </c:pt>
                      <c:pt idx="1254">
                        <c:v>-1.198122064836769</c:v>
                      </c:pt>
                      <c:pt idx="1255">
                        <c:v>-1.534928704170639</c:v>
                      </c:pt>
                      <c:pt idx="1256">
                        <c:v>-1.8401829958120071</c:v>
                      </c:pt>
                      <c:pt idx="1257">
                        <c:v>-2.2463292287208181</c:v>
                      </c:pt>
                      <c:pt idx="1258">
                        <c:v>-2.2434478253305419</c:v>
                      </c:pt>
                      <c:pt idx="1259">
                        <c:v>-2.15465169614362</c:v>
                      </c:pt>
                      <c:pt idx="1260">
                        <c:v>-1.94156320102873</c:v>
                      </c:pt>
                      <c:pt idx="1261">
                        <c:v>-1.710206047173175</c:v>
                      </c:pt>
                      <c:pt idx="1262">
                        <c:v>-1.277237119353418</c:v>
                      </c:pt>
                      <c:pt idx="1263">
                        <c:v>-1.0560063832322431</c:v>
                      </c:pt>
                      <c:pt idx="1264">
                        <c:v>-1.3322467915596841</c:v>
                      </c:pt>
                      <c:pt idx="1265">
                        <c:v>-0.86228548846954256</c:v>
                      </c:pt>
                      <c:pt idx="1266">
                        <c:v>-0.87666790112040249</c:v>
                      </c:pt>
                      <c:pt idx="1267">
                        <c:v>-0.85939169752897537</c:v>
                      </c:pt>
                      <c:pt idx="1268">
                        <c:v>-0.81235673906484784</c:v>
                      </c:pt>
                      <c:pt idx="1269">
                        <c:v>-0.97409833311264482</c:v>
                      </c:pt>
                      <c:pt idx="1270">
                        <c:v>-0.94571756568621201</c:v>
                      </c:pt>
                      <c:pt idx="1271">
                        <c:v>-0.97959591694840908</c:v>
                      </c:pt>
                      <c:pt idx="1272">
                        <c:v>-0.97564815183636033</c:v>
                      </c:pt>
                      <c:pt idx="1273">
                        <c:v>-1.200671177435179</c:v>
                      </c:pt>
                      <c:pt idx="1274">
                        <c:v>-1.26153355371291</c:v>
                      </c:pt>
                      <c:pt idx="1275">
                        <c:v>-1.3850675007500131</c:v>
                      </c:pt>
                      <c:pt idx="1276">
                        <c:v>-1.6516457079244919</c:v>
                      </c:pt>
                      <c:pt idx="1277">
                        <c:v>-1.8537699936088929</c:v>
                      </c:pt>
                      <c:pt idx="1278">
                        <c:v>-1.9341538036077279</c:v>
                      </c:pt>
                      <c:pt idx="1279">
                        <c:v>-1.7879605871809681</c:v>
                      </c:pt>
                      <c:pt idx="1280">
                        <c:v>-1.657804726613507</c:v>
                      </c:pt>
                      <c:pt idx="1281">
                        <c:v>-1.9377877666331269</c:v>
                      </c:pt>
                      <c:pt idx="1282">
                        <c:v>-2.161683209742586</c:v>
                      </c:pt>
                      <c:pt idx="1283">
                        <c:v>-2.509386570764653</c:v>
                      </c:pt>
                      <c:pt idx="1284">
                        <c:v>-2.529149218008905</c:v>
                      </c:pt>
                      <c:pt idx="1285">
                        <c:v>-2.4253279729968078</c:v>
                      </c:pt>
                      <c:pt idx="1286">
                        <c:v>-2.5229258791278371</c:v>
                      </c:pt>
                      <c:pt idx="1287">
                        <c:v>-2.6668460367578182</c:v>
                      </c:pt>
                      <c:pt idx="1288">
                        <c:v>-2.9284208591042189</c:v>
                      </c:pt>
                      <c:pt idx="1289">
                        <c:v>-3.322523472739328</c:v>
                      </c:pt>
                      <c:pt idx="1290">
                        <c:v>-3.523232571350484</c:v>
                      </c:pt>
                      <c:pt idx="1291">
                        <c:v>-3.4130672961985469</c:v>
                      </c:pt>
                      <c:pt idx="1292">
                        <c:v>-3.3642156531802589</c:v>
                      </c:pt>
                      <c:pt idx="1293">
                        <c:v>-3.0517515222667941</c:v>
                      </c:pt>
                      <c:pt idx="1294">
                        <c:v>-2.9599085602723192</c:v>
                      </c:pt>
                      <c:pt idx="1295">
                        <c:v>-2.7934826237617392</c:v>
                      </c:pt>
                      <c:pt idx="1296">
                        <c:v>-2.68323840507023</c:v>
                      </c:pt>
                      <c:pt idx="1297">
                        <c:v>-2.6593613048908922</c:v>
                      </c:pt>
                      <c:pt idx="1298">
                        <c:v>-2.5848427562339822</c:v>
                      </c:pt>
                      <c:pt idx="1299">
                        <c:v>-2.2849521903815879</c:v>
                      </c:pt>
                      <c:pt idx="1300">
                        <c:v>-2.118029745862704</c:v>
                      </c:pt>
                      <c:pt idx="1301">
                        <c:v>-2.2617926445274552</c:v>
                      </c:pt>
                      <c:pt idx="1302">
                        <c:v>-2.311202744314004</c:v>
                      </c:pt>
                      <c:pt idx="1303">
                        <c:v>-1.393703232643114</c:v>
                      </c:pt>
                      <c:pt idx="1304">
                        <c:v>-1.925502895633997</c:v>
                      </c:pt>
                      <c:pt idx="1305">
                        <c:v>-1.5696749859502219</c:v>
                      </c:pt>
                      <c:pt idx="1306">
                        <c:v>-1.2658580442017311</c:v>
                      </c:pt>
                      <c:pt idx="1307">
                        <c:v>-1.418309154952395</c:v>
                      </c:pt>
                      <c:pt idx="1308">
                        <c:v>-1.303340061290321</c:v>
                      </c:pt>
                      <c:pt idx="1309">
                        <c:v>-1.0449926261296829</c:v>
                      </c:pt>
                      <c:pt idx="1310">
                        <c:v>-1.1786887976700049</c:v>
                      </c:pt>
                      <c:pt idx="1311">
                        <c:v>-1.2568741012047899</c:v>
                      </c:pt>
                      <c:pt idx="1312">
                        <c:v>-1.279805500465407</c:v>
                      </c:pt>
                      <c:pt idx="1313">
                        <c:v>-1.421613300821398</c:v>
                      </c:pt>
                      <c:pt idx="1314">
                        <c:v>-1.300761727166112</c:v>
                      </c:pt>
                      <c:pt idx="1315">
                        <c:v>-1.099704215429435</c:v>
                      </c:pt>
                      <c:pt idx="1316">
                        <c:v>-0.89155873255459162</c:v>
                      </c:pt>
                      <c:pt idx="1317">
                        <c:v>-0.38293003142199528</c:v>
                      </c:pt>
                      <c:pt idx="1318">
                        <c:v>-1.0452527418880879</c:v>
                      </c:pt>
                      <c:pt idx="1319">
                        <c:v>-1.313669079658442</c:v>
                      </c:pt>
                      <c:pt idx="1320">
                        <c:v>-1.506894452951691</c:v>
                      </c:pt>
                      <c:pt idx="1321">
                        <c:v>-1.570127164459536</c:v>
                      </c:pt>
                      <c:pt idx="1322">
                        <c:v>-1.9980549700820991</c:v>
                      </c:pt>
                      <c:pt idx="1323">
                        <c:v>-1.8460704424561529</c:v>
                      </c:pt>
                      <c:pt idx="1324">
                        <c:v>-1.8161752772189139</c:v>
                      </c:pt>
                      <c:pt idx="1325">
                        <c:v>-1.770771623375865</c:v>
                      </c:pt>
                      <c:pt idx="1326">
                        <c:v>-1.70539920952763</c:v>
                      </c:pt>
                      <c:pt idx="1327">
                        <c:v>-1.6951042282271509</c:v>
                      </c:pt>
                      <c:pt idx="1328">
                        <c:v>-1.66138579016337</c:v>
                      </c:pt>
                      <c:pt idx="1329">
                        <c:v>-1.4511323605783371</c:v>
                      </c:pt>
                      <c:pt idx="1330">
                        <c:v>-1.34389570126153</c:v>
                      </c:pt>
                      <c:pt idx="1331">
                        <c:v>-1.240494016567582</c:v>
                      </c:pt>
                      <c:pt idx="1332">
                        <c:v>-1.1523383184348821</c:v>
                      </c:pt>
                      <c:pt idx="1333">
                        <c:v>-1.1179035053115161</c:v>
                      </c:pt>
                      <c:pt idx="1334">
                        <c:v>-0.11814926483419461</c:v>
                      </c:pt>
                      <c:pt idx="1335">
                        <c:v>0.58105380929268735</c:v>
                      </c:pt>
                      <c:pt idx="1336">
                        <c:v>0.81720186677195228</c:v>
                      </c:pt>
                      <c:pt idx="1337">
                        <c:v>1.0442467479180739</c:v>
                      </c:pt>
                      <c:pt idx="1338">
                        <c:v>1.111174148390786</c:v>
                      </c:pt>
                      <c:pt idx="1339">
                        <c:v>1.0620627015756621</c:v>
                      </c:pt>
                      <c:pt idx="1340">
                        <c:v>1.0366082036488959</c:v>
                      </c:pt>
                      <c:pt idx="1341">
                        <c:v>0.9500275553367129</c:v>
                      </c:pt>
                      <c:pt idx="1342">
                        <c:v>0.56196972046123006</c:v>
                      </c:pt>
                      <c:pt idx="1343">
                        <c:v>0.56195995060232451</c:v>
                      </c:pt>
                      <c:pt idx="1344">
                        <c:v>0.43525427623385032</c:v>
                      </c:pt>
                      <c:pt idx="1345">
                        <c:v>0.32374043429173088</c:v>
                      </c:pt>
                      <c:pt idx="1346">
                        <c:v>0.23675422715278149</c:v>
                      </c:pt>
                      <c:pt idx="1347">
                        <c:v>-1.9331203837583339E-3</c:v>
                      </c:pt>
                      <c:pt idx="1348">
                        <c:v>-0.1171156158353642</c:v>
                      </c:pt>
                      <c:pt idx="1349">
                        <c:v>-3.4058329450959182</c:v>
                      </c:pt>
                      <c:pt idx="1350">
                        <c:v>-3.354659173716418</c:v>
                      </c:pt>
                      <c:pt idx="1351">
                        <c:v>-3.2174983816589191</c:v>
                      </c:pt>
                      <c:pt idx="1352">
                        <c:v>-2.9280050401977631</c:v>
                      </c:pt>
                      <c:pt idx="1353">
                        <c:v>-1.467072817340664</c:v>
                      </c:pt>
                      <c:pt idx="1354">
                        <c:v>-1.3268678274550949</c:v>
                      </c:pt>
                      <c:pt idx="1355">
                        <c:v>-1.251845212854207</c:v>
                      </c:pt>
                      <c:pt idx="1356">
                        <c:v>-1.2808498622156519</c:v>
                      </c:pt>
                      <c:pt idx="1357">
                        <c:v>-0.68333770889220613</c:v>
                      </c:pt>
                      <c:pt idx="1358">
                        <c:v>-0.69196120643830183</c:v>
                      </c:pt>
                      <c:pt idx="1359">
                        <c:v>-0.8201706776713088</c:v>
                      </c:pt>
                      <c:pt idx="1360">
                        <c:v>-0.71820300238803259</c:v>
                      </c:pt>
                      <c:pt idx="1361">
                        <c:v>-0.77885050474634199</c:v>
                      </c:pt>
                      <c:pt idx="1362">
                        <c:v>-0.74262217480292447</c:v>
                      </c:pt>
                      <c:pt idx="1363">
                        <c:v>-0.5892217118303803</c:v>
                      </c:pt>
                      <c:pt idx="1364">
                        <c:v>-0.65307566214535828</c:v>
                      </c:pt>
                      <c:pt idx="1365">
                        <c:v>-0.7165560348744171</c:v>
                      </c:pt>
                      <c:pt idx="1366">
                        <c:v>-0.91565555381512165</c:v>
                      </c:pt>
                      <c:pt idx="1367">
                        <c:v>-0.899930712372359</c:v>
                      </c:pt>
                      <c:pt idx="1368">
                        <c:v>-0.88219814942541808</c:v>
                      </c:pt>
                      <c:pt idx="1369">
                        <c:v>-0.83948151373253455</c:v>
                      </c:pt>
                      <c:pt idx="1370">
                        <c:v>-1.053131978092223</c:v>
                      </c:pt>
                      <c:pt idx="1371">
                        <c:v>-1.051396148097939</c:v>
                      </c:pt>
                      <c:pt idx="1372">
                        <c:v>-1.0928613008636141</c:v>
                      </c:pt>
                      <c:pt idx="1373">
                        <c:v>-0.95552611760303674</c:v>
                      </c:pt>
                      <c:pt idx="1374">
                        <c:v>-1.0834984857190399</c:v>
                      </c:pt>
                      <c:pt idx="1375">
                        <c:v>-1.093298397341393</c:v>
                      </c:pt>
                      <c:pt idx="1376">
                        <c:v>-1.091432112340877</c:v>
                      </c:pt>
                      <c:pt idx="1377">
                        <c:v>-1.1127989577764621</c:v>
                      </c:pt>
                      <c:pt idx="1378">
                        <c:v>-1.191423241451524</c:v>
                      </c:pt>
                      <c:pt idx="1379">
                        <c:v>-1.2215156400005249</c:v>
                      </c:pt>
                      <c:pt idx="1380">
                        <c:v>-1.298534116876868</c:v>
                      </c:pt>
                      <c:pt idx="1381">
                        <c:v>-1.2911931465230231</c:v>
                      </c:pt>
                      <c:pt idx="1382">
                        <c:v>-1.287057485062312</c:v>
                      </c:pt>
                      <c:pt idx="1383">
                        <c:v>-1.388037825791095</c:v>
                      </c:pt>
                      <c:pt idx="1384">
                        <c:v>-1.5192872594543729</c:v>
                      </c:pt>
                      <c:pt idx="1385">
                        <c:v>-1.6927120617561331</c:v>
                      </c:pt>
                      <c:pt idx="1386">
                        <c:v>-1.9896854311345209</c:v>
                      </c:pt>
                      <c:pt idx="1387">
                        <c:v>-2.2389013066711931</c:v>
                      </c:pt>
                      <c:pt idx="1388">
                        <c:v>-2.3839077781520261</c:v>
                      </c:pt>
                      <c:pt idx="1389">
                        <c:v>-2.4320350309278358</c:v>
                      </c:pt>
                      <c:pt idx="1390">
                        <c:v>-2.4700882098014061</c:v>
                      </c:pt>
                      <c:pt idx="1391">
                        <c:v>-2.4825622426825391</c:v>
                      </c:pt>
                      <c:pt idx="1392">
                        <c:v>-2.5858692904060439</c:v>
                      </c:pt>
                      <c:pt idx="1393">
                        <c:v>-2.649209408115158</c:v>
                      </c:pt>
                      <c:pt idx="1394">
                        <c:v>-2.5822309588003529</c:v>
                      </c:pt>
                      <c:pt idx="1395">
                        <c:v>-2.5358487715562479</c:v>
                      </c:pt>
                      <c:pt idx="1396">
                        <c:v>-2.58668761749718</c:v>
                      </c:pt>
                      <c:pt idx="1397">
                        <c:v>-2.700902392000589</c:v>
                      </c:pt>
                      <c:pt idx="1398">
                        <c:v>-2.6109694356831552</c:v>
                      </c:pt>
                      <c:pt idx="1399">
                        <c:v>-2.6370809844918659</c:v>
                      </c:pt>
                      <c:pt idx="1400">
                        <c:v>-2.598986772408769</c:v>
                      </c:pt>
                      <c:pt idx="1401">
                        <c:v>-2.6626146649595048</c:v>
                      </c:pt>
                      <c:pt idx="1402">
                        <c:v>-2.4428969628370618</c:v>
                      </c:pt>
                      <c:pt idx="1403">
                        <c:v>-2.434656644363947</c:v>
                      </c:pt>
                      <c:pt idx="1404">
                        <c:v>-2.6661921239026851</c:v>
                      </c:pt>
                      <c:pt idx="1405">
                        <c:v>-2.6672138756375001</c:v>
                      </c:pt>
                      <c:pt idx="1406">
                        <c:v>-2.458887185395803</c:v>
                      </c:pt>
                      <c:pt idx="1407">
                        <c:v>-2.489645815011277</c:v>
                      </c:pt>
                      <c:pt idx="1408">
                        <c:v>-2.720531451250463</c:v>
                      </c:pt>
                      <c:pt idx="1409">
                        <c:v>-2.723807453389349</c:v>
                      </c:pt>
                      <c:pt idx="1410">
                        <c:v>-4.7853262737072972</c:v>
                      </c:pt>
                      <c:pt idx="1411">
                        <c:v>-3.9980399447646322</c:v>
                      </c:pt>
                      <c:pt idx="1412">
                        <c:v>-4.0904983415188303</c:v>
                      </c:pt>
                      <c:pt idx="1413">
                        <c:v>-3.9996578612326461</c:v>
                      </c:pt>
                      <c:pt idx="1414">
                        <c:v>-4.0558643228698683</c:v>
                      </c:pt>
                      <c:pt idx="1415">
                        <c:v>-4.15848429752565</c:v>
                      </c:pt>
                      <c:pt idx="1416">
                        <c:v>-4.1953646303790029</c:v>
                      </c:pt>
                      <c:pt idx="1417">
                        <c:v>-4.1793396130952472</c:v>
                      </c:pt>
                      <c:pt idx="1418">
                        <c:v>-4.169503372475627</c:v>
                      </c:pt>
                      <c:pt idx="1419">
                        <c:v>-4.1640773476188686</c:v>
                      </c:pt>
                      <c:pt idx="1420">
                        <c:v>-4.2521056958587433</c:v>
                      </c:pt>
                      <c:pt idx="1421">
                        <c:v>-4.2603243813898404</c:v>
                      </c:pt>
                      <c:pt idx="1422">
                        <c:v>-4.3155682285843167</c:v>
                      </c:pt>
                      <c:pt idx="1423">
                        <c:v>-4.3950189512496296</c:v>
                      </c:pt>
                      <c:pt idx="1424">
                        <c:v>-4.4734830451481766</c:v>
                      </c:pt>
                      <c:pt idx="1425">
                        <c:v>-4.4865638717097669</c:v>
                      </c:pt>
                      <c:pt idx="1426">
                        <c:v>-4.3948364727389677</c:v>
                      </c:pt>
                      <c:pt idx="1427">
                        <c:v>-3.1370372445989609</c:v>
                      </c:pt>
                      <c:pt idx="1428">
                        <c:v>-3.0345356664889231</c:v>
                      </c:pt>
                      <c:pt idx="1429">
                        <c:v>-3.1418884411105119</c:v>
                      </c:pt>
                      <c:pt idx="1430">
                        <c:v>-3.0023308967152911</c:v>
                      </c:pt>
                      <c:pt idx="1431">
                        <c:v>-2.795894588485266</c:v>
                      </c:pt>
                      <c:pt idx="1432">
                        <c:v>0.15344325538403381</c:v>
                      </c:pt>
                      <c:pt idx="1433">
                        <c:v>5.1531392881704302E-2</c:v>
                      </c:pt>
                      <c:pt idx="1434">
                        <c:v>3.9346284520075853E-2</c:v>
                      </c:pt>
                      <c:pt idx="1435">
                        <c:v>8.952812004075468E-2</c:v>
                      </c:pt>
                      <c:pt idx="1436">
                        <c:v>4.3992601001554679E-2</c:v>
                      </c:pt>
                      <c:pt idx="1437">
                        <c:v>0.11064439588925699</c:v>
                      </c:pt>
                      <c:pt idx="1438">
                        <c:v>3.076106477370472E-2</c:v>
                      </c:pt>
                      <c:pt idx="1439">
                        <c:v>4.8942381581306288E-2</c:v>
                      </c:pt>
                      <c:pt idx="1440">
                        <c:v>-1.0126176256414541</c:v>
                      </c:pt>
                      <c:pt idx="1441">
                        <c:v>-0.87870316899451462</c:v>
                      </c:pt>
                      <c:pt idx="1442">
                        <c:v>-0.59212674561300016</c:v>
                      </c:pt>
                      <c:pt idx="1443">
                        <c:v>0.53624946878680779</c:v>
                      </c:pt>
                      <c:pt idx="1444">
                        <c:v>0.64734446975554027</c:v>
                      </c:pt>
                      <c:pt idx="1445">
                        <c:v>-0.28041139846469271</c:v>
                      </c:pt>
                      <c:pt idx="1446">
                        <c:v>-0.4873778723217817</c:v>
                      </c:pt>
                      <c:pt idx="1447">
                        <c:v>-0.65037734026883631</c:v>
                      </c:pt>
                      <c:pt idx="1448">
                        <c:v>-0.71213448048322736</c:v>
                      </c:pt>
                      <c:pt idx="1449">
                        <c:v>-0.68488590036204944</c:v>
                      </c:pt>
                      <c:pt idx="1450">
                        <c:v>-0.63518629431341178</c:v>
                      </c:pt>
                      <c:pt idx="1451">
                        <c:v>-0.4474191959522496</c:v>
                      </c:pt>
                      <c:pt idx="1452">
                        <c:v>-0.31491037782389891</c:v>
                      </c:pt>
                      <c:pt idx="1453">
                        <c:v>-0.33468869173541349</c:v>
                      </c:pt>
                      <c:pt idx="1454">
                        <c:v>-0.50411417364395128</c:v>
                      </c:pt>
                      <c:pt idx="1455">
                        <c:v>-0.72883521539974927</c:v>
                      </c:pt>
                      <c:pt idx="1456">
                        <c:v>-0.76931420501552761</c:v>
                      </c:pt>
                      <c:pt idx="1457">
                        <c:v>-0.8518562006536714</c:v>
                      </c:pt>
                      <c:pt idx="1458">
                        <c:v>-1.125295974006308</c:v>
                      </c:pt>
                      <c:pt idx="1459">
                        <c:v>-1.172066007878821</c:v>
                      </c:pt>
                      <c:pt idx="1460">
                        <c:v>-0.99710195952364522</c:v>
                      </c:pt>
                      <c:pt idx="1461">
                        <c:v>-0.7559628529046114</c:v>
                      </c:pt>
                      <c:pt idx="1462">
                        <c:v>-0.68837574895482767</c:v>
                      </c:pt>
                      <c:pt idx="1463">
                        <c:v>-0.68404637706316773</c:v>
                      </c:pt>
                      <c:pt idx="1464">
                        <c:v>-0.74666344816593788</c:v>
                      </c:pt>
                      <c:pt idx="1465">
                        <c:v>-1.0223894576309771</c:v>
                      </c:pt>
                      <c:pt idx="1466">
                        <c:v>-1.496742422345539</c:v>
                      </c:pt>
                      <c:pt idx="1467">
                        <c:v>-1.7179676882574559</c:v>
                      </c:pt>
                      <c:pt idx="1468">
                        <c:v>-1.775761046607744</c:v>
                      </c:pt>
                      <c:pt idx="1469">
                        <c:v>-1.6035077663880719</c:v>
                      </c:pt>
                      <c:pt idx="1470">
                        <c:v>-1.5485089316020839</c:v>
                      </c:pt>
                      <c:pt idx="1471">
                        <c:v>-1.61833364259705</c:v>
                      </c:pt>
                      <c:pt idx="1472">
                        <c:v>-1.8248176509152489</c:v>
                      </c:pt>
                      <c:pt idx="1473">
                        <c:v>-2.022987268376907</c:v>
                      </c:pt>
                      <c:pt idx="1474">
                        <c:v>-2.0478155844723678</c:v>
                      </c:pt>
                      <c:pt idx="1475">
                        <c:v>-2.0410936431621161</c:v>
                      </c:pt>
                      <c:pt idx="1476">
                        <c:v>-1.9836854187031261</c:v>
                      </c:pt>
                      <c:pt idx="1477">
                        <c:v>-1.9778452486996481</c:v>
                      </c:pt>
                      <c:pt idx="1478">
                        <c:v>-1.7280470507285961</c:v>
                      </c:pt>
                      <c:pt idx="1479">
                        <c:v>-1.3798275005668801</c:v>
                      </c:pt>
                      <c:pt idx="1480">
                        <c:v>-1.195278579625161</c:v>
                      </c:pt>
                      <c:pt idx="1481">
                        <c:v>-1.1924511101795781</c:v>
                      </c:pt>
                      <c:pt idx="1482">
                        <c:v>-1.3212278888802049</c:v>
                      </c:pt>
                      <c:pt idx="1483">
                        <c:v>-1.3949535352939111</c:v>
                      </c:pt>
                      <c:pt idx="1484">
                        <c:v>-1.400283212639704</c:v>
                      </c:pt>
                      <c:pt idx="1485">
                        <c:v>-1.3035755227519981</c:v>
                      </c:pt>
                      <c:pt idx="1486">
                        <c:v>-1.269041338324159</c:v>
                      </c:pt>
                      <c:pt idx="1487">
                        <c:v>-1.600897717374469</c:v>
                      </c:pt>
                      <c:pt idx="1488">
                        <c:v>-1.686211052859909</c:v>
                      </c:pt>
                      <c:pt idx="1489">
                        <c:v>-1.404835557001149</c:v>
                      </c:pt>
                      <c:pt idx="1490">
                        <c:v>-1.3815948802580429</c:v>
                      </c:pt>
                      <c:pt idx="1491">
                        <c:v>-0.94909622356256684</c:v>
                      </c:pt>
                      <c:pt idx="1492">
                        <c:v>-1.9343303292590679</c:v>
                      </c:pt>
                      <c:pt idx="1493">
                        <c:v>-1.504524480175585</c:v>
                      </c:pt>
                      <c:pt idx="1494">
                        <c:v>-2.349077452927463</c:v>
                      </c:pt>
                      <c:pt idx="1495">
                        <c:v>-1.463502984306112</c:v>
                      </c:pt>
                      <c:pt idx="1496">
                        <c:v>-1.83302457124016</c:v>
                      </c:pt>
                      <c:pt idx="1497">
                        <c:v>-0.88251956262327214</c:v>
                      </c:pt>
                      <c:pt idx="1498">
                        <c:v>-1.749872519248878</c:v>
                      </c:pt>
                      <c:pt idx="1499">
                        <c:v>-1.380975034061805</c:v>
                      </c:pt>
                      <c:pt idx="1500">
                        <c:v>-0.91225701738483</c:v>
                      </c:pt>
                      <c:pt idx="1501">
                        <c:v>-0.55173324739362029</c:v>
                      </c:pt>
                      <c:pt idx="1502">
                        <c:v>-0.93140901872016146</c:v>
                      </c:pt>
                      <c:pt idx="1503">
                        <c:v>-0.79829266755581096</c:v>
                      </c:pt>
                      <c:pt idx="1504">
                        <c:v>-1.4692496309059819</c:v>
                      </c:pt>
                      <c:pt idx="1505">
                        <c:v>-1.4633200852440531</c:v>
                      </c:pt>
                      <c:pt idx="1506">
                        <c:v>-2.0878905873446678</c:v>
                      </c:pt>
                      <c:pt idx="1507">
                        <c:v>-2.0112290554896801</c:v>
                      </c:pt>
                      <c:pt idx="1508">
                        <c:v>-1.6288202516584329</c:v>
                      </c:pt>
                      <c:pt idx="1509">
                        <c:v>-1.641083521393913</c:v>
                      </c:pt>
                      <c:pt idx="1510">
                        <c:v>-1.9854976348646201</c:v>
                      </c:pt>
                      <c:pt idx="1511">
                        <c:v>-1.864725599306194</c:v>
                      </c:pt>
                      <c:pt idx="1512">
                        <c:v>-1.974310098000206</c:v>
                      </c:pt>
                      <c:pt idx="1513">
                        <c:v>-2.064773721325047</c:v>
                      </c:pt>
                      <c:pt idx="1514">
                        <c:v>-2.1684180665854038</c:v>
                      </c:pt>
                      <c:pt idx="1515">
                        <c:v>-2.183089809147448</c:v>
                      </c:pt>
                      <c:pt idx="1516">
                        <c:v>-4.2209842844670691</c:v>
                      </c:pt>
                      <c:pt idx="1517">
                        <c:v>-2.2147055060983698</c:v>
                      </c:pt>
                      <c:pt idx="1518">
                        <c:v>-2.2528756873035478</c:v>
                      </c:pt>
                      <c:pt idx="1519">
                        <c:v>-2.314502719910442</c:v>
                      </c:pt>
                      <c:pt idx="1520">
                        <c:v>-3.4607630739742561</c:v>
                      </c:pt>
                      <c:pt idx="1521">
                        <c:v>-2.19747622162076</c:v>
                      </c:pt>
                      <c:pt idx="1522">
                        <c:v>-2.1930058943501658</c:v>
                      </c:pt>
                      <c:pt idx="1523">
                        <c:v>-4.2875488472742784</c:v>
                      </c:pt>
                      <c:pt idx="1524">
                        <c:v>-4.5944829479686948</c:v>
                      </c:pt>
                      <c:pt idx="1525">
                        <c:v>-4.6370948524736866</c:v>
                      </c:pt>
                      <c:pt idx="1526">
                        <c:v>-4.261786869791452</c:v>
                      </c:pt>
                      <c:pt idx="1527">
                        <c:v>-3.7707360941515531</c:v>
                      </c:pt>
                      <c:pt idx="1528">
                        <c:v>-4.2816666493858264</c:v>
                      </c:pt>
                      <c:pt idx="1529">
                        <c:v>-4.3433351820281887</c:v>
                      </c:pt>
                      <c:pt idx="1530">
                        <c:v>-4.0598480214152586</c:v>
                      </c:pt>
                      <c:pt idx="1531">
                        <c:v>-1.327711049409759</c:v>
                      </c:pt>
                      <c:pt idx="1532">
                        <c:v>-1.5168202981466301</c:v>
                      </c:pt>
                      <c:pt idx="1533">
                        <c:v>-1.9333478471646659</c:v>
                      </c:pt>
                      <c:pt idx="1534">
                        <c:v>-1.928460393550441</c:v>
                      </c:pt>
                      <c:pt idx="1535">
                        <c:v>-1.891903870843223</c:v>
                      </c:pt>
                      <c:pt idx="1536">
                        <c:v>-2.0986551735665522</c:v>
                      </c:pt>
                      <c:pt idx="1537">
                        <c:v>-2.241650392872192</c:v>
                      </c:pt>
                      <c:pt idx="1538">
                        <c:v>-2.2716210503571199</c:v>
                      </c:pt>
                      <c:pt idx="1539">
                        <c:v>-2.110688850526151</c:v>
                      </c:pt>
                      <c:pt idx="1540">
                        <c:v>-3.951984840673973</c:v>
                      </c:pt>
                      <c:pt idx="1541">
                        <c:v>-4.0437879646477803</c:v>
                      </c:pt>
                      <c:pt idx="1542">
                        <c:v>-3.9513713178674652</c:v>
                      </c:pt>
                      <c:pt idx="1543">
                        <c:v>-4.3453873088900714</c:v>
                      </c:pt>
                      <c:pt idx="1544">
                        <c:v>-4.5887914268474459</c:v>
                      </c:pt>
                      <c:pt idx="1545">
                        <c:v>-4.8009138317376738</c:v>
                      </c:pt>
                      <c:pt idx="1546">
                        <c:v>-4.8132295874823567</c:v>
                      </c:pt>
                      <c:pt idx="1547">
                        <c:v>-4.8616420010615968</c:v>
                      </c:pt>
                      <c:pt idx="1548">
                        <c:v>-4.9701409181403839</c:v>
                      </c:pt>
                      <c:pt idx="1549">
                        <c:v>-5.0707679593180393</c:v>
                      </c:pt>
                      <c:pt idx="1550">
                        <c:v>-5.2597728804253032</c:v>
                      </c:pt>
                      <c:pt idx="1551">
                        <c:v>-5.2089625380349878</c:v>
                      </c:pt>
                      <c:pt idx="1552">
                        <c:v>-5.8534384516576896</c:v>
                      </c:pt>
                      <c:pt idx="1553">
                        <c:v>-6.0809817904872556</c:v>
                      </c:pt>
                      <c:pt idx="1554">
                        <c:v>-6.0724137748331612</c:v>
                      </c:pt>
                      <c:pt idx="1555">
                        <c:v>5.1863760073962677</c:v>
                      </c:pt>
                      <c:pt idx="1556">
                        <c:v>4.9356682221468393</c:v>
                      </c:pt>
                      <c:pt idx="1557">
                        <c:v>4.8433520366553244</c:v>
                      </c:pt>
                      <c:pt idx="1558">
                        <c:v>4.5560529295982279</c:v>
                      </c:pt>
                      <c:pt idx="1559">
                        <c:v>4.2265436541342281</c:v>
                      </c:pt>
                      <c:pt idx="1560">
                        <c:v>3.7321516822037548</c:v>
                      </c:pt>
                      <c:pt idx="1561">
                        <c:v>3.1645949884386559</c:v>
                      </c:pt>
                      <c:pt idx="1562">
                        <c:v>2.7484474880787571</c:v>
                      </c:pt>
                      <c:pt idx="1563">
                        <c:v>2.367265842343623</c:v>
                      </c:pt>
                      <c:pt idx="1564">
                        <c:v>0.98371056320034322</c:v>
                      </c:pt>
                      <c:pt idx="1565">
                        <c:v>1.0132877447057911</c:v>
                      </c:pt>
                      <c:pt idx="1566">
                        <c:v>1.0910740032290109</c:v>
                      </c:pt>
                      <c:pt idx="1567">
                        <c:v>1.008221961389953</c:v>
                      </c:pt>
                      <c:pt idx="1568">
                        <c:v>0.9792996616923807</c:v>
                      </c:pt>
                      <c:pt idx="1569">
                        <c:v>0.89528244614844621</c:v>
                      </c:pt>
                      <c:pt idx="1570">
                        <c:v>0.60086152892246492</c:v>
                      </c:pt>
                      <c:pt idx="1571">
                        <c:v>0.55505038663779005</c:v>
                      </c:pt>
                      <c:pt idx="1572">
                        <c:v>0.45535967511566239</c:v>
                      </c:pt>
                      <c:pt idx="1573">
                        <c:v>0.4607470590135409</c:v>
                      </c:pt>
                      <c:pt idx="1574">
                        <c:v>0.40758123730062051</c:v>
                      </c:pt>
                      <c:pt idx="1575">
                        <c:v>0.2015219338000043</c:v>
                      </c:pt>
                      <c:pt idx="1576">
                        <c:v>0.26846068918485849</c:v>
                      </c:pt>
                      <c:pt idx="1577">
                        <c:v>0.27666909972909098</c:v>
                      </c:pt>
                      <c:pt idx="1578">
                        <c:v>0.3538779246150594</c:v>
                      </c:pt>
                      <c:pt idx="1579">
                        <c:v>0.2276401648311718</c:v>
                      </c:pt>
                      <c:pt idx="1580">
                        <c:v>8.4519582580211916E-2</c:v>
                      </c:pt>
                      <c:pt idx="1581">
                        <c:v>0.28811471579000558</c:v>
                      </c:pt>
                      <c:pt idx="1582">
                        <c:v>-0.18190380120032229</c:v>
                      </c:pt>
                      <c:pt idx="1583">
                        <c:v>-9.855238757166819E-2</c:v>
                      </c:pt>
                      <c:pt idx="1584">
                        <c:v>-0.21984732458030271</c:v>
                      </c:pt>
                      <c:pt idx="1585">
                        <c:v>-0.31832598667574757</c:v>
                      </c:pt>
                      <c:pt idx="1586">
                        <c:v>-0.36993286793658142</c:v>
                      </c:pt>
                      <c:pt idx="1587">
                        <c:v>-0.53525751795650989</c:v>
                      </c:pt>
                      <c:pt idx="1588">
                        <c:v>-0.65514922788657703</c:v>
                      </c:pt>
                      <c:pt idx="1589">
                        <c:v>-0.88340919828471476</c:v>
                      </c:pt>
                      <c:pt idx="1590">
                        <c:v>-1.0139830152635161</c:v>
                      </c:pt>
                      <c:pt idx="1591">
                        <c:v>-1.231113938798458</c:v>
                      </c:pt>
                      <c:pt idx="1592">
                        <c:v>-1.621931493627194</c:v>
                      </c:pt>
                      <c:pt idx="1593">
                        <c:v>-1.7740696286549891</c:v>
                      </c:pt>
                      <c:pt idx="1594">
                        <c:v>-1.821176155326955</c:v>
                      </c:pt>
                      <c:pt idx="1595">
                        <c:v>-1.995729721061263</c:v>
                      </c:pt>
                      <c:pt idx="1596">
                        <c:v>-2.7592845498839762</c:v>
                      </c:pt>
                      <c:pt idx="1597">
                        <c:v>-2.8576111408507612</c:v>
                      </c:pt>
                      <c:pt idx="1598">
                        <c:v>-2.8135228913695651</c:v>
                      </c:pt>
                      <c:pt idx="1599">
                        <c:v>-2.853924027214731</c:v>
                      </c:pt>
                      <c:pt idx="1600">
                        <c:v>-2.4112404535170691</c:v>
                      </c:pt>
                      <c:pt idx="1601">
                        <c:v>-2.3432361456064839</c:v>
                      </c:pt>
                      <c:pt idx="1602">
                        <c:v>-2.6013847290154919</c:v>
                      </c:pt>
                      <c:pt idx="1603">
                        <c:v>-2.5113029832750451</c:v>
                      </c:pt>
                      <c:pt idx="1604">
                        <c:v>-2.6534672960415611</c:v>
                      </c:pt>
                      <c:pt idx="1605">
                        <c:v>-2.4969328521361791</c:v>
                      </c:pt>
                      <c:pt idx="1606">
                        <c:v>-2.6931842957859859</c:v>
                      </c:pt>
                      <c:pt idx="1607">
                        <c:v>-2.9333784216359242</c:v>
                      </c:pt>
                      <c:pt idx="1608">
                        <c:v>-3.001025117398215</c:v>
                      </c:pt>
                      <c:pt idx="1609">
                        <c:v>-2.768915909065</c:v>
                      </c:pt>
                      <c:pt idx="1610">
                        <c:v>-2.64710771237023</c:v>
                      </c:pt>
                      <c:pt idx="1611">
                        <c:v>-2.7175927104211541</c:v>
                      </c:pt>
                      <c:pt idx="1612">
                        <c:v>-2.806756214320127</c:v>
                      </c:pt>
                      <c:pt idx="1613">
                        <c:v>-2.5306146573039539</c:v>
                      </c:pt>
                      <c:pt idx="1614">
                        <c:v>-3.0901600218186802</c:v>
                      </c:pt>
                      <c:pt idx="1615">
                        <c:v>-3.299667200407554</c:v>
                      </c:pt>
                      <c:pt idx="1616">
                        <c:v>-2.773526888800026</c:v>
                      </c:pt>
                      <c:pt idx="1617">
                        <c:v>-2.5977933972103879</c:v>
                      </c:pt>
                      <c:pt idx="1618">
                        <c:v>-2.760009785751588</c:v>
                      </c:pt>
                      <c:pt idx="1619">
                        <c:v>-2.5544195894941879</c:v>
                      </c:pt>
                      <c:pt idx="1620">
                        <c:v>-1.828313873980894</c:v>
                      </c:pt>
                      <c:pt idx="1621">
                        <c:v>-1.5170422600955891</c:v>
                      </c:pt>
                      <c:pt idx="1622">
                        <c:v>-1.6127029814793661</c:v>
                      </c:pt>
                      <c:pt idx="1623">
                        <c:v>-1.5876533356793809</c:v>
                      </c:pt>
                      <c:pt idx="1624">
                        <c:v>-1.412721941149049</c:v>
                      </c:pt>
                      <c:pt idx="1625">
                        <c:v>-1.0931876299880561</c:v>
                      </c:pt>
                      <c:pt idx="1626">
                        <c:v>-1.0919914490125171</c:v>
                      </c:pt>
                      <c:pt idx="1627">
                        <c:v>-1.125862984129788</c:v>
                      </c:pt>
                      <c:pt idx="1628">
                        <c:v>-1.1584707103944201</c:v>
                      </c:pt>
                      <c:pt idx="1629">
                        <c:v>-1.045936803310848</c:v>
                      </c:pt>
                      <c:pt idx="1630">
                        <c:v>-1.0388230669278771</c:v>
                      </c:pt>
                      <c:pt idx="1631">
                        <c:v>-0.93551562067353788</c:v>
                      </c:pt>
                      <c:pt idx="1632">
                        <c:v>-1.0908163466042839</c:v>
                      </c:pt>
                      <c:pt idx="1633">
                        <c:v>-1.0718889900722759</c:v>
                      </c:pt>
                      <c:pt idx="1634">
                        <c:v>-1.0254883230124701</c:v>
                      </c:pt>
                      <c:pt idx="1635">
                        <c:v>-1.03105374500102</c:v>
                      </c:pt>
                      <c:pt idx="1636">
                        <c:v>-1.010969006570396</c:v>
                      </c:pt>
                      <c:pt idx="1637">
                        <c:v>-1.2450445163568831</c:v>
                      </c:pt>
                      <c:pt idx="1638">
                        <c:v>-1.3456619711092459</c:v>
                      </c:pt>
                      <c:pt idx="1639">
                        <c:v>-1.5228874157587671</c:v>
                      </c:pt>
                      <c:pt idx="1640">
                        <c:v>-1.677742766752903</c:v>
                      </c:pt>
                      <c:pt idx="1641">
                        <c:v>-1.342298160688731</c:v>
                      </c:pt>
                      <c:pt idx="1642">
                        <c:v>-1.1940220758005169</c:v>
                      </c:pt>
                      <c:pt idx="1643">
                        <c:v>-0.97833280196684647</c:v>
                      </c:pt>
                      <c:pt idx="1644">
                        <c:v>-0.86695192442874758</c:v>
                      </c:pt>
                      <c:pt idx="1645">
                        <c:v>-0.5605628608924017</c:v>
                      </c:pt>
                      <c:pt idx="1646">
                        <c:v>-0.57141253272660619</c:v>
                      </c:pt>
                      <c:pt idx="1647">
                        <c:v>-0.25248599257793231</c:v>
                      </c:pt>
                      <c:pt idx="1648">
                        <c:v>-8.9977058846814464E-2</c:v>
                      </c:pt>
                      <c:pt idx="1649">
                        <c:v>-7.7019951511694523E-2</c:v>
                      </c:pt>
                      <c:pt idx="1650">
                        <c:v>4.6689366769383053E-2</c:v>
                      </c:pt>
                      <c:pt idx="1651">
                        <c:v>0.258594997088749</c:v>
                      </c:pt>
                      <c:pt idx="1652">
                        <c:v>0.32472534775191592</c:v>
                      </c:pt>
                      <c:pt idx="1653">
                        <c:v>0.42501261779856092</c:v>
                      </c:pt>
                      <c:pt idx="1654">
                        <c:v>0.23446391407281289</c:v>
                      </c:pt>
                      <c:pt idx="1655">
                        <c:v>0.12019125056973221</c:v>
                      </c:pt>
                      <c:pt idx="1656">
                        <c:v>0.2480643828196592</c:v>
                      </c:pt>
                      <c:pt idx="1657">
                        <c:v>0.58295621755483318</c:v>
                      </c:pt>
                      <c:pt idx="1658">
                        <c:v>1.166270488950677</c:v>
                      </c:pt>
                      <c:pt idx="1659">
                        <c:v>1.3724035832385919</c:v>
                      </c:pt>
                      <c:pt idx="1660">
                        <c:v>1.367295231396539</c:v>
                      </c:pt>
                      <c:pt idx="1661">
                        <c:v>1.1037961844595361</c:v>
                      </c:pt>
                      <c:pt idx="1662">
                        <c:v>0.8495882364799513</c:v>
                      </c:pt>
                      <c:pt idx="1663">
                        <c:v>0.6755239627853219</c:v>
                      </c:pt>
                      <c:pt idx="1664">
                        <c:v>0.14619162548278289</c:v>
                      </c:pt>
                      <c:pt idx="1665">
                        <c:v>-0.50661556826536636</c:v>
                      </c:pt>
                      <c:pt idx="1666">
                        <c:v>-0.70736001215434052</c:v>
                      </c:pt>
                      <c:pt idx="1667">
                        <c:v>-0.1158097171211982</c:v>
                      </c:pt>
                      <c:pt idx="1668">
                        <c:v>0.5528154780149872</c:v>
                      </c:pt>
                      <c:pt idx="1669">
                        <c:v>1.105017900630064</c:v>
                      </c:pt>
                      <c:pt idx="1670">
                        <c:v>1.0609284904294281</c:v>
                      </c:pt>
                      <c:pt idx="1671">
                        <c:v>0.93320233309723155</c:v>
                      </c:pt>
                      <c:pt idx="1672">
                        <c:v>1.176087181335858</c:v>
                      </c:pt>
                      <c:pt idx="1673">
                        <c:v>1.578262313038485</c:v>
                      </c:pt>
                      <c:pt idx="1674">
                        <c:v>1.599810287919297</c:v>
                      </c:pt>
                      <c:pt idx="1675">
                        <c:v>1.8205116855224679</c:v>
                      </c:pt>
                      <c:pt idx="1676">
                        <c:v>1.786145345012663</c:v>
                      </c:pt>
                      <c:pt idx="1677">
                        <c:v>1.5591094801685179</c:v>
                      </c:pt>
                      <c:pt idx="1678">
                        <c:v>1.473376916599225</c:v>
                      </c:pt>
                      <c:pt idx="1679">
                        <c:v>1.5012001661361889</c:v>
                      </c:pt>
                      <c:pt idx="1680">
                        <c:v>1.4926063219602139</c:v>
                      </c:pt>
                      <c:pt idx="1681">
                        <c:v>1.4380119105622811</c:v>
                      </c:pt>
                      <c:pt idx="1682">
                        <c:v>1.4972786248237611</c:v>
                      </c:pt>
                      <c:pt idx="1683">
                        <c:v>1.3016326422084821</c:v>
                      </c:pt>
                      <c:pt idx="1684">
                        <c:v>1.262057689538554</c:v>
                      </c:pt>
                      <c:pt idx="1685">
                        <c:v>1.518785127284771</c:v>
                      </c:pt>
                      <c:pt idx="1686">
                        <c:v>1.6802024550574699</c:v>
                      </c:pt>
                      <c:pt idx="1687">
                        <c:v>1.6824433147740749</c:v>
                      </c:pt>
                      <c:pt idx="1688">
                        <c:v>1.5728885723646031</c:v>
                      </c:pt>
                      <c:pt idx="1689">
                        <c:v>1.418379448613498</c:v>
                      </c:pt>
                      <c:pt idx="1690">
                        <c:v>1.18130843568406</c:v>
                      </c:pt>
                      <c:pt idx="1691">
                        <c:v>1.2399470385890661</c:v>
                      </c:pt>
                      <c:pt idx="1692">
                        <c:v>1.3735949240117431</c:v>
                      </c:pt>
                      <c:pt idx="1693">
                        <c:v>1.679904787784027</c:v>
                      </c:pt>
                      <c:pt idx="1694">
                        <c:v>1.936799418302428</c:v>
                      </c:pt>
                      <c:pt idx="1695">
                        <c:v>2.036005917149653</c:v>
                      </c:pt>
                      <c:pt idx="1696">
                        <c:v>2.0595742025401251</c:v>
                      </c:pt>
                      <c:pt idx="1697">
                        <c:v>2.0375326799408442</c:v>
                      </c:pt>
                      <c:pt idx="1698">
                        <c:v>1.727028375070083</c:v>
                      </c:pt>
                      <c:pt idx="1699">
                        <c:v>1.2501185130807431</c:v>
                      </c:pt>
                      <c:pt idx="1700">
                        <c:v>1.3351049186260771</c:v>
                      </c:pt>
                      <c:pt idx="1701">
                        <c:v>1.5260356466268059</c:v>
                      </c:pt>
                      <c:pt idx="1702">
                        <c:v>1.717875590118582</c:v>
                      </c:pt>
                      <c:pt idx="1703">
                        <c:v>1.861197749006831</c:v>
                      </c:pt>
                      <c:pt idx="1704">
                        <c:v>2.1297236091260472</c:v>
                      </c:pt>
                      <c:pt idx="1705">
                        <c:v>2.285535128993279</c:v>
                      </c:pt>
                      <c:pt idx="1706">
                        <c:v>2.3645310478099009</c:v>
                      </c:pt>
                      <c:pt idx="1707">
                        <c:v>2.274785308211599</c:v>
                      </c:pt>
                      <c:pt idx="1708">
                        <c:v>2.0047108223872452</c:v>
                      </c:pt>
                      <c:pt idx="1709">
                        <c:v>1.7486262372403569</c:v>
                      </c:pt>
                      <c:pt idx="1710">
                        <c:v>1.452318542475433</c:v>
                      </c:pt>
                      <c:pt idx="1711">
                        <c:v>1.7133934226616949</c:v>
                      </c:pt>
                      <c:pt idx="1712">
                        <c:v>2.0423448152973722</c:v>
                      </c:pt>
                      <c:pt idx="1713">
                        <c:v>2.6770678244053459</c:v>
                      </c:pt>
                      <c:pt idx="1714">
                        <c:v>3.2975951058918711</c:v>
                      </c:pt>
                      <c:pt idx="1715">
                        <c:v>3.5975389728633349</c:v>
                      </c:pt>
                      <c:pt idx="1716">
                        <c:v>3.4843731024219808</c:v>
                      </c:pt>
                      <c:pt idx="1717">
                        <c:v>3.396373172003734</c:v>
                      </c:pt>
                      <c:pt idx="1718">
                        <c:v>3.1285717218238021</c:v>
                      </c:pt>
                      <c:pt idx="1719">
                        <c:v>2.753515414639756</c:v>
                      </c:pt>
                      <c:pt idx="1720">
                        <c:v>2.7624164384649301</c:v>
                      </c:pt>
                      <c:pt idx="1721">
                        <c:v>2.8939764592276429</c:v>
                      </c:pt>
                      <c:pt idx="1722">
                        <c:v>3.469909343373645</c:v>
                      </c:pt>
                      <c:pt idx="1723">
                        <c:v>4.5213599582196062</c:v>
                      </c:pt>
                      <c:pt idx="1724">
                        <c:v>4.9156693355573964</c:v>
                      </c:pt>
                      <c:pt idx="1725">
                        <c:v>4.7328266344412402</c:v>
                      </c:pt>
                      <c:pt idx="1726">
                        <c:v>4.6141940368756478</c:v>
                      </c:pt>
                      <c:pt idx="1727">
                        <c:v>4.5006418167975486</c:v>
                      </c:pt>
                      <c:pt idx="1728">
                        <c:v>4.3332629409176118</c:v>
                      </c:pt>
                      <c:pt idx="1729">
                        <c:v>4.0981518512770378</c:v>
                      </c:pt>
                      <c:pt idx="1730">
                        <c:v>3.920170205437322</c:v>
                      </c:pt>
                      <c:pt idx="1731">
                        <c:v>3.9486264712771701</c:v>
                      </c:pt>
                      <c:pt idx="1732">
                        <c:v>3.759281193378738</c:v>
                      </c:pt>
                      <c:pt idx="1733">
                        <c:v>3.4840309663986821</c:v>
                      </c:pt>
                      <c:pt idx="1734">
                        <c:v>3.6188195033097572</c:v>
                      </c:pt>
                      <c:pt idx="1735">
                        <c:v>4.1079473245275686</c:v>
                      </c:pt>
                      <c:pt idx="1736">
                        <c:v>4.1383445518431614</c:v>
                      </c:pt>
                      <c:pt idx="1737">
                        <c:v>4.2046172139820817</c:v>
                      </c:pt>
                      <c:pt idx="1738">
                        <c:v>3.7054849390132589</c:v>
                      </c:pt>
                      <c:pt idx="1739">
                        <c:v>3.53862550940008</c:v>
                      </c:pt>
                      <c:pt idx="1740">
                        <c:v>3.724272746485942</c:v>
                      </c:pt>
                      <c:pt idx="1741">
                        <c:v>4.1169887531901033</c:v>
                      </c:pt>
                      <c:pt idx="1742">
                        <c:v>4.3712717648657176</c:v>
                      </c:pt>
                      <c:pt idx="1743">
                        <c:v>4.3722067427756857</c:v>
                      </c:pt>
                      <c:pt idx="1744">
                        <c:v>4.5205945862590378</c:v>
                      </c:pt>
                      <c:pt idx="1745">
                        <c:v>4.8726988024653908</c:v>
                      </c:pt>
                      <c:pt idx="1746">
                        <c:v>5.1450733823185999</c:v>
                      </c:pt>
                      <c:pt idx="1747">
                        <c:v>5.0337367770477472</c:v>
                      </c:pt>
                      <c:pt idx="1748">
                        <c:v>4.5771909316388868</c:v>
                      </c:pt>
                      <c:pt idx="1749">
                        <c:v>3.6396121190697062</c:v>
                      </c:pt>
                      <c:pt idx="1750">
                        <c:v>3.0061966595116631</c:v>
                      </c:pt>
                      <c:pt idx="1751">
                        <c:v>2.8170365223449561</c:v>
                      </c:pt>
                      <c:pt idx="1752">
                        <c:v>2.9385724593963332</c:v>
                      </c:pt>
                      <c:pt idx="1753">
                        <c:v>3.091079958305349</c:v>
                      </c:pt>
                      <c:pt idx="1754">
                        <c:v>3.3541476331496209</c:v>
                      </c:pt>
                      <c:pt idx="1755">
                        <c:v>3.255079522845278</c:v>
                      </c:pt>
                      <c:pt idx="1756">
                        <c:v>3.162868234089383</c:v>
                      </c:pt>
                      <c:pt idx="1757">
                        <c:v>2.9664812323278942</c:v>
                      </c:pt>
                      <c:pt idx="1758">
                        <c:v>2.7338760506282411</c:v>
                      </c:pt>
                      <c:pt idx="1759">
                        <c:v>2.7802418438948449</c:v>
                      </c:pt>
                      <c:pt idx="1760">
                        <c:v>2.9331967392577352</c:v>
                      </c:pt>
                      <c:pt idx="1761">
                        <c:v>3.0488273788524221</c:v>
                      </c:pt>
                      <c:pt idx="1762">
                        <c:v>3.4597583550410338</c:v>
                      </c:pt>
                      <c:pt idx="1763">
                        <c:v>3.7094846888627488</c:v>
                      </c:pt>
                      <c:pt idx="1764">
                        <c:v>3.540198382985321</c:v>
                      </c:pt>
                      <c:pt idx="1765">
                        <c:v>3.0242391310348862</c:v>
                      </c:pt>
                      <c:pt idx="1766">
                        <c:v>2.976974000242095</c:v>
                      </c:pt>
                      <c:pt idx="1767">
                        <c:v>2.8721713952432282</c:v>
                      </c:pt>
                      <c:pt idx="1768">
                        <c:v>2.6060983846257471</c:v>
                      </c:pt>
                      <c:pt idx="1769">
                        <c:v>2.3369345504298629</c:v>
                      </c:pt>
                      <c:pt idx="1770">
                        <c:v>2.401222165683031</c:v>
                      </c:pt>
                      <c:pt idx="1771">
                        <c:v>2.4662235034484872</c:v>
                      </c:pt>
                      <c:pt idx="1772">
                        <c:v>2.3166908142688381</c:v>
                      </c:pt>
                      <c:pt idx="1773">
                        <c:v>2.3600723811351689</c:v>
                      </c:pt>
                      <c:pt idx="1774">
                        <c:v>2.4199567736199028</c:v>
                      </c:pt>
                      <c:pt idx="1775">
                        <c:v>2.376387663683186</c:v>
                      </c:pt>
                      <c:pt idx="1776">
                        <c:v>2.9421385507878819</c:v>
                      </c:pt>
                      <c:pt idx="1777">
                        <c:v>3.6069298235648368</c:v>
                      </c:pt>
                      <c:pt idx="1778">
                        <c:v>3.93681296742731</c:v>
                      </c:pt>
                      <c:pt idx="1779">
                        <c:v>3.6769882440184962</c:v>
                      </c:pt>
                      <c:pt idx="1780">
                        <c:v>3.490433496485521</c:v>
                      </c:pt>
                      <c:pt idx="1781">
                        <c:v>2.8130972791977191</c:v>
                      </c:pt>
                      <c:pt idx="1782">
                        <c:v>2.1276055457576968</c:v>
                      </c:pt>
                      <c:pt idx="1783">
                        <c:v>1.89378284436135</c:v>
                      </c:pt>
                      <c:pt idx="1784">
                        <c:v>2.210690099818998</c:v>
                      </c:pt>
                      <c:pt idx="1785">
                        <c:v>2.6614694283663849</c:v>
                      </c:pt>
                      <c:pt idx="1786">
                        <c:v>3.176631328808921</c:v>
                      </c:pt>
                      <c:pt idx="1787">
                        <c:v>2.9269333139777589</c:v>
                      </c:pt>
                      <c:pt idx="1788">
                        <c:v>2.5089460094191969</c:v>
                      </c:pt>
                      <c:pt idx="1789">
                        <c:v>1.978700209215001</c:v>
                      </c:pt>
                      <c:pt idx="1790">
                        <c:v>1.6371798014426671</c:v>
                      </c:pt>
                      <c:pt idx="1791">
                        <c:v>1.4837421145537399</c:v>
                      </c:pt>
                      <c:pt idx="1792">
                        <c:v>1.354048185560871</c:v>
                      </c:pt>
                      <c:pt idx="1793">
                        <c:v>1.2575264790566141</c:v>
                      </c:pt>
                      <c:pt idx="1794">
                        <c:v>1.1828925957913321</c:v>
                      </c:pt>
                      <c:pt idx="1795">
                        <c:v>1.0455448629342441</c:v>
                      </c:pt>
                      <c:pt idx="1796">
                        <c:v>1.0254624097476439</c:v>
                      </c:pt>
                      <c:pt idx="1797">
                        <c:v>1.3126076023212361</c:v>
                      </c:pt>
                      <c:pt idx="1798">
                        <c:v>1.8291169049730209</c:v>
                      </c:pt>
                      <c:pt idx="1799">
                        <c:v>2.416345673876398</c:v>
                      </c:pt>
                      <c:pt idx="1800">
                        <c:v>2.8750431488644441</c:v>
                      </c:pt>
                      <c:pt idx="1801">
                        <c:v>3.1429672440132679</c:v>
                      </c:pt>
                      <c:pt idx="1802">
                        <c:v>3.3942761843874201</c:v>
                      </c:pt>
                      <c:pt idx="1803">
                        <c:v>3.3468147501434982</c:v>
                      </c:pt>
                      <c:pt idx="1804">
                        <c:v>3.0117895394374239</c:v>
                      </c:pt>
                      <c:pt idx="1805">
                        <c:v>2.6648483098860618</c:v>
                      </c:pt>
                      <c:pt idx="1806">
                        <c:v>2.5426685598346102</c:v>
                      </c:pt>
                      <c:pt idx="1807">
                        <c:v>2.1367924470231929</c:v>
                      </c:pt>
                      <c:pt idx="1808">
                        <c:v>2.1590808468611198</c:v>
                      </c:pt>
                      <c:pt idx="1809">
                        <c:v>1.897989297321238</c:v>
                      </c:pt>
                      <c:pt idx="1810">
                        <c:v>1.7830684345301171</c:v>
                      </c:pt>
                      <c:pt idx="1811">
                        <c:v>1.9866262845796709</c:v>
                      </c:pt>
                      <c:pt idx="1812">
                        <c:v>2.0904660959519328</c:v>
                      </c:pt>
                      <c:pt idx="1813">
                        <c:v>1.7617451601094249</c:v>
                      </c:pt>
                      <c:pt idx="1814">
                        <c:v>1.4946322827840921</c:v>
                      </c:pt>
                      <c:pt idx="1815">
                        <c:v>1.2646447594024459</c:v>
                      </c:pt>
                      <c:pt idx="1816">
                        <c:v>1.161441344211271</c:v>
                      </c:pt>
                      <c:pt idx="1817">
                        <c:v>1.2217004777463949</c:v>
                      </c:pt>
                      <c:pt idx="1818">
                        <c:v>1.208377724470818</c:v>
                      </c:pt>
                      <c:pt idx="1819">
                        <c:v>0.8433229102552402</c:v>
                      </c:pt>
                      <c:pt idx="1820">
                        <c:v>0.6582250315645829</c:v>
                      </c:pt>
                      <c:pt idx="1821">
                        <c:v>0.46124134816577927</c:v>
                      </c:pt>
                      <c:pt idx="1822">
                        <c:v>0.31625602931065622</c:v>
                      </c:pt>
                      <c:pt idx="1823">
                        <c:v>0.4945437689410267</c:v>
                      </c:pt>
                      <c:pt idx="1824">
                        <c:v>0.74186974662908234</c:v>
                      </c:pt>
                      <c:pt idx="1825">
                        <c:v>0.94775904287610269</c:v>
                      </c:pt>
                      <c:pt idx="1826">
                        <c:v>1.0058283909797181</c:v>
                      </c:pt>
                      <c:pt idx="1827">
                        <c:v>1.3830019969041141</c:v>
                      </c:pt>
                      <c:pt idx="1828">
                        <c:v>1.691778747652523</c:v>
                      </c:pt>
                      <c:pt idx="1829">
                        <c:v>2.5458681972751198</c:v>
                      </c:pt>
                      <c:pt idx="1830">
                        <c:v>3.0710582154553641</c:v>
                      </c:pt>
                      <c:pt idx="1831">
                        <c:v>3.4970865133554732</c:v>
                      </c:pt>
                      <c:pt idx="1832">
                        <c:v>3.7262611240916419</c:v>
                      </c:pt>
                      <c:pt idx="1833">
                        <c:v>3.6090109024872312</c:v>
                      </c:pt>
                      <c:pt idx="1834">
                        <c:v>3.383171041209708</c:v>
                      </c:pt>
                      <c:pt idx="1835">
                        <c:v>2.8217078393411712</c:v>
                      </c:pt>
                      <c:pt idx="1836">
                        <c:v>2.7282745909884412</c:v>
                      </c:pt>
                      <c:pt idx="1837">
                        <c:v>2.707322581504596</c:v>
                      </c:pt>
                      <c:pt idx="1838">
                        <c:v>2.8687253123835932</c:v>
                      </c:pt>
                      <c:pt idx="1839">
                        <c:v>3.2175371415359759</c:v>
                      </c:pt>
                      <c:pt idx="1840">
                        <c:v>3.436041191498028</c:v>
                      </c:pt>
                      <c:pt idx="1841">
                        <c:v>3.8427676271072051</c:v>
                      </c:pt>
                      <c:pt idx="1842">
                        <c:v>4.0853371445295723</c:v>
                      </c:pt>
                      <c:pt idx="1843">
                        <c:v>4.3703673095812867</c:v>
                      </c:pt>
                      <c:pt idx="1844">
                        <c:v>4.373006537135252</c:v>
                      </c:pt>
                      <c:pt idx="1845">
                        <c:v>4.4302512591901957</c:v>
                      </c:pt>
                      <c:pt idx="1846">
                        <c:v>4.4146081637260677</c:v>
                      </c:pt>
                      <c:pt idx="1847">
                        <c:v>4.1750476398184286</c:v>
                      </c:pt>
                      <c:pt idx="1848">
                        <c:v>3.9967325063652162</c:v>
                      </c:pt>
                      <c:pt idx="1849">
                        <c:v>3.4449138088257718</c:v>
                      </c:pt>
                      <c:pt idx="1850">
                        <c:v>2.947397864189536</c:v>
                      </c:pt>
                      <c:pt idx="1851">
                        <c:v>2.718781993968022</c:v>
                      </c:pt>
                      <c:pt idx="1852">
                        <c:v>2.764339076793803</c:v>
                      </c:pt>
                      <c:pt idx="1853">
                        <c:v>2.539602855567352</c:v>
                      </c:pt>
                      <c:pt idx="1854">
                        <c:v>2.3645595071329368</c:v>
                      </c:pt>
                      <c:pt idx="1855">
                        <c:v>2.4184819903067911</c:v>
                      </c:pt>
                      <c:pt idx="1856">
                        <c:v>2.053163490740197</c:v>
                      </c:pt>
                      <c:pt idx="1857">
                        <c:v>1.4863801149843681</c:v>
                      </c:pt>
                      <c:pt idx="1858">
                        <c:v>1.097165974831114</c:v>
                      </c:pt>
                      <c:pt idx="1859">
                        <c:v>0.86594766446903471</c:v>
                      </c:pt>
                      <c:pt idx="1860">
                        <c:v>0.56625772629831861</c:v>
                      </c:pt>
                      <c:pt idx="1861">
                        <c:v>0.1966941750390053</c:v>
                      </c:pt>
                      <c:pt idx="1862">
                        <c:v>-0.32023054559327391</c:v>
                      </c:pt>
                      <c:pt idx="1863">
                        <c:v>-0.77070465469184535</c:v>
                      </c:pt>
                      <c:pt idx="1864">
                        <c:v>-0.95327368817622804</c:v>
                      </c:pt>
                      <c:pt idx="1865">
                        <c:v>-1.127165542043693</c:v>
                      </c:pt>
                      <c:pt idx="1866">
                        <c:v>-1.468392759395196</c:v>
                      </c:pt>
                      <c:pt idx="1867">
                        <c:v>-1.982735725412851</c:v>
                      </c:pt>
                      <c:pt idx="1868">
                        <c:v>-2.3073506955111318</c:v>
                      </c:pt>
                      <c:pt idx="1869">
                        <c:v>-2.0372717858999341</c:v>
                      </c:pt>
                      <c:pt idx="1870">
                        <c:v>-1.5622072944641729</c:v>
                      </c:pt>
                      <c:pt idx="1871">
                        <c:v>-1.5532894605746499</c:v>
                      </c:pt>
                      <c:pt idx="1872">
                        <c:v>-1.679037753359939</c:v>
                      </c:pt>
                      <c:pt idx="1873">
                        <c:v>-1.8745887910209169</c:v>
                      </c:pt>
                      <c:pt idx="1874">
                        <c:v>-2.014775432478884</c:v>
                      </c:pt>
                      <c:pt idx="1875">
                        <c:v>-1.899194457630244</c:v>
                      </c:pt>
                      <c:pt idx="1876">
                        <c:v>-1.9430916305299979</c:v>
                      </c:pt>
                      <c:pt idx="1877">
                        <c:v>-2.141436185157862</c:v>
                      </c:pt>
                      <c:pt idx="1878">
                        <c:v>-2.4872597141075472</c:v>
                      </c:pt>
                      <c:pt idx="1879">
                        <c:v>-2.8466703251834189</c:v>
                      </c:pt>
                      <c:pt idx="1880">
                        <c:v>-3.097307425104701</c:v>
                      </c:pt>
                      <c:pt idx="1881">
                        <c:v>-3.1888877001534941</c:v>
                      </c:pt>
                      <c:pt idx="1882">
                        <c:v>-3.1111838954619269</c:v>
                      </c:pt>
                      <c:pt idx="1883">
                        <c:v>-2.7015120153835439</c:v>
                      </c:pt>
                      <c:pt idx="1884">
                        <c:v>-2.838897683223554</c:v>
                      </c:pt>
                      <c:pt idx="1885">
                        <c:v>-3.546603340372021</c:v>
                      </c:pt>
                      <c:pt idx="1886">
                        <c:v>-4.0936805497603199</c:v>
                      </c:pt>
                      <c:pt idx="1887">
                        <c:v>-4.1772277110857834</c:v>
                      </c:pt>
                      <c:pt idx="1888">
                        <c:v>-3.862168035958828</c:v>
                      </c:pt>
                      <c:pt idx="1889">
                        <c:v>-3.6675700678780832</c:v>
                      </c:pt>
                      <c:pt idx="1890">
                        <c:v>-3.6088395702684721</c:v>
                      </c:pt>
                      <c:pt idx="1891">
                        <c:v>-3.2786016817524271</c:v>
                      </c:pt>
                      <c:pt idx="1892">
                        <c:v>-3.1767249823346542</c:v>
                      </c:pt>
                      <c:pt idx="1893">
                        <c:v>-3.134604098106327</c:v>
                      </c:pt>
                      <c:pt idx="1894">
                        <c:v>-3.1144288938452469</c:v>
                      </c:pt>
                      <c:pt idx="1895">
                        <c:v>-3.474056303590805</c:v>
                      </c:pt>
                      <c:pt idx="1896">
                        <c:v>-3.6133705972701939</c:v>
                      </c:pt>
                      <c:pt idx="1897">
                        <c:v>-3.7011464489038688</c:v>
                      </c:pt>
                      <c:pt idx="1898">
                        <c:v>-3.7915109159648321</c:v>
                      </c:pt>
                      <c:pt idx="1899">
                        <c:v>-3.594772249139905</c:v>
                      </c:pt>
                      <c:pt idx="1900">
                        <c:v>-3.531067655472222</c:v>
                      </c:pt>
                      <c:pt idx="1901">
                        <c:v>-3.4128142029886548</c:v>
                      </c:pt>
                      <c:pt idx="1902">
                        <c:v>-3.254761306061686</c:v>
                      </c:pt>
                      <c:pt idx="1903">
                        <c:v>-3.248431210894863</c:v>
                      </c:pt>
                      <c:pt idx="1904">
                        <c:v>-3.6913939350600211</c:v>
                      </c:pt>
                      <c:pt idx="1905">
                        <c:v>-3.673710001222775</c:v>
                      </c:pt>
                      <c:pt idx="1906">
                        <c:v>-3.792048020551043</c:v>
                      </c:pt>
                      <c:pt idx="1907">
                        <c:v>-3.816134536305857</c:v>
                      </c:pt>
                      <c:pt idx="1908">
                        <c:v>-3.9667646804417438</c:v>
                      </c:pt>
                      <c:pt idx="1909">
                        <c:v>-3.8674751106994041</c:v>
                      </c:pt>
                      <c:pt idx="1910">
                        <c:v>-3.6633817827180151</c:v>
                      </c:pt>
                      <c:pt idx="1911">
                        <c:v>-3.6438842002420979</c:v>
                      </c:pt>
                      <c:pt idx="1912">
                        <c:v>-3.3684946809648499</c:v>
                      </c:pt>
                      <c:pt idx="1913">
                        <c:v>-3.4481788960998392</c:v>
                      </c:pt>
                      <c:pt idx="1914">
                        <c:v>-3.3675362022674138</c:v>
                      </c:pt>
                      <c:pt idx="1915">
                        <c:v>-3.4125478635148192</c:v>
                      </c:pt>
                      <c:pt idx="1916">
                        <c:v>-3.5352341981279918</c:v>
                      </c:pt>
                      <c:pt idx="1917">
                        <c:v>-3.6474846129710512</c:v>
                      </c:pt>
                      <c:pt idx="1918">
                        <c:v>-3.7266640752450622</c:v>
                      </c:pt>
                      <c:pt idx="1919">
                        <c:v>-3.670284323462528</c:v>
                      </c:pt>
                      <c:pt idx="1920">
                        <c:v>-3.8533271767691111</c:v>
                      </c:pt>
                      <c:pt idx="1921">
                        <c:v>-3.9463669009978219</c:v>
                      </c:pt>
                      <c:pt idx="1922">
                        <c:v>-3.9218510270212752</c:v>
                      </c:pt>
                      <c:pt idx="1923">
                        <c:v>-3.7746244148615671</c:v>
                      </c:pt>
                      <c:pt idx="1924">
                        <c:v>-3.584646751899824</c:v>
                      </c:pt>
                      <c:pt idx="1925">
                        <c:v>-3.5746687222122562</c:v>
                      </c:pt>
                      <c:pt idx="1926">
                        <c:v>-3.6169578165661118</c:v>
                      </c:pt>
                      <c:pt idx="1927">
                        <c:v>-3.416225025545351</c:v>
                      </c:pt>
                      <c:pt idx="1928">
                        <c:v>-3.3411055490342561</c:v>
                      </c:pt>
                      <c:pt idx="1929">
                        <c:v>-3.116652455729676</c:v>
                      </c:pt>
                      <c:pt idx="1930">
                        <c:v>-3.2115785597034878</c:v>
                      </c:pt>
                      <c:pt idx="1931">
                        <c:v>-3.1670761932229188</c:v>
                      </c:pt>
                      <c:pt idx="1932">
                        <c:v>-2.9723342936687298</c:v>
                      </c:pt>
                      <c:pt idx="1933">
                        <c:v>-2.968694114673867</c:v>
                      </c:pt>
                      <c:pt idx="1934">
                        <c:v>-3.049336149818056</c:v>
                      </c:pt>
                      <c:pt idx="1935">
                        <c:v>-3.2509747644199498</c:v>
                      </c:pt>
                      <c:pt idx="1936">
                        <c:v>-3.3674463694237242</c:v>
                      </c:pt>
                      <c:pt idx="1937">
                        <c:v>-3.3153821906703098</c:v>
                      </c:pt>
                      <c:pt idx="1938">
                        <c:v>-3.5341605835004728</c:v>
                      </c:pt>
                      <c:pt idx="1939">
                        <c:v>-3.4888950083647932</c:v>
                      </c:pt>
                      <c:pt idx="1940">
                        <c:v>-3.3246612022882021</c:v>
                      </c:pt>
                      <c:pt idx="1941">
                        <c:v>-3.2024604320305952</c:v>
                      </c:pt>
                      <c:pt idx="1942">
                        <c:v>-3.179641486852987</c:v>
                      </c:pt>
                      <c:pt idx="1943">
                        <c:v>-3.004735886792298</c:v>
                      </c:pt>
                      <c:pt idx="1944">
                        <c:v>-3.034280169733671</c:v>
                      </c:pt>
                      <c:pt idx="1945">
                        <c:v>-2.92752529382842</c:v>
                      </c:pt>
                      <c:pt idx="1946">
                        <c:v>-2.9403867997131612</c:v>
                      </c:pt>
                      <c:pt idx="1947">
                        <c:v>-2.9580122774474189</c:v>
                      </c:pt>
                      <c:pt idx="1948">
                        <c:v>-3.023429153800123</c:v>
                      </c:pt>
                      <c:pt idx="1949">
                        <c:v>-2.9359475131783559</c:v>
                      </c:pt>
                      <c:pt idx="1950">
                        <c:v>-3.0193238892126959</c:v>
                      </c:pt>
                      <c:pt idx="1951">
                        <c:v>-2.82298158099448</c:v>
                      </c:pt>
                      <c:pt idx="1952">
                        <c:v>-2.9832879854212941</c:v>
                      </c:pt>
                      <c:pt idx="1953">
                        <c:v>-2.7979928571356649</c:v>
                      </c:pt>
                      <c:pt idx="1954">
                        <c:v>-2.3001741784836511</c:v>
                      </c:pt>
                      <c:pt idx="1955">
                        <c:v>-2.0946388933310849</c:v>
                      </c:pt>
                      <c:pt idx="1956">
                        <c:v>-1.9407521155681331</c:v>
                      </c:pt>
                      <c:pt idx="1957">
                        <c:v>-1.8261848301648831</c:v>
                      </c:pt>
                      <c:pt idx="1958">
                        <c:v>-1.7793570615186061</c:v>
                      </c:pt>
                      <c:pt idx="1959">
                        <c:v>-1.9366183962419941</c:v>
                      </c:pt>
                      <c:pt idx="1960">
                        <c:v>-1.7122069638005739</c:v>
                      </c:pt>
                      <c:pt idx="1961">
                        <c:v>-1.7840539052852651</c:v>
                      </c:pt>
                      <c:pt idx="1962">
                        <c:v>-1.7860351511637329</c:v>
                      </c:pt>
                      <c:pt idx="1963">
                        <c:v>-1.646233785947627</c:v>
                      </c:pt>
                      <c:pt idx="1964">
                        <c:v>-1.7571075187735461</c:v>
                      </c:pt>
                      <c:pt idx="1965">
                        <c:v>-2.0188079119853799</c:v>
                      </c:pt>
                      <c:pt idx="1966">
                        <c:v>-1.96053118326672</c:v>
                      </c:pt>
                      <c:pt idx="1967">
                        <c:v>-1.86498285152051</c:v>
                      </c:pt>
                      <c:pt idx="1968">
                        <c:v>-1.622868532731303</c:v>
                      </c:pt>
                      <c:pt idx="1969">
                        <c:v>-1.450661187230363</c:v>
                      </c:pt>
                      <c:pt idx="1970">
                        <c:v>-1.252884951373975</c:v>
                      </c:pt>
                      <c:pt idx="1971">
                        <c:v>-1.261574172706738</c:v>
                      </c:pt>
                      <c:pt idx="1972">
                        <c:v>-1.461879272425312</c:v>
                      </c:pt>
                      <c:pt idx="1973">
                        <c:v>-1.7254011746645579</c:v>
                      </c:pt>
                      <c:pt idx="1974">
                        <c:v>-1.7075621512878529</c:v>
                      </c:pt>
                      <c:pt idx="1975">
                        <c:v>-1.2843460556917989</c:v>
                      </c:pt>
                      <c:pt idx="1976">
                        <c:v>-0.85104886879520358</c:v>
                      </c:pt>
                      <c:pt idx="1977">
                        <c:v>-0.88581995066460295</c:v>
                      </c:pt>
                      <c:pt idx="1978">
                        <c:v>-1.150056076106087</c:v>
                      </c:pt>
                      <c:pt idx="1979">
                        <c:v>-1.4349038232499429</c:v>
                      </c:pt>
                      <c:pt idx="1980">
                        <c:v>-1.6210352281411089</c:v>
                      </c:pt>
                      <c:pt idx="1981">
                        <c:v>-1.7385419608966231</c:v>
                      </c:pt>
                      <c:pt idx="1982">
                        <c:v>-1.7113668744841299</c:v>
                      </c:pt>
                      <c:pt idx="1983">
                        <c:v>-2.2046745015786962</c:v>
                      </c:pt>
                      <c:pt idx="1984">
                        <c:v>-2.8349264912880181</c:v>
                      </c:pt>
                      <c:pt idx="1985">
                        <c:v>-3.395392944496753</c:v>
                      </c:pt>
                      <c:pt idx="1986">
                        <c:v>-3.542012886920229</c:v>
                      </c:pt>
                      <c:pt idx="1987">
                        <c:v>-3.5101855994225</c:v>
                      </c:pt>
                      <c:pt idx="1988">
                        <c:v>-3.4502213619333548</c:v>
                      </c:pt>
                      <c:pt idx="1989">
                        <c:v>-3.4744978714936678</c:v>
                      </c:pt>
                      <c:pt idx="1990">
                        <c:v>-3.40118652433988</c:v>
                      </c:pt>
                      <c:pt idx="1991">
                        <c:v>-3.3330522389565731</c:v>
                      </c:pt>
                      <c:pt idx="1992">
                        <c:v>-3.4230848653240411</c:v>
                      </c:pt>
                      <c:pt idx="1993">
                        <c:v>-3.6930537300570379</c:v>
                      </c:pt>
                      <c:pt idx="1994">
                        <c:v>-3.5989420628592681</c:v>
                      </c:pt>
                      <c:pt idx="1995">
                        <c:v>-3.3573836658511791</c:v>
                      </c:pt>
                      <c:pt idx="1996">
                        <c:v>-2.896071859380057</c:v>
                      </c:pt>
                      <c:pt idx="1997">
                        <c:v>-2.583125752715365</c:v>
                      </c:pt>
                      <c:pt idx="1998">
                        <c:v>-2.54406735774347</c:v>
                      </c:pt>
                      <c:pt idx="1999">
                        <c:v>-2.6946470205270781</c:v>
                      </c:pt>
                      <c:pt idx="2000">
                        <c:v>-2.757523074796699</c:v>
                      </c:pt>
                      <c:pt idx="2001">
                        <c:v>-2.9434218950818591</c:v>
                      </c:pt>
                      <c:pt idx="2002">
                        <c:v>-3.0916260422768378</c:v>
                      </c:pt>
                      <c:pt idx="2003">
                        <c:v>-2.9483372007993212</c:v>
                      </c:pt>
                      <c:pt idx="2004">
                        <c:v>-2.7508647569762248</c:v>
                      </c:pt>
                      <c:pt idx="2005">
                        <c:v>-2.7435151973897951</c:v>
                      </c:pt>
                      <c:pt idx="2006">
                        <c:v>-2.2534212310665498</c:v>
                      </c:pt>
                      <c:pt idx="2007">
                        <c:v>-1.868539469992504</c:v>
                      </c:pt>
                      <c:pt idx="2008">
                        <c:v>-1.5788780833569771</c:v>
                      </c:pt>
                      <c:pt idx="2009">
                        <c:v>-1.279496109569801</c:v>
                      </c:pt>
                      <c:pt idx="2010">
                        <c:v>-0.97516562997918066</c:v>
                      </c:pt>
                      <c:pt idx="2011">
                        <c:v>-1.047667291896458</c:v>
                      </c:pt>
                      <c:pt idx="2012">
                        <c:v>-1.1382811377416819</c:v>
                      </c:pt>
                      <c:pt idx="2013">
                        <c:v>-1.2437434983457429</c:v>
                      </c:pt>
                      <c:pt idx="2014">
                        <c:v>-1.446463235068572</c:v>
                      </c:pt>
                      <c:pt idx="2015">
                        <c:v>-1.4217113090283411</c:v>
                      </c:pt>
                      <c:pt idx="2016">
                        <c:v>-1.6169985586339379</c:v>
                      </c:pt>
                      <c:pt idx="2017">
                        <c:v>-1.823606638686265</c:v>
                      </c:pt>
                      <c:pt idx="2018">
                        <c:v>-1.7662147209415979</c:v>
                      </c:pt>
                      <c:pt idx="2019">
                        <c:v>-1.6577656401264029</c:v>
                      </c:pt>
                      <c:pt idx="2020">
                        <c:v>-1.768729375569311</c:v>
                      </c:pt>
                      <c:pt idx="2021">
                        <c:v>-1.920465810076617</c:v>
                      </c:pt>
                      <c:pt idx="2022">
                        <c:v>-2.0428888390278219</c:v>
                      </c:pt>
                      <c:pt idx="2023">
                        <c:v>-2.2859297315424629</c:v>
                      </c:pt>
                      <c:pt idx="2024">
                        <c:v>-2.700909667796092</c:v>
                      </c:pt>
                      <c:pt idx="2025">
                        <c:v>-3.263109644231351</c:v>
                      </c:pt>
                      <c:pt idx="2026">
                        <c:v>-3.586797918968923</c:v>
                      </c:pt>
                      <c:pt idx="2027">
                        <c:v>-3.553221450949029</c:v>
                      </c:pt>
                      <c:pt idx="2028">
                        <c:v>-3.661089025931358</c:v>
                      </c:pt>
                      <c:pt idx="2029">
                        <c:v>-3.4872051958259309</c:v>
                      </c:pt>
                      <c:pt idx="2030">
                        <c:v>-3.1243156909630678</c:v>
                      </c:pt>
                      <c:pt idx="2031">
                        <c:v>-3.5473804239867861</c:v>
                      </c:pt>
                      <c:pt idx="2032">
                        <c:v>-3.8316591019986519</c:v>
                      </c:pt>
                      <c:pt idx="2033">
                        <c:v>-4.2702106910472537</c:v>
                      </c:pt>
                      <c:pt idx="2034">
                        <c:v>-4.8644240257690807</c:v>
                      </c:pt>
                      <c:pt idx="2035">
                        <c:v>-5.2149433520677224</c:v>
                      </c:pt>
                      <c:pt idx="2036">
                        <c:v>-5.6562299762233099</c:v>
                      </c:pt>
                      <c:pt idx="2037">
                        <c:v>-5.7050366265161019</c:v>
                      </c:pt>
                      <c:pt idx="2038">
                        <c:v>-5.0595441491043287</c:v>
                      </c:pt>
                      <c:pt idx="2039">
                        <c:v>-4.449098159774727</c:v>
                      </c:pt>
                      <c:pt idx="2040">
                        <c:v>-3.632647274454456</c:v>
                      </c:pt>
                      <c:pt idx="2041">
                        <c:v>-3.1763279564440352</c:v>
                      </c:pt>
                      <c:pt idx="2042">
                        <c:v>-2.8854778022666752</c:v>
                      </c:pt>
                      <c:pt idx="2043">
                        <c:v>-3.0803927285043202</c:v>
                      </c:pt>
                      <c:pt idx="2044">
                        <c:v>-3.0753295748336642</c:v>
                      </c:pt>
                      <c:pt idx="2045">
                        <c:v>-3.2801517649965799</c:v>
                      </c:pt>
                      <c:pt idx="2046">
                        <c:v>-2.9135169141566521</c:v>
                      </c:pt>
                      <c:pt idx="2047">
                        <c:v>-2.57052053044921</c:v>
                      </c:pt>
                      <c:pt idx="2048">
                        <c:v>-2.1215971274534531</c:v>
                      </c:pt>
                      <c:pt idx="2049">
                        <c:v>-1.544828424551052</c:v>
                      </c:pt>
                      <c:pt idx="2050">
                        <c:v>-0.9897078966848788</c:v>
                      </c:pt>
                      <c:pt idx="2051">
                        <c:v>-0.65238612512121097</c:v>
                      </c:pt>
                      <c:pt idx="2052">
                        <c:v>-0.54188602743451575</c:v>
                      </c:pt>
                      <c:pt idx="2053">
                        <c:v>-0.59155293519176</c:v>
                      </c:pt>
                      <c:pt idx="2054">
                        <c:v>-0.40755690406151479</c:v>
                      </c:pt>
                      <c:pt idx="2055">
                        <c:v>9.0219868648831608E-2</c:v>
                      </c:pt>
                      <c:pt idx="2056">
                        <c:v>0.90165690366628382</c:v>
                      </c:pt>
                      <c:pt idx="2057">
                        <c:v>1.2377825999044549</c:v>
                      </c:pt>
                      <c:pt idx="2058">
                        <c:v>1.233585341981366</c:v>
                      </c:pt>
                      <c:pt idx="2059">
                        <c:v>1.1703188831226781</c:v>
                      </c:pt>
                      <c:pt idx="2060">
                        <c:v>1.336090294550343</c:v>
                      </c:pt>
                      <c:pt idx="2061">
                        <c:v>1.947707319715515</c:v>
                      </c:pt>
                      <c:pt idx="2062">
                        <c:v>1.9716831465042139</c:v>
                      </c:pt>
                      <c:pt idx="2063">
                        <c:v>2.0726721989954222</c:v>
                      </c:pt>
                      <c:pt idx="2064">
                        <c:v>2.4324252269236579</c:v>
                      </c:pt>
                      <c:pt idx="2065">
                        <c:v>1.952838450987509</c:v>
                      </c:pt>
                      <c:pt idx="2066">
                        <c:v>1.4756114965972089</c:v>
                      </c:pt>
                      <c:pt idx="2067">
                        <c:v>1.81321941198808</c:v>
                      </c:pt>
                      <c:pt idx="2068">
                        <c:v>1.7112975931407519</c:v>
                      </c:pt>
                      <c:pt idx="2069">
                        <c:v>2.5287709916292709</c:v>
                      </c:pt>
                      <c:pt idx="2070">
                        <c:v>2.7161677817332821</c:v>
                      </c:pt>
                      <c:pt idx="2071">
                        <c:v>2.397975298091775</c:v>
                      </c:pt>
                      <c:pt idx="2072">
                        <c:v>2.4666152037793618</c:v>
                      </c:pt>
                      <c:pt idx="2073">
                        <c:v>1.8381084122006</c:v>
                      </c:pt>
                      <c:pt idx="2074">
                        <c:v>1.477008984317508</c:v>
                      </c:pt>
                      <c:pt idx="2075">
                        <c:v>1.6653603891384849</c:v>
                      </c:pt>
                      <c:pt idx="2076">
                        <c:v>1.742276784132361</c:v>
                      </c:pt>
                      <c:pt idx="2077">
                        <c:v>1.5672131794063691</c:v>
                      </c:pt>
                      <c:pt idx="2078">
                        <c:v>1.5513961375457539</c:v>
                      </c:pt>
                      <c:pt idx="2079">
                        <c:v>1.7177003507731079</c:v>
                      </c:pt>
                      <c:pt idx="2080">
                        <c:v>1.6599574498320699</c:v>
                      </c:pt>
                      <c:pt idx="2081">
                        <c:v>1.602434860689306</c:v>
                      </c:pt>
                      <c:pt idx="2082">
                        <c:v>1.6634912818102841</c:v>
                      </c:pt>
                      <c:pt idx="2083">
                        <c:v>1.7162266473640411</c:v>
                      </c:pt>
                      <c:pt idx="2084">
                        <c:v>2.2889761958985622</c:v>
                      </c:pt>
                      <c:pt idx="2085">
                        <c:v>2.2118763069938301</c:v>
                      </c:pt>
                      <c:pt idx="2086">
                        <c:v>1.7958642049428679</c:v>
                      </c:pt>
                      <c:pt idx="2087">
                        <c:v>1.778670295342579</c:v>
                      </c:pt>
                      <c:pt idx="2088">
                        <c:v>1.635051397970521</c:v>
                      </c:pt>
                      <c:pt idx="2089">
                        <c:v>1.703070679118682</c:v>
                      </c:pt>
                      <c:pt idx="2090">
                        <c:v>2.0954969602344331</c:v>
                      </c:pt>
                      <c:pt idx="2091">
                        <c:v>1.991528709254657</c:v>
                      </c:pt>
                      <c:pt idx="2092">
                        <c:v>2.000631677706656</c:v>
                      </c:pt>
                      <c:pt idx="2093">
                        <c:v>1.771779438110235</c:v>
                      </c:pt>
                      <c:pt idx="2094">
                        <c:v>1.8169413347381891</c:v>
                      </c:pt>
                      <c:pt idx="2095">
                        <c:v>1.7706559344330359</c:v>
                      </c:pt>
                      <c:pt idx="2096">
                        <c:v>1.548327235473751</c:v>
                      </c:pt>
                      <c:pt idx="2097">
                        <c:v>1.2345635139622311</c:v>
                      </c:pt>
                      <c:pt idx="2098">
                        <c:v>1.3636884350650409</c:v>
                      </c:pt>
                      <c:pt idx="2099">
                        <c:v>1.2136180303642341</c:v>
                      </c:pt>
                      <c:pt idx="2100">
                        <c:v>0.95565698648924424</c:v>
                      </c:pt>
                      <c:pt idx="2101">
                        <c:v>0.62747510856958455</c:v>
                      </c:pt>
                      <c:pt idx="2102">
                        <c:v>0.84025120275600962</c:v>
                      </c:pt>
                      <c:pt idx="2103">
                        <c:v>1.152462777164432</c:v>
                      </c:pt>
                      <c:pt idx="2104">
                        <c:v>1.4384715378073449</c:v>
                      </c:pt>
                      <c:pt idx="2105">
                        <c:v>1.488180163015113</c:v>
                      </c:pt>
                      <c:pt idx="2106">
                        <c:v>1.3940180712276631</c:v>
                      </c:pt>
                      <c:pt idx="2107">
                        <c:v>1.4866193173644231</c:v>
                      </c:pt>
                      <c:pt idx="2108">
                        <c:v>1.389298510385844</c:v>
                      </c:pt>
                      <c:pt idx="2109">
                        <c:v>1.5333822876873939</c:v>
                      </c:pt>
                      <c:pt idx="2110">
                        <c:v>1.6242483737437641</c:v>
                      </c:pt>
                      <c:pt idx="2111">
                        <c:v>1.768744517457906</c:v>
                      </c:pt>
                      <c:pt idx="2112">
                        <c:v>1.759091800098475</c:v>
                      </c:pt>
                      <c:pt idx="2113">
                        <c:v>1.8963415535196719</c:v>
                      </c:pt>
                      <c:pt idx="2114">
                        <c:v>1.776663890088988</c:v>
                      </c:pt>
                      <c:pt idx="2115">
                        <c:v>1.7717210915642021</c:v>
                      </c:pt>
                      <c:pt idx="2116">
                        <c:v>1.6692467747317341</c:v>
                      </c:pt>
                      <c:pt idx="2117">
                        <c:v>2.200702272863956</c:v>
                      </c:pt>
                      <c:pt idx="2118">
                        <c:v>2.239024802133494</c:v>
                      </c:pt>
                      <c:pt idx="2119">
                        <c:v>2.2235582724342522</c:v>
                      </c:pt>
                      <c:pt idx="2120">
                        <c:v>2.0267468887544511</c:v>
                      </c:pt>
                      <c:pt idx="2121">
                        <c:v>1.9757770062045621</c:v>
                      </c:pt>
                      <c:pt idx="2122">
                        <c:v>1.8884933742837999</c:v>
                      </c:pt>
                      <c:pt idx="2123">
                        <c:v>1.81559742416212</c:v>
                      </c:pt>
                      <c:pt idx="2124">
                        <c:v>2.1094142981667021</c:v>
                      </c:pt>
                      <c:pt idx="2125">
                        <c:v>2.3651593050019439</c:v>
                      </c:pt>
                      <c:pt idx="2126">
                        <c:v>2.4224070182355728</c:v>
                      </c:pt>
                      <c:pt idx="2127">
                        <c:v>2.5512176756656841</c:v>
                      </c:pt>
                      <c:pt idx="2128">
                        <c:v>2.914523802123703</c:v>
                      </c:pt>
                      <c:pt idx="2129">
                        <c:v>2.9337855130132668</c:v>
                      </c:pt>
                      <c:pt idx="2130">
                        <c:v>3.1127274558982951</c:v>
                      </c:pt>
                      <c:pt idx="2131">
                        <c:v>3.5746775287215229</c:v>
                      </c:pt>
                      <c:pt idx="2132">
                        <c:v>3.767588839580152</c:v>
                      </c:pt>
                      <c:pt idx="2133">
                        <c:v>4.0175987472343229</c:v>
                      </c:pt>
                      <c:pt idx="2134">
                        <c:v>4.1919263975791834</c:v>
                      </c:pt>
                      <c:pt idx="2135">
                        <c:v>4.196030880203871</c:v>
                      </c:pt>
                      <c:pt idx="2136">
                        <c:v>4.2440892268902521</c:v>
                      </c:pt>
                      <c:pt idx="2137">
                        <c:v>4.314096148244702</c:v>
                      </c:pt>
                      <c:pt idx="2138">
                        <c:v>4.4539137385377794</c:v>
                      </c:pt>
                      <c:pt idx="2139">
                        <c:v>3.9405097874946979</c:v>
                      </c:pt>
                      <c:pt idx="2140">
                        <c:v>4.0754837808596536</c:v>
                      </c:pt>
                      <c:pt idx="2141">
                        <c:v>4.393619546717253</c:v>
                      </c:pt>
                      <c:pt idx="2142">
                        <c:v>3.811324055042085</c:v>
                      </c:pt>
                      <c:pt idx="2143">
                        <c:v>3.1808809148969801</c:v>
                      </c:pt>
                      <c:pt idx="2144">
                        <c:v>3.2850700875790819</c:v>
                      </c:pt>
                      <c:pt idx="2145">
                        <c:v>3.187580725520919</c:v>
                      </c:pt>
                      <c:pt idx="2146">
                        <c:v>2.9551517201283661</c:v>
                      </c:pt>
                      <c:pt idx="2147">
                        <c:v>2.6288290930686049</c:v>
                      </c:pt>
                      <c:pt idx="2148">
                        <c:v>2.8772872680159529</c:v>
                      </c:pt>
                      <c:pt idx="2149">
                        <c:v>3.1688726245718239</c:v>
                      </c:pt>
                      <c:pt idx="2150">
                        <c:v>3.752070950338243</c:v>
                      </c:pt>
                      <c:pt idx="2151">
                        <c:v>3.2466896027732042</c:v>
                      </c:pt>
                      <c:pt idx="2152">
                        <c:v>3.1420682224157628</c:v>
                      </c:pt>
                      <c:pt idx="2153">
                        <c:v>3.205233310287412</c:v>
                      </c:pt>
                      <c:pt idx="2154">
                        <c:v>3.1853488931903331</c:v>
                      </c:pt>
                      <c:pt idx="2155">
                        <c:v>3.2170418182680218</c:v>
                      </c:pt>
                      <c:pt idx="2156">
                        <c:v>3.081738553562321</c:v>
                      </c:pt>
                      <c:pt idx="2157">
                        <c:v>3.0316553861264182</c:v>
                      </c:pt>
                      <c:pt idx="2158">
                        <c:v>2.9905440967195691</c:v>
                      </c:pt>
                      <c:pt idx="2159">
                        <c:v>3.1806179722265671</c:v>
                      </c:pt>
                      <c:pt idx="2160">
                        <c:v>3.0309643243485982</c:v>
                      </c:pt>
                      <c:pt idx="2161">
                        <c:v>3.0113456718979168</c:v>
                      </c:pt>
                      <c:pt idx="2162">
                        <c:v>2.739134389439541</c:v>
                      </c:pt>
                      <c:pt idx="2163">
                        <c:v>2.5077736789819292</c:v>
                      </c:pt>
                      <c:pt idx="2164">
                        <c:v>2.5810729656489011</c:v>
                      </c:pt>
                      <c:pt idx="2165">
                        <c:v>2.4861630027383899</c:v>
                      </c:pt>
                      <c:pt idx="2166">
                        <c:v>2.317179928613438</c:v>
                      </c:pt>
                      <c:pt idx="2167">
                        <c:v>2.30110800357782</c:v>
                      </c:pt>
                      <c:pt idx="2168">
                        <c:v>2.373148724197498</c:v>
                      </c:pt>
                      <c:pt idx="2169">
                        <c:v>2.3998323345088162</c:v>
                      </c:pt>
                      <c:pt idx="2170">
                        <c:v>2.2418438658532618</c:v>
                      </c:pt>
                      <c:pt idx="2171">
                        <c:v>2.1014923198192972</c:v>
                      </c:pt>
                      <c:pt idx="2172">
                        <c:v>1.849382585821693</c:v>
                      </c:pt>
                      <c:pt idx="2173">
                        <c:v>1.648252210082253</c:v>
                      </c:pt>
                      <c:pt idx="2174">
                        <c:v>1.7065500463599661</c:v>
                      </c:pt>
                      <c:pt idx="2175">
                        <c:v>1.917341764240124</c:v>
                      </c:pt>
                      <c:pt idx="2176">
                        <c:v>1.58400007030654</c:v>
                      </c:pt>
                      <c:pt idx="2177">
                        <c:v>1.323468877647046</c:v>
                      </c:pt>
                      <c:pt idx="2178">
                        <c:v>0.93792663375488827</c:v>
                      </c:pt>
                      <c:pt idx="2179">
                        <c:v>0.79838571332737673</c:v>
                      </c:pt>
                      <c:pt idx="2180">
                        <c:v>1.118737575541183</c:v>
                      </c:pt>
                      <c:pt idx="2181">
                        <c:v>1.606531317304952</c:v>
                      </c:pt>
                      <c:pt idx="2182">
                        <c:v>1.5599290477736569</c:v>
                      </c:pt>
                      <c:pt idx="2183">
                        <c:v>1.8188710576098279</c:v>
                      </c:pt>
                      <c:pt idx="2184">
                        <c:v>2.26861386642183</c:v>
                      </c:pt>
                      <c:pt idx="2185">
                        <c:v>2.265982131271187</c:v>
                      </c:pt>
                      <c:pt idx="2186">
                        <c:v>1.9442315909012859</c:v>
                      </c:pt>
                      <c:pt idx="2187">
                        <c:v>2.491052517868348</c:v>
                      </c:pt>
                      <c:pt idx="2188">
                        <c:v>3.1077269423632292</c:v>
                      </c:pt>
                      <c:pt idx="2189">
                        <c:v>2.7356810448749038</c:v>
                      </c:pt>
                      <c:pt idx="2190">
                        <c:v>2.6331410128272519</c:v>
                      </c:pt>
                      <c:pt idx="2191">
                        <c:v>2.4840532816877832</c:v>
                      </c:pt>
                      <c:pt idx="2192">
                        <c:v>2.4548190104330221</c:v>
                      </c:pt>
                      <c:pt idx="2193">
                        <c:v>2.8925403739033162</c:v>
                      </c:pt>
                      <c:pt idx="2194">
                        <c:v>2.9704109088440069</c:v>
                      </c:pt>
                      <c:pt idx="2195">
                        <c:v>2.7114565952658078</c:v>
                      </c:pt>
                      <c:pt idx="2196">
                        <c:v>2.0559644377042958</c:v>
                      </c:pt>
                      <c:pt idx="2197">
                        <c:v>1.500681132167395</c:v>
                      </c:pt>
                      <c:pt idx="2198">
                        <c:v>1.7314872717450509</c:v>
                      </c:pt>
                      <c:pt idx="2199">
                        <c:v>1.9595953697642301</c:v>
                      </c:pt>
                      <c:pt idx="2200">
                        <c:v>1.9000320928204639</c:v>
                      </c:pt>
                      <c:pt idx="2201">
                        <c:v>1.421144994717942</c:v>
                      </c:pt>
                      <c:pt idx="2202">
                        <c:v>1.276218261017747</c:v>
                      </c:pt>
                      <c:pt idx="2203">
                        <c:v>1.1499347762485379</c:v>
                      </c:pt>
                      <c:pt idx="2204">
                        <c:v>0.97859032113688327</c:v>
                      </c:pt>
                      <c:pt idx="2205">
                        <c:v>0.71656853490903627</c:v>
                      </c:pt>
                      <c:pt idx="2206">
                        <c:v>0.20342886209437619</c:v>
                      </c:pt>
                      <c:pt idx="2207">
                        <c:v>9.193623112375568E-2</c:v>
                      </c:pt>
                      <c:pt idx="2208">
                        <c:v>2.0883366220718201E-2</c:v>
                      </c:pt>
                      <c:pt idx="2209">
                        <c:v>-5.6903493283995632E-2</c:v>
                      </c:pt>
                      <c:pt idx="2210">
                        <c:v>-0.1105335545843205</c:v>
                      </c:pt>
                      <c:pt idx="2211">
                        <c:v>-0.55017496554478995</c:v>
                      </c:pt>
                      <c:pt idx="2212">
                        <c:v>-0.62278758850162985</c:v>
                      </c:pt>
                      <c:pt idx="2213">
                        <c:v>-0.48738650662871502</c:v>
                      </c:pt>
                      <c:pt idx="2214">
                        <c:v>-0.44289967984936279</c:v>
                      </c:pt>
                      <c:pt idx="2215">
                        <c:v>-0.34856580660893771</c:v>
                      </c:pt>
                      <c:pt idx="2216">
                        <c:v>5.5311642812047847E-2</c:v>
                      </c:pt>
                      <c:pt idx="2217">
                        <c:v>-6.1524640168419242E-2</c:v>
                      </c:pt>
                      <c:pt idx="2218">
                        <c:v>-0.43688564416623388</c:v>
                      </c:pt>
                      <c:pt idx="2219">
                        <c:v>0.23660698819022649</c:v>
                      </c:pt>
                      <c:pt idx="2220">
                        <c:v>-0.54751600030811221</c:v>
                      </c:pt>
                      <c:pt idx="2221">
                        <c:v>-0.65554239697325978</c:v>
                      </c:pt>
                      <c:pt idx="2222">
                        <c:v>-0.45756967079432892</c:v>
                      </c:pt>
                      <c:pt idx="2223">
                        <c:v>0.26895096867093382</c:v>
                      </c:pt>
                      <c:pt idx="2224">
                        <c:v>8.7232535292328522E-2</c:v>
                      </c:pt>
                      <c:pt idx="2225">
                        <c:v>1.006124992332948E-2</c:v>
                      </c:pt>
                      <c:pt idx="2226">
                        <c:v>-0.49177498409868359</c:v>
                      </c:pt>
                      <c:pt idx="2227">
                        <c:v>-0.56365265697517997</c:v>
                      </c:pt>
                      <c:pt idx="2228">
                        <c:v>-0.42804501994109623</c:v>
                      </c:pt>
                      <c:pt idx="2229">
                        <c:v>-0.32085947658191188</c:v>
                      </c:pt>
                      <c:pt idx="2230">
                        <c:v>-0.5417920130430357</c:v>
                      </c:pt>
                      <c:pt idx="2231">
                        <c:v>-0.5203503410834982</c:v>
                      </c:pt>
                      <c:pt idx="2232">
                        <c:v>-0.1668896214996354</c:v>
                      </c:pt>
                      <c:pt idx="2233">
                        <c:v>5.9456053046098307E-2</c:v>
                      </c:pt>
                      <c:pt idx="2234">
                        <c:v>-0.23639001619556291</c:v>
                      </c:pt>
                      <c:pt idx="2235">
                        <c:v>-0.28611578965354012</c:v>
                      </c:pt>
                      <c:pt idx="2236">
                        <c:v>-0.6029612924443698</c:v>
                      </c:pt>
                      <c:pt idx="2237">
                        <c:v>-0.68420988292507989</c:v>
                      </c:pt>
                      <c:pt idx="2238">
                        <c:v>-1.038319609855902</c:v>
                      </c:pt>
                      <c:pt idx="2239">
                        <c:v>-1.307660865451872</c:v>
                      </c:pt>
                      <c:pt idx="2240">
                        <c:v>-1.14102115323368</c:v>
                      </c:pt>
                      <c:pt idx="2241">
                        <c:v>-1.277758935152804</c:v>
                      </c:pt>
                      <c:pt idx="2242">
                        <c:v>-1.3856304075170101</c:v>
                      </c:pt>
                      <c:pt idx="2243">
                        <c:v>-1.2075031784853649</c:v>
                      </c:pt>
                      <c:pt idx="2244">
                        <c:v>-1.4835359718610139</c:v>
                      </c:pt>
                      <c:pt idx="2245">
                        <c:v>-1.700083899912608</c:v>
                      </c:pt>
                      <c:pt idx="2246">
                        <c:v>-2.2467531828380451</c:v>
                      </c:pt>
                      <c:pt idx="2247">
                        <c:v>-2.9279928636230008</c:v>
                      </c:pt>
                      <c:pt idx="2248">
                        <c:v>-2.6821165089170398</c:v>
                      </c:pt>
                      <c:pt idx="2249">
                        <c:v>-2.9615183246202679</c:v>
                      </c:pt>
                      <c:pt idx="2250">
                        <c:v>-1.5709859844494249</c:v>
                      </c:pt>
                      <c:pt idx="2251">
                        <c:v>-2.8354052581345401</c:v>
                      </c:pt>
                      <c:pt idx="2252">
                        <c:v>-3.1849990740724929</c:v>
                      </c:pt>
                      <c:pt idx="2253">
                        <c:v>-2.9252258371269879</c:v>
                      </c:pt>
                      <c:pt idx="2254">
                        <c:v>-1.980523936112961</c:v>
                      </c:pt>
                      <c:pt idx="2255">
                        <c:v>-3.238787108061151</c:v>
                      </c:pt>
                      <c:pt idx="2256">
                        <c:v>-2.3723123828861699</c:v>
                      </c:pt>
                      <c:pt idx="2257">
                        <c:v>-2.405545087582873</c:v>
                      </c:pt>
                      <c:pt idx="2258">
                        <c:v>-2.0127679955660809</c:v>
                      </c:pt>
                      <c:pt idx="2259">
                        <c:v>-2.236827797632984</c:v>
                      </c:pt>
                      <c:pt idx="2260">
                        <c:v>-2.1114779356617821</c:v>
                      </c:pt>
                      <c:pt idx="2261">
                        <c:v>-1.7366574157879351</c:v>
                      </c:pt>
                      <c:pt idx="2262">
                        <c:v>-1.699238324428243</c:v>
                      </c:pt>
                      <c:pt idx="2263">
                        <c:v>-1.6907893684720641</c:v>
                      </c:pt>
                      <c:pt idx="2264">
                        <c:v>-1.5999545475400949</c:v>
                      </c:pt>
                      <c:pt idx="2265">
                        <c:v>-1.49313268990209</c:v>
                      </c:pt>
                      <c:pt idx="2266">
                        <c:v>-1.6270537623770041</c:v>
                      </c:pt>
                      <c:pt idx="2267">
                        <c:v>-1.787283179886427</c:v>
                      </c:pt>
                      <c:pt idx="2268">
                        <c:v>-1.9197149960409521</c:v>
                      </c:pt>
                      <c:pt idx="2269">
                        <c:v>-2.057290409258643</c:v>
                      </c:pt>
                      <c:pt idx="2270">
                        <c:v>-2.0262792091438002</c:v>
                      </c:pt>
                      <c:pt idx="2271">
                        <c:v>-2.0725849999810588</c:v>
                      </c:pt>
                      <c:pt idx="2272">
                        <c:v>-1.8865868251384621</c:v>
                      </c:pt>
                      <c:pt idx="2273">
                        <c:v>-1.597333726247931</c:v>
                      </c:pt>
                      <c:pt idx="2274">
                        <c:v>-1.2976555792964479</c:v>
                      </c:pt>
                      <c:pt idx="2275">
                        <c:v>-1.0807717062779101</c:v>
                      </c:pt>
                      <c:pt idx="2276">
                        <c:v>-0.86672315795470145</c:v>
                      </c:pt>
                      <c:pt idx="2277">
                        <c:v>-0.53995355900736741</c:v>
                      </c:pt>
                      <c:pt idx="2278">
                        <c:v>-0.24147895371680381</c:v>
                      </c:pt>
                      <c:pt idx="2279">
                        <c:v>4.9563417227930368E-3</c:v>
                      </c:pt>
                      <c:pt idx="2280">
                        <c:v>5.0025281765457043E-2</c:v>
                      </c:pt>
                      <c:pt idx="2281">
                        <c:v>-1.4143204970704509E-2</c:v>
                      </c:pt>
                      <c:pt idx="2282">
                        <c:v>-0.1502722896718415</c:v>
                      </c:pt>
                      <c:pt idx="2283">
                        <c:v>-0.33342174672237967</c:v>
                      </c:pt>
                      <c:pt idx="2284">
                        <c:v>-0.7421861092721368</c:v>
                      </c:pt>
                      <c:pt idx="2285">
                        <c:v>-1.2622914829323559</c:v>
                      </c:pt>
                      <c:pt idx="2286">
                        <c:v>-1.25022913708979</c:v>
                      </c:pt>
                      <c:pt idx="2287">
                        <c:v>-1.182312898902834</c:v>
                      </c:pt>
                      <c:pt idx="2288">
                        <c:v>-0.84650802827228988</c:v>
                      </c:pt>
                      <c:pt idx="2289">
                        <c:v>-0.64297154571025472</c:v>
                      </c:pt>
                      <c:pt idx="2290">
                        <c:v>-0.52326846932467763</c:v>
                      </c:pt>
                      <c:pt idx="2291">
                        <c:v>-0.68808052009685727</c:v>
                      </c:pt>
                      <c:pt idx="2292">
                        <c:v>-0.80635654313374838</c:v>
                      </c:pt>
                      <c:pt idx="2293">
                        <c:v>-0.72264506017450181</c:v>
                      </c:pt>
                      <c:pt idx="2294">
                        <c:v>-0.54265916583563312</c:v>
                      </c:pt>
                      <c:pt idx="2295">
                        <c:v>-0.46562615539814289</c:v>
                      </c:pt>
                      <c:pt idx="2296">
                        <c:v>-0.42264736602600511</c:v>
                      </c:pt>
                      <c:pt idx="2297">
                        <c:v>-0.44018787079041771</c:v>
                      </c:pt>
                      <c:pt idx="2298">
                        <c:v>-0.509865252917856</c:v>
                      </c:pt>
                      <c:pt idx="2299">
                        <c:v>-0.50095705893069686</c:v>
                      </c:pt>
                      <c:pt idx="2300">
                        <c:v>-0.30511682799418288</c:v>
                      </c:pt>
                      <c:pt idx="2301">
                        <c:v>-0.1031411345037417</c:v>
                      </c:pt>
                      <c:pt idx="2302">
                        <c:v>0.21024285521236341</c:v>
                      </c:pt>
                      <c:pt idx="2303">
                        <c:v>0.763408713166292</c:v>
                      </c:pt>
                      <c:pt idx="2304">
                        <c:v>0.99217573707228102</c:v>
                      </c:pt>
                      <c:pt idx="2305">
                        <c:v>1.092695837775902</c:v>
                      </c:pt>
                      <c:pt idx="2306">
                        <c:v>0.95743786251731566</c:v>
                      </c:pt>
                      <c:pt idx="2307">
                        <c:v>0.58538922279799521</c:v>
                      </c:pt>
                      <c:pt idx="2308">
                        <c:v>0.15092940945609301</c:v>
                      </c:pt>
                      <c:pt idx="2309">
                        <c:v>2.4976142152016521E-2</c:v>
                      </c:pt>
                      <c:pt idx="2310">
                        <c:v>-0.25643548637836061</c:v>
                      </c:pt>
                      <c:pt idx="2311">
                        <c:v>-0.17812139568389879</c:v>
                      </c:pt>
                      <c:pt idx="2312">
                        <c:v>-0.18920867856946641</c:v>
                      </c:pt>
                      <c:pt idx="2313">
                        <c:v>-0.11220361113328239</c:v>
                      </c:pt>
                      <c:pt idx="2314">
                        <c:v>-2.842843007175222E-2</c:v>
                      </c:pt>
                      <c:pt idx="2315">
                        <c:v>-0.14617341330138209</c:v>
                      </c:pt>
                      <c:pt idx="2316">
                        <c:v>-0.44376158387033587</c:v>
                      </c:pt>
                      <c:pt idx="2317">
                        <c:v>-0.68187082444508729</c:v>
                      </c:pt>
                      <c:pt idx="2318">
                        <c:v>-0.41190480515727168</c:v>
                      </c:pt>
                      <c:pt idx="2319">
                        <c:v>0.29875795818696699</c:v>
                      </c:pt>
                      <c:pt idx="2320">
                        <c:v>0.57189792479870438</c:v>
                      </c:pt>
                      <c:pt idx="2321">
                        <c:v>0.89487461804340174</c:v>
                      </c:pt>
                      <c:pt idx="2322">
                        <c:v>1.0999754599482421</c:v>
                      </c:pt>
                      <c:pt idx="2323">
                        <c:v>0.59131286278327755</c:v>
                      </c:pt>
                      <c:pt idx="2324">
                        <c:v>0.74101805274295973</c:v>
                      </c:pt>
                      <c:pt idx="2325">
                        <c:v>0.63544197834428384</c:v>
                      </c:pt>
                      <c:pt idx="2326">
                        <c:v>0.72805084694005417</c:v>
                      </c:pt>
                      <c:pt idx="2327">
                        <c:v>1.0306758927299171</c:v>
                      </c:pt>
                      <c:pt idx="2328">
                        <c:v>1.2238980384354139</c:v>
                      </c:pt>
                      <c:pt idx="2329">
                        <c:v>1.3021094422598669</c:v>
                      </c:pt>
                      <c:pt idx="2330">
                        <c:v>1.4812531064364061</c:v>
                      </c:pt>
                      <c:pt idx="2331">
                        <c:v>1.779184861410245</c:v>
                      </c:pt>
                      <c:pt idx="2332">
                        <c:v>1.7935826874884619</c:v>
                      </c:pt>
                      <c:pt idx="2333">
                        <c:v>1.72556392833682</c:v>
                      </c:pt>
                      <c:pt idx="2334">
                        <c:v>1.493313929596465</c:v>
                      </c:pt>
                      <c:pt idx="2335">
                        <c:v>1.4104213068413509</c:v>
                      </c:pt>
                      <c:pt idx="2336">
                        <c:v>1.4861525689498329</c:v>
                      </c:pt>
                      <c:pt idx="2337">
                        <c:v>2.086428223983753</c:v>
                      </c:pt>
                      <c:pt idx="2338">
                        <c:v>2.5205997723004372</c:v>
                      </c:pt>
                      <c:pt idx="2339">
                        <c:v>2.9132701583262781</c:v>
                      </c:pt>
                      <c:pt idx="2340">
                        <c:v>2.974227501812531</c:v>
                      </c:pt>
                      <c:pt idx="2341">
                        <c:v>2.659276979087545</c:v>
                      </c:pt>
                      <c:pt idx="2342">
                        <c:v>2.4100759227324708</c:v>
                      </c:pt>
                      <c:pt idx="2343">
                        <c:v>2.5448921019803179</c:v>
                      </c:pt>
                      <c:pt idx="2344">
                        <c:v>2.9957140203687329</c:v>
                      </c:pt>
                      <c:pt idx="2345">
                        <c:v>3.192803535258506</c:v>
                      </c:pt>
                      <c:pt idx="2346">
                        <c:v>3.336578762119907</c:v>
                      </c:pt>
                      <c:pt idx="2347">
                        <c:v>3.129531632991351</c:v>
                      </c:pt>
                      <c:pt idx="2348">
                        <c:v>2.935769080006057</c:v>
                      </c:pt>
                      <c:pt idx="2349">
                        <c:v>2.8882959154242851</c:v>
                      </c:pt>
                      <c:pt idx="2350">
                        <c:v>2.9355508121356482</c:v>
                      </c:pt>
                      <c:pt idx="2351">
                        <c:v>3.123387117319834</c:v>
                      </c:pt>
                      <c:pt idx="2352">
                        <c:v>3.513160748928255</c:v>
                      </c:pt>
                      <c:pt idx="2353">
                        <c:v>4.0585793265817269</c:v>
                      </c:pt>
                      <c:pt idx="2354">
                        <c:v>4.556595708786304</c:v>
                      </c:pt>
                      <c:pt idx="2355">
                        <c:v>4.6313315469438381</c:v>
                      </c:pt>
                      <c:pt idx="2356">
                        <c:v>4.8107606571111523</c:v>
                      </c:pt>
                      <c:pt idx="2357">
                        <c:v>4.9386904178053364</c:v>
                      </c:pt>
                      <c:pt idx="2358">
                        <c:v>4.8962465597309883</c:v>
                      </c:pt>
                      <c:pt idx="2359">
                        <c:v>4.9190802792448372</c:v>
                      </c:pt>
                      <c:pt idx="2360">
                        <c:v>5.0795520083665107</c:v>
                      </c:pt>
                      <c:pt idx="2361">
                        <c:v>5.0850867826523292</c:v>
                      </c:pt>
                      <c:pt idx="2362">
                        <c:v>4.8272105074837857</c:v>
                      </c:pt>
                      <c:pt idx="2363">
                        <c:v>4.407573568261018</c:v>
                      </c:pt>
                      <c:pt idx="2364">
                        <c:v>3.9009056676587779</c:v>
                      </c:pt>
                      <c:pt idx="2365">
                        <c:v>3.6671331114970749</c:v>
                      </c:pt>
                      <c:pt idx="2366">
                        <c:v>3.3964087067097442</c:v>
                      </c:pt>
                      <c:pt idx="2367">
                        <c:v>3.1678443810877992</c:v>
                      </c:pt>
                      <c:pt idx="2368">
                        <c:v>3.2767039937399569</c:v>
                      </c:pt>
                      <c:pt idx="2369">
                        <c:v>3.4863901394133361</c:v>
                      </c:pt>
                      <c:pt idx="2370">
                        <c:v>3.6006239808624261</c:v>
                      </c:pt>
                      <c:pt idx="2371">
                        <c:v>3.7983256592022818</c:v>
                      </c:pt>
                      <c:pt idx="2372">
                        <c:v>3.8305515911225512</c:v>
                      </c:pt>
                      <c:pt idx="2373">
                        <c:v>3.7188757667439201</c:v>
                      </c:pt>
                      <c:pt idx="2374">
                        <c:v>3.6054900114072841</c:v>
                      </c:pt>
                      <c:pt idx="2375">
                        <c:v>3.5294018938590672</c:v>
                      </c:pt>
                      <c:pt idx="2376">
                        <c:v>3.582711440606416</c:v>
                      </c:pt>
                      <c:pt idx="2377">
                        <c:v>3.6455448695400028</c:v>
                      </c:pt>
                      <c:pt idx="2378">
                        <c:v>3.5770272837399402</c:v>
                      </c:pt>
                      <c:pt idx="2379">
                        <c:v>3.3445418155753912</c:v>
                      </c:pt>
                      <c:pt idx="2380">
                        <c:v>3.104875386411071</c:v>
                      </c:pt>
                      <c:pt idx="2381">
                        <c:v>2.795381095230848</c:v>
                      </c:pt>
                      <c:pt idx="2382">
                        <c:v>2.5429122769627379</c:v>
                      </c:pt>
                      <c:pt idx="2383">
                        <c:v>2.4793289384175869</c:v>
                      </c:pt>
                      <c:pt idx="2384">
                        <c:v>2.4499326462591071</c:v>
                      </c:pt>
                      <c:pt idx="2385">
                        <c:v>2.247454531101702</c:v>
                      </c:pt>
                      <c:pt idx="2386">
                        <c:v>2.077216829734843</c:v>
                      </c:pt>
                      <c:pt idx="2387">
                        <c:v>1.936706609206694</c:v>
                      </c:pt>
                      <c:pt idx="2388">
                        <c:v>1.899302257676023</c:v>
                      </c:pt>
                      <c:pt idx="2389">
                        <c:v>1.9909261598479251</c:v>
                      </c:pt>
                      <c:pt idx="2390">
                        <c:v>2.1320886807588049</c:v>
                      </c:pt>
                      <c:pt idx="2391">
                        <c:v>2.1969765736202072</c:v>
                      </c:pt>
                      <c:pt idx="2392">
                        <c:v>2.3518831729059548</c:v>
                      </c:pt>
                      <c:pt idx="2393">
                        <c:v>2.2301426798030328</c:v>
                      </c:pt>
                      <c:pt idx="2394">
                        <c:v>1.853499415156751</c:v>
                      </c:pt>
                      <c:pt idx="2395">
                        <c:v>1.610866227483237</c:v>
                      </c:pt>
                      <c:pt idx="2396">
                        <c:v>1.5069240924567819</c:v>
                      </c:pt>
                      <c:pt idx="2397">
                        <c:v>1.7200735530393969</c:v>
                      </c:pt>
                      <c:pt idx="2398">
                        <c:v>1.8559674088111571</c:v>
                      </c:pt>
                      <c:pt idx="2399">
                        <c:v>2.187565335742963</c:v>
                      </c:pt>
                      <c:pt idx="2400">
                        <c:v>2.3928545506000152</c:v>
                      </c:pt>
                      <c:pt idx="2401">
                        <c:v>2.4270459937461761</c:v>
                      </c:pt>
                      <c:pt idx="2402">
                        <c:v>2.463956140282201</c:v>
                      </c:pt>
                      <c:pt idx="2403">
                        <c:v>2.647790786330821</c:v>
                      </c:pt>
                      <c:pt idx="2404">
                        <c:v>2.856673957249563</c:v>
                      </c:pt>
                      <c:pt idx="2405">
                        <c:v>3.0582929972753541</c:v>
                      </c:pt>
                      <c:pt idx="2406">
                        <c:v>3.2055845015171589</c:v>
                      </c:pt>
                      <c:pt idx="2407">
                        <c:v>3.2547443642873071</c:v>
                      </c:pt>
                      <c:pt idx="2408">
                        <c:v>3.0270656160145659</c:v>
                      </c:pt>
                      <c:pt idx="2409">
                        <c:v>2.7812653856036191</c:v>
                      </c:pt>
                      <c:pt idx="2410">
                        <c:v>2.6861921359326861</c:v>
                      </c:pt>
                      <c:pt idx="2411">
                        <c:v>2.7078218450501779</c:v>
                      </c:pt>
                      <c:pt idx="2412">
                        <c:v>2.597827813374173</c:v>
                      </c:pt>
                      <c:pt idx="2413">
                        <c:v>2.5552357356443181</c:v>
                      </c:pt>
                      <c:pt idx="2414">
                        <c:v>2.6357824445744131</c:v>
                      </c:pt>
                      <c:pt idx="2415">
                        <c:v>2.7582796298447918</c:v>
                      </c:pt>
                      <c:pt idx="2416">
                        <c:v>2.8484492530636238</c:v>
                      </c:pt>
                      <c:pt idx="2417">
                        <c:v>2.8371679375040069</c:v>
                      </c:pt>
                      <c:pt idx="2418">
                        <c:v>2.9375693291527138</c:v>
                      </c:pt>
                      <c:pt idx="2419">
                        <c:v>3.0052227507938452</c:v>
                      </c:pt>
                      <c:pt idx="2420">
                        <c:v>2.7799247760287731</c:v>
                      </c:pt>
                      <c:pt idx="2421">
                        <c:v>2.6172518868276939</c:v>
                      </c:pt>
                      <c:pt idx="2422">
                        <c:v>2.5841196113283709</c:v>
                      </c:pt>
                      <c:pt idx="2423">
                        <c:v>2.4513952322160661</c:v>
                      </c:pt>
                      <c:pt idx="2424">
                        <c:v>2.3750554309409528</c:v>
                      </c:pt>
                      <c:pt idx="2425">
                        <c:v>2.325751413193319</c:v>
                      </c:pt>
                      <c:pt idx="2426">
                        <c:v>2.2993048285429092</c:v>
                      </c:pt>
                      <c:pt idx="2427">
                        <c:v>2.365416355395225</c:v>
                      </c:pt>
                      <c:pt idx="2428">
                        <c:v>2.340800432979536</c:v>
                      </c:pt>
                      <c:pt idx="2429">
                        <c:v>2.4519122437417762</c:v>
                      </c:pt>
                      <c:pt idx="2430">
                        <c:v>2.2975116861271641</c:v>
                      </c:pt>
                      <c:pt idx="2431">
                        <c:v>2.108050456907375</c:v>
                      </c:pt>
                      <c:pt idx="2432">
                        <c:v>2.1148129048215418</c:v>
                      </c:pt>
                      <c:pt idx="2433">
                        <c:v>2.025618444145505</c:v>
                      </c:pt>
                      <c:pt idx="2434">
                        <c:v>1.969382686340464</c:v>
                      </c:pt>
                      <c:pt idx="2435">
                        <c:v>1.925075132998467</c:v>
                      </c:pt>
                      <c:pt idx="2436">
                        <c:v>1.799669479700378</c:v>
                      </c:pt>
                      <c:pt idx="2437">
                        <c:v>1.691444363272375</c:v>
                      </c:pt>
                      <c:pt idx="2438">
                        <c:v>1.6508688501676869</c:v>
                      </c:pt>
                      <c:pt idx="2439">
                        <c:v>1.670168186564593</c:v>
                      </c:pt>
                      <c:pt idx="2440">
                        <c:v>1.5806982350065619</c:v>
                      </c:pt>
                      <c:pt idx="2441">
                        <c:v>1.2845218081147971</c:v>
                      </c:pt>
                      <c:pt idx="2442">
                        <c:v>1.2426435556871509</c:v>
                      </c:pt>
                      <c:pt idx="2443">
                        <c:v>1.41543027505928</c:v>
                      </c:pt>
                      <c:pt idx="2444">
                        <c:v>1.5724668537849591</c:v>
                      </c:pt>
                      <c:pt idx="2445">
                        <c:v>1.7894466336679531</c:v>
                      </c:pt>
                      <c:pt idx="2446">
                        <c:v>1.8890162890066451</c:v>
                      </c:pt>
                      <c:pt idx="2447">
                        <c:v>1.916716189550741</c:v>
                      </c:pt>
                      <c:pt idx="2448">
                        <c:v>1.7802737271303719</c:v>
                      </c:pt>
                      <c:pt idx="2449">
                        <c:v>1.5400181064065599</c:v>
                      </c:pt>
                      <c:pt idx="2450">
                        <c:v>1.299139204578746</c:v>
                      </c:pt>
                      <c:pt idx="2451">
                        <c:v>0.76876789380161004</c:v>
                      </c:pt>
                      <c:pt idx="2452">
                        <c:v>0.37220903784432319</c:v>
                      </c:pt>
                      <c:pt idx="2453">
                        <c:v>0.23714541289203481</c:v>
                      </c:pt>
                      <c:pt idx="2454">
                        <c:v>7.792578009787568E-2</c:v>
                      </c:pt>
                      <c:pt idx="2455">
                        <c:v>4.9620991702697091E-2</c:v>
                      </c:pt>
                      <c:pt idx="2456">
                        <c:v>0.12091420827837029</c:v>
                      </c:pt>
                      <c:pt idx="2457">
                        <c:v>0.37593676306219398</c:v>
                      </c:pt>
                      <c:pt idx="2458">
                        <c:v>0.62770818726551525</c:v>
                      </c:pt>
                      <c:pt idx="2459">
                        <c:v>0.68796985857766846</c:v>
                      </c:pt>
                      <c:pt idx="2460">
                        <c:v>0.32971110824255229</c:v>
                      </c:pt>
                      <c:pt idx="2461">
                        <c:v>-0.1449955301229329</c:v>
                      </c:pt>
                      <c:pt idx="2462">
                        <c:v>-0.62329343502846757</c:v>
                      </c:pt>
                      <c:pt idx="2463">
                        <c:v>-0.96837016464791603</c:v>
                      </c:pt>
                      <c:pt idx="2464">
                        <c:v>-1.1029691219473401</c:v>
                      </c:pt>
                      <c:pt idx="2465">
                        <c:v>-1.0942500870092089</c:v>
                      </c:pt>
                      <c:pt idx="2466">
                        <c:v>-0.85821709245492672</c:v>
                      </c:pt>
                      <c:pt idx="2467">
                        <c:v>-0.37767532044995539</c:v>
                      </c:pt>
                      <c:pt idx="2468">
                        <c:v>-1.4681313520467649</c:v>
                      </c:pt>
                      <c:pt idx="2469">
                        <c:v>-1.729790106152816</c:v>
                      </c:pt>
                      <c:pt idx="2470">
                        <c:v>-1.866693810603149</c:v>
                      </c:pt>
                      <c:pt idx="2471">
                        <c:v>-1.665685735191321</c:v>
                      </c:pt>
                      <c:pt idx="2472">
                        <c:v>-1.3145679899600471</c:v>
                      </c:pt>
                      <c:pt idx="2473">
                        <c:v>-0.77866373902073138</c:v>
                      </c:pt>
                      <c:pt idx="2474">
                        <c:v>-0.69968973537249302</c:v>
                      </c:pt>
                      <c:pt idx="2475">
                        <c:v>-0.76525262514936576</c:v>
                      </c:pt>
                      <c:pt idx="2476">
                        <c:v>2.1244478417907651</c:v>
                      </c:pt>
                      <c:pt idx="2477">
                        <c:v>2.0643123700686519</c:v>
                      </c:pt>
                      <c:pt idx="2478">
                        <c:v>1.938810034338075</c:v>
                      </c:pt>
                      <c:pt idx="2479">
                        <c:v>1.967799822402224</c:v>
                      </c:pt>
                      <c:pt idx="2480">
                        <c:v>1.700078634482536</c:v>
                      </c:pt>
                      <c:pt idx="2481">
                        <c:v>1.0965873640118231</c:v>
                      </c:pt>
                      <c:pt idx="2482">
                        <c:v>1.2504294692377429</c:v>
                      </c:pt>
                      <c:pt idx="2483">
                        <c:v>1.2705060586710151</c:v>
                      </c:pt>
                      <c:pt idx="2484">
                        <c:v>1.535597243433487</c:v>
                      </c:pt>
                      <c:pt idx="2485">
                        <c:v>1.9958844563766369</c:v>
                      </c:pt>
                      <c:pt idx="2486">
                        <c:v>2.3609012402862239</c:v>
                      </c:pt>
                      <c:pt idx="2487">
                        <c:v>2.4047960305577192</c:v>
                      </c:pt>
                      <c:pt idx="2488">
                        <c:v>1.998804179459857</c:v>
                      </c:pt>
                      <c:pt idx="2489">
                        <c:v>1.3673503283672941</c:v>
                      </c:pt>
                      <c:pt idx="2490">
                        <c:v>0.98573666632345502</c:v>
                      </c:pt>
                      <c:pt idx="2491">
                        <c:v>0.71776890447495878</c:v>
                      </c:pt>
                      <c:pt idx="2492">
                        <c:v>0.51794150412178597</c:v>
                      </c:pt>
                      <c:pt idx="2493">
                        <c:v>0.55427073253026993</c:v>
                      </c:pt>
                      <c:pt idx="2494">
                        <c:v>0.65858043886231943</c:v>
                      </c:pt>
                      <c:pt idx="2495">
                        <c:v>0.72454761154959846</c:v>
                      </c:pt>
                      <c:pt idx="2496">
                        <c:v>0.7998133570131104</c:v>
                      </c:pt>
                      <c:pt idx="2497">
                        <c:v>0.68774223787222533</c:v>
                      </c:pt>
                      <c:pt idx="2498">
                        <c:v>0.4403582940211086</c:v>
                      </c:pt>
                      <c:pt idx="2499">
                        <c:v>0.50029786919494668</c:v>
                      </c:pt>
                      <c:pt idx="2500">
                        <c:v>0.96906087490767534</c:v>
                      </c:pt>
                      <c:pt idx="2501">
                        <c:v>0.76785499229249299</c:v>
                      </c:pt>
                      <c:pt idx="2502">
                        <c:v>0.58046043625501476</c:v>
                      </c:pt>
                      <c:pt idx="2503">
                        <c:v>0.62938807742430025</c:v>
                      </c:pt>
                      <c:pt idx="2504">
                        <c:v>0.744984101906215</c:v>
                      </c:pt>
                      <c:pt idx="2505">
                        <c:v>0.94600134217587029</c:v>
                      </c:pt>
                      <c:pt idx="2506">
                        <c:v>7.1302441901719242E-3</c:v>
                      </c:pt>
                      <c:pt idx="2507">
                        <c:v>0.25135262703735523</c:v>
                      </c:pt>
                      <c:pt idx="2508">
                        <c:v>0.35395728104501401</c:v>
                      </c:pt>
                      <c:pt idx="2509">
                        <c:v>0.84770586668187642</c:v>
                      </c:pt>
                      <c:pt idx="2510">
                        <c:v>0.93660659097099908</c:v>
                      </c:pt>
                      <c:pt idx="2511">
                        <c:v>0.75053803202243252</c:v>
                      </c:pt>
                      <c:pt idx="2512">
                        <c:v>0.64872180172479488</c:v>
                      </c:pt>
                      <c:pt idx="2513">
                        <c:v>0.61997359418139664</c:v>
                      </c:pt>
                      <c:pt idx="2514">
                        <c:v>0.43313046076684603</c:v>
                      </c:pt>
                      <c:pt idx="2515">
                        <c:v>0.1738812884728333</c:v>
                      </c:pt>
                      <c:pt idx="2516">
                        <c:v>-0.72214607276741849</c:v>
                      </c:pt>
                      <c:pt idx="2517">
                        <c:v>-0.87491182908080323</c:v>
                      </c:pt>
                      <c:pt idx="2518">
                        <c:v>-1.194594444588323</c:v>
                      </c:pt>
                      <c:pt idx="2519">
                        <c:v>-1.7257544552623429</c:v>
                      </c:pt>
                      <c:pt idx="2520">
                        <c:v>-1.69940885706599</c:v>
                      </c:pt>
                      <c:pt idx="2521">
                        <c:v>-1.7444919356363731</c:v>
                      </c:pt>
                      <c:pt idx="2522">
                        <c:v>-2.1477105391379792</c:v>
                      </c:pt>
                      <c:pt idx="2523">
                        <c:v>-2.2813115246208402</c:v>
                      </c:pt>
                      <c:pt idx="2524">
                        <c:v>-2.4241523771282649</c:v>
                      </c:pt>
                      <c:pt idx="2525">
                        <c:v>-2.4588039985791399</c:v>
                      </c:pt>
                      <c:pt idx="2526">
                        <c:v>-2.3376833707508879</c:v>
                      </c:pt>
                      <c:pt idx="2527">
                        <c:v>-2.5322171740338399</c:v>
                      </c:pt>
                      <c:pt idx="2528">
                        <c:v>-2.700682615925253</c:v>
                      </c:pt>
                      <c:pt idx="2529">
                        <c:v>-2.7959821121790651</c:v>
                      </c:pt>
                      <c:pt idx="2530">
                        <c:v>-2.8398015024073788</c:v>
                      </c:pt>
                      <c:pt idx="2531">
                        <c:v>-2.982348028178436</c:v>
                      </c:pt>
                      <c:pt idx="2532">
                        <c:v>-3.3802587995322591</c:v>
                      </c:pt>
                      <c:pt idx="2533">
                        <c:v>-4.1563767640929337</c:v>
                      </c:pt>
                      <c:pt idx="2534">
                        <c:v>-4.2218766734299784</c:v>
                      </c:pt>
                      <c:pt idx="2535">
                        <c:v>-4.3411681791741126</c:v>
                      </c:pt>
                      <c:pt idx="2536">
                        <c:v>-4.1689373640613256</c:v>
                      </c:pt>
                      <c:pt idx="2537">
                        <c:v>-4.2412002961860109</c:v>
                      </c:pt>
                      <c:pt idx="2538">
                        <c:v>-4.3142909254995931</c:v>
                      </c:pt>
                      <c:pt idx="2539">
                        <c:v>-4.3539345798628037</c:v>
                      </c:pt>
                      <c:pt idx="2540">
                        <c:v>-1.8317550342407449</c:v>
                      </c:pt>
                      <c:pt idx="2541">
                        <c:v>-1.915555491086318</c:v>
                      </c:pt>
                      <c:pt idx="2542">
                        <c:v>-2.581785073039764</c:v>
                      </c:pt>
                      <c:pt idx="2543">
                        <c:v>-3.7791381408482221</c:v>
                      </c:pt>
                      <c:pt idx="2544">
                        <c:v>-4.04641953955608</c:v>
                      </c:pt>
                      <c:pt idx="2545">
                        <c:v>-3.8076373347297028</c:v>
                      </c:pt>
                      <c:pt idx="2546">
                        <c:v>-3.3373485740954378</c:v>
                      </c:pt>
                      <c:pt idx="2547">
                        <c:v>0.62112846264195665</c:v>
                      </c:pt>
                      <c:pt idx="2548">
                        <c:v>-4.4472123970364663</c:v>
                      </c:pt>
                      <c:pt idx="2549">
                        <c:v>-1.9960100580871489</c:v>
                      </c:pt>
                      <c:pt idx="2550">
                        <c:v>-3.7551581904727991</c:v>
                      </c:pt>
                      <c:pt idx="2551">
                        <c:v>-3.0842924914103151</c:v>
                      </c:pt>
                      <c:pt idx="2552">
                        <c:v>-3.509189799913655</c:v>
                      </c:pt>
                      <c:pt idx="2553">
                        <c:v>-4.1762146693803084</c:v>
                      </c:pt>
                      <c:pt idx="2554">
                        <c:v>-4.3325989557784084</c:v>
                      </c:pt>
                      <c:pt idx="2555">
                        <c:v>-3.812744982867613</c:v>
                      </c:pt>
                      <c:pt idx="2556">
                        <c:v>-4.0753488211109303</c:v>
                      </c:pt>
                      <c:pt idx="2557">
                        <c:v>-3.360966814548846</c:v>
                      </c:pt>
                      <c:pt idx="2558">
                        <c:v>-3.337845605629147</c:v>
                      </c:pt>
                      <c:pt idx="2559">
                        <c:v>-3.3692184544176329</c:v>
                      </c:pt>
                      <c:pt idx="2560">
                        <c:v>-3.419851235524392</c:v>
                      </c:pt>
                      <c:pt idx="2561">
                        <c:v>-3.536580334387339</c:v>
                      </c:pt>
                      <c:pt idx="2562">
                        <c:v>-3.4764755131171392</c:v>
                      </c:pt>
                      <c:pt idx="2563">
                        <c:v>-3.4168122551743272</c:v>
                      </c:pt>
                      <c:pt idx="2564">
                        <c:v>-3.4169750002437649</c:v>
                      </c:pt>
                      <c:pt idx="2565">
                        <c:v>-3.429363305410277</c:v>
                      </c:pt>
                      <c:pt idx="2566">
                        <c:v>-3.5966683407102922</c:v>
                      </c:pt>
                      <c:pt idx="2567">
                        <c:v>-3.4602411947738738</c:v>
                      </c:pt>
                      <c:pt idx="2568">
                        <c:v>-3.413112115761356</c:v>
                      </c:pt>
                      <c:pt idx="2569">
                        <c:v>-3.4359325885202989</c:v>
                      </c:pt>
                      <c:pt idx="2570">
                        <c:v>-3.166482559540444</c:v>
                      </c:pt>
                      <c:pt idx="2571">
                        <c:v>-3.296937490142168</c:v>
                      </c:pt>
                      <c:pt idx="2572">
                        <c:v>-3.202294537415411</c:v>
                      </c:pt>
                      <c:pt idx="2573">
                        <c:v>-3.407010380607689</c:v>
                      </c:pt>
                      <c:pt idx="2574">
                        <c:v>-3.1797356491777689</c:v>
                      </c:pt>
                      <c:pt idx="2575">
                        <c:v>-3.1445979716712009</c:v>
                      </c:pt>
                      <c:pt idx="2576">
                        <c:v>-3.1776916124452401</c:v>
                      </c:pt>
                      <c:pt idx="2577">
                        <c:v>-3.226322763668279</c:v>
                      </c:pt>
                      <c:pt idx="2578">
                        <c:v>-3.3486387448803212</c:v>
                      </c:pt>
                      <c:pt idx="2579">
                        <c:v>-3.2990030562844912</c:v>
                      </c:pt>
                      <c:pt idx="2580">
                        <c:v>-3.3275976639088021</c:v>
                      </c:pt>
                      <c:pt idx="2581">
                        <c:v>-3.1062156325037642</c:v>
                      </c:pt>
                      <c:pt idx="2582">
                        <c:v>-2.7604285583702768</c:v>
                      </c:pt>
                      <c:pt idx="2583">
                        <c:v>-2.784794232594042</c:v>
                      </c:pt>
                      <c:pt idx="2584">
                        <c:v>-2.7032920175630268</c:v>
                      </c:pt>
                      <c:pt idx="2585">
                        <c:v>-2.5542332302294728</c:v>
                      </c:pt>
                      <c:pt idx="2586">
                        <c:v>-2.5213596300724612</c:v>
                      </c:pt>
                      <c:pt idx="2587">
                        <c:v>-2.5742170036076151</c:v>
                      </c:pt>
                      <c:pt idx="2588">
                        <c:v>-2.3854714954532992</c:v>
                      </c:pt>
                      <c:pt idx="2589">
                        <c:v>-4.1316952004856491</c:v>
                      </c:pt>
                      <c:pt idx="2590">
                        <c:v>-2.848423545307619</c:v>
                      </c:pt>
                      <c:pt idx="2591">
                        <c:v>-2.8846397586382819</c:v>
                      </c:pt>
                      <c:pt idx="2592">
                        <c:v>-2.5272757005323241</c:v>
                      </c:pt>
                      <c:pt idx="2593">
                        <c:v>-2.8369292285392258</c:v>
                      </c:pt>
                      <c:pt idx="2594">
                        <c:v>-3.0746730171630108</c:v>
                      </c:pt>
                      <c:pt idx="2595">
                        <c:v>-3.406755431905645</c:v>
                      </c:pt>
                      <c:pt idx="2596">
                        <c:v>-3.3444126743346549</c:v>
                      </c:pt>
                      <c:pt idx="2597">
                        <c:v>-3.4813158901550549</c:v>
                      </c:pt>
                      <c:pt idx="2598">
                        <c:v>-3.674018678522752</c:v>
                      </c:pt>
                      <c:pt idx="2599">
                        <c:v>-4.1218315071864158</c:v>
                      </c:pt>
                      <c:pt idx="2600">
                        <c:v>-4.4751899346911452</c:v>
                      </c:pt>
                      <c:pt idx="2601">
                        <c:v>-3.744521670837865</c:v>
                      </c:pt>
                      <c:pt idx="2602">
                        <c:v>-3.4352891305923619</c:v>
                      </c:pt>
                      <c:pt idx="2603">
                        <c:v>-3.839280944067482</c:v>
                      </c:pt>
                      <c:pt idx="2604">
                        <c:v>-3.9680648390429361</c:v>
                      </c:pt>
                      <c:pt idx="2605">
                        <c:v>-3.9294812969952</c:v>
                      </c:pt>
                      <c:pt idx="2606">
                        <c:v>-3.8110793854081431</c:v>
                      </c:pt>
                      <c:pt idx="2607">
                        <c:v>-3.9155264472531068</c:v>
                      </c:pt>
                      <c:pt idx="2608">
                        <c:v>-3.8190736899405922</c:v>
                      </c:pt>
                      <c:pt idx="2609">
                        <c:v>-3.6539118981424119</c:v>
                      </c:pt>
                      <c:pt idx="2610">
                        <c:v>-3.5044612637921211</c:v>
                      </c:pt>
                      <c:pt idx="2611">
                        <c:v>-3.586599863907793</c:v>
                      </c:pt>
                      <c:pt idx="2612">
                        <c:v>-3.585702972527105</c:v>
                      </c:pt>
                      <c:pt idx="2613">
                        <c:v>-3.7177685565417229</c:v>
                      </c:pt>
                      <c:pt idx="2614">
                        <c:v>-3.5245094475463921</c:v>
                      </c:pt>
                      <c:pt idx="2615">
                        <c:v>-3.6021242612358182</c:v>
                      </c:pt>
                      <c:pt idx="2616">
                        <c:v>-3.5131384931349712</c:v>
                      </c:pt>
                      <c:pt idx="2617">
                        <c:v>-3.2664094412570281</c:v>
                      </c:pt>
                      <c:pt idx="2618">
                        <c:v>-3.2066649062450692</c:v>
                      </c:pt>
                      <c:pt idx="2619">
                        <c:v>-3.1607545132809909</c:v>
                      </c:pt>
                      <c:pt idx="2620">
                        <c:v>-3.1311778039629399</c:v>
                      </c:pt>
                      <c:pt idx="2621">
                        <c:v>-3.2642259915225389</c:v>
                      </c:pt>
                      <c:pt idx="2622">
                        <c:v>-3.1592447366117762</c:v>
                      </c:pt>
                      <c:pt idx="2623">
                        <c:v>-3.27740542927293</c:v>
                      </c:pt>
                      <c:pt idx="2624">
                        <c:v>-3.234354821884958</c:v>
                      </c:pt>
                      <c:pt idx="2625">
                        <c:v>-3.3584700734401491</c:v>
                      </c:pt>
                      <c:pt idx="2626">
                        <c:v>-3.4309115599311921</c:v>
                      </c:pt>
                      <c:pt idx="2627">
                        <c:v>-3.5378528522195709</c:v>
                      </c:pt>
                      <c:pt idx="2628">
                        <c:v>-3.2943544214773959</c:v>
                      </c:pt>
                      <c:pt idx="2629">
                        <c:v>-2.872785165490737</c:v>
                      </c:pt>
                      <c:pt idx="2630">
                        <c:v>-2.8697515980497492</c:v>
                      </c:pt>
                      <c:pt idx="2631">
                        <c:v>-2.950051865582096</c:v>
                      </c:pt>
                      <c:pt idx="2632">
                        <c:v>-2.9343866756217798</c:v>
                      </c:pt>
                      <c:pt idx="2633">
                        <c:v>-3.0246856939051541</c:v>
                      </c:pt>
                      <c:pt idx="2634">
                        <c:v>-3.2405551791615741</c:v>
                      </c:pt>
                      <c:pt idx="2635">
                        <c:v>-3.4149308500963591</c:v>
                      </c:pt>
                      <c:pt idx="2636">
                        <c:v>-3.3202704050876441</c:v>
                      </c:pt>
                      <c:pt idx="2637">
                        <c:v>-3.183067493936103</c:v>
                      </c:pt>
                      <c:pt idx="2638">
                        <c:v>-3.1173564989081681</c:v>
                      </c:pt>
                      <c:pt idx="2639">
                        <c:v>-2.944930250897253</c:v>
                      </c:pt>
                      <c:pt idx="2640">
                        <c:v>-2.7370405239283961</c:v>
                      </c:pt>
                      <c:pt idx="2641">
                        <c:v>-2.3669309807107139</c:v>
                      </c:pt>
                      <c:pt idx="2642">
                        <c:v>-2.0037968124136021</c:v>
                      </c:pt>
                      <c:pt idx="2643">
                        <c:v>-1.894312072453141</c:v>
                      </c:pt>
                      <c:pt idx="2644">
                        <c:v>-2.3048166152803051</c:v>
                      </c:pt>
                      <c:pt idx="2645">
                        <c:v>-2.5700303347885129</c:v>
                      </c:pt>
                      <c:pt idx="2646">
                        <c:v>-2.6719808779838341</c:v>
                      </c:pt>
                      <c:pt idx="2647">
                        <c:v>-2.6638843646860808</c:v>
                      </c:pt>
                      <c:pt idx="2648">
                        <c:v>-3.0740574130949812</c:v>
                      </c:pt>
                      <c:pt idx="2649">
                        <c:v>-3.092974644773844</c:v>
                      </c:pt>
                      <c:pt idx="2650">
                        <c:v>-3.1365949824715642</c:v>
                      </c:pt>
                      <c:pt idx="2651">
                        <c:v>-3.193728917938957</c:v>
                      </c:pt>
                      <c:pt idx="2652">
                        <c:v>-3.1956038583830169</c:v>
                      </c:pt>
                      <c:pt idx="2653">
                        <c:v>-3.289898917705437</c:v>
                      </c:pt>
                      <c:pt idx="2654">
                        <c:v>-3.3344596867440859</c:v>
                      </c:pt>
                      <c:pt idx="2655">
                        <c:v>-3.526980963056634</c:v>
                      </c:pt>
                      <c:pt idx="2656">
                        <c:v>-3.5988880362828448</c:v>
                      </c:pt>
                      <c:pt idx="2657">
                        <c:v>-3.5848852135654252</c:v>
                      </c:pt>
                      <c:pt idx="2658">
                        <c:v>-3.8494810702537272</c:v>
                      </c:pt>
                      <c:pt idx="2659">
                        <c:v>-3.8190035722238651</c:v>
                      </c:pt>
                      <c:pt idx="2660">
                        <c:v>-3.566424526498432</c:v>
                      </c:pt>
                      <c:pt idx="2661">
                        <c:v>-3.579003470748543</c:v>
                      </c:pt>
                      <c:pt idx="2662">
                        <c:v>-3.5683185857607809</c:v>
                      </c:pt>
                      <c:pt idx="2663">
                        <c:v>-3.35051907956574</c:v>
                      </c:pt>
                      <c:pt idx="2664">
                        <c:v>-2.6587472266369119</c:v>
                      </c:pt>
                      <c:pt idx="2665">
                        <c:v>-2.1560365518747471</c:v>
                      </c:pt>
                      <c:pt idx="2666">
                        <c:v>-1.8572862340037559</c:v>
                      </c:pt>
                      <c:pt idx="2667">
                        <c:v>-1.685927536352422</c:v>
                      </c:pt>
                      <c:pt idx="2668">
                        <c:v>-1.92282809601909</c:v>
                      </c:pt>
                      <c:pt idx="2669">
                        <c:v>-1.905358842736643</c:v>
                      </c:pt>
                      <c:pt idx="2670">
                        <c:v>-1.722000313935282</c:v>
                      </c:pt>
                      <c:pt idx="2671">
                        <c:v>-1.5764018854478901</c:v>
                      </c:pt>
                      <c:pt idx="2672">
                        <c:v>-1.736560478678689</c:v>
                      </c:pt>
                      <c:pt idx="2673">
                        <c:v>-1.948244935090214</c:v>
                      </c:pt>
                      <c:pt idx="2674">
                        <c:v>-2.0990035329571519</c:v>
                      </c:pt>
                      <c:pt idx="2675">
                        <c:v>-2.5913934583587568</c:v>
                      </c:pt>
                      <c:pt idx="2676">
                        <c:v>-3.0772012015980752</c:v>
                      </c:pt>
                      <c:pt idx="2677">
                        <c:v>-3.240946773830621</c:v>
                      </c:pt>
                      <c:pt idx="2678">
                        <c:v>-3.3082196694222632</c:v>
                      </c:pt>
                      <c:pt idx="2679">
                        <c:v>-3.613469389516347</c:v>
                      </c:pt>
                      <c:pt idx="2680">
                        <c:v>-3.7078430265597042</c:v>
                      </c:pt>
                      <c:pt idx="2681">
                        <c:v>-3.7562645544571058</c:v>
                      </c:pt>
                      <c:pt idx="2682">
                        <c:v>-3.6274058016274782</c:v>
                      </c:pt>
                      <c:pt idx="2683">
                        <c:v>-3.4771737386894088</c:v>
                      </c:pt>
                      <c:pt idx="2684">
                        <c:v>-3.338221708280023</c:v>
                      </c:pt>
                      <c:pt idx="2685">
                        <c:v>-3.270269820402572</c:v>
                      </c:pt>
                      <c:pt idx="2686">
                        <c:v>-3.294812562712762</c:v>
                      </c:pt>
                      <c:pt idx="2687">
                        <c:v>-3.1210365494897352</c:v>
                      </c:pt>
                      <c:pt idx="2688">
                        <c:v>-3.1815887629386919</c:v>
                      </c:pt>
                      <c:pt idx="2689">
                        <c:v>-3.0364718529482611</c:v>
                      </c:pt>
                      <c:pt idx="2690">
                        <c:v>-2.7549787083480348</c:v>
                      </c:pt>
                      <c:pt idx="2691">
                        <c:v>-2.4487831915123559</c:v>
                      </c:pt>
                      <c:pt idx="2692">
                        <c:v>-2.4268910682791098</c:v>
                      </c:pt>
                      <c:pt idx="2693">
                        <c:v>-2.3538131147922252</c:v>
                      </c:pt>
                      <c:pt idx="2694">
                        <c:v>-2.2740882346225302</c:v>
                      </c:pt>
                      <c:pt idx="2695">
                        <c:v>-1.960381651708339</c:v>
                      </c:pt>
                      <c:pt idx="2696">
                        <c:v>-1.836139671821382</c:v>
                      </c:pt>
                      <c:pt idx="2697">
                        <c:v>-1.899568124332784</c:v>
                      </c:pt>
                      <c:pt idx="2698">
                        <c:v>-1.891368652391938</c:v>
                      </c:pt>
                      <c:pt idx="2699">
                        <c:v>-1.9930178669138241</c:v>
                      </c:pt>
                      <c:pt idx="2700">
                        <c:v>-1.836959782904261</c:v>
                      </c:pt>
                      <c:pt idx="2701">
                        <c:v>-1.8186515733955491</c:v>
                      </c:pt>
                      <c:pt idx="2702">
                        <c:v>-1.7954908180325131</c:v>
                      </c:pt>
                      <c:pt idx="2703">
                        <c:v>-1.640364819548737</c:v>
                      </c:pt>
                      <c:pt idx="2704">
                        <c:v>-1.599944679410078</c:v>
                      </c:pt>
                      <c:pt idx="2705">
                        <c:v>-1.547827491748107</c:v>
                      </c:pt>
                      <c:pt idx="2706">
                        <c:v>-1.521402961200681</c:v>
                      </c:pt>
                      <c:pt idx="2707">
                        <c:v>-1.4403156874616521</c:v>
                      </c:pt>
                      <c:pt idx="2708">
                        <c:v>-1.357721863744253</c:v>
                      </c:pt>
                      <c:pt idx="2709">
                        <c:v>-1.4998749310175019</c:v>
                      </c:pt>
                      <c:pt idx="2710">
                        <c:v>-1.5447786460939179</c:v>
                      </c:pt>
                      <c:pt idx="2711">
                        <c:v>-1.426989578902925</c:v>
                      </c:pt>
                      <c:pt idx="2712">
                        <c:v>-1.2533813700449621</c:v>
                      </c:pt>
                      <c:pt idx="2713">
                        <c:v>-1.213457767645715</c:v>
                      </c:pt>
                      <c:pt idx="2714">
                        <c:v>-1.0529874015543039</c:v>
                      </c:pt>
                      <c:pt idx="2715">
                        <c:v>-1.014568758877473</c:v>
                      </c:pt>
                      <c:pt idx="2716">
                        <c:v>-1.080181938910856</c:v>
                      </c:pt>
                      <c:pt idx="2717">
                        <c:v>-0.90228303543411703</c:v>
                      </c:pt>
                      <c:pt idx="2718">
                        <c:v>-0.79734073908317993</c:v>
                      </c:pt>
                      <c:pt idx="2719">
                        <c:v>-1.0140509365400849</c:v>
                      </c:pt>
                      <c:pt idx="2720">
                        <c:v>-1.095181045750401</c:v>
                      </c:pt>
                      <c:pt idx="2721">
                        <c:v>-1.5060327905525679</c:v>
                      </c:pt>
                      <c:pt idx="2722">
                        <c:v>-1.717331138761554</c:v>
                      </c:pt>
                      <c:pt idx="2723">
                        <c:v>-1.5890946736598339</c:v>
                      </c:pt>
                      <c:pt idx="2724">
                        <c:v>-1.3987605796151401</c:v>
                      </c:pt>
                      <c:pt idx="2725">
                        <c:v>-1.25768615421138</c:v>
                      </c:pt>
                      <c:pt idx="2726">
                        <c:v>-1.2199747200988631</c:v>
                      </c:pt>
                      <c:pt idx="2727">
                        <c:v>-1.20977843595101</c:v>
                      </c:pt>
                      <c:pt idx="2728">
                        <c:v>-1.1331279694949361</c:v>
                      </c:pt>
                      <c:pt idx="2729">
                        <c:v>-0.99164102270446652</c:v>
                      </c:pt>
                      <c:pt idx="2730">
                        <c:v>-0.9239344603719446</c:v>
                      </c:pt>
                      <c:pt idx="2731">
                        <c:v>-1.002459114204318</c:v>
                      </c:pt>
                      <c:pt idx="2732">
                        <c:v>-1.085861483845074</c:v>
                      </c:pt>
                      <c:pt idx="2733">
                        <c:v>-0.95725131374057582</c:v>
                      </c:pt>
                      <c:pt idx="2734">
                        <c:v>-0.79327616922794453</c:v>
                      </c:pt>
                      <c:pt idx="2735">
                        <c:v>-0.63628089029397639</c:v>
                      </c:pt>
                      <c:pt idx="2736">
                        <c:v>-0.32500299887156731</c:v>
                      </c:pt>
                      <c:pt idx="2737">
                        <c:v>-0.25092956128877458</c:v>
                      </c:pt>
                      <c:pt idx="2738">
                        <c:v>-1.2519834389589379E-3</c:v>
                      </c:pt>
                      <c:pt idx="2739">
                        <c:v>-1.2153050764019169E-2</c:v>
                      </c:pt>
                      <c:pt idx="2740">
                        <c:v>0.1199548638299959</c:v>
                      </c:pt>
                      <c:pt idx="2741">
                        <c:v>0.3124183250042033</c:v>
                      </c:pt>
                      <c:pt idx="2742">
                        <c:v>0.28133340475393698</c:v>
                      </c:pt>
                      <c:pt idx="2743">
                        <c:v>8.4328945612037298E-2</c:v>
                      </c:pt>
                      <c:pt idx="2744">
                        <c:v>-0.16835452224764461</c:v>
                      </c:pt>
                      <c:pt idx="2745">
                        <c:v>-0.46108496512265279</c:v>
                      </c:pt>
                      <c:pt idx="2746">
                        <c:v>-0.58697913996882711</c:v>
                      </c:pt>
                      <c:pt idx="2747">
                        <c:v>-0.61782561056040552</c:v>
                      </c:pt>
                      <c:pt idx="2748">
                        <c:v>-0.45483580611238422</c:v>
                      </c:pt>
                      <c:pt idx="2749">
                        <c:v>-8.6892426299985212E-2</c:v>
                      </c:pt>
                      <c:pt idx="2750">
                        <c:v>0.35395129472587811</c:v>
                      </c:pt>
                      <c:pt idx="2751">
                        <c:v>0.49332097779538198</c:v>
                      </c:pt>
                      <c:pt idx="2752">
                        <c:v>0.56075780866803515</c:v>
                      </c:pt>
                      <c:pt idx="2753">
                        <c:v>0.29992950141629199</c:v>
                      </c:pt>
                      <c:pt idx="2754">
                        <c:v>0.18981820786793141</c:v>
                      </c:pt>
                      <c:pt idx="2755">
                        <c:v>0.12989140625964279</c:v>
                      </c:pt>
                      <c:pt idx="2756">
                        <c:v>0.34477140824168417</c:v>
                      </c:pt>
                      <c:pt idx="2757">
                        <c:v>0.68519093130431297</c:v>
                      </c:pt>
                      <c:pt idx="2758">
                        <c:v>0.79676038899010349</c:v>
                      </c:pt>
                      <c:pt idx="2759">
                        <c:v>0.56612034525092592</c:v>
                      </c:pt>
                      <c:pt idx="2760">
                        <c:v>0.62457408304636619</c:v>
                      </c:pt>
                      <c:pt idx="2761">
                        <c:v>0.77176376037335526</c:v>
                      </c:pt>
                      <c:pt idx="2762">
                        <c:v>0.99986633126134283</c:v>
                      </c:pt>
                      <c:pt idx="2763">
                        <c:v>1.315349519084857</c:v>
                      </c:pt>
                      <c:pt idx="2764">
                        <c:v>1.5335072744882861</c:v>
                      </c:pt>
                      <c:pt idx="2765">
                        <c:v>1.728848528839773</c:v>
                      </c:pt>
                      <c:pt idx="2766">
                        <c:v>1.8097924761206401</c:v>
                      </c:pt>
                      <c:pt idx="2767">
                        <c:v>1.777143316639852</c:v>
                      </c:pt>
                      <c:pt idx="2768">
                        <c:v>1.6308823542282149</c:v>
                      </c:pt>
                      <c:pt idx="2769">
                        <c:v>1.5327023419514001</c:v>
                      </c:pt>
                      <c:pt idx="2770">
                        <c:v>1.341229120059108</c:v>
                      </c:pt>
                      <c:pt idx="2771">
                        <c:v>1.330873497890193</c:v>
                      </c:pt>
                      <c:pt idx="2772">
                        <c:v>1.405092880243878</c:v>
                      </c:pt>
                      <c:pt idx="2773">
                        <c:v>1.481693712777262</c:v>
                      </c:pt>
                      <c:pt idx="2774">
                        <c:v>1.3835124279156841</c:v>
                      </c:pt>
                      <c:pt idx="2775">
                        <c:v>1.3449133743588919</c:v>
                      </c:pt>
                      <c:pt idx="2776">
                        <c:v>1.4165440662874871</c:v>
                      </c:pt>
                      <c:pt idx="2777">
                        <c:v>1.2380801174843961</c:v>
                      </c:pt>
                      <c:pt idx="2778">
                        <c:v>1.017756558121456</c:v>
                      </c:pt>
                      <c:pt idx="2779">
                        <c:v>1.1449904628226031</c:v>
                      </c:pt>
                      <c:pt idx="2780">
                        <c:v>1.201300939791516</c:v>
                      </c:pt>
                      <c:pt idx="2781">
                        <c:v>1.3474743785801591</c:v>
                      </c:pt>
                      <c:pt idx="2782">
                        <c:v>0.99836223343193031</c:v>
                      </c:pt>
                      <c:pt idx="2783">
                        <c:v>0.59272846831606629</c:v>
                      </c:pt>
                      <c:pt idx="2784">
                        <c:v>0.36031916363192562</c:v>
                      </c:pt>
                      <c:pt idx="2785">
                        <c:v>0.14475442256196719</c:v>
                      </c:pt>
                      <c:pt idx="2786">
                        <c:v>0.19883244770154021</c:v>
                      </c:pt>
                      <c:pt idx="2787">
                        <c:v>0.3000865296124115</c:v>
                      </c:pt>
                      <c:pt idx="2788">
                        <c:v>0.42977126689299611</c:v>
                      </c:pt>
                      <c:pt idx="2789">
                        <c:v>0.614786347313098</c:v>
                      </c:pt>
                      <c:pt idx="2790">
                        <c:v>0.71259078959767574</c:v>
                      </c:pt>
                      <c:pt idx="2791">
                        <c:v>0.59855692912184955</c:v>
                      </c:pt>
                      <c:pt idx="2792">
                        <c:v>0.40851906079385519</c:v>
                      </c:pt>
                      <c:pt idx="2793">
                        <c:v>0.43143855429156192</c:v>
                      </c:pt>
                      <c:pt idx="2794">
                        <c:v>0.61626323373127456</c:v>
                      </c:pt>
                      <c:pt idx="2795">
                        <c:v>0.65857056157427862</c:v>
                      </c:pt>
                      <c:pt idx="2796">
                        <c:v>0.55238540655283996</c:v>
                      </c:pt>
                      <c:pt idx="2797">
                        <c:v>0.77152601653248076</c:v>
                      </c:pt>
                      <c:pt idx="2798">
                        <c:v>1.026766001423812</c:v>
                      </c:pt>
                      <c:pt idx="2799">
                        <c:v>1.22897411958713</c:v>
                      </c:pt>
                      <c:pt idx="2800">
                        <c:v>1.3370784949212671</c:v>
                      </c:pt>
                      <c:pt idx="2801">
                        <c:v>1.3620805748216791</c:v>
                      </c:pt>
                      <c:pt idx="2802">
                        <c:v>1.245355538736076</c:v>
                      </c:pt>
                      <c:pt idx="2803">
                        <c:v>0.95773056314514604</c:v>
                      </c:pt>
                      <c:pt idx="2804">
                        <c:v>0.81200516210838536</c:v>
                      </c:pt>
                      <c:pt idx="2805">
                        <c:v>0.60353415780044017</c:v>
                      </c:pt>
                      <c:pt idx="2806">
                        <c:v>0.40256392993012702</c:v>
                      </c:pt>
                      <c:pt idx="2807">
                        <c:v>0.16494852437308299</c:v>
                      </c:pt>
                      <c:pt idx="2808">
                        <c:v>0.1270159522135885</c:v>
                      </c:pt>
                      <c:pt idx="2809">
                        <c:v>0.18903045024925491</c:v>
                      </c:pt>
                      <c:pt idx="2810">
                        <c:v>0.24864330077367919</c:v>
                      </c:pt>
                      <c:pt idx="2811">
                        <c:v>0.1846552327838033</c:v>
                      </c:pt>
                      <c:pt idx="2812">
                        <c:v>0.30134542042480073</c:v>
                      </c:pt>
                      <c:pt idx="2813">
                        <c:v>0.47334638473097629</c:v>
                      </c:pt>
                      <c:pt idx="2814">
                        <c:v>0.67613470411114829</c:v>
                      </c:pt>
                      <c:pt idx="2815">
                        <c:v>0.78820624239311965</c:v>
                      </c:pt>
                      <c:pt idx="2816">
                        <c:v>0.72210612944429098</c:v>
                      </c:pt>
                      <c:pt idx="2817">
                        <c:v>0.58888638486988443</c:v>
                      </c:pt>
                      <c:pt idx="2818">
                        <c:v>0.67642725751082355</c:v>
                      </c:pt>
                      <c:pt idx="2819">
                        <c:v>0.85147307568795616</c:v>
                      </c:pt>
                      <c:pt idx="2820">
                        <c:v>0.75535989357206124</c:v>
                      </c:pt>
                      <c:pt idx="2821">
                        <c:v>0.64927853690212156</c:v>
                      </c:pt>
                      <c:pt idx="2822">
                        <c:v>0.45128335839682743</c:v>
                      </c:pt>
                      <c:pt idx="2823">
                        <c:v>0.38016508110280722</c:v>
                      </c:pt>
                      <c:pt idx="2824">
                        <c:v>6.1598228650807441E-2</c:v>
                      </c:pt>
                      <c:pt idx="2825">
                        <c:v>-0.16425278691210751</c:v>
                      </c:pt>
                      <c:pt idx="2826">
                        <c:v>-9.4321753335038686E-2</c:v>
                      </c:pt>
                      <c:pt idx="2827">
                        <c:v>-3.032468752916628E-2</c:v>
                      </c:pt>
                      <c:pt idx="2828">
                        <c:v>7.5863673815380575E-2</c:v>
                      </c:pt>
                      <c:pt idx="2829">
                        <c:v>-8.3740718156601654E-2</c:v>
                      </c:pt>
                      <c:pt idx="2830">
                        <c:v>-7.0714591676513755E-2</c:v>
                      </c:pt>
                      <c:pt idx="2831">
                        <c:v>-1.2899994258716709E-2</c:v>
                      </c:pt>
                      <c:pt idx="2832">
                        <c:v>0.21239258874036829</c:v>
                      </c:pt>
                      <c:pt idx="2833">
                        <c:v>0.11571847608972941</c:v>
                      </c:pt>
                      <c:pt idx="2834">
                        <c:v>8.7018477498827698E-2</c:v>
                      </c:pt>
                      <c:pt idx="2835">
                        <c:v>5.8614958848203252E-2</c:v>
                      </c:pt>
                      <c:pt idx="2836">
                        <c:v>0.1634919835537163</c:v>
                      </c:pt>
                      <c:pt idx="2837">
                        <c:v>5.2313728083365339E-2</c:v>
                      </c:pt>
                      <c:pt idx="2838">
                        <c:v>-0.31619109390912581</c:v>
                      </c:pt>
                      <c:pt idx="2839">
                        <c:v>-0.483963862544598</c:v>
                      </c:pt>
                      <c:pt idx="2840">
                        <c:v>-0.67314046178268205</c:v>
                      </c:pt>
                      <c:pt idx="2841">
                        <c:v>-0.71179816453150691</c:v>
                      </c:pt>
                      <c:pt idx="2842">
                        <c:v>-0.77213249632652392</c:v>
                      </c:pt>
                      <c:pt idx="2843">
                        <c:v>-0.81251657303989078</c:v>
                      </c:pt>
                      <c:pt idx="2844">
                        <c:v>-0.81192120256607436</c:v>
                      </c:pt>
                      <c:pt idx="2845">
                        <c:v>-0.74874213341676543</c:v>
                      </c:pt>
                      <c:pt idx="2846">
                        <c:v>-0.87109090907882369</c:v>
                      </c:pt>
                      <c:pt idx="2847">
                        <c:v>-1.207461386248865</c:v>
                      </c:pt>
                      <c:pt idx="2848">
                        <c:v>-1.707123472287694</c:v>
                      </c:pt>
                      <c:pt idx="2849">
                        <c:v>-1.9705960716383411</c:v>
                      </c:pt>
                      <c:pt idx="2850">
                        <c:v>-2.0438035122019218</c:v>
                      </c:pt>
                      <c:pt idx="2851">
                        <c:v>-2.1302741454513918</c:v>
                      </c:pt>
                      <c:pt idx="2852">
                        <c:v>-2.0085396708221772</c:v>
                      </c:pt>
                      <c:pt idx="2853">
                        <c:v>-1.8519017625946279</c:v>
                      </c:pt>
                      <c:pt idx="2854">
                        <c:v>-1.5878571836914861</c:v>
                      </c:pt>
                      <c:pt idx="2855">
                        <c:v>-1.731883361310677</c:v>
                      </c:pt>
                      <c:pt idx="2856">
                        <c:v>-2.0972798425520889</c:v>
                      </c:pt>
                      <c:pt idx="2857">
                        <c:v>-2.443700378369777</c:v>
                      </c:pt>
                      <c:pt idx="2858">
                        <c:v>-2.4612368583632001</c:v>
                      </c:pt>
                      <c:pt idx="2859">
                        <c:v>-2.434305933559088</c:v>
                      </c:pt>
                      <c:pt idx="2860">
                        <c:v>-2.4832389744202721</c:v>
                      </c:pt>
                      <c:pt idx="2861">
                        <c:v>-2.525689012541291</c:v>
                      </c:pt>
                      <c:pt idx="2862">
                        <c:v>-2.421123928140045</c:v>
                      </c:pt>
                      <c:pt idx="2863">
                        <c:v>-2.4477165804139269</c:v>
                      </c:pt>
                      <c:pt idx="2864">
                        <c:v>-2.5291782954788271</c:v>
                      </c:pt>
                      <c:pt idx="2865">
                        <c:v>-2.514539556921993</c:v>
                      </c:pt>
                      <c:pt idx="2866">
                        <c:v>-2.4979682079922552</c:v>
                      </c:pt>
                      <c:pt idx="2867">
                        <c:v>-2.506768701420973</c:v>
                      </c:pt>
                      <c:pt idx="2868">
                        <c:v>-2.5954215485106609</c:v>
                      </c:pt>
                      <c:pt idx="2869">
                        <c:v>-2.721484927728818</c:v>
                      </c:pt>
                      <c:pt idx="2870">
                        <c:v>-2.7798431480815928</c:v>
                      </c:pt>
                      <c:pt idx="2871">
                        <c:v>-2.8850466184939592</c:v>
                      </c:pt>
                      <c:pt idx="2872">
                        <c:v>-2.9444511589516411</c:v>
                      </c:pt>
                      <c:pt idx="2873">
                        <c:v>-3.1025053442432711</c:v>
                      </c:pt>
                      <c:pt idx="2874">
                        <c:v>-3.1641952501777291</c:v>
                      </c:pt>
                      <c:pt idx="2875">
                        <c:v>-3.2682443646499859</c:v>
                      </c:pt>
                      <c:pt idx="2876">
                        <c:v>-3.289655235797329</c:v>
                      </c:pt>
                      <c:pt idx="2877">
                        <c:v>-3.4430696893932038</c:v>
                      </c:pt>
                      <c:pt idx="2878">
                        <c:v>-3.5238529881450709</c:v>
                      </c:pt>
                      <c:pt idx="2879">
                        <c:v>-3.4489111238731751</c:v>
                      </c:pt>
                      <c:pt idx="2880">
                        <c:v>-3.4466757157936798</c:v>
                      </c:pt>
                      <c:pt idx="2881">
                        <c:v>-3.608512232738633</c:v>
                      </c:pt>
                      <c:pt idx="2882">
                        <c:v>-3.5913046114870739</c:v>
                      </c:pt>
                      <c:pt idx="2883">
                        <c:v>-3.6020288288093272</c:v>
                      </c:pt>
                      <c:pt idx="2884">
                        <c:v>-3.5379914593440991</c:v>
                      </c:pt>
                      <c:pt idx="2885">
                        <c:v>-3.5401158404840531</c:v>
                      </c:pt>
                      <c:pt idx="2886">
                        <c:v>-3.4952805153883748</c:v>
                      </c:pt>
                      <c:pt idx="2887">
                        <c:v>-3.302907816478871</c:v>
                      </c:pt>
                      <c:pt idx="2888">
                        <c:v>-3.1595655718205671</c:v>
                      </c:pt>
                      <c:pt idx="2889">
                        <c:v>-3.0256003734202399</c:v>
                      </c:pt>
                      <c:pt idx="2890">
                        <c:v>-2.9472231637166351</c:v>
                      </c:pt>
                      <c:pt idx="2891">
                        <c:v>-2.786388845170241</c:v>
                      </c:pt>
                      <c:pt idx="2892">
                        <c:v>-2.7640019389639092</c:v>
                      </c:pt>
                      <c:pt idx="2893">
                        <c:v>-2.889569753665199</c:v>
                      </c:pt>
                      <c:pt idx="2894">
                        <c:v>-2.784874016619745</c:v>
                      </c:pt>
                      <c:pt idx="2895">
                        <c:v>-2.759678802752112</c:v>
                      </c:pt>
                      <c:pt idx="2896">
                        <c:v>-2.750907727386092</c:v>
                      </c:pt>
                      <c:pt idx="2897">
                        <c:v>-2.7875619490872618</c:v>
                      </c:pt>
                      <c:pt idx="2898">
                        <c:v>-2.8817624184484512</c:v>
                      </c:pt>
                      <c:pt idx="2899">
                        <c:v>-3.006347733108695</c:v>
                      </c:pt>
                      <c:pt idx="2900">
                        <c:v>-3.1573483632688348</c:v>
                      </c:pt>
                      <c:pt idx="2901">
                        <c:v>-2.865060154504889</c:v>
                      </c:pt>
                      <c:pt idx="2902">
                        <c:v>-2.675027892806443</c:v>
                      </c:pt>
                      <c:pt idx="2903">
                        <c:v>-2.6968888400525639</c:v>
                      </c:pt>
                      <c:pt idx="2904">
                        <c:v>-3.003077440443537</c:v>
                      </c:pt>
                      <c:pt idx="2905">
                        <c:v>-4.505011500614521</c:v>
                      </c:pt>
                      <c:pt idx="2906">
                        <c:v>-4.6757468860729752</c:v>
                      </c:pt>
                      <c:pt idx="2907">
                        <c:v>-3.6981231423149961</c:v>
                      </c:pt>
                      <c:pt idx="2908">
                        <c:v>-3.5722157337924378</c:v>
                      </c:pt>
                      <c:pt idx="2909">
                        <c:v>-2.4614222564211361</c:v>
                      </c:pt>
                      <c:pt idx="2910">
                        <c:v>-2.3441815069503149</c:v>
                      </c:pt>
                      <c:pt idx="2911">
                        <c:v>-2.2209789397293398</c:v>
                      </c:pt>
                      <c:pt idx="2912">
                        <c:v>-2.1425876198347589</c:v>
                      </c:pt>
                      <c:pt idx="2913">
                        <c:v>-2.7950199207371211</c:v>
                      </c:pt>
                      <c:pt idx="2914">
                        <c:v>-3.0493878408273551</c:v>
                      </c:pt>
                      <c:pt idx="2915">
                        <c:v>-2.9853337578901069</c:v>
                      </c:pt>
                      <c:pt idx="2916">
                        <c:v>-3.0869796415988162</c:v>
                      </c:pt>
                      <c:pt idx="2917">
                        <c:v>-3.1761299401268732</c:v>
                      </c:pt>
                      <c:pt idx="2918">
                        <c:v>-3.4679618600815592</c:v>
                      </c:pt>
                      <c:pt idx="2919">
                        <c:v>-3.7865219527210661</c:v>
                      </c:pt>
                      <c:pt idx="2920">
                        <c:v>-3.8065288126957451</c:v>
                      </c:pt>
                      <c:pt idx="2921">
                        <c:v>-3.74187948215262</c:v>
                      </c:pt>
                      <c:pt idx="2922">
                        <c:v>-3.559891555794422</c:v>
                      </c:pt>
                      <c:pt idx="2923">
                        <c:v>-3.4212401674913879</c:v>
                      </c:pt>
                      <c:pt idx="2924">
                        <c:v>-3.4783712806434859</c:v>
                      </c:pt>
                      <c:pt idx="2925">
                        <c:v>-3.436591185539783</c:v>
                      </c:pt>
                      <c:pt idx="2926">
                        <c:v>-3.4921803820082049</c:v>
                      </c:pt>
                      <c:pt idx="2927">
                        <c:v>-3.538895029861719</c:v>
                      </c:pt>
                      <c:pt idx="2928">
                        <c:v>-3.5635270812712578</c:v>
                      </c:pt>
                      <c:pt idx="2929">
                        <c:v>-3.6349162810911508</c:v>
                      </c:pt>
                      <c:pt idx="2930">
                        <c:v>-3.645777650872609</c:v>
                      </c:pt>
                      <c:pt idx="2931">
                        <c:v>-3.8345763306826979</c:v>
                      </c:pt>
                      <c:pt idx="2932">
                        <c:v>-4.1289897183333304</c:v>
                      </c:pt>
                      <c:pt idx="2933">
                        <c:v>-4.3092420803807201</c:v>
                      </c:pt>
                      <c:pt idx="2934">
                        <c:v>-4.4821589709347949</c:v>
                      </c:pt>
                      <c:pt idx="2935">
                        <c:v>-4.527855040249003</c:v>
                      </c:pt>
                      <c:pt idx="2936">
                        <c:v>-4.4385095173093756</c:v>
                      </c:pt>
                      <c:pt idx="2937">
                        <c:v>-4.4042974158817643</c:v>
                      </c:pt>
                      <c:pt idx="2938">
                        <c:v>-4.4135951511393587</c:v>
                      </c:pt>
                      <c:pt idx="2939">
                        <c:v>-4.1041083660422917</c:v>
                      </c:pt>
                      <c:pt idx="2940">
                        <c:v>-3.6905654080471062</c:v>
                      </c:pt>
                      <c:pt idx="2941">
                        <c:v>-3.6376277418148919</c:v>
                      </c:pt>
                      <c:pt idx="2942">
                        <c:v>-3.689104427846861</c:v>
                      </c:pt>
                      <c:pt idx="2943">
                        <c:v>-3.7424381689813142</c:v>
                      </c:pt>
                      <c:pt idx="2944">
                        <c:v>-3.7244049790045368</c:v>
                      </c:pt>
                      <c:pt idx="2945">
                        <c:v>-3.8671370480914078</c:v>
                      </c:pt>
                      <c:pt idx="2946">
                        <c:v>-3.9817470783971318</c:v>
                      </c:pt>
                      <c:pt idx="2947">
                        <c:v>-4.1512964369055032</c:v>
                      </c:pt>
                      <c:pt idx="2948">
                        <c:v>-4.2925113736416396</c:v>
                      </c:pt>
                      <c:pt idx="2949">
                        <c:v>-4.2657685628012816</c:v>
                      </c:pt>
                      <c:pt idx="2950">
                        <c:v>-4.0993832548998599</c:v>
                      </c:pt>
                      <c:pt idx="2951">
                        <c:v>-3.594888489982742</c:v>
                      </c:pt>
                      <c:pt idx="2952">
                        <c:v>-3.1040691897532788</c:v>
                      </c:pt>
                      <c:pt idx="2953">
                        <c:v>-2.723951716099863</c:v>
                      </c:pt>
                      <c:pt idx="2954">
                        <c:v>-2.2717370929010938</c:v>
                      </c:pt>
                      <c:pt idx="2955">
                        <c:v>-1.8237414274009189</c:v>
                      </c:pt>
                      <c:pt idx="2956">
                        <c:v>-1.436973768530236</c:v>
                      </c:pt>
                      <c:pt idx="2957">
                        <c:v>-1.490904000763865</c:v>
                      </c:pt>
                      <c:pt idx="2958">
                        <c:v>-1.6062202679148889</c:v>
                      </c:pt>
                      <c:pt idx="2959">
                        <c:v>-1.788148420482097</c:v>
                      </c:pt>
                      <c:pt idx="2960">
                        <c:v>-1.900519374079888</c:v>
                      </c:pt>
                      <c:pt idx="2961">
                        <c:v>-1.7711161872498631</c:v>
                      </c:pt>
                      <c:pt idx="2962">
                        <c:v>-1.715924217192571</c:v>
                      </c:pt>
                      <c:pt idx="2963">
                        <c:v>-1.8332358186757181</c:v>
                      </c:pt>
                      <c:pt idx="2964">
                        <c:v>-1.9700105027248289</c:v>
                      </c:pt>
                      <c:pt idx="2965">
                        <c:v>-1.725188781810294</c:v>
                      </c:pt>
                      <c:pt idx="2966">
                        <c:v>-1.8709507778251859</c:v>
                      </c:pt>
                      <c:pt idx="2967">
                        <c:v>-1.975207198246302</c:v>
                      </c:pt>
                      <c:pt idx="2968">
                        <c:v>-1.904262538138626</c:v>
                      </c:pt>
                      <c:pt idx="2969">
                        <c:v>-1.800192935579513</c:v>
                      </c:pt>
                      <c:pt idx="2970">
                        <c:v>-1.7278009702076</c:v>
                      </c:pt>
                      <c:pt idx="2971">
                        <c:v>-1.6081548084490831</c:v>
                      </c:pt>
                      <c:pt idx="2972">
                        <c:v>-1.690998299008224</c:v>
                      </c:pt>
                      <c:pt idx="2973">
                        <c:v>-2.0090858742912872</c:v>
                      </c:pt>
                      <c:pt idx="2974">
                        <c:v>-2.4471419972216091</c:v>
                      </c:pt>
                      <c:pt idx="2975">
                        <c:v>-2.5286019159680349</c:v>
                      </c:pt>
                      <c:pt idx="2976">
                        <c:v>-2.7476716489596709</c:v>
                      </c:pt>
                      <c:pt idx="2977">
                        <c:v>-2.8003513796163779</c:v>
                      </c:pt>
                      <c:pt idx="2978">
                        <c:v>-2.6545291507700739</c:v>
                      </c:pt>
                      <c:pt idx="2979">
                        <c:v>-2.4296602292228031</c:v>
                      </c:pt>
                      <c:pt idx="2980">
                        <c:v>-2.4783944806458371</c:v>
                      </c:pt>
                      <c:pt idx="2981">
                        <c:v>-2.3759872368201091</c:v>
                      </c:pt>
                      <c:pt idx="2982">
                        <c:v>-2.316050985347812</c:v>
                      </c:pt>
                      <c:pt idx="2983">
                        <c:v>-2.141243610278905</c:v>
                      </c:pt>
                      <c:pt idx="2984">
                        <c:v>-2.0731463594510262</c:v>
                      </c:pt>
                      <c:pt idx="2985">
                        <c:v>-2.0851121633859528</c:v>
                      </c:pt>
                      <c:pt idx="2986">
                        <c:v>-2.1792741365050499</c:v>
                      </c:pt>
                      <c:pt idx="2987">
                        <c:v>-2.422122010735019</c:v>
                      </c:pt>
                      <c:pt idx="2988">
                        <c:v>-2.550786974410137</c:v>
                      </c:pt>
                      <c:pt idx="2989">
                        <c:v>-2.4695154190554778</c:v>
                      </c:pt>
                      <c:pt idx="2990">
                        <c:v>-2.4961248950864752</c:v>
                      </c:pt>
                      <c:pt idx="2991">
                        <c:v>-2.169092208102287</c:v>
                      </c:pt>
                      <c:pt idx="2992">
                        <c:v>-1.780007680416875</c:v>
                      </c:pt>
                      <c:pt idx="2993">
                        <c:v>-1.6048906338410771</c:v>
                      </c:pt>
                      <c:pt idx="2994">
                        <c:v>-1.4587932922835221</c:v>
                      </c:pt>
                      <c:pt idx="2995">
                        <c:v>-1.4731210552910019</c:v>
                      </c:pt>
                      <c:pt idx="2996">
                        <c:v>-1.6622008497148739</c:v>
                      </c:pt>
                      <c:pt idx="2997">
                        <c:v>-1.639240490969381</c:v>
                      </c:pt>
                      <c:pt idx="2998">
                        <c:v>-1.568473432219863</c:v>
                      </c:pt>
                      <c:pt idx="2999">
                        <c:v>-1.398348578061724</c:v>
                      </c:pt>
                      <c:pt idx="3000">
                        <c:v>-1.077528738797628</c:v>
                      </c:pt>
                      <c:pt idx="3001">
                        <c:v>-0.79014918089240915</c:v>
                      </c:pt>
                      <c:pt idx="3002">
                        <c:v>-0.51022539157856517</c:v>
                      </c:pt>
                      <c:pt idx="3003">
                        <c:v>-0.12901729926614719</c:v>
                      </c:pt>
                      <c:pt idx="3004">
                        <c:v>6.2062416430487301E-2</c:v>
                      </c:pt>
                      <c:pt idx="3005">
                        <c:v>-1.194416108370816E-2</c:v>
                      </c:pt>
                      <c:pt idx="3006">
                        <c:v>-0.2584498591901731</c:v>
                      </c:pt>
                      <c:pt idx="3007">
                        <c:v>-0.47360980244889372</c:v>
                      </c:pt>
                      <c:pt idx="3008">
                        <c:v>-0.67714613457333328</c:v>
                      </c:pt>
                      <c:pt idx="3009">
                        <c:v>-0.77270313747923958</c:v>
                      </c:pt>
                      <c:pt idx="3010">
                        <c:v>-0.67039487876094905</c:v>
                      </c:pt>
                      <c:pt idx="3011">
                        <c:v>-0.76026095018460249</c:v>
                      </c:pt>
                      <c:pt idx="3012">
                        <c:v>-0.43350307031936891</c:v>
                      </c:pt>
                      <c:pt idx="3013">
                        <c:v>-0.99048652090401279</c:v>
                      </c:pt>
                      <c:pt idx="3014">
                        <c:v>-0.2109010503977593</c:v>
                      </c:pt>
                      <c:pt idx="3015">
                        <c:v>-1.6104112130253989</c:v>
                      </c:pt>
                      <c:pt idx="3016">
                        <c:v>-1.883556672467025</c:v>
                      </c:pt>
                      <c:pt idx="3017">
                        <c:v>-2.374999007561287</c:v>
                      </c:pt>
                      <c:pt idx="3018">
                        <c:v>-2.458289583963412</c:v>
                      </c:pt>
                      <c:pt idx="3019">
                        <c:v>-2.536066087379675</c:v>
                      </c:pt>
                      <c:pt idx="3020">
                        <c:v>-2.3817472698748068</c:v>
                      </c:pt>
                      <c:pt idx="3021">
                        <c:v>0.65603658596084435</c:v>
                      </c:pt>
                      <c:pt idx="3022">
                        <c:v>1.0536946440924211</c:v>
                      </c:pt>
                      <c:pt idx="3023">
                        <c:v>1.4176014678998601</c:v>
                      </c:pt>
                      <c:pt idx="3024">
                        <c:v>1.6793638309764249</c:v>
                      </c:pt>
                      <c:pt idx="3025">
                        <c:v>1.831457889383445</c:v>
                      </c:pt>
                      <c:pt idx="3026">
                        <c:v>1.818123510763878</c:v>
                      </c:pt>
                      <c:pt idx="3027">
                        <c:v>1.4873909426317029</c:v>
                      </c:pt>
                      <c:pt idx="3028">
                        <c:v>1.172663468273011</c:v>
                      </c:pt>
                      <c:pt idx="3029">
                        <c:v>0.88037058830458315</c:v>
                      </c:pt>
                      <c:pt idx="3030">
                        <c:v>0.77203524612572383</c:v>
                      </c:pt>
                      <c:pt idx="3031">
                        <c:v>1.0153205692302061</c:v>
                      </c:pt>
                      <c:pt idx="3032">
                        <c:v>1.235155869789947</c:v>
                      </c:pt>
                      <c:pt idx="3033">
                        <c:v>1.434406094808653</c:v>
                      </c:pt>
                      <c:pt idx="3034">
                        <c:v>1.4670843476224491</c:v>
                      </c:pt>
                      <c:pt idx="3035">
                        <c:v>1.328759227571328</c:v>
                      </c:pt>
                      <c:pt idx="3036">
                        <c:v>1.33441938669085</c:v>
                      </c:pt>
                      <c:pt idx="3037">
                        <c:v>1.1415597754649249</c:v>
                      </c:pt>
                      <c:pt idx="3038">
                        <c:v>0.96864153592150481</c:v>
                      </c:pt>
                      <c:pt idx="3039">
                        <c:v>0.86441236458342063</c:v>
                      </c:pt>
                      <c:pt idx="3040">
                        <c:v>0.99292640352633976</c:v>
                      </c:pt>
                      <c:pt idx="3041">
                        <c:v>0.86077413161468608</c:v>
                      </c:pt>
                      <c:pt idx="3042">
                        <c:v>0.64870237365632077</c:v>
                      </c:pt>
                      <c:pt idx="3043">
                        <c:v>0.42388446271168301</c:v>
                      </c:pt>
                      <c:pt idx="3044">
                        <c:v>8.1451831555664836E-2</c:v>
                      </c:pt>
                      <c:pt idx="3045">
                        <c:v>-0.22853211991399669</c:v>
                      </c:pt>
                      <c:pt idx="3046">
                        <c:v>-0.39958047328446161</c:v>
                      </c:pt>
                      <c:pt idx="3047">
                        <c:v>-0.58832492858217778</c:v>
                      </c:pt>
                      <c:pt idx="3048">
                        <c:v>-0.71211940725446798</c:v>
                      </c:pt>
                      <c:pt idx="3049">
                        <c:v>-0.37973968410826009</c:v>
                      </c:pt>
                      <c:pt idx="3050">
                        <c:v>0.3677257795580966</c:v>
                      </c:pt>
                      <c:pt idx="3051">
                        <c:v>0.91587505068770847</c:v>
                      </c:pt>
                      <c:pt idx="3052">
                        <c:v>1.3496011755815951</c:v>
                      </c:pt>
                      <c:pt idx="3053">
                        <c:v>1.330153552008847</c:v>
                      </c:pt>
                      <c:pt idx="3054">
                        <c:v>1.4928179307717131</c:v>
                      </c:pt>
                      <c:pt idx="3055">
                        <c:v>1.592004340837089</c:v>
                      </c:pt>
                      <c:pt idx="3056">
                        <c:v>1.443380475373464</c:v>
                      </c:pt>
                      <c:pt idx="3057">
                        <c:v>1.1348771520753349</c:v>
                      </c:pt>
                      <c:pt idx="3058">
                        <c:v>0.88382289770553957</c:v>
                      </c:pt>
                      <c:pt idx="3059">
                        <c:v>0.81169657920565041</c:v>
                      </c:pt>
                      <c:pt idx="3060">
                        <c:v>0.72117243008714582</c:v>
                      </c:pt>
                      <c:pt idx="3061">
                        <c:v>0.57332880573297551</c:v>
                      </c:pt>
                      <c:pt idx="3062">
                        <c:v>0.67201063701410013</c:v>
                      </c:pt>
                      <c:pt idx="3063">
                        <c:v>0.5991445070913296</c:v>
                      </c:pt>
                      <c:pt idx="3064">
                        <c:v>0.59963309310905555</c:v>
                      </c:pt>
                      <c:pt idx="3065">
                        <c:v>0.55871345001576267</c:v>
                      </c:pt>
                      <c:pt idx="3066">
                        <c:v>0.57414329961860811</c:v>
                      </c:pt>
                      <c:pt idx="3067">
                        <c:v>0.51977480624131767</c:v>
                      </c:pt>
                      <c:pt idx="3068">
                        <c:v>0.49960752241950029</c:v>
                      </c:pt>
                      <c:pt idx="3069">
                        <c:v>0.38291364812432388</c:v>
                      </c:pt>
                      <c:pt idx="3070">
                        <c:v>0.43352995324859278</c:v>
                      </c:pt>
                      <c:pt idx="3071">
                        <c:v>0.79538944170147097</c:v>
                      </c:pt>
                      <c:pt idx="3072">
                        <c:v>1.189491335324478</c:v>
                      </c:pt>
                      <c:pt idx="3073">
                        <c:v>1.5263611304247049</c:v>
                      </c:pt>
                      <c:pt idx="3074">
                        <c:v>1.681354990766164</c:v>
                      </c:pt>
                      <c:pt idx="3075">
                        <c:v>1.728591928230371</c:v>
                      </c:pt>
                      <c:pt idx="3076">
                        <c:v>1.7682987035529609</c:v>
                      </c:pt>
                      <c:pt idx="3077">
                        <c:v>1.417682520620539</c:v>
                      </c:pt>
                      <c:pt idx="3078">
                        <c:v>1.166260013947237</c:v>
                      </c:pt>
                      <c:pt idx="3079">
                        <c:v>0.79107174166142347</c:v>
                      </c:pt>
                      <c:pt idx="3080">
                        <c:v>0.26880207181172278</c:v>
                      </c:pt>
                      <c:pt idx="3081">
                        <c:v>-0.27857337871744542</c:v>
                      </c:pt>
                      <c:pt idx="3082">
                        <c:v>-0.48450901358196308</c:v>
                      </c:pt>
                      <c:pt idx="3083">
                        <c:v>-0.24416835457959449</c:v>
                      </c:pt>
                      <c:pt idx="3084">
                        <c:v>7.9036924752133739E-2</c:v>
                      </c:pt>
                      <c:pt idx="3085">
                        <c:v>0.28728054657999641</c:v>
                      </c:pt>
                      <c:pt idx="3086">
                        <c:v>0.42688625255679702</c:v>
                      </c:pt>
                      <c:pt idx="3087">
                        <c:v>0.39092928232024338</c:v>
                      </c:pt>
                      <c:pt idx="3088">
                        <c:v>0.3466691802414667</c:v>
                      </c:pt>
                      <c:pt idx="3089">
                        <c:v>0.27544433298374049</c:v>
                      </c:pt>
                      <c:pt idx="3090">
                        <c:v>0.33045146171340872</c:v>
                      </c:pt>
                      <c:pt idx="3091">
                        <c:v>0.49833403457946007</c:v>
                      </c:pt>
                      <c:pt idx="3092">
                        <c:v>0.85873334340945051</c:v>
                      </c:pt>
                      <c:pt idx="3093">
                        <c:v>0.96260729624251273</c:v>
                      </c:pt>
                      <c:pt idx="3094">
                        <c:v>0.83171660574178685</c:v>
                      </c:pt>
                      <c:pt idx="3095">
                        <c:v>0.86384970472241951</c:v>
                      </c:pt>
                      <c:pt idx="3096">
                        <c:v>0.95280137049650337</c:v>
                      </c:pt>
                      <c:pt idx="3097">
                        <c:v>0.78836259256708652</c:v>
                      </c:pt>
                      <c:pt idx="3098">
                        <c:v>0.77670925303125782</c:v>
                      </c:pt>
                      <c:pt idx="3099">
                        <c:v>0.87532291645847848</c:v>
                      </c:pt>
                      <c:pt idx="3100">
                        <c:v>0.84511816986654809</c:v>
                      </c:pt>
                      <c:pt idx="3101">
                        <c:v>0.80154053508780487</c:v>
                      </c:pt>
                      <c:pt idx="3102">
                        <c:v>1.0171036476859621</c:v>
                      </c:pt>
                      <c:pt idx="3103">
                        <c:v>1.3298283915498399</c:v>
                      </c:pt>
                      <c:pt idx="3104">
                        <c:v>1.611490620830538</c:v>
                      </c:pt>
                      <c:pt idx="3105">
                        <c:v>1.706767934538397</c:v>
                      </c:pt>
                      <c:pt idx="3106">
                        <c:v>1.4774024475088221</c:v>
                      </c:pt>
                      <c:pt idx="3107">
                        <c:v>1.287768830335567</c:v>
                      </c:pt>
                      <c:pt idx="3108">
                        <c:v>1.276551097393938</c:v>
                      </c:pt>
                      <c:pt idx="3109">
                        <c:v>1.3871272861973361</c:v>
                      </c:pt>
                      <c:pt idx="3110">
                        <c:v>1.4206604409097441</c:v>
                      </c:pt>
                      <c:pt idx="3111">
                        <c:v>1.479334419299839</c:v>
                      </c:pt>
                      <c:pt idx="3112">
                        <c:v>1.4416359853672549</c:v>
                      </c:pt>
                      <c:pt idx="3113">
                        <c:v>1.3917850142249171</c:v>
                      </c:pt>
                      <c:pt idx="3114">
                        <c:v>1.4838044327253299</c:v>
                      </c:pt>
                      <c:pt idx="3115">
                        <c:v>1.6917260866318879</c:v>
                      </c:pt>
                      <c:pt idx="3116">
                        <c:v>1.7564857237743241</c:v>
                      </c:pt>
                      <c:pt idx="3117">
                        <c:v>1.992725606641099</c:v>
                      </c:pt>
                      <c:pt idx="3118">
                        <c:v>2.0925019974613019</c:v>
                      </c:pt>
                      <c:pt idx="3119">
                        <c:v>2.2081841326932081</c:v>
                      </c:pt>
                      <c:pt idx="3120">
                        <c:v>2.4875936068254831</c:v>
                      </c:pt>
                      <c:pt idx="3121">
                        <c:v>2.796796634542059</c:v>
                      </c:pt>
                      <c:pt idx="3122">
                        <c:v>2.816186752284453</c:v>
                      </c:pt>
                      <c:pt idx="3123">
                        <c:v>2.4303656548641461</c:v>
                      </c:pt>
                      <c:pt idx="3124">
                        <c:v>2.153103979848257</c:v>
                      </c:pt>
                      <c:pt idx="3125">
                        <c:v>2.026759951866858</c:v>
                      </c:pt>
                      <c:pt idx="3126">
                        <c:v>2.2298360756687141</c:v>
                      </c:pt>
                      <c:pt idx="3127">
                        <c:v>2.601095092428809</c:v>
                      </c:pt>
                      <c:pt idx="3128">
                        <c:v>3.0007089138912861</c:v>
                      </c:pt>
                      <c:pt idx="3129">
                        <c:v>3.4796485446558512</c:v>
                      </c:pt>
                      <c:pt idx="3130">
                        <c:v>3.6931063798564572</c:v>
                      </c:pt>
                      <c:pt idx="3131">
                        <c:v>3.782838228483314</c:v>
                      </c:pt>
                      <c:pt idx="3132">
                        <c:v>3.7522441235659691</c:v>
                      </c:pt>
                      <c:pt idx="3133">
                        <c:v>3.5678153844250531</c:v>
                      </c:pt>
                      <c:pt idx="3134">
                        <c:v>3.6356236324901929</c:v>
                      </c:pt>
                      <c:pt idx="3135">
                        <c:v>3.7183188892708992</c:v>
                      </c:pt>
                      <c:pt idx="3136">
                        <c:v>3.8741823231735451</c:v>
                      </c:pt>
                      <c:pt idx="3137">
                        <c:v>3.90341479136936</c:v>
                      </c:pt>
                      <c:pt idx="3138">
                        <c:v>3.75970004946935</c:v>
                      </c:pt>
                      <c:pt idx="3139">
                        <c:v>3.4757274950506192</c:v>
                      </c:pt>
                      <c:pt idx="3140">
                        <c:v>2.931341919358871</c:v>
                      </c:pt>
                      <c:pt idx="3141">
                        <c:v>2.534793742958108</c:v>
                      </c:pt>
                      <c:pt idx="3142">
                        <c:v>2.988752733363079</c:v>
                      </c:pt>
                      <c:pt idx="3143">
                        <c:v>2.8653527246712458</c:v>
                      </c:pt>
                      <c:pt idx="3144">
                        <c:v>2.9156013626593982</c:v>
                      </c:pt>
                      <c:pt idx="3145">
                        <c:v>2.924765793377492</c:v>
                      </c:pt>
                      <c:pt idx="3146">
                        <c:v>2.920790478389252</c:v>
                      </c:pt>
                      <c:pt idx="3147">
                        <c:v>3.026541349474742</c:v>
                      </c:pt>
                      <c:pt idx="3148">
                        <c:v>3.2759079938401712</c:v>
                      </c:pt>
                      <c:pt idx="3149">
                        <c:v>3.3560847670645422</c:v>
                      </c:pt>
                      <c:pt idx="3150">
                        <c:v>3.3993820090437672</c:v>
                      </c:pt>
                      <c:pt idx="3151">
                        <c:v>3.6471306787340581</c:v>
                      </c:pt>
                      <c:pt idx="3152">
                        <c:v>3.9668839885501188</c:v>
                      </c:pt>
                      <c:pt idx="3153">
                        <c:v>4.2883927669306354</c:v>
                      </c:pt>
                      <c:pt idx="3154">
                        <c:v>4.7486323192866946</c:v>
                      </c:pt>
                      <c:pt idx="3155">
                        <c:v>5.3181234282190886</c:v>
                      </c:pt>
                      <c:pt idx="3156">
                        <c:v>5.3953425568429196</c:v>
                      </c:pt>
                      <c:pt idx="3157">
                        <c:v>5.2883360092371516</c:v>
                      </c:pt>
                      <c:pt idx="3158">
                        <c:v>5.2968546404567398</c:v>
                      </c:pt>
                      <c:pt idx="3159">
                        <c:v>5.0876535400149248</c:v>
                      </c:pt>
                      <c:pt idx="3160">
                        <c:v>4.8470628778660867</c:v>
                      </c:pt>
                      <c:pt idx="3161">
                        <c:v>4.4679044500658716</c:v>
                      </c:pt>
                      <c:pt idx="3162">
                        <c:v>4.1079190289849743</c:v>
                      </c:pt>
                      <c:pt idx="3163">
                        <c:v>3.974990915857251</c:v>
                      </c:pt>
                      <c:pt idx="3164">
                        <c:v>4.0540324106513639</c:v>
                      </c:pt>
                      <c:pt idx="3165">
                        <c:v>4.0896106068591394</c:v>
                      </c:pt>
                      <c:pt idx="3166">
                        <c:v>4.0558754791023244</c:v>
                      </c:pt>
                      <c:pt idx="3167">
                        <c:v>4.107692305737177</c:v>
                      </c:pt>
                      <c:pt idx="3168">
                        <c:v>4.0383769448855418</c:v>
                      </c:pt>
                      <c:pt idx="3169">
                        <c:v>3.993988440718816</c:v>
                      </c:pt>
                      <c:pt idx="3170">
                        <c:v>3.8514150223406292</c:v>
                      </c:pt>
                      <c:pt idx="3171">
                        <c:v>3.6988080987309422</c:v>
                      </c:pt>
                      <c:pt idx="3172">
                        <c:v>3.5577581392761228</c:v>
                      </c:pt>
                      <c:pt idx="3173">
                        <c:v>3.3701609717580849</c:v>
                      </c:pt>
                      <c:pt idx="3174">
                        <c:v>3.0987367933077841</c:v>
                      </c:pt>
                      <c:pt idx="3175">
                        <c:v>2.8291602233337039</c:v>
                      </c:pt>
                      <c:pt idx="3176">
                        <c:v>2.7366313157972439</c:v>
                      </c:pt>
                      <c:pt idx="3177">
                        <c:v>2.4804978875486539</c:v>
                      </c:pt>
                      <c:pt idx="3178">
                        <c:v>2.2985959321372209</c:v>
                      </c:pt>
                      <c:pt idx="3179">
                        <c:v>2.2585014816683748</c:v>
                      </c:pt>
                      <c:pt idx="3180">
                        <c:v>2.5519334153422131</c:v>
                      </c:pt>
                      <c:pt idx="3181">
                        <c:v>2.8973734613768531</c:v>
                      </c:pt>
                      <c:pt idx="3182">
                        <c:v>2.8745763571250902</c:v>
                      </c:pt>
                      <c:pt idx="3183">
                        <c:v>2.6566020544503322</c:v>
                      </c:pt>
                      <c:pt idx="3184">
                        <c:v>2.5033583835438948</c:v>
                      </c:pt>
                      <c:pt idx="3185">
                        <c:v>2.2686182843090852</c:v>
                      </c:pt>
                      <c:pt idx="3186">
                        <c:v>1.976834613161941</c:v>
                      </c:pt>
                      <c:pt idx="3187">
                        <c:v>1.5759458828970421</c:v>
                      </c:pt>
                      <c:pt idx="3188">
                        <c:v>0.86427146521652742</c:v>
                      </c:pt>
                      <c:pt idx="3189">
                        <c:v>0.23979579806299431</c:v>
                      </c:pt>
                      <c:pt idx="3190">
                        <c:v>-1.235247278589883E-2</c:v>
                      </c:pt>
                      <c:pt idx="3191">
                        <c:v>-6.8351418851802501E-2</c:v>
                      </c:pt>
                      <c:pt idx="3192">
                        <c:v>-0.21981362211792521</c:v>
                      </c:pt>
                      <c:pt idx="3193">
                        <c:v>-0.105437391990157</c:v>
                      </c:pt>
                      <c:pt idx="3194">
                        <c:v>1.838844186904846E-2</c:v>
                      </c:pt>
                      <c:pt idx="3195">
                        <c:v>4.5322735929965129E-2</c:v>
                      </c:pt>
                      <c:pt idx="3196">
                        <c:v>2.8104054003647551E-2</c:v>
                      </c:pt>
                      <c:pt idx="3197">
                        <c:v>1.423978528125083E-2</c:v>
                      </c:pt>
                      <c:pt idx="3198">
                        <c:v>-0.1309191651126981</c:v>
                      </c:pt>
                      <c:pt idx="3199">
                        <c:v>-0.31509850205737922</c:v>
                      </c:pt>
                      <c:pt idx="3200">
                        <c:v>-0.50954943613408665</c:v>
                      </c:pt>
                      <c:pt idx="3201">
                        <c:v>-0.51842174002504815</c:v>
                      </c:pt>
                      <c:pt idx="3202">
                        <c:v>-0.46988020553295101</c:v>
                      </c:pt>
                      <c:pt idx="3203">
                        <c:v>-0.53427854784238937</c:v>
                      </c:pt>
                      <c:pt idx="3204">
                        <c:v>-0.70870588776533572</c:v>
                      </c:pt>
                      <c:pt idx="3205">
                        <c:v>-0.90989028361923419</c:v>
                      </c:pt>
                      <c:pt idx="3206">
                        <c:v>-1.0050901797945311</c:v>
                      </c:pt>
                      <c:pt idx="3207">
                        <c:v>-0.63713544631566532</c:v>
                      </c:pt>
                      <c:pt idx="3208">
                        <c:v>-0.19434611845504729</c:v>
                      </c:pt>
                      <c:pt idx="3209">
                        <c:v>0.14512448007172099</c:v>
                      </c:pt>
                      <c:pt idx="3210">
                        <c:v>0.38589615325525889</c:v>
                      </c:pt>
                      <c:pt idx="3211">
                        <c:v>0.63690375138121469</c:v>
                      </c:pt>
                      <c:pt idx="3212">
                        <c:v>0.83851081117203308</c:v>
                      </c:pt>
                      <c:pt idx="3213">
                        <c:v>0.78108235682510507</c:v>
                      </c:pt>
                      <c:pt idx="3214">
                        <c:v>0.7328704609770379</c:v>
                      </c:pt>
                      <c:pt idx="3215">
                        <c:v>0.52017084838179617</c:v>
                      </c:pt>
                      <c:pt idx="3216">
                        <c:v>0.14792145436051651</c:v>
                      </c:pt>
                      <c:pt idx="3217">
                        <c:v>-0.1852334727546166</c:v>
                      </c:pt>
                      <c:pt idx="3218">
                        <c:v>-0.47671920728811462</c:v>
                      </c:pt>
                      <c:pt idx="3219">
                        <c:v>-0.94905444541478334</c:v>
                      </c:pt>
                      <c:pt idx="3220">
                        <c:v>-1.231655668023669</c:v>
                      </c:pt>
                      <c:pt idx="3221">
                        <c:v>-1.330133355642064</c:v>
                      </c:pt>
                      <c:pt idx="3222">
                        <c:v>-1.5589684409051401</c:v>
                      </c:pt>
                      <c:pt idx="3223">
                        <c:v>-1.673339290368095</c:v>
                      </c:pt>
                      <c:pt idx="3224">
                        <c:v>-1.6516853685285731</c:v>
                      </c:pt>
                      <c:pt idx="3225">
                        <c:v>-1.5809031544815719</c:v>
                      </c:pt>
                      <c:pt idx="3226">
                        <c:v>-1.4183890048426719</c:v>
                      </c:pt>
                      <c:pt idx="3227">
                        <c:v>-1.3409431048294831</c:v>
                      </c:pt>
                      <c:pt idx="3228">
                        <c:v>-0.98284132037525129</c:v>
                      </c:pt>
                      <c:pt idx="3229">
                        <c:v>0.9289552206340298</c:v>
                      </c:pt>
                      <c:pt idx="3230">
                        <c:v>-0.69539031409949181</c:v>
                      </c:pt>
                      <c:pt idx="3231">
                        <c:v>0.66692934653455638</c:v>
                      </c:pt>
                      <c:pt idx="3232">
                        <c:v>0.61619990926972557</c:v>
                      </c:pt>
                      <c:pt idx="3233">
                        <c:v>-1.4716295743069849</c:v>
                      </c:pt>
                      <c:pt idx="3234">
                        <c:v>-0.59598660170165829</c:v>
                      </c:pt>
                      <c:pt idx="3235">
                        <c:v>-1.245343803839839</c:v>
                      </c:pt>
                      <c:pt idx="3236">
                        <c:v>-0.96314581357248463</c:v>
                      </c:pt>
                      <c:pt idx="3237">
                        <c:v>-1.029806916291691</c:v>
                      </c:pt>
                      <c:pt idx="3238">
                        <c:v>-1.1695165022030849</c:v>
                      </c:pt>
                      <c:pt idx="3239">
                        <c:v>-1.191992272609572</c:v>
                      </c:pt>
                      <c:pt idx="3240">
                        <c:v>-1.043583915991724</c:v>
                      </c:pt>
                      <c:pt idx="3241">
                        <c:v>-0.96420461561251802</c:v>
                      </c:pt>
                      <c:pt idx="3242">
                        <c:v>-0.98334473517929544</c:v>
                      </c:pt>
                      <c:pt idx="3243">
                        <c:v>-1.152831242386571</c:v>
                      </c:pt>
                      <c:pt idx="3244">
                        <c:v>-1.089358105266879</c:v>
                      </c:pt>
                      <c:pt idx="3245">
                        <c:v>-1.2144851337554261</c:v>
                      </c:pt>
                      <c:pt idx="3246">
                        <c:v>-0.99349839796471251</c:v>
                      </c:pt>
                      <c:pt idx="3247">
                        <c:v>-0.6511734923327972</c:v>
                      </c:pt>
                      <c:pt idx="3248">
                        <c:v>-0.492137816883641</c:v>
                      </c:pt>
                      <c:pt idx="3249">
                        <c:v>-0.31690203424798841</c:v>
                      </c:pt>
                      <c:pt idx="3250">
                        <c:v>-0.44041497232345028</c:v>
                      </c:pt>
                      <c:pt idx="3251">
                        <c:v>-0.6640594629863229</c:v>
                      </c:pt>
                      <c:pt idx="3252">
                        <c:v>-0.85557301271112618</c:v>
                      </c:pt>
                      <c:pt idx="3253">
                        <c:v>-0.87850745443297817</c:v>
                      </c:pt>
                      <c:pt idx="3254">
                        <c:v>-0.91668260785940969</c:v>
                      </c:pt>
                      <c:pt idx="3255">
                        <c:v>-0.96253127461818011</c:v>
                      </c:pt>
                      <c:pt idx="3256">
                        <c:v>-0.93255577944400592</c:v>
                      </c:pt>
                      <c:pt idx="3257">
                        <c:v>-0.88318296532318996</c:v>
                      </c:pt>
                      <c:pt idx="3258">
                        <c:v>-0.80984978536302377</c:v>
                      </c:pt>
                      <c:pt idx="3259">
                        <c:v>-0.94810531215454341</c:v>
                      </c:pt>
                      <c:pt idx="3260">
                        <c:v>-0.88863833954156013</c:v>
                      </c:pt>
                      <c:pt idx="3261">
                        <c:v>-0.72554082953002763</c:v>
                      </c:pt>
                      <c:pt idx="3262">
                        <c:v>-0.67085089822351329</c:v>
                      </c:pt>
                      <c:pt idx="3263">
                        <c:v>-0.58542715333584605</c:v>
                      </c:pt>
                      <c:pt idx="3264">
                        <c:v>-0.68021617678695712</c:v>
                      </c:pt>
                      <c:pt idx="3265">
                        <c:v>-0.70562796076912659</c:v>
                      </c:pt>
                      <c:pt idx="3266">
                        <c:v>-0.7114355656171073</c:v>
                      </c:pt>
                      <c:pt idx="3267">
                        <c:v>-0.61026931407864138</c:v>
                      </c:pt>
                      <c:pt idx="3268">
                        <c:v>-0.48969312711397978</c:v>
                      </c:pt>
                      <c:pt idx="3269">
                        <c:v>-0.36641247382498571</c:v>
                      </c:pt>
                      <c:pt idx="3270">
                        <c:v>-0.35269603226553031</c:v>
                      </c:pt>
                      <c:pt idx="3271">
                        <c:v>-0.37748397869249389</c:v>
                      </c:pt>
                      <c:pt idx="3272">
                        <c:v>-0.27111346882635651</c:v>
                      </c:pt>
                      <c:pt idx="3273">
                        <c:v>1.0085529107089739E-2</c:v>
                      </c:pt>
                      <c:pt idx="3274">
                        <c:v>0.364183391462509</c:v>
                      </c:pt>
                      <c:pt idx="3275">
                        <c:v>0.39457984684316982</c:v>
                      </c:pt>
                      <c:pt idx="3276">
                        <c:v>0.1756128735183359</c:v>
                      </c:pt>
                      <c:pt idx="3277">
                        <c:v>8.7786572110932215E-3</c:v>
                      </c:pt>
                      <c:pt idx="3278">
                        <c:v>-8.9271702946984749E-2</c:v>
                      </c:pt>
                      <c:pt idx="3279">
                        <c:v>0.14355281388880639</c:v>
                      </c:pt>
                      <c:pt idx="3280">
                        <c:v>0.17358971565281281</c:v>
                      </c:pt>
                      <c:pt idx="3281">
                        <c:v>0.28236862782049632</c:v>
                      </c:pt>
                      <c:pt idx="3282">
                        <c:v>0.54837904236177615</c:v>
                      </c:pt>
                      <c:pt idx="3283">
                        <c:v>0.76659924186960515</c:v>
                      </c:pt>
                      <c:pt idx="3284">
                        <c:v>0.83228612472254249</c:v>
                      </c:pt>
                      <c:pt idx="3285">
                        <c:v>0.71837854828585224</c:v>
                      </c:pt>
                      <c:pt idx="3286">
                        <c:v>0.69527083370092446</c:v>
                      </c:pt>
                      <c:pt idx="3287">
                        <c:v>0.79349034077976299</c:v>
                      </c:pt>
                      <c:pt idx="3288">
                        <c:v>0.84987773015033841</c:v>
                      </c:pt>
                      <c:pt idx="3289">
                        <c:v>1.0234135898869079</c:v>
                      </c:pt>
                      <c:pt idx="3290">
                        <c:v>1.217965859247353</c:v>
                      </c:pt>
                      <c:pt idx="3291">
                        <c:v>1.260120068500767</c:v>
                      </c:pt>
                      <c:pt idx="3292">
                        <c:v>1.3176033020835329</c:v>
                      </c:pt>
                      <c:pt idx="3293">
                        <c:v>1.3390751796246729</c:v>
                      </c:pt>
                      <c:pt idx="3294">
                        <c:v>1.42603108909789</c:v>
                      </c:pt>
                      <c:pt idx="3295">
                        <c:v>1.691609238915625</c:v>
                      </c:pt>
                      <c:pt idx="3296">
                        <c:v>2.006952583431806</c:v>
                      </c:pt>
                      <c:pt idx="3297">
                        <c:v>2.235527814769128</c:v>
                      </c:pt>
                      <c:pt idx="3298">
                        <c:v>2.1357128506608509</c:v>
                      </c:pt>
                      <c:pt idx="3299">
                        <c:v>1.9296101791459519</c:v>
                      </c:pt>
                      <c:pt idx="3300">
                        <c:v>1.693933129767867</c:v>
                      </c:pt>
                      <c:pt idx="3301">
                        <c:v>1.6888440506667111</c:v>
                      </c:pt>
                      <c:pt idx="3302">
                        <c:v>1.7864237134832091</c:v>
                      </c:pt>
                      <c:pt idx="3303">
                        <c:v>1.824964002036765</c:v>
                      </c:pt>
                      <c:pt idx="3304">
                        <c:v>2.0026515070951301</c:v>
                      </c:pt>
                      <c:pt idx="3305">
                        <c:v>2.1682356035313659</c:v>
                      </c:pt>
                      <c:pt idx="3306">
                        <c:v>2.300235376944022</c:v>
                      </c:pt>
                      <c:pt idx="3307">
                        <c:v>2.1075029738268358</c:v>
                      </c:pt>
                      <c:pt idx="3308">
                        <c:v>1.7597042419370139</c:v>
                      </c:pt>
                      <c:pt idx="3309">
                        <c:v>1.569280064950292</c:v>
                      </c:pt>
                      <c:pt idx="3310">
                        <c:v>1.4813177640472031</c:v>
                      </c:pt>
                      <c:pt idx="3311">
                        <c:v>1.530490537866497</c:v>
                      </c:pt>
                      <c:pt idx="3312">
                        <c:v>1.419149649502994</c:v>
                      </c:pt>
                      <c:pt idx="3313">
                        <c:v>1.9694165247593129</c:v>
                      </c:pt>
                      <c:pt idx="3314">
                        <c:v>1.750648274692356</c:v>
                      </c:pt>
                      <c:pt idx="3315">
                        <c:v>1.4160232451564609</c:v>
                      </c:pt>
                      <c:pt idx="3316">
                        <c:v>1.4351732490025251</c:v>
                      </c:pt>
                      <c:pt idx="3317">
                        <c:v>0.90483586407499517</c:v>
                      </c:pt>
                      <c:pt idx="3318">
                        <c:v>0.52129615154795594</c:v>
                      </c:pt>
                      <c:pt idx="3319">
                        <c:v>0.35714425937752098</c:v>
                      </c:pt>
                      <c:pt idx="3320">
                        <c:v>0.26573258892653451</c:v>
                      </c:pt>
                      <c:pt idx="3321">
                        <c:v>0.22862213549912519</c:v>
                      </c:pt>
                      <c:pt idx="3322">
                        <c:v>0.19905454384499291</c:v>
                      </c:pt>
                      <c:pt idx="3323">
                        <c:v>0.26026680839340838</c:v>
                      </c:pt>
                      <c:pt idx="3324">
                        <c:v>0.52436725886999391</c:v>
                      </c:pt>
                      <c:pt idx="3325">
                        <c:v>0.68173869762932204</c:v>
                      </c:pt>
                      <c:pt idx="3326">
                        <c:v>0.65029941160901905</c:v>
                      </c:pt>
                      <c:pt idx="3327">
                        <c:v>0.58235976471162842</c:v>
                      </c:pt>
                      <c:pt idx="3328">
                        <c:v>0.7573100930700486</c:v>
                      </c:pt>
                      <c:pt idx="3329">
                        <c:v>0.92810961732568242</c:v>
                      </c:pt>
                      <c:pt idx="3330">
                        <c:v>1.344039988341144</c:v>
                      </c:pt>
                      <c:pt idx="3331">
                        <c:v>1.614369477310553</c:v>
                      </c:pt>
                      <c:pt idx="3332">
                        <c:v>1.8563653758287599</c:v>
                      </c:pt>
                      <c:pt idx="3333">
                        <c:v>1.984937429382565</c:v>
                      </c:pt>
                      <c:pt idx="3334">
                        <c:v>2.6092752535492192</c:v>
                      </c:pt>
                      <c:pt idx="3335">
                        <c:v>2.4407661085567551</c:v>
                      </c:pt>
                      <c:pt idx="3336">
                        <c:v>1.144883222948569</c:v>
                      </c:pt>
                      <c:pt idx="3337">
                        <c:v>1.0190551193993249</c:v>
                      </c:pt>
                      <c:pt idx="3338">
                        <c:v>1.861697182673838</c:v>
                      </c:pt>
                      <c:pt idx="3339">
                        <c:v>1.5734261943594789</c:v>
                      </c:pt>
                      <c:pt idx="3340">
                        <c:v>2.585339948911237</c:v>
                      </c:pt>
                      <c:pt idx="3341">
                        <c:v>2.7723859785375722</c:v>
                      </c:pt>
                      <c:pt idx="3342">
                        <c:v>2.602841300206955</c:v>
                      </c:pt>
                      <c:pt idx="3343">
                        <c:v>2.6189017101305869</c:v>
                      </c:pt>
                      <c:pt idx="3344">
                        <c:v>2.4468796821152701</c:v>
                      </c:pt>
                      <c:pt idx="3345">
                        <c:v>2.3744618680590648</c:v>
                      </c:pt>
                      <c:pt idx="3346">
                        <c:v>2.2294355945079012</c:v>
                      </c:pt>
                      <c:pt idx="3347">
                        <c:v>2.0666410130634891</c:v>
                      </c:pt>
                      <c:pt idx="3348">
                        <c:v>1.666109078937789</c:v>
                      </c:pt>
                      <c:pt idx="3349">
                        <c:v>1.496025587899769</c:v>
                      </c:pt>
                      <c:pt idx="3350">
                        <c:v>1.078639415093545</c:v>
                      </c:pt>
                      <c:pt idx="3351">
                        <c:v>1.0894557324382701</c:v>
                      </c:pt>
                      <c:pt idx="3352">
                        <c:v>1.223346792594721</c:v>
                      </c:pt>
                      <c:pt idx="3353">
                        <c:v>1.393673726435692</c:v>
                      </c:pt>
                      <c:pt idx="3354">
                        <c:v>1.4873292355608609</c:v>
                      </c:pt>
                      <c:pt idx="3355">
                        <c:v>1.382375139780945</c:v>
                      </c:pt>
                      <c:pt idx="3356">
                        <c:v>1.244941867666187</c:v>
                      </c:pt>
                      <c:pt idx="3357">
                        <c:v>1.0359474616169659</c:v>
                      </c:pt>
                      <c:pt idx="3358">
                        <c:v>0.92403201360115761</c:v>
                      </c:pt>
                      <c:pt idx="3359">
                        <c:v>0.62037004841861465</c:v>
                      </c:pt>
                      <c:pt idx="3360">
                        <c:v>0.55453760843394995</c:v>
                      </c:pt>
                      <c:pt idx="3361">
                        <c:v>0.47390324459486971</c:v>
                      </c:pt>
                      <c:pt idx="3362">
                        <c:v>0.1922406842181284</c:v>
                      </c:pt>
                      <c:pt idx="3363">
                        <c:v>-0.32803974015124032</c:v>
                      </c:pt>
                      <c:pt idx="3364">
                        <c:v>-0.46623572488980608</c:v>
                      </c:pt>
                      <c:pt idx="3365">
                        <c:v>-0.33199765974488499</c:v>
                      </c:pt>
                      <c:pt idx="3366">
                        <c:v>-0.24047736478092679</c:v>
                      </c:pt>
                      <c:pt idx="3367">
                        <c:v>-9.3460352635776012E-2</c:v>
                      </c:pt>
                      <c:pt idx="3368">
                        <c:v>0.1638994383059906</c:v>
                      </c:pt>
                      <c:pt idx="3369">
                        <c:v>0.15789270871477801</c:v>
                      </c:pt>
                      <c:pt idx="3370">
                        <c:v>-0.77551555905647263</c:v>
                      </c:pt>
                      <c:pt idx="3371">
                        <c:v>-1.421586249318521</c:v>
                      </c:pt>
                    </c:numCache>
                  </c:numRef>
                </c:yVal>
                <c:smooth val="0"/>
                <c:extLst xmlns:c15="http://schemas.microsoft.com/office/drawing/2012/chart">
                  <c:ext xmlns:c16="http://schemas.microsoft.com/office/drawing/2014/chart" uri="{C3380CC4-5D6E-409C-BE32-E72D297353CC}">
                    <c16:uniqueId val="{00000003-FB57-48F4-8B3C-1771B29A97C0}"/>
                  </c:ext>
                </c:extLst>
              </c15:ser>
            </c15:filteredScatterSeries>
            <c15:filteredScatterSeries>
              <c15:ser>
                <c:idx val="3"/>
                <c:order val="4"/>
                <c:tx>
                  <c:v>4) Erro SSP Smooth 5s</c:v>
                </c:tx>
                <c:spPr>
                  <a:ln w="25400" cap="rnd">
                    <a:noFill/>
                    <a:round/>
                  </a:ln>
                  <a:effectLst/>
                </c:spPr>
                <c:marker>
                  <c:symbol val="circle"/>
                  <c:size val="2"/>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4) Erro SSP Smooth 5s'!$G$2:$G$3496</c15:sqref>
                        </c15:formulaRef>
                      </c:ext>
                    </c:extLst>
                    <c:numCache>
                      <c:formatCode>h:mm:ss</c:formatCode>
                      <c:ptCount val="3495"/>
                      <c:pt idx="0">
                        <c:v>43466.374976851846</c:v>
                      </c:pt>
                      <c:pt idx="1">
                        <c:v>43466.374988425923</c:v>
                      </c:pt>
                      <c:pt idx="2">
                        <c:v>43466.375</c:v>
                      </c:pt>
                      <c:pt idx="3">
                        <c:v>43466.379270833328</c:v>
                      </c:pt>
                      <c:pt idx="4">
                        <c:v>43466.379282407397</c:v>
                      </c:pt>
                      <c:pt idx="5">
                        <c:v>43466.379317129627</c:v>
                      </c:pt>
                      <c:pt idx="6">
                        <c:v>43466.379328703697</c:v>
                      </c:pt>
                      <c:pt idx="7">
                        <c:v>43466.379340277781</c:v>
                      </c:pt>
                      <c:pt idx="8">
                        <c:v>43466.379374999997</c:v>
                      </c:pt>
                      <c:pt idx="9">
                        <c:v>43466.379386574074</c:v>
                      </c:pt>
                      <c:pt idx="10">
                        <c:v>43466.37939814815</c:v>
                      </c:pt>
                      <c:pt idx="11">
                        <c:v>43466.37940972222</c:v>
                      </c:pt>
                      <c:pt idx="12">
                        <c:v>43466.379421296297</c:v>
                      </c:pt>
                      <c:pt idx="13">
                        <c:v>43466.379432870373</c:v>
                      </c:pt>
                      <c:pt idx="14">
                        <c:v>43466.379444444443</c:v>
                      </c:pt>
                      <c:pt idx="15">
                        <c:v>43466.37945601852</c:v>
                      </c:pt>
                      <c:pt idx="16">
                        <c:v>43466.379467592589</c:v>
                      </c:pt>
                      <c:pt idx="17">
                        <c:v>43466.379479166673</c:v>
                      </c:pt>
                      <c:pt idx="18">
                        <c:v>43466.379490740743</c:v>
                      </c:pt>
                      <c:pt idx="19">
                        <c:v>43466.379502314812</c:v>
                      </c:pt>
                      <c:pt idx="20">
                        <c:v>43466.379513888889</c:v>
                      </c:pt>
                      <c:pt idx="21">
                        <c:v>43466.379525462973</c:v>
                      </c:pt>
                      <c:pt idx="22">
                        <c:v>43466.379537037043</c:v>
                      </c:pt>
                      <c:pt idx="23">
                        <c:v>43466.379548611112</c:v>
                      </c:pt>
                      <c:pt idx="24">
                        <c:v>43466.379560185182</c:v>
                      </c:pt>
                      <c:pt idx="25">
                        <c:v>43466.379571759258</c:v>
                      </c:pt>
                      <c:pt idx="26">
                        <c:v>43466.379583333342</c:v>
                      </c:pt>
                      <c:pt idx="27">
                        <c:v>43466.379594907397</c:v>
                      </c:pt>
                      <c:pt idx="28">
                        <c:v>43466.379606481481</c:v>
                      </c:pt>
                      <c:pt idx="29">
                        <c:v>43466.379618055558</c:v>
                      </c:pt>
                      <c:pt idx="30">
                        <c:v>43466.379629629628</c:v>
                      </c:pt>
                      <c:pt idx="31">
                        <c:v>43466.379641203697</c:v>
                      </c:pt>
                      <c:pt idx="32">
                        <c:v>43466.379652777781</c:v>
                      </c:pt>
                      <c:pt idx="33">
                        <c:v>43466.379664351851</c:v>
                      </c:pt>
                      <c:pt idx="34">
                        <c:v>43466.379675925928</c:v>
                      </c:pt>
                      <c:pt idx="35">
                        <c:v>43466.379687499997</c:v>
                      </c:pt>
                      <c:pt idx="36">
                        <c:v>43466.379699074067</c:v>
                      </c:pt>
                      <c:pt idx="37">
                        <c:v>43466.379710648151</c:v>
                      </c:pt>
                      <c:pt idx="38">
                        <c:v>43466.37972222222</c:v>
                      </c:pt>
                      <c:pt idx="39">
                        <c:v>43466.379733796297</c:v>
                      </c:pt>
                      <c:pt idx="40">
                        <c:v>43466.379745370366</c:v>
                      </c:pt>
                      <c:pt idx="41">
                        <c:v>43466.379756944443</c:v>
                      </c:pt>
                      <c:pt idx="42">
                        <c:v>43466.37976851852</c:v>
                      </c:pt>
                      <c:pt idx="43">
                        <c:v>43466.379780092589</c:v>
                      </c:pt>
                      <c:pt idx="44">
                        <c:v>43466.379791666674</c:v>
                      </c:pt>
                      <c:pt idx="45">
                        <c:v>43466.379803240743</c:v>
                      </c:pt>
                      <c:pt idx="46">
                        <c:v>43466.379814814813</c:v>
                      </c:pt>
                      <c:pt idx="47">
                        <c:v>43466.379826388889</c:v>
                      </c:pt>
                      <c:pt idx="48">
                        <c:v>43466.379837962973</c:v>
                      </c:pt>
                      <c:pt idx="49">
                        <c:v>43466.379849537043</c:v>
                      </c:pt>
                      <c:pt idx="50">
                        <c:v>43466.379861111112</c:v>
                      </c:pt>
                      <c:pt idx="51">
                        <c:v>43466.379872685182</c:v>
                      </c:pt>
                      <c:pt idx="52">
                        <c:v>43466.379884259259</c:v>
                      </c:pt>
                      <c:pt idx="53">
                        <c:v>43466.379895833343</c:v>
                      </c:pt>
                      <c:pt idx="54">
                        <c:v>43466.379907407398</c:v>
                      </c:pt>
                      <c:pt idx="55">
                        <c:v>43466.379918981482</c:v>
                      </c:pt>
                      <c:pt idx="56">
                        <c:v>43466.379930555559</c:v>
                      </c:pt>
                      <c:pt idx="57">
                        <c:v>43466.379942129628</c:v>
                      </c:pt>
                      <c:pt idx="58">
                        <c:v>43466.379953703698</c:v>
                      </c:pt>
                      <c:pt idx="59">
                        <c:v>43466.379965277767</c:v>
                      </c:pt>
                      <c:pt idx="60">
                        <c:v>43466.379976851851</c:v>
                      </c:pt>
                      <c:pt idx="61">
                        <c:v>43466.379988425928</c:v>
                      </c:pt>
                      <c:pt idx="62">
                        <c:v>43466.38</c:v>
                      </c:pt>
                      <c:pt idx="63">
                        <c:v>43466.380011574067</c:v>
                      </c:pt>
                      <c:pt idx="64">
                        <c:v>43466.380231481482</c:v>
                      </c:pt>
                      <c:pt idx="65">
                        <c:v>43466.380358796298</c:v>
                      </c:pt>
                      <c:pt idx="66">
                        <c:v>43466.380370370367</c:v>
                      </c:pt>
                      <c:pt idx="67">
                        <c:v>43466.380381944437</c:v>
                      </c:pt>
                      <c:pt idx="68">
                        <c:v>43466.380393518521</c:v>
                      </c:pt>
                      <c:pt idx="69">
                        <c:v>43466.38040509259</c:v>
                      </c:pt>
                      <c:pt idx="70">
                        <c:v>43466.380416666667</c:v>
                      </c:pt>
                      <c:pt idx="71">
                        <c:v>43466.380428240736</c:v>
                      </c:pt>
                      <c:pt idx="72">
                        <c:v>43466.380439814813</c:v>
                      </c:pt>
                      <c:pt idx="73">
                        <c:v>43466.38045138889</c:v>
                      </c:pt>
                      <c:pt idx="74">
                        <c:v>43466.380462962959</c:v>
                      </c:pt>
                      <c:pt idx="75">
                        <c:v>43466.380474537043</c:v>
                      </c:pt>
                      <c:pt idx="76">
                        <c:v>43466.380486111113</c:v>
                      </c:pt>
                      <c:pt idx="77">
                        <c:v>43466.380497685182</c:v>
                      </c:pt>
                      <c:pt idx="78">
                        <c:v>43466.380509259259</c:v>
                      </c:pt>
                      <c:pt idx="79">
                        <c:v>43466.380520833343</c:v>
                      </c:pt>
                      <c:pt idx="80">
                        <c:v>43466.380532407413</c:v>
                      </c:pt>
                      <c:pt idx="81">
                        <c:v>43466.380543981482</c:v>
                      </c:pt>
                      <c:pt idx="82">
                        <c:v>43466.380555555559</c:v>
                      </c:pt>
                      <c:pt idx="83">
                        <c:v>43466.380567129629</c:v>
                      </c:pt>
                      <c:pt idx="84">
                        <c:v>43466.380578703713</c:v>
                      </c:pt>
                      <c:pt idx="85">
                        <c:v>43466.380590277768</c:v>
                      </c:pt>
                      <c:pt idx="86">
                        <c:v>43466.380601851852</c:v>
                      </c:pt>
                      <c:pt idx="87">
                        <c:v>43466.380613425928</c:v>
                      </c:pt>
                      <c:pt idx="88">
                        <c:v>43466.380624999998</c:v>
                      </c:pt>
                      <c:pt idx="89">
                        <c:v>43466.380636574067</c:v>
                      </c:pt>
                      <c:pt idx="90">
                        <c:v>43466.380648148152</c:v>
                      </c:pt>
                      <c:pt idx="91">
                        <c:v>43466.380659722221</c:v>
                      </c:pt>
                      <c:pt idx="92">
                        <c:v>43466.380671296298</c:v>
                      </c:pt>
                      <c:pt idx="93">
                        <c:v>43466.380682870367</c:v>
                      </c:pt>
                      <c:pt idx="94">
                        <c:v>43466.380694444437</c:v>
                      </c:pt>
                      <c:pt idx="95">
                        <c:v>43466.380706018521</c:v>
                      </c:pt>
                      <c:pt idx="96">
                        <c:v>43466.38071759259</c:v>
                      </c:pt>
                      <c:pt idx="97">
                        <c:v>43466.380729166667</c:v>
                      </c:pt>
                      <c:pt idx="98">
                        <c:v>43466.380740740737</c:v>
                      </c:pt>
                      <c:pt idx="99">
                        <c:v>43466.380752314813</c:v>
                      </c:pt>
                      <c:pt idx="100">
                        <c:v>43466.38076388889</c:v>
                      </c:pt>
                      <c:pt idx="101">
                        <c:v>43466.38077546296</c:v>
                      </c:pt>
                      <c:pt idx="102">
                        <c:v>43466.380787037036</c:v>
                      </c:pt>
                      <c:pt idx="103">
                        <c:v>43466.380798611113</c:v>
                      </c:pt>
                      <c:pt idx="104">
                        <c:v>43466.380810185183</c:v>
                      </c:pt>
                      <c:pt idx="105">
                        <c:v>43466.38082175926</c:v>
                      </c:pt>
                      <c:pt idx="106">
                        <c:v>43466.380833333344</c:v>
                      </c:pt>
                      <c:pt idx="107">
                        <c:v>43466.380844907413</c:v>
                      </c:pt>
                      <c:pt idx="108">
                        <c:v>43466.380856481483</c:v>
                      </c:pt>
                      <c:pt idx="109">
                        <c:v>43466.380868055552</c:v>
                      </c:pt>
                      <c:pt idx="110">
                        <c:v>43466.380879629629</c:v>
                      </c:pt>
                      <c:pt idx="111">
                        <c:v>43466.380891203713</c:v>
                      </c:pt>
                      <c:pt idx="112">
                        <c:v>43466.380902777782</c:v>
                      </c:pt>
                      <c:pt idx="113">
                        <c:v>43466.380914351852</c:v>
                      </c:pt>
                      <c:pt idx="114">
                        <c:v>43466.380925925929</c:v>
                      </c:pt>
                      <c:pt idx="115">
                        <c:v>43466.380937499998</c:v>
                      </c:pt>
                      <c:pt idx="116">
                        <c:v>43466.380949074082</c:v>
                      </c:pt>
                      <c:pt idx="117">
                        <c:v>43466.380960648137</c:v>
                      </c:pt>
                      <c:pt idx="118">
                        <c:v>43466.380972222221</c:v>
                      </c:pt>
                      <c:pt idx="119">
                        <c:v>43466.380983796298</c:v>
                      </c:pt>
                      <c:pt idx="120">
                        <c:v>43466.380995370368</c:v>
                      </c:pt>
                      <c:pt idx="121">
                        <c:v>43466.381006944437</c:v>
                      </c:pt>
                      <c:pt idx="122">
                        <c:v>43466.381018518521</c:v>
                      </c:pt>
                      <c:pt idx="123">
                        <c:v>43466.381168981483</c:v>
                      </c:pt>
                      <c:pt idx="124">
                        <c:v>43466.381180555552</c:v>
                      </c:pt>
                      <c:pt idx="125">
                        <c:v>43466.381192129629</c:v>
                      </c:pt>
                      <c:pt idx="126">
                        <c:v>43466.381203703713</c:v>
                      </c:pt>
                      <c:pt idx="127">
                        <c:v>43466.381261574083</c:v>
                      </c:pt>
                      <c:pt idx="128">
                        <c:v>43466.381273148138</c:v>
                      </c:pt>
                      <c:pt idx="129">
                        <c:v>43466.381284722222</c:v>
                      </c:pt>
                      <c:pt idx="130">
                        <c:v>43466.381296296298</c:v>
                      </c:pt>
                      <c:pt idx="131">
                        <c:v>43466.381307870368</c:v>
                      </c:pt>
                      <c:pt idx="132">
                        <c:v>43466.381319444437</c:v>
                      </c:pt>
                      <c:pt idx="133">
                        <c:v>43466.381331018521</c:v>
                      </c:pt>
                      <c:pt idx="134">
                        <c:v>43466.381342592591</c:v>
                      </c:pt>
                      <c:pt idx="135">
                        <c:v>43466.381354166668</c:v>
                      </c:pt>
                      <c:pt idx="136">
                        <c:v>43466.381365740737</c:v>
                      </c:pt>
                      <c:pt idx="137">
                        <c:v>43466.381377314807</c:v>
                      </c:pt>
                      <c:pt idx="138">
                        <c:v>43466.381388888891</c:v>
                      </c:pt>
                      <c:pt idx="139">
                        <c:v>43466.38140046296</c:v>
                      </c:pt>
                      <c:pt idx="140">
                        <c:v>43466.381412037037</c:v>
                      </c:pt>
                      <c:pt idx="141">
                        <c:v>43466.381423611107</c:v>
                      </c:pt>
                      <c:pt idx="142">
                        <c:v>43466.381435185183</c:v>
                      </c:pt>
                      <c:pt idx="143">
                        <c:v>43466.38144675926</c:v>
                      </c:pt>
                      <c:pt idx="144">
                        <c:v>43466.381458333337</c:v>
                      </c:pt>
                      <c:pt idx="145">
                        <c:v>43466.381469907406</c:v>
                      </c:pt>
                      <c:pt idx="146">
                        <c:v>43466.381481481483</c:v>
                      </c:pt>
                      <c:pt idx="147">
                        <c:v>43466.381493055553</c:v>
                      </c:pt>
                      <c:pt idx="148">
                        <c:v>43466.381504629629</c:v>
                      </c:pt>
                      <c:pt idx="149">
                        <c:v>43466.381516203714</c:v>
                      </c:pt>
                      <c:pt idx="150">
                        <c:v>43466.381527777783</c:v>
                      </c:pt>
                      <c:pt idx="151">
                        <c:v>43466.381539351853</c:v>
                      </c:pt>
                      <c:pt idx="152">
                        <c:v>43466.381550925929</c:v>
                      </c:pt>
                      <c:pt idx="153">
                        <c:v>43466.381562499999</c:v>
                      </c:pt>
                      <c:pt idx="154">
                        <c:v>43466.381574074083</c:v>
                      </c:pt>
                      <c:pt idx="155">
                        <c:v>43466.381585648152</c:v>
                      </c:pt>
                      <c:pt idx="156">
                        <c:v>43466.381597222222</c:v>
                      </c:pt>
                      <c:pt idx="157">
                        <c:v>43466.381608796299</c:v>
                      </c:pt>
                      <c:pt idx="158">
                        <c:v>43466.381620370368</c:v>
                      </c:pt>
                      <c:pt idx="159">
                        <c:v>43466.381631944438</c:v>
                      </c:pt>
                      <c:pt idx="160">
                        <c:v>43466.381643518522</c:v>
                      </c:pt>
                      <c:pt idx="161">
                        <c:v>43466.381655092591</c:v>
                      </c:pt>
                      <c:pt idx="162">
                        <c:v>43466.381666666668</c:v>
                      </c:pt>
                      <c:pt idx="163">
                        <c:v>43466.381678240738</c:v>
                      </c:pt>
                      <c:pt idx="164">
                        <c:v>43466.381689814807</c:v>
                      </c:pt>
                      <c:pt idx="165">
                        <c:v>43466.381909722222</c:v>
                      </c:pt>
                      <c:pt idx="166">
                        <c:v>43466.381921296299</c:v>
                      </c:pt>
                      <c:pt idx="167">
                        <c:v>43466.381932870368</c:v>
                      </c:pt>
                      <c:pt idx="168">
                        <c:v>43466.381944444453</c:v>
                      </c:pt>
                      <c:pt idx="169">
                        <c:v>43466.381956018522</c:v>
                      </c:pt>
                      <c:pt idx="170">
                        <c:v>43466.381967592592</c:v>
                      </c:pt>
                      <c:pt idx="171">
                        <c:v>43466.381979166668</c:v>
                      </c:pt>
                      <c:pt idx="172">
                        <c:v>43466.381990740738</c:v>
                      </c:pt>
                      <c:pt idx="173">
                        <c:v>43466.382002314807</c:v>
                      </c:pt>
                      <c:pt idx="174">
                        <c:v>43466.382013888891</c:v>
                      </c:pt>
                      <c:pt idx="175">
                        <c:v>43466.382025462961</c:v>
                      </c:pt>
                      <c:pt idx="176">
                        <c:v>43466.382037037038</c:v>
                      </c:pt>
                      <c:pt idx="177">
                        <c:v>43466.382048611107</c:v>
                      </c:pt>
                      <c:pt idx="178">
                        <c:v>43466.382060185177</c:v>
                      </c:pt>
                      <c:pt idx="179">
                        <c:v>43466.382071759261</c:v>
                      </c:pt>
                      <c:pt idx="180">
                        <c:v>43466.38208333333</c:v>
                      </c:pt>
                      <c:pt idx="181">
                        <c:v>43466.382094907407</c:v>
                      </c:pt>
                      <c:pt idx="182">
                        <c:v>43466.382106481477</c:v>
                      </c:pt>
                      <c:pt idx="183">
                        <c:v>43466.382118055553</c:v>
                      </c:pt>
                      <c:pt idx="184">
                        <c:v>43466.38212962963</c:v>
                      </c:pt>
                      <c:pt idx="185">
                        <c:v>43466.382141203707</c:v>
                      </c:pt>
                      <c:pt idx="186">
                        <c:v>43466.382152777784</c:v>
                      </c:pt>
                      <c:pt idx="187">
                        <c:v>43466.382164351853</c:v>
                      </c:pt>
                      <c:pt idx="188">
                        <c:v>43466.382175925923</c:v>
                      </c:pt>
                      <c:pt idx="189">
                        <c:v>43466.382187499999</c:v>
                      </c:pt>
                      <c:pt idx="190">
                        <c:v>43466.382199074083</c:v>
                      </c:pt>
                      <c:pt idx="191">
                        <c:v>43466.382210648153</c:v>
                      </c:pt>
                      <c:pt idx="192">
                        <c:v>43466.382222222222</c:v>
                      </c:pt>
                      <c:pt idx="193">
                        <c:v>43466.382233796299</c:v>
                      </c:pt>
                      <c:pt idx="194">
                        <c:v>43466.382314814808</c:v>
                      </c:pt>
                      <c:pt idx="195">
                        <c:v>43466.382326388892</c:v>
                      </c:pt>
                      <c:pt idx="196">
                        <c:v>43466.382337962961</c:v>
                      </c:pt>
                      <c:pt idx="197">
                        <c:v>43466.382349537038</c:v>
                      </c:pt>
                      <c:pt idx="198">
                        <c:v>43466.382361111107</c:v>
                      </c:pt>
                      <c:pt idx="199">
                        <c:v>43466.382372685177</c:v>
                      </c:pt>
                      <c:pt idx="200">
                        <c:v>43466.382384259261</c:v>
                      </c:pt>
                      <c:pt idx="201">
                        <c:v>43466.382395833331</c:v>
                      </c:pt>
                      <c:pt idx="202">
                        <c:v>43466.382407407407</c:v>
                      </c:pt>
                      <c:pt idx="203">
                        <c:v>43466.382418981477</c:v>
                      </c:pt>
                      <c:pt idx="204">
                        <c:v>43466.382430555554</c:v>
                      </c:pt>
                      <c:pt idx="205">
                        <c:v>43466.38244212963</c:v>
                      </c:pt>
                      <c:pt idx="206">
                        <c:v>43466.382453703707</c:v>
                      </c:pt>
                      <c:pt idx="207">
                        <c:v>43466.382465277777</c:v>
                      </c:pt>
                      <c:pt idx="208">
                        <c:v>43466.382476851853</c:v>
                      </c:pt>
                      <c:pt idx="209">
                        <c:v>43466.382488425923</c:v>
                      </c:pt>
                      <c:pt idx="210">
                        <c:v>43466.3825</c:v>
                      </c:pt>
                      <c:pt idx="211">
                        <c:v>43466.382511574076</c:v>
                      </c:pt>
                      <c:pt idx="212">
                        <c:v>43466.382523148153</c:v>
                      </c:pt>
                      <c:pt idx="213">
                        <c:v>43466.382534722223</c:v>
                      </c:pt>
                      <c:pt idx="214">
                        <c:v>43466.3825462963</c:v>
                      </c:pt>
                      <c:pt idx="215">
                        <c:v>43466.382557870369</c:v>
                      </c:pt>
                      <c:pt idx="216">
                        <c:v>43466.382569444453</c:v>
                      </c:pt>
                      <c:pt idx="217">
                        <c:v>43466.382581018523</c:v>
                      </c:pt>
                      <c:pt idx="218">
                        <c:v>43466.382592592592</c:v>
                      </c:pt>
                      <c:pt idx="219">
                        <c:v>43466.382604166669</c:v>
                      </c:pt>
                      <c:pt idx="220">
                        <c:v>43466.382615740738</c:v>
                      </c:pt>
                      <c:pt idx="221">
                        <c:v>43466.382627314822</c:v>
                      </c:pt>
                      <c:pt idx="222">
                        <c:v>43466.382638888892</c:v>
                      </c:pt>
                      <c:pt idx="223">
                        <c:v>43466.382650462961</c:v>
                      </c:pt>
                      <c:pt idx="224">
                        <c:v>43466.382662037038</c:v>
                      </c:pt>
                      <c:pt idx="225">
                        <c:v>43466.382673611108</c:v>
                      </c:pt>
                      <c:pt idx="226">
                        <c:v>43466.382685185177</c:v>
                      </c:pt>
                      <c:pt idx="227">
                        <c:v>43466.382696759261</c:v>
                      </c:pt>
                      <c:pt idx="228">
                        <c:v>43466.382708333331</c:v>
                      </c:pt>
                      <c:pt idx="229">
                        <c:v>43466.382719907408</c:v>
                      </c:pt>
                      <c:pt idx="230">
                        <c:v>43466.382731481477</c:v>
                      </c:pt>
                      <c:pt idx="231">
                        <c:v>43466.382743055547</c:v>
                      </c:pt>
                      <c:pt idx="232">
                        <c:v>43466.382754629631</c:v>
                      </c:pt>
                      <c:pt idx="233">
                        <c:v>43466.3827662037</c:v>
                      </c:pt>
                      <c:pt idx="234">
                        <c:v>43466.382777777777</c:v>
                      </c:pt>
                      <c:pt idx="235">
                        <c:v>43466.382789351846</c:v>
                      </c:pt>
                      <c:pt idx="236">
                        <c:v>43466.382800925923</c:v>
                      </c:pt>
                      <c:pt idx="237">
                        <c:v>43466.3828125</c:v>
                      </c:pt>
                      <c:pt idx="238">
                        <c:v>43466.382824074077</c:v>
                      </c:pt>
                      <c:pt idx="239">
                        <c:v>43466.382835648154</c:v>
                      </c:pt>
                      <c:pt idx="240">
                        <c:v>43466.382847222223</c:v>
                      </c:pt>
                      <c:pt idx="241">
                        <c:v>43466.3828587963</c:v>
                      </c:pt>
                      <c:pt idx="242">
                        <c:v>43466.382870370369</c:v>
                      </c:pt>
                      <c:pt idx="243">
                        <c:v>43466.382881944453</c:v>
                      </c:pt>
                      <c:pt idx="244">
                        <c:v>43466.382893518523</c:v>
                      </c:pt>
                      <c:pt idx="245">
                        <c:v>43466.382905092592</c:v>
                      </c:pt>
                      <c:pt idx="246">
                        <c:v>43466.382916666669</c:v>
                      </c:pt>
                      <c:pt idx="247">
                        <c:v>43466.382928240739</c:v>
                      </c:pt>
                      <c:pt idx="248">
                        <c:v>43466.382939814823</c:v>
                      </c:pt>
                      <c:pt idx="249">
                        <c:v>43466.382951388892</c:v>
                      </c:pt>
                      <c:pt idx="250">
                        <c:v>43466.382962962962</c:v>
                      </c:pt>
                      <c:pt idx="251">
                        <c:v>43466.382974537039</c:v>
                      </c:pt>
                      <c:pt idx="252">
                        <c:v>43466.382986111108</c:v>
                      </c:pt>
                      <c:pt idx="253">
                        <c:v>43466.382997685178</c:v>
                      </c:pt>
                      <c:pt idx="254">
                        <c:v>43466.383009259262</c:v>
                      </c:pt>
                      <c:pt idx="255">
                        <c:v>43466.383020833331</c:v>
                      </c:pt>
                      <c:pt idx="256">
                        <c:v>43466.383032407408</c:v>
                      </c:pt>
                      <c:pt idx="257">
                        <c:v>43466.383043981477</c:v>
                      </c:pt>
                      <c:pt idx="258">
                        <c:v>43466.383055555547</c:v>
                      </c:pt>
                      <c:pt idx="259">
                        <c:v>43466.383067129631</c:v>
                      </c:pt>
                      <c:pt idx="260">
                        <c:v>43466.3830787037</c:v>
                      </c:pt>
                      <c:pt idx="261">
                        <c:v>43466.383090277777</c:v>
                      </c:pt>
                      <c:pt idx="262">
                        <c:v>43466.383101851847</c:v>
                      </c:pt>
                      <c:pt idx="263">
                        <c:v>43466.383113425924</c:v>
                      </c:pt>
                      <c:pt idx="264">
                        <c:v>43466.383125</c:v>
                      </c:pt>
                      <c:pt idx="265">
                        <c:v>43466.383136574077</c:v>
                      </c:pt>
                      <c:pt idx="266">
                        <c:v>43466.383148148147</c:v>
                      </c:pt>
                      <c:pt idx="267">
                        <c:v>43466.383159722223</c:v>
                      </c:pt>
                      <c:pt idx="268">
                        <c:v>43466.383171296293</c:v>
                      </c:pt>
                      <c:pt idx="269">
                        <c:v>43466.38318287037</c:v>
                      </c:pt>
                      <c:pt idx="270">
                        <c:v>43466.383194444446</c:v>
                      </c:pt>
                      <c:pt idx="271">
                        <c:v>43466.383206018523</c:v>
                      </c:pt>
                      <c:pt idx="272">
                        <c:v>43466.383217592593</c:v>
                      </c:pt>
                      <c:pt idx="273">
                        <c:v>43466.383229166669</c:v>
                      </c:pt>
                      <c:pt idx="274">
                        <c:v>43466.383240740739</c:v>
                      </c:pt>
                      <c:pt idx="275">
                        <c:v>43466.383252314823</c:v>
                      </c:pt>
                      <c:pt idx="276">
                        <c:v>43466.383263888893</c:v>
                      </c:pt>
                      <c:pt idx="277">
                        <c:v>43466.383275462962</c:v>
                      </c:pt>
                      <c:pt idx="278">
                        <c:v>43466.383287037039</c:v>
                      </c:pt>
                      <c:pt idx="279">
                        <c:v>43466.383298611108</c:v>
                      </c:pt>
                      <c:pt idx="280">
                        <c:v>43466.383310185192</c:v>
                      </c:pt>
                      <c:pt idx="281">
                        <c:v>43466.383321759262</c:v>
                      </c:pt>
                      <c:pt idx="282">
                        <c:v>43466.383333333331</c:v>
                      </c:pt>
                      <c:pt idx="283">
                        <c:v>43466.383344907408</c:v>
                      </c:pt>
                      <c:pt idx="284">
                        <c:v>43466.383356481478</c:v>
                      </c:pt>
                      <c:pt idx="285">
                        <c:v>43466.383368055547</c:v>
                      </c:pt>
                      <c:pt idx="286">
                        <c:v>43466.383379629631</c:v>
                      </c:pt>
                      <c:pt idx="287">
                        <c:v>43466.383391203701</c:v>
                      </c:pt>
                      <c:pt idx="288">
                        <c:v>43466.383402777778</c:v>
                      </c:pt>
                      <c:pt idx="289">
                        <c:v>43466.383414351847</c:v>
                      </c:pt>
                      <c:pt idx="290">
                        <c:v>43466.383425925917</c:v>
                      </c:pt>
                      <c:pt idx="291">
                        <c:v>43466.383437500001</c:v>
                      </c:pt>
                      <c:pt idx="292">
                        <c:v>43466.383449074077</c:v>
                      </c:pt>
                      <c:pt idx="293">
                        <c:v>43466.383460648147</c:v>
                      </c:pt>
                      <c:pt idx="294">
                        <c:v>43466.383472222216</c:v>
                      </c:pt>
                      <c:pt idx="295">
                        <c:v>43466.383483796293</c:v>
                      </c:pt>
                      <c:pt idx="296">
                        <c:v>43466.38349537037</c:v>
                      </c:pt>
                      <c:pt idx="297">
                        <c:v>43466.383506944447</c:v>
                      </c:pt>
                      <c:pt idx="298">
                        <c:v>43466.383518518523</c:v>
                      </c:pt>
                      <c:pt idx="299">
                        <c:v>43466.383530092593</c:v>
                      </c:pt>
                      <c:pt idx="300">
                        <c:v>43466.38354166667</c:v>
                      </c:pt>
                      <c:pt idx="301">
                        <c:v>43466.383553240739</c:v>
                      </c:pt>
                      <c:pt idx="302">
                        <c:v>43466.383564814823</c:v>
                      </c:pt>
                      <c:pt idx="303">
                        <c:v>43466.383576388893</c:v>
                      </c:pt>
                      <c:pt idx="304">
                        <c:v>43466.383587962962</c:v>
                      </c:pt>
                      <c:pt idx="305">
                        <c:v>43466.383599537039</c:v>
                      </c:pt>
                      <c:pt idx="306">
                        <c:v>43466.383611111109</c:v>
                      </c:pt>
                      <c:pt idx="307">
                        <c:v>43466.383622685193</c:v>
                      </c:pt>
                      <c:pt idx="308">
                        <c:v>43466.383634259262</c:v>
                      </c:pt>
                      <c:pt idx="309">
                        <c:v>43466.383645833332</c:v>
                      </c:pt>
                      <c:pt idx="310">
                        <c:v>43466.383657407408</c:v>
                      </c:pt>
                      <c:pt idx="311">
                        <c:v>43466.383668981478</c:v>
                      </c:pt>
                      <c:pt idx="312">
                        <c:v>43466.383680555547</c:v>
                      </c:pt>
                      <c:pt idx="313">
                        <c:v>43466.38380787037</c:v>
                      </c:pt>
                      <c:pt idx="314">
                        <c:v>43466.383819444447</c:v>
                      </c:pt>
                      <c:pt idx="315">
                        <c:v>43466.38385416667</c:v>
                      </c:pt>
                      <c:pt idx="316">
                        <c:v>43466.38386574074</c:v>
                      </c:pt>
                      <c:pt idx="317">
                        <c:v>43466.383877314824</c:v>
                      </c:pt>
                      <c:pt idx="318">
                        <c:v>43466.383888888893</c:v>
                      </c:pt>
                      <c:pt idx="319">
                        <c:v>43466.383900462963</c:v>
                      </c:pt>
                      <c:pt idx="320">
                        <c:v>43466.383912037039</c:v>
                      </c:pt>
                      <c:pt idx="321">
                        <c:v>43466.383923611109</c:v>
                      </c:pt>
                      <c:pt idx="322">
                        <c:v>43466.383935185193</c:v>
                      </c:pt>
                      <c:pt idx="323">
                        <c:v>43466.383946759262</c:v>
                      </c:pt>
                      <c:pt idx="324">
                        <c:v>43466.383958333332</c:v>
                      </c:pt>
                      <c:pt idx="325">
                        <c:v>43466.383969907409</c:v>
                      </c:pt>
                      <c:pt idx="326">
                        <c:v>43466.383981481478</c:v>
                      </c:pt>
                      <c:pt idx="327">
                        <c:v>43466.383993055562</c:v>
                      </c:pt>
                      <c:pt idx="328">
                        <c:v>43466.384004629632</c:v>
                      </c:pt>
                      <c:pt idx="329">
                        <c:v>43466.384016203701</c:v>
                      </c:pt>
                      <c:pt idx="330">
                        <c:v>43466.384027777778</c:v>
                      </c:pt>
                      <c:pt idx="331">
                        <c:v>43466.384039351848</c:v>
                      </c:pt>
                      <c:pt idx="332">
                        <c:v>43466.384050925917</c:v>
                      </c:pt>
                      <c:pt idx="333">
                        <c:v>43466.384062500001</c:v>
                      </c:pt>
                      <c:pt idx="334">
                        <c:v>43466.384074074071</c:v>
                      </c:pt>
                      <c:pt idx="335">
                        <c:v>43466.384085648147</c:v>
                      </c:pt>
                      <c:pt idx="336">
                        <c:v>43466.384097222217</c:v>
                      </c:pt>
                      <c:pt idx="337">
                        <c:v>43466.384108796286</c:v>
                      </c:pt>
                      <c:pt idx="338">
                        <c:v>43466.384120370371</c:v>
                      </c:pt>
                      <c:pt idx="339">
                        <c:v>43466.384131944447</c:v>
                      </c:pt>
                      <c:pt idx="340">
                        <c:v>43466.384143518517</c:v>
                      </c:pt>
                      <c:pt idx="341">
                        <c:v>43466.384155092594</c:v>
                      </c:pt>
                      <c:pt idx="342">
                        <c:v>43466.384166666663</c:v>
                      </c:pt>
                      <c:pt idx="343">
                        <c:v>43466.38417824074</c:v>
                      </c:pt>
                      <c:pt idx="344">
                        <c:v>43466.384189814817</c:v>
                      </c:pt>
                      <c:pt idx="345">
                        <c:v>43466.384201388893</c:v>
                      </c:pt>
                      <c:pt idx="346">
                        <c:v>43466.384212962963</c:v>
                      </c:pt>
                      <c:pt idx="347">
                        <c:v>43466.38422453704</c:v>
                      </c:pt>
                      <c:pt idx="348">
                        <c:v>43466.384236111109</c:v>
                      </c:pt>
                      <c:pt idx="349">
                        <c:v>43466.384247685193</c:v>
                      </c:pt>
                      <c:pt idx="350">
                        <c:v>43466.384259259263</c:v>
                      </c:pt>
                      <c:pt idx="351">
                        <c:v>43466.384270833332</c:v>
                      </c:pt>
                      <c:pt idx="352">
                        <c:v>43466.384282407409</c:v>
                      </c:pt>
                      <c:pt idx="353">
                        <c:v>43466.384293981479</c:v>
                      </c:pt>
                      <c:pt idx="354">
                        <c:v>43466.384305555563</c:v>
                      </c:pt>
                      <c:pt idx="355">
                        <c:v>43466.384317129632</c:v>
                      </c:pt>
                      <c:pt idx="356">
                        <c:v>43466.384328703702</c:v>
                      </c:pt>
                      <c:pt idx="357">
                        <c:v>43466.384340277778</c:v>
                      </c:pt>
                      <c:pt idx="358">
                        <c:v>43466.384351851862</c:v>
                      </c:pt>
                      <c:pt idx="359">
                        <c:v>43466.384363425917</c:v>
                      </c:pt>
                      <c:pt idx="360">
                        <c:v>43466.384375000001</c:v>
                      </c:pt>
                      <c:pt idx="361">
                        <c:v>43466.384386574071</c:v>
                      </c:pt>
                      <c:pt idx="362">
                        <c:v>43466.384398148148</c:v>
                      </c:pt>
                      <c:pt idx="363">
                        <c:v>43466.384409722217</c:v>
                      </c:pt>
                      <c:pt idx="364">
                        <c:v>43466.384421296287</c:v>
                      </c:pt>
                      <c:pt idx="365">
                        <c:v>43466.384432870371</c:v>
                      </c:pt>
                      <c:pt idx="366">
                        <c:v>43466.384444444448</c:v>
                      </c:pt>
                      <c:pt idx="367">
                        <c:v>43466.384456018517</c:v>
                      </c:pt>
                      <c:pt idx="368">
                        <c:v>43466.384467592587</c:v>
                      </c:pt>
                      <c:pt idx="369">
                        <c:v>43466.384479166663</c:v>
                      </c:pt>
                      <c:pt idx="370">
                        <c:v>43466.38449074074</c:v>
                      </c:pt>
                      <c:pt idx="371">
                        <c:v>43466.384502314817</c:v>
                      </c:pt>
                      <c:pt idx="372">
                        <c:v>43466.384513888886</c:v>
                      </c:pt>
                      <c:pt idx="373">
                        <c:v>43466.384525462963</c:v>
                      </c:pt>
                      <c:pt idx="374">
                        <c:v>43466.38453703704</c:v>
                      </c:pt>
                      <c:pt idx="375">
                        <c:v>43466.384548611109</c:v>
                      </c:pt>
                      <c:pt idx="376">
                        <c:v>43466.384560185194</c:v>
                      </c:pt>
                      <c:pt idx="377">
                        <c:v>43466.384571759263</c:v>
                      </c:pt>
                      <c:pt idx="378">
                        <c:v>43466.384583333333</c:v>
                      </c:pt>
                      <c:pt idx="379">
                        <c:v>43466.384594907409</c:v>
                      </c:pt>
                      <c:pt idx="380">
                        <c:v>43466.384606481479</c:v>
                      </c:pt>
                      <c:pt idx="381">
                        <c:v>43466.384618055563</c:v>
                      </c:pt>
                      <c:pt idx="382">
                        <c:v>43466.384629629632</c:v>
                      </c:pt>
                      <c:pt idx="383">
                        <c:v>43466.384641203702</c:v>
                      </c:pt>
                      <c:pt idx="384">
                        <c:v>43466.384652777779</c:v>
                      </c:pt>
                      <c:pt idx="385">
                        <c:v>43466.384664351863</c:v>
                      </c:pt>
                      <c:pt idx="386">
                        <c:v>43466.384675925918</c:v>
                      </c:pt>
                      <c:pt idx="387">
                        <c:v>43466.384687500002</c:v>
                      </c:pt>
                      <c:pt idx="388">
                        <c:v>43466.384699074071</c:v>
                      </c:pt>
                      <c:pt idx="389">
                        <c:v>43466.384710648148</c:v>
                      </c:pt>
                      <c:pt idx="390">
                        <c:v>43466.384722222218</c:v>
                      </c:pt>
                      <c:pt idx="391">
                        <c:v>43466.384733796287</c:v>
                      </c:pt>
                      <c:pt idx="392">
                        <c:v>43466.384745370371</c:v>
                      </c:pt>
                      <c:pt idx="393">
                        <c:v>43466.384756944448</c:v>
                      </c:pt>
                      <c:pt idx="394">
                        <c:v>43466.384768518517</c:v>
                      </c:pt>
                      <c:pt idx="395">
                        <c:v>43466.384780092587</c:v>
                      </c:pt>
                      <c:pt idx="396">
                        <c:v>43466.384791666656</c:v>
                      </c:pt>
                      <c:pt idx="397">
                        <c:v>43466.38480324074</c:v>
                      </c:pt>
                      <c:pt idx="398">
                        <c:v>43466.384814814817</c:v>
                      </c:pt>
                      <c:pt idx="399">
                        <c:v>43466.384826388887</c:v>
                      </c:pt>
                      <c:pt idx="400">
                        <c:v>43466.384837962964</c:v>
                      </c:pt>
                      <c:pt idx="401">
                        <c:v>43466.38484953704</c:v>
                      </c:pt>
                      <c:pt idx="402">
                        <c:v>43466.38486111111</c:v>
                      </c:pt>
                      <c:pt idx="403">
                        <c:v>43466.384872685187</c:v>
                      </c:pt>
                      <c:pt idx="404">
                        <c:v>43466.384884259263</c:v>
                      </c:pt>
                      <c:pt idx="405">
                        <c:v>43466.384895833333</c:v>
                      </c:pt>
                      <c:pt idx="406">
                        <c:v>43466.38490740741</c:v>
                      </c:pt>
                      <c:pt idx="407">
                        <c:v>43466.384918981479</c:v>
                      </c:pt>
                      <c:pt idx="408">
                        <c:v>43466.384930555563</c:v>
                      </c:pt>
                      <c:pt idx="409">
                        <c:v>43466.384942129633</c:v>
                      </c:pt>
                      <c:pt idx="410">
                        <c:v>43466.384953703702</c:v>
                      </c:pt>
                      <c:pt idx="411">
                        <c:v>43466.384965277779</c:v>
                      </c:pt>
                      <c:pt idx="412">
                        <c:v>43466.384976851848</c:v>
                      </c:pt>
                      <c:pt idx="413">
                        <c:v>43466.384988425933</c:v>
                      </c:pt>
                      <c:pt idx="414">
                        <c:v>43466.385000000002</c:v>
                      </c:pt>
                      <c:pt idx="415">
                        <c:v>43466.385011574072</c:v>
                      </c:pt>
                      <c:pt idx="416">
                        <c:v>43466.385023148148</c:v>
                      </c:pt>
                      <c:pt idx="417">
                        <c:v>43466.385034722232</c:v>
                      </c:pt>
                      <c:pt idx="418">
                        <c:v>43466.385046296287</c:v>
                      </c:pt>
                      <c:pt idx="419">
                        <c:v>43466.385057870371</c:v>
                      </c:pt>
                      <c:pt idx="420">
                        <c:v>43466.385069444441</c:v>
                      </c:pt>
                      <c:pt idx="421">
                        <c:v>43466.385081018518</c:v>
                      </c:pt>
                      <c:pt idx="422">
                        <c:v>43466.385092592587</c:v>
                      </c:pt>
                      <c:pt idx="423">
                        <c:v>43466.385104166657</c:v>
                      </c:pt>
                      <c:pt idx="424">
                        <c:v>43466.385115740741</c:v>
                      </c:pt>
                      <c:pt idx="425">
                        <c:v>43466.385127314818</c:v>
                      </c:pt>
                      <c:pt idx="426">
                        <c:v>43466.385138888887</c:v>
                      </c:pt>
                      <c:pt idx="427">
                        <c:v>43466.385150462957</c:v>
                      </c:pt>
                      <c:pt idx="428">
                        <c:v>43466.385162037041</c:v>
                      </c:pt>
                      <c:pt idx="429">
                        <c:v>43466.38517361111</c:v>
                      </c:pt>
                      <c:pt idx="430">
                        <c:v>43466.385185185187</c:v>
                      </c:pt>
                      <c:pt idx="431">
                        <c:v>43466.385196759264</c:v>
                      </c:pt>
                      <c:pt idx="432">
                        <c:v>43466.385208333333</c:v>
                      </c:pt>
                      <c:pt idx="433">
                        <c:v>43466.38521990741</c:v>
                      </c:pt>
                      <c:pt idx="434">
                        <c:v>43466.385231481479</c:v>
                      </c:pt>
                      <c:pt idx="435">
                        <c:v>43466.385243055563</c:v>
                      </c:pt>
                      <c:pt idx="436">
                        <c:v>43466.385254629633</c:v>
                      </c:pt>
                      <c:pt idx="437">
                        <c:v>43466.385266203702</c:v>
                      </c:pt>
                      <c:pt idx="438">
                        <c:v>43466.385277777779</c:v>
                      </c:pt>
                      <c:pt idx="439">
                        <c:v>43466.385289351849</c:v>
                      </c:pt>
                      <c:pt idx="440">
                        <c:v>43466.385300925933</c:v>
                      </c:pt>
                      <c:pt idx="441">
                        <c:v>43466.385312500002</c:v>
                      </c:pt>
                      <c:pt idx="442">
                        <c:v>43466.385324074072</c:v>
                      </c:pt>
                      <c:pt idx="443">
                        <c:v>43466.385335648149</c:v>
                      </c:pt>
                      <c:pt idx="444">
                        <c:v>43466.385347222233</c:v>
                      </c:pt>
                      <c:pt idx="445">
                        <c:v>43466.385358796288</c:v>
                      </c:pt>
                      <c:pt idx="446">
                        <c:v>43466.385370370372</c:v>
                      </c:pt>
                      <c:pt idx="447">
                        <c:v>43466.385381944441</c:v>
                      </c:pt>
                      <c:pt idx="448">
                        <c:v>43466.385393518518</c:v>
                      </c:pt>
                      <c:pt idx="449">
                        <c:v>43466.385405092587</c:v>
                      </c:pt>
                      <c:pt idx="450">
                        <c:v>43466.385416666657</c:v>
                      </c:pt>
                      <c:pt idx="451">
                        <c:v>43466.385428240741</c:v>
                      </c:pt>
                      <c:pt idx="452">
                        <c:v>43466.385439814818</c:v>
                      </c:pt>
                      <c:pt idx="453">
                        <c:v>43466.385451388887</c:v>
                      </c:pt>
                      <c:pt idx="454">
                        <c:v>43466.385462962957</c:v>
                      </c:pt>
                      <c:pt idx="455">
                        <c:v>43466.385474537034</c:v>
                      </c:pt>
                      <c:pt idx="456">
                        <c:v>43466.38548611111</c:v>
                      </c:pt>
                      <c:pt idx="457">
                        <c:v>43466.385497685187</c:v>
                      </c:pt>
                      <c:pt idx="458">
                        <c:v>43466.385509259257</c:v>
                      </c:pt>
                      <c:pt idx="459">
                        <c:v>43466.385520833333</c:v>
                      </c:pt>
                      <c:pt idx="460">
                        <c:v>43466.38553240741</c:v>
                      </c:pt>
                      <c:pt idx="461">
                        <c:v>43466.38554398148</c:v>
                      </c:pt>
                      <c:pt idx="462">
                        <c:v>43466.385555555556</c:v>
                      </c:pt>
                      <c:pt idx="463">
                        <c:v>43466.385567129633</c:v>
                      </c:pt>
                      <c:pt idx="464">
                        <c:v>43466.385578703703</c:v>
                      </c:pt>
                      <c:pt idx="465">
                        <c:v>43466.38559027778</c:v>
                      </c:pt>
                      <c:pt idx="466">
                        <c:v>43466.385601851849</c:v>
                      </c:pt>
                      <c:pt idx="467">
                        <c:v>43466.385613425933</c:v>
                      </c:pt>
                      <c:pt idx="468">
                        <c:v>43466.385625000003</c:v>
                      </c:pt>
                      <c:pt idx="469">
                        <c:v>43466.385636574072</c:v>
                      </c:pt>
                      <c:pt idx="470">
                        <c:v>43466.385648148149</c:v>
                      </c:pt>
                      <c:pt idx="471">
                        <c:v>43466.385659722233</c:v>
                      </c:pt>
                      <c:pt idx="472">
                        <c:v>43466.385671296302</c:v>
                      </c:pt>
                      <c:pt idx="473">
                        <c:v>43466.385682870372</c:v>
                      </c:pt>
                      <c:pt idx="474">
                        <c:v>43466.385694444441</c:v>
                      </c:pt>
                      <c:pt idx="475">
                        <c:v>43466.385706018518</c:v>
                      </c:pt>
                      <c:pt idx="476">
                        <c:v>43466.385717592602</c:v>
                      </c:pt>
                      <c:pt idx="477">
                        <c:v>43466.385729166657</c:v>
                      </c:pt>
                      <c:pt idx="478">
                        <c:v>43466.385740740741</c:v>
                      </c:pt>
                      <c:pt idx="479">
                        <c:v>43466.385752314818</c:v>
                      </c:pt>
                      <c:pt idx="480">
                        <c:v>43466.385763888888</c:v>
                      </c:pt>
                      <c:pt idx="481">
                        <c:v>43466.385775462957</c:v>
                      </c:pt>
                      <c:pt idx="482">
                        <c:v>43466.385787037027</c:v>
                      </c:pt>
                      <c:pt idx="483">
                        <c:v>43466.385798611111</c:v>
                      </c:pt>
                      <c:pt idx="484">
                        <c:v>43466.385810185187</c:v>
                      </c:pt>
                      <c:pt idx="485">
                        <c:v>43466.385821759257</c:v>
                      </c:pt>
                      <c:pt idx="486">
                        <c:v>43466.385833333326</c:v>
                      </c:pt>
                      <c:pt idx="487">
                        <c:v>43466.385844907411</c:v>
                      </c:pt>
                      <c:pt idx="488">
                        <c:v>43466.38585648148</c:v>
                      </c:pt>
                      <c:pt idx="489">
                        <c:v>43466.385868055557</c:v>
                      </c:pt>
                      <c:pt idx="490">
                        <c:v>43466.385879629634</c:v>
                      </c:pt>
                      <c:pt idx="491">
                        <c:v>43466.385891203703</c:v>
                      </c:pt>
                      <c:pt idx="492">
                        <c:v>43466.38590277778</c:v>
                      </c:pt>
                      <c:pt idx="493">
                        <c:v>43466.385914351849</c:v>
                      </c:pt>
                      <c:pt idx="494">
                        <c:v>43466.385925925933</c:v>
                      </c:pt>
                      <c:pt idx="495">
                        <c:v>43466.385937500003</c:v>
                      </c:pt>
                      <c:pt idx="496">
                        <c:v>43466.385949074072</c:v>
                      </c:pt>
                      <c:pt idx="497">
                        <c:v>43466.385960648149</c:v>
                      </c:pt>
                      <c:pt idx="498">
                        <c:v>43466.385972222219</c:v>
                      </c:pt>
                      <c:pt idx="499">
                        <c:v>43466.385983796303</c:v>
                      </c:pt>
                      <c:pt idx="500">
                        <c:v>43466.385995370372</c:v>
                      </c:pt>
                      <c:pt idx="501">
                        <c:v>43466.386006944442</c:v>
                      </c:pt>
                      <c:pt idx="502">
                        <c:v>43466.386018518519</c:v>
                      </c:pt>
                      <c:pt idx="503">
                        <c:v>43466.386030092603</c:v>
                      </c:pt>
                      <c:pt idx="504">
                        <c:v>43466.386041666658</c:v>
                      </c:pt>
                      <c:pt idx="505">
                        <c:v>43466.386053240742</c:v>
                      </c:pt>
                      <c:pt idx="506">
                        <c:v>43466.386064814818</c:v>
                      </c:pt>
                      <c:pt idx="507">
                        <c:v>43466.386076388888</c:v>
                      </c:pt>
                      <c:pt idx="508">
                        <c:v>43466.386087962957</c:v>
                      </c:pt>
                      <c:pt idx="509">
                        <c:v>43466.386099537027</c:v>
                      </c:pt>
                      <c:pt idx="510">
                        <c:v>43466.386111111111</c:v>
                      </c:pt>
                      <c:pt idx="511">
                        <c:v>43466.386122685188</c:v>
                      </c:pt>
                      <c:pt idx="512">
                        <c:v>43466.386134259257</c:v>
                      </c:pt>
                      <c:pt idx="513">
                        <c:v>43466.386145833327</c:v>
                      </c:pt>
                      <c:pt idx="514">
                        <c:v>43466.386157407411</c:v>
                      </c:pt>
                      <c:pt idx="515">
                        <c:v>43466.38616898148</c:v>
                      </c:pt>
                      <c:pt idx="516">
                        <c:v>43466.386180555557</c:v>
                      </c:pt>
                      <c:pt idx="517">
                        <c:v>43466.386192129627</c:v>
                      </c:pt>
                      <c:pt idx="518">
                        <c:v>43466.386203703703</c:v>
                      </c:pt>
                      <c:pt idx="519">
                        <c:v>43466.38621527778</c:v>
                      </c:pt>
                      <c:pt idx="520">
                        <c:v>43466.38622685185</c:v>
                      </c:pt>
                      <c:pt idx="521">
                        <c:v>43466.386238425926</c:v>
                      </c:pt>
                      <c:pt idx="522">
                        <c:v>43466.386250000003</c:v>
                      </c:pt>
                      <c:pt idx="523">
                        <c:v>43466.386261574073</c:v>
                      </c:pt>
                      <c:pt idx="524">
                        <c:v>43466.386273148149</c:v>
                      </c:pt>
                      <c:pt idx="525">
                        <c:v>43466.386284722219</c:v>
                      </c:pt>
                      <c:pt idx="526">
                        <c:v>43466.386296296303</c:v>
                      </c:pt>
                      <c:pt idx="527">
                        <c:v>43466.386307870373</c:v>
                      </c:pt>
                      <c:pt idx="528">
                        <c:v>43466.386319444442</c:v>
                      </c:pt>
                      <c:pt idx="529">
                        <c:v>43466.386331018519</c:v>
                      </c:pt>
                      <c:pt idx="530">
                        <c:v>43466.386342592603</c:v>
                      </c:pt>
                      <c:pt idx="531">
                        <c:v>43466.386354166672</c:v>
                      </c:pt>
                      <c:pt idx="532">
                        <c:v>43466.386365740742</c:v>
                      </c:pt>
                      <c:pt idx="533">
                        <c:v>43466.386377314811</c:v>
                      </c:pt>
                      <c:pt idx="534">
                        <c:v>43466.386388888888</c:v>
                      </c:pt>
                      <c:pt idx="535">
                        <c:v>43466.386400462958</c:v>
                      </c:pt>
                      <c:pt idx="536">
                        <c:v>43466.386412037027</c:v>
                      </c:pt>
                      <c:pt idx="537">
                        <c:v>43466.386423611111</c:v>
                      </c:pt>
                      <c:pt idx="538">
                        <c:v>43466.386435185188</c:v>
                      </c:pt>
                      <c:pt idx="539">
                        <c:v>43466.386446759258</c:v>
                      </c:pt>
                      <c:pt idx="540">
                        <c:v>43466.386458333327</c:v>
                      </c:pt>
                      <c:pt idx="541">
                        <c:v>43466.386469907397</c:v>
                      </c:pt>
                      <c:pt idx="542">
                        <c:v>43466.386481481481</c:v>
                      </c:pt>
                      <c:pt idx="543">
                        <c:v>43466.386493055557</c:v>
                      </c:pt>
                      <c:pt idx="544">
                        <c:v>43466.386504629627</c:v>
                      </c:pt>
                      <c:pt idx="545">
                        <c:v>43466.386516203696</c:v>
                      </c:pt>
                      <c:pt idx="546">
                        <c:v>43466.38652777778</c:v>
                      </c:pt>
                      <c:pt idx="547">
                        <c:v>43466.38653935185</c:v>
                      </c:pt>
                      <c:pt idx="548">
                        <c:v>43466.386550925927</c:v>
                      </c:pt>
                      <c:pt idx="549">
                        <c:v>43466.386562500003</c:v>
                      </c:pt>
                      <c:pt idx="550">
                        <c:v>43466.386574074073</c:v>
                      </c:pt>
                      <c:pt idx="551">
                        <c:v>43466.38658564815</c:v>
                      </c:pt>
                      <c:pt idx="552">
                        <c:v>43466.386597222219</c:v>
                      </c:pt>
                      <c:pt idx="553">
                        <c:v>43466.386608796303</c:v>
                      </c:pt>
                      <c:pt idx="554">
                        <c:v>43466.386620370373</c:v>
                      </c:pt>
                      <c:pt idx="555">
                        <c:v>43466.386631944442</c:v>
                      </c:pt>
                      <c:pt idx="556">
                        <c:v>43466.386643518519</c:v>
                      </c:pt>
                      <c:pt idx="557">
                        <c:v>43466.386655092603</c:v>
                      </c:pt>
                      <c:pt idx="558">
                        <c:v>43466.386666666673</c:v>
                      </c:pt>
                      <c:pt idx="559">
                        <c:v>43466.386678240742</c:v>
                      </c:pt>
                      <c:pt idx="560">
                        <c:v>43466.386689814812</c:v>
                      </c:pt>
                      <c:pt idx="561">
                        <c:v>43466.386701388888</c:v>
                      </c:pt>
                      <c:pt idx="562">
                        <c:v>43466.386712962973</c:v>
                      </c:pt>
                      <c:pt idx="563">
                        <c:v>43466.386724537027</c:v>
                      </c:pt>
                      <c:pt idx="564">
                        <c:v>43466.386736111112</c:v>
                      </c:pt>
                      <c:pt idx="565">
                        <c:v>43466.386747685188</c:v>
                      </c:pt>
                      <c:pt idx="566">
                        <c:v>43466.386759259258</c:v>
                      </c:pt>
                      <c:pt idx="567">
                        <c:v>43466.386770833327</c:v>
                      </c:pt>
                      <c:pt idx="568">
                        <c:v>43466.386782407397</c:v>
                      </c:pt>
                      <c:pt idx="569">
                        <c:v>43466.386793981481</c:v>
                      </c:pt>
                      <c:pt idx="570">
                        <c:v>43466.386805555558</c:v>
                      </c:pt>
                      <c:pt idx="571">
                        <c:v>43466.386817129627</c:v>
                      </c:pt>
                      <c:pt idx="572">
                        <c:v>43466.386828703697</c:v>
                      </c:pt>
                      <c:pt idx="573">
                        <c:v>43466.386840277781</c:v>
                      </c:pt>
                      <c:pt idx="574">
                        <c:v>43466.38685185185</c:v>
                      </c:pt>
                      <c:pt idx="575">
                        <c:v>43466.386863425927</c:v>
                      </c:pt>
                      <c:pt idx="576">
                        <c:v>43466.386874999997</c:v>
                      </c:pt>
                      <c:pt idx="577">
                        <c:v>43466.386886574073</c:v>
                      </c:pt>
                      <c:pt idx="578">
                        <c:v>43466.38689814815</c:v>
                      </c:pt>
                      <c:pt idx="579">
                        <c:v>43466.38690972222</c:v>
                      </c:pt>
                      <c:pt idx="580">
                        <c:v>43466.386921296304</c:v>
                      </c:pt>
                      <c:pt idx="581">
                        <c:v>43466.386932870373</c:v>
                      </c:pt>
                      <c:pt idx="582">
                        <c:v>43466.386944444443</c:v>
                      </c:pt>
                      <c:pt idx="583">
                        <c:v>43466.386956018519</c:v>
                      </c:pt>
                      <c:pt idx="584">
                        <c:v>43466.386967592603</c:v>
                      </c:pt>
                      <c:pt idx="585">
                        <c:v>43466.386979166673</c:v>
                      </c:pt>
                      <c:pt idx="586">
                        <c:v>43466.386990740742</c:v>
                      </c:pt>
                      <c:pt idx="587">
                        <c:v>43466.387002314812</c:v>
                      </c:pt>
                      <c:pt idx="588">
                        <c:v>43466.387013888889</c:v>
                      </c:pt>
                      <c:pt idx="589">
                        <c:v>43466.387025462973</c:v>
                      </c:pt>
                      <c:pt idx="590">
                        <c:v>43466.387037037042</c:v>
                      </c:pt>
                      <c:pt idx="591">
                        <c:v>43466.387048611112</c:v>
                      </c:pt>
                      <c:pt idx="592">
                        <c:v>43466.387060185189</c:v>
                      </c:pt>
                      <c:pt idx="593">
                        <c:v>43466.387071759258</c:v>
                      </c:pt>
                      <c:pt idx="594">
                        <c:v>43466.387083333328</c:v>
                      </c:pt>
                      <c:pt idx="595">
                        <c:v>43466.387094907397</c:v>
                      </c:pt>
                      <c:pt idx="596">
                        <c:v>43466.387106481481</c:v>
                      </c:pt>
                      <c:pt idx="597">
                        <c:v>43466.387118055558</c:v>
                      </c:pt>
                      <c:pt idx="598">
                        <c:v>43466.387129629627</c:v>
                      </c:pt>
                      <c:pt idx="599">
                        <c:v>43466.387141203697</c:v>
                      </c:pt>
                      <c:pt idx="600">
                        <c:v>43466.387152777781</c:v>
                      </c:pt>
                      <c:pt idx="601">
                        <c:v>43466.387164351851</c:v>
                      </c:pt>
                      <c:pt idx="602">
                        <c:v>43466.387175925927</c:v>
                      </c:pt>
                      <c:pt idx="603">
                        <c:v>43466.387187499997</c:v>
                      </c:pt>
                      <c:pt idx="604">
                        <c:v>43466.387199074074</c:v>
                      </c:pt>
                      <c:pt idx="605">
                        <c:v>43466.38721064815</c:v>
                      </c:pt>
                      <c:pt idx="606">
                        <c:v>43466.38722222222</c:v>
                      </c:pt>
                      <c:pt idx="607">
                        <c:v>43466.387233796297</c:v>
                      </c:pt>
                      <c:pt idx="608">
                        <c:v>43466.387245370373</c:v>
                      </c:pt>
                      <c:pt idx="609">
                        <c:v>43466.387256944443</c:v>
                      </c:pt>
                      <c:pt idx="610">
                        <c:v>43466.38726851852</c:v>
                      </c:pt>
                      <c:pt idx="611">
                        <c:v>43466.387280092589</c:v>
                      </c:pt>
                      <c:pt idx="612">
                        <c:v>43466.387291666673</c:v>
                      </c:pt>
                      <c:pt idx="613">
                        <c:v>43466.387303240743</c:v>
                      </c:pt>
                      <c:pt idx="614">
                        <c:v>43466.387314814812</c:v>
                      </c:pt>
                      <c:pt idx="615">
                        <c:v>43466.387326388889</c:v>
                      </c:pt>
                      <c:pt idx="616">
                        <c:v>43466.387337962973</c:v>
                      </c:pt>
                      <c:pt idx="617">
                        <c:v>43466.387349537043</c:v>
                      </c:pt>
                      <c:pt idx="618">
                        <c:v>43466.387361111112</c:v>
                      </c:pt>
                      <c:pt idx="619">
                        <c:v>43466.387372685182</c:v>
                      </c:pt>
                      <c:pt idx="620">
                        <c:v>43466.387384259258</c:v>
                      </c:pt>
                      <c:pt idx="621">
                        <c:v>43466.387395833342</c:v>
                      </c:pt>
                      <c:pt idx="622">
                        <c:v>43466.387407407397</c:v>
                      </c:pt>
                      <c:pt idx="623">
                        <c:v>43466.387418981481</c:v>
                      </c:pt>
                      <c:pt idx="624">
                        <c:v>43466.387430555558</c:v>
                      </c:pt>
                      <c:pt idx="625">
                        <c:v>43466.387442129628</c:v>
                      </c:pt>
                      <c:pt idx="626">
                        <c:v>43466.387453703697</c:v>
                      </c:pt>
                      <c:pt idx="627">
                        <c:v>43466.387465277781</c:v>
                      </c:pt>
                      <c:pt idx="628">
                        <c:v>43466.387476851851</c:v>
                      </c:pt>
                      <c:pt idx="629">
                        <c:v>43466.387488425928</c:v>
                      </c:pt>
                      <c:pt idx="630">
                        <c:v>43466.387499999997</c:v>
                      </c:pt>
                      <c:pt idx="631">
                        <c:v>43466.387511574067</c:v>
                      </c:pt>
                      <c:pt idx="632">
                        <c:v>43466.387523148151</c:v>
                      </c:pt>
                      <c:pt idx="633">
                        <c:v>43466.38753472222</c:v>
                      </c:pt>
                      <c:pt idx="634">
                        <c:v>43466.387546296297</c:v>
                      </c:pt>
                      <c:pt idx="635">
                        <c:v>43466.387557870366</c:v>
                      </c:pt>
                      <c:pt idx="636">
                        <c:v>43466.387569444443</c:v>
                      </c:pt>
                      <c:pt idx="637">
                        <c:v>43466.38758101852</c:v>
                      </c:pt>
                      <c:pt idx="638">
                        <c:v>43466.387592592589</c:v>
                      </c:pt>
                      <c:pt idx="639">
                        <c:v>43466.387604166674</c:v>
                      </c:pt>
                      <c:pt idx="640">
                        <c:v>43466.387615740743</c:v>
                      </c:pt>
                      <c:pt idx="641">
                        <c:v>43466.387627314813</c:v>
                      </c:pt>
                      <c:pt idx="642">
                        <c:v>43466.387638888889</c:v>
                      </c:pt>
                      <c:pt idx="643">
                        <c:v>43466.387650462973</c:v>
                      </c:pt>
                      <c:pt idx="644">
                        <c:v>43466.387662037043</c:v>
                      </c:pt>
                      <c:pt idx="645">
                        <c:v>43466.387673611112</c:v>
                      </c:pt>
                      <c:pt idx="646">
                        <c:v>43466.387685185182</c:v>
                      </c:pt>
                      <c:pt idx="647">
                        <c:v>43466.387696759259</c:v>
                      </c:pt>
                      <c:pt idx="648">
                        <c:v>43466.387708333343</c:v>
                      </c:pt>
                      <c:pt idx="649">
                        <c:v>43466.387719907398</c:v>
                      </c:pt>
                      <c:pt idx="650">
                        <c:v>43466.387731481482</c:v>
                      </c:pt>
                      <c:pt idx="651">
                        <c:v>43466.387743055559</c:v>
                      </c:pt>
                      <c:pt idx="652">
                        <c:v>43466.387754629628</c:v>
                      </c:pt>
                      <c:pt idx="653">
                        <c:v>43466.387766203698</c:v>
                      </c:pt>
                      <c:pt idx="654">
                        <c:v>43466.387777777767</c:v>
                      </c:pt>
                      <c:pt idx="655">
                        <c:v>43466.387789351851</c:v>
                      </c:pt>
                      <c:pt idx="656">
                        <c:v>43466.387800925928</c:v>
                      </c:pt>
                      <c:pt idx="657">
                        <c:v>43466.387812499997</c:v>
                      </c:pt>
                      <c:pt idx="658">
                        <c:v>43466.387824074067</c:v>
                      </c:pt>
                      <c:pt idx="659">
                        <c:v>43466.387835648151</c:v>
                      </c:pt>
                      <c:pt idx="660">
                        <c:v>43466.38784722222</c:v>
                      </c:pt>
                      <c:pt idx="661">
                        <c:v>43466.387858796297</c:v>
                      </c:pt>
                      <c:pt idx="662">
                        <c:v>43466.387870370367</c:v>
                      </c:pt>
                      <c:pt idx="663">
                        <c:v>43466.387881944444</c:v>
                      </c:pt>
                      <c:pt idx="664">
                        <c:v>43466.38789351852</c:v>
                      </c:pt>
                      <c:pt idx="665">
                        <c:v>43466.38790509259</c:v>
                      </c:pt>
                      <c:pt idx="666">
                        <c:v>43466.387916666667</c:v>
                      </c:pt>
                      <c:pt idx="667">
                        <c:v>43466.387928240743</c:v>
                      </c:pt>
                      <c:pt idx="668">
                        <c:v>43466.387939814813</c:v>
                      </c:pt>
                      <c:pt idx="669">
                        <c:v>43466.38795138889</c:v>
                      </c:pt>
                      <c:pt idx="670">
                        <c:v>43466.387962962966</c:v>
                      </c:pt>
                      <c:pt idx="671">
                        <c:v>43466.387974537043</c:v>
                      </c:pt>
                      <c:pt idx="672">
                        <c:v>43466.387986111113</c:v>
                      </c:pt>
                      <c:pt idx="673">
                        <c:v>43466.387997685182</c:v>
                      </c:pt>
                      <c:pt idx="674">
                        <c:v>43466.388009259259</c:v>
                      </c:pt>
                      <c:pt idx="675">
                        <c:v>43466.388020833343</c:v>
                      </c:pt>
                      <c:pt idx="676">
                        <c:v>43466.388032407413</c:v>
                      </c:pt>
                      <c:pt idx="677">
                        <c:v>43466.388043981482</c:v>
                      </c:pt>
                      <c:pt idx="678">
                        <c:v>43466.388055555559</c:v>
                      </c:pt>
                      <c:pt idx="679">
                        <c:v>43466.388067129628</c:v>
                      </c:pt>
                      <c:pt idx="680">
                        <c:v>43466.388078703712</c:v>
                      </c:pt>
                      <c:pt idx="681">
                        <c:v>43466.388090277767</c:v>
                      </c:pt>
                      <c:pt idx="682">
                        <c:v>43466.388101851851</c:v>
                      </c:pt>
                      <c:pt idx="683">
                        <c:v>43466.388113425928</c:v>
                      </c:pt>
                      <c:pt idx="684">
                        <c:v>43466.388124999998</c:v>
                      </c:pt>
                      <c:pt idx="685">
                        <c:v>43466.388136574067</c:v>
                      </c:pt>
                      <c:pt idx="686">
                        <c:v>43466.388148148151</c:v>
                      </c:pt>
                      <c:pt idx="687">
                        <c:v>43466.388159722221</c:v>
                      </c:pt>
                      <c:pt idx="688">
                        <c:v>43466.388171296298</c:v>
                      </c:pt>
                      <c:pt idx="689">
                        <c:v>43466.388182870367</c:v>
                      </c:pt>
                      <c:pt idx="690">
                        <c:v>43466.388194444437</c:v>
                      </c:pt>
                      <c:pt idx="691">
                        <c:v>43466.388206018521</c:v>
                      </c:pt>
                      <c:pt idx="692">
                        <c:v>43466.38821759259</c:v>
                      </c:pt>
                      <c:pt idx="693">
                        <c:v>43466.388229166667</c:v>
                      </c:pt>
                      <c:pt idx="694">
                        <c:v>43466.388240740736</c:v>
                      </c:pt>
                      <c:pt idx="695">
                        <c:v>43466.388252314813</c:v>
                      </c:pt>
                      <c:pt idx="696">
                        <c:v>43466.38826388889</c:v>
                      </c:pt>
                      <c:pt idx="697">
                        <c:v>43466.388275462959</c:v>
                      </c:pt>
                      <c:pt idx="698">
                        <c:v>43466.388287037043</c:v>
                      </c:pt>
                      <c:pt idx="699">
                        <c:v>43466.388298611113</c:v>
                      </c:pt>
                      <c:pt idx="700">
                        <c:v>43466.388310185182</c:v>
                      </c:pt>
                      <c:pt idx="701">
                        <c:v>43466.388321759259</c:v>
                      </c:pt>
                      <c:pt idx="702">
                        <c:v>43466.388333333343</c:v>
                      </c:pt>
                      <c:pt idx="703">
                        <c:v>43466.388344907413</c:v>
                      </c:pt>
                      <c:pt idx="704">
                        <c:v>43466.388356481482</c:v>
                      </c:pt>
                      <c:pt idx="705">
                        <c:v>43466.388368055559</c:v>
                      </c:pt>
                      <c:pt idx="706">
                        <c:v>43466.388379629629</c:v>
                      </c:pt>
                      <c:pt idx="707">
                        <c:v>43466.388391203713</c:v>
                      </c:pt>
                      <c:pt idx="708">
                        <c:v>43466.388402777768</c:v>
                      </c:pt>
                      <c:pt idx="709">
                        <c:v>43466.388414351852</c:v>
                      </c:pt>
                      <c:pt idx="710">
                        <c:v>43466.388425925928</c:v>
                      </c:pt>
                      <c:pt idx="711">
                        <c:v>43466.388437499998</c:v>
                      </c:pt>
                      <c:pt idx="712">
                        <c:v>43466.388449074067</c:v>
                      </c:pt>
                      <c:pt idx="713">
                        <c:v>43466.388460648152</c:v>
                      </c:pt>
                      <c:pt idx="714">
                        <c:v>43466.388472222221</c:v>
                      </c:pt>
                      <c:pt idx="715">
                        <c:v>43466.388483796298</c:v>
                      </c:pt>
                      <c:pt idx="716">
                        <c:v>43466.388495370367</c:v>
                      </c:pt>
                      <c:pt idx="717">
                        <c:v>43466.388506944437</c:v>
                      </c:pt>
                      <c:pt idx="718">
                        <c:v>43466.388518518521</c:v>
                      </c:pt>
                      <c:pt idx="719">
                        <c:v>43466.38853009259</c:v>
                      </c:pt>
                      <c:pt idx="720">
                        <c:v>43466.388541666667</c:v>
                      </c:pt>
                      <c:pt idx="721">
                        <c:v>43466.388553240737</c:v>
                      </c:pt>
                      <c:pt idx="722">
                        <c:v>43466.388564814813</c:v>
                      </c:pt>
                      <c:pt idx="723">
                        <c:v>43466.38857638889</c:v>
                      </c:pt>
                      <c:pt idx="724">
                        <c:v>43466.38858796296</c:v>
                      </c:pt>
                      <c:pt idx="725">
                        <c:v>43466.388599537036</c:v>
                      </c:pt>
                      <c:pt idx="726">
                        <c:v>43466.388611111113</c:v>
                      </c:pt>
                      <c:pt idx="727">
                        <c:v>43466.388622685183</c:v>
                      </c:pt>
                      <c:pt idx="728">
                        <c:v>43466.38863425926</c:v>
                      </c:pt>
                      <c:pt idx="729">
                        <c:v>43466.388645833344</c:v>
                      </c:pt>
                      <c:pt idx="730">
                        <c:v>43466.388657407413</c:v>
                      </c:pt>
                      <c:pt idx="731">
                        <c:v>43466.388668981483</c:v>
                      </c:pt>
                      <c:pt idx="732">
                        <c:v>43466.388680555552</c:v>
                      </c:pt>
                      <c:pt idx="733">
                        <c:v>43466.388692129629</c:v>
                      </c:pt>
                      <c:pt idx="734">
                        <c:v>43466.388703703713</c:v>
                      </c:pt>
                      <c:pt idx="735">
                        <c:v>43466.388715277782</c:v>
                      </c:pt>
                      <c:pt idx="736">
                        <c:v>43466.388726851852</c:v>
                      </c:pt>
                      <c:pt idx="737">
                        <c:v>43466.388738425929</c:v>
                      </c:pt>
                      <c:pt idx="738">
                        <c:v>43466.388749999998</c:v>
                      </c:pt>
                      <c:pt idx="739">
                        <c:v>43466.388761574082</c:v>
                      </c:pt>
                      <c:pt idx="740">
                        <c:v>43466.388773148137</c:v>
                      </c:pt>
                      <c:pt idx="741">
                        <c:v>43466.388784722221</c:v>
                      </c:pt>
                      <c:pt idx="742">
                        <c:v>43466.388796296298</c:v>
                      </c:pt>
                      <c:pt idx="743">
                        <c:v>43466.388807870368</c:v>
                      </c:pt>
                      <c:pt idx="744">
                        <c:v>43466.388819444437</c:v>
                      </c:pt>
                      <c:pt idx="745">
                        <c:v>43466.388831018521</c:v>
                      </c:pt>
                      <c:pt idx="746">
                        <c:v>43466.388842592591</c:v>
                      </c:pt>
                      <c:pt idx="747">
                        <c:v>43466.388854166667</c:v>
                      </c:pt>
                      <c:pt idx="748">
                        <c:v>43466.388865740737</c:v>
                      </c:pt>
                      <c:pt idx="749">
                        <c:v>43466.388877314806</c:v>
                      </c:pt>
                      <c:pt idx="750">
                        <c:v>43466.388888888891</c:v>
                      </c:pt>
                      <c:pt idx="751">
                        <c:v>43466.38890046296</c:v>
                      </c:pt>
                      <c:pt idx="752">
                        <c:v>43466.388912037037</c:v>
                      </c:pt>
                      <c:pt idx="753">
                        <c:v>43466.388923611114</c:v>
                      </c:pt>
                      <c:pt idx="754">
                        <c:v>43466.388935185183</c:v>
                      </c:pt>
                      <c:pt idx="755">
                        <c:v>43466.38894675926</c:v>
                      </c:pt>
                      <c:pt idx="756">
                        <c:v>43466.388958333337</c:v>
                      </c:pt>
                      <c:pt idx="757">
                        <c:v>43466.388969907413</c:v>
                      </c:pt>
                      <c:pt idx="758">
                        <c:v>43466.388981481483</c:v>
                      </c:pt>
                      <c:pt idx="759">
                        <c:v>43466.388993055552</c:v>
                      </c:pt>
                      <c:pt idx="760">
                        <c:v>43466.389004629629</c:v>
                      </c:pt>
                      <c:pt idx="761">
                        <c:v>43466.389016203713</c:v>
                      </c:pt>
                      <c:pt idx="762">
                        <c:v>43466.389027777783</c:v>
                      </c:pt>
                      <c:pt idx="763">
                        <c:v>43466.389039351852</c:v>
                      </c:pt>
                      <c:pt idx="764">
                        <c:v>43466.389050925929</c:v>
                      </c:pt>
                      <c:pt idx="765">
                        <c:v>43466.389062499999</c:v>
                      </c:pt>
                      <c:pt idx="766">
                        <c:v>43466.389074074083</c:v>
                      </c:pt>
                      <c:pt idx="767">
                        <c:v>43466.389085648138</c:v>
                      </c:pt>
                      <c:pt idx="768">
                        <c:v>43466.389097222222</c:v>
                      </c:pt>
                      <c:pt idx="769">
                        <c:v>43466.389108796298</c:v>
                      </c:pt>
                      <c:pt idx="770">
                        <c:v>43466.389120370368</c:v>
                      </c:pt>
                      <c:pt idx="771">
                        <c:v>43466.389131944437</c:v>
                      </c:pt>
                      <c:pt idx="772">
                        <c:v>43466.389143518521</c:v>
                      </c:pt>
                      <c:pt idx="773">
                        <c:v>43466.389155092591</c:v>
                      </c:pt>
                      <c:pt idx="774">
                        <c:v>43466.389166666668</c:v>
                      </c:pt>
                      <c:pt idx="775">
                        <c:v>43466.389178240737</c:v>
                      </c:pt>
                      <c:pt idx="776">
                        <c:v>43466.389189814807</c:v>
                      </c:pt>
                      <c:pt idx="777">
                        <c:v>43466.389201388891</c:v>
                      </c:pt>
                      <c:pt idx="778">
                        <c:v>43466.38921296296</c:v>
                      </c:pt>
                      <c:pt idx="779">
                        <c:v>43466.389224537037</c:v>
                      </c:pt>
                      <c:pt idx="780">
                        <c:v>43466.389236111107</c:v>
                      </c:pt>
                      <c:pt idx="781">
                        <c:v>43466.389247685183</c:v>
                      </c:pt>
                      <c:pt idx="782">
                        <c:v>43466.38925925926</c:v>
                      </c:pt>
                      <c:pt idx="783">
                        <c:v>43466.389270833337</c:v>
                      </c:pt>
                      <c:pt idx="784">
                        <c:v>43466.389282407406</c:v>
                      </c:pt>
                      <c:pt idx="785">
                        <c:v>43466.389293981483</c:v>
                      </c:pt>
                      <c:pt idx="786">
                        <c:v>43466.389305555553</c:v>
                      </c:pt>
                      <c:pt idx="787">
                        <c:v>43466.389317129629</c:v>
                      </c:pt>
                      <c:pt idx="788">
                        <c:v>43466.389328703714</c:v>
                      </c:pt>
                      <c:pt idx="789">
                        <c:v>43466.389340277783</c:v>
                      </c:pt>
                      <c:pt idx="790">
                        <c:v>43466.389351851853</c:v>
                      </c:pt>
                      <c:pt idx="791">
                        <c:v>43466.389363425929</c:v>
                      </c:pt>
                      <c:pt idx="792">
                        <c:v>43466.389374999999</c:v>
                      </c:pt>
                      <c:pt idx="793">
                        <c:v>43466.389386574083</c:v>
                      </c:pt>
                      <c:pt idx="794">
                        <c:v>43466.389398148152</c:v>
                      </c:pt>
                      <c:pt idx="795">
                        <c:v>43466.389409722222</c:v>
                      </c:pt>
                      <c:pt idx="796">
                        <c:v>43466.389421296299</c:v>
                      </c:pt>
                      <c:pt idx="797">
                        <c:v>43466.389432870368</c:v>
                      </c:pt>
                      <c:pt idx="798">
                        <c:v>43466.389444444438</c:v>
                      </c:pt>
                      <c:pt idx="799">
                        <c:v>43466.389456018522</c:v>
                      </c:pt>
                      <c:pt idx="800">
                        <c:v>43466.389467592591</c:v>
                      </c:pt>
                      <c:pt idx="801">
                        <c:v>43466.389479166668</c:v>
                      </c:pt>
                      <c:pt idx="802">
                        <c:v>43466.389490740738</c:v>
                      </c:pt>
                      <c:pt idx="803">
                        <c:v>43466.389502314807</c:v>
                      </c:pt>
                      <c:pt idx="804">
                        <c:v>43466.389513888891</c:v>
                      </c:pt>
                      <c:pt idx="805">
                        <c:v>43466.389525462961</c:v>
                      </c:pt>
                      <c:pt idx="806">
                        <c:v>43466.389537037037</c:v>
                      </c:pt>
                      <c:pt idx="807">
                        <c:v>43466.389548611107</c:v>
                      </c:pt>
                      <c:pt idx="808">
                        <c:v>43466.389560185176</c:v>
                      </c:pt>
                      <c:pt idx="809">
                        <c:v>43466.38957175926</c:v>
                      </c:pt>
                      <c:pt idx="810">
                        <c:v>43466.38958333333</c:v>
                      </c:pt>
                      <c:pt idx="811">
                        <c:v>43466.389594907407</c:v>
                      </c:pt>
                      <c:pt idx="812">
                        <c:v>43466.389606481483</c:v>
                      </c:pt>
                      <c:pt idx="813">
                        <c:v>43466.389618055553</c:v>
                      </c:pt>
                      <c:pt idx="814">
                        <c:v>43466.38962962963</c:v>
                      </c:pt>
                      <c:pt idx="815">
                        <c:v>43466.389641203707</c:v>
                      </c:pt>
                      <c:pt idx="816">
                        <c:v>43466.389652777783</c:v>
                      </c:pt>
                      <c:pt idx="817">
                        <c:v>43466.389664351853</c:v>
                      </c:pt>
                      <c:pt idx="818">
                        <c:v>43466.389675925922</c:v>
                      </c:pt>
                      <c:pt idx="819">
                        <c:v>43466.389687499999</c:v>
                      </c:pt>
                      <c:pt idx="820">
                        <c:v>43466.389699074083</c:v>
                      </c:pt>
                      <c:pt idx="821">
                        <c:v>43466.389710648153</c:v>
                      </c:pt>
                      <c:pt idx="822">
                        <c:v>43466.389722222222</c:v>
                      </c:pt>
                      <c:pt idx="823">
                        <c:v>43466.389733796299</c:v>
                      </c:pt>
                      <c:pt idx="824">
                        <c:v>43466.389745370368</c:v>
                      </c:pt>
                      <c:pt idx="825">
                        <c:v>43466.389756944453</c:v>
                      </c:pt>
                      <c:pt idx="826">
                        <c:v>43466.389768518522</c:v>
                      </c:pt>
                      <c:pt idx="827">
                        <c:v>43466.389780092592</c:v>
                      </c:pt>
                      <c:pt idx="828">
                        <c:v>43466.389791666668</c:v>
                      </c:pt>
                      <c:pt idx="829">
                        <c:v>43466.389803240738</c:v>
                      </c:pt>
                      <c:pt idx="830">
                        <c:v>43466.389814814807</c:v>
                      </c:pt>
                      <c:pt idx="831">
                        <c:v>43466.389826388891</c:v>
                      </c:pt>
                      <c:pt idx="832">
                        <c:v>43466.389837962961</c:v>
                      </c:pt>
                      <c:pt idx="833">
                        <c:v>43466.389849537038</c:v>
                      </c:pt>
                      <c:pt idx="834">
                        <c:v>43466.389861111107</c:v>
                      </c:pt>
                      <c:pt idx="835">
                        <c:v>43466.389872685177</c:v>
                      </c:pt>
                      <c:pt idx="836">
                        <c:v>43466.389884259261</c:v>
                      </c:pt>
                      <c:pt idx="837">
                        <c:v>43466.38989583333</c:v>
                      </c:pt>
                      <c:pt idx="838">
                        <c:v>43466.389907407407</c:v>
                      </c:pt>
                      <c:pt idx="839">
                        <c:v>43466.389918981477</c:v>
                      </c:pt>
                      <c:pt idx="840">
                        <c:v>43466.389930555553</c:v>
                      </c:pt>
                      <c:pt idx="841">
                        <c:v>43466.38994212963</c:v>
                      </c:pt>
                      <c:pt idx="842">
                        <c:v>43466.389953703707</c:v>
                      </c:pt>
                      <c:pt idx="843">
                        <c:v>43466.389965277784</c:v>
                      </c:pt>
                      <c:pt idx="844">
                        <c:v>43466.389976851853</c:v>
                      </c:pt>
                      <c:pt idx="845">
                        <c:v>43466.389988425923</c:v>
                      </c:pt>
                      <c:pt idx="846">
                        <c:v>43466.39</c:v>
                      </c:pt>
                      <c:pt idx="847">
                        <c:v>43466.390011574083</c:v>
                      </c:pt>
                      <c:pt idx="848">
                        <c:v>43466.390023148153</c:v>
                      </c:pt>
                      <c:pt idx="849">
                        <c:v>43466.390034722222</c:v>
                      </c:pt>
                      <c:pt idx="850">
                        <c:v>43466.390046296299</c:v>
                      </c:pt>
                      <c:pt idx="851">
                        <c:v>43466.390057870369</c:v>
                      </c:pt>
                      <c:pt idx="852">
                        <c:v>43466.390069444453</c:v>
                      </c:pt>
                      <c:pt idx="853">
                        <c:v>43466.390081018522</c:v>
                      </c:pt>
                      <c:pt idx="854">
                        <c:v>43466.390092592592</c:v>
                      </c:pt>
                      <c:pt idx="855">
                        <c:v>43466.390104166669</c:v>
                      </c:pt>
                      <c:pt idx="856">
                        <c:v>43466.390115740738</c:v>
                      </c:pt>
                      <c:pt idx="857">
                        <c:v>43466.390127314808</c:v>
                      </c:pt>
                      <c:pt idx="858">
                        <c:v>43466.390138888892</c:v>
                      </c:pt>
                      <c:pt idx="859">
                        <c:v>43466.390150462961</c:v>
                      </c:pt>
                      <c:pt idx="860">
                        <c:v>43466.390162037038</c:v>
                      </c:pt>
                      <c:pt idx="861">
                        <c:v>43466.390173611107</c:v>
                      </c:pt>
                      <c:pt idx="862">
                        <c:v>43466.390185185177</c:v>
                      </c:pt>
                      <c:pt idx="863">
                        <c:v>43466.390196759261</c:v>
                      </c:pt>
                      <c:pt idx="864">
                        <c:v>43466.390208333331</c:v>
                      </c:pt>
                      <c:pt idx="865">
                        <c:v>43466.390219907407</c:v>
                      </c:pt>
                      <c:pt idx="866">
                        <c:v>43466.390231481477</c:v>
                      </c:pt>
                      <c:pt idx="867">
                        <c:v>43466.390243055554</c:v>
                      </c:pt>
                      <c:pt idx="868">
                        <c:v>43466.39025462963</c:v>
                      </c:pt>
                      <c:pt idx="869">
                        <c:v>43466.390266203707</c:v>
                      </c:pt>
                      <c:pt idx="870">
                        <c:v>43466.390277777777</c:v>
                      </c:pt>
                      <c:pt idx="871">
                        <c:v>43466.390289351853</c:v>
                      </c:pt>
                      <c:pt idx="872">
                        <c:v>43466.390300925923</c:v>
                      </c:pt>
                      <c:pt idx="873">
                        <c:v>43466.3903125</c:v>
                      </c:pt>
                      <c:pt idx="874">
                        <c:v>43466.390324074076</c:v>
                      </c:pt>
                      <c:pt idx="875">
                        <c:v>43466.390335648153</c:v>
                      </c:pt>
                      <c:pt idx="876">
                        <c:v>43466.390347222223</c:v>
                      </c:pt>
                      <c:pt idx="877">
                        <c:v>43466.3903587963</c:v>
                      </c:pt>
                      <c:pt idx="878">
                        <c:v>43466.390370370369</c:v>
                      </c:pt>
                      <c:pt idx="879">
                        <c:v>43466.390381944453</c:v>
                      </c:pt>
                      <c:pt idx="880">
                        <c:v>43466.390393518523</c:v>
                      </c:pt>
                      <c:pt idx="881">
                        <c:v>43466.390405092592</c:v>
                      </c:pt>
                      <c:pt idx="882">
                        <c:v>43466.390416666669</c:v>
                      </c:pt>
                      <c:pt idx="883">
                        <c:v>43466.390428240738</c:v>
                      </c:pt>
                      <c:pt idx="884">
                        <c:v>43466.390439814822</c:v>
                      </c:pt>
                      <c:pt idx="885">
                        <c:v>43466.390451388892</c:v>
                      </c:pt>
                      <c:pt idx="886">
                        <c:v>43466.390462962961</c:v>
                      </c:pt>
                      <c:pt idx="887">
                        <c:v>43466.390474537038</c:v>
                      </c:pt>
                      <c:pt idx="888">
                        <c:v>43466.390486111108</c:v>
                      </c:pt>
                      <c:pt idx="889">
                        <c:v>43466.390497685177</c:v>
                      </c:pt>
                      <c:pt idx="890">
                        <c:v>43466.390509259261</c:v>
                      </c:pt>
                      <c:pt idx="891">
                        <c:v>43466.390520833331</c:v>
                      </c:pt>
                      <c:pt idx="892">
                        <c:v>43466.390532407408</c:v>
                      </c:pt>
                      <c:pt idx="893">
                        <c:v>43466.390543981477</c:v>
                      </c:pt>
                      <c:pt idx="894">
                        <c:v>43466.390555555547</c:v>
                      </c:pt>
                      <c:pt idx="895">
                        <c:v>43466.390567129631</c:v>
                      </c:pt>
                      <c:pt idx="896">
                        <c:v>43466.3905787037</c:v>
                      </c:pt>
                      <c:pt idx="897">
                        <c:v>43466.390590277777</c:v>
                      </c:pt>
                      <c:pt idx="898">
                        <c:v>43466.390601851846</c:v>
                      </c:pt>
                      <c:pt idx="899">
                        <c:v>43466.390613425923</c:v>
                      </c:pt>
                      <c:pt idx="900">
                        <c:v>43466.390625</c:v>
                      </c:pt>
                      <c:pt idx="901">
                        <c:v>43466.390636574077</c:v>
                      </c:pt>
                      <c:pt idx="902">
                        <c:v>43466.390648148154</c:v>
                      </c:pt>
                      <c:pt idx="903">
                        <c:v>43466.390659722223</c:v>
                      </c:pt>
                      <c:pt idx="904">
                        <c:v>43466.3906712963</c:v>
                      </c:pt>
                      <c:pt idx="905">
                        <c:v>43466.390682870369</c:v>
                      </c:pt>
                      <c:pt idx="906">
                        <c:v>43466.390694444453</c:v>
                      </c:pt>
                      <c:pt idx="907">
                        <c:v>43466.390706018523</c:v>
                      </c:pt>
                      <c:pt idx="908">
                        <c:v>43466.390717592592</c:v>
                      </c:pt>
                      <c:pt idx="909">
                        <c:v>43466.390729166669</c:v>
                      </c:pt>
                      <c:pt idx="910">
                        <c:v>43466.390740740739</c:v>
                      </c:pt>
                      <c:pt idx="911">
                        <c:v>43466.390752314823</c:v>
                      </c:pt>
                      <c:pt idx="912">
                        <c:v>43466.390763888892</c:v>
                      </c:pt>
                      <c:pt idx="913">
                        <c:v>43466.390775462962</c:v>
                      </c:pt>
                      <c:pt idx="914">
                        <c:v>43466.390787037039</c:v>
                      </c:pt>
                      <c:pt idx="915">
                        <c:v>43466.390798611108</c:v>
                      </c:pt>
                      <c:pt idx="916">
                        <c:v>43466.390810185178</c:v>
                      </c:pt>
                      <c:pt idx="917">
                        <c:v>43466.390821759262</c:v>
                      </c:pt>
                      <c:pt idx="918">
                        <c:v>43466.390833333331</c:v>
                      </c:pt>
                      <c:pt idx="919">
                        <c:v>43466.390844907408</c:v>
                      </c:pt>
                      <c:pt idx="920">
                        <c:v>43466.390856481477</c:v>
                      </c:pt>
                      <c:pt idx="921">
                        <c:v>43466.390868055547</c:v>
                      </c:pt>
                      <c:pt idx="922">
                        <c:v>43466.390879629631</c:v>
                      </c:pt>
                      <c:pt idx="923">
                        <c:v>43466.3908912037</c:v>
                      </c:pt>
                      <c:pt idx="924">
                        <c:v>43466.390902777777</c:v>
                      </c:pt>
                      <c:pt idx="925">
                        <c:v>43466.390914351847</c:v>
                      </c:pt>
                      <c:pt idx="926">
                        <c:v>43466.390925925924</c:v>
                      </c:pt>
                      <c:pt idx="927">
                        <c:v>43466.3909375</c:v>
                      </c:pt>
                      <c:pt idx="928">
                        <c:v>43466.390949074077</c:v>
                      </c:pt>
                      <c:pt idx="929">
                        <c:v>43466.390960648147</c:v>
                      </c:pt>
                      <c:pt idx="930">
                        <c:v>43466.390972222223</c:v>
                      </c:pt>
                      <c:pt idx="931">
                        <c:v>43466.390983796293</c:v>
                      </c:pt>
                      <c:pt idx="932">
                        <c:v>43466.39099537037</c:v>
                      </c:pt>
                      <c:pt idx="933">
                        <c:v>43466.391006944446</c:v>
                      </c:pt>
                      <c:pt idx="934">
                        <c:v>43466.391018518523</c:v>
                      </c:pt>
                      <c:pt idx="935">
                        <c:v>43466.391030092593</c:v>
                      </c:pt>
                      <c:pt idx="936">
                        <c:v>43466.391041666669</c:v>
                      </c:pt>
                      <c:pt idx="937">
                        <c:v>43466.391053240739</c:v>
                      </c:pt>
                      <c:pt idx="938">
                        <c:v>43466.391064814823</c:v>
                      </c:pt>
                      <c:pt idx="939">
                        <c:v>43466.391076388893</c:v>
                      </c:pt>
                      <c:pt idx="940">
                        <c:v>43466.391087962962</c:v>
                      </c:pt>
                      <c:pt idx="941">
                        <c:v>43466.391099537039</c:v>
                      </c:pt>
                      <c:pt idx="942">
                        <c:v>43466.391111111108</c:v>
                      </c:pt>
                      <c:pt idx="943">
                        <c:v>43466.391122685192</c:v>
                      </c:pt>
                      <c:pt idx="944">
                        <c:v>43466.391134259262</c:v>
                      </c:pt>
                      <c:pt idx="945">
                        <c:v>43466.391145833331</c:v>
                      </c:pt>
                      <c:pt idx="946">
                        <c:v>43466.391157407408</c:v>
                      </c:pt>
                      <c:pt idx="947">
                        <c:v>43466.391168981478</c:v>
                      </c:pt>
                      <c:pt idx="948">
                        <c:v>43466.391180555547</c:v>
                      </c:pt>
                      <c:pt idx="949">
                        <c:v>43466.391192129631</c:v>
                      </c:pt>
                      <c:pt idx="950">
                        <c:v>43466.391203703701</c:v>
                      </c:pt>
                      <c:pt idx="951">
                        <c:v>43466.391215277778</c:v>
                      </c:pt>
                      <c:pt idx="952">
                        <c:v>43466.391226851847</c:v>
                      </c:pt>
                      <c:pt idx="953">
                        <c:v>43466.391238425917</c:v>
                      </c:pt>
                      <c:pt idx="954">
                        <c:v>43466.391250000001</c:v>
                      </c:pt>
                      <c:pt idx="955">
                        <c:v>43466.391261574077</c:v>
                      </c:pt>
                      <c:pt idx="956">
                        <c:v>43466.391273148147</c:v>
                      </c:pt>
                      <c:pt idx="957">
                        <c:v>43466.391284722216</c:v>
                      </c:pt>
                      <c:pt idx="958">
                        <c:v>43466.391296296293</c:v>
                      </c:pt>
                      <c:pt idx="959">
                        <c:v>43466.39130787037</c:v>
                      </c:pt>
                      <c:pt idx="960">
                        <c:v>43466.391319444447</c:v>
                      </c:pt>
                      <c:pt idx="961">
                        <c:v>43466.391331018523</c:v>
                      </c:pt>
                      <c:pt idx="962">
                        <c:v>43466.391342592593</c:v>
                      </c:pt>
                      <c:pt idx="963">
                        <c:v>43466.39135416667</c:v>
                      </c:pt>
                      <c:pt idx="964">
                        <c:v>43466.391365740739</c:v>
                      </c:pt>
                      <c:pt idx="965">
                        <c:v>43466.391377314823</c:v>
                      </c:pt>
                      <c:pt idx="966">
                        <c:v>43466.391388888893</c:v>
                      </c:pt>
                      <c:pt idx="967">
                        <c:v>43466.391400462962</c:v>
                      </c:pt>
                      <c:pt idx="968">
                        <c:v>43466.391412037039</c:v>
                      </c:pt>
                      <c:pt idx="969">
                        <c:v>43466.391423611109</c:v>
                      </c:pt>
                      <c:pt idx="970">
                        <c:v>43466.391435185193</c:v>
                      </c:pt>
                      <c:pt idx="971">
                        <c:v>43466.391446759262</c:v>
                      </c:pt>
                      <c:pt idx="972">
                        <c:v>43466.391458333332</c:v>
                      </c:pt>
                      <c:pt idx="973">
                        <c:v>43466.391469907408</c:v>
                      </c:pt>
                      <c:pt idx="974">
                        <c:v>43466.391481481478</c:v>
                      </c:pt>
                      <c:pt idx="975">
                        <c:v>43466.391493055547</c:v>
                      </c:pt>
                      <c:pt idx="976">
                        <c:v>43466.391504629632</c:v>
                      </c:pt>
                      <c:pt idx="977">
                        <c:v>43466.391516203701</c:v>
                      </c:pt>
                      <c:pt idx="978">
                        <c:v>43466.391527777778</c:v>
                      </c:pt>
                      <c:pt idx="979">
                        <c:v>43466.391539351847</c:v>
                      </c:pt>
                      <c:pt idx="980">
                        <c:v>43466.391550925917</c:v>
                      </c:pt>
                      <c:pt idx="981">
                        <c:v>43466.391562500001</c:v>
                      </c:pt>
                      <c:pt idx="982">
                        <c:v>43466.391574074078</c:v>
                      </c:pt>
                      <c:pt idx="983">
                        <c:v>43466.391585648147</c:v>
                      </c:pt>
                      <c:pt idx="984">
                        <c:v>43466.391597222217</c:v>
                      </c:pt>
                      <c:pt idx="985">
                        <c:v>43466.391608796293</c:v>
                      </c:pt>
                      <c:pt idx="986">
                        <c:v>43466.39162037037</c:v>
                      </c:pt>
                      <c:pt idx="987">
                        <c:v>43466.391631944447</c:v>
                      </c:pt>
                      <c:pt idx="988">
                        <c:v>43466.391643518517</c:v>
                      </c:pt>
                      <c:pt idx="989">
                        <c:v>43466.391655092593</c:v>
                      </c:pt>
                      <c:pt idx="990">
                        <c:v>43466.39166666667</c:v>
                      </c:pt>
                      <c:pt idx="991">
                        <c:v>43466.39167824074</c:v>
                      </c:pt>
                      <c:pt idx="992">
                        <c:v>43466.391689814824</c:v>
                      </c:pt>
                      <c:pt idx="993">
                        <c:v>43466.391701388893</c:v>
                      </c:pt>
                      <c:pt idx="994">
                        <c:v>43466.391712962963</c:v>
                      </c:pt>
                      <c:pt idx="995">
                        <c:v>43466.391724537039</c:v>
                      </c:pt>
                      <c:pt idx="996">
                        <c:v>43466.391736111109</c:v>
                      </c:pt>
                      <c:pt idx="997">
                        <c:v>43466.391747685193</c:v>
                      </c:pt>
                      <c:pt idx="998">
                        <c:v>43466.391759259262</c:v>
                      </c:pt>
                      <c:pt idx="999">
                        <c:v>43466.391770833332</c:v>
                      </c:pt>
                      <c:pt idx="1000">
                        <c:v>43466.391782407409</c:v>
                      </c:pt>
                      <c:pt idx="1001">
                        <c:v>43466.391793981478</c:v>
                      </c:pt>
                      <c:pt idx="1002">
                        <c:v>43466.391805555562</c:v>
                      </c:pt>
                      <c:pt idx="1003">
                        <c:v>43466.391817129632</c:v>
                      </c:pt>
                      <c:pt idx="1004">
                        <c:v>43466.391828703701</c:v>
                      </c:pt>
                      <c:pt idx="1005">
                        <c:v>43466.391840277778</c:v>
                      </c:pt>
                      <c:pt idx="1006">
                        <c:v>43466.391851851848</c:v>
                      </c:pt>
                      <c:pt idx="1007">
                        <c:v>43466.391863425917</c:v>
                      </c:pt>
                      <c:pt idx="1008">
                        <c:v>43466.391875000001</c:v>
                      </c:pt>
                      <c:pt idx="1009">
                        <c:v>43466.391886574071</c:v>
                      </c:pt>
                      <c:pt idx="1010">
                        <c:v>43466.391898148147</c:v>
                      </c:pt>
                      <c:pt idx="1011">
                        <c:v>43466.391909722217</c:v>
                      </c:pt>
                      <c:pt idx="1012">
                        <c:v>43466.391921296286</c:v>
                      </c:pt>
                      <c:pt idx="1013">
                        <c:v>43466.391932870371</c:v>
                      </c:pt>
                      <c:pt idx="1014">
                        <c:v>43466.391944444447</c:v>
                      </c:pt>
                      <c:pt idx="1015">
                        <c:v>43466.391956018517</c:v>
                      </c:pt>
                      <c:pt idx="1016">
                        <c:v>43466.391967592594</c:v>
                      </c:pt>
                      <c:pt idx="1017">
                        <c:v>43466.391979166663</c:v>
                      </c:pt>
                      <c:pt idx="1018">
                        <c:v>43466.39199074074</c:v>
                      </c:pt>
                      <c:pt idx="1019">
                        <c:v>43466.392002314817</c:v>
                      </c:pt>
                      <c:pt idx="1020">
                        <c:v>43466.392013888893</c:v>
                      </c:pt>
                      <c:pt idx="1021">
                        <c:v>43466.392025462963</c:v>
                      </c:pt>
                      <c:pt idx="1022">
                        <c:v>43466.39203703704</c:v>
                      </c:pt>
                      <c:pt idx="1023">
                        <c:v>43466.392048611109</c:v>
                      </c:pt>
                      <c:pt idx="1024">
                        <c:v>43466.392060185193</c:v>
                      </c:pt>
                      <c:pt idx="1025">
                        <c:v>43466.392071759263</c:v>
                      </c:pt>
                      <c:pt idx="1026">
                        <c:v>43466.392083333332</c:v>
                      </c:pt>
                      <c:pt idx="1027">
                        <c:v>43466.392094907409</c:v>
                      </c:pt>
                      <c:pt idx="1028">
                        <c:v>43466.392106481479</c:v>
                      </c:pt>
                      <c:pt idx="1029">
                        <c:v>43466.392118055563</c:v>
                      </c:pt>
                      <c:pt idx="1030">
                        <c:v>43466.392129629632</c:v>
                      </c:pt>
                      <c:pt idx="1031">
                        <c:v>43466.392141203702</c:v>
                      </c:pt>
                      <c:pt idx="1032">
                        <c:v>43466.392152777778</c:v>
                      </c:pt>
                      <c:pt idx="1033">
                        <c:v>43466.392164351862</c:v>
                      </c:pt>
                      <c:pt idx="1034">
                        <c:v>43466.392175925917</c:v>
                      </c:pt>
                      <c:pt idx="1035">
                        <c:v>43466.392187500001</c:v>
                      </c:pt>
                      <c:pt idx="1036">
                        <c:v>43466.392199074071</c:v>
                      </c:pt>
                      <c:pt idx="1037">
                        <c:v>43466.392314814817</c:v>
                      </c:pt>
                      <c:pt idx="1038">
                        <c:v>43466.392326388886</c:v>
                      </c:pt>
                      <c:pt idx="1039">
                        <c:v>43466.392337962963</c:v>
                      </c:pt>
                      <c:pt idx="1040">
                        <c:v>43466.39234953704</c:v>
                      </c:pt>
                      <c:pt idx="1041">
                        <c:v>43466.392361111109</c:v>
                      </c:pt>
                      <c:pt idx="1042">
                        <c:v>43466.392372685194</c:v>
                      </c:pt>
                      <c:pt idx="1043">
                        <c:v>43466.392384259263</c:v>
                      </c:pt>
                      <c:pt idx="1044">
                        <c:v>43466.392395833333</c:v>
                      </c:pt>
                      <c:pt idx="1045">
                        <c:v>43466.392407407409</c:v>
                      </c:pt>
                      <c:pt idx="1046">
                        <c:v>43466.392418981479</c:v>
                      </c:pt>
                      <c:pt idx="1047">
                        <c:v>43466.392453703702</c:v>
                      </c:pt>
                      <c:pt idx="1048">
                        <c:v>43466.392465277779</c:v>
                      </c:pt>
                      <c:pt idx="1049">
                        <c:v>43466.392476851863</c:v>
                      </c:pt>
                      <c:pt idx="1050">
                        <c:v>43466.392488425918</c:v>
                      </c:pt>
                      <c:pt idx="1051">
                        <c:v>43466.392500000002</c:v>
                      </c:pt>
                      <c:pt idx="1052">
                        <c:v>43466.392511574071</c:v>
                      </c:pt>
                      <c:pt idx="1053">
                        <c:v>43466.392523148148</c:v>
                      </c:pt>
                      <c:pt idx="1054">
                        <c:v>43466.39271990741</c:v>
                      </c:pt>
                      <c:pt idx="1055">
                        <c:v>43466.392731481479</c:v>
                      </c:pt>
                      <c:pt idx="1056">
                        <c:v>43466.392743055563</c:v>
                      </c:pt>
                      <c:pt idx="1057">
                        <c:v>43466.392754629633</c:v>
                      </c:pt>
                      <c:pt idx="1058">
                        <c:v>43466.392766203702</c:v>
                      </c:pt>
                      <c:pt idx="1059">
                        <c:v>43466.392777777779</c:v>
                      </c:pt>
                      <c:pt idx="1060">
                        <c:v>43466.392789351848</c:v>
                      </c:pt>
                      <c:pt idx="1061">
                        <c:v>43466.392800925933</c:v>
                      </c:pt>
                      <c:pt idx="1062">
                        <c:v>43466.392812500002</c:v>
                      </c:pt>
                      <c:pt idx="1063">
                        <c:v>43466.392824074072</c:v>
                      </c:pt>
                      <c:pt idx="1064">
                        <c:v>43466.392835648148</c:v>
                      </c:pt>
                      <c:pt idx="1065">
                        <c:v>43466.392847222232</c:v>
                      </c:pt>
                      <c:pt idx="1066">
                        <c:v>43466.392858796287</c:v>
                      </c:pt>
                      <c:pt idx="1067">
                        <c:v>43466.392870370371</c:v>
                      </c:pt>
                      <c:pt idx="1068">
                        <c:v>43466.392881944441</c:v>
                      </c:pt>
                      <c:pt idx="1069">
                        <c:v>43466.392893518518</c:v>
                      </c:pt>
                      <c:pt idx="1070">
                        <c:v>43466.392905092587</c:v>
                      </c:pt>
                      <c:pt idx="1071">
                        <c:v>43466.392916666657</c:v>
                      </c:pt>
                      <c:pt idx="1072">
                        <c:v>43466.392928240741</c:v>
                      </c:pt>
                      <c:pt idx="1073">
                        <c:v>43466.392939814818</c:v>
                      </c:pt>
                      <c:pt idx="1074">
                        <c:v>43466.392951388887</c:v>
                      </c:pt>
                      <c:pt idx="1075">
                        <c:v>43466.392962962957</c:v>
                      </c:pt>
                      <c:pt idx="1076">
                        <c:v>43466.392974537041</c:v>
                      </c:pt>
                      <c:pt idx="1077">
                        <c:v>43466.39298611111</c:v>
                      </c:pt>
                      <c:pt idx="1078">
                        <c:v>43466.392997685187</c:v>
                      </c:pt>
                      <c:pt idx="1079">
                        <c:v>43466.393009259264</c:v>
                      </c:pt>
                      <c:pt idx="1080">
                        <c:v>43466.393020833333</c:v>
                      </c:pt>
                      <c:pt idx="1081">
                        <c:v>43466.39303240741</c:v>
                      </c:pt>
                      <c:pt idx="1082">
                        <c:v>43466.393043981479</c:v>
                      </c:pt>
                      <c:pt idx="1083">
                        <c:v>43466.393055555563</c:v>
                      </c:pt>
                      <c:pt idx="1084">
                        <c:v>43466.393067129633</c:v>
                      </c:pt>
                      <c:pt idx="1085">
                        <c:v>43466.393078703702</c:v>
                      </c:pt>
                      <c:pt idx="1086">
                        <c:v>43466.393090277779</c:v>
                      </c:pt>
                      <c:pt idx="1087">
                        <c:v>43466.393101851849</c:v>
                      </c:pt>
                      <c:pt idx="1088">
                        <c:v>43466.393113425933</c:v>
                      </c:pt>
                      <c:pt idx="1089">
                        <c:v>43466.393194444441</c:v>
                      </c:pt>
                      <c:pt idx="1090">
                        <c:v>43466.393333333333</c:v>
                      </c:pt>
                      <c:pt idx="1091">
                        <c:v>43466.39334490741</c:v>
                      </c:pt>
                      <c:pt idx="1092">
                        <c:v>43466.39335648148</c:v>
                      </c:pt>
                      <c:pt idx="1093">
                        <c:v>43466.393368055556</c:v>
                      </c:pt>
                      <c:pt idx="1094">
                        <c:v>43466.393379629633</c:v>
                      </c:pt>
                      <c:pt idx="1095">
                        <c:v>43466.393391203703</c:v>
                      </c:pt>
                      <c:pt idx="1096">
                        <c:v>43466.39340277778</c:v>
                      </c:pt>
                      <c:pt idx="1097">
                        <c:v>43466.393414351849</c:v>
                      </c:pt>
                      <c:pt idx="1098">
                        <c:v>43466.393425925933</c:v>
                      </c:pt>
                      <c:pt idx="1099">
                        <c:v>43466.393437500003</c:v>
                      </c:pt>
                      <c:pt idx="1100">
                        <c:v>43466.393449074072</c:v>
                      </c:pt>
                      <c:pt idx="1101">
                        <c:v>43466.393460648149</c:v>
                      </c:pt>
                      <c:pt idx="1102">
                        <c:v>43466.393472222233</c:v>
                      </c:pt>
                      <c:pt idx="1103">
                        <c:v>43466.393483796302</c:v>
                      </c:pt>
                      <c:pt idx="1104">
                        <c:v>43466.393495370372</c:v>
                      </c:pt>
                      <c:pt idx="1105">
                        <c:v>43466.393506944441</c:v>
                      </c:pt>
                      <c:pt idx="1106">
                        <c:v>43466.393518518518</c:v>
                      </c:pt>
                      <c:pt idx="1107">
                        <c:v>43466.393530092602</c:v>
                      </c:pt>
                      <c:pt idx="1108">
                        <c:v>43466.393541666657</c:v>
                      </c:pt>
                      <c:pt idx="1109">
                        <c:v>43466.393553240741</c:v>
                      </c:pt>
                      <c:pt idx="1110">
                        <c:v>43466.393564814818</c:v>
                      </c:pt>
                      <c:pt idx="1111">
                        <c:v>43466.393576388888</c:v>
                      </c:pt>
                      <c:pt idx="1112">
                        <c:v>43466.393587962957</c:v>
                      </c:pt>
                      <c:pt idx="1113">
                        <c:v>43466.393599537027</c:v>
                      </c:pt>
                      <c:pt idx="1114">
                        <c:v>43466.393611111111</c:v>
                      </c:pt>
                      <c:pt idx="1115">
                        <c:v>43466.393622685187</c:v>
                      </c:pt>
                      <c:pt idx="1116">
                        <c:v>43466.393634259257</c:v>
                      </c:pt>
                      <c:pt idx="1117">
                        <c:v>43466.393645833326</c:v>
                      </c:pt>
                      <c:pt idx="1118">
                        <c:v>43466.393657407411</c:v>
                      </c:pt>
                      <c:pt idx="1119">
                        <c:v>43466.39366898148</c:v>
                      </c:pt>
                      <c:pt idx="1120">
                        <c:v>43466.393680555557</c:v>
                      </c:pt>
                      <c:pt idx="1121">
                        <c:v>43466.393692129634</c:v>
                      </c:pt>
                      <c:pt idx="1122">
                        <c:v>43466.393703703703</c:v>
                      </c:pt>
                      <c:pt idx="1123">
                        <c:v>43466.39371527778</c:v>
                      </c:pt>
                      <c:pt idx="1124">
                        <c:v>43466.393726851849</c:v>
                      </c:pt>
                      <c:pt idx="1125">
                        <c:v>43466.393738425933</c:v>
                      </c:pt>
                      <c:pt idx="1126">
                        <c:v>43466.393750000003</c:v>
                      </c:pt>
                      <c:pt idx="1127">
                        <c:v>43466.393761574072</c:v>
                      </c:pt>
                      <c:pt idx="1128">
                        <c:v>43466.393773148149</c:v>
                      </c:pt>
                      <c:pt idx="1129">
                        <c:v>43466.393784722219</c:v>
                      </c:pt>
                      <c:pt idx="1130">
                        <c:v>43466.393796296303</c:v>
                      </c:pt>
                      <c:pt idx="1131">
                        <c:v>43466.393807870372</c:v>
                      </c:pt>
                      <c:pt idx="1132">
                        <c:v>43466.393819444442</c:v>
                      </c:pt>
                      <c:pt idx="1133">
                        <c:v>43466.393831018519</c:v>
                      </c:pt>
                      <c:pt idx="1134">
                        <c:v>43466.393842592603</c:v>
                      </c:pt>
                      <c:pt idx="1135">
                        <c:v>43466.393854166658</c:v>
                      </c:pt>
                      <c:pt idx="1136">
                        <c:v>43466.393865740742</c:v>
                      </c:pt>
                      <c:pt idx="1137">
                        <c:v>43466.393877314818</c:v>
                      </c:pt>
                      <c:pt idx="1138">
                        <c:v>43466.393888888888</c:v>
                      </c:pt>
                      <c:pt idx="1139">
                        <c:v>43466.393900462957</c:v>
                      </c:pt>
                      <c:pt idx="1140">
                        <c:v>43466.393912037027</c:v>
                      </c:pt>
                      <c:pt idx="1141">
                        <c:v>43466.393923611111</c:v>
                      </c:pt>
                      <c:pt idx="1142">
                        <c:v>43466.393935185188</c:v>
                      </c:pt>
                      <c:pt idx="1143">
                        <c:v>43466.393946759257</c:v>
                      </c:pt>
                      <c:pt idx="1144">
                        <c:v>43466.393958333327</c:v>
                      </c:pt>
                      <c:pt idx="1145">
                        <c:v>43466.393969907411</c:v>
                      </c:pt>
                      <c:pt idx="1146">
                        <c:v>43466.39398148148</c:v>
                      </c:pt>
                      <c:pt idx="1147">
                        <c:v>43466.393993055557</c:v>
                      </c:pt>
                      <c:pt idx="1148">
                        <c:v>43466.394004629627</c:v>
                      </c:pt>
                      <c:pt idx="1149">
                        <c:v>43466.394016203703</c:v>
                      </c:pt>
                      <c:pt idx="1150">
                        <c:v>43466.39402777778</c:v>
                      </c:pt>
                      <c:pt idx="1151">
                        <c:v>43466.39403935185</c:v>
                      </c:pt>
                      <c:pt idx="1152">
                        <c:v>43466.394050925926</c:v>
                      </c:pt>
                      <c:pt idx="1153">
                        <c:v>43466.394062500003</c:v>
                      </c:pt>
                      <c:pt idx="1154">
                        <c:v>43466.394074074073</c:v>
                      </c:pt>
                      <c:pt idx="1155">
                        <c:v>43466.394085648149</c:v>
                      </c:pt>
                      <c:pt idx="1156">
                        <c:v>43466.394097222219</c:v>
                      </c:pt>
                      <c:pt idx="1157">
                        <c:v>43466.394108796303</c:v>
                      </c:pt>
                      <c:pt idx="1158">
                        <c:v>43466.394120370373</c:v>
                      </c:pt>
                      <c:pt idx="1159">
                        <c:v>43466.394131944442</c:v>
                      </c:pt>
                      <c:pt idx="1160">
                        <c:v>43466.394143518519</c:v>
                      </c:pt>
                      <c:pt idx="1161">
                        <c:v>43466.394155092603</c:v>
                      </c:pt>
                      <c:pt idx="1162">
                        <c:v>43466.394166666672</c:v>
                      </c:pt>
                      <c:pt idx="1163">
                        <c:v>43466.394178240742</c:v>
                      </c:pt>
                      <c:pt idx="1164">
                        <c:v>43466.394189814811</c:v>
                      </c:pt>
                      <c:pt idx="1165">
                        <c:v>43466.394201388888</c:v>
                      </c:pt>
                      <c:pt idx="1166">
                        <c:v>43466.394212962958</c:v>
                      </c:pt>
                      <c:pt idx="1167">
                        <c:v>43466.394224537027</c:v>
                      </c:pt>
                      <c:pt idx="1168">
                        <c:v>43466.394236111111</c:v>
                      </c:pt>
                      <c:pt idx="1169">
                        <c:v>43466.394247685188</c:v>
                      </c:pt>
                      <c:pt idx="1170">
                        <c:v>43466.394259259258</c:v>
                      </c:pt>
                      <c:pt idx="1171">
                        <c:v>43466.394270833327</c:v>
                      </c:pt>
                      <c:pt idx="1172">
                        <c:v>43466.394282407397</c:v>
                      </c:pt>
                      <c:pt idx="1173">
                        <c:v>43466.394293981481</c:v>
                      </c:pt>
                      <c:pt idx="1174">
                        <c:v>43466.394305555557</c:v>
                      </c:pt>
                      <c:pt idx="1175">
                        <c:v>43466.394317129627</c:v>
                      </c:pt>
                      <c:pt idx="1176">
                        <c:v>43466.394328703696</c:v>
                      </c:pt>
                      <c:pt idx="1177">
                        <c:v>43466.39434027778</c:v>
                      </c:pt>
                      <c:pt idx="1178">
                        <c:v>43466.39435185185</c:v>
                      </c:pt>
                      <c:pt idx="1179">
                        <c:v>43466.394363425927</c:v>
                      </c:pt>
                      <c:pt idx="1180">
                        <c:v>43466.394375000003</c:v>
                      </c:pt>
                      <c:pt idx="1181">
                        <c:v>43466.394386574073</c:v>
                      </c:pt>
                      <c:pt idx="1182">
                        <c:v>43466.39439814815</c:v>
                      </c:pt>
                      <c:pt idx="1183">
                        <c:v>43466.394409722219</c:v>
                      </c:pt>
                      <c:pt idx="1184">
                        <c:v>43466.394421296303</c:v>
                      </c:pt>
                      <c:pt idx="1185">
                        <c:v>43466.394432870373</c:v>
                      </c:pt>
                      <c:pt idx="1186">
                        <c:v>43466.394444444442</c:v>
                      </c:pt>
                      <c:pt idx="1187">
                        <c:v>43466.394456018519</c:v>
                      </c:pt>
                      <c:pt idx="1188">
                        <c:v>43466.394467592603</c:v>
                      </c:pt>
                      <c:pt idx="1189">
                        <c:v>43466.394479166673</c:v>
                      </c:pt>
                      <c:pt idx="1190">
                        <c:v>43466.394490740742</c:v>
                      </c:pt>
                      <c:pt idx="1191">
                        <c:v>43466.394502314812</c:v>
                      </c:pt>
                      <c:pt idx="1192">
                        <c:v>43466.394513888888</c:v>
                      </c:pt>
                      <c:pt idx="1193">
                        <c:v>43466.394525462973</c:v>
                      </c:pt>
                      <c:pt idx="1194">
                        <c:v>43466.394537037027</c:v>
                      </c:pt>
                      <c:pt idx="1195">
                        <c:v>43466.394548611112</c:v>
                      </c:pt>
                      <c:pt idx="1196">
                        <c:v>43466.394560185188</c:v>
                      </c:pt>
                      <c:pt idx="1197">
                        <c:v>43466.394571759258</c:v>
                      </c:pt>
                      <c:pt idx="1198">
                        <c:v>43466.394583333327</c:v>
                      </c:pt>
                      <c:pt idx="1199">
                        <c:v>43466.394594907397</c:v>
                      </c:pt>
                      <c:pt idx="1200">
                        <c:v>43466.394606481481</c:v>
                      </c:pt>
                      <c:pt idx="1201">
                        <c:v>43466.394618055558</c:v>
                      </c:pt>
                      <c:pt idx="1202">
                        <c:v>43466.394629629627</c:v>
                      </c:pt>
                      <c:pt idx="1203">
                        <c:v>43466.394641203697</c:v>
                      </c:pt>
                      <c:pt idx="1204">
                        <c:v>43466.394652777781</c:v>
                      </c:pt>
                      <c:pt idx="1205">
                        <c:v>43466.39466435185</c:v>
                      </c:pt>
                      <c:pt idx="1206">
                        <c:v>43466.394675925927</c:v>
                      </c:pt>
                      <c:pt idx="1207">
                        <c:v>43466.394687499997</c:v>
                      </c:pt>
                      <c:pt idx="1208">
                        <c:v>43466.394699074073</c:v>
                      </c:pt>
                      <c:pt idx="1209">
                        <c:v>43466.39471064815</c:v>
                      </c:pt>
                      <c:pt idx="1210">
                        <c:v>43466.39472222222</c:v>
                      </c:pt>
                      <c:pt idx="1211">
                        <c:v>43466.394733796304</c:v>
                      </c:pt>
                      <c:pt idx="1212">
                        <c:v>43466.394745370373</c:v>
                      </c:pt>
                      <c:pt idx="1213">
                        <c:v>43466.394756944443</c:v>
                      </c:pt>
                      <c:pt idx="1214">
                        <c:v>43466.394768518519</c:v>
                      </c:pt>
                      <c:pt idx="1215">
                        <c:v>43466.394780092603</c:v>
                      </c:pt>
                      <c:pt idx="1216">
                        <c:v>43466.394791666673</c:v>
                      </c:pt>
                      <c:pt idx="1217">
                        <c:v>43466.394803240742</c:v>
                      </c:pt>
                      <c:pt idx="1218">
                        <c:v>43466.394814814812</c:v>
                      </c:pt>
                      <c:pt idx="1219">
                        <c:v>43466.394826388889</c:v>
                      </c:pt>
                      <c:pt idx="1220">
                        <c:v>43466.394837962973</c:v>
                      </c:pt>
                      <c:pt idx="1221">
                        <c:v>43466.394849537042</c:v>
                      </c:pt>
                      <c:pt idx="1222">
                        <c:v>43466.394861111112</c:v>
                      </c:pt>
                      <c:pt idx="1223">
                        <c:v>43466.394872685189</c:v>
                      </c:pt>
                      <c:pt idx="1224">
                        <c:v>43466.394884259258</c:v>
                      </c:pt>
                      <c:pt idx="1225">
                        <c:v>43466.394895833328</c:v>
                      </c:pt>
                      <c:pt idx="1226">
                        <c:v>43466.394907407397</c:v>
                      </c:pt>
                      <c:pt idx="1227">
                        <c:v>43466.394918981481</c:v>
                      </c:pt>
                      <c:pt idx="1228">
                        <c:v>43466.394930555558</c:v>
                      </c:pt>
                      <c:pt idx="1229">
                        <c:v>43466.394942129627</c:v>
                      </c:pt>
                      <c:pt idx="1230">
                        <c:v>43466.394953703697</c:v>
                      </c:pt>
                      <c:pt idx="1231">
                        <c:v>43466.394965277781</c:v>
                      </c:pt>
                      <c:pt idx="1232">
                        <c:v>43466.394976851851</c:v>
                      </c:pt>
                      <c:pt idx="1233">
                        <c:v>43466.394988425927</c:v>
                      </c:pt>
                      <c:pt idx="1234">
                        <c:v>43466.394999999997</c:v>
                      </c:pt>
                      <c:pt idx="1235">
                        <c:v>43466.395011574074</c:v>
                      </c:pt>
                      <c:pt idx="1236">
                        <c:v>43466.39502314815</c:v>
                      </c:pt>
                      <c:pt idx="1237">
                        <c:v>43466.39503472222</c:v>
                      </c:pt>
                      <c:pt idx="1238">
                        <c:v>43466.395046296297</c:v>
                      </c:pt>
                      <c:pt idx="1239">
                        <c:v>43466.395057870373</c:v>
                      </c:pt>
                      <c:pt idx="1240">
                        <c:v>43466.395069444443</c:v>
                      </c:pt>
                      <c:pt idx="1241">
                        <c:v>43466.39508101852</c:v>
                      </c:pt>
                      <c:pt idx="1242">
                        <c:v>43466.395092592589</c:v>
                      </c:pt>
                      <c:pt idx="1243">
                        <c:v>43466.395104166673</c:v>
                      </c:pt>
                      <c:pt idx="1244">
                        <c:v>43466.395115740743</c:v>
                      </c:pt>
                      <c:pt idx="1245">
                        <c:v>43466.395127314812</c:v>
                      </c:pt>
                      <c:pt idx="1246">
                        <c:v>43466.395138888889</c:v>
                      </c:pt>
                      <c:pt idx="1247">
                        <c:v>43466.395150462973</c:v>
                      </c:pt>
                      <c:pt idx="1248">
                        <c:v>43466.395162037043</c:v>
                      </c:pt>
                      <c:pt idx="1249">
                        <c:v>43466.395173611112</c:v>
                      </c:pt>
                      <c:pt idx="1250">
                        <c:v>43466.395185185182</c:v>
                      </c:pt>
                      <c:pt idx="1251">
                        <c:v>43466.395196759258</c:v>
                      </c:pt>
                      <c:pt idx="1252">
                        <c:v>43466.395208333342</c:v>
                      </c:pt>
                      <c:pt idx="1253">
                        <c:v>43466.395219907397</c:v>
                      </c:pt>
                      <c:pt idx="1254">
                        <c:v>43466.395231481481</c:v>
                      </c:pt>
                      <c:pt idx="1255">
                        <c:v>43466.395243055558</c:v>
                      </c:pt>
                      <c:pt idx="1256">
                        <c:v>43466.395254629628</c:v>
                      </c:pt>
                      <c:pt idx="1257">
                        <c:v>43466.395266203697</c:v>
                      </c:pt>
                      <c:pt idx="1258">
                        <c:v>43466.395277777781</c:v>
                      </c:pt>
                      <c:pt idx="1259">
                        <c:v>43466.395289351851</c:v>
                      </c:pt>
                      <c:pt idx="1260">
                        <c:v>43466.395300925928</c:v>
                      </c:pt>
                      <c:pt idx="1261">
                        <c:v>43466.395312499997</c:v>
                      </c:pt>
                      <c:pt idx="1262">
                        <c:v>43466.395324074067</c:v>
                      </c:pt>
                      <c:pt idx="1263">
                        <c:v>43466.395335648151</c:v>
                      </c:pt>
                      <c:pt idx="1264">
                        <c:v>43466.39534722222</c:v>
                      </c:pt>
                      <c:pt idx="1265">
                        <c:v>43466.395358796297</c:v>
                      </c:pt>
                      <c:pt idx="1266">
                        <c:v>43466.395370370366</c:v>
                      </c:pt>
                      <c:pt idx="1267">
                        <c:v>43466.395381944443</c:v>
                      </c:pt>
                      <c:pt idx="1268">
                        <c:v>43466.39539351852</c:v>
                      </c:pt>
                      <c:pt idx="1269">
                        <c:v>43466.395405092589</c:v>
                      </c:pt>
                      <c:pt idx="1270">
                        <c:v>43466.395416666674</c:v>
                      </c:pt>
                      <c:pt idx="1271">
                        <c:v>43466.395428240743</c:v>
                      </c:pt>
                      <c:pt idx="1272">
                        <c:v>43466.395439814813</c:v>
                      </c:pt>
                      <c:pt idx="1273">
                        <c:v>43466.395451388889</c:v>
                      </c:pt>
                      <c:pt idx="1274">
                        <c:v>43466.395462962973</c:v>
                      </c:pt>
                      <c:pt idx="1275">
                        <c:v>43466.395474537043</c:v>
                      </c:pt>
                      <c:pt idx="1276">
                        <c:v>43466.395486111112</c:v>
                      </c:pt>
                      <c:pt idx="1277">
                        <c:v>43466.395497685182</c:v>
                      </c:pt>
                      <c:pt idx="1278">
                        <c:v>43466.395509259259</c:v>
                      </c:pt>
                      <c:pt idx="1279">
                        <c:v>43466.395520833343</c:v>
                      </c:pt>
                      <c:pt idx="1280">
                        <c:v>43466.395532407398</c:v>
                      </c:pt>
                      <c:pt idx="1281">
                        <c:v>43466.395543981482</c:v>
                      </c:pt>
                      <c:pt idx="1282">
                        <c:v>43466.395555555559</c:v>
                      </c:pt>
                      <c:pt idx="1283">
                        <c:v>43466.395567129628</c:v>
                      </c:pt>
                      <c:pt idx="1284">
                        <c:v>43466.395578703698</c:v>
                      </c:pt>
                      <c:pt idx="1285">
                        <c:v>43466.395590277767</c:v>
                      </c:pt>
                      <c:pt idx="1286">
                        <c:v>43466.395601851851</c:v>
                      </c:pt>
                      <c:pt idx="1287">
                        <c:v>43466.395613425928</c:v>
                      </c:pt>
                      <c:pt idx="1288">
                        <c:v>43466.395624999997</c:v>
                      </c:pt>
                      <c:pt idx="1289">
                        <c:v>43466.395636574067</c:v>
                      </c:pt>
                      <c:pt idx="1290">
                        <c:v>43466.395648148151</c:v>
                      </c:pt>
                      <c:pt idx="1291">
                        <c:v>43466.39565972222</c:v>
                      </c:pt>
                      <c:pt idx="1292">
                        <c:v>43466.395671296297</c:v>
                      </c:pt>
                      <c:pt idx="1293">
                        <c:v>43466.395682870367</c:v>
                      </c:pt>
                      <c:pt idx="1294">
                        <c:v>43466.395694444444</c:v>
                      </c:pt>
                      <c:pt idx="1295">
                        <c:v>43466.39570601852</c:v>
                      </c:pt>
                      <c:pt idx="1296">
                        <c:v>43466.39571759259</c:v>
                      </c:pt>
                      <c:pt idx="1297">
                        <c:v>43466.395729166667</c:v>
                      </c:pt>
                      <c:pt idx="1298">
                        <c:v>43466.395740740743</c:v>
                      </c:pt>
                      <c:pt idx="1299">
                        <c:v>43466.395752314813</c:v>
                      </c:pt>
                      <c:pt idx="1300">
                        <c:v>43466.39576388889</c:v>
                      </c:pt>
                      <c:pt idx="1301">
                        <c:v>43466.395775462966</c:v>
                      </c:pt>
                      <c:pt idx="1302">
                        <c:v>43466.395787037043</c:v>
                      </c:pt>
                      <c:pt idx="1303">
                        <c:v>43466.395798611113</c:v>
                      </c:pt>
                      <c:pt idx="1304">
                        <c:v>43466.39707175926</c:v>
                      </c:pt>
                      <c:pt idx="1305">
                        <c:v>43466.397083333337</c:v>
                      </c:pt>
                      <c:pt idx="1306">
                        <c:v>43466.397094907406</c:v>
                      </c:pt>
                      <c:pt idx="1307">
                        <c:v>43466.397106481483</c:v>
                      </c:pt>
                      <c:pt idx="1308">
                        <c:v>43466.397118055553</c:v>
                      </c:pt>
                      <c:pt idx="1309">
                        <c:v>43466.397129629629</c:v>
                      </c:pt>
                      <c:pt idx="1310">
                        <c:v>43466.397141203714</c:v>
                      </c:pt>
                      <c:pt idx="1311">
                        <c:v>43466.397152777783</c:v>
                      </c:pt>
                      <c:pt idx="1312">
                        <c:v>43466.397164351853</c:v>
                      </c:pt>
                      <c:pt idx="1313">
                        <c:v>43466.397175925929</c:v>
                      </c:pt>
                      <c:pt idx="1314">
                        <c:v>43466.397187499999</c:v>
                      </c:pt>
                      <c:pt idx="1315">
                        <c:v>43466.397199074083</c:v>
                      </c:pt>
                      <c:pt idx="1316">
                        <c:v>43466.397210648152</c:v>
                      </c:pt>
                      <c:pt idx="1317">
                        <c:v>43466.399791666663</c:v>
                      </c:pt>
                      <c:pt idx="1318">
                        <c:v>43466.39980324074</c:v>
                      </c:pt>
                      <c:pt idx="1319">
                        <c:v>43466.399814814817</c:v>
                      </c:pt>
                      <c:pt idx="1320">
                        <c:v>43466.399826388893</c:v>
                      </c:pt>
                      <c:pt idx="1321">
                        <c:v>43466.399837962963</c:v>
                      </c:pt>
                      <c:pt idx="1322">
                        <c:v>43466.39984953704</c:v>
                      </c:pt>
                      <c:pt idx="1323">
                        <c:v>43466.399861111109</c:v>
                      </c:pt>
                      <c:pt idx="1324">
                        <c:v>43466.399872685193</c:v>
                      </c:pt>
                      <c:pt idx="1325">
                        <c:v>43466.399884259263</c:v>
                      </c:pt>
                      <c:pt idx="1326">
                        <c:v>43466.399895833332</c:v>
                      </c:pt>
                      <c:pt idx="1327">
                        <c:v>43466.399907407409</c:v>
                      </c:pt>
                      <c:pt idx="1328">
                        <c:v>43466.399918981479</c:v>
                      </c:pt>
                      <c:pt idx="1329">
                        <c:v>43466.401689814818</c:v>
                      </c:pt>
                      <c:pt idx="1330">
                        <c:v>43466.401701388888</c:v>
                      </c:pt>
                      <c:pt idx="1331">
                        <c:v>43466.401712962957</c:v>
                      </c:pt>
                      <c:pt idx="1332">
                        <c:v>43466.401724537027</c:v>
                      </c:pt>
                      <c:pt idx="1333">
                        <c:v>43466.401736111111</c:v>
                      </c:pt>
                      <c:pt idx="1334">
                        <c:v>43466.401747685188</c:v>
                      </c:pt>
                      <c:pt idx="1335">
                        <c:v>43466.401759259257</c:v>
                      </c:pt>
                      <c:pt idx="1336">
                        <c:v>43466.401770833327</c:v>
                      </c:pt>
                      <c:pt idx="1337">
                        <c:v>43466.401782407411</c:v>
                      </c:pt>
                      <c:pt idx="1338">
                        <c:v>43466.40179398148</c:v>
                      </c:pt>
                      <c:pt idx="1339">
                        <c:v>43466.401805555557</c:v>
                      </c:pt>
                      <c:pt idx="1340">
                        <c:v>43466.401817129627</c:v>
                      </c:pt>
                      <c:pt idx="1341">
                        <c:v>43466.401828703703</c:v>
                      </c:pt>
                      <c:pt idx="1342">
                        <c:v>43466.40184027778</c:v>
                      </c:pt>
                      <c:pt idx="1343">
                        <c:v>43466.40185185185</c:v>
                      </c:pt>
                      <c:pt idx="1344">
                        <c:v>43466.403599537043</c:v>
                      </c:pt>
                      <c:pt idx="1345">
                        <c:v>43466.403611111113</c:v>
                      </c:pt>
                      <c:pt idx="1346">
                        <c:v>43466.403622685182</c:v>
                      </c:pt>
                      <c:pt idx="1347">
                        <c:v>43466.403634259259</c:v>
                      </c:pt>
                      <c:pt idx="1348">
                        <c:v>43466.404756944437</c:v>
                      </c:pt>
                      <c:pt idx="1349">
                        <c:v>43466.404768518521</c:v>
                      </c:pt>
                      <c:pt idx="1350">
                        <c:v>43466.404780092591</c:v>
                      </c:pt>
                      <c:pt idx="1351">
                        <c:v>43466.404791666668</c:v>
                      </c:pt>
                      <c:pt idx="1352">
                        <c:v>43466.404861111107</c:v>
                      </c:pt>
                      <c:pt idx="1353">
                        <c:v>43466.404872685183</c:v>
                      </c:pt>
                      <c:pt idx="1354">
                        <c:v>43466.40488425926</c:v>
                      </c:pt>
                      <c:pt idx="1355">
                        <c:v>43466.404895833337</c:v>
                      </c:pt>
                      <c:pt idx="1356">
                        <c:v>43466.404907407406</c:v>
                      </c:pt>
                      <c:pt idx="1357">
                        <c:v>43466.404918981483</c:v>
                      </c:pt>
                      <c:pt idx="1358">
                        <c:v>43466.404930555553</c:v>
                      </c:pt>
                      <c:pt idx="1359">
                        <c:v>43466.404942129629</c:v>
                      </c:pt>
                      <c:pt idx="1360">
                        <c:v>43466.404953703714</c:v>
                      </c:pt>
                      <c:pt idx="1361">
                        <c:v>43466.404965277783</c:v>
                      </c:pt>
                      <c:pt idx="1362">
                        <c:v>43466.404976851853</c:v>
                      </c:pt>
                      <c:pt idx="1363">
                        <c:v>43466.404988425929</c:v>
                      </c:pt>
                      <c:pt idx="1364">
                        <c:v>43466.404999999999</c:v>
                      </c:pt>
                      <c:pt idx="1365">
                        <c:v>43466.405011574083</c:v>
                      </c:pt>
                      <c:pt idx="1366">
                        <c:v>43466.405023148152</c:v>
                      </c:pt>
                      <c:pt idx="1367">
                        <c:v>43466.405034722222</c:v>
                      </c:pt>
                      <c:pt idx="1368">
                        <c:v>43466.405046296299</c:v>
                      </c:pt>
                      <c:pt idx="1369">
                        <c:v>43466.405057870368</c:v>
                      </c:pt>
                      <c:pt idx="1370">
                        <c:v>43466.405069444438</c:v>
                      </c:pt>
                      <c:pt idx="1371">
                        <c:v>43466.405081018522</c:v>
                      </c:pt>
                      <c:pt idx="1372">
                        <c:v>43466.405092592591</c:v>
                      </c:pt>
                      <c:pt idx="1373">
                        <c:v>43466.405104166668</c:v>
                      </c:pt>
                      <c:pt idx="1374">
                        <c:v>43466.405115740738</c:v>
                      </c:pt>
                      <c:pt idx="1375">
                        <c:v>43466.405127314807</c:v>
                      </c:pt>
                      <c:pt idx="1376">
                        <c:v>43466.405138888891</c:v>
                      </c:pt>
                      <c:pt idx="1377">
                        <c:v>43466.405150462961</c:v>
                      </c:pt>
                      <c:pt idx="1378">
                        <c:v>43466.405162037037</c:v>
                      </c:pt>
                      <c:pt idx="1379">
                        <c:v>43466.405173611107</c:v>
                      </c:pt>
                      <c:pt idx="1380">
                        <c:v>43466.405185185176</c:v>
                      </c:pt>
                      <c:pt idx="1381">
                        <c:v>43466.40519675926</c:v>
                      </c:pt>
                      <c:pt idx="1382">
                        <c:v>43466.40520833333</c:v>
                      </c:pt>
                      <c:pt idx="1383">
                        <c:v>43466.405219907407</c:v>
                      </c:pt>
                      <c:pt idx="1384">
                        <c:v>43466.405231481483</c:v>
                      </c:pt>
                      <c:pt idx="1385">
                        <c:v>43466.405243055553</c:v>
                      </c:pt>
                      <c:pt idx="1386">
                        <c:v>43466.40525462963</c:v>
                      </c:pt>
                      <c:pt idx="1387">
                        <c:v>43466.405266203707</c:v>
                      </c:pt>
                      <c:pt idx="1388">
                        <c:v>43466.405277777783</c:v>
                      </c:pt>
                      <c:pt idx="1389">
                        <c:v>43466.405289351853</c:v>
                      </c:pt>
                      <c:pt idx="1390">
                        <c:v>43466.405300925922</c:v>
                      </c:pt>
                      <c:pt idx="1391">
                        <c:v>43466.405312499999</c:v>
                      </c:pt>
                      <c:pt idx="1392">
                        <c:v>43466.405324074083</c:v>
                      </c:pt>
                      <c:pt idx="1393">
                        <c:v>43466.405335648153</c:v>
                      </c:pt>
                      <c:pt idx="1394">
                        <c:v>43466.405451388891</c:v>
                      </c:pt>
                      <c:pt idx="1395">
                        <c:v>43466.405462962961</c:v>
                      </c:pt>
                      <c:pt idx="1396">
                        <c:v>43466.405474537038</c:v>
                      </c:pt>
                      <c:pt idx="1397">
                        <c:v>43466.405486111107</c:v>
                      </c:pt>
                      <c:pt idx="1398">
                        <c:v>43466.405497685177</c:v>
                      </c:pt>
                      <c:pt idx="1399">
                        <c:v>43466.405509259261</c:v>
                      </c:pt>
                      <c:pt idx="1400">
                        <c:v>43466.40552083333</c:v>
                      </c:pt>
                      <c:pt idx="1401">
                        <c:v>43466.405532407407</c:v>
                      </c:pt>
                      <c:pt idx="1402">
                        <c:v>43466.405543981477</c:v>
                      </c:pt>
                      <c:pt idx="1403">
                        <c:v>43466.405555555553</c:v>
                      </c:pt>
                      <c:pt idx="1404">
                        <c:v>43466.40556712963</c:v>
                      </c:pt>
                      <c:pt idx="1405">
                        <c:v>43466.406805555547</c:v>
                      </c:pt>
                      <c:pt idx="1406">
                        <c:v>43466.40697916667</c:v>
                      </c:pt>
                      <c:pt idx="1407">
                        <c:v>43466.406990740739</c:v>
                      </c:pt>
                      <c:pt idx="1408">
                        <c:v>43466.407002314823</c:v>
                      </c:pt>
                      <c:pt idx="1409">
                        <c:v>43466.407013888893</c:v>
                      </c:pt>
                      <c:pt idx="1410">
                        <c:v>43466.407025462962</c:v>
                      </c:pt>
                      <c:pt idx="1411">
                        <c:v>43466.407037037039</c:v>
                      </c:pt>
                      <c:pt idx="1412">
                        <c:v>43466.407048611109</c:v>
                      </c:pt>
                      <c:pt idx="1413">
                        <c:v>43466.407060185193</c:v>
                      </c:pt>
                      <c:pt idx="1414">
                        <c:v>43466.407071759262</c:v>
                      </c:pt>
                      <c:pt idx="1415">
                        <c:v>43466.407083333332</c:v>
                      </c:pt>
                      <c:pt idx="1416">
                        <c:v>43466.407094907408</c:v>
                      </c:pt>
                      <c:pt idx="1417">
                        <c:v>43466.407106481478</c:v>
                      </c:pt>
                      <c:pt idx="1418">
                        <c:v>43466.407118055547</c:v>
                      </c:pt>
                      <c:pt idx="1419">
                        <c:v>43466.407129629632</c:v>
                      </c:pt>
                      <c:pt idx="1420">
                        <c:v>43466.407141203701</c:v>
                      </c:pt>
                      <c:pt idx="1421">
                        <c:v>43466.407152777778</c:v>
                      </c:pt>
                      <c:pt idx="1422">
                        <c:v>43466.408101851863</c:v>
                      </c:pt>
                      <c:pt idx="1423">
                        <c:v>43466.408113425918</c:v>
                      </c:pt>
                      <c:pt idx="1424">
                        <c:v>43466.408125000002</c:v>
                      </c:pt>
                      <c:pt idx="1425">
                        <c:v>43466.408136574071</c:v>
                      </c:pt>
                      <c:pt idx="1426">
                        <c:v>43466.408148148148</c:v>
                      </c:pt>
                      <c:pt idx="1427">
                        <c:v>43466.408159722218</c:v>
                      </c:pt>
                      <c:pt idx="1428">
                        <c:v>43466.408171296287</c:v>
                      </c:pt>
                      <c:pt idx="1429">
                        <c:v>43466.408182870371</c:v>
                      </c:pt>
                      <c:pt idx="1430">
                        <c:v>43466.408194444448</c:v>
                      </c:pt>
                      <c:pt idx="1431">
                        <c:v>43466.408206018517</c:v>
                      </c:pt>
                      <c:pt idx="1432">
                        <c:v>43466.408217592587</c:v>
                      </c:pt>
                      <c:pt idx="1433">
                        <c:v>43466.408229166656</c:v>
                      </c:pt>
                      <c:pt idx="1434">
                        <c:v>43466.40824074074</c:v>
                      </c:pt>
                      <c:pt idx="1435">
                        <c:v>43466.409756944442</c:v>
                      </c:pt>
                      <c:pt idx="1436">
                        <c:v>43466.409768518519</c:v>
                      </c:pt>
                      <c:pt idx="1437">
                        <c:v>43466.409780092603</c:v>
                      </c:pt>
                      <c:pt idx="1438">
                        <c:v>43466.409791666672</c:v>
                      </c:pt>
                      <c:pt idx="1439">
                        <c:v>43466.409803240742</c:v>
                      </c:pt>
                      <c:pt idx="1440">
                        <c:v>43466.409814814811</c:v>
                      </c:pt>
                      <c:pt idx="1441">
                        <c:v>43466.409826388888</c:v>
                      </c:pt>
                      <c:pt idx="1442">
                        <c:v>43466.409837962958</c:v>
                      </c:pt>
                      <c:pt idx="1443">
                        <c:v>43466.409849537027</c:v>
                      </c:pt>
                      <c:pt idx="1444">
                        <c:v>43466.409861111111</c:v>
                      </c:pt>
                      <c:pt idx="1445">
                        <c:v>43466.409872685188</c:v>
                      </c:pt>
                      <c:pt idx="1446">
                        <c:v>43466.409884259258</c:v>
                      </c:pt>
                      <c:pt idx="1447">
                        <c:v>43466.409895833327</c:v>
                      </c:pt>
                      <c:pt idx="1448">
                        <c:v>43466.409907407397</c:v>
                      </c:pt>
                      <c:pt idx="1449">
                        <c:v>43466.409918981481</c:v>
                      </c:pt>
                      <c:pt idx="1450">
                        <c:v>43466.409930555557</c:v>
                      </c:pt>
                      <c:pt idx="1451">
                        <c:v>43466.409942129627</c:v>
                      </c:pt>
                      <c:pt idx="1452">
                        <c:v>43466.409953703696</c:v>
                      </c:pt>
                      <c:pt idx="1453">
                        <c:v>43466.40996527778</c:v>
                      </c:pt>
                      <c:pt idx="1454">
                        <c:v>43466.40997685185</c:v>
                      </c:pt>
                      <c:pt idx="1455">
                        <c:v>43466.409988425927</c:v>
                      </c:pt>
                      <c:pt idx="1456">
                        <c:v>43466.41</c:v>
                      </c:pt>
                      <c:pt idx="1457">
                        <c:v>43466.410011574073</c:v>
                      </c:pt>
                      <c:pt idx="1458">
                        <c:v>43466.41002314815</c:v>
                      </c:pt>
                      <c:pt idx="1459">
                        <c:v>43466.410034722219</c:v>
                      </c:pt>
                      <c:pt idx="1460">
                        <c:v>43466.410046296303</c:v>
                      </c:pt>
                      <c:pt idx="1461">
                        <c:v>43466.410057870373</c:v>
                      </c:pt>
                      <c:pt idx="1462">
                        <c:v>43466.410069444442</c:v>
                      </c:pt>
                      <c:pt idx="1463">
                        <c:v>43466.410081018519</c:v>
                      </c:pt>
                      <c:pt idx="1464">
                        <c:v>43466.410092592603</c:v>
                      </c:pt>
                      <c:pt idx="1465">
                        <c:v>43466.410104166673</c:v>
                      </c:pt>
                      <c:pt idx="1466">
                        <c:v>43466.410115740742</c:v>
                      </c:pt>
                      <c:pt idx="1467">
                        <c:v>43466.410127314812</c:v>
                      </c:pt>
                      <c:pt idx="1468">
                        <c:v>43466.410138888888</c:v>
                      </c:pt>
                      <c:pt idx="1469">
                        <c:v>43466.410150462973</c:v>
                      </c:pt>
                      <c:pt idx="1470">
                        <c:v>43466.410162037027</c:v>
                      </c:pt>
                      <c:pt idx="1471">
                        <c:v>43466.410173611112</c:v>
                      </c:pt>
                      <c:pt idx="1472">
                        <c:v>43466.410185185188</c:v>
                      </c:pt>
                      <c:pt idx="1473">
                        <c:v>43466.410196759258</c:v>
                      </c:pt>
                      <c:pt idx="1474">
                        <c:v>43466.410208333327</c:v>
                      </c:pt>
                      <c:pt idx="1475">
                        <c:v>43466.410219907397</c:v>
                      </c:pt>
                      <c:pt idx="1476">
                        <c:v>43466.410231481481</c:v>
                      </c:pt>
                      <c:pt idx="1477">
                        <c:v>43466.410243055558</c:v>
                      </c:pt>
                      <c:pt idx="1478">
                        <c:v>43466.410254629627</c:v>
                      </c:pt>
                      <c:pt idx="1479">
                        <c:v>43466.410266203697</c:v>
                      </c:pt>
                      <c:pt idx="1480">
                        <c:v>43466.410277777781</c:v>
                      </c:pt>
                      <c:pt idx="1481">
                        <c:v>43466.41028935185</c:v>
                      </c:pt>
                      <c:pt idx="1482">
                        <c:v>43466.410300925927</c:v>
                      </c:pt>
                      <c:pt idx="1483">
                        <c:v>43466.410312499997</c:v>
                      </c:pt>
                      <c:pt idx="1484">
                        <c:v>43466.410324074073</c:v>
                      </c:pt>
                      <c:pt idx="1485">
                        <c:v>43466.41033564815</c:v>
                      </c:pt>
                      <c:pt idx="1486">
                        <c:v>43466.41034722222</c:v>
                      </c:pt>
                      <c:pt idx="1487">
                        <c:v>43466.410381944443</c:v>
                      </c:pt>
                      <c:pt idx="1488">
                        <c:v>43466.410393518519</c:v>
                      </c:pt>
                      <c:pt idx="1489">
                        <c:v>43466.410405092603</c:v>
                      </c:pt>
                      <c:pt idx="1490">
                        <c:v>43466.410416666673</c:v>
                      </c:pt>
                      <c:pt idx="1491">
                        <c:v>43466.410428240742</c:v>
                      </c:pt>
                      <c:pt idx="1492">
                        <c:v>43466.410439814812</c:v>
                      </c:pt>
                      <c:pt idx="1493">
                        <c:v>43466.410451388889</c:v>
                      </c:pt>
                      <c:pt idx="1494">
                        <c:v>43466.410462962973</c:v>
                      </c:pt>
                      <c:pt idx="1495">
                        <c:v>43466.410474537042</c:v>
                      </c:pt>
                      <c:pt idx="1496">
                        <c:v>43466.410486111112</c:v>
                      </c:pt>
                      <c:pt idx="1497">
                        <c:v>43466.410497685189</c:v>
                      </c:pt>
                      <c:pt idx="1498">
                        <c:v>43466.410509259258</c:v>
                      </c:pt>
                      <c:pt idx="1499">
                        <c:v>43466.410520833328</c:v>
                      </c:pt>
                      <c:pt idx="1500">
                        <c:v>43466.410532407397</c:v>
                      </c:pt>
                      <c:pt idx="1501">
                        <c:v>43466.410543981481</c:v>
                      </c:pt>
                      <c:pt idx="1502">
                        <c:v>43466.410555555558</c:v>
                      </c:pt>
                      <c:pt idx="1503">
                        <c:v>43466.410567129627</c:v>
                      </c:pt>
                      <c:pt idx="1504">
                        <c:v>43466.410578703697</c:v>
                      </c:pt>
                      <c:pt idx="1505">
                        <c:v>43466.410590277781</c:v>
                      </c:pt>
                      <c:pt idx="1506">
                        <c:v>43466.410601851851</c:v>
                      </c:pt>
                      <c:pt idx="1507">
                        <c:v>43466.410613425927</c:v>
                      </c:pt>
                      <c:pt idx="1508">
                        <c:v>43466.410624999997</c:v>
                      </c:pt>
                      <c:pt idx="1509">
                        <c:v>43466.410636574074</c:v>
                      </c:pt>
                      <c:pt idx="1510">
                        <c:v>43466.41064814815</c:v>
                      </c:pt>
                      <c:pt idx="1511">
                        <c:v>43466.41065972222</c:v>
                      </c:pt>
                      <c:pt idx="1512">
                        <c:v>43466.411377314813</c:v>
                      </c:pt>
                      <c:pt idx="1513">
                        <c:v>43466.41138888889</c:v>
                      </c:pt>
                      <c:pt idx="1514">
                        <c:v>43466.411400462966</c:v>
                      </c:pt>
                      <c:pt idx="1515">
                        <c:v>43466.411412037043</c:v>
                      </c:pt>
                      <c:pt idx="1516">
                        <c:v>43466.411423611113</c:v>
                      </c:pt>
                      <c:pt idx="1517">
                        <c:v>43466.411435185182</c:v>
                      </c:pt>
                      <c:pt idx="1518">
                        <c:v>43466.411446759259</c:v>
                      </c:pt>
                      <c:pt idx="1519">
                        <c:v>43466.411678240736</c:v>
                      </c:pt>
                      <c:pt idx="1520">
                        <c:v>43466.411689814813</c:v>
                      </c:pt>
                      <c:pt idx="1521">
                        <c:v>43466.41170138889</c:v>
                      </c:pt>
                      <c:pt idx="1522">
                        <c:v>43466.411712962959</c:v>
                      </c:pt>
                      <c:pt idx="1523">
                        <c:v>43466.411793981482</c:v>
                      </c:pt>
                      <c:pt idx="1524">
                        <c:v>43466.41196759259</c:v>
                      </c:pt>
                      <c:pt idx="1525">
                        <c:v>43466.411979166667</c:v>
                      </c:pt>
                      <c:pt idx="1526">
                        <c:v>43466.411990740737</c:v>
                      </c:pt>
                      <c:pt idx="1527">
                        <c:v>43466.412002314813</c:v>
                      </c:pt>
                      <c:pt idx="1528">
                        <c:v>43466.41201388889</c:v>
                      </c:pt>
                      <c:pt idx="1529">
                        <c:v>43466.41202546296</c:v>
                      </c:pt>
                      <c:pt idx="1530">
                        <c:v>43466.412037037036</c:v>
                      </c:pt>
                      <c:pt idx="1531">
                        <c:v>43466.412048611113</c:v>
                      </c:pt>
                      <c:pt idx="1532">
                        <c:v>43466.412060185183</c:v>
                      </c:pt>
                      <c:pt idx="1533">
                        <c:v>43466.41207175926</c:v>
                      </c:pt>
                      <c:pt idx="1534">
                        <c:v>43466.412083333344</c:v>
                      </c:pt>
                      <c:pt idx="1535">
                        <c:v>43466.412094907413</c:v>
                      </c:pt>
                      <c:pt idx="1536">
                        <c:v>43466.412106481483</c:v>
                      </c:pt>
                      <c:pt idx="1537">
                        <c:v>43466.412118055552</c:v>
                      </c:pt>
                      <c:pt idx="1538">
                        <c:v>43466.412129629629</c:v>
                      </c:pt>
                      <c:pt idx="1539">
                        <c:v>43466.412141203713</c:v>
                      </c:pt>
                      <c:pt idx="1540">
                        <c:v>43466.412152777782</c:v>
                      </c:pt>
                      <c:pt idx="1541">
                        <c:v>43466.412164351852</c:v>
                      </c:pt>
                      <c:pt idx="1542">
                        <c:v>43466.412175925929</c:v>
                      </c:pt>
                      <c:pt idx="1543">
                        <c:v>43466.412187499998</c:v>
                      </c:pt>
                      <c:pt idx="1544">
                        <c:v>43466.412199074082</c:v>
                      </c:pt>
                      <c:pt idx="1545">
                        <c:v>43466.412210648137</c:v>
                      </c:pt>
                      <c:pt idx="1546">
                        <c:v>43466.412222222221</c:v>
                      </c:pt>
                      <c:pt idx="1547">
                        <c:v>43466.412233796298</c:v>
                      </c:pt>
                      <c:pt idx="1548">
                        <c:v>43466.412245370368</c:v>
                      </c:pt>
                      <c:pt idx="1549">
                        <c:v>43466.412256944437</c:v>
                      </c:pt>
                      <c:pt idx="1550">
                        <c:v>43466.412268518521</c:v>
                      </c:pt>
                      <c:pt idx="1551">
                        <c:v>43466.413136574083</c:v>
                      </c:pt>
                      <c:pt idx="1552">
                        <c:v>43466.413148148153</c:v>
                      </c:pt>
                      <c:pt idx="1553">
                        <c:v>43466.413159722222</c:v>
                      </c:pt>
                      <c:pt idx="1554">
                        <c:v>43466.413171296299</c:v>
                      </c:pt>
                      <c:pt idx="1555">
                        <c:v>43466.413182870368</c:v>
                      </c:pt>
                      <c:pt idx="1556">
                        <c:v>43466.413194444453</c:v>
                      </c:pt>
                      <c:pt idx="1557">
                        <c:v>43466.413206018522</c:v>
                      </c:pt>
                      <c:pt idx="1558">
                        <c:v>43466.413217592592</c:v>
                      </c:pt>
                      <c:pt idx="1559">
                        <c:v>43466.413229166668</c:v>
                      </c:pt>
                      <c:pt idx="1560">
                        <c:v>43466.413240740738</c:v>
                      </c:pt>
                      <c:pt idx="1561">
                        <c:v>43466.413252314807</c:v>
                      </c:pt>
                      <c:pt idx="1562">
                        <c:v>43466.413263888891</c:v>
                      </c:pt>
                      <c:pt idx="1563">
                        <c:v>43466.413275462961</c:v>
                      </c:pt>
                      <c:pt idx="1564">
                        <c:v>43466.413287037038</c:v>
                      </c:pt>
                      <c:pt idx="1565">
                        <c:v>43466.413298611107</c:v>
                      </c:pt>
                      <c:pt idx="1566">
                        <c:v>43466.413310185177</c:v>
                      </c:pt>
                      <c:pt idx="1567">
                        <c:v>43466.413321759261</c:v>
                      </c:pt>
                      <c:pt idx="1568">
                        <c:v>43466.41333333333</c:v>
                      </c:pt>
                      <c:pt idx="1569">
                        <c:v>43466.413344907407</c:v>
                      </c:pt>
                      <c:pt idx="1570">
                        <c:v>43466.413356481477</c:v>
                      </c:pt>
                      <c:pt idx="1571">
                        <c:v>43466.413368055553</c:v>
                      </c:pt>
                      <c:pt idx="1572">
                        <c:v>43466.41337962963</c:v>
                      </c:pt>
                      <c:pt idx="1573">
                        <c:v>43466.413391203707</c:v>
                      </c:pt>
                      <c:pt idx="1574">
                        <c:v>43466.413402777784</c:v>
                      </c:pt>
                      <c:pt idx="1575">
                        <c:v>43466.413414351853</c:v>
                      </c:pt>
                      <c:pt idx="1576">
                        <c:v>43466.413425925923</c:v>
                      </c:pt>
                      <c:pt idx="1577">
                        <c:v>43466.413437499999</c:v>
                      </c:pt>
                      <c:pt idx="1578">
                        <c:v>43466.413449074083</c:v>
                      </c:pt>
                      <c:pt idx="1579">
                        <c:v>43466.413657407407</c:v>
                      </c:pt>
                      <c:pt idx="1580">
                        <c:v>43466.413668981477</c:v>
                      </c:pt>
                      <c:pt idx="1581">
                        <c:v>43466.413680555554</c:v>
                      </c:pt>
                      <c:pt idx="1582">
                        <c:v>43466.41369212963</c:v>
                      </c:pt>
                      <c:pt idx="1583">
                        <c:v>43466.413819444453</c:v>
                      </c:pt>
                      <c:pt idx="1584">
                        <c:v>43466.413831018523</c:v>
                      </c:pt>
                      <c:pt idx="1585">
                        <c:v>43466.413842592592</c:v>
                      </c:pt>
                      <c:pt idx="1586">
                        <c:v>43466.413854166669</c:v>
                      </c:pt>
                      <c:pt idx="1587">
                        <c:v>43466.413865740738</c:v>
                      </c:pt>
                      <c:pt idx="1588">
                        <c:v>43466.413877314822</c:v>
                      </c:pt>
                      <c:pt idx="1589">
                        <c:v>43466.413888888892</c:v>
                      </c:pt>
                      <c:pt idx="1590">
                        <c:v>43466.413900462961</c:v>
                      </c:pt>
                      <c:pt idx="1591">
                        <c:v>43466.413912037038</c:v>
                      </c:pt>
                      <c:pt idx="1592">
                        <c:v>43466.413923611108</c:v>
                      </c:pt>
                      <c:pt idx="1593">
                        <c:v>43466.413935185177</c:v>
                      </c:pt>
                      <c:pt idx="1594">
                        <c:v>43466.413946759261</c:v>
                      </c:pt>
                      <c:pt idx="1595">
                        <c:v>43466.413958333331</c:v>
                      </c:pt>
                      <c:pt idx="1596">
                        <c:v>43466.413969907408</c:v>
                      </c:pt>
                      <c:pt idx="1597">
                        <c:v>43466.413981481477</c:v>
                      </c:pt>
                      <c:pt idx="1598">
                        <c:v>43466.413993055547</c:v>
                      </c:pt>
                      <c:pt idx="1599">
                        <c:v>43466.414004629631</c:v>
                      </c:pt>
                      <c:pt idx="1600">
                        <c:v>43466.4140162037</c:v>
                      </c:pt>
                      <c:pt idx="1601">
                        <c:v>43466.414027777777</c:v>
                      </c:pt>
                      <c:pt idx="1602">
                        <c:v>43466.414039351846</c:v>
                      </c:pt>
                      <c:pt idx="1603">
                        <c:v>43466.414050925923</c:v>
                      </c:pt>
                      <c:pt idx="1604">
                        <c:v>43466.4140625</c:v>
                      </c:pt>
                      <c:pt idx="1605">
                        <c:v>43466.414074074077</c:v>
                      </c:pt>
                      <c:pt idx="1606">
                        <c:v>43466.414085648154</c:v>
                      </c:pt>
                      <c:pt idx="1607">
                        <c:v>43466.414097222223</c:v>
                      </c:pt>
                      <c:pt idx="1608">
                        <c:v>43466.4141087963</c:v>
                      </c:pt>
                      <c:pt idx="1609">
                        <c:v>43466.414120370369</c:v>
                      </c:pt>
                      <c:pt idx="1610">
                        <c:v>43466.414131944453</c:v>
                      </c:pt>
                      <c:pt idx="1611">
                        <c:v>43466.414143518523</c:v>
                      </c:pt>
                      <c:pt idx="1612">
                        <c:v>43466.414155092592</c:v>
                      </c:pt>
                      <c:pt idx="1613">
                        <c:v>43466.414166666669</c:v>
                      </c:pt>
                      <c:pt idx="1614">
                        <c:v>43466.414178240739</c:v>
                      </c:pt>
                      <c:pt idx="1615">
                        <c:v>43466.414189814823</c:v>
                      </c:pt>
                      <c:pt idx="1616">
                        <c:v>43466.414201388892</c:v>
                      </c:pt>
                      <c:pt idx="1617">
                        <c:v>43466.414212962962</c:v>
                      </c:pt>
                      <c:pt idx="1618">
                        <c:v>43466.414224537039</c:v>
                      </c:pt>
                      <c:pt idx="1619">
                        <c:v>43466.414236111108</c:v>
                      </c:pt>
                      <c:pt idx="1620">
                        <c:v>43466.414247685178</c:v>
                      </c:pt>
                      <c:pt idx="1621">
                        <c:v>43466.414259259262</c:v>
                      </c:pt>
                      <c:pt idx="1622">
                        <c:v>43466.414270833331</c:v>
                      </c:pt>
                      <c:pt idx="1623">
                        <c:v>43466.414282407408</c:v>
                      </c:pt>
                      <c:pt idx="1624">
                        <c:v>43466.414293981477</c:v>
                      </c:pt>
                      <c:pt idx="1625">
                        <c:v>43466.414305555547</c:v>
                      </c:pt>
                      <c:pt idx="1626">
                        <c:v>43466.414317129631</c:v>
                      </c:pt>
                      <c:pt idx="1627">
                        <c:v>43466.4143287037</c:v>
                      </c:pt>
                      <c:pt idx="1628">
                        <c:v>43466.414340277777</c:v>
                      </c:pt>
                      <c:pt idx="1629">
                        <c:v>43466.414351851847</c:v>
                      </c:pt>
                      <c:pt idx="1630">
                        <c:v>43466.414363425924</c:v>
                      </c:pt>
                      <c:pt idx="1631">
                        <c:v>43466.414375</c:v>
                      </c:pt>
                      <c:pt idx="1632">
                        <c:v>43466.414386574077</c:v>
                      </c:pt>
                      <c:pt idx="1633">
                        <c:v>43466.414398148147</c:v>
                      </c:pt>
                      <c:pt idx="1634">
                        <c:v>43466.414409722223</c:v>
                      </c:pt>
                      <c:pt idx="1635">
                        <c:v>43466.414421296293</c:v>
                      </c:pt>
                      <c:pt idx="1636">
                        <c:v>43466.41443287037</c:v>
                      </c:pt>
                      <c:pt idx="1637">
                        <c:v>43466.414444444446</c:v>
                      </c:pt>
                      <c:pt idx="1638">
                        <c:v>43466.414456018523</c:v>
                      </c:pt>
                      <c:pt idx="1639">
                        <c:v>43466.414467592593</c:v>
                      </c:pt>
                      <c:pt idx="1640">
                        <c:v>43466.414479166669</c:v>
                      </c:pt>
                      <c:pt idx="1641">
                        <c:v>43466.414490740739</c:v>
                      </c:pt>
                      <c:pt idx="1642">
                        <c:v>43466.414502314823</c:v>
                      </c:pt>
                      <c:pt idx="1643">
                        <c:v>43466.414513888893</c:v>
                      </c:pt>
                      <c:pt idx="1644">
                        <c:v>43466.414525462962</c:v>
                      </c:pt>
                      <c:pt idx="1645">
                        <c:v>43466.414537037039</c:v>
                      </c:pt>
                      <c:pt idx="1646">
                        <c:v>43466.414548611108</c:v>
                      </c:pt>
                      <c:pt idx="1647">
                        <c:v>43466.414560185192</c:v>
                      </c:pt>
                      <c:pt idx="1648">
                        <c:v>43466.414571759262</c:v>
                      </c:pt>
                      <c:pt idx="1649">
                        <c:v>43466.414583333331</c:v>
                      </c:pt>
                      <c:pt idx="1650">
                        <c:v>43466.414594907408</c:v>
                      </c:pt>
                      <c:pt idx="1651">
                        <c:v>43466.414606481478</c:v>
                      </c:pt>
                      <c:pt idx="1652">
                        <c:v>43466.414618055547</c:v>
                      </c:pt>
                      <c:pt idx="1653">
                        <c:v>43466.414629629631</c:v>
                      </c:pt>
                      <c:pt idx="1654">
                        <c:v>43466.414641203701</c:v>
                      </c:pt>
                      <c:pt idx="1655">
                        <c:v>43466.414652777778</c:v>
                      </c:pt>
                      <c:pt idx="1656">
                        <c:v>43466.414664351847</c:v>
                      </c:pt>
                      <c:pt idx="1657">
                        <c:v>43466.414675925917</c:v>
                      </c:pt>
                      <c:pt idx="1658">
                        <c:v>43466.414687500001</c:v>
                      </c:pt>
                      <c:pt idx="1659">
                        <c:v>43466.414699074077</c:v>
                      </c:pt>
                      <c:pt idx="1660">
                        <c:v>43466.414710648147</c:v>
                      </c:pt>
                      <c:pt idx="1661">
                        <c:v>43466.414722222216</c:v>
                      </c:pt>
                      <c:pt idx="1662">
                        <c:v>43466.414733796293</c:v>
                      </c:pt>
                      <c:pt idx="1663">
                        <c:v>43466.41474537037</c:v>
                      </c:pt>
                      <c:pt idx="1664">
                        <c:v>43466.414756944447</c:v>
                      </c:pt>
                      <c:pt idx="1665">
                        <c:v>43466.414768518523</c:v>
                      </c:pt>
                      <c:pt idx="1666">
                        <c:v>43466.414780092593</c:v>
                      </c:pt>
                      <c:pt idx="1667">
                        <c:v>43466.41479166667</c:v>
                      </c:pt>
                      <c:pt idx="1668">
                        <c:v>43466.414803240739</c:v>
                      </c:pt>
                      <c:pt idx="1669">
                        <c:v>43466.414814814823</c:v>
                      </c:pt>
                      <c:pt idx="1670">
                        <c:v>43466.414826388893</c:v>
                      </c:pt>
                      <c:pt idx="1671">
                        <c:v>43466.414837962962</c:v>
                      </c:pt>
                      <c:pt idx="1672">
                        <c:v>43466.414849537039</c:v>
                      </c:pt>
                      <c:pt idx="1673">
                        <c:v>43466.414861111109</c:v>
                      </c:pt>
                      <c:pt idx="1674">
                        <c:v>43466.414872685193</c:v>
                      </c:pt>
                      <c:pt idx="1675">
                        <c:v>43466.414884259262</c:v>
                      </c:pt>
                      <c:pt idx="1676">
                        <c:v>43466.414895833332</c:v>
                      </c:pt>
                      <c:pt idx="1677">
                        <c:v>43466.414907407408</c:v>
                      </c:pt>
                      <c:pt idx="1678">
                        <c:v>43466.414918981478</c:v>
                      </c:pt>
                      <c:pt idx="1679">
                        <c:v>43466.414930555547</c:v>
                      </c:pt>
                      <c:pt idx="1680">
                        <c:v>43466.414942129632</c:v>
                      </c:pt>
                      <c:pt idx="1681">
                        <c:v>43466.414953703701</c:v>
                      </c:pt>
                      <c:pt idx="1682">
                        <c:v>43466.414965277778</c:v>
                      </c:pt>
                      <c:pt idx="1683">
                        <c:v>43466.414976851847</c:v>
                      </c:pt>
                      <c:pt idx="1684">
                        <c:v>43466.414988425917</c:v>
                      </c:pt>
                      <c:pt idx="1685">
                        <c:v>43466.415000000001</c:v>
                      </c:pt>
                      <c:pt idx="1686">
                        <c:v>43466.415011574078</c:v>
                      </c:pt>
                      <c:pt idx="1687">
                        <c:v>43466.415023148147</c:v>
                      </c:pt>
                      <c:pt idx="1688">
                        <c:v>43466.415034722217</c:v>
                      </c:pt>
                      <c:pt idx="1689">
                        <c:v>43466.415046296293</c:v>
                      </c:pt>
                      <c:pt idx="1690">
                        <c:v>43466.41505787037</c:v>
                      </c:pt>
                      <c:pt idx="1691">
                        <c:v>43466.415069444447</c:v>
                      </c:pt>
                      <c:pt idx="1692">
                        <c:v>43466.415081018517</c:v>
                      </c:pt>
                      <c:pt idx="1693">
                        <c:v>43466.415092592593</c:v>
                      </c:pt>
                      <c:pt idx="1694">
                        <c:v>43466.41510416667</c:v>
                      </c:pt>
                      <c:pt idx="1695">
                        <c:v>43466.41511574074</c:v>
                      </c:pt>
                      <c:pt idx="1696">
                        <c:v>43466.415127314824</c:v>
                      </c:pt>
                      <c:pt idx="1697">
                        <c:v>43466.415138888893</c:v>
                      </c:pt>
                      <c:pt idx="1698">
                        <c:v>43466.415150462963</c:v>
                      </c:pt>
                      <c:pt idx="1699">
                        <c:v>43466.415162037039</c:v>
                      </c:pt>
                      <c:pt idx="1700">
                        <c:v>43466.415173611109</c:v>
                      </c:pt>
                      <c:pt idx="1701">
                        <c:v>43466.415185185193</c:v>
                      </c:pt>
                      <c:pt idx="1702">
                        <c:v>43466.415196759262</c:v>
                      </c:pt>
                      <c:pt idx="1703">
                        <c:v>43466.415208333332</c:v>
                      </c:pt>
                      <c:pt idx="1704">
                        <c:v>43466.415219907409</c:v>
                      </c:pt>
                      <c:pt idx="1705">
                        <c:v>43466.415231481478</c:v>
                      </c:pt>
                      <c:pt idx="1706">
                        <c:v>43466.415243055562</c:v>
                      </c:pt>
                      <c:pt idx="1707">
                        <c:v>43466.415254629632</c:v>
                      </c:pt>
                      <c:pt idx="1708">
                        <c:v>43466.415266203701</c:v>
                      </c:pt>
                      <c:pt idx="1709">
                        <c:v>43466.415277777778</c:v>
                      </c:pt>
                      <c:pt idx="1710">
                        <c:v>43466.415289351848</c:v>
                      </c:pt>
                      <c:pt idx="1711">
                        <c:v>43466.415300925917</c:v>
                      </c:pt>
                      <c:pt idx="1712">
                        <c:v>43466.415312500001</c:v>
                      </c:pt>
                      <c:pt idx="1713">
                        <c:v>43466.415324074071</c:v>
                      </c:pt>
                      <c:pt idx="1714">
                        <c:v>43466.415335648147</c:v>
                      </c:pt>
                      <c:pt idx="1715">
                        <c:v>43466.415347222217</c:v>
                      </c:pt>
                      <c:pt idx="1716">
                        <c:v>43466.415358796286</c:v>
                      </c:pt>
                      <c:pt idx="1717">
                        <c:v>43466.415370370371</c:v>
                      </c:pt>
                      <c:pt idx="1718">
                        <c:v>43466.415381944447</c:v>
                      </c:pt>
                      <c:pt idx="1719">
                        <c:v>43466.415393518517</c:v>
                      </c:pt>
                      <c:pt idx="1720">
                        <c:v>43466.415405092594</c:v>
                      </c:pt>
                      <c:pt idx="1721">
                        <c:v>43466.415416666663</c:v>
                      </c:pt>
                      <c:pt idx="1722">
                        <c:v>43466.41542824074</c:v>
                      </c:pt>
                      <c:pt idx="1723">
                        <c:v>43466.415439814817</c:v>
                      </c:pt>
                      <c:pt idx="1724">
                        <c:v>43466.415451388893</c:v>
                      </c:pt>
                      <c:pt idx="1725">
                        <c:v>43466.415462962963</c:v>
                      </c:pt>
                      <c:pt idx="1726">
                        <c:v>43466.41547453704</c:v>
                      </c:pt>
                      <c:pt idx="1727">
                        <c:v>43466.415486111109</c:v>
                      </c:pt>
                      <c:pt idx="1728">
                        <c:v>43466.415497685193</c:v>
                      </c:pt>
                      <c:pt idx="1729">
                        <c:v>43466.415509259263</c:v>
                      </c:pt>
                      <c:pt idx="1730">
                        <c:v>43466.415520833332</c:v>
                      </c:pt>
                      <c:pt idx="1731">
                        <c:v>43466.415532407409</c:v>
                      </c:pt>
                      <c:pt idx="1732">
                        <c:v>43466.415543981479</c:v>
                      </c:pt>
                      <c:pt idx="1733">
                        <c:v>43466.415555555563</c:v>
                      </c:pt>
                      <c:pt idx="1734">
                        <c:v>43466.415567129632</c:v>
                      </c:pt>
                      <c:pt idx="1735">
                        <c:v>43466.415578703702</c:v>
                      </c:pt>
                      <c:pt idx="1736">
                        <c:v>43466.415590277778</c:v>
                      </c:pt>
                      <c:pt idx="1737">
                        <c:v>43466.415601851862</c:v>
                      </c:pt>
                      <c:pt idx="1738">
                        <c:v>43466.415613425917</c:v>
                      </c:pt>
                      <c:pt idx="1739">
                        <c:v>43466.415625000001</c:v>
                      </c:pt>
                      <c:pt idx="1740">
                        <c:v>43466.415636574071</c:v>
                      </c:pt>
                      <c:pt idx="1741">
                        <c:v>43466.415648148148</c:v>
                      </c:pt>
                      <c:pt idx="1742">
                        <c:v>43466.415659722217</c:v>
                      </c:pt>
                      <c:pt idx="1743">
                        <c:v>43466.415671296287</c:v>
                      </c:pt>
                      <c:pt idx="1744">
                        <c:v>43466.415682870371</c:v>
                      </c:pt>
                      <c:pt idx="1745">
                        <c:v>43466.415694444448</c:v>
                      </c:pt>
                      <c:pt idx="1746">
                        <c:v>43466.415706018517</c:v>
                      </c:pt>
                      <c:pt idx="1747">
                        <c:v>43466.415717592587</c:v>
                      </c:pt>
                      <c:pt idx="1748">
                        <c:v>43466.415729166663</c:v>
                      </c:pt>
                      <c:pt idx="1749">
                        <c:v>43466.41574074074</c:v>
                      </c:pt>
                      <c:pt idx="1750">
                        <c:v>43466.415752314817</c:v>
                      </c:pt>
                      <c:pt idx="1751">
                        <c:v>43466.415763888886</c:v>
                      </c:pt>
                      <c:pt idx="1752">
                        <c:v>43466.415775462963</c:v>
                      </c:pt>
                      <c:pt idx="1753">
                        <c:v>43466.41578703704</c:v>
                      </c:pt>
                      <c:pt idx="1754">
                        <c:v>43466.415798611109</c:v>
                      </c:pt>
                      <c:pt idx="1755">
                        <c:v>43466.415810185194</c:v>
                      </c:pt>
                      <c:pt idx="1756">
                        <c:v>43466.415821759263</c:v>
                      </c:pt>
                      <c:pt idx="1757">
                        <c:v>43466.415833333333</c:v>
                      </c:pt>
                      <c:pt idx="1758">
                        <c:v>43466.415844907409</c:v>
                      </c:pt>
                      <c:pt idx="1759">
                        <c:v>43466.415856481479</c:v>
                      </c:pt>
                      <c:pt idx="1760">
                        <c:v>43466.415868055563</c:v>
                      </c:pt>
                      <c:pt idx="1761">
                        <c:v>43466.415879629632</c:v>
                      </c:pt>
                      <c:pt idx="1762">
                        <c:v>43466.415891203702</c:v>
                      </c:pt>
                      <c:pt idx="1763">
                        <c:v>43466.415902777779</c:v>
                      </c:pt>
                      <c:pt idx="1764">
                        <c:v>43466.415914351863</c:v>
                      </c:pt>
                      <c:pt idx="1765">
                        <c:v>43466.415925925918</c:v>
                      </c:pt>
                      <c:pt idx="1766">
                        <c:v>43466.415937500002</c:v>
                      </c:pt>
                      <c:pt idx="1767">
                        <c:v>43466.415949074071</c:v>
                      </c:pt>
                      <c:pt idx="1768">
                        <c:v>43466.415960648148</c:v>
                      </c:pt>
                      <c:pt idx="1769">
                        <c:v>43466.415972222218</c:v>
                      </c:pt>
                      <c:pt idx="1770">
                        <c:v>43466.415983796287</c:v>
                      </c:pt>
                      <c:pt idx="1771">
                        <c:v>43466.415995370371</c:v>
                      </c:pt>
                      <c:pt idx="1772">
                        <c:v>43466.416006944448</c:v>
                      </c:pt>
                      <c:pt idx="1773">
                        <c:v>43466.416018518517</c:v>
                      </c:pt>
                      <c:pt idx="1774">
                        <c:v>43466.416030092587</c:v>
                      </c:pt>
                      <c:pt idx="1775">
                        <c:v>43466.416041666656</c:v>
                      </c:pt>
                      <c:pt idx="1776">
                        <c:v>43466.41605324074</c:v>
                      </c:pt>
                      <c:pt idx="1777">
                        <c:v>43466.416064814817</c:v>
                      </c:pt>
                      <c:pt idx="1778">
                        <c:v>43466.416076388887</c:v>
                      </c:pt>
                      <c:pt idx="1779">
                        <c:v>43466.416087962964</c:v>
                      </c:pt>
                      <c:pt idx="1780">
                        <c:v>43466.41609953704</c:v>
                      </c:pt>
                      <c:pt idx="1781">
                        <c:v>43466.41611111111</c:v>
                      </c:pt>
                      <c:pt idx="1782">
                        <c:v>43466.416122685187</c:v>
                      </c:pt>
                      <c:pt idx="1783">
                        <c:v>43466.416134259263</c:v>
                      </c:pt>
                      <c:pt idx="1784">
                        <c:v>43466.416145833333</c:v>
                      </c:pt>
                      <c:pt idx="1785">
                        <c:v>43466.41615740741</c:v>
                      </c:pt>
                      <c:pt idx="1786">
                        <c:v>43466.416168981479</c:v>
                      </c:pt>
                      <c:pt idx="1787">
                        <c:v>43466.416180555563</c:v>
                      </c:pt>
                      <c:pt idx="1788">
                        <c:v>43466.416192129633</c:v>
                      </c:pt>
                      <c:pt idx="1789">
                        <c:v>43466.416203703702</c:v>
                      </c:pt>
                      <c:pt idx="1790">
                        <c:v>43466.416215277779</c:v>
                      </c:pt>
                      <c:pt idx="1791">
                        <c:v>43466.416226851848</c:v>
                      </c:pt>
                      <c:pt idx="1792">
                        <c:v>43466.416238425933</c:v>
                      </c:pt>
                      <c:pt idx="1793">
                        <c:v>43466.416250000002</c:v>
                      </c:pt>
                      <c:pt idx="1794">
                        <c:v>43466.416261574072</c:v>
                      </c:pt>
                      <c:pt idx="1795">
                        <c:v>43466.416273148148</c:v>
                      </c:pt>
                      <c:pt idx="1796">
                        <c:v>43466.416284722232</c:v>
                      </c:pt>
                      <c:pt idx="1797">
                        <c:v>43466.416296296287</c:v>
                      </c:pt>
                      <c:pt idx="1798">
                        <c:v>43466.416307870371</c:v>
                      </c:pt>
                      <c:pt idx="1799">
                        <c:v>43466.416319444441</c:v>
                      </c:pt>
                      <c:pt idx="1800">
                        <c:v>43466.416331018518</c:v>
                      </c:pt>
                      <c:pt idx="1801">
                        <c:v>43466.416342592587</c:v>
                      </c:pt>
                      <c:pt idx="1802">
                        <c:v>43466.416354166657</c:v>
                      </c:pt>
                      <c:pt idx="1803">
                        <c:v>43466.416365740741</c:v>
                      </c:pt>
                      <c:pt idx="1804">
                        <c:v>43466.416377314818</c:v>
                      </c:pt>
                      <c:pt idx="1805">
                        <c:v>43466.416388888887</c:v>
                      </c:pt>
                      <c:pt idx="1806">
                        <c:v>43466.416400462957</c:v>
                      </c:pt>
                      <c:pt idx="1807">
                        <c:v>43466.416412037041</c:v>
                      </c:pt>
                      <c:pt idx="1808">
                        <c:v>43466.41642361111</c:v>
                      </c:pt>
                      <c:pt idx="1809">
                        <c:v>43466.416435185187</c:v>
                      </c:pt>
                      <c:pt idx="1810">
                        <c:v>43466.416446759264</c:v>
                      </c:pt>
                      <c:pt idx="1811">
                        <c:v>43466.416458333333</c:v>
                      </c:pt>
                      <c:pt idx="1812">
                        <c:v>43466.41646990741</c:v>
                      </c:pt>
                      <c:pt idx="1813">
                        <c:v>43466.416481481479</c:v>
                      </c:pt>
                      <c:pt idx="1814">
                        <c:v>43466.416493055563</c:v>
                      </c:pt>
                      <c:pt idx="1815">
                        <c:v>43466.416504629633</c:v>
                      </c:pt>
                      <c:pt idx="1816">
                        <c:v>43466.416516203702</c:v>
                      </c:pt>
                      <c:pt idx="1817">
                        <c:v>43466.416527777779</c:v>
                      </c:pt>
                      <c:pt idx="1818">
                        <c:v>43466.416539351849</c:v>
                      </c:pt>
                      <c:pt idx="1819">
                        <c:v>43466.416550925933</c:v>
                      </c:pt>
                      <c:pt idx="1820">
                        <c:v>43466.416562500002</c:v>
                      </c:pt>
                      <c:pt idx="1821">
                        <c:v>43466.416574074072</c:v>
                      </c:pt>
                      <c:pt idx="1822">
                        <c:v>43466.416585648149</c:v>
                      </c:pt>
                      <c:pt idx="1823">
                        <c:v>43466.416597222233</c:v>
                      </c:pt>
                      <c:pt idx="1824">
                        <c:v>43466.416608796288</c:v>
                      </c:pt>
                      <c:pt idx="1825">
                        <c:v>43466.416620370372</c:v>
                      </c:pt>
                      <c:pt idx="1826">
                        <c:v>43466.416631944441</c:v>
                      </c:pt>
                      <c:pt idx="1827">
                        <c:v>43466.416643518518</c:v>
                      </c:pt>
                      <c:pt idx="1828">
                        <c:v>43466.416655092587</c:v>
                      </c:pt>
                      <c:pt idx="1829">
                        <c:v>43466.416666666657</c:v>
                      </c:pt>
                      <c:pt idx="1830">
                        <c:v>43466.416678240741</c:v>
                      </c:pt>
                      <c:pt idx="1831">
                        <c:v>43466.416689814818</c:v>
                      </c:pt>
                      <c:pt idx="1832">
                        <c:v>43466.416701388887</c:v>
                      </c:pt>
                      <c:pt idx="1833">
                        <c:v>43466.416712962957</c:v>
                      </c:pt>
                      <c:pt idx="1834">
                        <c:v>43466.416724537034</c:v>
                      </c:pt>
                      <c:pt idx="1835">
                        <c:v>43466.41673611111</c:v>
                      </c:pt>
                      <c:pt idx="1836">
                        <c:v>43466.416747685187</c:v>
                      </c:pt>
                      <c:pt idx="1837">
                        <c:v>43466.416759259257</c:v>
                      </c:pt>
                      <c:pt idx="1838">
                        <c:v>43466.416770833333</c:v>
                      </c:pt>
                      <c:pt idx="1839">
                        <c:v>43466.41678240741</c:v>
                      </c:pt>
                      <c:pt idx="1840">
                        <c:v>43466.41679398148</c:v>
                      </c:pt>
                      <c:pt idx="1841">
                        <c:v>43466.416805555556</c:v>
                      </c:pt>
                      <c:pt idx="1842">
                        <c:v>43466.416817129633</c:v>
                      </c:pt>
                      <c:pt idx="1843">
                        <c:v>43466.416828703703</c:v>
                      </c:pt>
                      <c:pt idx="1844">
                        <c:v>43466.41684027778</c:v>
                      </c:pt>
                      <c:pt idx="1845">
                        <c:v>43466.416851851849</c:v>
                      </c:pt>
                      <c:pt idx="1846">
                        <c:v>43466.416863425933</c:v>
                      </c:pt>
                      <c:pt idx="1847">
                        <c:v>43466.416875000003</c:v>
                      </c:pt>
                      <c:pt idx="1848">
                        <c:v>43466.416886574072</c:v>
                      </c:pt>
                      <c:pt idx="1849">
                        <c:v>43466.416898148149</c:v>
                      </c:pt>
                      <c:pt idx="1850">
                        <c:v>43466.416909722233</c:v>
                      </c:pt>
                      <c:pt idx="1851">
                        <c:v>43466.416921296302</c:v>
                      </c:pt>
                      <c:pt idx="1852">
                        <c:v>43466.416932870372</c:v>
                      </c:pt>
                      <c:pt idx="1853">
                        <c:v>43466.416944444441</c:v>
                      </c:pt>
                      <c:pt idx="1854">
                        <c:v>43466.416956018518</c:v>
                      </c:pt>
                      <c:pt idx="1855">
                        <c:v>43466.416967592602</c:v>
                      </c:pt>
                      <c:pt idx="1856">
                        <c:v>43466.416979166657</c:v>
                      </c:pt>
                      <c:pt idx="1857">
                        <c:v>43466.416990740741</c:v>
                      </c:pt>
                      <c:pt idx="1858">
                        <c:v>43466.417002314818</c:v>
                      </c:pt>
                      <c:pt idx="1859">
                        <c:v>43466.417013888888</c:v>
                      </c:pt>
                      <c:pt idx="1860">
                        <c:v>43466.417025462957</c:v>
                      </c:pt>
                      <c:pt idx="1861">
                        <c:v>43466.417037037027</c:v>
                      </c:pt>
                      <c:pt idx="1862">
                        <c:v>43466.417048611111</c:v>
                      </c:pt>
                      <c:pt idx="1863">
                        <c:v>43466.417060185187</c:v>
                      </c:pt>
                      <c:pt idx="1864">
                        <c:v>43466.417071759257</c:v>
                      </c:pt>
                      <c:pt idx="1865">
                        <c:v>43466.417083333326</c:v>
                      </c:pt>
                      <c:pt idx="1866">
                        <c:v>43466.417094907411</c:v>
                      </c:pt>
                      <c:pt idx="1867">
                        <c:v>43466.41710648148</c:v>
                      </c:pt>
                      <c:pt idx="1868">
                        <c:v>43466.417118055557</c:v>
                      </c:pt>
                      <c:pt idx="1869">
                        <c:v>43466.417129629634</c:v>
                      </c:pt>
                      <c:pt idx="1870">
                        <c:v>43466.417141203703</c:v>
                      </c:pt>
                      <c:pt idx="1871">
                        <c:v>43466.41715277778</c:v>
                      </c:pt>
                      <c:pt idx="1872">
                        <c:v>43466.417164351849</c:v>
                      </c:pt>
                      <c:pt idx="1873">
                        <c:v>43466.417175925933</c:v>
                      </c:pt>
                      <c:pt idx="1874">
                        <c:v>43466.417187500003</c:v>
                      </c:pt>
                      <c:pt idx="1875">
                        <c:v>43466.417199074072</c:v>
                      </c:pt>
                      <c:pt idx="1876">
                        <c:v>43466.417210648149</c:v>
                      </c:pt>
                      <c:pt idx="1877">
                        <c:v>43466.417222222219</c:v>
                      </c:pt>
                      <c:pt idx="1878">
                        <c:v>43466.417233796303</c:v>
                      </c:pt>
                      <c:pt idx="1879">
                        <c:v>43466.417245370372</c:v>
                      </c:pt>
                      <c:pt idx="1880">
                        <c:v>43466.417256944442</c:v>
                      </c:pt>
                      <c:pt idx="1881">
                        <c:v>43466.417268518519</c:v>
                      </c:pt>
                      <c:pt idx="1882">
                        <c:v>43466.417280092603</c:v>
                      </c:pt>
                      <c:pt idx="1883">
                        <c:v>43466.417291666658</c:v>
                      </c:pt>
                      <c:pt idx="1884">
                        <c:v>43466.417303240742</c:v>
                      </c:pt>
                      <c:pt idx="1885">
                        <c:v>43466.417314814818</c:v>
                      </c:pt>
                      <c:pt idx="1886">
                        <c:v>43466.417326388888</c:v>
                      </c:pt>
                      <c:pt idx="1887">
                        <c:v>43466.417337962957</c:v>
                      </c:pt>
                      <c:pt idx="1888">
                        <c:v>43466.417349537027</c:v>
                      </c:pt>
                      <c:pt idx="1889">
                        <c:v>43466.417361111111</c:v>
                      </c:pt>
                      <c:pt idx="1890">
                        <c:v>43466.417372685188</c:v>
                      </c:pt>
                      <c:pt idx="1891">
                        <c:v>43466.417384259257</c:v>
                      </c:pt>
                      <c:pt idx="1892">
                        <c:v>43466.417395833327</c:v>
                      </c:pt>
                      <c:pt idx="1893">
                        <c:v>43466.417407407411</c:v>
                      </c:pt>
                      <c:pt idx="1894">
                        <c:v>43466.41741898148</c:v>
                      </c:pt>
                      <c:pt idx="1895">
                        <c:v>43466.417430555557</c:v>
                      </c:pt>
                      <c:pt idx="1896">
                        <c:v>43466.417442129627</c:v>
                      </c:pt>
                      <c:pt idx="1897">
                        <c:v>43466.417453703703</c:v>
                      </c:pt>
                      <c:pt idx="1898">
                        <c:v>43466.41746527778</c:v>
                      </c:pt>
                      <c:pt idx="1899">
                        <c:v>43466.41747685185</c:v>
                      </c:pt>
                      <c:pt idx="1900">
                        <c:v>43466.417488425926</c:v>
                      </c:pt>
                      <c:pt idx="1901">
                        <c:v>43466.417500000003</c:v>
                      </c:pt>
                      <c:pt idx="1902">
                        <c:v>43466.417511574073</c:v>
                      </c:pt>
                      <c:pt idx="1903">
                        <c:v>43466.417523148149</c:v>
                      </c:pt>
                      <c:pt idx="1904">
                        <c:v>43466.417534722219</c:v>
                      </c:pt>
                      <c:pt idx="1905">
                        <c:v>43466.417546296303</c:v>
                      </c:pt>
                      <c:pt idx="1906">
                        <c:v>43466.417557870373</c:v>
                      </c:pt>
                      <c:pt idx="1907">
                        <c:v>43466.417569444442</c:v>
                      </c:pt>
                      <c:pt idx="1908">
                        <c:v>43466.417581018519</c:v>
                      </c:pt>
                      <c:pt idx="1909">
                        <c:v>43466.417592592603</c:v>
                      </c:pt>
                      <c:pt idx="1910">
                        <c:v>43466.417604166672</c:v>
                      </c:pt>
                      <c:pt idx="1911">
                        <c:v>43466.417615740742</c:v>
                      </c:pt>
                      <c:pt idx="1912">
                        <c:v>43466.417627314811</c:v>
                      </c:pt>
                      <c:pt idx="1913">
                        <c:v>43466.417638888888</c:v>
                      </c:pt>
                      <c:pt idx="1914">
                        <c:v>43466.417650462958</c:v>
                      </c:pt>
                      <c:pt idx="1915">
                        <c:v>43466.417662037027</c:v>
                      </c:pt>
                      <c:pt idx="1916">
                        <c:v>43466.417673611111</c:v>
                      </c:pt>
                      <c:pt idx="1917">
                        <c:v>43466.417685185188</c:v>
                      </c:pt>
                      <c:pt idx="1918">
                        <c:v>43466.417696759258</c:v>
                      </c:pt>
                      <c:pt idx="1919">
                        <c:v>43466.417708333327</c:v>
                      </c:pt>
                      <c:pt idx="1920">
                        <c:v>43466.417719907397</c:v>
                      </c:pt>
                      <c:pt idx="1921">
                        <c:v>43466.417731481481</c:v>
                      </c:pt>
                      <c:pt idx="1922">
                        <c:v>43466.417743055557</c:v>
                      </c:pt>
                      <c:pt idx="1923">
                        <c:v>43466.417754629627</c:v>
                      </c:pt>
                      <c:pt idx="1924">
                        <c:v>43466.417766203696</c:v>
                      </c:pt>
                      <c:pt idx="1925">
                        <c:v>43466.41777777778</c:v>
                      </c:pt>
                      <c:pt idx="1926">
                        <c:v>43466.41778935185</c:v>
                      </c:pt>
                      <c:pt idx="1927">
                        <c:v>43466.417800925927</c:v>
                      </c:pt>
                      <c:pt idx="1928">
                        <c:v>43466.417812500003</c:v>
                      </c:pt>
                      <c:pt idx="1929">
                        <c:v>43466.417824074073</c:v>
                      </c:pt>
                      <c:pt idx="1930">
                        <c:v>43466.41783564815</c:v>
                      </c:pt>
                      <c:pt idx="1931">
                        <c:v>43466.417847222219</c:v>
                      </c:pt>
                      <c:pt idx="1932">
                        <c:v>43466.417858796303</c:v>
                      </c:pt>
                      <c:pt idx="1933">
                        <c:v>43466.417870370373</c:v>
                      </c:pt>
                      <c:pt idx="1934">
                        <c:v>43466.417881944442</c:v>
                      </c:pt>
                      <c:pt idx="1935">
                        <c:v>43466.417893518519</c:v>
                      </c:pt>
                      <c:pt idx="1936">
                        <c:v>43466.417905092603</c:v>
                      </c:pt>
                      <c:pt idx="1937">
                        <c:v>43466.417916666673</c:v>
                      </c:pt>
                      <c:pt idx="1938">
                        <c:v>43466.417928240742</c:v>
                      </c:pt>
                      <c:pt idx="1939">
                        <c:v>43466.417939814812</c:v>
                      </c:pt>
                      <c:pt idx="1940">
                        <c:v>43466.417951388888</c:v>
                      </c:pt>
                      <c:pt idx="1941">
                        <c:v>43466.417962962973</c:v>
                      </c:pt>
                      <c:pt idx="1942">
                        <c:v>43466.417974537027</c:v>
                      </c:pt>
                      <c:pt idx="1943">
                        <c:v>43466.417986111112</c:v>
                      </c:pt>
                      <c:pt idx="1944">
                        <c:v>43466.417997685188</c:v>
                      </c:pt>
                      <c:pt idx="1945">
                        <c:v>43466.418009259258</c:v>
                      </c:pt>
                      <c:pt idx="1946">
                        <c:v>43466.418020833327</c:v>
                      </c:pt>
                      <c:pt idx="1947">
                        <c:v>43466.418032407397</c:v>
                      </c:pt>
                      <c:pt idx="1948">
                        <c:v>43466.418043981481</c:v>
                      </c:pt>
                      <c:pt idx="1949">
                        <c:v>43466.418055555558</c:v>
                      </c:pt>
                      <c:pt idx="1950">
                        <c:v>43466.418067129627</c:v>
                      </c:pt>
                      <c:pt idx="1951">
                        <c:v>43466.418078703697</c:v>
                      </c:pt>
                      <c:pt idx="1952">
                        <c:v>43466.418090277781</c:v>
                      </c:pt>
                      <c:pt idx="1953">
                        <c:v>43466.41810185185</c:v>
                      </c:pt>
                      <c:pt idx="1954">
                        <c:v>43466.418113425927</c:v>
                      </c:pt>
                      <c:pt idx="1955">
                        <c:v>43466.418124999997</c:v>
                      </c:pt>
                      <c:pt idx="1956">
                        <c:v>43466.418136574073</c:v>
                      </c:pt>
                      <c:pt idx="1957">
                        <c:v>43466.41814814815</c:v>
                      </c:pt>
                      <c:pt idx="1958">
                        <c:v>43466.41815972222</c:v>
                      </c:pt>
                      <c:pt idx="1959">
                        <c:v>43466.418171296304</c:v>
                      </c:pt>
                      <c:pt idx="1960">
                        <c:v>43466.418182870373</c:v>
                      </c:pt>
                      <c:pt idx="1961">
                        <c:v>43466.418194444443</c:v>
                      </c:pt>
                      <c:pt idx="1962">
                        <c:v>43466.418206018519</c:v>
                      </c:pt>
                      <c:pt idx="1963">
                        <c:v>43466.418217592603</c:v>
                      </c:pt>
                      <c:pt idx="1964">
                        <c:v>43466.418229166673</c:v>
                      </c:pt>
                      <c:pt idx="1965">
                        <c:v>43466.418240740742</c:v>
                      </c:pt>
                      <c:pt idx="1966">
                        <c:v>43466.418252314812</c:v>
                      </c:pt>
                      <c:pt idx="1967">
                        <c:v>43466.418263888889</c:v>
                      </c:pt>
                      <c:pt idx="1968">
                        <c:v>43466.418275462973</c:v>
                      </c:pt>
                      <c:pt idx="1969">
                        <c:v>43466.418287037042</c:v>
                      </c:pt>
                      <c:pt idx="1970">
                        <c:v>43466.418298611112</c:v>
                      </c:pt>
                      <c:pt idx="1971">
                        <c:v>43466.418310185189</c:v>
                      </c:pt>
                      <c:pt idx="1972">
                        <c:v>43466.418321759258</c:v>
                      </c:pt>
                      <c:pt idx="1973">
                        <c:v>43466.418333333328</c:v>
                      </c:pt>
                      <c:pt idx="1974">
                        <c:v>43466.418344907397</c:v>
                      </c:pt>
                      <c:pt idx="1975">
                        <c:v>43466.418356481481</c:v>
                      </c:pt>
                      <c:pt idx="1976">
                        <c:v>43466.418368055558</c:v>
                      </c:pt>
                      <c:pt idx="1977">
                        <c:v>43466.418379629627</c:v>
                      </c:pt>
                      <c:pt idx="1978">
                        <c:v>43466.418391203697</c:v>
                      </c:pt>
                      <c:pt idx="1979">
                        <c:v>43466.418402777781</c:v>
                      </c:pt>
                      <c:pt idx="1980">
                        <c:v>43466.418414351851</c:v>
                      </c:pt>
                      <c:pt idx="1981">
                        <c:v>43466.418425925927</c:v>
                      </c:pt>
                      <c:pt idx="1982">
                        <c:v>43466.418437499997</c:v>
                      </c:pt>
                      <c:pt idx="1983">
                        <c:v>43466.418449074074</c:v>
                      </c:pt>
                      <c:pt idx="1984">
                        <c:v>43466.41846064815</c:v>
                      </c:pt>
                      <c:pt idx="1985">
                        <c:v>43466.41847222222</c:v>
                      </c:pt>
                      <c:pt idx="1986">
                        <c:v>43466.418483796297</c:v>
                      </c:pt>
                      <c:pt idx="1987">
                        <c:v>43466.418495370373</c:v>
                      </c:pt>
                      <c:pt idx="1988">
                        <c:v>43466.418506944443</c:v>
                      </c:pt>
                      <c:pt idx="1989">
                        <c:v>43466.41851851852</c:v>
                      </c:pt>
                      <c:pt idx="1990">
                        <c:v>43466.418530092589</c:v>
                      </c:pt>
                      <c:pt idx="1991">
                        <c:v>43466.418541666673</c:v>
                      </c:pt>
                      <c:pt idx="1992">
                        <c:v>43466.418553240743</c:v>
                      </c:pt>
                      <c:pt idx="1993">
                        <c:v>43466.418564814812</c:v>
                      </c:pt>
                      <c:pt idx="1994">
                        <c:v>43466.418576388889</c:v>
                      </c:pt>
                      <c:pt idx="1995">
                        <c:v>43466.418587962973</c:v>
                      </c:pt>
                      <c:pt idx="1996">
                        <c:v>43466.418599537043</c:v>
                      </c:pt>
                      <c:pt idx="1997">
                        <c:v>43466.418611111112</c:v>
                      </c:pt>
                      <c:pt idx="1998">
                        <c:v>43466.418622685182</c:v>
                      </c:pt>
                      <c:pt idx="1999">
                        <c:v>43466.418634259258</c:v>
                      </c:pt>
                      <c:pt idx="2000">
                        <c:v>43466.418645833342</c:v>
                      </c:pt>
                      <c:pt idx="2001">
                        <c:v>43466.418657407397</c:v>
                      </c:pt>
                      <c:pt idx="2002">
                        <c:v>43466.418668981481</c:v>
                      </c:pt>
                      <c:pt idx="2003">
                        <c:v>43466.418680555558</c:v>
                      </c:pt>
                      <c:pt idx="2004">
                        <c:v>43466.418692129628</c:v>
                      </c:pt>
                      <c:pt idx="2005">
                        <c:v>43466.418703703697</c:v>
                      </c:pt>
                      <c:pt idx="2006">
                        <c:v>43466.418715277781</c:v>
                      </c:pt>
                      <c:pt idx="2007">
                        <c:v>43466.418726851851</c:v>
                      </c:pt>
                      <c:pt idx="2008">
                        <c:v>43466.418738425928</c:v>
                      </c:pt>
                      <c:pt idx="2009">
                        <c:v>43466.418749999997</c:v>
                      </c:pt>
                      <c:pt idx="2010">
                        <c:v>43466.418761574067</c:v>
                      </c:pt>
                      <c:pt idx="2011">
                        <c:v>43466.418773148151</c:v>
                      </c:pt>
                      <c:pt idx="2012">
                        <c:v>43466.41878472222</c:v>
                      </c:pt>
                      <c:pt idx="2013">
                        <c:v>43466.418796296297</c:v>
                      </c:pt>
                      <c:pt idx="2014">
                        <c:v>43466.418807870366</c:v>
                      </c:pt>
                      <c:pt idx="2015">
                        <c:v>43466.418819444443</c:v>
                      </c:pt>
                      <c:pt idx="2016">
                        <c:v>43466.41883101852</c:v>
                      </c:pt>
                      <c:pt idx="2017">
                        <c:v>43466.418842592589</c:v>
                      </c:pt>
                      <c:pt idx="2018">
                        <c:v>43466.418854166674</c:v>
                      </c:pt>
                      <c:pt idx="2019">
                        <c:v>43466.418865740743</c:v>
                      </c:pt>
                      <c:pt idx="2020">
                        <c:v>43466.418877314813</c:v>
                      </c:pt>
                      <c:pt idx="2021">
                        <c:v>43466.418888888889</c:v>
                      </c:pt>
                      <c:pt idx="2022">
                        <c:v>43466.418900462973</c:v>
                      </c:pt>
                      <c:pt idx="2023">
                        <c:v>43466.418912037043</c:v>
                      </c:pt>
                      <c:pt idx="2024">
                        <c:v>43466.418923611112</c:v>
                      </c:pt>
                      <c:pt idx="2025">
                        <c:v>43466.418935185182</c:v>
                      </c:pt>
                      <c:pt idx="2026">
                        <c:v>43466.418946759259</c:v>
                      </c:pt>
                      <c:pt idx="2027">
                        <c:v>43466.418958333343</c:v>
                      </c:pt>
                      <c:pt idx="2028">
                        <c:v>43466.418969907398</c:v>
                      </c:pt>
                      <c:pt idx="2029">
                        <c:v>43466.418981481482</c:v>
                      </c:pt>
                      <c:pt idx="2030">
                        <c:v>43466.418993055559</c:v>
                      </c:pt>
                      <c:pt idx="2031">
                        <c:v>43466.419004629628</c:v>
                      </c:pt>
                      <c:pt idx="2032">
                        <c:v>43466.419016203698</c:v>
                      </c:pt>
                      <c:pt idx="2033">
                        <c:v>43466.419027777767</c:v>
                      </c:pt>
                      <c:pt idx="2034">
                        <c:v>43466.419039351851</c:v>
                      </c:pt>
                      <c:pt idx="2035">
                        <c:v>43466.419050925928</c:v>
                      </c:pt>
                      <c:pt idx="2036">
                        <c:v>43466.419062499997</c:v>
                      </c:pt>
                      <c:pt idx="2037">
                        <c:v>43466.419074074067</c:v>
                      </c:pt>
                      <c:pt idx="2038">
                        <c:v>43466.419085648151</c:v>
                      </c:pt>
                      <c:pt idx="2039">
                        <c:v>43466.41909722222</c:v>
                      </c:pt>
                      <c:pt idx="2040">
                        <c:v>43466.419108796297</c:v>
                      </c:pt>
                      <c:pt idx="2041">
                        <c:v>43466.419120370367</c:v>
                      </c:pt>
                      <c:pt idx="2042">
                        <c:v>43466.419131944444</c:v>
                      </c:pt>
                      <c:pt idx="2043">
                        <c:v>43466.41914351852</c:v>
                      </c:pt>
                      <c:pt idx="2044">
                        <c:v>43466.41915509259</c:v>
                      </c:pt>
                      <c:pt idx="2045">
                        <c:v>43466.419166666667</c:v>
                      </c:pt>
                      <c:pt idx="2046">
                        <c:v>43466.419178240743</c:v>
                      </c:pt>
                      <c:pt idx="2047">
                        <c:v>43466.419189814813</c:v>
                      </c:pt>
                      <c:pt idx="2048">
                        <c:v>43466.41920138889</c:v>
                      </c:pt>
                      <c:pt idx="2049">
                        <c:v>43466.419212962966</c:v>
                      </c:pt>
                      <c:pt idx="2050">
                        <c:v>43466.419224537043</c:v>
                      </c:pt>
                      <c:pt idx="2051">
                        <c:v>43466.419236111113</c:v>
                      </c:pt>
                      <c:pt idx="2052">
                        <c:v>43466.419247685182</c:v>
                      </c:pt>
                      <c:pt idx="2053">
                        <c:v>43466.419259259259</c:v>
                      </c:pt>
                      <c:pt idx="2054">
                        <c:v>43466.419270833343</c:v>
                      </c:pt>
                      <c:pt idx="2055">
                        <c:v>43466.419282407413</c:v>
                      </c:pt>
                      <c:pt idx="2056">
                        <c:v>43466.419293981482</c:v>
                      </c:pt>
                      <c:pt idx="2057">
                        <c:v>43466.419305555559</c:v>
                      </c:pt>
                      <c:pt idx="2058">
                        <c:v>43466.419317129628</c:v>
                      </c:pt>
                      <c:pt idx="2059">
                        <c:v>43466.419328703712</c:v>
                      </c:pt>
                      <c:pt idx="2060">
                        <c:v>43466.419340277767</c:v>
                      </c:pt>
                      <c:pt idx="2061">
                        <c:v>43466.419351851851</c:v>
                      </c:pt>
                      <c:pt idx="2062">
                        <c:v>43466.419363425928</c:v>
                      </c:pt>
                      <c:pt idx="2063">
                        <c:v>43466.419374999998</c:v>
                      </c:pt>
                      <c:pt idx="2064">
                        <c:v>43466.419386574067</c:v>
                      </c:pt>
                      <c:pt idx="2065">
                        <c:v>43466.419398148151</c:v>
                      </c:pt>
                      <c:pt idx="2066">
                        <c:v>43466.419409722221</c:v>
                      </c:pt>
                      <c:pt idx="2067">
                        <c:v>43466.419421296298</c:v>
                      </c:pt>
                      <c:pt idx="2068">
                        <c:v>43466.419432870367</c:v>
                      </c:pt>
                      <c:pt idx="2069">
                        <c:v>43466.419444444437</c:v>
                      </c:pt>
                      <c:pt idx="2070">
                        <c:v>43466.419456018521</c:v>
                      </c:pt>
                      <c:pt idx="2071">
                        <c:v>43466.41946759259</c:v>
                      </c:pt>
                      <c:pt idx="2072">
                        <c:v>43466.419479166667</c:v>
                      </c:pt>
                      <c:pt idx="2073">
                        <c:v>43466.419490740736</c:v>
                      </c:pt>
                      <c:pt idx="2074">
                        <c:v>43466.419502314813</c:v>
                      </c:pt>
                      <c:pt idx="2075">
                        <c:v>43466.41951388889</c:v>
                      </c:pt>
                      <c:pt idx="2076">
                        <c:v>43466.419525462959</c:v>
                      </c:pt>
                      <c:pt idx="2077">
                        <c:v>43466.419537037043</c:v>
                      </c:pt>
                      <c:pt idx="2078">
                        <c:v>43466.419548611113</c:v>
                      </c:pt>
                      <c:pt idx="2079">
                        <c:v>43466.419560185182</c:v>
                      </c:pt>
                      <c:pt idx="2080">
                        <c:v>43466.419571759259</c:v>
                      </c:pt>
                      <c:pt idx="2081">
                        <c:v>43466.419583333343</c:v>
                      </c:pt>
                      <c:pt idx="2082">
                        <c:v>43466.419594907413</c:v>
                      </c:pt>
                      <c:pt idx="2083">
                        <c:v>43466.419606481482</c:v>
                      </c:pt>
                      <c:pt idx="2084">
                        <c:v>43466.419618055559</c:v>
                      </c:pt>
                      <c:pt idx="2085">
                        <c:v>43466.419629629629</c:v>
                      </c:pt>
                      <c:pt idx="2086">
                        <c:v>43466.419641203713</c:v>
                      </c:pt>
                      <c:pt idx="2087">
                        <c:v>43466.419652777768</c:v>
                      </c:pt>
                      <c:pt idx="2088">
                        <c:v>43466.419664351852</c:v>
                      </c:pt>
                      <c:pt idx="2089">
                        <c:v>43466.419675925928</c:v>
                      </c:pt>
                      <c:pt idx="2090">
                        <c:v>43466.419687499998</c:v>
                      </c:pt>
                      <c:pt idx="2091">
                        <c:v>43466.419699074067</c:v>
                      </c:pt>
                      <c:pt idx="2092">
                        <c:v>43466.419710648152</c:v>
                      </c:pt>
                      <c:pt idx="2093">
                        <c:v>43466.419722222221</c:v>
                      </c:pt>
                      <c:pt idx="2094">
                        <c:v>43466.419733796298</c:v>
                      </c:pt>
                      <c:pt idx="2095">
                        <c:v>43466.419745370367</c:v>
                      </c:pt>
                      <c:pt idx="2096">
                        <c:v>43466.419756944437</c:v>
                      </c:pt>
                      <c:pt idx="2097">
                        <c:v>43466.419768518521</c:v>
                      </c:pt>
                      <c:pt idx="2098">
                        <c:v>43466.41978009259</c:v>
                      </c:pt>
                      <c:pt idx="2099">
                        <c:v>43466.419791666667</c:v>
                      </c:pt>
                      <c:pt idx="2100">
                        <c:v>43466.419803240737</c:v>
                      </c:pt>
                      <c:pt idx="2101">
                        <c:v>43466.419814814813</c:v>
                      </c:pt>
                      <c:pt idx="2102">
                        <c:v>43466.41982638889</c:v>
                      </c:pt>
                      <c:pt idx="2103">
                        <c:v>43466.41983796296</c:v>
                      </c:pt>
                      <c:pt idx="2104">
                        <c:v>43466.419849537036</c:v>
                      </c:pt>
                      <c:pt idx="2105">
                        <c:v>43466.419861111113</c:v>
                      </c:pt>
                      <c:pt idx="2106">
                        <c:v>43466.419872685183</c:v>
                      </c:pt>
                      <c:pt idx="2107">
                        <c:v>43466.41988425926</c:v>
                      </c:pt>
                      <c:pt idx="2108">
                        <c:v>43466.419895833344</c:v>
                      </c:pt>
                      <c:pt idx="2109">
                        <c:v>43466.419907407413</c:v>
                      </c:pt>
                      <c:pt idx="2110">
                        <c:v>43466.419918981483</c:v>
                      </c:pt>
                      <c:pt idx="2111">
                        <c:v>43466.419930555552</c:v>
                      </c:pt>
                      <c:pt idx="2112">
                        <c:v>43466.419942129629</c:v>
                      </c:pt>
                      <c:pt idx="2113">
                        <c:v>43466.419953703713</c:v>
                      </c:pt>
                      <c:pt idx="2114">
                        <c:v>43466.419965277782</c:v>
                      </c:pt>
                      <c:pt idx="2115">
                        <c:v>43466.419976851852</c:v>
                      </c:pt>
                      <c:pt idx="2116">
                        <c:v>43466.419988425929</c:v>
                      </c:pt>
                      <c:pt idx="2117">
                        <c:v>43466.42</c:v>
                      </c:pt>
                      <c:pt idx="2118">
                        <c:v>43466.420011574082</c:v>
                      </c:pt>
                      <c:pt idx="2119">
                        <c:v>43466.420023148137</c:v>
                      </c:pt>
                      <c:pt idx="2120">
                        <c:v>43466.420034722221</c:v>
                      </c:pt>
                      <c:pt idx="2121">
                        <c:v>43466.420046296298</c:v>
                      </c:pt>
                      <c:pt idx="2122">
                        <c:v>43466.420057870368</c:v>
                      </c:pt>
                      <c:pt idx="2123">
                        <c:v>43466.420069444437</c:v>
                      </c:pt>
                      <c:pt idx="2124">
                        <c:v>43466.420081018521</c:v>
                      </c:pt>
                      <c:pt idx="2125">
                        <c:v>43466.420092592591</c:v>
                      </c:pt>
                      <c:pt idx="2126">
                        <c:v>43466.420104166667</c:v>
                      </c:pt>
                      <c:pt idx="2127">
                        <c:v>43466.420115740737</c:v>
                      </c:pt>
                      <c:pt idx="2128">
                        <c:v>43466.420127314806</c:v>
                      </c:pt>
                      <c:pt idx="2129">
                        <c:v>43466.420138888891</c:v>
                      </c:pt>
                      <c:pt idx="2130">
                        <c:v>43466.42015046296</c:v>
                      </c:pt>
                      <c:pt idx="2131">
                        <c:v>43466.420162037037</c:v>
                      </c:pt>
                      <c:pt idx="2132">
                        <c:v>43466.420173611114</c:v>
                      </c:pt>
                      <c:pt idx="2133">
                        <c:v>43466.420185185183</c:v>
                      </c:pt>
                      <c:pt idx="2134">
                        <c:v>43466.42019675926</c:v>
                      </c:pt>
                      <c:pt idx="2135">
                        <c:v>43466.420208333337</c:v>
                      </c:pt>
                      <c:pt idx="2136">
                        <c:v>43466.420219907413</c:v>
                      </c:pt>
                      <c:pt idx="2137">
                        <c:v>43466.420231481483</c:v>
                      </c:pt>
                      <c:pt idx="2138">
                        <c:v>43466.420243055552</c:v>
                      </c:pt>
                      <c:pt idx="2139">
                        <c:v>43466.420254629629</c:v>
                      </c:pt>
                      <c:pt idx="2140">
                        <c:v>43466.420266203713</c:v>
                      </c:pt>
                      <c:pt idx="2141">
                        <c:v>43466.420277777783</c:v>
                      </c:pt>
                      <c:pt idx="2142">
                        <c:v>43466.420289351852</c:v>
                      </c:pt>
                      <c:pt idx="2143">
                        <c:v>43466.420300925929</c:v>
                      </c:pt>
                      <c:pt idx="2144">
                        <c:v>43466.420312499999</c:v>
                      </c:pt>
                      <c:pt idx="2145">
                        <c:v>43466.420324074083</c:v>
                      </c:pt>
                      <c:pt idx="2146">
                        <c:v>43466.420335648138</c:v>
                      </c:pt>
                      <c:pt idx="2147">
                        <c:v>43466.420347222222</c:v>
                      </c:pt>
                      <c:pt idx="2148">
                        <c:v>43466.420358796298</c:v>
                      </c:pt>
                      <c:pt idx="2149">
                        <c:v>43466.420370370368</c:v>
                      </c:pt>
                      <c:pt idx="2150">
                        <c:v>43466.420381944437</c:v>
                      </c:pt>
                      <c:pt idx="2151">
                        <c:v>43466.420393518521</c:v>
                      </c:pt>
                      <c:pt idx="2152">
                        <c:v>43466.420405092591</c:v>
                      </c:pt>
                      <c:pt idx="2153">
                        <c:v>43466.420416666668</c:v>
                      </c:pt>
                      <c:pt idx="2154">
                        <c:v>43466.420428240737</c:v>
                      </c:pt>
                      <c:pt idx="2155">
                        <c:v>43466.420439814807</c:v>
                      </c:pt>
                      <c:pt idx="2156">
                        <c:v>43466.420451388891</c:v>
                      </c:pt>
                      <c:pt idx="2157">
                        <c:v>43466.42046296296</c:v>
                      </c:pt>
                      <c:pt idx="2158">
                        <c:v>43466.420474537037</c:v>
                      </c:pt>
                      <c:pt idx="2159">
                        <c:v>43466.420486111107</c:v>
                      </c:pt>
                      <c:pt idx="2160">
                        <c:v>43466.420497685183</c:v>
                      </c:pt>
                      <c:pt idx="2161">
                        <c:v>43466.42050925926</c:v>
                      </c:pt>
                      <c:pt idx="2162">
                        <c:v>43466.420520833337</c:v>
                      </c:pt>
                      <c:pt idx="2163">
                        <c:v>43466.420532407406</c:v>
                      </c:pt>
                      <c:pt idx="2164">
                        <c:v>43466.420543981483</c:v>
                      </c:pt>
                      <c:pt idx="2165">
                        <c:v>43466.420555555553</c:v>
                      </c:pt>
                      <c:pt idx="2166">
                        <c:v>43466.420567129629</c:v>
                      </c:pt>
                      <c:pt idx="2167">
                        <c:v>43466.420578703714</c:v>
                      </c:pt>
                      <c:pt idx="2168">
                        <c:v>43466.420590277783</c:v>
                      </c:pt>
                      <c:pt idx="2169">
                        <c:v>43466.420601851853</c:v>
                      </c:pt>
                      <c:pt idx="2170">
                        <c:v>43466.420613425929</c:v>
                      </c:pt>
                      <c:pt idx="2171">
                        <c:v>43466.420624999999</c:v>
                      </c:pt>
                      <c:pt idx="2172">
                        <c:v>43466.420636574083</c:v>
                      </c:pt>
                      <c:pt idx="2173">
                        <c:v>43466.420648148152</c:v>
                      </c:pt>
                      <c:pt idx="2174">
                        <c:v>43466.420659722222</c:v>
                      </c:pt>
                      <c:pt idx="2175">
                        <c:v>43466.420671296299</c:v>
                      </c:pt>
                      <c:pt idx="2176">
                        <c:v>43466.420682870368</c:v>
                      </c:pt>
                      <c:pt idx="2177">
                        <c:v>43466.420694444438</c:v>
                      </c:pt>
                      <c:pt idx="2178">
                        <c:v>43466.420706018522</c:v>
                      </c:pt>
                      <c:pt idx="2179">
                        <c:v>43466.420717592591</c:v>
                      </c:pt>
                      <c:pt idx="2180">
                        <c:v>43466.420729166668</c:v>
                      </c:pt>
                      <c:pt idx="2181">
                        <c:v>43466.420740740738</c:v>
                      </c:pt>
                      <c:pt idx="2182">
                        <c:v>43466.420752314807</c:v>
                      </c:pt>
                      <c:pt idx="2183">
                        <c:v>43466.420763888891</c:v>
                      </c:pt>
                      <c:pt idx="2184">
                        <c:v>43466.420775462961</c:v>
                      </c:pt>
                      <c:pt idx="2185">
                        <c:v>43466.420787037037</c:v>
                      </c:pt>
                      <c:pt idx="2186">
                        <c:v>43466.420798611107</c:v>
                      </c:pt>
                      <c:pt idx="2187">
                        <c:v>43466.420810185176</c:v>
                      </c:pt>
                      <c:pt idx="2188">
                        <c:v>43466.42082175926</c:v>
                      </c:pt>
                      <c:pt idx="2189">
                        <c:v>43466.42083333333</c:v>
                      </c:pt>
                      <c:pt idx="2190">
                        <c:v>43466.420844907407</c:v>
                      </c:pt>
                      <c:pt idx="2191">
                        <c:v>43466.420856481483</c:v>
                      </c:pt>
                      <c:pt idx="2192">
                        <c:v>43466.420868055553</c:v>
                      </c:pt>
                      <c:pt idx="2193">
                        <c:v>43466.42087962963</c:v>
                      </c:pt>
                      <c:pt idx="2194">
                        <c:v>43466.420891203707</c:v>
                      </c:pt>
                      <c:pt idx="2195">
                        <c:v>43466.420902777783</c:v>
                      </c:pt>
                      <c:pt idx="2196">
                        <c:v>43466.420914351853</c:v>
                      </c:pt>
                      <c:pt idx="2197">
                        <c:v>43466.420925925922</c:v>
                      </c:pt>
                      <c:pt idx="2198">
                        <c:v>43466.420937499999</c:v>
                      </c:pt>
                      <c:pt idx="2199">
                        <c:v>43466.420949074083</c:v>
                      </c:pt>
                      <c:pt idx="2200">
                        <c:v>43466.420960648153</c:v>
                      </c:pt>
                      <c:pt idx="2201">
                        <c:v>43466.420972222222</c:v>
                      </c:pt>
                      <c:pt idx="2202">
                        <c:v>43466.420983796299</c:v>
                      </c:pt>
                      <c:pt idx="2203">
                        <c:v>43466.420995370368</c:v>
                      </c:pt>
                      <c:pt idx="2204">
                        <c:v>43466.421006944453</c:v>
                      </c:pt>
                      <c:pt idx="2205">
                        <c:v>43466.421018518522</c:v>
                      </c:pt>
                      <c:pt idx="2206">
                        <c:v>43466.421030092592</c:v>
                      </c:pt>
                      <c:pt idx="2207">
                        <c:v>43466.421041666668</c:v>
                      </c:pt>
                      <c:pt idx="2208">
                        <c:v>43466.421053240738</c:v>
                      </c:pt>
                      <c:pt idx="2209">
                        <c:v>43466.421064814807</c:v>
                      </c:pt>
                      <c:pt idx="2210">
                        <c:v>43466.421076388891</c:v>
                      </c:pt>
                      <c:pt idx="2211">
                        <c:v>43466.421087962961</c:v>
                      </c:pt>
                      <c:pt idx="2212">
                        <c:v>43466.421099537038</c:v>
                      </c:pt>
                      <c:pt idx="2213">
                        <c:v>43466.421111111107</c:v>
                      </c:pt>
                      <c:pt idx="2214">
                        <c:v>43466.421122685177</c:v>
                      </c:pt>
                      <c:pt idx="2215">
                        <c:v>43466.421134259261</c:v>
                      </c:pt>
                      <c:pt idx="2216">
                        <c:v>43466.42114583333</c:v>
                      </c:pt>
                      <c:pt idx="2217">
                        <c:v>43466.421157407407</c:v>
                      </c:pt>
                      <c:pt idx="2218">
                        <c:v>43466.421168981477</c:v>
                      </c:pt>
                      <c:pt idx="2219">
                        <c:v>43466.421180555553</c:v>
                      </c:pt>
                      <c:pt idx="2220">
                        <c:v>43466.42119212963</c:v>
                      </c:pt>
                      <c:pt idx="2221">
                        <c:v>43466.421203703707</c:v>
                      </c:pt>
                      <c:pt idx="2222">
                        <c:v>43466.421215277784</c:v>
                      </c:pt>
                      <c:pt idx="2223">
                        <c:v>43466.421226851853</c:v>
                      </c:pt>
                      <c:pt idx="2224">
                        <c:v>43466.421238425923</c:v>
                      </c:pt>
                      <c:pt idx="2225">
                        <c:v>43466.421249999999</c:v>
                      </c:pt>
                      <c:pt idx="2226">
                        <c:v>43466.421261574083</c:v>
                      </c:pt>
                      <c:pt idx="2227">
                        <c:v>43466.421273148153</c:v>
                      </c:pt>
                      <c:pt idx="2228">
                        <c:v>43466.421284722222</c:v>
                      </c:pt>
                      <c:pt idx="2229">
                        <c:v>43466.421296296299</c:v>
                      </c:pt>
                      <c:pt idx="2230">
                        <c:v>43466.421307870369</c:v>
                      </c:pt>
                      <c:pt idx="2231">
                        <c:v>43466.421319444453</c:v>
                      </c:pt>
                      <c:pt idx="2232">
                        <c:v>43466.421331018522</c:v>
                      </c:pt>
                      <c:pt idx="2233">
                        <c:v>43466.421342592592</c:v>
                      </c:pt>
                      <c:pt idx="2234">
                        <c:v>43466.421354166669</c:v>
                      </c:pt>
                      <c:pt idx="2235">
                        <c:v>43466.421365740738</c:v>
                      </c:pt>
                      <c:pt idx="2236">
                        <c:v>43466.421377314808</c:v>
                      </c:pt>
                      <c:pt idx="2237">
                        <c:v>43466.421388888892</c:v>
                      </c:pt>
                      <c:pt idx="2238">
                        <c:v>43466.421400462961</c:v>
                      </c:pt>
                      <c:pt idx="2239">
                        <c:v>43466.421412037038</c:v>
                      </c:pt>
                      <c:pt idx="2240">
                        <c:v>43466.421423611107</c:v>
                      </c:pt>
                      <c:pt idx="2241">
                        <c:v>43466.421435185177</c:v>
                      </c:pt>
                      <c:pt idx="2242">
                        <c:v>43466.421446759261</c:v>
                      </c:pt>
                      <c:pt idx="2243">
                        <c:v>43466.421458333331</c:v>
                      </c:pt>
                      <c:pt idx="2244">
                        <c:v>43466.421469907407</c:v>
                      </c:pt>
                      <c:pt idx="2245">
                        <c:v>43466.421481481477</c:v>
                      </c:pt>
                      <c:pt idx="2246">
                        <c:v>43466.421493055554</c:v>
                      </c:pt>
                      <c:pt idx="2247">
                        <c:v>43466.42150462963</c:v>
                      </c:pt>
                      <c:pt idx="2248">
                        <c:v>43466.421516203707</c:v>
                      </c:pt>
                      <c:pt idx="2249">
                        <c:v>43466.421527777777</c:v>
                      </c:pt>
                      <c:pt idx="2250">
                        <c:v>43466.421539351853</c:v>
                      </c:pt>
                      <c:pt idx="2251">
                        <c:v>43466.421550925923</c:v>
                      </c:pt>
                      <c:pt idx="2252">
                        <c:v>43466.4215625</c:v>
                      </c:pt>
                      <c:pt idx="2253">
                        <c:v>43466.421574074076</c:v>
                      </c:pt>
                      <c:pt idx="2254">
                        <c:v>43466.421585648153</c:v>
                      </c:pt>
                      <c:pt idx="2255">
                        <c:v>43466.421597222223</c:v>
                      </c:pt>
                      <c:pt idx="2256">
                        <c:v>43466.4216087963</c:v>
                      </c:pt>
                      <c:pt idx="2257">
                        <c:v>43466.421620370369</c:v>
                      </c:pt>
                      <c:pt idx="2258">
                        <c:v>43466.421631944453</c:v>
                      </c:pt>
                      <c:pt idx="2259">
                        <c:v>43466.421643518523</c:v>
                      </c:pt>
                      <c:pt idx="2260">
                        <c:v>43466.421655092592</c:v>
                      </c:pt>
                      <c:pt idx="2261">
                        <c:v>43466.421666666669</c:v>
                      </c:pt>
                      <c:pt idx="2262">
                        <c:v>43466.421678240738</c:v>
                      </c:pt>
                      <c:pt idx="2263">
                        <c:v>43466.421689814822</c:v>
                      </c:pt>
                      <c:pt idx="2264">
                        <c:v>43466.421701388892</c:v>
                      </c:pt>
                      <c:pt idx="2265">
                        <c:v>43466.421712962961</c:v>
                      </c:pt>
                      <c:pt idx="2266">
                        <c:v>43466.421724537038</c:v>
                      </c:pt>
                      <c:pt idx="2267">
                        <c:v>43466.421736111108</c:v>
                      </c:pt>
                      <c:pt idx="2268">
                        <c:v>43466.421747685177</c:v>
                      </c:pt>
                      <c:pt idx="2269">
                        <c:v>43466.421759259261</c:v>
                      </c:pt>
                      <c:pt idx="2270">
                        <c:v>43466.421770833331</c:v>
                      </c:pt>
                      <c:pt idx="2271">
                        <c:v>43466.421782407408</c:v>
                      </c:pt>
                      <c:pt idx="2272">
                        <c:v>43466.421793981477</c:v>
                      </c:pt>
                      <c:pt idx="2273">
                        <c:v>43466.421805555547</c:v>
                      </c:pt>
                      <c:pt idx="2274">
                        <c:v>43466.421817129631</c:v>
                      </c:pt>
                      <c:pt idx="2275">
                        <c:v>43466.4218287037</c:v>
                      </c:pt>
                      <c:pt idx="2276">
                        <c:v>43466.421840277777</c:v>
                      </c:pt>
                      <c:pt idx="2277">
                        <c:v>43466.421851851846</c:v>
                      </c:pt>
                      <c:pt idx="2278">
                        <c:v>43466.421863425923</c:v>
                      </c:pt>
                      <c:pt idx="2279">
                        <c:v>43466.421875</c:v>
                      </c:pt>
                      <c:pt idx="2280">
                        <c:v>43466.421886574077</c:v>
                      </c:pt>
                      <c:pt idx="2281">
                        <c:v>43466.421898148154</c:v>
                      </c:pt>
                      <c:pt idx="2282">
                        <c:v>43466.421909722223</c:v>
                      </c:pt>
                      <c:pt idx="2283">
                        <c:v>43466.4219212963</c:v>
                      </c:pt>
                      <c:pt idx="2284">
                        <c:v>43466.421932870369</c:v>
                      </c:pt>
                      <c:pt idx="2285">
                        <c:v>43466.421944444453</c:v>
                      </c:pt>
                      <c:pt idx="2286">
                        <c:v>43466.421956018523</c:v>
                      </c:pt>
                      <c:pt idx="2287">
                        <c:v>43466.421967592592</c:v>
                      </c:pt>
                      <c:pt idx="2288">
                        <c:v>43466.421979166669</c:v>
                      </c:pt>
                      <c:pt idx="2289">
                        <c:v>43466.421990740739</c:v>
                      </c:pt>
                      <c:pt idx="2290">
                        <c:v>43466.422002314823</c:v>
                      </c:pt>
                      <c:pt idx="2291">
                        <c:v>43466.422013888892</c:v>
                      </c:pt>
                      <c:pt idx="2292">
                        <c:v>43466.422025462962</c:v>
                      </c:pt>
                      <c:pt idx="2293">
                        <c:v>43466.422037037039</c:v>
                      </c:pt>
                      <c:pt idx="2294">
                        <c:v>43466.422048611108</c:v>
                      </c:pt>
                      <c:pt idx="2295">
                        <c:v>43466.422060185178</c:v>
                      </c:pt>
                      <c:pt idx="2296">
                        <c:v>43466.422071759262</c:v>
                      </c:pt>
                      <c:pt idx="2297">
                        <c:v>43466.422083333331</c:v>
                      </c:pt>
                      <c:pt idx="2298">
                        <c:v>43466.422094907408</c:v>
                      </c:pt>
                      <c:pt idx="2299">
                        <c:v>43466.422106481477</c:v>
                      </c:pt>
                      <c:pt idx="2300">
                        <c:v>43466.422118055547</c:v>
                      </c:pt>
                      <c:pt idx="2301">
                        <c:v>43466.422129629631</c:v>
                      </c:pt>
                      <c:pt idx="2302">
                        <c:v>43466.4221412037</c:v>
                      </c:pt>
                      <c:pt idx="2303">
                        <c:v>43466.422152777777</c:v>
                      </c:pt>
                      <c:pt idx="2304">
                        <c:v>43466.422164351847</c:v>
                      </c:pt>
                      <c:pt idx="2305">
                        <c:v>43466.422175925924</c:v>
                      </c:pt>
                      <c:pt idx="2306">
                        <c:v>43466.4221875</c:v>
                      </c:pt>
                      <c:pt idx="2307">
                        <c:v>43466.422199074077</c:v>
                      </c:pt>
                      <c:pt idx="2308">
                        <c:v>43466.422210648147</c:v>
                      </c:pt>
                      <c:pt idx="2309">
                        <c:v>43466.422222222223</c:v>
                      </c:pt>
                      <c:pt idx="2310">
                        <c:v>43466.422233796293</c:v>
                      </c:pt>
                      <c:pt idx="2311">
                        <c:v>43466.42224537037</c:v>
                      </c:pt>
                      <c:pt idx="2312">
                        <c:v>43466.422256944446</c:v>
                      </c:pt>
                      <c:pt idx="2313">
                        <c:v>43466.422268518523</c:v>
                      </c:pt>
                      <c:pt idx="2314">
                        <c:v>43466.422280092593</c:v>
                      </c:pt>
                      <c:pt idx="2315">
                        <c:v>43466.422291666669</c:v>
                      </c:pt>
                      <c:pt idx="2316">
                        <c:v>43466.422303240739</c:v>
                      </c:pt>
                      <c:pt idx="2317">
                        <c:v>43466.422314814823</c:v>
                      </c:pt>
                      <c:pt idx="2318">
                        <c:v>43466.422326388893</c:v>
                      </c:pt>
                      <c:pt idx="2319">
                        <c:v>43466.422337962962</c:v>
                      </c:pt>
                      <c:pt idx="2320">
                        <c:v>43466.422349537039</c:v>
                      </c:pt>
                      <c:pt idx="2321">
                        <c:v>43466.422361111108</c:v>
                      </c:pt>
                      <c:pt idx="2322">
                        <c:v>43466.422372685192</c:v>
                      </c:pt>
                      <c:pt idx="2323">
                        <c:v>43466.422384259262</c:v>
                      </c:pt>
                      <c:pt idx="2324">
                        <c:v>43466.422395833331</c:v>
                      </c:pt>
                      <c:pt idx="2325">
                        <c:v>43466.422407407408</c:v>
                      </c:pt>
                      <c:pt idx="2326">
                        <c:v>43466.422418981478</c:v>
                      </c:pt>
                      <c:pt idx="2327">
                        <c:v>43466.422430555547</c:v>
                      </c:pt>
                      <c:pt idx="2328">
                        <c:v>43466.422442129631</c:v>
                      </c:pt>
                      <c:pt idx="2329">
                        <c:v>43466.422453703701</c:v>
                      </c:pt>
                      <c:pt idx="2330">
                        <c:v>43466.422465277778</c:v>
                      </c:pt>
                      <c:pt idx="2331">
                        <c:v>43466.422476851847</c:v>
                      </c:pt>
                      <c:pt idx="2332">
                        <c:v>43466.422488425917</c:v>
                      </c:pt>
                      <c:pt idx="2333">
                        <c:v>43466.422500000001</c:v>
                      </c:pt>
                      <c:pt idx="2334">
                        <c:v>43466.422511574077</c:v>
                      </c:pt>
                      <c:pt idx="2335">
                        <c:v>43466.422523148147</c:v>
                      </c:pt>
                      <c:pt idx="2336">
                        <c:v>43466.422534722216</c:v>
                      </c:pt>
                      <c:pt idx="2337">
                        <c:v>43466.422546296293</c:v>
                      </c:pt>
                      <c:pt idx="2338">
                        <c:v>43466.42255787037</c:v>
                      </c:pt>
                      <c:pt idx="2339">
                        <c:v>43466.422569444447</c:v>
                      </c:pt>
                      <c:pt idx="2340">
                        <c:v>43466.422581018523</c:v>
                      </c:pt>
                      <c:pt idx="2341">
                        <c:v>43466.422592592593</c:v>
                      </c:pt>
                      <c:pt idx="2342">
                        <c:v>43466.42260416667</c:v>
                      </c:pt>
                      <c:pt idx="2343">
                        <c:v>43466.422615740739</c:v>
                      </c:pt>
                      <c:pt idx="2344">
                        <c:v>43466.422627314823</c:v>
                      </c:pt>
                      <c:pt idx="2345">
                        <c:v>43466.422638888893</c:v>
                      </c:pt>
                      <c:pt idx="2346">
                        <c:v>43466.422650462962</c:v>
                      </c:pt>
                      <c:pt idx="2347">
                        <c:v>43466.422662037039</c:v>
                      </c:pt>
                      <c:pt idx="2348">
                        <c:v>43466.422673611109</c:v>
                      </c:pt>
                      <c:pt idx="2349">
                        <c:v>43466.422685185193</c:v>
                      </c:pt>
                      <c:pt idx="2350">
                        <c:v>43466.422696759262</c:v>
                      </c:pt>
                      <c:pt idx="2351">
                        <c:v>43466.422708333332</c:v>
                      </c:pt>
                      <c:pt idx="2352">
                        <c:v>43466.422719907408</c:v>
                      </c:pt>
                      <c:pt idx="2353">
                        <c:v>43466.422731481478</c:v>
                      </c:pt>
                      <c:pt idx="2354">
                        <c:v>43466.422743055547</c:v>
                      </c:pt>
                      <c:pt idx="2355">
                        <c:v>43466.422754629632</c:v>
                      </c:pt>
                      <c:pt idx="2356">
                        <c:v>43466.422766203701</c:v>
                      </c:pt>
                      <c:pt idx="2357">
                        <c:v>43466.422777777778</c:v>
                      </c:pt>
                      <c:pt idx="2358">
                        <c:v>43466.422789351847</c:v>
                      </c:pt>
                      <c:pt idx="2359">
                        <c:v>43466.422800925917</c:v>
                      </c:pt>
                      <c:pt idx="2360">
                        <c:v>43466.422812500001</c:v>
                      </c:pt>
                      <c:pt idx="2361">
                        <c:v>43466.422824074078</c:v>
                      </c:pt>
                      <c:pt idx="2362">
                        <c:v>43466.422835648147</c:v>
                      </c:pt>
                      <c:pt idx="2363">
                        <c:v>43466.422847222217</c:v>
                      </c:pt>
                      <c:pt idx="2364">
                        <c:v>43466.422858796293</c:v>
                      </c:pt>
                      <c:pt idx="2365">
                        <c:v>43466.42287037037</c:v>
                      </c:pt>
                      <c:pt idx="2366">
                        <c:v>43466.422881944447</c:v>
                      </c:pt>
                      <c:pt idx="2367">
                        <c:v>43466.422893518517</c:v>
                      </c:pt>
                      <c:pt idx="2368">
                        <c:v>43466.422905092593</c:v>
                      </c:pt>
                      <c:pt idx="2369">
                        <c:v>43466.42291666667</c:v>
                      </c:pt>
                      <c:pt idx="2370">
                        <c:v>43466.42292824074</c:v>
                      </c:pt>
                      <c:pt idx="2371">
                        <c:v>43466.422939814824</c:v>
                      </c:pt>
                      <c:pt idx="2372">
                        <c:v>43466.422951388893</c:v>
                      </c:pt>
                      <c:pt idx="2373">
                        <c:v>43466.422962962963</c:v>
                      </c:pt>
                      <c:pt idx="2374">
                        <c:v>43466.422974537039</c:v>
                      </c:pt>
                      <c:pt idx="2375">
                        <c:v>43466.422986111109</c:v>
                      </c:pt>
                      <c:pt idx="2376">
                        <c:v>43466.422997685193</c:v>
                      </c:pt>
                      <c:pt idx="2377">
                        <c:v>43466.423009259262</c:v>
                      </c:pt>
                      <c:pt idx="2378">
                        <c:v>43466.423020833332</c:v>
                      </c:pt>
                      <c:pt idx="2379">
                        <c:v>43466.423032407409</c:v>
                      </c:pt>
                      <c:pt idx="2380">
                        <c:v>43466.423043981478</c:v>
                      </c:pt>
                      <c:pt idx="2381">
                        <c:v>43466.423055555562</c:v>
                      </c:pt>
                      <c:pt idx="2382">
                        <c:v>43466.423067129632</c:v>
                      </c:pt>
                      <c:pt idx="2383">
                        <c:v>43466.423078703701</c:v>
                      </c:pt>
                      <c:pt idx="2384">
                        <c:v>43466.423090277778</c:v>
                      </c:pt>
                      <c:pt idx="2385">
                        <c:v>43466.423101851848</c:v>
                      </c:pt>
                      <c:pt idx="2386">
                        <c:v>43466.423113425917</c:v>
                      </c:pt>
                      <c:pt idx="2387">
                        <c:v>43466.423125000001</c:v>
                      </c:pt>
                      <c:pt idx="2388">
                        <c:v>43466.423136574071</c:v>
                      </c:pt>
                      <c:pt idx="2389">
                        <c:v>43466.423148148147</c:v>
                      </c:pt>
                      <c:pt idx="2390">
                        <c:v>43466.423159722217</c:v>
                      </c:pt>
                      <c:pt idx="2391">
                        <c:v>43466.423171296286</c:v>
                      </c:pt>
                      <c:pt idx="2392">
                        <c:v>43466.423182870371</c:v>
                      </c:pt>
                      <c:pt idx="2393">
                        <c:v>43466.423194444447</c:v>
                      </c:pt>
                      <c:pt idx="2394">
                        <c:v>43466.423206018517</c:v>
                      </c:pt>
                      <c:pt idx="2395">
                        <c:v>43466.423217592594</c:v>
                      </c:pt>
                      <c:pt idx="2396">
                        <c:v>43466.423229166663</c:v>
                      </c:pt>
                      <c:pt idx="2397">
                        <c:v>43466.42324074074</c:v>
                      </c:pt>
                      <c:pt idx="2398">
                        <c:v>43466.423252314817</c:v>
                      </c:pt>
                      <c:pt idx="2399">
                        <c:v>43466.423263888893</c:v>
                      </c:pt>
                      <c:pt idx="2400">
                        <c:v>43466.423275462963</c:v>
                      </c:pt>
                      <c:pt idx="2401">
                        <c:v>43466.42328703704</c:v>
                      </c:pt>
                      <c:pt idx="2402">
                        <c:v>43466.423298611109</c:v>
                      </c:pt>
                      <c:pt idx="2403">
                        <c:v>43466.423310185193</c:v>
                      </c:pt>
                      <c:pt idx="2404">
                        <c:v>43466.423321759263</c:v>
                      </c:pt>
                      <c:pt idx="2405">
                        <c:v>43466.423333333332</c:v>
                      </c:pt>
                      <c:pt idx="2406">
                        <c:v>43466.423344907409</c:v>
                      </c:pt>
                      <c:pt idx="2407">
                        <c:v>43466.423356481479</c:v>
                      </c:pt>
                      <c:pt idx="2408">
                        <c:v>43466.423368055563</c:v>
                      </c:pt>
                      <c:pt idx="2409">
                        <c:v>43466.423379629632</c:v>
                      </c:pt>
                      <c:pt idx="2410">
                        <c:v>43466.423391203702</c:v>
                      </c:pt>
                      <c:pt idx="2411">
                        <c:v>43466.423402777778</c:v>
                      </c:pt>
                      <c:pt idx="2412">
                        <c:v>43466.423414351862</c:v>
                      </c:pt>
                      <c:pt idx="2413">
                        <c:v>43466.423425925917</c:v>
                      </c:pt>
                      <c:pt idx="2414">
                        <c:v>43466.423437500001</c:v>
                      </c:pt>
                      <c:pt idx="2415">
                        <c:v>43466.423449074071</c:v>
                      </c:pt>
                      <c:pt idx="2416">
                        <c:v>43466.423460648148</c:v>
                      </c:pt>
                      <c:pt idx="2417">
                        <c:v>43466.423472222217</c:v>
                      </c:pt>
                      <c:pt idx="2418">
                        <c:v>43466.423483796287</c:v>
                      </c:pt>
                      <c:pt idx="2419">
                        <c:v>43466.423495370371</c:v>
                      </c:pt>
                      <c:pt idx="2420">
                        <c:v>43466.423506944448</c:v>
                      </c:pt>
                      <c:pt idx="2421">
                        <c:v>43466.423518518517</c:v>
                      </c:pt>
                      <c:pt idx="2422">
                        <c:v>43466.423530092587</c:v>
                      </c:pt>
                      <c:pt idx="2423">
                        <c:v>43466.423541666663</c:v>
                      </c:pt>
                      <c:pt idx="2424">
                        <c:v>43466.42355324074</c:v>
                      </c:pt>
                      <c:pt idx="2425">
                        <c:v>43466.423564814817</c:v>
                      </c:pt>
                      <c:pt idx="2426">
                        <c:v>43466.423576388886</c:v>
                      </c:pt>
                      <c:pt idx="2427">
                        <c:v>43466.423587962963</c:v>
                      </c:pt>
                      <c:pt idx="2428">
                        <c:v>43466.42359953704</c:v>
                      </c:pt>
                      <c:pt idx="2429">
                        <c:v>43466.423611111109</c:v>
                      </c:pt>
                      <c:pt idx="2430">
                        <c:v>43466.423622685194</c:v>
                      </c:pt>
                      <c:pt idx="2431">
                        <c:v>43466.423634259263</c:v>
                      </c:pt>
                      <c:pt idx="2432">
                        <c:v>43466.423645833333</c:v>
                      </c:pt>
                      <c:pt idx="2433">
                        <c:v>43466.423657407409</c:v>
                      </c:pt>
                      <c:pt idx="2434">
                        <c:v>43466.423668981479</c:v>
                      </c:pt>
                      <c:pt idx="2435">
                        <c:v>43466.423680555563</c:v>
                      </c:pt>
                      <c:pt idx="2436">
                        <c:v>43466.423692129632</c:v>
                      </c:pt>
                      <c:pt idx="2437">
                        <c:v>43466.423703703702</c:v>
                      </c:pt>
                      <c:pt idx="2438">
                        <c:v>43466.423715277779</c:v>
                      </c:pt>
                      <c:pt idx="2439">
                        <c:v>43466.423726851863</c:v>
                      </c:pt>
                      <c:pt idx="2440">
                        <c:v>43466.423738425918</c:v>
                      </c:pt>
                      <c:pt idx="2441">
                        <c:v>43466.423750000002</c:v>
                      </c:pt>
                      <c:pt idx="2442">
                        <c:v>43466.423761574071</c:v>
                      </c:pt>
                      <c:pt idx="2443">
                        <c:v>43466.423773148148</c:v>
                      </c:pt>
                      <c:pt idx="2444">
                        <c:v>43466.423784722218</c:v>
                      </c:pt>
                      <c:pt idx="2445">
                        <c:v>43466.423796296287</c:v>
                      </c:pt>
                      <c:pt idx="2446">
                        <c:v>43466.423807870371</c:v>
                      </c:pt>
                      <c:pt idx="2447">
                        <c:v>43466.423819444448</c:v>
                      </c:pt>
                      <c:pt idx="2448">
                        <c:v>43466.423831018517</c:v>
                      </c:pt>
                      <c:pt idx="2449">
                        <c:v>43466.423842592587</c:v>
                      </c:pt>
                      <c:pt idx="2450">
                        <c:v>43466.423854166656</c:v>
                      </c:pt>
                      <c:pt idx="2451">
                        <c:v>43466.42386574074</c:v>
                      </c:pt>
                      <c:pt idx="2452">
                        <c:v>43466.423877314817</c:v>
                      </c:pt>
                      <c:pt idx="2453">
                        <c:v>43466.423888888887</c:v>
                      </c:pt>
                      <c:pt idx="2454">
                        <c:v>43466.423900462964</c:v>
                      </c:pt>
                      <c:pt idx="2455">
                        <c:v>43466.42391203704</c:v>
                      </c:pt>
                      <c:pt idx="2456">
                        <c:v>43466.42392361111</c:v>
                      </c:pt>
                      <c:pt idx="2457">
                        <c:v>43466.423935185187</c:v>
                      </c:pt>
                      <c:pt idx="2458">
                        <c:v>43466.423946759263</c:v>
                      </c:pt>
                      <c:pt idx="2459">
                        <c:v>43466.423958333333</c:v>
                      </c:pt>
                      <c:pt idx="2460">
                        <c:v>43466.42396990741</c:v>
                      </c:pt>
                      <c:pt idx="2461">
                        <c:v>43466.423981481479</c:v>
                      </c:pt>
                      <c:pt idx="2462">
                        <c:v>43466.423993055563</c:v>
                      </c:pt>
                      <c:pt idx="2463">
                        <c:v>43466.424004629633</c:v>
                      </c:pt>
                      <c:pt idx="2464">
                        <c:v>43466.424016203702</c:v>
                      </c:pt>
                      <c:pt idx="2465">
                        <c:v>43466.424027777779</c:v>
                      </c:pt>
                      <c:pt idx="2466">
                        <c:v>43466.424039351848</c:v>
                      </c:pt>
                      <c:pt idx="2467">
                        <c:v>43466.424050925933</c:v>
                      </c:pt>
                      <c:pt idx="2468">
                        <c:v>43466.424062500002</c:v>
                      </c:pt>
                      <c:pt idx="2469">
                        <c:v>43466.424074074072</c:v>
                      </c:pt>
                      <c:pt idx="2470">
                        <c:v>43466.424085648148</c:v>
                      </c:pt>
                      <c:pt idx="2471">
                        <c:v>43466.424097222232</c:v>
                      </c:pt>
                      <c:pt idx="2472">
                        <c:v>43466.424108796287</c:v>
                      </c:pt>
                      <c:pt idx="2473">
                        <c:v>43466.424120370371</c:v>
                      </c:pt>
                      <c:pt idx="2474">
                        <c:v>43466.424131944441</c:v>
                      </c:pt>
                      <c:pt idx="2475">
                        <c:v>43466.424143518518</c:v>
                      </c:pt>
                      <c:pt idx="2476">
                        <c:v>43466.424155092587</c:v>
                      </c:pt>
                      <c:pt idx="2477">
                        <c:v>43466.424166666657</c:v>
                      </c:pt>
                      <c:pt idx="2478">
                        <c:v>43466.424178240741</c:v>
                      </c:pt>
                      <c:pt idx="2479">
                        <c:v>43466.424189814818</c:v>
                      </c:pt>
                      <c:pt idx="2480">
                        <c:v>43466.424201388887</c:v>
                      </c:pt>
                      <c:pt idx="2481">
                        <c:v>43466.424212962957</c:v>
                      </c:pt>
                      <c:pt idx="2482">
                        <c:v>43466.424224537041</c:v>
                      </c:pt>
                      <c:pt idx="2483">
                        <c:v>43466.42423611111</c:v>
                      </c:pt>
                      <c:pt idx="2484">
                        <c:v>43466.424247685187</c:v>
                      </c:pt>
                      <c:pt idx="2485">
                        <c:v>43466.424259259264</c:v>
                      </c:pt>
                      <c:pt idx="2486">
                        <c:v>43466.424270833333</c:v>
                      </c:pt>
                      <c:pt idx="2487">
                        <c:v>43466.42428240741</c:v>
                      </c:pt>
                      <c:pt idx="2488">
                        <c:v>43466.424293981479</c:v>
                      </c:pt>
                      <c:pt idx="2489">
                        <c:v>43466.424305555563</c:v>
                      </c:pt>
                      <c:pt idx="2490">
                        <c:v>43466.424317129633</c:v>
                      </c:pt>
                      <c:pt idx="2491">
                        <c:v>43466.424328703702</c:v>
                      </c:pt>
                      <c:pt idx="2492">
                        <c:v>43466.424340277779</c:v>
                      </c:pt>
                      <c:pt idx="2493">
                        <c:v>43466.424351851849</c:v>
                      </c:pt>
                      <c:pt idx="2494">
                        <c:v>43466.424363425933</c:v>
                      </c:pt>
                      <c:pt idx="2495">
                        <c:v>43466.424375000002</c:v>
                      </c:pt>
                      <c:pt idx="2496">
                        <c:v>43466.424386574072</c:v>
                      </c:pt>
                      <c:pt idx="2497">
                        <c:v>43466.424398148149</c:v>
                      </c:pt>
                      <c:pt idx="2498">
                        <c:v>43466.424409722233</c:v>
                      </c:pt>
                      <c:pt idx="2499">
                        <c:v>43466.424421296288</c:v>
                      </c:pt>
                      <c:pt idx="2500">
                        <c:v>43466.424432870372</c:v>
                      </c:pt>
                      <c:pt idx="2501">
                        <c:v>43466.424444444441</c:v>
                      </c:pt>
                      <c:pt idx="2502">
                        <c:v>43466.424456018518</c:v>
                      </c:pt>
                      <c:pt idx="2503">
                        <c:v>43466.424467592587</c:v>
                      </c:pt>
                      <c:pt idx="2504">
                        <c:v>43466.424479166657</c:v>
                      </c:pt>
                      <c:pt idx="2505">
                        <c:v>43466.424490740741</c:v>
                      </c:pt>
                      <c:pt idx="2506">
                        <c:v>43466.424502314818</c:v>
                      </c:pt>
                      <c:pt idx="2507">
                        <c:v>43466.424513888887</c:v>
                      </c:pt>
                      <c:pt idx="2508">
                        <c:v>43466.424525462957</c:v>
                      </c:pt>
                      <c:pt idx="2509">
                        <c:v>43466.424537037034</c:v>
                      </c:pt>
                      <c:pt idx="2510">
                        <c:v>43466.42454861111</c:v>
                      </c:pt>
                      <c:pt idx="2511">
                        <c:v>43466.424560185187</c:v>
                      </c:pt>
                      <c:pt idx="2512">
                        <c:v>43466.424571759257</c:v>
                      </c:pt>
                      <c:pt idx="2513">
                        <c:v>43466.424583333333</c:v>
                      </c:pt>
                      <c:pt idx="2514">
                        <c:v>43466.42459490741</c:v>
                      </c:pt>
                      <c:pt idx="2515">
                        <c:v>43466.42460648148</c:v>
                      </c:pt>
                      <c:pt idx="2516">
                        <c:v>43466.424618055556</c:v>
                      </c:pt>
                      <c:pt idx="2517">
                        <c:v>43466.424629629633</c:v>
                      </c:pt>
                      <c:pt idx="2518">
                        <c:v>43466.424641203703</c:v>
                      </c:pt>
                      <c:pt idx="2519">
                        <c:v>43466.42465277778</c:v>
                      </c:pt>
                      <c:pt idx="2520">
                        <c:v>43466.424664351849</c:v>
                      </c:pt>
                      <c:pt idx="2521">
                        <c:v>43466.424675925933</c:v>
                      </c:pt>
                      <c:pt idx="2522">
                        <c:v>43466.424687500003</c:v>
                      </c:pt>
                      <c:pt idx="2523">
                        <c:v>43466.424699074072</c:v>
                      </c:pt>
                      <c:pt idx="2524">
                        <c:v>43466.424710648149</c:v>
                      </c:pt>
                      <c:pt idx="2525">
                        <c:v>43466.424722222233</c:v>
                      </c:pt>
                      <c:pt idx="2526">
                        <c:v>43466.424733796302</c:v>
                      </c:pt>
                      <c:pt idx="2527">
                        <c:v>43466.424745370372</c:v>
                      </c:pt>
                      <c:pt idx="2528">
                        <c:v>43466.424756944441</c:v>
                      </c:pt>
                      <c:pt idx="2529">
                        <c:v>43466.424768518518</c:v>
                      </c:pt>
                      <c:pt idx="2530">
                        <c:v>43466.424780092602</c:v>
                      </c:pt>
                      <c:pt idx="2531">
                        <c:v>43466.424791666657</c:v>
                      </c:pt>
                      <c:pt idx="2532">
                        <c:v>43466.424803240741</c:v>
                      </c:pt>
                      <c:pt idx="2533">
                        <c:v>43466.424814814818</c:v>
                      </c:pt>
                      <c:pt idx="2534">
                        <c:v>43466.424826388888</c:v>
                      </c:pt>
                      <c:pt idx="2535">
                        <c:v>43466.424837962957</c:v>
                      </c:pt>
                      <c:pt idx="2536">
                        <c:v>43466.424849537027</c:v>
                      </c:pt>
                      <c:pt idx="2537">
                        <c:v>43466.424861111111</c:v>
                      </c:pt>
                      <c:pt idx="2538">
                        <c:v>43466.424872685187</c:v>
                      </c:pt>
                      <c:pt idx="2539">
                        <c:v>43466.424884259257</c:v>
                      </c:pt>
                      <c:pt idx="2540">
                        <c:v>43466.424895833326</c:v>
                      </c:pt>
                      <c:pt idx="2541">
                        <c:v>43466.424907407411</c:v>
                      </c:pt>
                      <c:pt idx="2542">
                        <c:v>43466.42491898148</c:v>
                      </c:pt>
                      <c:pt idx="2543">
                        <c:v>43466.424930555557</c:v>
                      </c:pt>
                      <c:pt idx="2544">
                        <c:v>43466.425034722219</c:v>
                      </c:pt>
                      <c:pt idx="2545">
                        <c:v>43466.425046296303</c:v>
                      </c:pt>
                      <c:pt idx="2546">
                        <c:v>43466.425057870372</c:v>
                      </c:pt>
                      <c:pt idx="2547">
                        <c:v>43466.425069444442</c:v>
                      </c:pt>
                      <c:pt idx="2548">
                        <c:v>43466.425081018519</c:v>
                      </c:pt>
                      <c:pt idx="2549">
                        <c:v>43466.425092592603</c:v>
                      </c:pt>
                      <c:pt idx="2550">
                        <c:v>43466.425104166658</c:v>
                      </c:pt>
                      <c:pt idx="2551">
                        <c:v>43466.425115740742</c:v>
                      </c:pt>
                      <c:pt idx="2552">
                        <c:v>43466.425127314818</c:v>
                      </c:pt>
                      <c:pt idx="2553">
                        <c:v>43466.425138888888</c:v>
                      </c:pt>
                      <c:pt idx="2554">
                        <c:v>43466.425150462957</c:v>
                      </c:pt>
                      <c:pt idx="2555">
                        <c:v>43466.425162037027</c:v>
                      </c:pt>
                      <c:pt idx="2556">
                        <c:v>43466.425173611111</c:v>
                      </c:pt>
                      <c:pt idx="2557">
                        <c:v>43466.425185185188</c:v>
                      </c:pt>
                      <c:pt idx="2558">
                        <c:v>43466.425196759257</c:v>
                      </c:pt>
                      <c:pt idx="2559">
                        <c:v>43466.425208333327</c:v>
                      </c:pt>
                      <c:pt idx="2560">
                        <c:v>43466.425219907411</c:v>
                      </c:pt>
                      <c:pt idx="2561">
                        <c:v>43466.42523148148</c:v>
                      </c:pt>
                      <c:pt idx="2562">
                        <c:v>43466.425243055557</c:v>
                      </c:pt>
                      <c:pt idx="2563">
                        <c:v>43466.425254629627</c:v>
                      </c:pt>
                      <c:pt idx="2564">
                        <c:v>43466.425266203703</c:v>
                      </c:pt>
                      <c:pt idx="2565">
                        <c:v>43466.42527777778</c:v>
                      </c:pt>
                      <c:pt idx="2566">
                        <c:v>43466.42528935185</c:v>
                      </c:pt>
                      <c:pt idx="2567">
                        <c:v>43466.425300925926</c:v>
                      </c:pt>
                      <c:pt idx="2568">
                        <c:v>43466.425312500003</c:v>
                      </c:pt>
                      <c:pt idx="2569">
                        <c:v>43466.425324074073</c:v>
                      </c:pt>
                      <c:pt idx="2570">
                        <c:v>43466.425335648149</c:v>
                      </c:pt>
                      <c:pt idx="2571">
                        <c:v>43466.425347222219</c:v>
                      </c:pt>
                      <c:pt idx="2572">
                        <c:v>43466.425358796303</c:v>
                      </c:pt>
                      <c:pt idx="2573">
                        <c:v>43466.425370370373</c:v>
                      </c:pt>
                      <c:pt idx="2574">
                        <c:v>43466.425381944442</c:v>
                      </c:pt>
                      <c:pt idx="2575">
                        <c:v>43466.425393518519</c:v>
                      </c:pt>
                      <c:pt idx="2576">
                        <c:v>43466.425405092603</c:v>
                      </c:pt>
                      <c:pt idx="2577">
                        <c:v>43466.425416666672</c:v>
                      </c:pt>
                      <c:pt idx="2578">
                        <c:v>43466.425428240742</c:v>
                      </c:pt>
                      <c:pt idx="2579">
                        <c:v>43466.425439814811</c:v>
                      </c:pt>
                      <c:pt idx="2580">
                        <c:v>43466.425451388888</c:v>
                      </c:pt>
                      <c:pt idx="2581">
                        <c:v>43466.425462962958</c:v>
                      </c:pt>
                      <c:pt idx="2582">
                        <c:v>43466.425474537027</c:v>
                      </c:pt>
                      <c:pt idx="2583">
                        <c:v>43466.425486111111</c:v>
                      </c:pt>
                      <c:pt idx="2584">
                        <c:v>43466.425497685188</c:v>
                      </c:pt>
                      <c:pt idx="2585">
                        <c:v>43466.425509259258</c:v>
                      </c:pt>
                      <c:pt idx="2586">
                        <c:v>43466.425520833327</c:v>
                      </c:pt>
                      <c:pt idx="2587">
                        <c:v>43466.425532407397</c:v>
                      </c:pt>
                      <c:pt idx="2588">
                        <c:v>43466.425543981481</c:v>
                      </c:pt>
                      <c:pt idx="2589">
                        <c:v>43466.425555555557</c:v>
                      </c:pt>
                      <c:pt idx="2590">
                        <c:v>43466.425567129627</c:v>
                      </c:pt>
                      <c:pt idx="2591">
                        <c:v>43466.425578703696</c:v>
                      </c:pt>
                      <c:pt idx="2592">
                        <c:v>43466.42559027778</c:v>
                      </c:pt>
                      <c:pt idx="2593">
                        <c:v>43466.42560185185</c:v>
                      </c:pt>
                      <c:pt idx="2594">
                        <c:v>43466.425613425927</c:v>
                      </c:pt>
                      <c:pt idx="2595">
                        <c:v>43466.425625000003</c:v>
                      </c:pt>
                      <c:pt idx="2596">
                        <c:v>43466.425636574073</c:v>
                      </c:pt>
                      <c:pt idx="2597">
                        <c:v>43466.42564814815</c:v>
                      </c:pt>
                      <c:pt idx="2598">
                        <c:v>43466.425659722219</c:v>
                      </c:pt>
                      <c:pt idx="2599">
                        <c:v>43466.425671296303</c:v>
                      </c:pt>
                      <c:pt idx="2600">
                        <c:v>43466.425682870373</c:v>
                      </c:pt>
                      <c:pt idx="2601">
                        <c:v>43466.425694444442</c:v>
                      </c:pt>
                      <c:pt idx="2602">
                        <c:v>43466.425706018519</c:v>
                      </c:pt>
                      <c:pt idx="2603">
                        <c:v>43466.425717592603</c:v>
                      </c:pt>
                      <c:pt idx="2604">
                        <c:v>43466.425729166673</c:v>
                      </c:pt>
                      <c:pt idx="2605">
                        <c:v>43466.425740740742</c:v>
                      </c:pt>
                      <c:pt idx="2606">
                        <c:v>43466.425752314812</c:v>
                      </c:pt>
                      <c:pt idx="2607">
                        <c:v>43466.425763888888</c:v>
                      </c:pt>
                      <c:pt idx="2608">
                        <c:v>43466.425775462973</c:v>
                      </c:pt>
                      <c:pt idx="2609">
                        <c:v>43466.425787037027</c:v>
                      </c:pt>
                      <c:pt idx="2610">
                        <c:v>43466.425798611112</c:v>
                      </c:pt>
                      <c:pt idx="2611">
                        <c:v>43466.425810185188</c:v>
                      </c:pt>
                      <c:pt idx="2612">
                        <c:v>43466.425821759258</c:v>
                      </c:pt>
                      <c:pt idx="2613">
                        <c:v>43466.425833333327</c:v>
                      </c:pt>
                      <c:pt idx="2614">
                        <c:v>43466.425844907397</c:v>
                      </c:pt>
                      <c:pt idx="2615">
                        <c:v>43466.425856481481</c:v>
                      </c:pt>
                      <c:pt idx="2616">
                        <c:v>43466.425868055558</c:v>
                      </c:pt>
                      <c:pt idx="2617">
                        <c:v>43466.425879629627</c:v>
                      </c:pt>
                      <c:pt idx="2618">
                        <c:v>43466.425891203697</c:v>
                      </c:pt>
                      <c:pt idx="2619">
                        <c:v>43466.425902777781</c:v>
                      </c:pt>
                      <c:pt idx="2620">
                        <c:v>43466.42591435185</c:v>
                      </c:pt>
                      <c:pt idx="2621">
                        <c:v>43466.425925925927</c:v>
                      </c:pt>
                      <c:pt idx="2622">
                        <c:v>43466.425937499997</c:v>
                      </c:pt>
                      <c:pt idx="2623">
                        <c:v>43466.425949074073</c:v>
                      </c:pt>
                      <c:pt idx="2624">
                        <c:v>43466.42596064815</c:v>
                      </c:pt>
                      <c:pt idx="2625">
                        <c:v>43466.42597222222</c:v>
                      </c:pt>
                      <c:pt idx="2626">
                        <c:v>43466.425983796304</c:v>
                      </c:pt>
                      <c:pt idx="2627">
                        <c:v>43466.425995370373</c:v>
                      </c:pt>
                      <c:pt idx="2628">
                        <c:v>43466.426006944443</c:v>
                      </c:pt>
                      <c:pt idx="2629">
                        <c:v>43466.426018518519</c:v>
                      </c:pt>
                      <c:pt idx="2630">
                        <c:v>43466.426030092603</c:v>
                      </c:pt>
                      <c:pt idx="2631">
                        <c:v>43466.426041666673</c:v>
                      </c:pt>
                      <c:pt idx="2632">
                        <c:v>43466.426053240742</c:v>
                      </c:pt>
                      <c:pt idx="2633">
                        <c:v>43466.426064814812</c:v>
                      </c:pt>
                      <c:pt idx="2634">
                        <c:v>43466.426076388889</c:v>
                      </c:pt>
                      <c:pt idx="2635">
                        <c:v>43466.426157407397</c:v>
                      </c:pt>
                      <c:pt idx="2636">
                        <c:v>43466.426168981481</c:v>
                      </c:pt>
                      <c:pt idx="2637">
                        <c:v>43466.426180555558</c:v>
                      </c:pt>
                      <c:pt idx="2638">
                        <c:v>43466.426192129627</c:v>
                      </c:pt>
                      <c:pt idx="2639">
                        <c:v>43466.426203703697</c:v>
                      </c:pt>
                      <c:pt idx="2640">
                        <c:v>43466.426215277781</c:v>
                      </c:pt>
                      <c:pt idx="2641">
                        <c:v>43466.426226851851</c:v>
                      </c:pt>
                      <c:pt idx="2642">
                        <c:v>43466.426238425927</c:v>
                      </c:pt>
                      <c:pt idx="2643">
                        <c:v>43466.426249999997</c:v>
                      </c:pt>
                      <c:pt idx="2644">
                        <c:v>43466.426261574074</c:v>
                      </c:pt>
                      <c:pt idx="2645">
                        <c:v>43466.42627314815</c:v>
                      </c:pt>
                      <c:pt idx="2646">
                        <c:v>43466.42628472222</c:v>
                      </c:pt>
                      <c:pt idx="2647">
                        <c:v>43466.426296296297</c:v>
                      </c:pt>
                      <c:pt idx="2648">
                        <c:v>43466.426307870373</c:v>
                      </c:pt>
                      <c:pt idx="2649">
                        <c:v>43466.426319444443</c:v>
                      </c:pt>
                      <c:pt idx="2650">
                        <c:v>43466.42633101852</c:v>
                      </c:pt>
                      <c:pt idx="2651">
                        <c:v>43466.426342592589</c:v>
                      </c:pt>
                      <c:pt idx="2652">
                        <c:v>43466.426354166673</c:v>
                      </c:pt>
                      <c:pt idx="2653">
                        <c:v>43466.426365740743</c:v>
                      </c:pt>
                      <c:pt idx="2654">
                        <c:v>43466.426377314812</c:v>
                      </c:pt>
                      <c:pt idx="2655">
                        <c:v>43466.426388888889</c:v>
                      </c:pt>
                      <c:pt idx="2656">
                        <c:v>43466.426400462973</c:v>
                      </c:pt>
                      <c:pt idx="2657">
                        <c:v>43466.426412037043</c:v>
                      </c:pt>
                      <c:pt idx="2658">
                        <c:v>43466.426423611112</c:v>
                      </c:pt>
                      <c:pt idx="2659">
                        <c:v>43466.426435185182</c:v>
                      </c:pt>
                      <c:pt idx="2660">
                        <c:v>43466.426446759258</c:v>
                      </c:pt>
                      <c:pt idx="2661">
                        <c:v>43466.426458333342</c:v>
                      </c:pt>
                      <c:pt idx="2662">
                        <c:v>43466.426469907397</c:v>
                      </c:pt>
                      <c:pt idx="2663">
                        <c:v>43466.426481481481</c:v>
                      </c:pt>
                      <c:pt idx="2664">
                        <c:v>43466.426493055558</c:v>
                      </c:pt>
                      <c:pt idx="2665">
                        <c:v>43466.426504629628</c:v>
                      </c:pt>
                      <c:pt idx="2666">
                        <c:v>43466.426516203697</c:v>
                      </c:pt>
                      <c:pt idx="2667">
                        <c:v>43466.426527777781</c:v>
                      </c:pt>
                      <c:pt idx="2668">
                        <c:v>43466.426539351851</c:v>
                      </c:pt>
                      <c:pt idx="2669">
                        <c:v>43466.426550925928</c:v>
                      </c:pt>
                      <c:pt idx="2670">
                        <c:v>43466.426562499997</c:v>
                      </c:pt>
                      <c:pt idx="2671">
                        <c:v>43466.426574074067</c:v>
                      </c:pt>
                      <c:pt idx="2672">
                        <c:v>43466.426585648151</c:v>
                      </c:pt>
                      <c:pt idx="2673">
                        <c:v>43466.42659722222</c:v>
                      </c:pt>
                      <c:pt idx="2674">
                        <c:v>43466.426608796297</c:v>
                      </c:pt>
                      <c:pt idx="2675">
                        <c:v>43466.426620370366</c:v>
                      </c:pt>
                      <c:pt idx="2676">
                        <c:v>43466.426631944443</c:v>
                      </c:pt>
                      <c:pt idx="2677">
                        <c:v>43466.42664351852</c:v>
                      </c:pt>
                      <c:pt idx="2678">
                        <c:v>43466.426655092589</c:v>
                      </c:pt>
                      <c:pt idx="2679">
                        <c:v>43466.426666666674</c:v>
                      </c:pt>
                      <c:pt idx="2680">
                        <c:v>43466.426678240743</c:v>
                      </c:pt>
                      <c:pt idx="2681">
                        <c:v>43466.426689814813</c:v>
                      </c:pt>
                      <c:pt idx="2682">
                        <c:v>43466.426701388889</c:v>
                      </c:pt>
                      <c:pt idx="2683">
                        <c:v>43466.426712962973</c:v>
                      </c:pt>
                      <c:pt idx="2684">
                        <c:v>43466.426724537043</c:v>
                      </c:pt>
                      <c:pt idx="2685">
                        <c:v>43466.426736111112</c:v>
                      </c:pt>
                      <c:pt idx="2686">
                        <c:v>43466.426747685182</c:v>
                      </c:pt>
                      <c:pt idx="2687">
                        <c:v>43466.426759259259</c:v>
                      </c:pt>
                      <c:pt idx="2688">
                        <c:v>43466.426770833343</c:v>
                      </c:pt>
                      <c:pt idx="2689">
                        <c:v>43466.426782407398</c:v>
                      </c:pt>
                      <c:pt idx="2690">
                        <c:v>43466.426793981482</c:v>
                      </c:pt>
                      <c:pt idx="2691">
                        <c:v>43466.426805555559</c:v>
                      </c:pt>
                      <c:pt idx="2692">
                        <c:v>43466.426817129628</c:v>
                      </c:pt>
                      <c:pt idx="2693">
                        <c:v>43466.426828703698</c:v>
                      </c:pt>
                      <c:pt idx="2694">
                        <c:v>43466.426840277767</c:v>
                      </c:pt>
                      <c:pt idx="2695">
                        <c:v>43466.426851851851</c:v>
                      </c:pt>
                      <c:pt idx="2696">
                        <c:v>43466.426863425928</c:v>
                      </c:pt>
                      <c:pt idx="2697">
                        <c:v>43466.426874999997</c:v>
                      </c:pt>
                      <c:pt idx="2698">
                        <c:v>43466.426886574067</c:v>
                      </c:pt>
                      <c:pt idx="2699">
                        <c:v>43466.426898148151</c:v>
                      </c:pt>
                      <c:pt idx="2700">
                        <c:v>43466.42690972222</c:v>
                      </c:pt>
                      <c:pt idx="2701">
                        <c:v>43466.426921296297</c:v>
                      </c:pt>
                      <c:pt idx="2702">
                        <c:v>43466.426932870367</c:v>
                      </c:pt>
                      <c:pt idx="2703">
                        <c:v>43466.426944444444</c:v>
                      </c:pt>
                      <c:pt idx="2704">
                        <c:v>43466.42695601852</c:v>
                      </c:pt>
                      <c:pt idx="2705">
                        <c:v>43466.42696759259</c:v>
                      </c:pt>
                      <c:pt idx="2706">
                        <c:v>43466.426979166667</c:v>
                      </c:pt>
                      <c:pt idx="2707">
                        <c:v>43466.426990740743</c:v>
                      </c:pt>
                      <c:pt idx="2708">
                        <c:v>43466.427002314813</c:v>
                      </c:pt>
                      <c:pt idx="2709">
                        <c:v>43466.42701388889</c:v>
                      </c:pt>
                      <c:pt idx="2710">
                        <c:v>43466.427025462966</c:v>
                      </c:pt>
                      <c:pt idx="2711">
                        <c:v>43466.427037037043</c:v>
                      </c:pt>
                      <c:pt idx="2712">
                        <c:v>43466.427048611113</c:v>
                      </c:pt>
                      <c:pt idx="2713">
                        <c:v>43466.427060185182</c:v>
                      </c:pt>
                      <c:pt idx="2714">
                        <c:v>43466.427071759259</c:v>
                      </c:pt>
                      <c:pt idx="2715">
                        <c:v>43466.427083333343</c:v>
                      </c:pt>
                      <c:pt idx="2716">
                        <c:v>43466.427094907413</c:v>
                      </c:pt>
                      <c:pt idx="2717">
                        <c:v>43466.427106481482</c:v>
                      </c:pt>
                      <c:pt idx="2718">
                        <c:v>43466.427118055559</c:v>
                      </c:pt>
                      <c:pt idx="2719">
                        <c:v>43466.427129629628</c:v>
                      </c:pt>
                      <c:pt idx="2720">
                        <c:v>43466.427141203712</c:v>
                      </c:pt>
                      <c:pt idx="2721">
                        <c:v>43466.427152777767</c:v>
                      </c:pt>
                      <c:pt idx="2722">
                        <c:v>43466.427164351851</c:v>
                      </c:pt>
                      <c:pt idx="2723">
                        <c:v>43466.427175925928</c:v>
                      </c:pt>
                      <c:pt idx="2724">
                        <c:v>43466.427187499998</c:v>
                      </c:pt>
                      <c:pt idx="2725">
                        <c:v>43466.427199074067</c:v>
                      </c:pt>
                      <c:pt idx="2726">
                        <c:v>43466.427210648151</c:v>
                      </c:pt>
                      <c:pt idx="2727">
                        <c:v>43466.427222222221</c:v>
                      </c:pt>
                      <c:pt idx="2728">
                        <c:v>43466.427233796298</c:v>
                      </c:pt>
                      <c:pt idx="2729">
                        <c:v>43466.427245370367</c:v>
                      </c:pt>
                      <c:pt idx="2730">
                        <c:v>43466.427256944437</c:v>
                      </c:pt>
                      <c:pt idx="2731">
                        <c:v>43466.427268518521</c:v>
                      </c:pt>
                      <c:pt idx="2732">
                        <c:v>43466.42728009259</c:v>
                      </c:pt>
                      <c:pt idx="2733">
                        <c:v>43466.427291666667</c:v>
                      </c:pt>
                      <c:pt idx="2734">
                        <c:v>43466.427303240736</c:v>
                      </c:pt>
                      <c:pt idx="2735">
                        <c:v>43466.427314814813</c:v>
                      </c:pt>
                      <c:pt idx="2736">
                        <c:v>43466.42732638889</c:v>
                      </c:pt>
                      <c:pt idx="2737">
                        <c:v>43466.427337962959</c:v>
                      </c:pt>
                      <c:pt idx="2738">
                        <c:v>43466.427349537043</c:v>
                      </c:pt>
                      <c:pt idx="2739">
                        <c:v>43466.427361111113</c:v>
                      </c:pt>
                      <c:pt idx="2740">
                        <c:v>43466.427372685182</c:v>
                      </c:pt>
                      <c:pt idx="2741">
                        <c:v>43466.427384259259</c:v>
                      </c:pt>
                      <c:pt idx="2742">
                        <c:v>43466.427395833343</c:v>
                      </c:pt>
                      <c:pt idx="2743">
                        <c:v>43466.427407407413</c:v>
                      </c:pt>
                      <c:pt idx="2744">
                        <c:v>43466.427418981482</c:v>
                      </c:pt>
                      <c:pt idx="2745">
                        <c:v>43466.427430555559</c:v>
                      </c:pt>
                      <c:pt idx="2746">
                        <c:v>43466.427442129629</c:v>
                      </c:pt>
                      <c:pt idx="2747">
                        <c:v>43466.427453703713</c:v>
                      </c:pt>
                      <c:pt idx="2748">
                        <c:v>43466.427465277768</c:v>
                      </c:pt>
                      <c:pt idx="2749">
                        <c:v>43466.427476851852</c:v>
                      </c:pt>
                      <c:pt idx="2750">
                        <c:v>43466.427488425928</c:v>
                      </c:pt>
                      <c:pt idx="2751">
                        <c:v>43466.427499999998</c:v>
                      </c:pt>
                      <c:pt idx="2752">
                        <c:v>43466.427511574067</c:v>
                      </c:pt>
                      <c:pt idx="2753">
                        <c:v>43466.427523148152</c:v>
                      </c:pt>
                      <c:pt idx="2754">
                        <c:v>43466.427534722221</c:v>
                      </c:pt>
                      <c:pt idx="2755">
                        <c:v>43466.427546296298</c:v>
                      </c:pt>
                      <c:pt idx="2756">
                        <c:v>43466.427557870367</c:v>
                      </c:pt>
                      <c:pt idx="2757">
                        <c:v>43466.427569444437</c:v>
                      </c:pt>
                      <c:pt idx="2758">
                        <c:v>43466.427581018521</c:v>
                      </c:pt>
                      <c:pt idx="2759">
                        <c:v>43466.42759259259</c:v>
                      </c:pt>
                      <c:pt idx="2760">
                        <c:v>43466.427604166667</c:v>
                      </c:pt>
                      <c:pt idx="2761">
                        <c:v>43466.427615740737</c:v>
                      </c:pt>
                      <c:pt idx="2762">
                        <c:v>43466.427627314813</c:v>
                      </c:pt>
                      <c:pt idx="2763">
                        <c:v>43466.42763888889</c:v>
                      </c:pt>
                      <c:pt idx="2764">
                        <c:v>43466.42765046296</c:v>
                      </c:pt>
                      <c:pt idx="2765">
                        <c:v>43466.427662037036</c:v>
                      </c:pt>
                      <c:pt idx="2766">
                        <c:v>43466.427673611113</c:v>
                      </c:pt>
                      <c:pt idx="2767">
                        <c:v>43466.427685185183</c:v>
                      </c:pt>
                      <c:pt idx="2768">
                        <c:v>43466.42769675926</c:v>
                      </c:pt>
                      <c:pt idx="2769">
                        <c:v>43466.427708333344</c:v>
                      </c:pt>
                      <c:pt idx="2770">
                        <c:v>43466.427719907413</c:v>
                      </c:pt>
                      <c:pt idx="2771">
                        <c:v>43466.427731481483</c:v>
                      </c:pt>
                      <c:pt idx="2772">
                        <c:v>43466.427743055552</c:v>
                      </c:pt>
                      <c:pt idx="2773">
                        <c:v>43466.427754629629</c:v>
                      </c:pt>
                      <c:pt idx="2774">
                        <c:v>43466.427766203713</c:v>
                      </c:pt>
                      <c:pt idx="2775">
                        <c:v>43466.427777777782</c:v>
                      </c:pt>
                      <c:pt idx="2776">
                        <c:v>43466.427789351852</c:v>
                      </c:pt>
                      <c:pt idx="2777">
                        <c:v>43466.427800925929</c:v>
                      </c:pt>
                      <c:pt idx="2778">
                        <c:v>43466.427812499998</c:v>
                      </c:pt>
                      <c:pt idx="2779">
                        <c:v>43466.427824074082</c:v>
                      </c:pt>
                      <c:pt idx="2780">
                        <c:v>43466.427835648137</c:v>
                      </c:pt>
                      <c:pt idx="2781">
                        <c:v>43466.427847222221</c:v>
                      </c:pt>
                      <c:pt idx="2782">
                        <c:v>43466.427858796298</c:v>
                      </c:pt>
                      <c:pt idx="2783">
                        <c:v>43466.427870370368</c:v>
                      </c:pt>
                      <c:pt idx="2784">
                        <c:v>43466.427881944437</c:v>
                      </c:pt>
                      <c:pt idx="2785">
                        <c:v>43466.427893518521</c:v>
                      </c:pt>
                      <c:pt idx="2786">
                        <c:v>43466.427905092591</c:v>
                      </c:pt>
                      <c:pt idx="2787">
                        <c:v>43466.427916666667</c:v>
                      </c:pt>
                      <c:pt idx="2788">
                        <c:v>43466.427928240737</c:v>
                      </c:pt>
                      <c:pt idx="2789">
                        <c:v>43466.427939814806</c:v>
                      </c:pt>
                      <c:pt idx="2790">
                        <c:v>43466.427951388891</c:v>
                      </c:pt>
                      <c:pt idx="2791">
                        <c:v>43466.42796296296</c:v>
                      </c:pt>
                      <c:pt idx="2792">
                        <c:v>43466.427974537037</c:v>
                      </c:pt>
                      <c:pt idx="2793">
                        <c:v>43466.427986111114</c:v>
                      </c:pt>
                      <c:pt idx="2794">
                        <c:v>43466.427997685183</c:v>
                      </c:pt>
                      <c:pt idx="2795">
                        <c:v>43466.42800925926</c:v>
                      </c:pt>
                      <c:pt idx="2796">
                        <c:v>43466.428020833337</c:v>
                      </c:pt>
                      <c:pt idx="2797">
                        <c:v>43466.428032407413</c:v>
                      </c:pt>
                      <c:pt idx="2798">
                        <c:v>43466.428043981483</c:v>
                      </c:pt>
                      <c:pt idx="2799">
                        <c:v>43466.428055555552</c:v>
                      </c:pt>
                      <c:pt idx="2800">
                        <c:v>43466.428067129629</c:v>
                      </c:pt>
                      <c:pt idx="2801">
                        <c:v>43466.428078703713</c:v>
                      </c:pt>
                      <c:pt idx="2802">
                        <c:v>43466.428090277783</c:v>
                      </c:pt>
                      <c:pt idx="2803">
                        <c:v>43466.428101851852</c:v>
                      </c:pt>
                      <c:pt idx="2804">
                        <c:v>43466.428113425929</c:v>
                      </c:pt>
                      <c:pt idx="2805">
                        <c:v>43466.428124999999</c:v>
                      </c:pt>
                      <c:pt idx="2806">
                        <c:v>43466.428136574083</c:v>
                      </c:pt>
                      <c:pt idx="2807">
                        <c:v>43466.428148148138</c:v>
                      </c:pt>
                      <c:pt idx="2808">
                        <c:v>43466.428159722222</c:v>
                      </c:pt>
                      <c:pt idx="2809">
                        <c:v>43466.428171296298</c:v>
                      </c:pt>
                      <c:pt idx="2810">
                        <c:v>43466.428182870368</c:v>
                      </c:pt>
                      <c:pt idx="2811">
                        <c:v>43466.428194444437</c:v>
                      </c:pt>
                      <c:pt idx="2812">
                        <c:v>43466.428206018521</c:v>
                      </c:pt>
                      <c:pt idx="2813">
                        <c:v>43466.428217592591</c:v>
                      </c:pt>
                      <c:pt idx="2814">
                        <c:v>43466.428229166668</c:v>
                      </c:pt>
                      <c:pt idx="2815">
                        <c:v>43466.428240740737</c:v>
                      </c:pt>
                      <c:pt idx="2816">
                        <c:v>43466.428252314807</c:v>
                      </c:pt>
                      <c:pt idx="2817">
                        <c:v>43466.428263888891</c:v>
                      </c:pt>
                      <c:pt idx="2818">
                        <c:v>43466.42827546296</c:v>
                      </c:pt>
                      <c:pt idx="2819">
                        <c:v>43466.428287037037</c:v>
                      </c:pt>
                      <c:pt idx="2820">
                        <c:v>43466.428298611107</c:v>
                      </c:pt>
                      <c:pt idx="2821">
                        <c:v>43466.428310185183</c:v>
                      </c:pt>
                      <c:pt idx="2822">
                        <c:v>43466.42832175926</c:v>
                      </c:pt>
                      <c:pt idx="2823">
                        <c:v>43466.428333333337</c:v>
                      </c:pt>
                      <c:pt idx="2824">
                        <c:v>43466.428344907406</c:v>
                      </c:pt>
                      <c:pt idx="2825">
                        <c:v>43466.428356481483</c:v>
                      </c:pt>
                      <c:pt idx="2826">
                        <c:v>43466.428368055553</c:v>
                      </c:pt>
                      <c:pt idx="2827">
                        <c:v>43466.428379629629</c:v>
                      </c:pt>
                      <c:pt idx="2828">
                        <c:v>43466.428391203714</c:v>
                      </c:pt>
                      <c:pt idx="2829">
                        <c:v>43466.428402777783</c:v>
                      </c:pt>
                      <c:pt idx="2830">
                        <c:v>43466.428414351853</c:v>
                      </c:pt>
                      <c:pt idx="2831">
                        <c:v>43466.428425925929</c:v>
                      </c:pt>
                      <c:pt idx="2832">
                        <c:v>43466.428437499999</c:v>
                      </c:pt>
                      <c:pt idx="2833">
                        <c:v>43466.428449074083</c:v>
                      </c:pt>
                      <c:pt idx="2834">
                        <c:v>43466.428460648152</c:v>
                      </c:pt>
                      <c:pt idx="2835">
                        <c:v>43466.428472222222</c:v>
                      </c:pt>
                      <c:pt idx="2836">
                        <c:v>43466.428483796299</c:v>
                      </c:pt>
                      <c:pt idx="2837">
                        <c:v>43466.428495370368</c:v>
                      </c:pt>
                      <c:pt idx="2838">
                        <c:v>43466.428506944438</c:v>
                      </c:pt>
                      <c:pt idx="2839">
                        <c:v>43466.428518518522</c:v>
                      </c:pt>
                      <c:pt idx="2840">
                        <c:v>43466.428530092591</c:v>
                      </c:pt>
                      <c:pt idx="2841">
                        <c:v>43466.428541666668</c:v>
                      </c:pt>
                      <c:pt idx="2842">
                        <c:v>43466.428553240738</c:v>
                      </c:pt>
                      <c:pt idx="2843">
                        <c:v>43466.428564814807</c:v>
                      </c:pt>
                      <c:pt idx="2844">
                        <c:v>43466.428576388891</c:v>
                      </c:pt>
                      <c:pt idx="2845">
                        <c:v>43466.428587962961</c:v>
                      </c:pt>
                      <c:pt idx="2846">
                        <c:v>43466.428599537037</c:v>
                      </c:pt>
                      <c:pt idx="2847">
                        <c:v>43466.428611111107</c:v>
                      </c:pt>
                      <c:pt idx="2848">
                        <c:v>43466.428622685176</c:v>
                      </c:pt>
                      <c:pt idx="2849">
                        <c:v>43466.42863425926</c:v>
                      </c:pt>
                      <c:pt idx="2850">
                        <c:v>43466.42864583333</c:v>
                      </c:pt>
                      <c:pt idx="2851">
                        <c:v>43466.428657407407</c:v>
                      </c:pt>
                      <c:pt idx="2852">
                        <c:v>43466.428668981483</c:v>
                      </c:pt>
                      <c:pt idx="2853">
                        <c:v>43466.428680555553</c:v>
                      </c:pt>
                      <c:pt idx="2854">
                        <c:v>43466.42869212963</c:v>
                      </c:pt>
                      <c:pt idx="2855">
                        <c:v>43466.428703703707</c:v>
                      </c:pt>
                      <c:pt idx="2856">
                        <c:v>43466.428715277783</c:v>
                      </c:pt>
                      <c:pt idx="2857">
                        <c:v>43466.428726851853</c:v>
                      </c:pt>
                      <c:pt idx="2858">
                        <c:v>43466.428738425922</c:v>
                      </c:pt>
                      <c:pt idx="2859">
                        <c:v>43466.428749999999</c:v>
                      </c:pt>
                      <c:pt idx="2860">
                        <c:v>43466.428761574083</c:v>
                      </c:pt>
                      <c:pt idx="2861">
                        <c:v>43466.428773148153</c:v>
                      </c:pt>
                      <c:pt idx="2862">
                        <c:v>43466.428784722222</c:v>
                      </c:pt>
                      <c:pt idx="2863">
                        <c:v>43466.428796296299</c:v>
                      </c:pt>
                      <c:pt idx="2864">
                        <c:v>43466.428807870368</c:v>
                      </c:pt>
                      <c:pt idx="2865">
                        <c:v>43466.428819444453</c:v>
                      </c:pt>
                      <c:pt idx="2866">
                        <c:v>43466.428831018522</c:v>
                      </c:pt>
                      <c:pt idx="2867">
                        <c:v>43466.428842592592</c:v>
                      </c:pt>
                      <c:pt idx="2868">
                        <c:v>43466.428854166668</c:v>
                      </c:pt>
                      <c:pt idx="2869">
                        <c:v>43466.428865740738</c:v>
                      </c:pt>
                      <c:pt idx="2870">
                        <c:v>43466.428877314807</c:v>
                      </c:pt>
                      <c:pt idx="2871">
                        <c:v>43466.428888888891</c:v>
                      </c:pt>
                      <c:pt idx="2872">
                        <c:v>43466.428900462961</c:v>
                      </c:pt>
                      <c:pt idx="2873">
                        <c:v>43466.428912037038</c:v>
                      </c:pt>
                      <c:pt idx="2874">
                        <c:v>43466.428923611107</c:v>
                      </c:pt>
                      <c:pt idx="2875">
                        <c:v>43466.428935185177</c:v>
                      </c:pt>
                      <c:pt idx="2876">
                        <c:v>43466.428946759261</c:v>
                      </c:pt>
                      <c:pt idx="2877">
                        <c:v>43466.42895833333</c:v>
                      </c:pt>
                      <c:pt idx="2878">
                        <c:v>43466.428969907407</c:v>
                      </c:pt>
                      <c:pt idx="2879">
                        <c:v>43466.428981481477</c:v>
                      </c:pt>
                      <c:pt idx="2880">
                        <c:v>43466.428993055553</c:v>
                      </c:pt>
                      <c:pt idx="2881">
                        <c:v>43466.42900462963</c:v>
                      </c:pt>
                      <c:pt idx="2882">
                        <c:v>43466.429016203707</c:v>
                      </c:pt>
                      <c:pt idx="2883">
                        <c:v>43466.429027777784</c:v>
                      </c:pt>
                      <c:pt idx="2884">
                        <c:v>43466.429039351853</c:v>
                      </c:pt>
                      <c:pt idx="2885">
                        <c:v>43466.429050925923</c:v>
                      </c:pt>
                      <c:pt idx="2886">
                        <c:v>43466.429062499999</c:v>
                      </c:pt>
                      <c:pt idx="2887">
                        <c:v>43466.429074074083</c:v>
                      </c:pt>
                      <c:pt idx="2888">
                        <c:v>43466.429085648153</c:v>
                      </c:pt>
                      <c:pt idx="2889">
                        <c:v>43466.429097222222</c:v>
                      </c:pt>
                      <c:pt idx="2890">
                        <c:v>43466.429108796299</c:v>
                      </c:pt>
                      <c:pt idx="2891">
                        <c:v>43466.429120370369</c:v>
                      </c:pt>
                      <c:pt idx="2892">
                        <c:v>43466.429178240738</c:v>
                      </c:pt>
                      <c:pt idx="2893">
                        <c:v>43466.429189814808</c:v>
                      </c:pt>
                      <c:pt idx="2894">
                        <c:v>43466.429224537038</c:v>
                      </c:pt>
                      <c:pt idx="2895">
                        <c:v>43466.429282407407</c:v>
                      </c:pt>
                      <c:pt idx="2896">
                        <c:v>43466.429409722223</c:v>
                      </c:pt>
                      <c:pt idx="2897">
                        <c:v>43466.4294212963</c:v>
                      </c:pt>
                      <c:pt idx="2898">
                        <c:v>43466.429432870369</c:v>
                      </c:pt>
                      <c:pt idx="2899">
                        <c:v>43466.429444444453</c:v>
                      </c:pt>
                      <c:pt idx="2900">
                        <c:v>43466.429479166669</c:v>
                      </c:pt>
                      <c:pt idx="2901">
                        <c:v>43466.429490740738</c:v>
                      </c:pt>
                      <c:pt idx="2902">
                        <c:v>43466.429502314822</c:v>
                      </c:pt>
                      <c:pt idx="2903">
                        <c:v>43466.429513888892</c:v>
                      </c:pt>
                      <c:pt idx="2904">
                        <c:v>43466.429525462961</c:v>
                      </c:pt>
                      <c:pt idx="2905">
                        <c:v>43466.429537037038</c:v>
                      </c:pt>
                      <c:pt idx="2906">
                        <c:v>43466.429548611108</c:v>
                      </c:pt>
                      <c:pt idx="2907">
                        <c:v>43466.429560185177</c:v>
                      </c:pt>
                      <c:pt idx="2908">
                        <c:v>43466.429571759261</c:v>
                      </c:pt>
                      <c:pt idx="2909">
                        <c:v>43466.429583333331</c:v>
                      </c:pt>
                      <c:pt idx="2910">
                        <c:v>43466.429594907408</c:v>
                      </c:pt>
                      <c:pt idx="2911">
                        <c:v>43466.429606481477</c:v>
                      </c:pt>
                      <c:pt idx="2912">
                        <c:v>43466.429618055547</c:v>
                      </c:pt>
                      <c:pt idx="2913">
                        <c:v>43466.429629629631</c:v>
                      </c:pt>
                      <c:pt idx="2914">
                        <c:v>43466.4296412037</c:v>
                      </c:pt>
                      <c:pt idx="2915">
                        <c:v>43466.429652777777</c:v>
                      </c:pt>
                      <c:pt idx="2916">
                        <c:v>43466.429664351846</c:v>
                      </c:pt>
                      <c:pt idx="2917">
                        <c:v>43466.429675925923</c:v>
                      </c:pt>
                      <c:pt idx="2918">
                        <c:v>43466.4296875</c:v>
                      </c:pt>
                      <c:pt idx="2919">
                        <c:v>43466.429699074077</c:v>
                      </c:pt>
                      <c:pt idx="2920">
                        <c:v>43466.429710648154</c:v>
                      </c:pt>
                      <c:pt idx="2921">
                        <c:v>43466.429722222223</c:v>
                      </c:pt>
                      <c:pt idx="2922">
                        <c:v>43466.4297337963</c:v>
                      </c:pt>
                      <c:pt idx="2923">
                        <c:v>43466.429745370369</c:v>
                      </c:pt>
                      <c:pt idx="2924">
                        <c:v>43466.429756944453</c:v>
                      </c:pt>
                      <c:pt idx="2925">
                        <c:v>43466.429768518523</c:v>
                      </c:pt>
                      <c:pt idx="2926">
                        <c:v>43466.429780092592</c:v>
                      </c:pt>
                      <c:pt idx="2927">
                        <c:v>43466.429791666669</c:v>
                      </c:pt>
                      <c:pt idx="2928">
                        <c:v>43466.429803240739</c:v>
                      </c:pt>
                      <c:pt idx="2929">
                        <c:v>43466.429814814823</c:v>
                      </c:pt>
                      <c:pt idx="2930">
                        <c:v>43466.429826388892</c:v>
                      </c:pt>
                      <c:pt idx="2931">
                        <c:v>43466.429837962962</c:v>
                      </c:pt>
                      <c:pt idx="2932">
                        <c:v>43466.429849537039</c:v>
                      </c:pt>
                      <c:pt idx="2933">
                        <c:v>43466.429861111108</c:v>
                      </c:pt>
                      <c:pt idx="2934">
                        <c:v>43466.429872685178</c:v>
                      </c:pt>
                      <c:pt idx="2935">
                        <c:v>43466.429884259262</c:v>
                      </c:pt>
                      <c:pt idx="2936">
                        <c:v>43466.429895833331</c:v>
                      </c:pt>
                      <c:pt idx="2937">
                        <c:v>43466.429907407408</c:v>
                      </c:pt>
                      <c:pt idx="2938">
                        <c:v>43466.429918981477</c:v>
                      </c:pt>
                      <c:pt idx="2939">
                        <c:v>43466.429930555547</c:v>
                      </c:pt>
                      <c:pt idx="2940">
                        <c:v>43466.429942129631</c:v>
                      </c:pt>
                      <c:pt idx="2941">
                        <c:v>43466.4299537037</c:v>
                      </c:pt>
                      <c:pt idx="2942">
                        <c:v>43466.429965277777</c:v>
                      </c:pt>
                      <c:pt idx="2943">
                        <c:v>43466.429976851847</c:v>
                      </c:pt>
                      <c:pt idx="2944">
                        <c:v>43466.429988425924</c:v>
                      </c:pt>
                      <c:pt idx="2945">
                        <c:v>43466.43</c:v>
                      </c:pt>
                      <c:pt idx="2946">
                        <c:v>43466.430011574077</c:v>
                      </c:pt>
                      <c:pt idx="2947">
                        <c:v>43466.430023148147</c:v>
                      </c:pt>
                      <c:pt idx="2948">
                        <c:v>43466.430034722223</c:v>
                      </c:pt>
                      <c:pt idx="2949">
                        <c:v>43466.430046296293</c:v>
                      </c:pt>
                      <c:pt idx="2950">
                        <c:v>43466.43005787037</c:v>
                      </c:pt>
                      <c:pt idx="2951">
                        <c:v>43466.430069444446</c:v>
                      </c:pt>
                      <c:pt idx="2952">
                        <c:v>43466.430081018523</c:v>
                      </c:pt>
                      <c:pt idx="2953">
                        <c:v>43466.430092592593</c:v>
                      </c:pt>
                      <c:pt idx="2954">
                        <c:v>43466.430104166669</c:v>
                      </c:pt>
                      <c:pt idx="2955">
                        <c:v>43466.430115740739</c:v>
                      </c:pt>
                      <c:pt idx="2956">
                        <c:v>43466.430127314823</c:v>
                      </c:pt>
                      <c:pt idx="2957">
                        <c:v>43466.430138888893</c:v>
                      </c:pt>
                      <c:pt idx="2958">
                        <c:v>43466.430150462962</c:v>
                      </c:pt>
                      <c:pt idx="2959">
                        <c:v>43466.430162037039</c:v>
                      </c:pt>
                      <c:pt idx="2960">
                        <c:v>43466.430173611108</c:v>
                      </c:pt>
                      <c:pt idx="2961">
                        <c:v>43466.430185185192</c:v>
                      </c:pt>
                      <c:pt idx="2962">
                        <c:v>43466.430196759262</c:v>
                      </c:pt>
                      <c:pt idx="2963">
                        <c:v>43466.430208333331</c:v>
                      </c:pt>
                      <c:pt idx="2964">
                        <c:v>43466.430219907408</c:v>
                      </c:pt>
                      <c:pt idx="2965">
                        <c:v>43466.430231481478</c:v>
                      </c:pt>
                      <c:pt idx="2966">
                        <c:v>43466.430243055547</c:v>
                      </c:pt>
                      <c:pt idx="2967">
                        <c:v>43466.430254629631</c:v>
                      </c:pt>
                      <c:pt idx="2968">
                        <c:v>43466.430266203701</c:v>
                      </c:pt>
                      <c:pt idx="2969">
                        <c:v>43466.430277777778</c:v>
                      </c:pt>
                      <c:pt idx="2970">
                        <c:v>43466.430289351847</c:v>
                      </c:pt>
                      <c:pt idx="2971">
                        <c:v>43466.430300925917</c:v>
                      </c:pt>
                      <c:pt idx="2972">
                        <c:v>43466.430312500001</c:v>
                      </c:pt>
                      <c:pt idx="2973">
                        <c:v>43466.430324074077</c:v>
                      </c:pt>
                      <c:pt idx="2974">
                        <c:v>43466.430335648147</c:v>
                      </c:pt>
                      <c:pt idx="2975">
                        <c:v>43466.430347222216</c:v>
                      </c:pt>
                      <c:pt idx="2976">
                        <c:v>43466.430358796293</c:v>
                      </c:pt>
                      <c:pt idx="2977">
                        <c:v>43466.43037037037</c:v>
                      </c:pt>
                      <c:pt idx="2978">
                        <c:v>43466.430381944447</c:v>
                      </c:pt>
                      <c:pt idx="2979">
                        <c:v>43466.430393518523</c:v>
                      </c:pt>
                      <c:pt idx="2980">
                        <c:v>43466.430405092593</c:v>
                      </c:pt>
                      <c:pt idx="2981">
                        <c:v>43466.43041666667</c:v>
                      </c:pt>
                      <c:pt idx="2982">
                        <c:v>43466.430428240739</c:v>
                      </c:pt>
                      <c:pt idx="2983">
                        <c:v>43466.430439814823</c:v>
                      </c:pt>
                      <c:pt idx="2984">
                        <c:v>43466.430451388893</c:v>
                      </c:pt>
                      <c:pt idx="2985">
                        <c:v>43466.430462962962</c:v>
                      </c:pt>
                      <c:pt idx="2986">
                        <c:v>43466.430474537039</c:v>
                      </c:pt>
                      <c:pt idx="2987">
                        <c:v>43466.430486111109</c:v>
                      </c:pt>
                      <c:pt idx="2988">
                        <c:v>43466.430497685193</c:v>
                      </c:pt>
                      <c:pt idx="2989">
                        <c:v>43466.430509259262</c:v>
                      </c:pt>
                      <c:pt idx="2990">
                        <c:v>43466.430520833332</c:v>
                      </c:pt>
                      <c:pt idx="2991">
                        <c:v>43466.430532407408</c:v>
                      </c:pt>
                      <c:pt idx="2992">
                        <c:v>43466.430543981478</c:v>
                      </c:pt>
                      <c:pt idx="2993">
                        <c:v>43466.430555555547</c:v>
                      </c:pt>
                      <c:pt idx="2994">
                        <c:v>43466.430567129632</c:v>
                      </c:pt>
                      <c:pt idx="2995">
                        <c:v>43466.430578703701</c:v>
                      </c:pt>
                      <c:pt idx="2996">
                        <c:v>43466.430590277778</c:v>
                      </c:pt>
                      <c:pt idx="2997">
                        <c:v>43466.430601851847</c:v>
                      </c:pt>
                      <c:pt idx="2998">
                        <c:v>43466.430613425917</c:v>
                      </c:pt>
                      <c:pt idx="2999">
                        <c:v>43466.430625000001</c:v>
                      </c:pt>
                      <c:pt idx="3000">
                        <c:v>43466.430636574078</c:v>
                      </c:pt>
                      <c:pt idx="3001">
                        <c:v>43466.430648148147</c:v>
                      </c:pt>
                      <c:pt idx="3002">
                        <c:v>43466.430659722217</c:v>
                      </c:pt>
                      <c:pt idx="3003">
                        <c:v>43466.430671296293</c:v>
                      </c:pt>
                      <c:pt idx="3004">
                        <c:v>43466.43068287037</c:v>
                      </c:pt>
                      <c:pt idx="3005">
                        <c:v>43466.430694444447</c:v>
                      </c:pt>
                      <c:pt idx="3006">
                        <c:v>43466.430706018517</c:v>
                      </c:pt>
                      <c:pt idx="3007">
                        <c:v>43466.430717592593</c:v>
                      </c:pt>
                      <c:pt idx="3008">
                        <c:v>43466.43072916667</c:v>
                      </c:pt>
                      <c:pt idx="3009">
                        <c:v>43466.43074074074</c:v>
                      </c:pt>
                      <c:pt idx="3010">
                        <c:v>43466.430752314824</c:v>
                      </c:pt>
                      <c:pt idx="3011">
                        <c:v>43466.430763888893</c:v>
                      </c:pt>
                      <c:pt idx="3012">
                        <c:v>43466.430775462963</c:v>
                      </c:pt>
                      <c:pt idx="3013">
                        <c:v>43466.430787037039</c:v>
                      </c:pt>
                      <c:pt idx="3014">
                        <c:v>43466.430798611109</c:v>
                      </c:pt>
                      <c:pt idx="3015">
                        <c:v>43466.430810185193</c:v>
                      </c:pt>
                      <c:pt idx="3016">
                        <c:v>43466.430821759262</c:v>
                      </c:pt>
                      <c:pt idx="3017">
                        <c:v>43466.430833333332</c:v>
                      </c:pt>
                      <c:pt idx="3018">
                        <c:v>43466.430844907409</c:v>
                      </c:pt>
                      <c:pt idx="3019">
                        <c:v>43466.430856481478</c:v>
                      </c:pt>
                      <c:pt idx="3020">
                        <c:v>43466.430868055562</c:v>
                      </c:pt>
                      <c:pt idx="3021">
                        <c:v>43466.430879629632</c:v>
                      </c:pt>
                      <c:pt idx="3022">
                        <c:v>43466.430891203701</c:v>
                      </c:pt>
                      <c:pt idx="3023">
                        <c:v>43466.430902777778</c:v>
                      </c:pt>
                      <c:pt idx="3024">
                        <c:v>43466.430914351848</c:v>
                      </c:pt>
                      <c:pt idx="3025">
                        <c:v>43466.430925925917</c:v>
                      </c:pt>
                      <c:pt idx="3026">
                        <c:v>43466.430937500001</c:v>
                      </c:pt>
                      <c:pt idx="3027">
                        <c:v>43466.430949074071</c:v>
                      </c:pt>
                      <c:pt idx="3028">
                        <c:v>43466.430960648147</c:v>
                      </c:pt>
                      <c:pt idx="3029">
                        <c:v>43466.430972222217</c:v>
                      </c:pt>
                      <c:pt idx="3030">
                        <c:v>43466.430983796286</c:v>
                      </c:pt>
                      <c:pt idx="3031">
                        <c:v>43466.430995370371</c:v>
                      </c:pt>
                      <c:pt idx="3032">
                        <c:v>43466.431006944447</c:v>
                      </c:pt>
                      <c:pt idx="3033">
                        <c:v>43466.431018518517</c:v>
                      </c:pt>
                      <c:pt idx="3034">
                        <c:v>43466.431030092594</c:v>
                      </c:pt>
                      <c:pt idx="3035">
                        <c:v>43466.431041666663</c:v>
                      </c:pt>
                      <c:pt idx="3036">
                        <c:v>43466.43105324074</c:v>
                      </c:pt>
                      <c:pt idx="3037">
                        <c:v>43466.431064814817</c:v>
                      </c:pt>
                      <c:pt idx="3038">
                        <c:v>43466.431076388893</c:v>
                      </c:pt>
                      <c:pt idx="3039">
                        <c:v>43466.431087962963</c:v>
                      </c:pt>
                      <c:pt idx="3040">
                        <c:v>43466.43109953704</c:v>
                      </c:pt>
                      <c:pt idx="3041">
                        <c:v>43466.431111111109</c:v>
                      </c:pt>
                      <c:pt idx="3042">
                        <c:v>43466.431122685193</c:v>
                      </c:pt>
                      <c:pt idx="3043">
                        <c:v>43466.431134259263</c:v>
                      </c:pt>
                      <c:pt idx="3044">
                        <c:v>43466.431145833332</c:v>
                      </c:pt>
                      <c:pt idx="3045">
                        <c:v>43466.431157407409</c:v>
                      </c:pt>
                      <c:pt idx="3046">
                        <c:v>43466.431168981479</c:v>
                      </c:pt>
                      <c:pt idx="3047">
                        <c:v>43466.431180555563</c:v>
                      </c:pt>
                      <c:pt idx="3048">
                        <c:v>43466.431192129632</c:v>
                      </c:pt>
                      <c:pt idx="3049">
                        <c:v>43466.431203703702</c:v>
                      </c:pt>
                      <c:pt idx="3050">
                        <c:v>43466.431215277778</c:v>
                      </c:pt>
                      <c:pt idx="3051">
                        <c:v>43466.431226851862</c:v>
                      </c:pt>
                      <c:pt idx="3052">
                        <c:v>43466.431238425917</c:v>
                      </c:pt>
                      <c:pt idx="3053">
                        <c:v>43466.431250000001</c:v>
                      </c:pt>
                      <c:pt idx="3054">
                        <c:v>43466.431261574071</c:v>
                      </c:pt>
                      <c:pt idx="3055">
                        <c:v>43466.431273148148</c:v>
                      </c:pt>
                      <c:pt idx="3056">
                        <c:v>43466.431284722217</c:v>
                      </c:pt>
                      <c:pt idx="3057">
                        <c:v>43466.431296296287</c:v>
                      </c:pt>
                      <c:pt idx="3058">
                        <c:v>43466.431307870371</c:v>
                      </c:pt>
                      <c:pt idx="3059">
                        <c:v>43466.431319444448</c:v>
                      </c:pt>
                      <c:pt idx="3060">
                        <c:v>43466.431331018517</c:v>
                      </c:pt>
                      <c:pt idx="3061">
                        <c:v>43466.431342592587</c:v>
                      </c:pt>
                      <c:pt idx="3062">
                        <c:v>43466.431354166663</c:v>
                      </c:pt>
                      <c:pt idx="3063">
                        <c:v>43466.43136574074</c:v>
                      </c:pt>
                      <c:pt idx="3064">
                        <c:v>43466.431377314817</c:v>
                      </c:pt>
                      <c:pt idx="3065">
                        <c:v>43466.431388888886</c:v>
                      </c:pt>
                      <c:pt idx="3066">
                        <c:v>43466.431400462963</c:v>
                      </c:pt>
                      <c:pt idx="3067">
                        <c:v>43466.43141203704</c:v>
                      </c:pt>
                      <c:pt idx="3068">
                        <c:v>43466.431423611109</c:v>
                      </c:pt>
                      <c:pt idx="3069">
                        <c:v>43466.431435185194</c:v>
                      </c:pt>
                      <c:pt idx="3070">
                        <c:v>43466.431446759263</c:v>
                      </c:pt>
                      <c:pt idx="3071">
                        <c:v>43466.431458333333</c:v>
                      </c:pt>
                      <c:pt idx="3072">
                        <c:v>43466.431469907409</c:v>
                      </c:pt>
                      <c:pt idx="3073">
                        <c:v>43466.431481481479</c:v>
                      </c:pt>
                      <c:pt idx="3074">
                        <c:v>43466.431493055563</c:v>
                      </c:pt>
                      <c:pt idx="3075">
                        <c:v>43466.431504629632</c:v>
                      </c:pt>
                      <c:pt idx="3076">
                        <c:v>43466.431516203702</c:v>
                      </c:pt>
                      <c:pt idx="3077">
                        <c:v>43466.431527777779</c:v>
                      </c:pt>
                      <c:pt idx="3078">
                        <c:v>43466.431539351863</c:v>
                      </c:pt>
                      <c:pt idx="3079">
                        <c:v>43466.431550925918</c:v>
                      </c:pt>
                      <c:pt idx="3080">
                        <c:v>43466.431562500002</c:v>
                      </c:pt>
                      <c:pt idx="3081">
                        <c:v>43466.431574074071</c:v>
                      </c:pt>
                      <c:pt idx="3082">
                        <c:v>43466.431585648148</c:v>
                      </c:pt>
                      <c:pt idx="3083">
                        <c:v>43466.431597222218</c:v>
                      </c:pt>
                      <c:pt idx="3084">
                        <c:v>43466.431608796287</c:v>
                      </c:pt>
                      <c:pt idx="3085">
                        <c:v>43466.431620370371</c:v>
                      </c:pt>
                      <c:pt idx="3086">
                        <c:v>43466.431631944448</c:v>
                      </c:pt>
                      <c:pt idx="3087">
                        <c:v>43466.431643518517</c:v>
                      </c:pt>
                      <c:pt idx="3088">
                        <c:v>43466.431655092587</c:v>
                      </c:pt>
                      <c:pt idx="3089">
                        <c:v>43466.431666666656</c:v>
                      </c:pt>
                      <c:pt idx="3090">
                        <c:v>43466.43167824074</c:v>
                      </c:pt>
                      <c:pt idx="3091">
                        <c:v>43466.431689814817</c:v>
                      </c:pt>
                      <c:pt idx="3092">
                        <c:v>43466.431701388887</c:v>
                      </c:pt>
                      <c:pt idx="3093">
                        <c:v>43466.431712962964</c:v>
                      </c:pt>
                      <c:pt idx="3094">
                        <c:v>43466.43172453704</c:v>
                      </c:pt>
                      <c:pt idx="3095">
                        <c:v>43466.43173611111</c:v>
                      </c:pt>
                      <c:pt idx="3096">
                        <c:v>43466.431747685187</c:v>
                      </c:pt>
                      <c:pt idx="3097">
                        <c:v>43466.431759259263</c:v>
                      </c:pt>
                      <c:pt idx="3098">
                        <c:v>43466.431770833333</c:v>
                      </c:pt>
                      <c:pt idx="3099">
                        <c:v>43466.43178240741</c:v>
                      </c:pt>
                      <c:pt idx="3100">
                        <c:v>43466.431793981479</c:v>
                      </c:pt>
                      <c:pt idx="3101">
                        <c:v>43466.431805555563</c:v>
                      </c:pt>
                      <c:pt idx="3102">
                        <c:v>43466.431817129633</c:v>
                      </c:pt>
                      <c:pt idx="3103">
                        <c:v>43466.431828703702</c:v>
                      </c:pt>
                      <c:pt idx="3104">
                        <c:v>43466.431840277779</c:v>
                      </c:pt>
                      <c:pt idx="3105">
                        <c:v>43466.431851851848</c:v>
                      </c:pt>
                      <c:pt idx="3106">
                        <c:v>43466.431863425933</c:v>
                      </c:pt>
                      <c:pt idx="3107">
                        <c:v>43466.431875000002</c:v>
                      </c:pt>
                      <c:pt idx="3108">
                        <c:v>43466.431886574072</c:v>
                      </c:pt>
                      <c:pt idx="3109">
                        <c:v>43466.431898148148</c:v>
                      </c:pt>
                      <c:pt idx="3110">
                        <c:v>43466.431909722232</c:v>
                      </c:pt>
                      <c:pt idx="3111">
                        <c:v>43466.431921296287</c:v>
                      </c:pt>
                      <c:pt idx="3112">
                        <c:v>43466.431932870371</c:v>
                      </c:pt>
                      <c:pt idx="3113">
                        <c:v>43466.431944444441</c:v>
                      </c:pt>
                      <c:pt idx="3114">
                        <c:v>43466.431956018518</c:v>
                      </c:pt>
                      <c:pt idx="3115">
                        <c:v>43466.431967592587</c:v>
                      </c:pt>
                      <c:pt idx="3116">
                        <c:v>43466.431979166657</c:v>
                      </c:pt>
                      <c:pt idx="3117">
                        <c:v>43466.431990740741</c:v>
                      </c:pt>
                      <c:pt idx="3118">
                        <c:v>43466.432002314818</c:v>
                      </c:pt>
                      <c:pt idx="3119">
                        <c:v>43466.432013888887</c:v>
                      </c:pt>
                      <c:pt idx="3120">
                        <c:v>43466.432025462957</c:v>
                      </c:pt>
                      <c:pt idx="3121">
                        <c:v>43466.432037037041</c:v>
                      </c:pt>
                      <c:pt idx="3122">
                        <c:v>43466.43204861111</c:v>
                      </c:pt>
                      <c:pt idx="3123">
                        <c:v>43466.432060185187</c:v>
                      </c:pt>
                      <c:pt idx="3124">
                        <c:v>43466.432071759264</c:v>
                      </c:pt>
                      <c:pt idx="3125">
                        <c:v>43466.432083333333</c:v>
                      </c:pt>
                      <c:pt idx="3126">
                        <c:v>43466.43209490741</c:v>
                      </c:pt>
                      <c:pt idx="3127">
                        <c:v>43466.432106481479</c:v>
                      </c:pt>
                      <c:pt idx="3128">
                        <c:v>43466.432118055563</c:v>
                      </c:pt>
                      <c:pt idx="3129">
                        <c:v>43466.432129629633</c:v>
                      </c:pt>
                      <c:pt idx="3130">
                        <c:v>43466.432141203702</c:v>
                      </c:pt>
                      <c:pt idx="3131">
                        <c:v>43466.432152777779</c:v>
                      </c:pt>
                      <c:pt idx="3132">
                        <c:v>43466.432164351849</c:v>
                      </c:pt>
                      <c:pt idx="3133">
                        <c:v>43466.432175925933</c:v>
                      </c:pt>
                      <c:pt idx="3134">
                        <c:v>43466.432187500002</c:v>
                      </c:pt>
                      <c:pt idx="3135">
                        <c:v>43466.432199074072</c:v>
                      </c:pt>
                      <c:pt idx="3136">
                        <c:v>43466.432210648149</c:v>
                      </c:pt>
                      <c:pt idx="3137">
                        <c:v>43466.432222222233</c:v>
                      </c:pt>
                      <c:pt idx="3138">
                        <c:v>43466.432233796288</c:v>
                      </c:pt>
                      <c:pt idx="3139">
                        <c:v>43466.432245370372</c:v>
                      </c:pt>
                      <c:pt idx="3140">
                        <c:v>43466.432256944441</c:v>
                      </c:pt>
                      <c:pt idx="3141">
                        <c:v>43466.432268518518</c:v>
                      </c:pt>
                      <c:pt idx="3142">
                        <c:v>43466.432280092587</c:v>
                      </c:pt>
                      <c:pt idx="3143">
                        <c:v>43466.432291666657</c:v>
                      </c:pt>
                      <c:pt idx="3144">
                        <c:v>43466.432303240741</c:v>
                      </c:pt>
                      <c:pt idx="3145">
                        <c:v>43466.432314814818</c:v>
                      </c:pt>
                      <c:pt idx="3146">
                        <c:v>43466.432326388887</c:v>
                      </c:pt>
                      <c:pt idx="3147">
                        <c:v>43466.432337962957</c:v>
                      </c:pt>
                      <c:pt idx="3148">
                        <c:v>43466.432349537034</c:v>
                      </c:pt>
                      <c:pt idx="3149">
                        <c:v>43466.43236111111</c:v>
                      </c:pt>
                      <c:pt idx="3150">
                        <c:v>43466.432372685187</c:v>
                      </c:pt>
                      <c:pt idx="3151">
                        <c:v>43466.432384259257</c:v>
                      </c:pt>
                      <c:pt idx="3152">
                        <c:v>43466.432395833333</c:v>
                      </c:pt>
                      <c:pt idx="3153">
                        <c:v>43466.43240740741</c:v>
                      </c:pt>
                      <c:pt idx="3154">
                        <c:v>43466.43241898148</c:v>
                      </c:pt>
                      <c:pt idx="3155">
                        <c:v>43466.432430555556</c:v>
                      </c:pt>
                      <c:pt idx="3156">
                        <c:v>43466.432442129633</c:v>
                      </c:pt>
                      <c:pt idx="3157">
                        <c:v>43466.432453703703</c:v>
                      </c:pt>
                      <c:pt idx="3158">
                        <c:v>43466.43246527778</c:v>
                      </c:pt>
                      <c:pt idx="3159">
                        <c:v>43466.432476851849</c:v>
                      </c:pt>
                      <c:pt idx="3160">
                        <c:v>43466.432488425933</c:v>
                      </c:pt>
                      <c:pt idx="3161">
                        <c:v>43466.432500000003</c:v>
                      </c:pt>
                      <c:pt idx="3162">
                        <c:v>43466.432511574072</c:v>
                      </c:pt>
                      <c:pt idx="3163">
                        <c:v>43466.432523148149</c:v>
                      </c:pt>
                      <c:pt idx="3164">
                        <c:v>43466.432534722233</c:v>
                      </c:pt>
                      <c:pt idx="3165">
                        <c:v>43466.432546296302</c:v>
                      </c:pt>
                      <c:pt idx="3166">
                        <c:v>43466.432557870372</c:v>
                      </c:pt>
                      <c:pt idx="3167">
                        <c:v>43466.432569444441</c:v>
                      </c:pt>
                      <c:pt idx="3168">
                        <c:v>43466.432581018518</c:v>
                      </c:pt>
                      <c:pt idx="3169">
                        <c:v>43466.432592592602</c:v>
                      </c:pt>
                      <c:pt idx="3170">
                        <c:v>43466.432604166657</c:v>
                      </c:pt>
                      <c:pt idx="3171">
                        <c:v>43466.432615740741</c:v>
                      </c:pt>
                      <c:pt idx="3172">
                        <c:v>43466.432627314818</c:v>
                      </c:pt>
                      <c:pt idx="3173">
                        <c:v>43466.432638888888</c:v>
                      </c:pt>
                      <c:pt idx="3174">
                        <c:v>43466.432650462957</c:v>
                      </c:pt>
                      <c:pt idx="3175">
                        <c:v>43466.432662037027</c:v>
                      </c:pt>
                      <c:pt idx="3176">
                        <c:v>43466.432673611111</c:v>
                      </c:pt>
                      <c:pt idx="3177">
                        <c:v>43466.432685185187</c:v>
                      </c:pt>
                      <c:pt idx="3178">
                        <c:v>43466.432696759257</c:v>
                      </c:pt>
                      <c:pt idx="3179">
                        <c:v>43466.432708333326</c:v>
                      </c:pt>
                      <c:pt idx="3180">
                        <c:v>43466.432719907411</c:v>
                      </c:pt>
                      <c:pt idx="3181">
                        <c:v>43466.43273148148</c:v>
                      </c:pt>
                      <c:pt idx="3182">
                        <c:v>43466.432743055557</c:v>
                      </c:pt>
                      <c:pt idx="3183">
                        <c:v>43466.432754629634</c:v>
                      </c:pt>
                      <c:pt idx="3184">
                        <c:v>43466.432766203703</c:v>
                      </c:pt>
                      <c:pt idx="3185">
                        <c:v>43466.43277777778</c:v>
                      </c:pt>
                      <c:pt idx="3186">
                        <c:v>43466.432789351849</c:v>
                      </c:pt>
                      <c:pt idx="3187">
                        <c:v>43466.432800925933</c:v>
                      </c:pt>
                      <c:pt idx="3188">
                        <c:v>43466.432812500003</c:v>
                      </c:pt>
                      <c:pt idx="3189">
                        <c:v>43466.432824074072</c:v>
                      </c:pt>
                      <c:pt idx="3190">
                        <c:v>43466.432835648149</c:v>
                      </c:pt>
                      <c:pt idx="3191">
                        <c:v>43466.432847222219</c:v>
                      </c:pt>
                      <c:pt idx="3192">
                        <c:v>43466.432858796303</c:v>
                      </c:pt>
                      <c:pt idx="3193">
                        <c:v>43466.432870370372</c:v>
                      </c:pt>
                      <c:pt idx="3194">
                        <c:v>43466.432881944442</c:v>
                      </c:pt>
                      <c:pt idx="3195">
                        <c:v>43466.432893518519</c:v>
                      </c:pt>
                      <c:pt idx="3196">
                        <c:v>43466.432905092603</c:v>
                      </c:pt>
                      <c:pt idx="3197">
                        <c:v>43466.432916666658</c:v>
                      </c:pt>
                      <c:pt idx="3198">
                        <c:v>43466.432928240742</c:v>
                      </c:pt>
                      <c:pt idx="3199">
                        <c:v>43466.432939814818</c:v>
                      </c:pt>
                      <c:pt idx="3200">
                        <c:v>43466.432951388888</c:v>
                      </c:pt>
                      <c:pt idx="3201">
                        <c:v>43466.432962962957</c:v>
                      </c:pt>
                      <c:pt idx="3202">
                        <c:v>43466.432974537027</c:v>
                      </c:pt>
                      <c:pt idx="3203">
                        <c:v>43466.432986111111</c:v>
                      </c:pt>
                      <c:pt idx="3204">
                        <c:v>43466.432997685188</c:v>
                      </c:pt>
                      <c:pt idx="3205">
                        <c:v>43466.433009259257</c:v>
                      </c:pt>
                      <c:pt idx="3206">
                        <c:v>43466.433020833327</c:v>
                      </c:pt>
                      <c:pt idx="3207">
                        <c:v>43466.433032407411</c:v>
                      </c:pt>
                      <c:pt idx="3208">
                        <c:v>43466.43304398148</c:v>
                      </c:pt>
                      <c:pt idx="3209">
                        <c:v>43466.433055555557</c:v>
                      </c:pt>
                      <c:pt idx="3210">
                        <c:v>43466.433067129627</c:v>
                      </c:pt>
                      <c:pt idx="3211">
                        <c:v>43466.433078703703</c:v>
                      </c:pt>
                      <c:pt idx="3212">
                        <c:v>43466.43309027778</c:v>
                      </c:pt>
                      <c:pt idx="3213">
                        <c:v>43466.43310185185</c:v>
                      </c:pt>
                      <c:pt idx="3214">
                        <c:v>43466.433113425926</c:v>
                      </c:pt>
                      <c:pt idx="3215">
                        <c:v>43466.433125000003</c:v>
                      </c:pt>
                      <c:pt idx="3216">
                        <c:v>43466.433136574073</c:v>
                      </c:pt>
                      <c:pt idx="3217">
                        <c:v>43466.433148148149</c:v>
                      </c:pt>
                      <c:pt idx="3218">
                        <c:v>43466.433159722219</c:v>
                      </c:pt>
                      <c:pt idx="3219">
                        <c:v>43466.433171296303</c:v>
                      </c:pt>
                      <c:pt idx="3220">
                        <c:v>43466.433182870373</c:v>
                      </c:pt>
                      <c:pt idx="3221">
                        <c:v>43466.433194444442</c:v>
                      </c:pt>
                      <c:pt idx="3222">
                        <c:v>43466.433206018519</c:v>
                      </c:pt>
                      <c:pt idx="3223">
                        <c:v>43466.433217592603</c:v>
                      </c:pt>
                      <c:pt idx="3224">
                        <c:v>43466.433229166672</c:v>
                      </c:pt>
                      <c:pt idx="3225">
                        <c:v>43466.433240740742</c:v>
                      </c:pt>
                      <c:pt idx="3226">
                        <c:v>43466.433252314811</c:v>
                      </c:pt>
                      <c:pt idx="3227">
                        <c:v>43466.433263888888</c:v>
                      </c:pt>
                      <c:pt idx="3228">
                        <c:v>43466.433275462958</c:v>
                      </c:pt>
                      <c:pt idx="3229">
                        <c:v>43466.433287037027</c:v>
                      </c:pt>
                      <c:pt idx="3230">
                        <c:v>43466.433298611111</c:v>
                      </c:pt>
                      <c:pt idx="3231">
                        <c:v>43466.433310185188</c:v>
                      </c:pt>
                      <c:pt idx="3232">
                        <c:v>43466.433321759258</c:v>
                      </c:pt>
                      <c:pt idx="3233">
                        <c:v>43466.433333333327</c:v>
                      </c:pt>
                      <c:pt idx="3234">
                        <c:v>43466.433344907397</c:v>
                      </c:pt>
                      <c:pt idx="3235">
                        <c:v>43466.433356481481</c:v>
                      </c:pt>
                      <c:pt idx="3236">
                        <c:v>43466.433368055557</c:v>
                      </c:pt>
                      <c:pt idx="3237">
                        <c:v>43466.433379629627</c:v>
                      </c:pt>
                      <c:pt idx="3238">
                        <c:v>43466.433391203696</c:v>
                      </c:pt>
                      <c:pt idx="3239">
                        <c:v>43466.43340277778</c:v>
                      </c:pt>
                      <c:pt idx="3240">
                        <c:v>43466.43341435185</c:v>
                      </c:pt>
                      <c:pt idx="3241">
                        <c:v>43466.433425925927</c:v>
                      </c:pt>
                      <c:pt idx="3242">
                        <c:v>43466.433437500003</c:v>
                      </c:pt>
                      <c:pt idx="3243">
                        <c:v>43466.433449074073</c:v>
                      </c:pt>
                      <c:pt idx="3244">
                        <c:v>43466.43346064815</c:v>
                      </c:pt>
                      <c:pt idx="3245">
                        <c:v>43466.433472222219</c:v>
                      </c:pt>
                      <c:pt idx="3246">
                        <c:v>43466.433483796303</c:v>
                      </c:pt>
                      <c:pt idx="3247">
                        <c:v>43466.433495370373</c:v>
                      </c:pt>
                      <c:pt idx="3248">
                        <c:v>43466.433506944442</c:v>
                      </c:pt>
                      <c:pt idx="3249">
                        <c:v>43466.433518518519</c:v>
                      </c:pt>
                      <c:pt idx="3250">
                        <c:v>43466.433530092603</c:v>
                      </c:pt>
                      <c:pt idx="3251">
                        <c:v>43466.433541666673</c:v>
                      </c:pt>
                      <c:pt idx="3252">
                        <c:v>43466.433553240742</c:v>
                      </c:pt>
                      <c:pt idx="3253">
                        <c:v>43466.433564814812</c:v>
                      </c:pt>
                      <c:pt idx="3254">
                        <c:v>43466.433576388888</c:v>
                      </c:pt>
                      <c:pt idx="3255">
                        <c:v>43466.433587962973</c:v>
                      </c:pt>
                      <c:pt idx="3256">
                        <c:v>43466.433599537027</c:v>
                      </c:pt>
                      <c:pt idx="3257">
                        <c:v>43466.433611111112</c:v>
                      </c:pt>
                      <c:pt idx="3258">
                        <c:v>43466.433622685188</c:v>
                      </c:pt>
                      <c:pt idx="3259">
                        <c:v>43466.433634259258</c:v>
                      </c:pt>
                      <c:pt idx="3260">
                        <c:v>43466.433645833327</c:v>
                      </c:pt>
                      <c:pt idx="3261">
                        <c:v>43466.433657407397</c:v>
                      </c:pt>
                      <c:pt idx="3262">
                        <c:v>43466.433668981481</c:v>
                      </c:pt>
                      <c:pt idx="3263">
                        <c:v>43466.433680555558</c:v>
                      </c:pt>
                      <c:pt idx="3264">
                        <c:v>43466.433692129627</c:v>
                      </c:pt>
                      <c:pt idx="3265">
                        <c:v>43466.433703703697</c:v>
                      </c:pt>
                      <c:pt idx="3266">
                        <c:v>43466.433715277781</c:v>
                      </c:pt>
                      <c:pt idx="3267">
                        <c:v>43466.43372685185</c:v>
                      </c:pt>
                      <c:pt idx="3268">
                        <c:v>43466.433738425927</c:v>
                      </c:pt>
                      <c:pt idx="3269">
                        <c:v>43466.433749999997</c:v>
                      </c:pt>
                      <c:pt idx="3270">
                        <c:v>43466.433761574073</c:v>
                      </c:pt>
                      <c:pt idx="3271">
                        <c:v>43466.43377314815</c:v>
                      </c:pt>
                      <c:pt idx="3272">
                        <c:v>43466.43378472222</c:v>
                      </c:pt>
                      <c:pt idx="3273">
                        <c:v>43466.433796296304</c:v>
                      </c:pt>
                      <c:pt idx="3274">
                        <c:v>43466.433807870373</c:v>
                      </c:pt>
                      <c:pt idx="3275">
                        <c:v>43466.433819444443</c:v>
                      </c:pt>
                      <c:pt idx="3276">
                        <c:v>43466.433831018519</c:v>
                      </c:pt>
                      <c:pt idx="3277">
                        <c:v>43466.433842592603</c:v>
                      </c:pt>
                      <c:pt idx="3278">
                        <c:v>43466.433854166673</c:v>
                      </c:pt>
                      <c:pt idx="3279">
                        <c:v>43466.433865740742</c:v>
                      </c:pt>
                      <c:pt idx="3280">
                        <c:v>43466.433877314812</c:v>
                      </c:pt>
                      <c:pt idx="3281">
                        <c:v>43466.433888888889</c:v>
                      </c:pt>
                      <c:pt idx="3282">
                        <c:v>43466.433900462973</c:v>
                      </c:pt>
                      <c:pt idx="3283">
                        <c:v>43466.433912037042</c:v>
                      </c:pt>
                      <c:pt idx="3284">
                        <c:v>43466.433923611112</c:v>
                      </c:pt>
                      <c:pt idx="3285">
                        <c:v>43466.433935185189</c:v>
                      </c:pt>
                      <c:pt idx="3286">
                        <c:v>43466.433946759258</c:v>
                      </c:pt>
                      <c:pt idx="3287">
                        <c:v>43466.433958333328</c:v>
                      </c:pt>
                      <c:pt idx="3288">
                        <c:v>43466.433969907397</c:v>
                      </c:pt>
                      <c:pt idx="3289">
                        <c:v>43466.433981481481</c:v>
                      </c:pt>
                      <c:pt idx="3290">
                        <c:v>43466.433993055558</c:v>
                      </c:pt>
                      <c:pt idx="3291">
                        <c:v>43466.434004629627</c:v>
                      </c:pt>
                      <c:pt idx="3292">
                        <c:v>43466.434016203697</c:v>
                      </c:pt>
                      <c:pt idx="3293">
                        <c:v>43466.434027777781</c:v>
                      </c:pt>
                      <c:pt idx="3294">
                        <c:v>43466.434039351851</c:v>
                      </c:pt>
                      <c:pt idx="3295">
                        <c:v>43466.434050925927</c:v>
                      </c:pt>
                      <c:pt idx="3296">
                        <c:v>43466.434062499997</c:v>
                      </c:pt>
                      <c:pt idx="3297">
                        <c:v>43466.434074074074</c:v>
                      </c:pt>
                      <c:pt idx="3298">
                        <c:v>43466.43408564815</c:v>
                      </c:pt>
                      <c:pt idx="3299">
                        <c:v>43466.43409722222</c:v>
                      </c:pt>
                      <c:pt idx="3300">
                        <c:v>43466.434108796297</c:v>
                      </c:pt>
                      <c:pt idx="3301">
                        <c:v>43466.434120370373</c:v>
                      </c:pt>
                      <c:pt idx="3302">
                        <c:v>43466.434131944443</c:v>
                      </c:pt>
                      <c:pt idx="3303">
                        <c:v>43466.43414351852</c:v>
                      </c:pt>
                      <c:pt idx="3304">
                        <c:v>43466.434155092589</c:v>
                      </c:pt>
                      <c:pt idx="3305">
                        <c:v>43466.434166666673</c:v>
                      </c:pt>
                      <c:pt idx="3306">
                        <c:v>43466.434178240743</c:v>
                      </c:pt>
                      <c:pt idx="3307">
                        <c:v>43466.434189814812</c:v>
                      </c:pt>
                      <c:pt idx="3308">
                        <c:v>43466.434201388889</c:v>
                      </c:pt>
                      <c:pt idx="3309">
                        <c:v>43466.434212962973</c:v>
                      </c:pt>
                      <c:pt idx="3310">
                        <c:v>43466.434224537043</c:v>
                      </c:pt>
                      <c:pt idx="3311">
                        <c:v>43466.434236111112</c:v>
                      </c:pt>
                      <c:pt idx="3312">
                        <c:v>43466.434247685182</c:v>
                      </c:pt>
                      <c:pt idx="3313">
                        <c:v>43466.434259259258</c:v>
                      </c:pt>
                      <c:pt idx="3314">
                        <c:v>43466.434270833342</c:v>
                      </c:pt>
                      <c:pt idx="3315">
                        <c:v>43466.434282407397</c:v>
                      </c:pt>
                      <c:pt idx="3316">
                        <c:v>43466.434293981481</c:v>
                      </c:pt>
                      <c:pt idx="3317">
                        <c:v>43466.434305555558</c:v>
                      </c:pt>
                      <c:pt idx="3318">
                        <c:v>43466.434317129628</c:v>
                      </c:pt>
                      <c:pt idx="3319">
                        <c:v>43466.434328703697</c:v>
                      </c:pt>
                      <c:pt idx="3320">
                        <c:v>43466.434340277781</c:v>
                      </c:pt>
                      <c:pt idx="3321">
                        <c:v>43466.434351851851</c:v>
                      </c:pt>
                      <c:pt idx="3322">
                        <c:v>43466.434363425928</c:v>
                      </c:pt>
                      <c:pt idx="3323">
                        <c:v>43466.434374999997</c:v>
                      </c:pt>
                      <c:pt idx="3324">
                        <c:v>43466.434386574067</c:v>
                      </c:pt>
                      <c:pt idx="3325">
                        <c:v>43466.434398148151</c:v>
                      </c:pt>
                      <c:pt idx="3326">
                        <c:v>43466.43440972222</c:v>
                      </c:pt>
                      <c:pt idx="3327">
                        <c:v>43466.434421296297</c:v>
                      </c:pt>
                      <c:pt idx="3328">
                        <c:v>43466.434432870366</c:v>
                      </c:pt>
                      <c:pt idx="3329">
                        <c:v>43466.434444444443</c:v>
                      </c:pt>
                      <c:pt idx="3330">
                        <c:v>43466.43445601852</c:v>
                      </c:pt>
                      <c:pt idx="3331">
                        <c:v>43466.434467592589</c:v>
                      </c:pt>
                      <c:pt idx="3332">
                        <c:v>43466.434479166674</c:v>
                      </c:pt>
                      <c:pt idx="3333">
                        <c:v>43466.434490740743</c:v>
                      </c:pt>
                      <c:pt idx="3334">
                        <c:v>43466.434502314813</c:v>
                      </c:pt>
                      <c:pt idx="3335">
                        <c:v>43466.434513888889</c:v>
                      </c:pt>
                      <c:pt idx="3336">
                        <c:v>43466.434525462973</c:v>
                      </c:pt>
                      <c:pt idx="3337">
                        <c:v>43466.434537037043</c:v>
                      </c:pt>
                      <c:pt idx="3338">
                        <c:v>43466.434548611112</c:v>
                      </c:pt>
                      <c:pt idx="3339">
                        <c:v>43466.434560185182</c:v>
                      </c:pt>
                      <c:pt idx="3340">
                        <c:v>43466.434571759259</c:v>
                      </c:pt>
                      <c:pt idx="3341">
                        <c:v>43466.434583333343</c:v>
                      </c:pt>
                      <c:pt idx="3342">
                        <c:v>43466.434594907398</c:v>
                      </c:pt>
                      <c:pt idx="3343">
                        <c:v>43466.434606481482</c:v>
                      </c:pt>
                      <c:pt idx="3344">
                        <c:v>43466.434618055559</c:v>
                      </c:pt>
                      <c:pt idx="3345">
                        <c:v>43466.434629629628</c:v>
                      </c:pt>
                      <c:pt idx="3346">
                        <c:v>43466.434641203698</c:v>
                      </c:pt>
                      <c:pt idx="3347">
                        <c:v>43466.434652777767</c:v>
                      </c:pt>
                      <c:pt idx="3348">
                        <c:v>43466.434664351851</c:v>
                      </c:pt>
                      <c:pt idx="3349">
                        <c:v>43466.434675925928</c:v>
                      </c:pt>
                      <c:pt idx="3350">
                        <c:v>43466.434687499997</c:v>
                      </c:pt>
                      <c:pt idx="3351">
                        <c:v>43466.434699074067</c:v>
                      </c:pt>
                      <c:pt idx="3352">
                        <c:v>43466.434710648151</c:v>
                      </c:pt>
                      <c:pt idx="3353">
                        <c:v>43466.43472222222</c:v>
                      </c:pt>
                      <c:pt idx="3354">
                        <c:v>43466.434733796297</c:v>
                      </c:pt>
                      <c:pt idx="3355">
                        <c:v>43466.434745370367</c:v>
                      </c:pt>
                      <c:pt idx="3356">
                        <c:v>43466.434756944444</c:v>
                      </c:pt>
                      <c:pt idx="3357">
                        <c:v>43466.43476851852</c:v>
                      </c:pt>
                      <c:pt idx="3358">
                        <c:v>43466.43478009259</c:v>
                      </c:pt>
                    </c:numCache>
                  </c:numRef>
                </c:xVal>
                <c:yVal>
                  <c:numRef>
                    <c:extLst xmlns:c15="http://schemas.microsoft.com/office/drawing/2012/chart">
                      <c:ext xmlns:c15="http://schemas.microsoft.com/office/drawing/2012/chart" uri="{02D57815-91ED-43cb-92C2-25804820EDAC}">
                        <c15:formulaRef>
                          <c15:sqref>'4) Erro SSP Smooth 5s'!$D$2:$D$3496</c15:sqref>
                        </c15:formulaRef>
                      </c:ext>
                    </c:extLst>
                    <c:numCache>
                      <c:formatCode>General</c:formatCode>
                      <c:ptCount val="3495"/>
                      <c:pt idx="0">
                        <c:v>-1.4380774989671641</c:v>
                      </c:pt>
                      <c:pt idx="1">
                        <c:v>-1.517702913723127</c:v>
                      </c:pt>
                      <c:pt idx="2">
                        <c:v>-1.7759516384909551</c:v>
                      </c:pt>
                      <c:pt idx="3">
                        <c:v>2.3956526822754869</c:v>
                      </c:pt>
                      <c:pt idx="4">
                        <c:v>2.4196761326315519</c:v>
                      </c:pt>
                      <c:pt idx="5">
                        <c:v>1.861555592956273</c:v>
                      </c:pt>
                      <c:pt idx="6">
                        <c:v>1.9655057839028689</c:v>
                      </c:pt>
                      <c:pt idx="7">
                        <c:v>1.9401595698573491</c:v>
                      </c:pt>
                      <c:pt idx="8">
                        <c:v>2.3669241332091482</c:v>
                      </c:pt>
                      <c:pt idx="9">
                        <c:v>2.4437515374552068</c:v>
                      </c:pt>
                      <c:pt idx="10">
                        <c:v>2.5500572104428998</c:v>
                      </c:pt>
                      <c:pt idx="11">
                        <c:v>2.5935235582592489</c:v>
                      </c:pt>
                      <c:pt idx="12">
                        <c:v>2.5688379196641171</c:v>
                      </c:pt>
                      <c:pt idx="13">
                        <c:v>2.5550455245099122</c:v>
                      </c:pt>
                      <c:pt idx="14">
                        <c:v>2.64937022951375</c:v>
                      </c:pt>
                      <c:pt idx="15">
                        <c:v>2.9204937659833741</c:v>
                      </c:pt>
                      <c:pt idx="16">
                        <c:v>3.2207661906981961</c:v>
                      </c:pt>
                      <c:pt idx="17">
                        <c:v>3.5702824418743031</c:v>
                      </c:pt>
                      <c:pt idx="18">
                        <c:v>3.7639978420569382</c:v>
                      </c:pt>
                      <c:pt idx="19">
                        <c:v>3.5868348546740858</c:v>
                      </c:pt>
                      <c:pt idx="20">
                        <c:v>3.300785572242162</c:v>
                      </c:pt>
                      <c:pt idx="21">
                        <c:v>3.1114398208198022</c:v>
                      </c:pt>
                      <c:pt idx="22">
                        <c:v>2.7497876302588309</c:v>
                      </c:pt>
                      <c:pt idx="23">
                        <c:v>2.574519407416807</c:v>
                      </c:pt>
                      <c:pt idx="24">
                        <c:v>2.5107192366489199</c:v>
                      </c:pt>
                      <c:pt idx="25">
                        <c:v>2.4550190981503208</c:v>
                      </c:pt>
                      <c:pt idx="26">
                        <c:v>2.5007464941960809</c:v>
                      </c:pt>
                      <c:pt idx="27">
                        <c:v>2.4565229916897988</c:v>
                      </c:pt>
                      <c:pt idx="28">
                        <c:v>2.4793843928904131</c:v>
                      </c:pt>
                      <c:pt idx="29">
                        <c:v>2.3467604878568729</c:v>
                      </c:pt>
                      <c:pt idx="30">
                        <c:v>2.317285177392316</c:v>
                      </c:pt>
                      <c:pt idx="31">
                        <c:v>2.343941151870697</c:v>
                      </c:pt>
                      <c:pt idx="32">
                        <c:v>3.073939204621094</c:v>
                      </c:pt>
                      <c:pt idx="33">
                        <c:v>3.0442464311297321</c:v>
                      </c:pt>
                      <c:pt idx="34">
                        <c:v>2.8589468555408191</c:v>
                      </c:pt>
                      <c:pt idx="35">
                        <c:v>2.568800138853975</c:v>
                      </c:pt>
                      <c:pt idx="36">
                        <c:v>2.2290207191990921</c:v>
                      </c:pt>
                      <c:pt idx="37">
                        <c:v>2.856527941897018</c:v>
                      </c:pt>
                      <c:pt idx="38">
                        <c:v>2.9504218766032939</c:v>
                      </c:pt>
                      <c:pt idx="39">
                        <c:v>2.7803347790874411</c:v>
                      </c:pt>
                      <c:pt idx="40">
                        <c:v>2.8454214317496951</c:v>
                      </c:pt>
                      <c:pt idx="41">
                        <c:v>2.1308818550153958</c:v>
                      </c:pt>
                      <c:pt idx="42">
                        <c:v>3.0477250189055058</c:v>
                      </c:pt>
                      <c:pt idx="43">
                        <c:v>2.2845896641012691</c:v>
                      </c:pt>
                      <c:pt idx="44">
                        <c:v>2.2834562063532342</c:v>
                      </c:pt>
                      <c:pt idx="45">
                        <c:v>2.2460225184893039</c:v>
                      </c:pt>
                      <c:pt idx="46">
                        <c:v>3.175772568349708</c:v>
                      </c:pt>
                      <c:pt idx="47">
                        <c:v>2.9213672770393821</c:v>
                      </c:pt>
                      <c:pt idx="48">
                        <c:v>2.4379911148772262</c:v>
                      </c:pt>
                      <c:pt idx="49">
                        <c:v>2.1963704104416708</c:v>
                      </c:pt>
                      <c:pt idx="50">
                        <c:v>2.0866300203167318</c:v>
                      </c:pt>
                      <c:pt idx="51">
                        <c:v>2.093039001311074</c:v>
                      </c:pt>
                      <c:pt idx="52">
                        <c:v>2.140763409992291</c:v>
                      </c:pt>
                      <c:pt idx="53">
                        <c:v>2.082858687178089</c:v>
                      </c:pt>
                      <c:pt idx="54">
                        <c:v>2.1060603759648342</c:v>
                      </c:pt>
                      <c:pt idx="55">
                        <c:v>2.224727025380115</c:v>
                      </c:pt>
                      <c:pt idx="56">
                        <c:v>2.2282455847721092</c:v>
                      </c:pt>
                      <c:pt idx="57">
                        <c:v>1.8763935509362251</c:v>
                      </c:pt>
                      <c:pt idx="58">
                        <c:v>2.058500332207347</c:v>
                      </c:pt>
                      <c:pt idx="59">
                        <c:v>1.981793890268523</c:v>
                      </c:pt>
                      <c:pt idx="60">
                        <c:v>1.924651513138341</c:v>
                      </c:pt>
                      <c:pt idx="61">
                        <c:v>1.880726078348768</c:v>
                      </c:pt>
                      <c:pt idx="62">
                        <c:v>1.6595154909690899</c:v>
                      </c:pt>
                      <c:pt idx="63">
                        <c:v>1.490609591468476</c:v>
                      </c:pt>
                      <c:pt idx="64">
                        <c:v>0.13996395537811629</c:v>
                      </c:pt>
                      <c:pt idx="65">
                        <c:v>1.038045596062243</c:v>
                      </c:pt>
                      <c:pt idx="66">
                        <c:v>1.07915950255092</c:v>
                      </c:pt>
                      <c:pt idx="67">
                        <c:v>1.14412900964589</c:v>
                      </c:pt>
                      <c:pt idx="68">
                        <c:v>1.2421466615201939</c:v>
                      </c:pt>
                      <c:pt idx="69">
                        <c:v>1.177439533554054</c:v>
                      </c:pt>
                      <c:pt idx="70">
                        <c:v>0.99875834566430899</c:v>
                      </c:pt>
                      <c:pt idx="71">
                        <c:v>0.73601977473132008</c:v>
                      </c:pt>
                      <c:pt idx="72">
                        <c:v>0.52508897253891385</c:v>
                      </c:pt>
                      <c:pt idx="73">
                        <c:v>0.37775081639626379</c:v>
                      </c:pt>
                      <c:pt idx="74">
                        <c:v>0.39617192343263019</c:v>
                      </c:pt>
                      <c:pt idx="75">
                        <c:v>0.41747695045898042</c:v>
                      </c:pt>
                      <c:pt idx="76">
                        <c:v>0.39577201427513531</c:v>
                      </c:pt>
                      <c:pt idx="77">
                        <c:v>0.35800727218511508</c:v>
                      </c:pt>
                      <c:pt idx="78">
                        <c:v>0.36838552727511981</c:v>
                      </c:pt>
                      <c:pt idx="79">
                        <c:v>0.41683041131876269</c:v>
                      </c:pt>
                      <c:pt idx="80">
                        <c:v>0.26172362535482308</c:v>
                      </c:pt>
                      <c:pt idx="81">
                        <c:v>-0.1132899060072011</c:v>
                      </c:pt>
                      <c:pt idx="82">
                        <c:v>1.2624844860650259</c:v>
                      </c:pt>
                      <c:pt idx="83">
                        <c:v>1.1814429267719111</c:v>
                      </c:pt>
                      <c:pt idx="84">
                        <c:v>1.08677725707148</c:v>
                      </c:pt>
                      <c:pt idx="85">
                        <c:v>-0.8440899835428356</c:v>
                      </c:pt>
                      <c:pt idx="86">
                        <c:v>-0.94599368946291829</c:v>
                      </c:pt>
                      <c:pt idx="87">
                        <c:v>-0.92989631158899289</c:v>
                      </c:pt>
                      <c:pt idx="88">
                        <c:v>1.146473825146382</c:v>
                      </c:pt>
                      <c:pt idx="89">
                        <c:v>1.033677395868239</c:v>
                      </c:pt>
                      <c:pt idx="90">
                        <c:v>0.72122034565608784</c:v>
                      </c:pt>
                      <c:pt idx="91">
                        <c:v>0.3717291710192952</c:v>
                      </c:pt>
                      <c:pt idx="92">
                        <c:v>9.2882670609658186E-2</c:v>
                      </c:pt>
                      <c:pt idx="93">
                        <c:v>-0.2160873145798351</c:v>
                      </c:pt>
                      <c:pt idx="94">
                        <c:v>-0.42806512286122522</c:v>
                      </c:pt>
                      <c:pt idx="95">
                        <c:v>-0.62013976607747123</c:v>
                      </c:pt>
                      <c:pt idx="96">
                        <c:v>-0.93962904088903465</c:v>
                      </c:pt>
                      <c:pt idx="97">
                        <c:v>-2.5606654292066819</c:v>
                      </c:pt>
                      <c:pt idx="98">
                        <c:v>-2.5580993572410451</c:v>
                      </c:pt>
                      <c:pt idx="99">
                        <c:v>-2.503344613582684</c:v>
                      </c:pt>
                      <c:pt idx="100">
                        <c:v>-2.4269775543332419</c:v>
                      </c:pt>
                      <c:pt idx="101">
                        <c:v>-2.447055692207126</c:v>
                      </c:pt>
                      <c:pt idx="102">
                        <c:v>-2.5953212966667119</c:v>
                      </c:pt>
                      <c:pt idx="103">
                        <c:v>-2.6930997814559161</c:v>
                      </c:pt>
                      <c:pt idx="104">
                        <c:v>-2.7585830064047272</c:v>
                      </c:pt>
                      <c:pt idx="105">
                        <c:v>-2.818733813034799</c:v>
                      </c:pt>
                      <c:pt idx="106">
                        <c:v>-2.8210441716320531</c:v>
                      </c:pt>
                      <c:pt idx="107">
                        <c:v>-2.5605994923325959</c:v>
                      </c:pt>
                      <c:pt idx="108">
                        <c:v>-2.3861917202954861</c:v>
                      </c:pt>
                      <c:pt idx="109">
                        <c:v>-2.274276955869821</c:v>
                      </c:pt>
                      <c:pt idx="110">
                        <c:v>-2.423213298673546</c:v>
                      </c:pt>
                      <c:pt idx="111">
                        <c:v>-2.625265088279821</c:v>
                      </c:pt>
                      <c:pt idx="112">
                        <c:v>-2.2797335103840748</c:v>
                      </c:pt>
                      <c:pt idx="113">
                        <c:v>-2.5704724718776601</c:v>
                      </c:pt>
                      <c:pt idx="114">
                        <c:v>-2.3327352839805662</c:v>
                      </c:pt>
                      <c:pt idx="115">
                        <c:v>-1.989272650824274</c:v>
                      </c:pt>
                      <c:pt idx="116">
                        <c:v>-1.7449989208892369</c:v>
                      </c:pt>
                      <c:pt idx="117">
                        <c:v>-1.449304442479995</c:v>
                      </c:pt>
                      <c:pt idx="118">
                        <c:v>-1.46193469379001</c:v>
                      </c:pt>
                      <c:pt idx="119">
                        <c:v>-1.568093571036153</c:v>
                      </c:pt>
                      <c:pt idx="120">
                        <c:v>-1.693887250106956</c:v>
                      </c:pt>
                      <c:pt idx="121">
                        <c:v>-1.829282075692086</c:v>
                      </c:pt>
                      <c:pt idx="122">
                        <c:v>-1.7125498968967361</c:v>
                      </c:pt>
                      <c:pt idx="123">
                        <c:v>-1.6581818950797069</c:v>
                      </c:pt>
                      <c:pt idx="124">
                        <c:v>-1.707257444910063</c:v>
                      </c:pt>
                      <c:pt idx="125">
                        <c:v>-1.6357348354706529</c:v>
                      </c:pt>
                      <c:pt idx="126">
                        <c:v>-1.418205966655429</c:v>
                      </c:pt>
                      <c:pt idx="127">
                        <c:v>-0.36805996297457899</c:v>
                      </c:pt>
                      <c:pt idx="128">
                        <c:v>-0.43080783670303002</c:v>
                      </c:pt>
                      <c:pt idx="129">
                        <c:v>-0.50321699133089526</c:v>
                      </c:pt>
                      <c:pt idx="130">
                        <c:v>-0.60179221263567551</c:v>
                      </c:pt>
                      <c:pt idx="131">
                        <c:v>-0.69275710173486815</c:v>
                      </c:pt>
                      <c:pt idx="132">
                        <c:v>-0.60161743610596385</c:v>
                      </c:pt>
                      <c:pt idx="133">
                        <c:v>-0.41414034249348519</c:v>
                      </c:pt>
                      <c:pt idx="134">
                        <c:v>-0.2518897327494336</c:v>
                      </c:pt>
                      <c:pt idx="135">
                        <c:v>-7.0672627558383869E-2</c:v>
                      </c:pt>
                      <c:pt idx="136">
                        <c:v>-0.1269327749261101</c:v>
                      </c:pt>
                      <c:pt idx="137">
                        <c:v>-0.1025481231954706</c:v>
                      </c:pt>
                      <c:pt idx="138">
                        <c:v>-0.22785004289727731</c:v>
                      </c:pt>
                      <c:pt idx="139">
                        <c:v>-0.29512568944483197</c:v>
                      </c:pt>
                      <c:pt idx="140">
                        <c:v>-0.41464833755670832</c:v>
                      </c:pt>
                      <c:pt idx="141">
                        <c:v>-0.30331234516511391</c:v>
                      </c:pt>
                      <c:pt idx="142">
                        <c:v>-7.0225680209794694E-2</c:v>
                      </c:pt>
                      <c:pt idx="143">
                        <c:v>0.1117129910349417</c:v>
                      </c:pt>
                      <c:pt idx="144">
                        <c:v>0.2494814493605341</c:v>
                      </c:pt>
                      <c:pt idx="145">
                        <c:v>0.25093656404370002</c:v>
                      </c:pt>
                      <c:pt idx="146">
                        <c:v>0.24738416904281271</c:v>
                      </c:pt>
                      <c:pt idx="147">
                        <c:v>0.35496923614846743</c:v>
                      </c:pt>
                      <c:pt idx="148">
                        <c:v>0.21988055959125041</c:v>
                      </c:pt>
                      <c:pt idx="149">
                        <c:v>6.9733094737233908E-2</c:v>
                      </c:pt>
                      <c:pt idx="150">
                        <c:v>-0.25367582796850829</c:v>
                      </c:pt>
                      <c:pt idx="151">
                        <c:v>-0.45264739009104921</c:v>
                      </c:pt>
                      <c:pt idx="152">
                        <c:v>-0.69362136879525038</c:v>
                      </c:pt>
                      <c:pt idx="153">
                        <c:v>-0.71200659632497121</c:v>
                      </c:pt>
                      <c:pt idx="154">
                        <c:v>-0.41504505948131831</c:v>
                      </c:pt>
                      <c:pt idx="155">
                        <c:v>-0.2179056378696298</c:v>
                      </c:pt>
                      <c:pt idx="156">
                        <c:v>-0.1455301466297175</c:v>
                      </c:pt>
                      <c:pt idx="157">
                        <c:v>-0.25146573707298142</c:v>
                      </c:pt>
                      <c:pt idx="158">
                        <c:v>-0.30658435171948661</c:v>
                      </c:pt>
                      <c:pt idx="159">
                        <c:v>-0.44359098184405588</c:v>
                      </c:pt>
                      <c:pt idx="160">
                        <c:v>-0.68903893539152428</c:v>
                      </c:pt>
                      <c:pt idx="161">
                        <c:v>-0.99802052789220097</c:v>
                      </c:pt>
                      <c:pt idx="162">
                        <c:v>-1.0971375520911439</c:v>
                      </c:pt>
                      <c:pt idx="163">
                        <c:v>-1.200954825675371</c:v>
                      </c:pt>
                      <c:pt idx="164">
                        <c:v>-1.1800276450984259</c:v>
                      </c:pt>
                      <c:pt idx="165">
                        <c:v>-2.4560428213925141</c:v>
                      </c:pt>
                      <c:pt idx="166">
                        <c:v>-0.47408912756170379</c:v>
                      </c:pt>
                      <c:pt idx="167">
                        <c:v>-0.31194052018112922</c:v>
                      </c:pt>
                      <c:pt idx="168">
                        <c:v>-0.19746988715116939</c:v>
                      </c:pt>
                      <c:pt idx="169">
                        <c:v>-2.3737424255435648</c:v>
                      </c:pt>
                      <c:pt idx="170">
                        <c:v>-2.3781740358059529</c:v>
                      </c:pt>
                      <c:pt idx="171">
                        <c:v>-0.1622221246593461</c:v>
                      </c:pt>
                      <c:pt idx="172">
                        <c:v>-2.3681869621960052</c:v>
                      </c:pt>
                      <c:pt idx="173">
                        <c:v>-2.4523186718934502</c:v>
                      </c:pt>
                      <c:pt idx="174">
                        <c:v>-2.6756311110808491</c:v>
                      </c:pt>
                      <c:pt idx="175">
                        <c:v>-2.5454153882371648</c:v>
                      </c:pt>
                      <c:pt idx="176">
                        <c:v>-2.3675236130339292</c:v>
                      </c:pt>
                      <c:pt idx="177">
                        <c:v>-2.2225222814923962</c:v>
                      </c:pt>
                      <c:pt idx="178">
                        <c:v>-1.9433351169562789</c:v>
                      </c:pt>
                      <c:pt idx="179">
                        <c:v>-1.771212548126688</c:v>
                      </c:pt>
                      <c:pt idx="180">
                        <c:v>-1.8178393699920909</c:v>
                      </c:pt>
                      <c:pt idx="181">
                        <c:v>-1.976659627613317</c:v>
                      </c:pt>
                      <c:pt idx="182">
                        <c:v>-2.0943002090558012</c:v>
                      </c:pt>
                      <c:pt idx="183">
                        <c:v>-2.381683567481482</c:v>
                      </c:pt>
                      <c:pt idx="184">
                        <c:v>-2.5260258642194762</c:v>
                      </c:pt>
                      <c:pt idx="185">
                        <c:v>-2.3674564986898412</c:v>
                      </c:pt>
                      <c:pt idx="186">
                        <c:v>-2.1443781494986909</c:v>
                      </c:pt>
                      <c:pt idx="187">
                        <c:v>-1.9914985598956509</c:v>
                      </c:pt>
                      <c:pt idx="188">
                        <c:v>-1.8468394574280991</c:v>
                      </c:pt>
                      <c:pt idx="189">
                        <c:v>-1.871926273999607</c:v>
                      </c:pt>
                      <c:pt idx="190">
                        <c:v>-2.1860944107696501</c:v>
                      </c:pt>
                      <c:pt idx="191">
                        <c:v>-2.399710337880979</c:v>
                      </c:pt>
                      <c:pt idx="192">
                        <c:v>-2.331447959903592</c:v>
                      </c:pt>
                      <c:pt idx="193">
                        <c:v>-2.4588333698002232</c:v>
                      </c:pt>
                      <c:pt idx="194">
                        <c:v>-2.218082864640504</c:v>
                      </c:pt>
                      <c:pt idx="195">
                        <c:v>-0.48027870937157108</c:v>
                      </c:pt>
                      <c:pt idx="196">
                        <c:v>-0.47366374484292217</c:v>
                      </c:pt>
                      <c:pt idx="197">
                        <c:v>-0.44371079066858993</c:v>
                      </c:pt>
                      <c:pt idx="198">
                        <c:v>-2.4272975833111392</c:v>
                      </c:pt>
                      <c:pt idx="199">
                        <c:v>-2.426178241805323</c:v>
                      </c:pt>
                      <c:pt idx="200">
                        <c:v>-2.5171149288881982</c:v>
                      </c:pt>
                      <c:pt idx="201">
                        <c:v>-2.693830224885835</c:v>
                      </c:pt>
                      <c:pt idx="202">
                        <c:v>-2.746086436413568</c:v>
                      </c:pt>
                      <c:pt idx="203">
                        <c:v>-2.661481884171486</c:v>
                      </c:pt>
                      <c:pt idx="204">
                        <c:v>-2.6295777163782739</c:v>
                      </c:pt>
                      <c:pt idx="205">
                        <c:v>-2.5931226331715358</c:v>
                      </c:pt>
                      <c:pt idx="206">
                        <c:v>-2.5693325086327752</c:v>
                      </c:pt>
                      <c:pt idx="207">
                        <c:v>-2.311893817367046</c:v>
                      </c:pt>
                      <c:pt idx="208">
                        <c:v>-2.1831540955191411</c:v>
                      </c:pt>
                      <c:pt idx="209">
                        <c:v>-2.0806377479062039</c:v>
                      </c:pt>
                      <c:pt idx="210">
                        <c:v>-2.0583127136274628</c:v>
                      </c:pt>
                      <c:pt idx="211">
                        <c:v>-2.0500497830270259</c:v>
                      </c:pt>
                      <c:pt idx="212">
                        <c:v>-1.889543673561872</c:v>
                      </c:pt>
                      <c:pt idx="213">
                        <c:v>-1.854258240790488</c:v>
                      </c:pt>
                      <c:pt idx="214">
                        <c:v>-1.830480797579745</c:v>
                      </c:pt>
                      <c:pt idx="215">
                        <c:v>-1.901455382942153</c:v>
                      </c:pt>
                      <c:pt idx="216">
                        <c:v>-2.0152147032051322</c:v>
                      </c:pt>
                      <c:pt idx="217">
                        <c:v>-1.8845821337758539</c:v>
                      </c:pt>
                      <c:pt idx="218">
                        <c:v>-1.5638114828259779</c:v>
                      </c:pt>
                      <c:pt idx="219">
                        <c:v>-1.1470846965213659</c:v>
                      </c:pt>
                      <c:pt idx="220">
                        <c:v>-0.95924850670348094</c:v>
                      </c:pt>
                      <c:pt idx="221">
                        <c:v>-0.9035914535738615</c:v>
                      </c:pt>
                      <c:pt idx="222">
                        <c:v>-1.0616427876369461</c:v>
                      </c:pt>
                      <c:pt idx="223">
                        <c:v>-1.09099113968984</c:v>
                      </c:pt>
                      <c:pt idx="224">
                        <c:v>-0.94011688971092755</c:v>
                      </c:pt>
                      <c:pt idx="225">
                        <c:v>-0.65359853812600432</c:v>
                      </c:pt>
                      <c:pt idx="226">
                        <c:v>-0.55956756822920617</c:v>
                      </c:pt>
                      <c:pt idx="227">
                        <c:v>-0.49647985352801061</c:v>
                      </c:pt>
                      <c:pt idx="228">
                        <c:v>-0.37759158980740992</c:v>
                      </c:pt>
                      <c:pt idx="229">
                        <c:v>-5.2518770472983867E-2</c:v>
                      </c:pt>
                      <c:pt idx="230">
                        <c:v>4.2710387274359626E-3</c:v>
                      </c:pt>
                      <c:pt idx="231">
                        <c:v>0.66320039066408898</c:v>
                      </c:pt>
                      <c:pt idx="232">
                        <c:v>0.89203328736456899</c:v>
                      </c:pt>
                      <c:pt idx="233">
                        <c:v>0.82911163151159539</c:v>
                      </c:pt>
                      <c:pt idx="234">
                        <c:v>0.94669887070481651</c:v>
                      </c:pt>
                      <c:pt idx="235">
                        <c:v>1.066052072589774</c:v>
                      </c:pt>
                      <c:pt idx="236">
                        <c:v>1.320357320752785</c:v>
                      </c:pt>
                      <c:pt idx="237">
                        <c:v>1.556048831301176</c:v>
                      </c:pt>
                      <c:pt idx="238">
                        <c:v>1.4030860583145419</c:v>
                      </c:pt>
                      <c:pt idx="239">
                        <c:v>2.153845440695441</c:v>
                      </c:pt>
                      <c:pt idx="240">
                        <c:v>2.321399261175408</c:v>
                      </c:pt>
                      <c:pt idx="241">
                        <c:v>2.4250891570292601</c:v>
                      </c:pt>
                      <c:pt idx="242">
                        <c:v>2.523514224770258</c:v>
                      </c:pt>
                      <c:pt idx="243">
                        <c:v>2.638630714674445</c:v>
                      </c:pt>
                      <c:pt idx="244">
                        <c:v>2.579279760888979</c:v>
                      </c:pt>
                      <c:pt idx="245">
                        <c:v>2.4615201260358668</c:v>
                      </c:pt>
                      <c:pt idx="246">
                        <c:v>2.473358739976887</c:v>
                      </c:pt>
                      <c:pt idx="247">
                        <c:v>2.4949690879526201</c:v>
                      </c:pt>
                      <c:pt idx="248">
                        <c:v>2.287451263944265</c:v>
                      </c:pt>
                      <c:pt idx="249">
                        <c:v>1.9987548458559039</c:v>
                      </c:pt>
                      <c:pt idx="250">
                        <c:v>1.797263896145906</c:v>
                      </c:pt>
                      <c:pt idx="251">
                        <c:v>1.6737057837665319</c:v>
                      </c:pt>
                      <c:pt idx="252">
                        <c:v>1.585955866921994</c:v>
                      </c:pt>
                      <c:pt idx="253">
                        <c:v>1.5389688956546741</c:v>
                      </c:pt>
                      <c:pt idx="254">
                        <c:v>1.458332298130262</c:v>
                      </c:pt>
                      <c:pt idx="255">
                        <c:v>1.4678680783157589</c:v>
                      </c:pt>
                      <c:pt idx="256">
                        <c:v>1.537108799858258</c:v>
                      </c:pt>
                      <c:pt idx="257">
                        <c:v>1.37540087594477</c:v>
                      </c:pt>
                      <c:pt idx="258">
                        <c:v>1.2863733090551761</c:v>
                      </c:pt>
                      <c:pt idx="259">
                        <c:v>1.008509225512054</c:v>
                      </c:pt>
                      <c:pt idx="260">
                        <c:v>0.65043169392819122</c:v>
                      </c:pt>
                      <c:pt idx="261">
                        <c:v>0.31159224204613822</c:v>
                      </c:pt>
                      <c:pt idx="262">
                        <c:v>0.28820359341444551</c:v>
                      </c:pt>
                      <c:pt idx="263">
                        <c:v>0.35382288716966542</c:v>
                      </c:pt>
                      <c:pt idx="264">
                        <c:v>0.46688254661690809</c:v>
                      </c:pt>
                      <c:pt idx="265">
                        <c:v>0.58737842248880678</c:v>
                      </c:pt>
                      <c:pt idx="266">
                        <c:v>0.64831166129936568</c:v>
                      </c:pt>
                      <c:pt idx="267">
                        <c:v>0.61566633674181637</c:v>
                      </c:pt>
                      <c:pt idx="268">
                        <c:v>0.57323252727656526</c:v>
                      </c:pt>
                      <c:pt idx="269">
                        <c:v>0.68736776212353101</c:v>
                      </c:pt>
                      <c:pt idx="270">
                        <c:v>0.83582426716419855</c:v>
                      </c:pt>
                      <c:pt idx="271">
                        <c:v>0.7918511146979843</c:v>
                      </c:pt>
                      <c:pt idx="272">
                        <c:v>0.90130282036155362</c:v>
                      </c:pt>
                      <c:pt idx="273">
                        <c:v>0.24974049049728339</c:v>
                      </c:pt>
                      <c:pt idx="274">
                        <c:v>8.3424062728317511E-2</c:v>
                      </c:pt>
                      <c:pt idx="275">
                        <c:v>7.7621359721739516E-2</c:v>
                      </c:pt>
                      <c:pt idx="276">
                        <c:v>0.26278533144134297</c:v>
                      </c:pt>
                      <c:pt idx="277">
                        <c:v>0.44298045585325979</c:v>
                      </c:pt>
                      <c:pt idx="278">
                        <c:v>0.55384010139154416</c:v>
                      </c:pt>
                      <c:pt idx="279">
                        <c:v>0.50035065807086176</c:v>
                      </c:pt>
                      <c:pt idx="280">
                        <c:v>0.27620310752796418</c:v>
                      </c:pt>
                      <c:pt idx="281">
                        <c:v>1.20391646968359</c:v>
                      </c:pt>
                      <c:pt idx="282">
                        <c:v>1.228264820946096</c:v>
                      </c:pt>
                      <c:pt idx="283">
                        <c:v>-9.1853550447583733E-3</c:v>
                      </c:pt>
                      <c:pt idx="284">
                        <c:v>1.0133878003645389</c:v>
                      </c:pt>
                      <c:pt idx="285">
                        <c:v>-0.2148901713424608</c:v>
                      </c:pt>
                      <c:pt idx="286">
                        <c:v>0.8446650650205566</c:v>
                      </c:pt>
                      <c:pt idx="287">
                        <c:v>0.8412550416663277</c:v>
                      </c:pt>
                      <c:pt idx="288">
                        <c:v>0.8212638397065819</c:v>
                      </c:pt>
                      <c:pt idx="289">
                        <c:v>0.91714682850177831</c:v>
                      </c:pt>
                      <c:pt idx="290">
                        <c:v>1.0910746146814441</c:v>
                      </c:pt>
                      <c:pt idx="291">
                        <c:v>1.240152096472374</c:v>
                      </c:pt>
                      <c:pt idx="292">
                        <c:v>1.2293741823119939</c:v>
                      </c:pt>
                      <c:pt idx="293">
                        <c:v>1.026426173141892</c:v>
                      </c:pt>
                      <c:pt idx="294">
                        <c:v>0.76279246313095239</c:v>
                      </c:pt>
                      <c:pt idx="295">
                        <c:v>0.53129690532494722</c:v>
                      </c:pt>
                      <c:pt idx="296">
                        <c:v>0.22340640218364261</c:v>
                      </c:pt>
                      <c:pt idx="297">
                        <c:v>-1.704900905551467E-2</c:v>
                      </c:pt>
                      <c:pt idx="298">
                        <c:v>-0.17931547496643899</c:v>
                      </c:pt>
                      <c:pt idx="299">
                        <c:v>-0.1231366434224524</c:v>
                      </c:pt>
                      <c:pt idx="300">
                        <c:v>-5.3652277533289217E-2</c:v>
                      </c:pt>
                      <c:pt idx="301">
                        <c:v>4.2706351901463553E-2</c:v>
                      </c:pt>
                      <c:pt idx="302">
                        <c:v>-2.0999347829036012E-2</c:v>
                      </c:pt>
                      <c:pt idx="303">
                        <c:v>-0.1587766042827046</c:v>
                      </c:pt>
                      <c:pt idx="304">
                        <c:v>-0.22957414292840869</c:v>
                      </c:pt>
                      <c:pt idx="305">
                        <c:v>-0.34305630966201822</c:v>
                      </c:pt>
                      <c:pt idx="306">
                        <c:v>-0.4292869845014784</c:v>
                      </c:pt>
                      <c:pt idx="307">
                        <c:v>-0.46453498545705341</c:v>
                      </c:pt>
                      <c:pt idx="308">
                        <c:v>-0.30185989149807368</c:v>
                      </c:pt>
                      <c:pt idx="309">
                        <c:v>-0.27840296442349022</c:v>
                      </c:pt>
                      <c:pt idx="310">
                        <c:v>-0.33810271630646532</c:v>
                      </c:pt>
                      <c:pt idx="311">
                        <c:v>-0.4112999416681829</c:v>
                      </c:pt>
                      <c:pt idx="312">
                        <c:v>-0.76191944548687263</c:v>
                      </c:pt>
                      <c:pt idx="313">
                        <c:v>-0.58168197106666009</c:v>
                      </c:pt>
                      <c:pt idx="314">
                        <c:v>-0.77100420774675205</c:v>
                      </c:pt>
                      <c:pt idx="315">
                        <c:v>-0.98170503500831041</c:v>
                      </c:pt>
                      <c:pt idx="316">
                        <c:v>-1.134430752830087</c:v>
                      </c:pt>
                      <c:pt idx="317">
                        <c:v>-1.3551736190139849</c:v>
                      </c:pt>
                      <c:pt idx="318">
                        <c:v>-1.618460319699359</c:v>
                      </c:pt>
                      <c:pt idx="319">
                        <c:v>-1.7633300803027709</c:v>
                      </c:pt>
                      <c:pt idx="320">
                        <c:v>-1.664760737762333</c:v>
                      </c:pt>
                      <c:pt idx="321">
                        <c:v>-1.653349938559693</c:v>
                      </c:pt>
                      <c:pt idx="322">
                        <c:v>-1.5817392344853181</c:v>
                      </c:pt>
                      <c:pt idx="323">
                        <c:v>-1.3190829645512601</c:v>
                      </c:pt>
                      <c:pt idx="324">
                        <c:v>-1.1120161534180559</c:v>
                      </c:pt>
                      <c:pt idx="325">
                        <c:v>-1.02664130287452</c:v>
                      </c:pt>
                      <c:pt idx="326">
                        <c:v>-1.138406032614232</c:v>
                      </c:pt>
                      <c:pt idx="327">
                        <c:v>-1.1844358126901799</c:v>
                      </c:pt>
                      <c:pt idx="328">
                        <c:v>-1.246562829411842</c:v>
                      </c:pt>
                      <c:pt idx="329">
                        <c:v>-1.356553617990429</c:v>
                      </c:pt>
                      <c:pt idx="330">
                        <c:v>-1.1119002063263801</c:v>
                      </c:pt>
                      <c:pt idx="331">
                        <c:v>-0.80575507715324346</c:v>
                      </c:pt>
                      <c:pt idx="332">
                        <c:v>-0.52056497334743801</c:v>
                      </c:pt>
                      <c:pt idx="333">
                        <c:v>-0.44536689017323022</c:v>
                      </c:pt>
                      <c:pt idx="334">
                        <c:v>2.17403629711258</c:v>
                      </c:pt>
                      <c:pt idx="335">
                        <c:v>1.9252449999408019</c:v>
                      </c:pt>
                      <c:pt idx="336">
                        <c:v>-0.93560186651434329</c:v>
                      </c:pt>
                      <c:pt idx="337">
                        <c:v>1.270509277250047</c:v>
                      </c:pt>
                      <c:pt idx="338">
                        <c:v>1.1226274593794621</c:v>
                      </c:pt>
                      <c:pt idx="339">
                        <c:v>1.0541149316051679</c:v>
                      </c:pt>
                      <c:pt idx="340">
                        <c:v>-1.1096523451854809</c:v>
                      </c:pt>
                      <c:pt idx="341">
                        <c:v>-0.93562186799642599</c:v>
                      </c:pt>
                      <c:pt idx="342">
                        <c:v>-0.85444770320220653</c:v>
                      </c:pt>
                      <c:pt idx="343">
                        <c:v>-0.82931253292957041</c:v>
                      </c:pt>
                      <c:pt idx="344">
                        <c:v>-0.75179149049209171</c:v>
                      </c:pt>
                      <c:pt idx="345">
                        <c:v>-0.71263133696125991</c:v>
                      </c:pt>
                      <c:pt idx="346">
                        <c:v>-0.72003019526560741</c:v>
                      </c:pt>
                      <c:pt idx="347">
                        <c:v>-0.65176172824995959</c:v>
                      </c:pt>
                      <c:pt idx="348">
                        <c:v>-0.64607340178419836</c:v>
                      </c:pt>
                      <c:pt idx="349">
                        <c:v>-0.80763283182379109</c:v>
                      </c:pt>
                      <c:pt idx="350">
                        <c:v>-1.004510672929674</c:v>
                      </c:pt>
                      <c:pt idx="351">
                        <c:v>-0.98716082097173119</c:v>
                      </c:pt>
                      <c:pt idx="352">
                        <c:v>-0.87263930906237996</c:v>
                      </c:pt>
                      <c:pt idx="353">
                        <c:v>-0.8515820704392485</c:v>
                      </c:pt>
                      <c:pt idx="354">
                        <c:v>-0.94550846467693483</c:v>
                      </c:pt>
                      <c:pt idx="355">
                        <c:v>-0.89530010944755878</c:v>
                      </c:pt>
                      <c:pt idx="356">
                        <c:v>-0.6680289209351491</c:v>
                      </c:pt>
                      <c:pt idx="357">
                        <c:v>-0.5849155874721178</c:v>
                      </c:pt>
                      <c:pt idx="358">
                        <c:v>-0.68592255801767776</c:v>
                      </c:pt>
                      <c:pt idx="359">
                        <c:v>-0.89409608807102536</c:v>
                      </c:pt>
                      <c:pt idx="360">
                        <c:v>-0.87659976076179791</c:v>
                      </c:pt>
                      <c:pt idx="361">
                        <c:v>-0.77907276784250779</c:v>
                      </c:pt>
                      <c:pt idx="362">
                        <c:v>-0.49777432730364118</c:v>
                      </c:pt>
                      <c:pt idx="363">
                        <c:v>-0.1001589636263706</c:v>
                      </c:pt>
                      <c:pt idx="364">
                        <c:v>0.26535850237952369</c:v>
                      </c:pt>
                      <c:pt idx="365">
                        <c:v>0.46368349666986608</c:v>
                      </c:pt>
                      <c:pt idx="366">
                        <c:v>0.55227363502320659</c:v>
                      </c:pt>
                      <c:pt idx="367">
                        <c:v>0.47067361637257371</c:v>
                      </c:pt>
                      <c:pt idx="368">
                        <c:v>0.4124145477424368</c:v>
                      </c:pt>
                      <c:pt idx="369">
                        <c:v>0.31911095037548498</c:v>
                      </c:pt>
                      <c:pt idx="370">
                        <c:v>0.26463340916460337</c:v>
                      </c:pt>
                      <c:pt idx="371">
                        <c:v>1.5107541776776669E-2</c:v>
                      </c:pt>
                      <c:pt idx="372">
                        <c:v>-0.2388149122952746</c:v>
                      </c:pt>
                      <c:pt idx="373">
                        <c:v>-0.34297484167766612</c:v>
                      </c:pt>
                      <c:pt idx="374">
                        <c:v>-0.27667535910474012</c:v>
                      </c:pt>
                      <c:pt idx="375">
                        <c:v>8.311785836222528E-2</c:v>
                      </c:pt>
                      <c:pt idx="376">
                        <c:v>0.45167036540532068</c:v>
                      </c:pt>
                      <c:pt idx="377">
                        <c:v>0.88401621189221458</c:v>
                      </c:pt>
                      <c:pt idx="378">
                        <c:v>1.27963674784878</c:v>
                      </c:pt>
                      <c:pt idx="379">
                        <c:v>1.5684935700408369</c:v>
                      </c:pt>
                      <c:pt idx="380">
                        <c:v>1.76586203875321</c:v>
                      </c:pt>
                      <c:pt idx="381">
                        <c:v>1.8245294228726809</c:v>
                      </c:pt>
                      <c:pt idx="382">
                        <c:v>1.842881069402986</c:v>
                      </c:pt>
                      <c:pt idx="383">
                        <c:v>1.880497814844744</c:v>
                      </c:pt>
                      <c:pt idx="384">
                        <c:v>1.8942378452036659</c:v>
                      </c:pt>
                      <c:pt idx="385">
                        <c:v>2.0046170334152271</c:v>
                      </c:pt>
                      <c:pt idx="386">
                        <c:v>2.0142674430315171</c:v>
                      </c:pt>
                      <c:pt idx="387">
                        <c:v>1.91560470817757</c:v>
                      </c:pt>
                      <c:pt idx="388">
                        <c:v>1.740105048169265</c:v>
                      </c:pt>
                      <c:pt idx="389">
                        <c:v>1.725245133537245</c:v>
                      </c:pt>
                      <c:pt idx="390">
                        <c:v>1.872993482361514</c:v>
                      </c:pt>
                      <c:pt idx="391">
                        <c:v>1.968918305895978</c:v>
                      </c:pt>
                      <c:pt idx="392">
                        <c:v>2.0690078246616328</c:v>
                      </c:pt>
                      <c:pt idx="393">
                        <c:v>2.0576361190382491</c:v>
                      </c:pt>
                      <c:pt idx="394">
                        <c:v>2.194786271117561</c:v>
                      </c:pt>
                      <c:pt idx="395">
                        <c:v>2.338301385907374</c:v>
                      </c:pt>
                      <c:pt idx="396">
                        <c:v>2.4188066942892479</c:v>
                      </c:pt>
                      <c:pt idx="397">
                        <c:v>2.5595019436720019</c:v>
                      </c:pt>
                      <c:pt idx="398">
                        <c:v>2.6831628081758079</c:v>
                      </c:pt>
                      <c:pt idx="399">
                        <c:v>2.521003150111687</c:v>
                      </c:pt>
                      <c:pt idx="400">
                        <c:v>2.3631850911923178</c:v>
                      </c:pt>
                      <c:pt idx="401">
                        <c:v>2.299835211020909</c:v>
                      </c:pt>
                      <c:pt idx="402">
                        <c:v>2.277827854763689</c:v>
                      </c:pt>
                      <c:pt idx="403">
                        <c:v>2.1794210587259069</c:v>
                      </c:pt>
                      <c:pt idx="404">
                        <c:v>2.0995555574933968</c:v>
                      </c:pt>
                      <c:pt idx="405">
                        <c:v>2.03349758839297</c:v>
                      </c:pt>
                      <c:pt idx="406">
                        <c:v>2.0562755601088631</c:v>
                      </c:pt>
                      <c:pt idx="407">
                        <c:v>2.2005002799923141</c:v>
                      </c:pt>
                      <c:pt idx="408">
                        <c:v>2.3496563375085269</c:v>
                      </c:pt>
                      <c:pt idx="409">
                        <c:v>2.1489614624524371</c:v>
                      </c:pt>
                      <c:pt idx="410">
                        <c:v>1.9261592166365959</c:v>
                      </c:pt>
                      <c:pt idx="411">
                        <c:v>1.677053266343195</c:v>
                      </c:pt>
                      <c:pt idx="412">
                        <c:v>1.686234568382889</c:v>
                      </c:pt>
                      <c:pt idx="413">
                        <c:v>1.5786663054726631</c:v>
                      </c:pt>
                      <c:pt idx="414">
                        <c:v>1.733742880999839</c:v>
                      </c:pt>
                      <c:pt idx="415">
                        <c:v>2.4764762754372418</c:v>
                      </c:pt>
                      <c:pt idx="416">
                        <c:v>1.8885812868276011</c:v>
                      </c:pt>
                      <c:pt idx="417">
                        <c:v>1.8825439282509471</c:v>
                      </c:pt>
                      <c:pt idx="418">
                        <c:v>1.8265460072648869</c:v>
                      </c:pt>
                      <c:pt idx="419">
                        <c:v>1.8371633773696929</c:v>
                      </c:pt>
                      <c:pt idx="420">
                        <c:v>2.0251855101978751</c:v>
                      </c:pt>
                      <c:pt idx="421">
                        <c:v>2.878166895360041</c:v>
                      </c:pt>
                      <c:pt idx="422">
                        <c:v>2.0696622281547379</c:v>
                      </c:pt>
                      <c:pt idx="423">
                        <c:v>2.0129283546917129</c:v>
                      </c:pt>
                      <c:pt idx="424">
                        <c:v>1.838958587315259</c:v>
                      </c:pt>
                      <c:pt idx="425">
                        <c:v>1.7527903886545011</c:v>
                      </c:pt>
                      <c:pt idx="426">
                        <c:v>1.7615040874415731</c:v>
                      </c:pt>
                      <c:pt idx="427">
                        <c:v>1.7075811322567771</c:v>
                      </c:pt>
                      <c:pt idx="428">
                        <c:v>1.537039358050015</c:v>
                      </c:pt>
                      <c:pt idx="429">
                        <c:v>1.431367804473499</c:v>
                      </c:pt>
                      <c:pt idx="430">
                        <c:v>1.309135736646613</c:v>
                      </c:pt>
                      <c:pt idx="431">
                        <c:v>1.314650112523946</c:v>
                      </c:pt>
                      <c:pt idx="432">
                        <c:v>1.5828156284539441</c:v>
                      </c:pt>
                      <c:pt idx="433">
                        <c:v>1.862814411561335</c:v>
                      </c:pt>
                      <c:pt idx="434">
                        <c:v>1.9250984900728829</c:v>
                      </c:pt>
                      <c:pt idx="435">
                        <c:v>1.83515914249249</c:v>
                      </c:pt>
                      <c:pt idx="436">
                        <c:v>1.6633710887147599</c:v>
                      </c:pt>
                      <c:pt idx="437">
                        <c:v>1.4500147080498491</c:v>
                      </c:pt>
                      <c:pt idx="438">
                        <c:v>1.373728490523122</c:v>
                      </c:pt>
                      <c:pt idx="439">
                        <c:v>1.304047910739651</c:v>
                      </c:pt>
                      <c:pt idx="440">
                        <c:v>1.178580512595069</c:v>
                      </c:pt>
                      <c:pt idx="441">
                        <c:v>1.1557706100570051</c:v>
                      </c:pt>
                      <c:pt idx="442">
                        <c:v>1.2080073379881091</c:v>
                      </c:pt>
                      <c:pt idx="443">
                        <c:v>1.204731947669277</c:v>
                      </c:pt>
                      <c:pt idx="444">
                        <c:v>1.118640045998915</c:v>
                      </c:pt>
                      <c:pt idx="445">
                        <c:v>1.1629867031297261</c:v>
                      </c:pt>
                      <c:pt idx="446">
                        <c:v>1.2258089376484269</c:v>
                      </c:pt>
                      <c:pt idx="447">
                        <c:v>1.3040724315470349</c:v>
                      </c:pt>
                      <c:pt idx="448">
                        <c:v>1.282539130469585</c:v>
                      </c:pt>
                      <c:pt idx="449">
                        <c:v>1.230715497031361</c:v>
                      </c:pt>
                      <c:pt idx="450">
                        <c:v>1.2201645903602329</c:v>
                      </c:pt>
                      <c:pt idx="451">
                        <c:v>1.1546610440512539</c:v>
                      </c:pt>
                      <c:pt idx="452">
                        <c:v>1.119239559979923</c:v>
                      </c:pt>
                      <c:pt idx="453">
                        <c:v>1.021775156650675</c:v>
                      </c:pt>
                      <c:pt idx="454">
                        <c:v>0.96125439702616189</c:v>
                      </c:pt>
                      <c:pt idx="455">
                        <c:v>0.92587514439981466</c:v>
                      </c:pt>
                      <c:pt idx="456">
                        <c:v>0.96850443136606557</c:v>
                      </c:pt>
                      <c:pt idx="457">
                        <c:v>0.99530923441623609</c:v>
                      </c:pt>
                      <c:pt idx="458">
                        <c:v>0.69868149316283679</c:v>
                      </c:pt>
                      <c:pt idx="459">
                        <c:v>0.42089953924152262</c:v>
                      </c:pt>
                      <c:pt idx="460">
                        <c:v>0.27811648355049878</c:v>
                      </c:pt>
                      <c:pt idx="461">
                        <c:v>0.27640449775172898</c:v>
                      </c:pt>
                      <c:pt idx="462">
                        <c:v>0.30832490944481328</c:v>
                      </c:pt>
                      <c:pt idx="463">
                        <c:v>0.57523592035116022</c:v>
                      </c:pt>
                      <c:pt idx="464">
                        <c:v>0.82975791846165314</c:v>
                      </c:pt>
                      <c:pt idx="465">
                        <c:v>0.84899719513553829</c:v>
                      </c:pt>
                      <c:pt idx="466">
                        <c:v>0.87280590584279427</c:v>
                      </c:pt>
                      <c:pt idx="467">
                        <c:v>0.96549455879295298</c:v>
                      </c:pt>
                      <c:pt idx="468">
                        <c:v>0.93937249528265332</c:v>
                      </c:pt>
                      <c:pt idx="469">
                        <c:v>0.94354111073116498</c:v>
                      </c:pt>
                      <c:pt idx="470">
                        <c:v>0.78609744380178415</c:v>
                      </c:pt>
                      <c:pt idx="471">
                        <c:v>0.52393168327556472</c:v>
                      </c:pt>
                      <c:pt idx="472">
                        <c:v>0.42798424886120229</c:v>
                      </c:pt>
                      <c:pt idx="473">
                        <c:v>0.26545924733033133</c:v>
                      </c:pt>
                      <c:pt idx="474">
                        <c:v>0.17227780878128471</c:v>
                      </c:pt>
                      <c:pt idx="475">
                        <c:v>0.2199254429049686</c:v>
                      </c:pt>
                      <c:pt idx="476">
                        <c:v>0.3778180184413652</c:v>
                      </c:pt>
                      <c:pt idx="477">
                        <c:v>0.51337162664020008</c:v>
                      </c:pt>
                      <c:pt idx="478">
                        <c:v>0.70790312503305053</c:v>
                      </c:pt>
                      <c:pt idx="479">
                        <c:v>0.8875903529142567</c:v>
                      </c:pt>
                      <c:pt idx="480">
                        <c:v>0.9303343383534437</c:v>
                      </c:pt>
                      <c:pt idx="481">
                        <c:v>0.96570062367136567</c:v>
                      </c:pt>
                      <c:pt idx="482">
                        <c:v>1.2003770032506971</c:v>
                      </c:pt>
                      <c:pt idx="483">
                        <c:v>1.275122671780873</c:v>
                      </c:pt>
                      <c:pt idx="484">
                        <c:v>1.3454854698234699</c:v>
                      </c:pt>
                      <c:pt idx="485">
                        <c:v>1.5297371811620519</c:v>
                      </c:pt>
                      <c:pt idx="486">
                        <c:v>1.6506615768230271</c:v>
                      </c:pt>
                      <c:pt idx="487">
                        <c:v>1.8766653131787681</c:v>
                      </c:pt>
                      <c:pt idx="488">
                        <c:v>2.027407215872616</c:v>
                      </c:pt>
                      <c:pt idx="489">
                        <c:v>2.0431475704152939</c:v>
                      </c:pt>
                      <c:pt idx="490">
                        <c:v>1.9781411310745021</c:v>
                      </c:pt>
                      <c:pt idx="491">
                        <c:v>1.8305319719623181</c:v>
                      </c:pt>
                      <c:pt idx="492">
                        <c:v>1.6465999145488459</c:v>
                      </c:pt>
                      <c:pt idx="493">
                        <c:v>1.500139923523097</c:v>
                      </c:pt>
                      <c:pt idx="494">
                        <c:v>1.5833337565157759</c:v>
                      </c:pt>
                      <c:pt idx="495">
                        <c:v>1.658321576880831</c:v>
                      </c:pt>
                      <c:pt idx="496">
                        <c:v>1.7357671856890431</c:v>
                      </c:pt>
                      <c:pt idx="497">
                        <c:v>1.928462242364162</c:v>
                      </c:pt>
                      <c:pt idx="498">
                        <c:v>2.0434331650155899</c:v>
                      </c:pt>
                      <c:pt idx="499">
                        <c:v>2.20720637597779</c:v>
                      </c:pt>
                      <c:pt idx="500">
                        <c:v>2.3593938418108138</c:v>
                      </c:pt>
                      <c:pt idx="501">
                        <c:v>2.3286694826036571</c:v>
                      </c:pt>
                      <c:pt idx="502">
                        <c:v>2.2137151773464758</c:v>
                      </c:pt>
                      <c:pt idx="503">
                        <c:v>1.967264017860676</c:v>
                      </c:pt>
                      <c:pt idx="504">
                        <c:v>1.6832443207685841</c:v>
                      </c:pt>
                      <c:pt idx="505">
                        <c:v>1.3939554497952049</c:v>
                      </c:pt>
                      <c:pt idx="506">
                        <c:v>1.3167145723343809</c:v>
                      </c:pt>
                      <c:pt idx="507">
                        <c:v>1.250122055703816</c:v>
                      </c:pt>
                      <c:pt idx="508">
                        <c:v>1.1755281377120039</c:v>
                      </c:pt>
                      <c:pt idx="509">
                        <c:v>1.1048236970904901</c:v>
                      </c:pt>
                      <c:pt idx="510">
                        <c:v>1.1458494381400739</c:v>
                      </c:pt>
                      <c:pt idx="511">
                        <c:v>1.3372814919709819</c:v>
                      </c:pt>
                      <c:pt idx="512">
                        <c:v>1.5110256805570881</c:v>
                      </c:pt>
                      <c:pt idx="513">
                        <c:v>1.598607244657049</c:v>
                      </c:pt>
                      <c:pt idx="514">
                        <c:v>1.6903369912414321</c:v>
                      </c:pt>
                      <c:pt idx="515">
                        <c:v>1.663407365547295</c:v>
                      </c:pt>
                      <c:pt idx="516">
                        <c:v>1.401783171429442</c:v>
                      </c:pt>
                      <c:pt idx="517">
                        <c:v>1.209902125631108</c:v>
                      </c:pt>
                      <c:pt idx="518">
                        <c:v>1.135864041838597</c:v>
                      </c:pt>
                      <c:pt idx="519">
                        <c:v>1.097412364247045</c:v>
                      </c:pt>
                      <c:pt idx="520">
                        <c:v>1.1203257231229271</c:v>
                      </c:pt>
                      <c:pt idx="521">
                        <c:v>0.95006190623351305</c:v>
                      </c:pt>
                      <c:pt idx="522">
                        <c:v>0.82128614294073321</c:v>
                      </c:pt>
                      <c:pt idx="523">
                        <c:v>0.82443004519622565</c:v>
                      </c:pt>
                      <c:pt idx="524">
                        <c:v>0.87898842776163044</c:v>
                      </c:pt>
                      <c:pt idx="525">
                        <c:v>0.93067429625262332</c:v>
                      </c:pt>
                      <c:pt idx="526">
                        <c:v>0.90964764651376573</c:v>
                      </c:pt>
                      <c:pt idx="527">
                        <c:v>0.7917759394641356</c:v>
                      </c:pt>
                      <c:pt idx="528">
                        <c:v>0.71116902832768791</c:v>
                      </c:pt>
                      <c:pt idx="529">
                        <c:v>0.82502967083191547</c:v>
                      </c:pt>
                      <c:pt idx="530">
                        <c:v>0.88889401045321437</c:v>
                      </c:pt>
                      <c:pt idx="531">
                        <c:v>0.95527938091936326</c:v>
                      </c:pt>
                      <c:pt idx="532">
                        <c:v>0.90588731106961884</c:v>
                      </c:pt>
                      <c:pt idx="533">
                        <c:v>0.67945845344535571</c:v>
                      </c:pt>
                      <c:pt idx="534">
                        <c:v>0.42609950404688929</c:v>
                      </c:pt>
                      <c:pt idx="535">
                        <c:v>0.18229958512593991</c:v>
                      </c:pt>
                      <c:pt idx="536">
                        <c:v>9.2344368137945824E-3</c:v>
                      </c:pt>
                      <c:pt idx="537">
                        <c:v>-0.12941320862065131</c:v>
                      </c:pt>
                      <c:pt idx="538">
                        <c:v>-0.2161568166185858</c:v>
                      </c:pt>
                      <c:pt idx="539">
                        <c:v>-0.15845878337011349</c:v>
                      </c:pt>
                      <c:pt idx="540">
                        <c:v>-0.1609634166485894</c:v>
                      </c:pt>
                      <c:pt idx="541">
                        <c:v>-0.23187866348087099</c:v>
                      </c:pt>
                      <c:pt idx="542">
                        <c:v>-0.50053116091515071</c:v>
                      </c:pt>
                      <c:pt idx="543">
                        <c:v>-0.66675740869304523</c:v>
                      </c:pt>
                      <c:pt idx="544">
                        <c:v>-0.70087141089704286</c:v>
                      </c:pt>
                      <c:pt idx="545">
                        <c:v>-0.64382757365469379</c:v>
                      </c:pt>
                      <c:pt idx="546">
                        <c:v>-0.73650478387012808</c:v>
                      </c:pt>
                      <c:pt idx="547">
                        <c:v>-0.98216545791772758</c:v>
                      </c:pt>
                      <c:pt idx="548">
                        <c:v>-1.0433627556946501</c:v>
                      </c:pt>
                      <c:pt idx="549">
                        <c:v>-1.104883918122096</c:v>
                      </c:pt>
                      <c:pt idx="550">
                        <c:v>-1.081373939041973</c:v>
                      </c:pt>
                      <c:pt idx="551">
                        <c:v>-0.97757172813412729</c:v>
                      </c:pt>
                      <c:pt idx="552">
                        <c:v>-0.92345022673036947</c:v>
                      </c:pt>
                      <c:pt idx="553">
                        <c:v>-0.98043428003649957</c:v>
                      </c:pt>
                      <c:pt idx="554">
                        <c:v>-1.124813836070214</c:v>
                      </c:pt>
                      <c:pt idx="555">
                        <c:v>-1.1182162613091631</c:v>
                      </c:pt>
                      <c:pt idx="556">
                        <c:v>-0.96871831164737843</c:v>
                      </c:pt>
                      <c:pt idx="557">
                        <c:v>-0.91932618392981391</c:v>
                      </c:pt>
                      <c:pt idx="558">
                        <c:v>-0.87205774276888626</c:v>
                      </c:pt>
                      <c:pt idx="559">
                        <c:v>-0.8115624118502599</c:v>
                      </c:pt>
                      <c:pt idx="560">
                        <c:v>-0.87281478052177119</c:v>
                      </c:pt>
                      <c:pt idx="561">
                        <c:v>-0.96916783794691408</c:v>
                      </c:pt>
                      <c:pt idx="562">
                        <c:v>-1.1075072081172721</c:v>
                      </c:pt>
                      <c:pt idx="563">
                        <c:v>-1.0952996813304801</c:v>
                      </c:pt>
                      <c:pt idx="564">
                        <c:v>-1.0663821671698239</c:v>
                      </c:pt>
                      <c:pt idx="565">
                        <c:v>-1.052555342165717</c:v>
                      </c:pt>
                      <c:pt idx="566">
                        <c:v>-1.0437330333414849</c:v>
                      </c:pt>
                      <c:pt idx="567">
                        <c:v>-0.97332980420497284</c:v>
                      </c:pt>
                      <c:pt idx="568">
                        <c:v>-0.93644011477903899</c:v>
                      </c:pt>
                      <c:pt idx="569">
                        <c:v>-0.8874065129104769</c:v>
                      </c:pt>
                      <c:pt idx="570">
                        <c:v>-0.98193393743882718</c:v>
                      </c:pt>
                      <c:pt idx="571">
                        <c:v>-0.98697125756838333</c:v>
                      </c:pt>
                      <c:pt idx="572">
                        <c:v>-1.1153163502030961</c:v>
                      </c:pt>
                      <c:pt idx="573">
                        <c:v>-1.1748566862501579</c:v>
                      </c:pt>
                      <c:pt idx="574">
                        <c:v>-1.2030062181513761</c:v>
                      </c:pt>
                      <c:pt idx="575">
                        <c:v>-0.98633488312460293</c:v>
                      </c:pt>
                      <c:pt idx="576">
                        <c:v>-0.7833436051041256</c:v>
                      </c:pt>
                      <c:pt idx="577">
                        <c:v>-0.69718802657020995</c:v>
                      </c:pt>
                      <c:pt idx="578">
                        <c:v>-0.83816387765917377</c:v>
                      </c:pt>
                      <c:pt idx="579">
                        <c:v>-0.93093882383639392</c:v>
                      </c:pt>
                      <c:pt idx="580">
                        <c:v>-1.1633512925568379</c:v>
                      </c:pt>
                      <c:pt idx="581">
                        <c:v>-1.432856487281702</c:v>
                      </c:pt>
                      <c:pt idx="582">
                        <c:v>-1.674251680807759</c:v>
                      </c:pt>
                      <c:pt idx="583">
                        <c:v>-1.6865998086401239</c:v>
                      </c:pt>
                      <c:pt idx="584">
                        <c:v>-1.621994756451496</c:v>
                      </c:pt>
                      <c:pt idx="585">
                        <c:v>-1.2053979284975349</c:v>
                      </c:pt>
                      <c:pt idx="586">
                        <c:v>-0.77472886408262642</c:v>
                      </c:pt>
                      <c:pt idx="587">
                        <c:v>-0.30636762234155068</c:v>
                      </c:pt>
                      <c:pt idx="588">
                        <c:v>9.6527121309844463E-2</c:v>
                      </c:pt>
                      <c:pt idx="589">
                        <c:v>0.25682759661973609</c:v>
                      </c:pt>
                      <c:pt idx="590">
                        <c:v>0.2318273387197971</c:v>
                      </c:pt>
                      <c:pt idx="591">
                        <c:v>7.0915824805423758E-2</c:v>
                      </c:pt>
                      <c:pt idx="592">
                        <c:v>-7.4271433447228849E-2</c:v>
                      </c:pt>
                      <c:pt idx="593">
                        <c:v>4.082845815905662E-4</c:v>
                      </c:pt>
                      <c:pt idx="594">
                        <c:v>-5.563870596536763E-2</c:v>
                      </c:pt>
                      <c:pt idx="595">
                        <c:v>-2.2593958991407689E-2</c:v>
                      </c:pt>
                      <c:pt idx="596">
                        <c:v>-8.5825082941748163E-2</c:v>
                      </c:pt>
                      <c:pt idx="597">
                        <c:v>5.8091421752932623E-2</c:v>
                      </c:pt>
                      <c:pt idx="598">
                        <c:v>4.9966751360962597E-2</c:v>
                      </c:pt>
                      <c:pt idx="599">
                        <c:v>-4.5011039761876689E-2</c:v>
                      </c:pt>
                      <c:pt idx="600">
                        <c:v>-0.2471027535922197</c:v>
                      </c:pt>
                      <c:pt idx="601">
                        <c:v>0.1256641138818701</c:v>
                      </c:pt>
                      <c:pt idx="602">
                        <c:v>0.18981078308229379</c:v>
                      </c:pt>
                      <c:pt idx="603">
                        <c:v>0.36477123888136093</c:v>
                      </c:pt>
                      <c:pt idx="604">
                        <c:v>0.57292268413172986</c:v>
                      </c:pt>
                      <c:pt idx="605">
                        <c:v>0.81679759573038113</c:v>
                      </c:pt>
                      <c:pt idx="606">
                        <c:v>0.83281298535885595</c:v>
                      </c:pt>
                      <c:pt idx="607">
                        <c:v>0.59860202094750414</c:v>
                      </c:pt>
                      <c:pt idx="608">
                        <c:v>0.43899129581644691</c:v>
                      </c:pt>
                      <c:pt idx="609">
                        <c:v>0.34661995793694977</c:v>
                      </c:pt>
                      <c:pt idx="610">
                        <c:v>0.4213691099908819</c:v>
                      </c:pt>
                      <c:pt idx="611">
                        <c:v>0.61201249129567892</c:v>
                      </c:pt>
                      <c:pt idx="612">
                        <c:v>0.76387414005500032</c:v>
                      </c:pt>
                      <c:pt idx="613">
                        <c:v>0.67955426662243867</c:v>
                      </c:pt>
                      <c:pt idx="614">
                        <c:v>0.52606147907418088</c:v>
                      </c:pt>
                      <c:pt idx="615">
                        <c:v>0.3750643167664704</c:v>
                      </c:pt>
                      <c:pt idx="616">
                        <c:v>0.41687168191929019</c:v>
                      </c:pt>
                      <c:pt idx="617">
                        <c:v>0.35492020192973961</c:v>
                      </c:pt>
                      <c:pt idx="618">
                        <c:v>0.24337759034873471</c:v>
                      </c:pt>
                      <c:pt idx="619">
                        <c:v>0.18303127963638949</c:v>
                      </c:pt>
                      <c:pt idx="620">
                        <c:v>3.7955650283702513E-2</c:v>
                      </c:pt>
                      <c:pt idx="621">
                        <c:v>-0.12984402361783631</c:v>
                      </c:pt>
                      <c:pt idx="622">
                        <c:v>-0.3083693540008598</c:v>
                      </c:pt>
                      <c:pt idx="623">
                        <c:v>-0.35994674498988938</c:v>
                      </c:pt>
                      <c:pt idx="624">
                        <c:v>-0.26655113975482531</c:v>
                      </c:pt>
                      <c:pt idx="625">
                        <c:v>-0.14822730688516481</c:v>
                      </c:pt>
                      <c:pt idx="626">
                        <c:v>3.0564248468128531E-2</c:v>
                      </c:pt>
                      <c:pt idx="627">
                        <c:v>0.14104348165210689</c:v>
                      </c:pt>
                      <c:pt idx="628">
                        <c:v>4.0524004621454487E-2</c:v>
                      </c:pt>
                      <c:pt idx="629">
                        <c:v>-0.22771916276063869</c:v>
                      </c:pt>
                      <c:pt idx="630">
                        <c:v>-0.3412651389632439</c:v>
                      </c:pt>
                      <c:pt idx="631">
                        <c:v>-0.468949954401637</c:v>
                      </c:pt>
                      <c:pt idx="632">
                        <c:v>-0.55901033958978175</c:v>
                      </c:pt>
                      <c:pt idx="633">
                        <c:v>-0.40497949557059282</c:v>
                      </c:pt>
                      <c:pt idx="634">
                        <c:v>-0.24571338241319779</c:v>
                      </c:pt>
                      <c:pt idx="635">
                        <c:v>-0.25613203460682538</c:v>
                      </c:pt>
                      <c:pt idx="636">
                        <c:v>-0.13045242444583971</c:v>
                      </c:pt>
                      <c:pt idx="637">
                        <c:v>-0.18608960460423221</c:v>
                      </c:pt>
                      <c:pt idx="638">
                        <c:v>-0.28739400357239292</c:v>
                      </c:pt>
                      <c:pt idx="639">
                        <c:v>-0.21719583132610101</c:v>
                      </c:pt>
                      <c:pt idx="640">
                        <c:v>-0.33040013819504588</c:v>
                      </c:pt>
                      <c:pt idx="641">
                        <c:v>-0.6888129739930372</c:v>
                      </c:pt>
                      <c:pt idx="642">
                        <c:v>-0.9083905864161036</c:v>
                      </c:pt>
                      <c:pt idx="643">
                        <c:v>-1.0513580122510751</c:v>
                      </c:pt>
                      <c:pt idx="644">
                        <c:v>-1.139548075360447</c:v>
                      </c:pt>
                      <c:pt idx="645">
                        <c:v>-1.003600215468317</c:v>
                      </c:pt>
                      <c:pt idx="646">
                        <c:v>-1.036707901261497</c:v>
                      </c:pt>
                      <c:pt idx="647">
                        <c:v>-1.116689945479507</c:v>
                      </c:pt>
                      <c:pt idx="648">
                        <c:v>-1.1683121282533959</c:v>
                      </c:pt>
                      <c:pt idx="649">
                        <c:v>-1.1999027242552509</c:v>
                      </c:pt>
                      <c:pt idx="650">
                        <c:v>-1.3769157186104919</c:v>
                      </c:pt>
                      <c:pt idx="651">
                        <c:v>-1.487779520932148</c:v>
                      </c:pt>
                      <c:pt idx="652">
                        <c:v>-1.723227030216552</c:v>
                      </c:pt>
                      <c:pt idx="653">
                        <c:v>-1.7561214584843761</c:v>
                      </c:pt>
                      <c:pt idx="654">
                        <c:v>-1.7910997605494601</c:v>
                      </c:pt>
                      <c:pt idx="655">
                        <c:v>-1.951316720089791</c:v>
                      </c:pt>
                      <c:pt idx="656">
                        <c:v>-2.050321643892357</c:v>
                      </c:pt>
                      <c:pt idx="657">
                        <c:v>-2.139745642822759</c:v>
                      </c:pt>
                      <c:pt idx="658">
                        <c:v>-2.3824739167312918</c:v>
                      </c:pt>
                      <c:pt idx="659">
                        <c:v>-2.5027960787737782</c:v>
                      </c:pt>
                      <c:pt idx="660">
                        <c:v>-2.338737818304661</c:v>
                      </c:pt>
                      <c:pt idx="661">
                        <c:v>-2.248416275310567</c:v>
                      </c:pt>
                      <c:pt idx="662">
                        <c:v>-2.2585352998013901</c:v>
                      </c:pt>
                      <c:pt idx="663">
                        <c:v>-0.69340424387464061</c:v>
                      </c:pt>
                      <c:pt idx="664">
                        <c:v>-0.93200761974806234</c:v>
                      </c:pt>
                      <c:pt idx="665">
                        <c:v>-1.1794756543124061</c:v>
                      </c:pt>
                      <c:pt idx="666">
                        <c:v>-1.3723316368180549</c:v>
                      </c:pt>
                      <c:pt idx="667">
                        <c:v>-1.540984136906357</c:v>
                      </c:pt>
                      <c:pt idx="668">
                        <c:v>-1.7305082867119179</c:v>
                      </c:pt>
                      <c:pt idx="669">
                        <c:v>-1.8097598727716551</c:v>
                      </c:pt>
                      <c:pt idx="670">
                        <c:v>-1.9833301787080151</c:v>
                      </c:pt>
                      <c:pt idx="671">
                        <c:v>-2.034951817705581</c:v>
                      </c:pt>
                      <c:pt idx="672">
                        <c:v>-2.2328744501920359</c:v>
                      </c:pt>
                      <c:pt idx="673">
                        <c:v>-2.1222302375298669</c:v>
                      </c:pt>
                      <c:pt idx="674">
                        <c:v>-1.7690680056033929</c:v>
                      </c:pt>
                      <c:pt idx="675">
                        <c:v>-1.5434501359522721</c:v>
                      </c:pt>
                      <c:pt idx="676">
                        <c:v>-1.402824990622396</c:v>
                      </c:pt>
                      <c:pt idx="677">
                        <c:v>-1.3876905184805599</c:v>
                      </c:pt>
                      <c:pt idx="678">
                        <c:v>-1.4518609495729431</c:v>
                      </c:pt>
                      <c:pt idx="679">
                        <c:v>-1.5416611402053511</c:v>
                      </c:pt>
                      <c:pt idx="680">
                        <c:v>-3.6330998925345672</c:v>
                      </c:pt>
                      <c:pt idx="681">
                        <c:v>-2.1167375544680609</c:v>
                      </c:pt>
                      <c:pt idx="682">
                        <c:v>-3.8340962352641612</c:v>
                      </c:pt>
                      <c:pt idx="683">
                        <c:v>-3.529302921294629</c:v>
                      </c:pt>
                      <c:pt idx="684">
                        <c:v>-3.541033313451325</c:v>
                      </c:pt>
                      <c:pt idx="685">
                        <c:v>-3.3464602533385719</c:v>
                      </c:pt>
                      <c:pt idx="686">
                        <c:v>-3.022950160123842</c:v>
                      </c:pt>
                      <c:pt idx="687">
                        <c:v>-2.9235608923310372</c:v>
                      </c:pt>
                      <c:pt idx="688">
                        <c:v>-2.7847815065575579</c:v>
                      </c:pt>
                      <c:pt idx="689">
                        <c:v>-2.6987441999176229</c:v>
                      </c:pt>
                      <c:pt idx="690">
                        <c:v>-2.6303613554984659</c:v>
                      </c:pt>
                      <c:pt idx="691">
                        <c:v>-2.712800377162679</c:v>
                      </c:pt>
                      <c:pt idx="692">
                        <c:v>-2.7904917988440259</c:v>
                      </c:pt>
                      <c:pt idx="693">
                        <c:v>-2.854016062134423</c:v>
                      </c:pt>
                      <c:pt idx="694">
                        <c:v>-2.933914386089373</c:v>
                      </c:pt>
                      <c:pt idx="695">
                        <c:v>-2.9144298420847599</c:v>
                      </c:pt>
                      <c:pt idx="696">
                        <c:v>-2.836459256963046</c:v>
                      </c:pt>
                      <c:pt idx="697">
                        <c:v>-2.7168815791776999</c:v>
                      </c:pt>
                      <c:pt idx="698">
                        <c:v>-2.6603456400120948</c:v>
                      </c:pt>
                      <c:pt idx="699">
                        <c:v>-2.587604316636543</c:v>
                      </c:pt>
                      <c:pt idx="700">
                        <c:v>-2.3435110158337631</c:v>
                      </c:pt>
                      <c:pt idx="701">
                        <c:v>-2.1355481805955701</c:v>
                      </c:pt>
                      <c:pt idx="702">
                        <c:v>-2.044204027529466</c:v>
                      </c:pt>
                      <c:pt idx="703">
                        <c:v>-1.9561826270367879</c:v>
                      </c:pt>
                      <c:pt idx="704">
                        <c:v>-1.7424800776675959</c:v>
                      </c:pt>
                      <c:pt idx="705">
                        <c:v>-1.7192761208393761</c:v>
                      </c:pt>
                      <c:pt idx="706">
                        <c:v>-1.708228463320185</c:v>
                      </c:pt>
                      <c:pt idx="707">
                        <c:v>-0.54603535112801038</c:v>
                      </c:pt>
                      <c:pt idx="708">
                        <c:v>-0.34820626601709143</c:v>
                      </c:pt>
                      <c:pt idx="709">
                        <c:v>-0.25012884270266678</c:v>
                      </c:pt>
                      <c:pt idx="710">
                        <c:v>-8.4993849477829911E-2</c:v>
                      </c:pt>
                      <c:pt idx="711">
                        <c:v>5.0106715584849207E-2</c:v>
                      </c:pt>
                      <c:pt idx="712">
                        <c:v>0.38659500789087392</c:v>
                      </c:pt>
                      <c:pt idx="713">
                        <c:v>0.48389690185580952</c:v>
                      </c:pt>
                      <c:pt idx="714">
                        <c:v>0.48943879206065211</c:v>
                      </c:pt>
                      <c:pt idx="715">
                        <c:v>0.35487620092634192</c:v>
                      </c:pt>
                      <c:pt idx="716">
                        <c:v>0.19834050573801629</c:v>
                      </c:pt>
                      <c:pt idx="717">
                        <c:v>-0.1210942804425757</c:v>
                      </c:pt>
                      <c:pt idx="718">
                        <c:v>-0.39784435482316521</c:v>
                      </c:pt>
                      <c:pt idx="719">
                        <c:v>-0.46287734957004728</c:v>
                      </c:pt>
                      <c:pt idx="720">
                        <c:v>-0.35009504691478871</c:v>
                      </c:pt>
                      <c:pt idx="721">
                        <c:v>1.718857646023993</c:v>
                      </c:pt>
                      <c:pt idx="722">
                        <c:v>-0.11217050497957021</c:v>
                      </c:pt>
                      <c:pt idx="723">
                        <c:v>1.7812343927529539</c:v>
                      </c:pt>
                      <c:pt idx="724">
                        <c:v>-0.21757379721686221</c:v>
                      </c:pt>
                      <c:pt idx="725">
                        <c:v>-0.44667887946516738</c:v>
                      </c:pt>
                      <c:pt idx="726">
                        <c:v>-0.52591795915519834</c:v>
                      </c:pt>
                      <c:pt idx="727">
                        <c:v>-0.56030115274844683</c:v>
                      </c:pt>
                      <c:pt idx="728">
                        <c:v>-0.43869946750181971</c:v>
                      </c:pt>
                      <c:pt idx="729">
                        <c:v>-0.41603150192782162</c:v>
                      </c:pt>
                      <c:pt idx="730">
                        <c:v>-0.48598811158761551</c:v>
                      </c:pt>
                      <c:pt idx="731">
                        <c:v>-0.70282014798374792</c:v>
                      </c:pt>
                      <c:pt idx="732">
                        <c:v>-0.93583923911611011</c:v>
                      </c:pt>
                      <c:pt idx="733">
                        <c:v>-0.91761239335792821</c:v>
                      </c:pt>
                      <c:pt idx="734">
                        <c:v>-0.78232296074917895</c:v>
                      </c:pt>
                      <c:pt idx="735">
                        <c:v>-0.47866182914179051</c:v>
                      </c:pt>
                      <c:pt idx="736">
                        <c:v>-0.25882236532846642</c:v>
                      </c:pt>
                      <c:pt idx="737">
                        <c:v>-3.0509951390833529E-2</c:v>
                      </c:pt>
                      <c:pt idx="738">
                        <c:v>7.5989106877970794E-2</c:v>
                      </c:pt>
                      <c:pt idx="739">
                        <c:v>0.1417124194787763</c:v>
                      </c:pt>
                      <c:pt idx="740">
                        <c:v>0.25537529018084509</c:v>
                      </c:pt>
                      <c:pt idx="741">
                        <c:v>0.41887197511210877</c:v>
                      </c:pt>
                      <c:pt idx="742">
                        <c:v>0.59075102465040408</c:v>
                      </c:pt>
                      <c:pt idx="743">
                        <c:v>0.64439898745752044</c:v>
                      </c:pt>
                      <c:pt idx="744">
                        <c:v>0.41939372011445469</c:v>
                      </c:pt>
                      <c:pt idx="745">
                        <c:v>0.38439284932823148</c:v>
                      </c:pt>
                      <c:pt idx="746">
                        <c:v>0.45122090497391459</c:v>
                      </c:pt>
                      <c:pt idx="747">
                        <c:v>3.7088596410934911</c:v>
                      </c:pt>
                      <c:pt idx="748">
                        <c:v>3.8015807606217908</c:v>
                      </c:pt>
                      <c:pt idx="749">
                        <c:v>4.043702781951378</c:v>
                      </c:pt>
                      <c:pt idx="750">
                        <c:v>4.2521041597818749</c:v>
                      </c:pt>
                      <c:pt idx="751">
                        <c:v>4.3976202700984928</c:v>
                      </c:pt>
                      <c:pt idx="752">
                        <c:v>4.5523064212418296</c:v>
                      </c:pt>
                      <c:pt idx="753">
                        <c:v>4.7063198140137299</c:v>
                      </c:pt>
                      <c:pt idx="754">
                        <c:v>4.877343223277455</c:v>
                      </c:pt>
                      <c:pt idx="755">
                        <c:v>4.9547600998613044</c:v>
                      </c:pt>
                      <c:pt idx="756">
                        <c:v>4.9404147439522372</c:v>
                      </c:pt>
                      <c:pt idx="757">
                        <c:v>4.9415029636979719</c:v>
                      </c:pt>
                      <c:pt idx="758">
                        <c:v>4.8279349240815312</c:v>
                      </c:pt>
                      <c:pt idx="759">
                        <c:v>4.7062106069946434</c:v>
                      </c:pt>
                      <c:pt idx="760">
                        <c:v>4.4927734828887056</c:v>
                      </c:pt>
                      <c:pt idx="761">
                        <c:v>4.1117631031604747</c:v>
                      </c:pt>
                      <c:pt idx="762">
                        <c:v>3.8714919121575431</c:v>
                      </c:pt>
                      <c:pt idx="763">
                        <c:v>3.7059577952630618</c:v>
                      </c:pt>
                      <c:pt idx="764">
                        <c:v>3.57742623943839</c:v>
                      </c:pt>
                      <c:pt idx="765">
                        <c:v>3.52416848760374</c:v>
                      </c:pt>
                      <c:pt idx="766">
                        <c:v>3.4147913943009862</c:v>
                      </c:pt>
                      <c:pt idx="767">
                        <c:v>3.5726070466703219</c:v>
                      </c:pt>
                      <c:pt idx="768">
                        <c:v>3.739826745255987</c:v>
                      </c:pt>
                      <c:pt idx="769">
                        <c:v>3.5714074319146651</c:v>
                      </c:pt>
                      <c:pt idx="770">
                        <c:v>3.3570986343631528</c:v>
                      </c:pt>
                      <c:pt idx="771">
                        <c:v>3.092251419112499</c:v>
                      </c:pt>
                      <c:pt idx="772">
                        <c:v>2.9078738816098131</c:v>
                      </c:pt>
                      <c:pt idx="773">
                        <c:v>2.7594394251466152</c:v>
                      </c:pt>
                      <c:pt idx="774">
                        <c:v>2.6168150675487829</c:v>
                      </c:pt>
                      <c:pt idx="775">
                        <c:v>2.7881068447670998</c:v>
                      </c:pt>
                      <c:pt idx="776">
                        <c:v>3.0444886034261822</c:v>
                      </c:pt>
                      <c:pt idx="777">
                        <c:v>3.3377452781196721</c:v>
                      </c:pt>
                      <c:pt idx="778">
                        <c:v>3.5595206273354241</c:v>
                      </c:pt>
                      <c:pt idx="779">
                        <c:v>3.5772394163028589</c:v>
                      </c:pt>
                      <c:pt idx="780">
                        <c:v>3.5562160197234101</c:v>
                      </c:pt>
                      <c:pt idx="781">
                        <c:v>3.483173573255455</c:v>
                      </c:pt>
                      <c:pt idx="782">
                        <c:v>3.2794237632968319</c:v>
                      </c:pt>
                      <c:pt idx="783">
                        <c:v>2.9998412782084438</c:v>
                      </c:pt>
                      <c:pt idx="784">
                        <c:v>2.8503111761712132</c:v>
                      </c:pt>
                      <c:pt idx="785">
                        <c:v>1.5271837295799171</c:v>
                      </c:pt>
                      <c:pt idx="786">
                        <c:v>2.807818528921258</c:v>
                      </c:pt>
                      <c:pt idx="787">
                        <c:v>2.662655642232115</c:v>
                      </c:pt>
                      <c:pt idx="788">
                        <c:v>2.465999322871236</c:v>
                      </c:pt>
                      <c:pt idx="789">
                        <c:v>2.3815944594202572</c:v>
                      </c:pt>
                      <c:pt idx="790">
                        <c:v>2.2473835155791999</c:v>
                      </c:pt>
                      <c:pt idx="791">
                        <c:v>1.977284144742081</c:v>
                      </c:pt>
                      <c:pt idx="792">
                        <c:v>1.913559753925322</c:v>
                      </c:pt>
                      <c:pt idx="793">
                        <c:v>1.808578176986237</c:v>
                      </c:pt>
                      <c:pt idx="794">
                        <c:v>1.8847873158460171</c:v>
                      </c:pt>
                      <c:pt idx="795">
                        <c:v>2.264266430267885</c:v>
                      </c:pt>
                      <c:pt idx="796">
                        <c:v>2.3800446734600729</c:v>
                      </c:pt>
                      <c:pt idx="797">
                        <c:v>1.0347550085332411</c:v>
                      </c:pt>
                      <c:pt idx="798">
                        <c:v>2.3111186980190501</c:v>
                      </c:pt>
                      <c:pt idx="799">
                        <c:v>2.291071087811158</c:v>
                      </c:pt>
                      <c:pt idx="800">
                        <c:v>0.36416051199771698</c:v>
                      </c:pt>
                      <c:pt idx="801">
                        <c:v>0.19146414619476271</c:v>
                      </c:pt>
                      <c:pt idx="802">
                        <c:v>4.8244498720788363E-2</c:v>
                      </c:pt>
                      <c:pt idx="803">
                        <c:v>4.4674916119723351E-2</c:v>
                      </c:pt>
                      <c:pt idx="804">
                        <c:v>4.936817745187911E-2</c:v>
                      </c:pt>
                      <c:pt idx="805">
                        <c:v>2.3927316278049888</c:v>
                      </c:pt>
                      <c:pt idx="806">
                        <c:v>0.19257427786638989</c:v>
                      </c:pt>
                      <c:pt idx="807">
                        <c:v>2.6117016944753142</c:v>
                      </c:pt>
                      <c:pt idx="808">
                        <c:v>2.691588436251128</c:v>
                      </c:pt>
                      <c:pt idx="809">
                        <c:v>2.7931790691095819</c:v>
                      </c:pt>
                      <c:pt idx="810">
                        <c:v>2.784959056484043</c:v>
                      </c:pt>
                      <c:pt idx="811">
                        <c:v>2.8403933982565981</c:v>
                      </c:pt>
                      <c:pt idx="812">
                        <c:v>2.7452891959078971</c:v>
                      </c:pt>
                      <c:pt idx="813">
                        <c:v>2.6557984258302052</c:v>
                      </c:pt>
                      <c:pt idx="814">
                        <c:v>2.544142608770704</c:v>
                      </c:pt>
                      <c:pt idx="815">
                        <c:v>2.5233516065010431</c:v>
                      </c:pt>
                      <c:pt idx="816">
                        <c:v>2.5422202472854689</c:v>
                      </c:pt>
                      <c:pt idx="817">
                        <c:v>2.4880987672272079</c:v>
                      </c:pt>
                      <c:pt idx="818">
                        <c:v>2.2365470160785859</c:v>
                      </c:pt>
                      <c:pt idx="819">
                        <c:v>1.8195450163215381</c:v>
                      </c:pt>
                      <c:pt idx="820">
                        <c:v>1.4141278189404241</c:v>
                      </c:pt>
                      <c:pt idx="821">
                        <c:v>1.3679093540285681</c:v>
                      </c:pt>
                      <c:pt idx="822">
                        <c:v>1.5269683537827139</c:v>
                      </c:pt>
                      <c:pt idx="823">
                        <c:v>1.6748256190790389</c:v>
                      </c:pt>
                      <c:pt idx="824">
                        <c:v>1.9110580151907051</c:v>
                      </c:pt>
                      <c:pt idx="825">
                        <c:v>2.1558937924562742</c:v>
                      </c:pt>
                      <c:pt idx="826">
                        <c:v>2.3046101650429018</c:v>
                      </c:pt>
                      <c:pt idx="827">
                        <c:v>2.383586794564561</c:v>
                      </c:pt>
                      <c:pt idx="828">
                        <c:v>2.4162090113553258</c:v>
                      </c:pt>
                      <c:pt idx="829">
                        <c:v>2.2624732624917399</c:v>
                      </c:pt>
                      <c:pt idx="830">
                        <c:v>2.2245323953034029</c:v>
                      </c:pt>
                      <c:pt idx="831">
                        <c:v>2.2646588456046821</c:v>
                      </c:pt>
                      <c:pt idx="832">
                        <c:v>2.3066062326562671</c:v>
                      </c:pt>
                      <c:pt idx="833">
                        <c:v>2.138974618188934</c:v>
                      </c:pt>
                      <c:pt idx="834">
                        <c:v>2.2381915120632971</c:v>
                      </c:pt>
                      <c:pt idx="835">
                        <c:v>2.2966225361800801</c:v>
                      </c:pt>
                      <c:pt idx="836">
                        <c:v>2.2006764224277209</c:v>
                      </c:pt>
                      <c:pt idx="837">
                        <c:v>2.1027941127098719</c:v>
                      </c:pt>
                      <c:pt idx="838">
                        <c:v>1.999461769832384</c:v>
                      </c:pt>
                      <c:pt idx="839">
                        <c:v>1.8347708231143529</c:v>
                      </c:pt>
                      <c:pt idx="840">
                        <c:v>1.812679767901801</c:v>
                      </c:pt>
                      <c:pt idx="841">
                        <c:v>1.9140671090052239</c:v>
                      </c:pt>
                      <c:pt idx="842">
                        <c:v>2.202750429846323</c:v>
                      </c:pt>
                      <c:pt idx="843">
                        <c:v>2.3611303332678841</c:v>
                      </c:pt>
                      <c:pt idx="844">
                        <c:v>2.4777696784615428</c:v>
                      </c:pt>
                      <c:pt idx="845">
                        <c:v>2.636519685129842</c:v>
                      </c:pt>
                      <c:pt idx="846">
                        <c:v>2.6686461049080439</c:v>
                      </c:pt>
                      <c:pt idx="847">
                        <c:v>2.6885810901514882</c:v>
                      </c:pt>
                      <c:pt idx="848">
                        <c:v>2.6439229542487639</c:v>
                      </c:pt>
                      <c:pt idx="849">
                        <c:v>2.6319315383944568</c:v>
                      </c:pt>
                      <c:pt idx="850">
                        <c:v>2.5641409455998438</c:v>
                      </c:pt>
                      <c:pt idx="851">
                        <c:v>2.337201994816462</c:v>
                      </c:pt>
                      <c:pt idx="852">
                        <c:v>2.1330871676956988</c:v>
                      </c:pt>
                      <c:pt idx="853">
                        <c:v>2.2302777312708271</c:v>
                      </c:pt>
                      <c:pt idx="854">
                        <c:v>2.3305020383675812</c:v>
                      </c:pt>
                      <c:pt idx="855">
                        <c:v>2.3689823967728851</c:v>
                      </c:pt>
                      <c:pt idx="856">
                        <c:v>2.4561978439109922</c:v>
                      </c:pt>
                      <c:pt idx="857">
                        <c:v>2.5068605288083821</c:v>
                      </c:pt>
                      <c:pt idx="858">
                        <c:v>2.389283567231995</c:v>
                      </c:pt>
                      <c:pt idx="859">
                        <c:v>2.3864393036258549</c:v>
                      </c:pt>
                      <c:pt idx="860">
                        <c:v>2.4605245304670271</c:v>
                      </c:pt>
                      <c:pt idx="861">
                        <c:v>2.5057502231450068</c:v>
                      </c:pt>
                      <c:pt idx="862">
                        <c:v>2.648497032990297</c:v>
                      </c:pt>
                      <c:pt idx="863">
                        <c:v>2.6284845482175689</c:v>
                      </c:pt>
                      <c:pt idx="864">
                        <c:v>2.6966647188633468</c:v>
                      </c:pt>
                      <c:pt idx="865">
                        <c:v>2.7807791059205278</c:v>
                      </c:pt>
                      <c:pt idx="866">
                        <c:v>2.8552707378674049</c:v>
                      </c:pt>
                      <c:pt idx="867">
                        <c:v>2.776402239730611</c:v>
                      </c:pt>
                      <c:pt idx="868">
                        <c:v>2.601667081169408</c:v>
                      </c:pt>
                      <c:pt idx="869">
                        <c:v>2.3833742136280631</c:v>
                      </c:pt>
                      <c:pt idx="870">
                        <c:v>2.1918046810586982</c:v>
                      </c:pt>
                      <c:pt idx="871">
                        <c:v>2.0746664783897182</c:v>
                      </c:pt>
                      <c:pt idx="872">
                        <c:v>2.0436892714613029</c:v>
                      </c:pt>
                      <c:pt idx="873">
                        <c:v>2.1180549797642541</c:v>
                      </c:pt>
                      <c:pt idx="874">
                        <c:v>2.4208994619672501</c:v>
                      </c:pt>
                      <c:pt idx="875">
                        <c:v>2.6303820349137479</c:v>
                      </c:pt>
                      <c:pt idx="876">
                        <c:v>2.6450378849045948</c:v>
                      </c:pt>
                      <c:pt idx="877">
                        <c:v>3.5802061229772</c:v>
                      </c:pt>
                      <c:pt idx="878">
                        <c:v>3.5108584797711502</c:v>
                      </c:pt>
                      <c:pt idx="879">
                        <c:v>3.4115487410157219</c:v>
                      </c:pt>
                      <c:pt idx="880">
                        <c:v>3.4589441929489331</c:v>
                      </c:pt>
                      <c:pt idx="881">
                        <c:v>3.4760491354299252</c:v>
                      </c:pt>
                      <c:pt idx="882">
                        <c:v>3.3072446775652709</c:v>
                      </c:pt>
                      <c:pt idx="883">
                        <c:v>3.1582672472010298</c:v>
                      </c:pt>
                      <c:pt idx="884">
                        <c:v>2.9261089924698269</c:v>
                      </c:pt>
                      <c:pt idx="885">
                        <c:v>2.7161319497521479</c:v>
                      </c:pt>
                      <c:pt idx="886">
                        <c:v>2.5129241245522902</c:v>
                      </c:pt>
                      <c:pt idx="887">
                        <c:v>2.1670203826375212</c:v>
                      </c:pt>
                      <c:pt idx="888">
                        <c:v>2.1024917834619812</c:v>
                      </c:pt>
                      <c:pt idx="889">
                        <c:v>2.0079829786244878</c:v>
                      </c:pt>
                      <c:pt idx="890">
                        <c:v>1.841921811954027</c:v>
                      </c:pt>
                      <c:pt idx="891">
                        <c:v>1.9401779743748711</c:v>
                      </c:pt>
                      <c:pt idx="892">
                        <c:v>2.0407718761956972</c:v>
                      </c:pt>
                      <c:pt idx="893">
                        <c:v>2.3330787829179909</c:v>
                      </c:pt>
                      <c:pt idx="894">
                        <c:v>2.4530924529741029</c:v>
                      </c:pt>
                      <c:pt idx="895">
                        <c:v>2.439714922208716</c:v>
                      </c:pt>
                      <c:pt idx="896">
                        <c:v>2.2734338129450928</c:v>
                      </c:pt>
                      <c:pt idx="897">
                        <c:v>1.899912187488578</c:v>
                      </c:pt>
                      <c:pt idx="898">
                        <c:v>0.64045052848148409</c:v>
                      </c:pt>
                      <c:pt idx="899">
                        <c:v>0.9657093432139664</c:v>
                      </c:pt>
                      <c:pt idx="900">
                        <c:v>0.75801624850632332</c:v>
                      </c:pt>
                      <c:pt idx="901">
                        <c:v>1.0157666473003599</c:v>
                      </c:pt>
                      <c:pt idx="902">
                        <c:v>1.2777170329375001</c:v>
                      </c:pt>
                      <c:pt idx="903">
                        <c:v>1.4459618741523601</c:v>
                      </c:pt>
                      <c:pt idx="904">
                        <c:v>1.5463036419148299</c:v>
                      </c:pt>
                      <c:pt idx="905">
                        <c:v>1.53598765111928</c:v>
                      </c:pt>
                      <c:pt idx="906">
                        <c:v>1.381802111992172</c:v>
                      </c:pt>
                      <c:pt idx="907">
                        <c:v>1.324000999031818</c:v>
                      </c:pt>
                      <c:pt idx="908">
                        <c:v>1.498465135966383</c:v>
                      </c:pt>
                      <c:pt idx="909">
                        <c:v>1.7509935870303159</c:v>
                      </c:pt>
                      <c:pt idx="910">
                        <c:v>2.033495718812103</c:v>
                      </c:pt>
                      <c:pt idx="911">
                        <c:v>2.0652807975492369</c:v>
                      </c:pt>
                      <c:pt idx="912">
                        <c:v>2.0174306888178668</c:v>
                      </c:pt>
                      <c:pt idx="913">
                        <c:v>2.0208191581035129</c:v>
                      </c:pt>
                      <c:pt idx="914">
                        <c:v>2.2362335380306502</c:v>
                      </c:pt>
                      <c:pt idx="915">
                        <c:v>2.4784180445612431</c:v>
                      </c:pt>
                      <c:pt idx="916">
                        <c:v>2.5739742451113079</c:v>
                      </c:pt>
                      <c:pt idx="917">
                        <c:v>2.65043869045962</c:v>
                      </c:pt>
                      <c:pt idx="918">
                        <c:v>2.4727281961747618</c:v>
                      </c:pt>
                      <c:pt idx="919">
                        <c:v>2.1334478399674421</c:v>
                      </c:pt>
                      <c:pt idx="920">
                        <c:v>1.8999547384038871</c:v>
                      </c:pt>
                      <c:pt idx="921">
                        <c:v>1.690016251840176</c:v>
                      </c:pt>
                      <c:pt idx="922">
                        <c:v>1.5749976551956271</c:v>
                      </c:pt>
                      <c:pt idx="923">
                        <c:v>1.444222880528927</c:v>
                      </c:pt>
                      <c:pt idx="924">
                        <c:v>1.291196885204468</c:v>
                      </c:pt>
                      <c:pt idx="925">
                        <c:v>1.3169906647631631</c:v>
                      </c:pt>
                      <c:pt idx="926">
                        <c:v>1.530147728046596</c:v>
                      </c:pt>
                      <c:pt idx="927">
                        <c:v>1.449010161177962</c:v>
                      </c:pt>
                      <c:pt idx="928">
                        <c:v>1.354985860769125</c:v>
                      </c:pt>
                      <c:pt idx="929">
                        <c:v>1.2579268813191891</c:v>
                      </c:pt>
                      <c:pt idx="930">
                        <c:v>1.3238654146545841</c:v>
                      </c:pt>
                      <c:pt idx="931">
                        <c:v>1.3792745147201391</c:v>
                      </c:pt>
                      <c:pt idx="932">
                        <c:v>1.492573602542838</c:v>
                      </c:pt>
                      <c:pt idx="933">
                        <c:v>1.7217330208148149</c:v>
                      </c:pt>
                      <c:pt idx="934">
                        <c:v>1.6896624400984841</c:v>
                      </c:pt>
                      <c:pt idx="935">
                        <c:v>1.890441349162429</c:v>
                      </c:pt>
                      <c:pt idx="936">
                        <c:v>2.0553582435330768</c:v>
                      </c:pt>
                      <c:pt idx="937">
                        <c:v>2.496701569038382</c:v>
                      </c:pt>
                      <c:pt idx="938">
                        <c:v>2.8647579941843069</c:v>
                      </c:pt>
                      <c:pt idx="939">
                        <c:v>3.2413311272965761</c:v>
                      </c:pt>
                      <c:pt idx="940">
                        <c:v>3.3107499522939379</c:v>
                      </c:pt>
                      <c:pt idx="941">
                        <c:v>3.2523105573993361</c:v>
                      </c:pt>
                      <c:pt idx="942">
                        <c:v>3.2996178928628952</c:v>
                      </c:pt>
                      <c:pt idx="943">
                        <c:v>3.2895479361143392</c:v>
                      </c:pt>
                      <c:pt idx="944">
                        <c:v>3.3104741518561158</c:v>
                      </c:pt>
                      <c:pt idx="945">
                        <c:v>3.1958744375783779</c:v>
                      </c:pt>
                      <c:pt idx="946">
                        <c:v>3.0956520374953049</c:v>
                      </c:pt>
                      <c:pt idx="947">
                        <c:v>3.2511376264296339</c:v>
                      </c:pt>
                      <c:pt idx="948">
                        <c:v>3.492416027248948</c:v>
                      </c:pt>
                      <c:pt idx="949">
                        <c:v>3.6069451616603971</c:v>
                      </c:pt>
                      <c:pt idx="950">
                        <c:v>3.5787804545412421</c:v>
                      </c:pt>
                      <c:pt idx="951">
                        <c:v>4.5871284081051487</c:v>
                      </c:pt>
                      <c:pt idx="952">
                        <c:v>4.6034425906303946</c:v>
                      </c:pt>
                      <c:pt idx="953">
                        <c:v>3.4425602829460078</c:v>
                      </c:pt>
                      <c:pt idx="954">
                        <c:v>4.5577989802815102</c:v>
                      </c:pt>
                      <c:pt idx="955">
                        <c:v>4.6113722230337464</c:v>
                      </c:pt>
                      <c:pt idx="956">
                        <c:v>4.5442371620404183</c:v>
                      </c:pt>
                      <c:pt idx="957">
                        <c:v>3.0830415133528049</c:v>
                      </c:pt>
                      <c:pt idx="958">
                        <c:v>3.001692884107289</c:v>
                      </c:pt>
                      <c:pt idx="959">
                        <c:v>2.9361592890413082</c:v>
                      </c:pt>
                      <c:pt idx="960">
                        <c:v>2.641724800073431</c:v>
                      </c:pt>
                      <c:pt idx="961">
                        <c:v>2.4691911354062048</c:v>
                      </c:pt>
                      <c:pt idx="962">
                        <c:v>2.3539384450721039</c:v>
                      </c:pt>
                      <c:pt idx="963">
                        <c:v>2.406420939272532</c:v>
                      </c:pt>
                      <c:pt idx="964">
                        <c:v>2.6604880138545939</c:v>
                      </c:pt>
                      <c:pt idx="965">
                        <c:v>2.650006699404504</c:v>
                      </c:pt>
                      <c:pt idx="966">
                        <c:v>2.4742370373404392</c:v>
                      </c:pt>
                      <c:pt idx="967">
                        <c:v>2.0446955086328278</c:v>
                      </c:pt>
                      <c:pt idx="968">
                        <c:v>1.744237693562972</c:v>
                      </c:pt>
                      <c:pt idx="969">
                        <c:v>1.5550422845277929</c:v>
                      </c:pt>
                      <c:pt idx="970">
                        <c:v>1.7412832712371229</c:v>
                      </c:pt>
                      <c:pt idx="971">
                        <c:v>1.924323032660473</c:v>
                      </c:pt>
                      <c:pt idx="972">
                        <c:v>1.9608290113779789</c:v>
                      </c:pt>
                      <c:pt idx="973">
                        <c:v>1.8652818321555931</c:v>
                      </c:pt>
                      <c:pt idx="974">
                        <c:v>1.914032919776981</c:v>
                      </c:pt>
                      <c:pt idx="975">
                        <c:v>1.7734416394590189</c:v>
                      </c:pt>
                      <c:pt idx="976">
                        <c:v>1.592022747118373</c:v>
                      </c:pt>
                      <c:pt idx="977">
                        <c:v>1.449508516701133</c:v>
                      </c:pt>
                      <c:pt idx="978">
                        <c:v>1.4413546395878361</c:v>
                      </c:pt>
                      <c:pt idx="979">
                        <c:v>1.5867213368019779</c:v>
                      </c:pt>
                      <c:pt idx="980">
                        <c:v>1.6939300436213449</c:v>
                      </c:pt>
                      <c:pt idx="981">
                        <c:v>1.683965444471617</c:v>
                      </c:pt>
                      <c:pt idx="982">
                        <c:v>1.533591968804739</c:v>
                      </c:pt>
                      <c:pt idx="983">
                        <c:v>1.355317179784141</c:v>
                      </c:pt>
                      <c:pt idx="984">
                        <c:v>1.273721901377173</c:v>
                      </c:pt>
                      <c:pt idx="985">
                        <c:v>1.3114833660272229</c:v>
                      </c:pt>
                      <c:pt idx="986">
                        <c:v>1.3168525627205421</c:v>
                      </c:pt>
                      <c:pt idx="987">
                        <c:v>1.242010697804447</c:v>
                      </c:pt>
                      <c:pt idx="988">
                        <c:v>1.1509058446707741</c:v>
                      </c:pt>
                      <c:pt idx="989">
                        <c:v>1.0652643248342619</c:v>
                      </c:pt>
                      <c:pt idx="990">
                        <c:v>1.0899831650796781</c:v>
                      </c:pt>
                      <c:pt idx="991">
                        <c:v>1.209928289189601</c:v>
                      </c:pt>
                      <c:pt idx="992">
                        <c:v>1.479329020834711</c:v>
                      </c:pt>
                      <c:pt idx="993">
                        <c:v>1.714293029649637</c:v>
                      </c:pt>
                      <c:pt idx="994">
                        <c:v>1.949827626720867</c:v>
                      </c:pt>
                      <c:pt idx="995">
                        <c:v>1.945036534004712</c:v>
                      </c:pt>
                      <c:pt idx="996">
                        <c:v>1.8572960126378131</c:v>
                      </c:pt>
                      <c:pt idx="997">
                        <c:v>1.8331337166899311</c:v>
                      </c:pt>
                      <c:pt idx="998">
                        <c:v>1.9208951968718131</c:v>
                      </c:pt>
                      <c:pt idx="999">
                        <c:v>2.0226742227982668</c:v>
                      </c:pt>
                      <c:pt idx="1000">
                        <c:v>1.962475977477766</c:v>
                      </c:pt>
                      <c:pt idx="1001">
                        <c:v>1.9887290485946481</c:v>
                      </c:pt>
                      <c:pt idx="1002">
                        <c:v>2.7368965063319868</c:v>
                      </c:pt>
                      <c:pt idx="1003">
                        <c:v>2.6295839541005659</c:v>
                      </c:pt>
                      <c:pt idx="1004">
                        <c:v>2.5889157263363138</c:v>
                      </c:pt>
                      <c:pt idx="1005">
                        <c:v>2.6959089360737249</c:v>
                      </c:pt>
                      <c:pt idx="1006">
                        <c:v>2.8751098863318072</c:v>
                      </c:pt>
                      <c:pt idx="1007">
                        <c:v>2.932952400110636</c:v>
                      </c:pt>
                      <c:pt idx="1008">
                        <c:v>2.8483753697697032</c:v>
                      </c:pt>
                      <c:pt idx="1009">
                        <c:v>2.7085865590666098</c:v>
                      </c:pt>
                      <c:pt idx="1010">
                        <c:v>2.4178114664391162</c:v>
                      </c:pt>
                      <c:pt idx="1011">
                        <c:v>2.1511271680682742</c:v>
                      </c:pt>
                      <c:pt idx="1012">
                        <c:v>2.0038102943450098</c:v>
                      </c:pt>
                      <c:pt idx="1013">
                        <c:v>1.9500813116568601</c:v>
                      </c:pt>
                      <c:pt idx="1014">
                        <c:v>1.820479357773902</c:v>
                      </c:pt>
                      <c:pt idx="1015">
                        <c:v>1.854032509371673</c:v>
                      </c:pt>
                      <c:pt idx="1016">
                        <c:v>1.8217425988452269</c:v>
                      </c:pt>
                      <c:pt idx="1017">
                        <c:v>1.7993029637568609</c:v>
                      </c:pt>
                      <c:pt idx="1018">
                        <c:v>1.857178674985188</c:v>
                      </c:pt>
                      <c:pt idx="1019">
                        <c:v>1.9275459986480541</c:v>
                      </c:pt>
                      <c:pt idx="1020">
                        <c:v>1.906590341914898</c:v>
                      </c:pt>
                      <c:pt idx="1021">
                        <c:v>1.83320536374289</c:v>
                      </c:pt>
                      <c:pt idx="1022">
                        <c:v>1.873868685830814</c:v>
                      </c:pt>
                      <c:pt idx="1023">
                        <c:v>1.9785067879544349</c:v>
                      </c:pt>
                      <c:pt idx="1024">
                        <c:v>1.947175399448414</c:v>
                      </c:pt>
                      <c:pt idx="1025">
                        <c:v>1.896226240423796</c:v>
                      </c:pt>
                      <c:pt idx="1026">
                        <c:v>1.7440654276542871</c:v>
                      </c:pt>
                      <c:pt idx="1027">
                        <c:v>1.596320807402194</c:v>
                      </c:pt>
                      <c:pt idx="1028">
                        <c:v>1.5141684025237829</c:v>
                      </c:pt>
                      <c:pt idx="1029">
                        <c:v>1.481003819661328</c:v>
                      </c:pt>
                      <c:pt idx="1030">
                        <c:v>1.3184082152493239</c:v>
                      </c:pt>
                      <c:pt idx="1031">
                        <c:v>1.0480095154367</c:v>
                      </c:pt>
                      <c:pt idx="1032">
                        <c:v>0.96428398930524584</c:v>
                      </c:pt>
                      <c:pt idx="1033">
                        <c:v>0.94982630670525892</c:v>
                      </c:pt>
                      <c:pt idx="1034">
                        <c:v>0.86939334228336584</c:v>
                      </c:pt>
                      <c:pt idx="1035">
                        <c:v>0.74006470201154007</c:v>
                      </c:pt>
                      <c:pt idx="1036">
                        <c:v>0.46278713502988089</c:v>
                      </c:pt>
                      <c:pt idx="1037">
                        <c:v>-0.1823791951917452</c:v>
                      </c:pt>
                      <c:pt idx="1038">
                        <c:v>-0.22034660186290869</c:v>
                      </c:pt>
                      <c:pt idx="1039">
                        <c:v>-5.3224684992560077E-2</c:v>
                      </c:pt>
                      <c:pt idx="1040">
                        <c:v>-1.684314157882753</c:v>
                      </c:pt>
                      <c:pt idx="1041">
                        <c:v>-1.462840391005805</c:v>
                      </c:pt>
                      <c:pt idx="1042">
                        <c:v>-1.1738245415806241</c:v>
                      </c:pt>
                      <c:pt idx="1043">
                        <c:v>-1.146853478248284</c:v>
                      </c:pt>
                      <c:pt idx="1044">
                        <c:v>1.7206876235421089</c:v>
                      </c:pt>
                      <c:pt idx="1045">
                        <c:v>2.0491111823560928</c:v>
                      </c:pt>
                      <c:pt idx="1046">
                        <c:v>-0.94276792895747474</c:v>
                      </c:pt>
                      <c:pt idx="1047">
                        <c:v>3.34373340240613</c:v>
                      </c:pt>
                      <c:pt idx="1048">
                        <c:v>3.3427921888038998</c:v>
                      </c:pt>
                      <c:pt idx="1049">
                        <c:v>3.441075989358406</c:v>
                      </c:pt>
                      <c:pt idx="1050">
                        <c:v>3.6785758234654748</c:v>
                      </c:pt>
                      <c:pt idx="1051">
                        <c:v>3.8174238532922331</c:v>
                      </c:pt>
                      <c:pt idx="1052">
                        <c:v>4.0847645077062298</c:v>
                      </c:pt>
                      <c:pt idx="1053">
                        <c:v>3.9212480928305351</c:v>
                      </c:pt>
                      <c:pt idx="1054">
                        <c:v>8.4785435560041194</c:v>
                      </c:pt>
                      <c:pt idx="1055">
                        <c:v>8.3666173873740668</c:v>
                      </c:pt>
                      <c:pt idx="1056">
                        <c:v>8.4022642218045274</c:v>
                      </c:pt>
                      <c:pt idx="1057">
                        <c:v>8.3367124064795437</c:v>
                      </c:pt>
                      <c:pt idx="1058">
                        <c:v>8.3547913671149079</c:v>
                      </c:pt>
                      <c:pt idx="1059">
                        <c:v>4.6199435226770982</c:v>
                      </c:pt>
                      <c:pt idx="1060">
                        <c:v>4.7152231170316918</c:v>
                      </c:pt>
                      <c:pt idx="1061">
                        <c:v>4.7377788583405973</c:v>
                      </c:pt>
                      <c:pt idx="1062">
                        <c:v>4.65001213248381</c:v>
                      </c:pt>
                      <c:pt idx="1063">
                        <c:v>4.573815599793722</c:v>
                      </c:pt>
                      <c:pt idx="1064">
                        <c:v>8.0734463466263673</c:v>
                      </c:pt>
                      <c:pt idx="1065">
                        <c:v>7.7307557424141748</c:v>
                      </c:pt>
                      <c:pt idx="1066">
                        <c:v>3.8721238074231872</c:v>
                      </c:pt>
                      <c:pt idx="1067">
                        <c:v>6.7397974006540053</c:v>
                      </c:pt>
                      <c:pt idx="1068">
                        <c:v>6.4485711441826981</c:v>
                      </c:pt>
                      <c:pt idx="1069">
                        <c:v>6.2152237769838994</c:v>
                      </c:pt>
                      <c:pt idx="1070">
                        <c:v>6.1170948472391231</c:v>
                      </c:pt>
                      <c:pt idx="1071">
                        <c:v>6.3862526125981054</c:v>
                      </c:pt>
                      <c:pt idx="1072">
                        <c:v>6.6120710233009463</c:v>
                      </c:pt>
                      <c:pt idx="1073">
                        <c:v>6.6683482137810346</c:v>
                      </c:pt>
                      <c:pt idx="1074">
                        <c:v>6.7567303850006768</c:v>
                      </c:pt>
                      <c:pt idx="1075">
                        <c:v>6.8270124627357296</c:v>
                      </c:pt>
                      <c:pt idx="1076">
                        <c:v>6.6090640262646696</c:v>
                      </c:pt>
                      <c:pt idx="1077">
                        <c:v>6.4183820408985817</c:v>
                      </c:pt>
                      <c:pt idx="1078">
                        <c:v>6.4461039740307902</c:v>
                      </c:pt>
                      <c:pt idx="1079">
                        <c:v>6.5060288101775257</c:v>
                      </c:pt>
                      <c:pt idx="1080">
                        <c:v>6.6240705876947086</c:v>
                      </c:pt>
                      <c:pt idx="1081">
                        <c:v>6.5513139674889658</c:v>
                      </c:pt>
                      <c:pt idx="1082">
                        <c:v>6.3944116151625101</c:v>
                      </c:pt>
                      <c:pt idx="1083">
                        <c:v>6.1389480387487199</c:v>
                      </c:pt>
                      <c:pt idx="1084">
                        <c:v>5.9483803259209127</c:v>
                      </c:pt>
                      <c:pt idx="1085">
                        <c:v>5.9135430682900054</c:v>
                      </c:pt>
                      <c:pt idx="1086">
                        <c:v>5.7965483261184971</c:v>
                      </c:pt>
                      <c:pt idx="1087">
                        <c:v>5.8922416372038633</c:v>
                      </c:pt>
                      <c:pt idx="1088">
                        <c:v>6.1630755916606983</c:v>
                      </c:pt>
                      <c:pt idx="1089">
                        <c:v>2.0123562497174281</c:v>
                      </c:pt>
                      <c:pt idx="1090">
                        <c:v>6.2774425420960682</c:v>
                      </c:pt>
                      <c:pt idx="1091">
                        <c:v>6.2384572073192057</c:v>
                      </c:pt>
                      <c:pt idx="1092">
                        <c:v>6.34989803308852</c:v>
                      </c:pt>
                      <c:pt idx="1093">
                        <c:v>6.5770362417846897</c:v>
                      </c:pt>
                      <c:pt idx="1094">
                        <c:v>6.7160005996968062</c:v>
                      </c:pt>
                      <c:pt idx="1095">
                        <c:v>6.715244921167586</c:v>
                      </c:pt>
                      <c:pt idx="1096">
                        <c:v>6.9142071601886004</c:v>
                      </c:pt>
                      <c:pt idx="1097">
                        <c:v>6.9237789977145026</c:v>
                      </c:pt>
                      <c:pt idx="1098">
                        <c:v>6.7849750796258839</c:v>
                      </c:pt>
                      <c:pt idx="1099">
                        <c:v>6.5897080214026111</c:v>
                      </c:pt>
                      <c:pt idx="1100">
                        <c:v>6.4759409759490874</c:v>
                      </c:pt>
                      <c:pt idx="1101">
                        <c:v>6.4236814114825798</c:v>
                      </c:pt>
                      <c:pt idx="1102">
                        <c:v>6.3796970675265028</c:v>
                      </c:pt>
                      <c:pt idx="1103">
                        <c:v>6.4372130938061494</c:v>
                      </c:pt>
                      <c:pt idx="1104">
                        <c:v>6.5310758401643483</c:v>
                      </c:pt>
                      <c:pt idx="1105">
                        <c:v>6.5487734134909843</c:v>
                      </c:pt>
                      <c:pt idx="1106">
                        <c:v>6.3803361603910087</c:v>
                      </c:pt>
                      <c:pt idx="1107">
                        <c:v>6.2552473720079336</c:v>
                      </c:pt>
                      <c:pt idx="1108">
                        <c:v>6.356977695359916</c:v>
                      </c:pt>
                      <c:pt idx="1109">
                        <c:v>6.5020988987463948</c:v>
                      </c:pt>
                      <c:pt idx="1110">
                        <c:v>6.4527994685341996</c:v>
                      </c:pt>
                      <c:pt idx="1111">
                        <c:v>6.2651665894051547</c:v>
                      </c:pt>
                      <c:pt idx="1112">
                        <c:v>6.2366045711855973</c:v>
                      </c:pt>
                      <c:pt idx="1113">
                        <c:v>6.3967632626479896</c:v>
                      </c:pt>
                      <c:pt idx="1114">
                        <c:v>6.433264719037286</c:v>
                      </c:pt>
                      <c:pt idx="1115">
                        <c:v>6.4082908111931189</c:v>
                      </c:pt>
                      <c:pt idx="1116">
                        <c:v>6.4687815236662312</c:v>
                      </c:pt>
                      <c:pt idx="1117">
                        <c:v>6.6019727805584489</c:v>
                      </c:pt>
                      <c:pt idx="1118">
                        <c:v>6.7365860128383428</c:v>
                      </c:pt>
                      <c:pt idx="1119">
                        <c:v>6.8540141601022162</c:v>
                      </c:pt>
                      <c:pt idx="1120">
                        <c:v>6.7058951378689136</c:v>
                      </c:pt>
                      <c:pt idx="1121">
                        <c:v>6.5735603861897083</c:v>
                      </c:pt>
                      <c:pt idx="1122">
                        <c:v>6.2955205732667538</c:v>
                      </c:pt>
                      <c:pt idx="1123">
                        <c:v>5.8991288327323339</c:v>
                      </c:pt>
                      <c:pt idx="1124">
                        <c:v>5.6769198643867709</c:v>
                      </c:pt>
                      <c:pt idx="1125">
                        <c:v>5.5725762233698548</c:v>
                      </c:pt>
                      <c:pt idx="1126">
                        <c:v>5.4510815389622964</c:v>
                      </c:pt>
                      <c:pt idx="1127">
                        <c:v>5.4494639845948463</c:v>
                      </c:pt>
                      <c:pt idx="1128">
                        <c:v>5.4752979029484727</c:v>
                      </c:pt>
                      <c:pt idx="1129">
                        <c:v>5.4029467149527726</c:v>
                      </c:pt>
                      <c:pt idx="1130">
                        <c:v>5.3711937154201603</c:v>
                      </c:pt>
                      <c:pt idx="1131">
                        <c:v>5.378158257970922</c:v>
                      </c:pt>
                      <c:pt idx="1132">
                        <c:v>5.4852336581082284</c:v>
                      </c:pt>
                      <c:pt idx="1133">
                        <c:v>5.5661148765393342</c:v>
                      </c:pt>
                      <c:pt idx="1134">
                        <c:v>5.4757086224180247</c:v>
                      </c:pt>
                      <c:pt idx="1135">
                        <c:v>5.1989884553307437</c:v>
                      </c:pt>
                      <c:pt idx="1136">
                        <c:v>5.0397332129949968</c:v>
                      </c:pt>
                      <c:pt idx="1137">
                        <c:v>2.3173088919705851</c:v>
                      </c:pt>
                      <c:pt idx="1138">
                        <c:v>4.9064773200947691</c:v>
                      </c:pt>
                      <c:pt idx="1139">
                        <c:v>2.7161168057299032</c:v>
                      </c:pt>
                      <c:pt idx="1140">
                        <c:v>2.804268801289886</c:v>
                      </c:pt>
                      <c:pt idx="1141">
                        <c:v>5.0902925343963723</c:v>
                      </c:pt>
                      <c:pt idx="1142">
                        <c:v>2.5999640635865351</c:v>
                      </c:pt>
                      <c:pt idx="1143">
                        <c:v>2.3231666968626752</c:v>
                      </c:pt>
                      <c:pt idx="1144">
                        <c:v>2.1342759749545528</c:v>
                      </c:pt>
                      <c:pt idx="1145">
                        <c:v>4.4706893830188479</c:v>
                      </c:pt>
                      <c:pt idx="1146">
                        <c:v>4.5293196553634241</c:v>
                      </c:pt>
                      <c:pt idx="1147">
                        <c:v>4.5594027420937762</c:v>
                      </c:pt>
                      <c:pt idx="1148">
                        <c:v>4.592435906161028</c:v>
                      </c:pt>
                      <c:pt idx="1149">
                        <c:v>4.5774558872409017</c:v>
                      </c:pt>
                      <c:pt idx="1150">
                        <c:v>4.5409638515887609</c:v>
                      </c:pt>
                      <c:pt idx="1151">
                        <c:v>4.3523999555550814</c:v>
                      </c:pt>
                      <c:pt idx="1152">
                        <c:v>4.062552118265204</c:v>
                      </c:pt>
                      <c:pt idx="1153">
                        <c:v>3.9710752266800902</c:v>
                      </c:pt>
                      <c:pt idx="1154">
                        <c:v>4.0847287993548278</c:v>
                      </c:pt>
                      <c:pt idx="1155">
                        <c:v>4.1576810223193261</c:v>
                      </c:pt>
                      <c:pt idx="1156">
                        <c:v>4.2635050869045177</c:v>
                      </c:pt>
                      <c:pt idx="1157">
                        <c:v>4.1515963043458424</c:v>
                      </c:pt>
                      <c:pt idx="1158">
                        <c:v>4.1181342688120948</c:v>
                      </c:pt>
                      <c:pt idx="1159">
                        <c:v>4.05352052779328</c:v>
                      </c:pt>
                      <c:pt idx="1160">
                        <c:v>3.8987197059124452</c:v>
                      </c:pt>
                      <c:pt idx="1161">
                        <c:v>3.7992803828819892</c:v>
                      </c:pt>
                      <c:pt idx="1162">
                        <c:v>3.722041642898303</c:v>
                      </c:pt>
                      <c:pt idx="1163">
                        <c:v>3.5891096634002939</c:v>
                      </c:pt>
                      <c:pt idx="1164">
                        <c:v>3.508867761315952</c:v>
                      </c:pt>
                      <c:pt idx="1165">
                        <c:v>3.3053174825738552</c:v>
                      </c:pt>
                      <c:pt idx="1166">
                        <c:v>3.1436347877532649</c:v>
                      </c:pt>
                      <c:pt idx="1167">
                        <c:v>2.9451346670773639</c:v>
                      </c:pt>
                      <c:pt idx="1168">
                        <c:v>2.9852691148391028</c:v>
                      </c:pt>
                      <c:pt idx="1169">
                        <c:v>3.0836218511020479</c:v>
                      </c:pt>
                      <c:pt idx="1170">
                        <c:v>3.2249513417778899</c:v>
                      </c:pt>
                      <c:pt idx="1171">
                        <c:v>3.447625412529101</c:v>
                      </c:pt>
                      <c:pt idx="1172">
                        <c:v>3.649811972199434</c:v>
                      </c:pt>
                      <c:pt idx="1173">
                        <c:v>3.843465269399168</c:v>
                      </c:pt>
                      <c:pt idx="1174">
                        <c:v>4.034580099098811</c:v>
                      </c:pt>
                      <c:pt idx="1175">
                        <c:v>4.0271953179852744</c:v>
                      </c:pt>
                      <c:pt idx="1176">
                        <c:v>3.874824064025836</c:v>
                      </c:pt>
                      <c:pt idx="1177">
                        <c:v>3.566389793125353</c:v>
                      </c:pt>
                      <c:pt idx="1178">
                        <c:v>3.1788416327883251</c:v>
                      </c:pt>
                      <c:pt idx="1179">
                        <c:v>2.867841198468867</c:v>
                      </c:pt>
                      <c:pt idx="1180">
                        <c:v>2.5241590725522371</c:v>
                      </c:pt>
                      <c:pt idx="1181">
                        <c:v>2.5474169079102809</c:v>
                      </c:pt>
                      <c:pt idx="1182">
                        <c:v>2.7279083828848032</c:v>
                      </c:pt>
                      <c:pt idx="1183">
                        <c:v>2.7690075689916762</c:v>
                      </c:pt>
                      <c:pt idx="1184">
                        <c:v>2.6882548733868652</c:v>
                      </c:pt>
                      <c:pt idx="1185">
                        <c:v>2.597756227255092</c:v>
                      </c:pt>
                      <c:pt idx="1186">
                        <c:v>2.5435649116096548</c:v>
                      </c:pt>
                      <c:pt idx="1187">
                        <c:v>2.445823489672502</c:v>
                      </c:pt>
                      <c:pt idx="1188">
                        <c:v>2.3047772336041339</c:v>
                      </c:pt>
                      <c:pt idx="1189">
                        <c:v>2.191529820341116</c:v>
                      </c:pt>
                      <c:pt idx="1190">
                        <c:v>2.1785753934286252</c:v>
                      </c:pt>
                      <c:pt idx="1191">
                        <c:v>2.0051967664029262</c:v>
                      </c:pt>
                      <c:pt idx="1192">
                        <c:v>1.818356625384971</c:v>
                      </c:pt>
                      <c:pt idx="1193">
                        <c:v>1.4491475024245519</c:v>
                      </c:pt>
                      <c:pt idx="1194">
                        <c:v>1.2816828883773581</c:v>
                      </c:pt>
                      <c:pt idx="1195">
                        <c:v>1.205169636929988</c:v>
                      </c:pt>
                      <c:pt idx="1196">
                        <c:v>1.1916142751702841</c:v>
                      </c:pt>
                      <c:pt idx="1197">
                        <c:v>1.022615807402129</c:v>
                      </c:pt>
                      <c:pt idx="1198">
                        <c:v>0.95475621576834069</c:v>
                      </c:pt>
                      <c:pt idx="1199">
                        <c:v>0.93607836266701261</c:v>
                      </c:pt>
                      <c:pt idx="1200">
                        <c:v>1.058802107286714</c:v>
                      </c:pt>
                      <c:pt idx="1201">
                        <c:v>1.3039633858430419</c:v>
                      </c:pt>
                      <c:pt idx="1202">
                        <c:v>1.2744060290126391</c:v>
                      </c:pt>
                      <c:pt idx="1203">
                        <c:v>1.2156717541765081</c:v>
                      </c:pt>
                      <c:pt idx="1204">
                        <c:v>1.2499793043669489</c:v>
                      </c:pt>
                      <c:pt idx="1205">
                        <c:v>1.0651506432195921</c:v>
                      </c:pt>
                      <c:pt idx="1206">
                        <c:v>0.96079533016282193</c:v>
                      </c:pt>
                      <c:pt idx="1207">
                        <c:v>0.99594864710099329</c:v>
                      </c:pt>
                      <c:pt idx="1208">
                        <c:v>0.95357649400525957</c:v>
                      </c:pt>
                      <c:pt idx="1209">
                        <c:v>0.90742897379763277</c:v>
                      </c:pt>
                      <c:pt idx="1210">
                        <c:v>0.96085875254201769</c:v>
                      </c:pt>
                      <c:pt idx="1211">
                        <c:v>0.69388716988551458</c:v>
                      </c:pt>
                      <c:pt idx="1212">
                        <c:v>0.71970418678046044</c:v>
                      </c:pt>
                      <c:pt idx="1213">
                        <c:v>0.79484213931068481</c:v>
                      </c:pt>
                      <c:pt idx="1214">
                        <c:v>0.89219938063030546</c:v>
                      </c:pt>
                      <c:pt idx="1215">
                        <c:v>1.244746917067614</c:v>
                      </c:pt>
                      <c:pt idx="1216">
                        <c:v>1.2354693538254069</c:v>
                      </c:pt>
                      <c:pt idx="1217">
                        <c:v>1.2728614816092381</c:v>
                      </c:pt>
                      <c:pt idx="1218">
                        <c:v>1.324520832538832</c:v>
                      </c:pt>
                      <c:pt idx="1219">
                        <c:v>1.2742436259498151</c:v>
                      </c:pt>
                      <c:pt idx="1220">
                        <c:v>1.06926333679695</c:v>
                      </c:pt>
                      <c:pt idx="1221">
                        <c:v>0.94610572625710088</c:v>
                      </c:pt>
                      <c:pt idx="1222">
                        <c:v>1.001783122753267</c:v>
                      </c:pt>
                      <c:pt idx="1223">
                        <c:v>1.1595051133827481</c:v>
                      </c:pt>
                      <c:pt idx="1224">
                        <c:v>1.3929093065203331</c:v>
                      </c:pt>
                      <c:pt idx="1225">
                        <c:v>1.4370971655378411</c:v>
                      </c:pt>
                      <c:pt idx="1226">
                        <c:v>1.344612819593036</c:v>
                      </c:pt>
                      <c:pt idx="1227">
                        <c:v>1.039334826345079</c:v>
                      </c:pt>
                      <c:pt idx="1228">
                        <c:v>0.78638824314913525</c:v>
                      </c:pt>
                      <c:pt idx="1229">
                        <c:v>0.77889896627313826</c:v>
                      </c:pt>
                      <c:pt idx="1230">
                        <c:v>0.81015534794546806</c:v>
                      </c:pt>
                      <c:pt idx="1231">
                        <c:v>0.77833703691529066</c:v>
                      </c:pt>
                      <c:pt idx="1232">
                        <c:v>0.6446329762877413</c:v>
                      </c:pt>
                      <c:pt idx="1233">
                        <c:v>0.44933571953196721</c:v>
                      </c:pt>
                      <c:pt idx="1234">
                        <c:v>0.23134183920027759</c:v>
                      </c:pt>
                      <c:pt idx="1235">
                        <c:v>9.0163165559056027E-2</c:v>
                      </c:pt>
                      <c:pt idx="1236">
                        <c:v>1.7096729847772059E-2</c:v>
                      </c:pt>
                      <c:pt idx="1237">
                        <c:v>-0.10235497032566861</c:v>
                      </c:pt>
                      <c:pt idx="1238">
                        <c:v>-0.18043050847415351</c:v>
                      </c:pt>
                      <c:pt idx="1239">
                        <c:v>-3.6949671288088577E-2</c:v>
                      </c:pt>
                      <c:pt idx="1240">
                        <c:v>5.828855646314568E-2</c:v>
                      </c:pt>
                      <c:pt idx="1241">
                        <c:v>9.0828471651342155E-2</c:v>
                      </c:pt>
                      <c:pt idx="1242">
                        <c:v>9.7435791958877679E-2</c:v>
                      </c:pt>
                      <c:pt idx="1243">
                        <c:v>3.8850021531894409E-2</c:v>
                      </c:pt>
                      <c:pt idx="1244">
                        <c:v>9.0344113323200234E-2</c:v>
                      </c:pt>
                      <c:pt idx="1245">
                        <c:v>0.25207362711064801</c:v>
                      </c:pt>
                      <c:pt idx="1246">
                        <c:v>0.43989830856882789</c:v>
                      </c:pt>
                      <c:pt idx="1247">
                        <c:v>0.41964964516705122</c:v>
                      </c:pt>
                      <c:pt idx="1248">
                        <c:v>0.25613427359046947</c:v>
                      </c:pt>
                      <c:pt idx="1249">
                        <c:v>-1.95788922360178E-2</c:v>
                      </c:pt>
                      <c:pt idx="1250">
                        <c:v>-0.36795863862263839</c:v>
                      </c:pt>
                      <c:pt idx="1251">
                        <c:v>-0.68483919712965413</c:v>
                      </c:pt>
                      <c:pt idx="1252">
                        <c:v>-1.102649034502694</c:v>
                      </c:pt>
                      <c:pt idx="1253">
                        <c:v>-1.11108252591124</c:v>
                      </c:pt>
                      <c:pt idx="1254">
                        <c:v>-1.034006562976894</c:v>
                      </c:pt>
                      <c:pt idx="1255">
                        <c:v>-0.8316599203419629</c:v>
                      </c:pt>
                      <c:pt idx="1256">
                        <c:v>-0.6116176295136202</c:v>
                      </c:pt>
                      <c:pt idx="1257">
                        <c:v>-0.1898240628503228</c:v>
                      </c:pt>
                      <c:pt idx="1258">
                        <c:v>2.0923006396873601E-2</c:v>
                      </c:pt>
                      <c:pt idx="1259">
                        <c:v>-0.14285268776598189</c:v>
                      </c:pt>
                      <c:pt idx="1260">
                        <c:v>0.19303804509645989</c:v>
                      </c:pt>
                      <c:pt idx="1261">
                        <c:v>0.1681422293928268</c:v>
                      </c:pt>
                      <c:pt idx="1262">
                        <c:v>0.17510095472976389</c:v>
                      </c:pt>
                      <c:pt idx="1263">
                        <c:v>0.21155854844069091</c:v>
                      </c:pt>
                      <c:pt idx="1264">
                        <c:v>3.964487460800796E-2</c:v>
                      </c:pt>
                      <c:pt idx="1265">
                        <c:v>5.805851248956536E-2</c:v>
                      </c:pt>
                      <c:pt idx="1266">
                        <c:v>1.388761100472935E-2</c:v>
                      </c:pt>
                      <c:pt idx="1267">
                        <c:v>8.2080206391664245E-3</c:v>
                      </c:pt>
                      <c:pt idx="1268">
                        <c:v>-0.22687580837345969</c:v>
                      </c:pt>
                      <c:pt idx="1269">
                        <c:v>-0.29748589165334222</c:v>
                      </c:pt>
                      <c:pt idx="1270">
                        <c:v>-0.43026850890951268</c:v>
                      </c:pt>
                      <c:pt idx="1271">
                        <c:v>-0.7065678278420765</c:v>
                      </c:pt>
                      <c:pt idx="1272">
                        <c:v>-0.91837428046412084</c:v>
                      </c:pt>
                      <c:pt idx="1273">
                        <c:v>-1.0082210481789631</c:v>
                      </c:pt>
                      <c:pt idx="1274">
                        <c:v>-0.87120436457066186</c:v>
                      </c:pt>
                      <c:pt idx="1275">
                        <c:v>-0.75018614508998593</c:v>
                      </c:pt>
                      <c:pt idx="1276">
                        <c:v>-1.0389686751161551</c:v>
                      </c:pt>
                      <c:pt idx="1277">
                        <c:v>-1.2717823428486801</c:v>
                      </c:pt>
                      <c:pt idx="1278">
                        <c:v>-1.628569964934393</c:v>
                      </c:pt>
                      <c:pt idx="1279">
                        <c:v>-1.656937741121753</c:v>
                      </c:pt>
                      <c:pt idx="1280">
                        <c:v>-1.562034784466521</c:v>
                      </c:pt>
                      <c:pt idx="1281">
                        <c:v>-1.6682661051457399</c:v>
                      </c:pt>
                      <c:pt idx="1282">
                        <c:v>-1.820725897469218</c:v>
                      </c:pt>
                      <c:pt idx="1283">
                        <c:v>-2.0905288825939121</c:v>
                      </c:pt>
                      <c:pt idx="1284">
                        <c:v>-2.492978437116157</c:v>
                      </c:pt>
                      <c:pt idx="1285">
                        <c:v>-2.7023209663964671</c:v>
                      </c:pt>
                      <c:pt idx="1286">
                        <c:v>-2.600529162123066</c:v>
                      </c:pt>
                      <c:pt idx="1287">
                        <c:v>-2.5593342872796301</c:v>
                      </c:pt>
                      <c:pt idx="1288">
                        <c:v>-2.2552170852298472</c:v>
                      </c:pt>
                      <c:pt idx="1289">
                        <c:v>-2.171149646074654</c:v>
                      </c:pt>
                      <c:pt idx="1290">
                        <c:v>-2.0125275311819499</c:v>
                      </c:pt>
                      <c:pt idx="1291">
                        <c:v>-1.9102531794207249</c:v>
                      </c:pt>
                      <c:pt idx="1292">
                        <c:v>-1.893893347386538</c:v>
                      </c:pt>
                      <c:pt idx="1293">
                        <c:v>-1.8273430218183411</c:v>
                      </c:pt>
                      <c:pt idx="1294">
                        <c:v>-1.534684899691406</c:v>
                      </c:pt>
                      <c:pt idx="1295">
                        <c:v>-1.37553805484949</c:v>
                      </c:pt>
                      <c:pt idx="1296">
                        <c:v>-1.526441241481945</c:v>
                      </c:pt>
                      <c:pt idx="1297">
                        <c:v>-1.5833419871994341</c:v>
                      </c:pt>
                      <c:pt idx="1298">
                        <c:v>-0.28142970866281469</c:v>
                      </c:pt>
                      <c:pt idx="1299">
                        <c:v>-1.2120787883445761</c:v>
                      </c:pt>
                      <c:pt idx="1300">
                        <c:v>-0.86350999351679492</c:v>
                      </c:pt>
                      <c:pt idx="1301">
                        <c:v>-0.56661408988334061</c:v>
                      </c:pt>
                      <c:pt idx="1302">
                        <c:v>-0.72620380393260997</c:v>
                      </c:pt>
                      <c:pt idx="1303">
                        <c:v>-0.61786754650288389</c:v>
                      </c:pt>
                      <c:pt idx="1304">
                        <c:v>-1.293684502191389</c:v>
                      </c:pt>
                      <c:pt idx="1305">
                        <c:v>-1.4250561894214959</c:v>
                      </c:pt>
                      <c:pt idx="1306">
                        <c:v>-1.500680246068723</c:v>
                      </c:pt>
                      <c:pt idx="1307">
                        <c:v>-1.5211210494037011</c:v>
                      </c:pt>
                      <c:pt idx="1308">
                        <c:v>-1.6601093324069549</c:v>
                      </c:pt>
                      <c:pt idx="1309">
                        <c:v>-1.536820347557359</c:v>
                      </c:pt>
                      <c:pt idx="1310">
                        <c:v>-1.33346166199935</c:v>
                      </c:pt>
                      <c:pt idx="1311">
                        <c:v>-1.122567323224112</c:v>
                      </c:pt>
                      <c:pt idx="1312">
                        <c:v>-0.60495413796004449</c:v>
                      </c:pt>
                      <c:pt idx="1313">
                        <c:v>-1.2719673436037451</c:v>
                      </c:pt>
                      <c:pt idx="1314">
                        <c:v>-1.537714699787911</c:v>
                      </c:pt>
                      <c:pt idx="1315">
                        <c:v>-1.7289754160784341</c:v>
                      </c:pt>
                      <c:pt idx="1316">
                        <c:v>-1.789783377672068</c:v>
                      </c:pt>
                      <c:pt idx="1317">
                        <c:v>-2.0196490685274369</c:v>
                      </c:pt>
                      <c:pt idx="1318">
                        <c:v>-1.867490703736796</c:v>
                      </c:pt>
                      <c:pt idx="1319">
                        <c:v>-1.8373577534458141</c:v>
                      </c:pt>
                      <c:pt idx="1320">
                        <c:v>-1.791520378797133</c:v>
                      </c:pt>
                      <c:pt idx="1321">
                        <c:v>-1.726055550335458</c:v>
                      </c:pt>
                      <c:pt idx="1322">
                        <c:v>-1.7156308029673371</c:v>
                      </c:pt>
                      <c:pt idx="1323">
                        <c:v>-1.6814786437444571</c:v>
                      </c:pt>
                      <c:pt idx="1324">
                        <c:v>-1.4710954491450829</c:v>
                      </c:pt>
                      <c:pt idx="1325">
                        <c:v>-1.363766375566525</c:v>
                      </c:pt>
                      <c:pt idx="1326">
                        <c:v>-1.2583725103418479</c:v>
                      </c:pt>
                      <c:pt idx="1327">
                        <c:v>-1.1715374854684359</c:v>
                      </c:pt>
                      <c:pt idx="1328">
                        <c:v>-1.137118284467237</c:v>
                      </c:pt>
                      <c:pt idx="1329">
                        <c:v>-0.1223027193546873</c:v>
                      </c:pt>
                      <c:pt idx="1330">
                        <c:v>0.57653075691124922</c:v>
                      </c:pt>
                      <c:pt idx="1331">
                        <c:v>0.8125111065510946</c:v>
                      </c:pt>
                      <c:pt idx="1332">
                        <c:v>1.0395559880506731</c:v>
                      </c:pt>
                      <c:pt idx="1333">
                        <c:v>1.106527461028977</c:v>
                      </c:pt>
                      <c:pt idx="1334">
                        <c:v>1.0578371227495811</c:v>
                      </c:pt>
                      <c:pt idx="1335">
                        <c:v>1.0320429388365759</c:v>
                      </c:pt>
                      <c:pt idx="1336">
                        <c:v>0.94563426655755944</c:v>
                      </c:pt>
                      <c:pt idx="1337">
                        <c:v>0.55816207737662282</c:v>
                      </c:pt>
                      <c:pt idx="1338">
                        <c:v>0.55842966194701671</c:v>
                      </c:pt>
                      <c:pt idx="1339">
                        <c:v>0.43175647523546767</c:v>
                      </c:pt>
                      <c:pt idx="1340">
                        <c:v>0.320463544922445</c:v>
                      </c:pt>
                      <c:pt idx="1341">
                        <c:v>0.23324567536238139</c:v>
                      </c:pt>
                      <c:pt idx="1342">
                        <c:v>-5.3352674118168778E-3</c:v>
                      </c:pt>
                      <c:pt idx="1343">
                        <c:v>-0.12040811873887949</c:v>
                      </c:pt>
                      <c:pt idx="1344">
                        <c:v>-3.406374763434211</c:v>
                      </c:pt>
                      <c:pt idx="1345">
                        <c:v>-3.3553985441475969</c:v>
                      </c:pt>
                      <c:pt idx="1346">
                        <c:v>-3.218011978068696</c:v>
                      </c:pt>
                      <c:pt idx="1347">
                        <c:v>-2.9285452379748551</c:v>
                      </c:pt>
                      <c:pt idx="1348">
                        <c:v>-1.46717435901266</c:v>
                      </c:pt>
                      <c:pt idx="1349">
                        <c:v>-1.327142966073138</c:v>
                      </c:pt>
                      <c:pt idx="1350">
                        <c:v>-1.252065528881563</c:v>
                      </c:pt>
                      <c:pt idx="1351">
                        <c:v>-1.2810046059171309</c:v>
                      </c:pt>
                      <c:pt idx="1352">
                        <c:v>-0.68349407350657254</c:v>
                      </c:pt>
                      <c:pt idx="1353">
                        <c:v>-0.69206274846198168</c:v>
                      </c:pt>
                      <c:pt idx="1354">
                        <c:v>-0.82024399776647106</c:v>
                      </c:pt>
                      <c:pt idx="1355">
                        <c:v>-0.71847814100785667</c:v>
                      </c:pt>
                      <c:pt idx="1356">
                        <c:v>-0.77895204712170518</c:v>
                      </c:pt>
                      <c:pt idx="1357">
                        <c:v>-0.74269711475592071</c:v>
                      </c:pt>
                      <c:pt idx="1358">
                        <c:v>-0.58926843020654107</c:v>
                      </c:pt>
                      <c:pt idx="1359">
                        <c:v>-0.65312238052152094</c:v>
                      </c:pt>
                      <c:pt idx="1360">
                        <c:v>-0.71702548446116665</c:v>
                      </c:pt>
                      <c:pt idx="1361">
                        <c:v>-0.9157570954871177</c:v>
                      </c:pt>
                      <c:pt idx="1362">
                        <c:v>-0.90003225404257448</c:v>
                      </c:pt>
                      <c:pt idx="1363">
                        <c:v>-0.88227146952057833</c:v>
                      </c:pt>
                      <c:pt idx="1364">
                        <c:v>-0.83958305610789774</c:v>
                      </c:pt>
                      <c:pt idx="1365">
                        <c:v>-1.053233520115902</c:v>
                      </c:pt>
                      <c:pt idx="1366">
                        <c:v>-1.0514976897699351</c:v>
                      </c:pt>
                      <c:pt idx="1367">
                        <c:v>-1.093422923440188</c:v>
                      </c:pt>
                      <c:pt idx="1368">
                        <c:v>-0.95562765927325188</c:v>
                      </c:pt>
                      <c:pt idx="1369">
                        <c:v>-1.083571806165883</c:v>
                      </c:pt>
                      <c:pt idx="1370">
                        <c:v>-1.093371718141704</c:v>
                      </c:pt>
                      <c:pt idx="1371">
                        <c:v>-1.091507052997241</c:v>
                      </c:pt>
                      <c:pt idx="1372">
                        <c:v>-1.1131869830517449</c:v>
                      </c:pt>
                      <c:pt idx="1373">
                        <c:v>-1.1918926903331231</c:v>
                      </c:pt>
                      <c:pt idx="1374">
                        <c:v>-1.2215889597440031</c:v>
                      </c:pt>
                      <c:pt idx="1375">
                        <c:v>-1.2984620616010349</c:v>
                      </c:pt>
                      <c:pt idx="1376">
                        <c:v>-1.291186663574849</c:v>
                      </c:pt>
                      <c:pt idx="1377">
                        <c:v>-1.287051002464042</c:v>
                      </c:pt>
                      <c:pt idx="1378">
                        <c:v>-1.388031342487676</c:v>
                      </c:pt>
                      <c:pt idx="1379">
                        <c:v>-1.5193073771683681</c:v>
                      </c:pt>
                      <c:pt idx="1380">
                        <c:v>-1.6926134054646691</c:v>
                      </c:pt>
                      <c:pt idx="1381">
                        <c:v>-1.989705549200198</c:v>
                      </c:pt>
                      <c:pt idx="1382">
                        <c:v>-2.2389214250885541</c:v>
                      </c:pt>
                      <c:pt idx="1383">
                        <c:v>-2.3843240257092861</c:v>
                      </c:pt>
                      <c:pt idx="1384">
                        <c:v>-2.4324512781334122</c:v>
                      </c:pt>
                      <c:pt idx="1385">
                        <c:v>-2.470108327515399</c:v>
                      </c:pt>
                      <c:pt idx="1386">
                        <c:v>-2.4824103847132748</c:v>
                      </c:pt>
                      <c:pt idx="1387">
                        <c:v>-2.5858628078077728</c:v>
                      </c:pt>
                      <c:pt idx="1388">
                        <c:v>-2.6495974333922181</c:v>
                      </c:pt>
                      <c:pt idx="1389">
                        <c:v>-2.5824187868191002</c:v>
                      </c:pt>
                      <c:pt idx="1390">
                        <c:v>-2.5357874660156079</c:v>
                      </c:pt>
                      <c:pt idx="1391">
                        <c:v>-2.586875444810782</c:v>
                      </c:pt>
                      <c:pt idx="1392">
                        <c:v>-2.7013186388527011</c:v>
                      </c:pt>
                      <c:pt idx="1393">
                        <c:v>-2.6113042589307289</c:v>
                      </c:pt>
                      <c:pt idx="1394">
                        <c:v>-2.636993077937376</c:v>
                      </c:pt>
                      <c:pt idx="1395">
                        <c:v>-2.598834914087822</c:v>
                      </c:pt>
                      <c:pt idx="1396">
                        <c:v>-2.66283071385172</c:v>
                      </c:pt>
                      <c:pt idx="1397">
                        <c:v>-2.4432317864363209</c:v>
                      </c:pt>
                      <c:pt idx="1398">
                        <c:v>-2.434504785691316</c:v>
                      </c:pt>
                      <c:pt idx="1399">
                        <c:v>-2.6661308183620438</c:v>
                      </c:pt>
                      <c:pt idx="1400">
                        <c:v>-2.6670928851174218</c:v>
                      </c:pt>
                      <c:pt idx="1401">
                        <c:v>-2.4592220079382301</c:v>
                      </c:pt>
                      <c:pt idx="1402">
                        <c:v>-2.4899540375949019</c:v>
                      </c:pt>
                      <c:pt idx="1403">
                        <c:v>-2.7208396738340901</c:v>
                      </c:pt>
                      <c:pt idx="1404">
                        <c:v>-2.724115676678124</c:v>
                      </c:pt>
                      <c:pt idx="1405">
                        <c:v>-2.461996033384338</c:v>
                      </c:pt>
                      <c:pt idx="1406">
                        <c:v>-1.9995227410668519</c:v>
                      </c:pt>
                      <c:pt idx="1407">
                        <c:v>-2.1120329798360959</c:v>
                      </c:pt>
                      <c:pt idx="1408">
                        <c:v>-2.0408763685480049</c:v>
                      </c:pt>
                      <c:pt idx="1409">
                        <c:v>-2.116660072196205</c:v>
                      </c:pt>
                      <c:pt idx="1410">
                        <c:v>-2.2387510213629191</c:v>
                      </c:pt>
                      <c:pt idx="1411">
                        <c:v>-2.2946142771725899</c:v>
                      </c:pt>
                      <c:pt idx="1412">
                        <c:v>-2.2974715447333991</c:v>
                      </c:pt>
                      <c:pt idx="1413">
                        <c:v>-2.3065735657581259</c:v>
                      </c:pt>
                      <c:pt idx="1414">
                        <c:v>-2.3198490435011978</c:v>
                      </c:pt>
                      <c:pt idx="1415">
                        <c:v>-2.4263356986522409</c:v>
                      </c:pt>
                      <c:pt idx="1416">
                        <c:v>-2.4526773481393311</c:v>
                      </c:pt>
                      <c:pt idx="1417">
                        <c:v>-2.5260136302312381</c:v>
                      </c:pt>
                      <c:pt idx="1418">
                        <c:v>-2.622956327703954</c:v>
                      </c:pt>
                      <c:pt idx="1419">
                        <c:v>-2.7197421625318152</c:v>
                      </c:pt>
                      <c:pt idx="1420">
                        <c:v>-2.7501058676068402</c:v>
                      </c:pt>
                      <c:pt idx="1421">
                        <c:v>-2.6758521871990859</c:v>
                      </c:pt>
                      <c:pt idx="1422">
                        <c:v>-3.1370372445989609</c:v>
                      </c:pt>
                      <c:pt idx="1423">
                        <c:v>-3.0346810418599151</c:v>
                      </c:pt>
                      <c:pt idx="1424">
                        <c:v>-3.1419964660841448</c:v>
                      </c:pt>
                      <c:pt idx="1425">
                        <c:v>-3.0023308967152911</c:v>
                      </c:pt>
                      <c:pt idx="1426">
                        <c:v>-2.795894588485266</c:v>
                      </c:pt>
                      <c:pt idx="1427">
                        <c:v>0.87108529630896203</c:v>
                      </c:pt>
                      <c:pt idx="1428">
                        <c:v>0.76186146459072945</c:v>
                      </c:pt>
                      <c:pt idx="1429">
                        <c:v>0.74248318524965085</c:v>
                      </c:pt>
                      <c:pt idx="1430">
                        <c:v>0.78566019622198091</c:v>
                      </c:pt>
                      <c:pt idx="1431">
                        <c:v>0.7332934352179874</c:v>
                      </c:pt>
                      <c:pt idx="1432">
                        <c:v>0.79291221038890936</c:v>
                      </c:pt>
                      <c:pt idx="1433">
                        <c:v>0.7063792772083527</c:v>
                      </c:pt>
                      <c:pt idx="1434">
                        <c:v>0.71748404953405986</c:v>
                      </c:pt>
                      <c:pt idx="1435">
                        <c:v>-0.83343633516333804</c:v>
                      </c:pt>
                      <c:pt idx="1436">
                        <c:v>-0.70090871902825302</c:v>
                      </c:pt>
                      <c:pt idx="1437">
                        <c:v>-0.41654873781971691</c:v>
                      </c:pt>
                      <c:pt idx="1438">
                        <c:v>0.72093328969602044</c:v>
                      </c:pt>
                      <c:pt idx="1439">
                        <c:v>0.82999888053165538</c:v>
                      </c:pt>
                      <c:pt idx="1440">
                        <c:v>-0.1102458730813255</c:v>
                      </c:pt>
                      <c:pt idx="1441">
                        <c:v>-0.31880345982036729</c:v>
                      </c:pt>
                      <c:pt idx="1442">
                        <c:v>-0.4835394086296152</c:v>
                      </c:pt>
                      <c:pt idx="1443">
                        <c:v>-0.5468288006130686</c:v>
                      </c:pt>
                      <c:pt idx="1444">
                        <c:v>-0.52158812726480441</c:v>
                      </c:pt>
                      <c:pt idx="1445">
                        <c:v>-0.47347802027915697</c:v>
                      </c:pt>
                      <c:pt idx="1446">
                        <c:v>-0.28693418401599541</c:v>
                      </c:pt>
                      <c:pt idx="1447">
                        <c:v>-0.1564069027197123</c:v>
                      </c:pt>
                      <c:pt idx="1448">
                        <c:v>-0.1773222152403566</c:v>
                      </c:pt>
                      <c:pt idx="1449">
                        <c:v>-0.34827675250757639</c:v>
                      </c:pt>
                      <c:pt idx="1450">
                        <c:v>-0.57467950536227563</c:v>
                      </c:pt>
                      <c:pt idx="1451">
                        <c:v>-0.61668754366885259</c:v>
                      </c:pt>
                      <c:pt idx="1452">
                        <c:v>-0.70094188400395985</c:v>
                      </c:pt>
                      <c:pt idx="1453">
                        <c:v>-0.97573064618869165</c:v>
                      </c:pt>
                      <c:pt idx="1454">
                        <c:v>-1.024115159205673</c:v>
                      </c:pt>
                      <c:pt idx="1455">
                        <c:v>-0.85041196179722711</c:v>
                      </c:pt>
                      <c:pt idx="1456">
                        <c:v>-0.61095290951336823</c:v>
                      </c:pt>
                      <c:pt idx="1457">
                        <c:v>-0.54471884215908628</c:v>
                      </c:pt>
                      <c:pt idx="1458">
                        <c:v>-0.5415847566041283</c:v>
                      </c:pt>
                      <c:pt idx="1459">
                        <c:v>-0.6058818834028048</c:v>
                      </c:pt>
                      <c:pt idx="1460">
                        <c:v>-0.8828953560257593</c:v>
                      </c:pt>
                      <c:pt idx="1461">
                        <c:v>-1.35877899556089</c:v>
                      </c:pt>
                      <c:pt idx="1462">
                        <c:v>-1.5812635030662929</c:v>
                      </c:pt>
                      <c:pt idx="1463">
                        <c:v>-1.640345926855052</c:v>
                      </c:pt>
                      <c:pt idx="1464">
                        <c:v>-1.469823615677756</c:v>
                      </c:pt>
                      <c:pt idx="1465">
                        <c:v>-1.416087265762024</c:v>
                      </c:pt>
                      <c:pt idx="1466">
                        <c:v>-1.4874335217657051</c:v>
                      </c:pt>
                      <c:pt idx="1467">
                        <c:v>-1.6952066314262959</c:v>
                      </c:pt>
                      <c:pt idx="1468">
                        <c:v>-1.894546581160913</c:v>
                      </c:pt>
                      <c:pt idx="1469">
                        <c:v>-1.9206639894708519</c:v>
                      </c:pt>
                      <c:pt idx="1470">
                        <c:v>-1.9152311329825711</c:v>
                      </c:pt>
                      <c:pt idx="1471">
                        <c:v>-1.8591402071781811</c:v>
                      </c:pt>
                      <c:pt idx="1472">
                        <c:v>-1.854523552137926</c:v>
                      </c:pt>
                      <c:pt idx="1473">
                        <c:v>-1.605836800708881</c:v>
                      </c:pt>
                      <c:pt idx="1474">
                        <c:v>-1.2588423565281019</c:v>
                      </c:pt>
                      <c:pt idx="1475">
                        <c:v>-1.075582495776112</c:v>
                      </c:pt>
                      <c:pt idx="1476">
                        <c:v>-1.0739519110403051</c:v>
                      </c:pt>
                      <c:pt idx="1477">
                        <c:v>-1.203958904601224</c:v>
                      </c:pt>
                      <c:pt idx="1478">
                        <c:v>-1.2786116504762031</c:v>
                      </c:pt>
                      <c:pt idx="1479">
                        <c:v>-1.2852586254126981</c:v>
                      </c:pt>
                      <c:pt idx="1480">
                        <c:v>-1.1897478353927069</c:v>
                      </c:pt>
                      <c:pt idx="1481">
                        <c:v>-1.1563533123627261</c:v>
                      </c:pt>
                      <c:pt idx="1482">
                        <c:v>-1.489227347143153</c:v>
                      </c:pt>
                      <c:pt idx="1483">
                        <c:v>-1.5758579861979769</c:v>
                      </c:pt>
                      <c:pt idx="1484">
                        <c:v>-1.295501746282284</c:v>
                      </c:pt>
                      <c:pt idx="1485">
                        <c:v>-1.2733351631866161</c:v>
                      </c:pt>
                      <c:pt idx="1486">
                        <c:v>-0.83437289172535223</c:v>
                      </c:pt>
                      <c:pt idx="1487">
                        <c:v>-1.424972850094298</c:v>
                      </c:pt>
                      <c:pt idx="1488">
                        <c:v>-1.524099876313862</c:v>
                      </c:pt>
                      <c:pt idx="1489">
                        <c:v>-1.8429793554849609</c:v>
                      </c:pt>
                      <c:pt idx="1490">
                        <c:v>-1.8563905296027661</c:v>
                      </c:pt>
                      <c:pt idx="1491">
                        <c:v>-1.4672253818611971</c:v>
                      </c:pt>
                      <c:pt idx="1492">
                        <c:v>-1.1156717948362831</c:v>
                      </c:pt>
                      <c:pt idx="1493">
                        <c:v>-1.2442852071430279</c:v>
                      </c:pt>
                      <c:pt idx="1494">
                        <c:v>-1.6020265025832721</c:v>
                      </c:pt>
                      <c:pt idx="1495">
                        <c:v>-1.5553793745787989</c:v>
                      </c:pt>
                      <c:pt idx="1496">
                        <c:v>-1.3627628878155209</c:v>
                      </c:pt>
                      <c:pt idx="1497">
                        <c:v>-1.5000361548519039</c:v>
                      </c:pt>
                      <c:pt idx="1498">
                        <c:v>-1.833092981044576</c:v>
                      </c:pt>
                      <c:pt idx="1499">
                        <c:v>-2.008563096228293</c:v>
                      </c:pt>
                      <c:pt idx="1500">
                        <c:v>-2.0652918356516139</c:v>
                      </c:pt>
                      <c:pt idx="1501">
                        <c:v>-1.905898171588768</c:v>
                      </c:pt>
                      <c:pt idx="1502">
                        <c:v>-2.23112424048839</c:v>
                      </c:pt>
                      <c:pt idx="1503">
                        <c:v>-2.2007473951841812</c:v>
                      </c:pt>
                      <c:pt idx="1504">
                        <c:v>-1.813079839633553</c:v>
                      </c:pt>
                      <c:pt idx="1505">
                        <c:v>-1.823527517538944</c:v>
                      </c:pt>
                      <c:pt idx="1506">
                        <c:v>-2.1665941327910501</c:v>
                      </c:pt>
                      <c:pt idx="1507">
                        <c:v>-2.0442330732979932</c:v>
                      </c:pt>
                      <c:pt idx="1508">
                        <c:v>-2.1519944789664271</c:v>
                      </c:pt>
                      <c:pt idx="1509">
                        <c:v>-2.2411528622440962</c:v>
                      </c:pt>
                      <c:pt idx="1510">
                        <c:v>-2.343071122383396</c:v>
                      </c:pt>
                      <c:pt idx="1511">
                        <c:v>-2.362377116869117</c:v>
                      </c:pt>
                      <c:pt idx="1512">
                        <c:v>-4.9423500355975269</c:v>
                      </c:pt>
                      <c:pt idx="1513">
                        <c:v>-2.4765595044219619</c:v>
                      </c:pt>
                      <c:pt idx="1514">
                        <c:v>-2.5122405415515572</c:v>
                      </c:pt>
                      <c:pt idx="1515">
                        <c:v>-2.5714722229358289</c:v>
                      </c:pt>
                      <c:pt idx="1516">
                        <c:v>-4.1569797248947911</c:v>
                      </c:pt>
                      <c:pt idx="1517">
                        <c:v>-2.4495612778931282</c:v>
                      </c:pt>
                      <c:pt idx="1518">
                        <c:v>-2.4427703177878319</c:v>
                      </c:pt>
                      <c:pt idx="1519">
                        <c:v>-4.8591001705890573</c:v>
                      </c:pt>
                      <c:pt idx="1520">
                        <c:v>-5.1610463173378811</c:v>
                      </c:pt>
                      <c:pt idx="1521">
                        <c:v>-5.1985233668922151</c:v>
                      </c:pt>
                      <c:pt idx="1522">
                        <c:v>-4.8185081789533202</c:v>
                      </c:pt>
                      <c:pt idx="1523">
                        <c:v>-4.2932456893709441</c:v>
                      </c:pt>
                      <c:pt idx="1524">
                        <c:v>-4.7386625510708598</c:v>
                      </c:pt>
                      <c:pt idx="1525">
                        <c:v>-4.7961301496794784</c:v>
                      </c:pt>
                      <c:pt idx="1526">
                        <c:v>-4.5086853056477372</c:v>
                      </c:pt>
                      <c:pt idx="1527">
                        <c:v>-1.735971797906567</c:v>
                      </c:pt>
                      <c:pt idx="1528">
                        <c:v>-1.9214123217680701</c:v>
                      </c:pt>
                      <c:pt idx="1529">
                        <c:v>-2.3344379637947732</c:v>
                      </c:pt>
                      <c:pt idx="1530">
                        <c:v>-2.3261266435361851</c:v>
                      </c:pt>
                      <c:pt idx="1531">
                        <c:v>-2.2860393411503588</c:v>
                      </c:pt>
                      <c:pt idx="1532">
                        <c:v>-2.4894108515871531</c:v>
                      </c:pt>
                      <c:pt idx="1533">
                        <c:v>-2.6287830890715411</c:v>
                      </c:pt>
                      <c:pt idx="1534">
                        <c:v>-2.6556918300492138</c:v>
                      </c:pt>
                      <c:pt idx="1535">
                        <c:v>-2.4912968305850991</c:v>
                      </c:pt>
                      <c:pt idx="1536">
                        <c:v>-4.3625056126106454</c:v>
                      </c:pt>
                      <c:pt idx="1537">
                        <c:v>-4.4505285775486287</c:v>
                      </c:pt>
                      <c:pt idx="1538">
                        <c:v>-4.3543318540697182</c:v>
                      </c:pt>
                      <c:pt idx="1539">
                        <c:v>-4.7447842214974214</c:v>
                      </c:pt>
                      <c:pt idx="1540">
                        <c:v>-4.9847419153751318</c:v>
                      </c:pt>
                      <c:pt idx="1541">
                        <c:v>-5.1933007585726392</c:v>
                      </c:pt>
                      <c:pt idx="1542">
                        <c:v>-5.2020796155460083</c:v>
                      </c:pt>
                      <c:pt idx="1543">
                        <c:v>-5.2469550972581738</c:v>
                      </c:pt>
                      <c:pt idx="1544">
                        <c:v>-5.3519170610099094</c:v>
                      </c:pt>
                      <c:pt idx="1545">
                        <c:v>-5.4492877070785539</c:v>
                      </c:pt>
                      <c:pt idx="1546">
                        <c:v>-5.6350893759680067</c:v>
                      </c:pt>
                      <c:pt idx="1547">
                        <c:v>-5.5808649064692748</c:v>
                      </c:pt>
                      <c:pt idx="1548">
                        <c:v>-6.2218319413330967</c:v>
                      </c:pt>
                      <c:pt idx="1549">
                        <c:v>-6.4463886301868278</c:v>
                      </c:pt>
                      <c:pt idx="1550">
                        <c:v>-6.4342181148904798</c:v>
                      </c:pt>
                      <c:pt idx="1551">
                        <c:v>0.79944640290908786</c:v>
                      </c:pt>
                      <c:pt idx="1552">
                        <c:v>0.83064478004023101</c:v>
                      </c:pt>
                      <c:pt idx="1553">
                        <c:v>0.91011779419891403</c:v>
                      </c:pt>
                      <c:pt idx="1554">
                        <c:v>0.8288885783869121</c:v>
                      </c:pt>
                      <c:pt idx="1555">
                        <c:v>0.80158910014800155</c:v>
                      </c:pt>
                      <c:pt idx="1556">
                        <c:v>0.71923044786509849</c:v>
                      </c:pt>
                      <c:pt idx="1557">
                        <c:v>0.42621740666025038</c:v>
                      </c:pt>
                      <c:pt idx="1558">
                        <c:v>0.3817858836476456</c:v>
                      </c:pt>
                      <c:pt idx="1559">
                        <c:v>0.28411732790716088</c:v>
                      </c:pt>
                      <c:pt idx="1560">
                        <c:v>0.29091093386534389</c:v>
                      </c:pt>
                      <c:pt idx="1561">
                        <c:v>0.2390059697475562</c:v>
                      </c:pt>
                      <c:pt idx="1562">
                        <c:v>3.472562898230705E-2</c:v>
                      </c:pt>
                      <c:pt idx="1563">
                        <c:v>0.1030722104452184</c:v>
                      </c:pt>
                      <c:pt idx="1564">
                        <c:v>0.112660239568772</c:v>
                      </c:pt>
                      <c:pt idx="1565">
                        <c:v>0.19124867424011491</c:v>
                      </c:pt>
                      <c:pt idx="1566">
                        <c:v>6.6697698583633891E-2</c:v>
                      </c:pt>
                      <c:pt idx="1567">
                        <c:v>-7.4979293627098459E-2</c:v>
                      </c:pt>
                      <c:pt idx="1568">
                        <c:v>6.7081229890553882</c:v>
                      </c:pt>
                      <c:pt idx="1569">
                        <c:v>-0.33852300522772238</c:v>
                      </c:pt>
                      <c:pt idx="1570">
                        <c:v>6.1944374378340408</c:v>
                      </c:pt>
                      <c:pt idx="1571">
                        <c:v>6.0103811887836223</c:v>
                      </c:pt>
                      <c:pt idx="1572">
                        <c:v>5.8497973980732709</c:v>
                      </c:pt>
                      <c:pt idx="1573">
                        <c:v>5.7362691537257007</c:v>
                      </c:pt>
                      <c:pt idx="1574">
                        <c:v>5.5103476252998949</c:v>
                      </c:pt>
                      <c:pt idx="1575">
                        <c:v>5.3299946512941547</c:v>
                      </c:pt>
                      <c:pt idx="1576">
                        <c:v>-1.030429846520788</c:v>
                      </c:pt>
                      <c:pt idx="1577">
                        <c:v>-1.159957794270797</c:v>
                      </c:pt>
                      <c:pt idx="1578">
                        <c:v>-1.375337972766258</c:v>
                      </c:pt>
                      <c:pt idx="1579">
                        <c:v>-1.744575988912662</c:v>
                      </c:pt>
                      <c:pt idx="1580">
                        <c:v>-1.895856612114126</c:v>
                      </c:pt>
                      <c:pt idx="1581">
                        <c:v>-1.9417611426749859</c:v>
                      </c:pt>
                      <c:pt idx="1582">
                        <c:v>-2.1151782719597909</c:v>
                      </c:pt>
                      <c:pt idx="1583">
                        <c:v>-2.867582951039588</c:v>
                      </c:pt>
                      <c:pt idx="1584">
                        <c:v>-2.9647997062066471</c:v>
                      </c:pt>
                      <c:pt idx="1585">
                        <c:v>-2.9197900149443372</c:v>
                      </c:pt>
                      <c:pt idx="1586">
                        <c:v>-2.959333653035964</c:v>
                      </c:pt>
                      <c:pt idx="1587">
                        <c:v>-2.5157286611095899</c:v>
                      </c:pt>
                      <c:pt idx="1588">
                        <c:v>-2.4468295134885878</c:v>
                      </c:pt>
                      <c:pt idx="1589">
                        <c:v>-2.7037494864085239</c:v>
                      </c:pt>
                      <c:pt idx="1590">
                        <c:v>-2.6128650697183908</c:v>
                      </c:pt>
                      <c:pt idx="1591">
                        <c:v>-2.7541079294533488</c:v>
                      </c:pt>
                      <c:pt idx="1592">
                        <c:v>-2.5967442280159712</c:v>
                      </c:pt>
                      <c:pt idx="1593">
                        <c:v>-2.7920742101902118</c:v>
                      </c:pt>
                      <c:pt idx="1594">
                        <c:v>-3.0313186470019788</c:v>
                      </c:pt>
                      <c:pt idx="1595">
                        <c:v>-3.098006535100958</c:v>
                      </c:pt>
                      <c:pt idx="1596">
                        <c:v>-2.8651868435840289</c:v>
                      </c:pt>
                      <c:pt idx="1597">
                        <c:v>-2.742457210735131</c:v>
                      </c:pt>
                      <c:pt idx="1598">
                        <c:v>-2.8119003604774</c:v>
                      </c:pt>
                      <c:pt idx="1599">
                        <c:v>-2.900541732644768</c:v>
                      </c:pt>
                      <c:pt idx="1600">
                        <c:v>-2.6235053454066439</c:v>
                      </c:pt>
                      <c:pt idx="1601">
                        <c:v>-3.182129220301988</c:v>
                      </c:pt>
                      <c:pt idx="1602">
                        <c:v>-3.390743155114714</c:v>
                      </c:pt>
                      <c:pt idx="1603">
                        <c:v>-2.8636814242198732</c:v>
                      </c:pt>
                      <c:pt idx="1604">
                        <c:v>-2.6873336461983039</c:v>
                      </c:pt>
                      <c:pt idx="1605">
                        <c:v>-2.8482558638836641</c:v>
                      </c:pt>
                      <c:pt idx="1606">
                        <c:v>-2.642235725408455</c:v>
                      </c:pt>
                      <c:pt idx="1607">
                        <c:v>-1.9155423494309161</c:v>
                      </c:pt>
                      <c:pt idx="1608">
                        <c:v>-1.603349303954563</c:v>
                      </c:pt>
                      <c:pt idx="1609">
                        <c:v>-1.6983957220272039</c:v>
                      </c:pt>
                      <c:pt idx="1610">
                        <c:v>-1.672359054024356</c:v>
                      </c:pt>
                      <c:pt idx="1611">
                        <c:v>-1.496506219112582</c:v>
                      </c:pt>
                      <c:pt idx="1612">
                        <c:v>-1.1763858536488501</c:v>
                      </c:pt>
                      <c:pt idx="1613">
                        <c:v>-1.174694144765519</c:v>
                      </c:pt>
                      <c:pt idx="1614">
                        <c:v>-1.207552057021283</c:v>
                      </c:pt>
                      <c:pt idx="1615">
                        <c:v>-1.239545479616009</c:v>
                      </c:pt>
                      <c:pt idx="1616">
                        <c:v>-1.1260901325097601</c:v>
                      </c:pt>
                      <c:pt idx="1617">
                        <c:v>-1.1183886934671921</c:v>
                      </c:pt>
                      <c:pt idx="1618">
                        <c:v>-1.014095854018763</c:v>
                      </c:pt>
                      <c:pt idx="1619">
                        <c:v>-1.168872819560824</c:v>
                      </c:pt>
                      <c:pt idx="1620">
                        <c:v>-1.1492389884774321</c:v>
                      </c:pt>
                      <c:pt idx="1621">
                        <c:v>-1.1022522449533161</c:v>
                      </c:pt>
                      <c:pt idx="1622">
                        <c:v>-1.106951037545441</c:v>
                      </c:pt>
                      <c:pt idx="1623">
                        <c:v>-1.086251998256627</c:v>
                      </c:pt>
                      <c:pt idx="1624">
                        <c:v>-1.3196210211862349</c:v>
                      </c:pt>
                      <c:pt idx="1625">
                        <c:v>-1.419343621803703</c:v>
                      </c:pt>
                      <c:pt idx="1626">
                        <c:v>-1.5962353100955149</c:v>
                      </c:pt>
                      <c:pt idx="1627">
                        <c:v>-1.7505029556254119</c:v>
                      </c:pt>
                      <c:pt idx="1628">
                        <c:v>-1.41416351828422</c:v>
                      </c:pt>
                      <c:pt idx="1629">
                        <c:v>-1.265301364672347</c:v>
                      </c:pt>
                      <c:pt idx="1630">
                        <c:v>-1.0489695793077201</c:v>
                      </c:pt>
                      <c:pt idx="1631">
                        <c:v>-0.93702922948434342</c:v>
                      </c:pt>
                      <c:pt idx="1632">
                        <c:v>-0.62993371145162136</c:v>
                      </c:pt>
                      <c:pt idx="1633">
                        <c:v>-0.64019730471138192</c:v>
                      </c:pt>
                      <c:pt idx="1634">
                        <c:v>-0.32059090932176398</c:v>
                      </c:pt>
                      <c:pt idx="1635">
                        <c:v>-0.15746768141450859</c:v>
                      </c:pt>
                      <c:pt idx="1636">
                        <c:v>-0.14389626829405511</c:v>
                      </c:pt>
                      <c:pt idx="1637">
                        <c:v>-1.9627472090076859E-2</c:v>
                      </c:pt>
                      <c:pt idx="1638">
                        <c:v>0.19301284485840889</c:v>
                      </c:pt>
                      <c:pt idx="1639">
                        <c:v>0.25972927198766599</c:v>
                      </c:pt>
                      <c:pt idx="1640">
                        <c:v>0.36069641381161682</c:v>
                      </c:pt>
                      <c:pt idx="1641">
                        <c:v>0.17076202078952149</c:v>
                      </c:pt>
                      <c:pt idx="1642">
                        <c:v>5.7075440079354667E-2</c:v>
                      </c:pt>
                      <c:pt idx="1643">
                        <c:v>0.18525571325574741</c:v>
                      </c:pt>
                      <c:pt idx="1644">
                        <c:v>0.52073522883353129</c:v>
                      </c:pt>
                      <c:pt idx="1645">
                        <c:v>1.104727732459704</c:v>
                      </c:pt>
                      <c:pt idx="1646">
                        <c:v>1.3114203018552459</c:v>
                      </c:pt>
                      <c:pt idx="1647">
                        <c:v>1.3069262550933911</c:v>
                      </c:pt>
                      <c:pt idx="1648">
                        <c:v>1.0437999460374361</c:v>
                      </c:pt>
                      <c:pt idx="1649">
                        <c:v>0.78983521114319644</c:v>
                      </c:pt>
                      <c:pt idx="1650">
                        <c:v>0.61644919639648521</c:v>
                      </c:pt>
                      <c:pt idx="1651">
                        <c:v>8.767636409141713E-2</c:v>
                      </c:pt>
                      <c:pt idx="1652">
                        <c:v>-0.56442432627057715</c:v>
                      </c:pt>
                      <c:pt idx="1653">
                        <c:v>-0.76486160952976423</c:v>
                      </c:pt>
                      <c:pt idx="1654">
                        <c:v>-0.1727252580749222</c:v>
                      </c:pt>
                      <c:pt idx="1655">
                        <c:v>0.49667196143587289</c:v>
                      </c:pt>
                      <c:pt idx="1656">
                        <c:v>1.049062738671775</c:v>
                      </c:pt>
                      <c:pt idx="1657">
                        <c:v>1.00570639769008</c:v>
                      </c:pt>
                      <c:pt idx="1658">
                        <c:v>0.87823257523002307</c:v>
                      </c:pt>
                      <c:pt idx="1659">
                        <c:v>1.121705115925778</c:v>
                      </c:pt>
                      <c:pt idx="1660">
                        <c:v>1.524586707055485</c:v>
                      </c:pt>
                      <c:pt idx="1661">
                        <c:v>1.54653401345285</c:v>
                      </c:pt>
                      <c:pt idx="1662">
                        <c:v>1.767514338160479</c:v>
                      </c:pt>
                      <c:pt idx="1663">
                        <c:v>1.7337340829142469</c:v>
                      </c:pt>
                      <c:pt idx="1664">
                        <c:v>1.506978782964862</c:v>
                      </c:pt>
                      <c:pt idx="1665">
                        <c:v>1.421952702390975</c:v>
                      </c:pt>
                      <c:pt idx="1666">
                        <c:v>1.4501752753450809</c:v>
                      </c:pt>
                      <c:pt idx="1667">
                        <c:v>1.44216750199227</c:v>
                      </c:pt>
                      <c:pt idx="1668">
                        <c:v>1.3878536368337699</c:v>
                      </c:pt>
                      <c:pt idx="1669">
                        <c:v>1.4474275015261151</c:v>
                      </c:pt>
                      <c:pt idx="1670">
                        <c:v>1.25245977926727</c:v>
                      </c:pt>
                      <c:pt idx="1671">
                        <c:v>1.213630273510494</c:v>
                      </c:pt>
                      <c:pt idx="1672">
                        <c:v>1.4705444607923259</c:v>
                      </c:pt>
                      <c:pt idx="1673">
                        <c:v>1.632361106351625</c:v>
                      </c:pt>
                      <c:pt idx="1674">
                        <c:v>1.634816944564339</c:v>
                      </c:pt>
                      <c:pt idx="1675">
                        <c:v>1.5259404540619581</c:v>
                      </c:pt>
                      <c:pt idx="1676">
                        <c:v>1.3718040537603491</c:v>
                      </c:pt>
                      <c:pt idx="1677">
                        <c:v>1.13504019617654</c:v>
                      </c:pt>
                      <c:pt idx="1678">
                        <c:v>1.1943570474753049</c:v>
                      </c:pt>
                      <c:pt idx="1679">
                        <c:v>1.3283494333780641</c:v>
                      </c:pt>
                      <c:pt idx="1680">
                        <c:v>1.634902493010119</c:v>
                      </c:pt>
                      <c:pt idx="1681">
                        <c:v>1.892077672249231</c:v>
                      </c:pt>
                      <c:pt idx="1682">
                        <c:v>1.992054600934692</c:v>
                      </c:pt>
                      <c:pt idx="1683">
                        <c:v>2.0159018201081231</c:v>
                      </c:pt>
                      <c:pt idx="1684">
                        <c:v>1.9942596233895691</c:v>
                      </c:pt>
                      <c:pt idx="1685">
                        <c:v>1.6839437023225581</c:v>
                      </c:pt>
                      <c:pt idx="1686">
                        <c:v>1.2078042778926319</c:v>
                      </c:pt>
                      <c:pt idx="1687">
                        <c:v>1.2930696126454571</c:v>
                      </c:pt>
                      <c:pt idx="1688">
                        <c:v>1.4843996633670411</c:v>
                      </c:pt>
                      <c:pt idx="1689">
                        <c:v>1.676520154869064</c:v>
                      </c:pt>
                      <c:pt idx="1690">
                        <c:v>1.8201494610212241</c:v>
                      </c:pt>
                      <c:pt idx="1691">
                        <c:v>2.088927639829667</c:v>
                      </c:pt>
                      <c:pt idx="1692">
                        <c:v>2.2451650781474601</c:v>
                      </c:pt>
                      <c:pt idx="1693">
                        <c:v>2.324904816275208</c:v>
                      </c:pt>
                      <c:pt idx="1694">
                        <c:v>2.2353740551676982</c:v>
                      </c:pt>
                      <c:pt idx="1695">
                        <c:v>1.965672294196037</c:v>
                      </c:pt>
                      <c:pt idx="1696">
                        <c:v>1.709958815457862</c:v>
                      </c:pt>
                      <c:pt idx="1697">
                        <c:v>1.4139582785021361</c:v>
                      </c:pt>
                      <c:pt idx="1698">
                        <c:v>1.6754058758181569</c:v>
                      </c:pt>
                      <c:pt idx="1699">
                        <c:v>2.0046644118509609</c:v>
                      </c:pt>
                      <c:pt idx="1700">
                        <c:v>2.6396663325767662</c:v>
                      </c:pt>
                      <c:pt idx="1701">
                        <c:v>3.26056631852523</c:v>
                      </c:pt>
                      <c:pt idx="1702">
                        <c:v>3.5609095004715861</c:v>
                      </c:pt>
                      <c:pt idx="1703">
                        <c:v>3.448022564511255</c:v>
                      </c:pt>
                      <c:pt idx="1704">
                        <c:v>3.360329792614424</c:v>
                      </c:pt>
                      <c:pt idx="1705">
                        <c:v>3.0928728509980692</c:v>
                      </c:pt>
                      <c:pt idx="1706">
                        <c:v>2.7180954789877889</c:v>
                      </c:pt>
                      <c:pt idx="1707">
                        <c:v>2.7273692216923049</c:v>
                      </c:pt>
                      <c:pt idx="1708">
                        <c:v>2.8592629886191299</c:v>
                      </c:pt>
                      <c:pt idx="1709">
                        <c:v>3.435169260147366</c:v>
                      </c:pt>
                      <c:pt idx="1710">
                        <c:v>4.4872981029963421</c:v>
                      </c:pt>
                      <c:pt idx="1711">
                        <c:v>4.8819801928866449</c:v>
                      </c:pt>
                      <c:pt idx="1712">
                        <c:v>4.6995085971241286</c:v>
                      </c:pt>
                      <c:pt idx="1713">
                        <c:v>4.5811831517389754</c:v>
                      </c:pt>
                      <c:pt idx="1714">
                        <c:v>4.4680020363146964</c:v>
                      </c:pt>
                      <c:pt idx="1715">
                        <c:v>4.3006231692322281</c:v>
                      </c:pt>
                      <c:pt idx="1716">
                        <c:v>4.0657926388576699</c:v>
                      </c:pt>
                      <c:pt idx="1717">
                        <c:v>3.8881821025989169</c:v>
                      </c:pt>
                      <c:pt idx="1718">
                        <c:v>3.9169455167524241</c:v>
                      </c:pt>
                      <c:pt idx="1719">
                        <c:v>3.7275080683224311</c:v>
                      </c:pt>
                      <c:pt idx="1720">
                        <c:v>3.4526571672142539</c:v>
                      </c:pt>
                      <c:pt idx="1721">
                        <c:v>3.5881629234776531</c:v>
                      </c:pt>
                      <c:pt idx="1722">
                        <c:v>4.077661838802209</c:v>
                      </c:pt>
                      <c:pt idx="1723">
                        <c:v>4.1083662137263124</c:v>
                      </c:pt>
                      <c:pt idx="1724">
                        <c:v>4.1742943690583454</c:v>
                      </c:pt>
                      <c:pt idx="1725">
                        <c:v>3.675813753773149</c:v>
                      </c:pt>
                      <c:pt idx="1726">
                        <c:v>3.5090465006648879</c:v>
                      </c:pt>
                      <c:pt idx="1727">
                        <c:v>3.694946060310317</c:v>
                      </c:pt>
                      <c:pt idx="1728">
                        <c:v>4.0880613837495714</c:v>
                      </c:pt>
                      <c:pt idx="1729">
                        <c:v>4.3427154933969403</c:v>
                      </c:pt>
                      <c:pt idx="1730">
                        <c:v>4.343931021421974</c:v>
                      </c:pt>
                      <c:pt idx="1731">
                        <c:v>4.4922532897659453</c:v>
                      </c:pt>
                      <c:pt idx="1732">
                        <c:v>4.8446753994527674</c:v>
                      </c:pt>
                      <c:pt idx="1733">
                        <c:v>5.1174492956840689</c:v>
                      </c:pt>
                      <c:pt idx="1734">
                        <c:v>5.0061126918181911</c:v>
                      </c:pt>
                      <c:pt idx="1735">
                        <c:v>4.5498740059787419</c:v>
                      </c:pt>
                      <c:pt idx="1736">
                        <c:v>3.612758488635758</c:v>
                      </c:pt>
                      <c:pt idx="1737">
                        <c:v>2.9795953692216188</c:v>
                      </c:pt>
                      <c:pt idx="1738">
                        <c:v>2.7908063356483459</c:v>
                      </c:pt>
                      <c:pt idx="1739">
                        <c:v>2.9123704889977171</c:v>
                      </c:pt>
                      <c:pt idx="1740">
                        <c:v>3.0652773078034641</c:v>
                      </c:pt>
                      <c:pt idx="1741">
                        <c:v>3.3286239072779789</c:v>
                      </c:pt>
                      <c:pt idx="1742">
                        <c:v>3.2296213700011198</c:v>
                      </c:pt>
                      <c:pt idx="1743">
                        <c:v>3.1373445120880761</c:v>
                      </c:pt>
                      <c:pt idx="1744">
                        <c:v>2.941209841676538</c:v>
                      </c:pt>
                      <c:pt idx="1745">
                        <c:v>2.709440663538901</c:v>
                      </c:pt>
                      <c:pt idx="1746">
                        <c:v>2.7558064553987629</c:v>
                      </c:pt>
                      <c:pt idx="1747">
                        <c:v>2.9086691721412992</c:v>
                      </c:pt>
                      <c:pt idx="1748">
                        <c:v>3.024670910054108</c:v>
                      </c:pt>
                      <c:pt idx="1749">
                        <c:v>3.4359463807388182</c:v>
                      </c:pt>
                      <c:pt idx="1750">
                        <c:v>3.6857275329309762</c:v>
                      </c:pt>
                      <c:pt idx="1751">
                        <c:v>3.5167217792787411</c:v>
                      </c:pt>
                      <c:pt idx="1752">
                        <c:v>3.0007343106697819</c:v>
                      </c:pt>
                      <c:pt idx="1753">
                        <c:v>2.9538685022319799</c:v>
                      </c:pt>
                      <c:pt idx="1754">
                        <c:v>2.849410400167919</c:v>
                      </c:pt>
                      <c:pt idx="1755">
                        <c:v>2.5833373934190011</c:v>
                      </c:pt>
                      <c:pt idx="1756">
                        <c:v>2.3145728896757678</c:v>
                      </c:pt>
                      <c:pt idx="1757">
                        <c:v>2.3792050046985609</c:v>
                      </c:pt>
                      <c:pt idx="1758">
                        <c:v>2.444232943127957</c:v>
                      </c:pt>
                      <c:pt idx="1759">
                        <c:v>2.2946080848288042</c:v>
                      </c:pt>
                      <c:pt idx="1760">
                        <c:v>2.3384545463831099</c:v>
                      </c:pt>
                      <c:pt idx="1761">
                        <c:v>2.3982467623576089</c:v>
                      </c:pt>
                      <c:pt idx="1762">
                        <c:v>2.355393252265312</c:v>
                      </c:pt>
                      <c:pt idx="1763">
                        <c:v>2.9211707319451539</c:v>
                      </c:pt>
                      <c:pt idx="1764">
                        <c:v>3.5863347211484768</c:v>
                      </c:pt>
                      <c:pt idx="1765">
                        <c:v>3.9162444625114801</c:v>
                      </c:pt>
                      <c:pt idx="1766">
                        <c:v>3.656737643835331</c:v>
                      </c:pt>
                      <c:pt idx="1767">
                        <c:v>3.470117325734924</c:v>
                      </c:pt>
                      <c:pt idx="1768">
                        <c:v>2.7932177924569932</c:v>
                      </c:pt>
                      <c:pt idx="1769">
                        <c:v>2.107688714944667</c:v>
                      </c:pt>
                      <c:pt idx="1770">
                        <c:v>1.874276089158921</c:v>
                      </c:pt>
                      <c:pt idx="1771">
                        <c:v>2.191181720186806</c:v>
                      </c:pt>
                      <c:pt idx="1772">
                        <c:v>2.6418970927528149</c:v>
                      </c:pt>
                      <c:pt idx="1773">
                        <c:v>3.157774593755533</c:v>
                      </c:pt>
                      <c:pt idx="1774">
                        <c:v>2.9077320840836789</c:v>
                      </c:pt>
                      <c:pt idx="1775">
                        <c:v>2.4902096823018769</c:v>
                      </c:pt>
                      <c:pt idx="1776">
                        <c:v>1.9598700952287089</c:v>
                      </c:pt>
                      <c:pt idx="1777">
                        <c:v>1.61869581306251</c:v>
                      </c:pt>
                      <c:pt idx="1778">
                        <c:v>1.4656292269517459</c:v>
                      </c:pt>
                      <c:pt idx="1779">
                        <c:v>1.335935297251966</c:v>
                      </c:pt>
                      <c:pt idx="1780">
                        <c:v>1.2394418102073299</c:v>
                      </c:pt>
                      <c:pt idx="1781">
                        <c:v>1.1651790273720759</c:v>
                      </c:pt>
                      <c:pt idx="1782">
                        <c:v>1.0281475758729559</c:v>
                      </c:pt>
                      <c:pt idx="1783">
                        <c:v>1.0080933439115101</c:v>
                      </c:pt>
                      <c:pt idx="1784">
                        <c:v>1.295265132221884</c:v>
                      </c:pt>
                      <c:pt idx="1785">
                        <c:v>1.812026757788455</c:v>
                      </c:pt>
                      <c:pt idx="1786">
                        <c:v>2.3992555203632389</c:v>
                      </c:pt>
                      <c:pt idx="1787">
                        <c:v>2.8579812123561812</c:v>
                      </c:pt>
                      <c:pt idx="1788">
                        <c:v>3.126341979914538</c:v>
                      </c:pt>
                      <c:pt idx="1789">
                        <c:v>3.3775305215035729</c:v>
                      </c:pt>
                      <c:pt idx="1790">
                        <c:v>3.3305605857731821</c:v>
                      </c:pt>
                      <c:pt idx="1791">
                        <c:v>2.9955353771754649</c:v>
                      </c:pt>
                      <c:pt idx="1792">
                        <c:v>2.6488464789740571</c:v>
                      </c:pt>
                      <c:pt idx="1793">
                        <c:v>2.5267589050793799</c:v>
                      </c:pt>
                      <c:pt idx="1794">
                        <c:v>2.1208188475405678</c:v>
                      </c:pt>
                      <c:pt idx="1795">
                        <c:v>2.1434501286988081</c:v>
                      </c:pt>
                      <c:pt idx="1796">
                        <c:v>1.882757907851361</c:v>
                      </c:pt>
                      <c:pt idx="1797">
                        <c:v>1.7674377219965629</c:v>
                      </c:pt>
                      <c:pt idx="1798">
                        <c:v>1.9714322433952629</c:v>
                      </c:pt>
                      <c:pt idx="1799">
                        <c:v>2.0752720554744428</c:v>
                      </c:pt>
                      <c:pt idx="1800">
                        <c:v>1.746487171382348</c:v>
                      </c:pt>
                      <c:pt idx="1801">
                        <c:v>1.479837573109172</c:v>
                      </c:pt>
                      <c:pt idx="1802">
                        <c:v>1.249850052541019</c:v>
                      </c:pt>
                      <c:pt idx="1803">
                        <c:v>1.14646229137198</c:v>
                      </c:pt>
                      <c:pt idx="1804">
                        <c:v>1.207250274526688</c:v>
                      </c:pt>
                      <c:pt idx="1805">
                        <c:v>1.1942986227379651</c:v>
                      </c:pt>
                      <c:pt idx="1806">
                        <c:v>0.82915163834606398</c:v>
                      </c:pt>
                      <c:pt idx="1807">
                        <c:v>0.64414593651555141</c:v>
                      </c:pt>
                      <c:pt idx="1808">
                        <c:v>0.44716225381657287</c:v>
                      </c:pt>
                      <c:pt idx="1809">
                        <c:v>0.30245748577988879</c:v>
                      </c:pt>
                      <c:pt idx="1810">
                        <c:v>0.48083739875531512</c:v>
                      </c:pt>
                      <c:pt idx="1811">
                        <c:v>0.72844230177521851</c:v>
                      </c:pt>
                      <c:pt idx="1812">
                        <c:v>0.9343033753921145</c:v>
                      </c:pt>
                      <c:pt idx="1813">
                        <c:v>0.9924009454260263</c:v>
                      </c:pt>
                      <c:pt idx="1814">
                        <c:v>1.3700112212945961</c:v>
                      </c:pt>
                      <c:pt idx="1815">
                        <c:v>1.678695795889779</c:v>
                      </c:pt>
                      <c:pt idx="1816">
                        <c:v>2.5328118412562399</c:v>
                      </c:pt>
                      <c:pt idx="1817">
                        <c:v>3.0584385297358949</c:v>
                      </c:pt>
                      <c:pt idx="1818">
                        <c:v>3.4844668251759661</c:v>
                      </c:pt>
                      <c:pt idx="1819">
                        <c:v>3.7136962570960672</c:v>
                      </c:pt>
                      <c:pt idx="1820">
                        <c:v>3.596762314384276</c:v>
                      </c:pt>
                      <c:pt idx="1821">
                        <c:v>3.370950676090342</c:v>
                      </c:pt>
                      <c:pt idx="1822">
                        <c:v>2.809803757688127</c:v>
                      </c:pt>
                      <c:pt idx="1823">
                        <c:v>2.7159994074950848</c:v>
                      </c:pt>
                      <c:pt idx="1824">
                        <c:v>2.6950100469087319</c:v>
                      </c:pt>
                      <c:pt idx="1825">
                        <c:v>2.856849450897085</c:v>
                      </c:pt>
                      <c:pt idx="1826">
                        <c:v>3.2056330560125978</c:v>
                      </c:pt>
                      <c:pt idx="1827">
                        <c:v>3.4241919282172</c:v>
                      </c:pt>
                      <c:pt idx="1828">
                        <c:v>3.8312362611753952</c:v>
                      </c:pt>
                      <c:pt idx="1829">
                        <c:v>4.0738323771515876</c:v>
                      </c:pt>
                      <c:pt idx="1830">
                        <c:v>4.3588625400913994</c:v>
                      </c:pt>
                      <c:pt idx="1831">
                        <c:v>4.3615017683505144</c:v>
                      </c:pt>
                      <c:pt idx="1832">
                        <c:v>4.4190909926386617</c:v>
                      </c:pt>
                      <c:pt idx="1833">
                        <c:v>4.4039111737631069</c:v>
                      </c:pt>
                      <c:pt idx="1834">
                        <c:v>4.1643506519638063</c:v>
                      </c:pt>
                      <c:pt idx="1835">
                        <c:v>3.9859167448586059</c:v>
                      </c:pt>
                      <c:pt idx="1836">
                        <c:v>3.4342168248361609</c:v>
                      </c:pt>
                      <c:pt idx="1837">
                        <c:v>2.9365821076012342</c:v>
                      </c:pt>
                      <c:pt idx="1838">
                        <c:v>2.708429513964743</c:v>
                      </c:pt>
                      <c:pt idx="1839">
                        <c:v>2.7539865967923012</c:v>
                      </c:pt>
                      <c:pt idx="1840">
                        <c:v>2.5292503776741881</c:v>
                      </c:pt>
                      <c:pt idx="1841">
                        <c:v>2.3542070299431508</c:v>
                      </c:pt>
                      <c:pt idx="1842">
                        <c:v>2.4080655606471781</c:v>
                      </c:pt>
                      <c:pt idx="1843">
                        <c:v>2.0428110146019232</c:v>
                      </c:pt>
                      <c:pt idx="1844">
                        <c:v>1.476372141777359</c:v>
                      </c:pt>
                      <c:pt idx="1845">
                        <c:v>1.0871580051427501</c:v>
                      </c:pt>
                      <c:pt idx="1846">
                        <c:v>0.85628419701032299</c:v>
                      </c:pt>
                      <c:pt idx="1847">
                        <c:v>0.55662086196536009</c:v>
                      </c:pt>
                      <c:pt idx="1848">
                        <c:v>0.1870855358015234</c:v>
                      </c:pt>
                      <c:pt idx="1849">
                        <c:v>-0.32943072872452911</c:v>
                      </c:pt>
                      <c:pt idx="1850">
                        <c:v>-0.78031328830410573</c:v>
                      </c:pt>
                      <c:pt idx="1851">
                        <c:v>-0.96297449372325128</c:v>
                      </c:pt>
                      <c:pt idx="1852">
                        <c:v>-1.1367741735476089</c:v>
                      </c:pt>
                      <c:pt idx="1853">
                        <c:v>-1.477685109891048</c:v>
                      </c:pt>
                      <c:pt idx="1854">
                        <c:v>-1.992028073802129</c:v>
                      </c:pt>
                      <c:pt idx="1855">
                        <c:v>-2.31661644112812</c:v>
                      </c:pt>
                      <c:pt idx="1856">
                        <c:v>-2.0461930335057308</c:v>
                      </c:pt>
                      <c:pt idx="1857">
                        <c:v>-1.5710081510237379</c:v>
                      </c:pt>
                      <c:pt idx="1858">
                        <c:v>-1.5621185383558041</c:v>
                      </c:pt>
                      <c:pt idx="1859">
                        <c:v>-1.687865209173151</c:v>
                      </c:pt>
                      <c:pt idx="1860">
                        <c:v>-1.8830733651621261</c:v>
                      </c:pt>
                      <c:pt idx="1861">
                        <c:v>-2.0236684567458689</c:v>
                      </c:pt>
                      <c:pt idx="1862">
                        <c:v>-1.9076790300112509</c:v>
                      </c:pt>
                      <c:pt idx="1863">
                        <c:v>-1.951112929841069</c:v>
                      </c:pt>
                      <c:pt idx="1864">
                        <c:v>-2.149984710010461</c:v>
                      </c:pt>
                      <c:pt idx="1865">
                        <c:v>-2.4952527900868979</c:v>
                      </c:pt>
                      <c:pt idx="1866">
                        <c:v>-2.8546633990544299</c:v>
                      </c:pt>
                      <c:pt idx="1867">
                        <c:v>-3.1054208924873019</c:v>
                      </c:pt>
                      <c:pt idx="1868">
                        <c:v>-3.1964989231559162</c:v>
                      </c:pt>
                      <c:pt idx="1869">
                        <c:v>-3.1192973624892839</c:v>
                      </c:pt>
                      <c:pt idx="1870">
                        <c:v>-2.709625484169341</c:v>
                      </c:pt>
                      <c:pt idx="1871">
                        <c:v>-2.8469829279689431</c:v>
                      </c:pt>
                      <c:pt idx="1872">
                        <c:v>-3.5542801314765349</c:v>
                      </c:pt>
                      <c:pt idx="1873">
                        <c:v>-4.1014212908728407</c:v>
                      </c:pt>
                      <c:pt idx="1874">
                        <c:v>-4.1844678273224991</c:v>
                      </c:pt>
                      <c:pt idx="1875">
                        <c:v>-3.869790004474424</c:v>
                      </c:pt>
                      <c:pt idx="1876">
                        <c:v>-3.6748101869282919</c:v>
                      </c:pt>
                      <c:pt idx="1877">
                        <c:v>-3.6161452619962429</c:v>
                      </c:pt>
                      <c:pt idx="1878">
                        <c:v>-3.285905754679213</c:v>
                      </c:pt>
                      <c:pt idx="1879">
                        <c:v>-3.184030675820865</c:v>
                      </c:pt>
                      <c:pt idx="1880">
                        <c:v>-3.1419097919442258</c:v>
                      </c:pt>
                      <c:pt idx="1881">
                        <c:v>-3.121706366457996</c:v>
                      </c:pt>
                      <c:pt idx="1882">
                        <c:v>-3.481360376165898</c:v>
                      </c:pt>
                      <c:pt idx="1883">
                        <c:v>-3.620676290054798</c:v>
                      </c:pt>
                      <c:pt idx="1884">
                        <c:v>-3.7080154685791178</c:v>
                      </c:pt>
                      <c:pt idx="1885">
                        <c:v>-3.7984704884203842</c:v>
                      </c:pt>
                      <c:pt idx="1886">
                        <c:v>-3.6017334432117192</c:v>
                      </c:pt>
                      <c:pt idx="1887">
                        <c:v>-3.5380288498957242</c:v>
                      </c:pt>
                      <c:pt idx="1888">
                        <c:v>-3.419338725006178</c:v>
                      </c:pt>
                      <c:pt idx="1889">
                        <c:v>-3.2612576072039712</c:v>
                      </c:pt>
                      <c:pt idx="1890">
                        <c:v>-3.2552720121602361</c:v>
                      </c:pt>
                      <c:pt idx="1891">
                        <c:v>-3.697826282680976</c:v>
                      </c:pt>
                      <c:pt idx="1892">
                        <c:v>-3.6802345218335542</c:v>
                      </c:pt>
                      <c:pt idx="1893">
                        <c:v>-3.7985725415152789</c:v>
                      </c:pt>
                      <c:pt idx="1894">
                        <c:v>-3.822222383453818</c:v>
                      </c:pt>
                      <c:pt idx="1895">
                        <c:v>-3.973353152465501</c:v>
                      </c:pt>
                      <c:pt idx="1896">
                        <c:v>-3.8735629581990452</c:v>
                      </c:pt>
                      <c:pt idx="1897">
                        <c:v>-3.669443030258865</c:v>
                      </c:pt>
                      <c:pt idx="1898">
                        <c:v>-3.6495369958951871</c:v>
                      </c:pt>
                      <c:pt idx="1899">
                        <c:v>-3.3745559288556142</c:v>
                      </c:pt>
                      <c:pt idx="1900">
                        <c:v>-3.454240144693967</c:v>
                      </c:pt>
                      <c:pt idx="1901">
                        <c:v>-3.373252951443606</c:v>
                      </c:pt>
                      <c:pt idx="1902">
                        <c:v>-3.4181990410702818</c:v>
                      </c:pt>
                      <c:pt idx="1903">
                        <c:v>-3.540950948011107</c:v>
                      </c:pt>
                      <c:pt idx="1904">
                        <c:v>-3.653201362502478</c:v>
                      </c:pt>
                      <c:pt idx="1905">
                        <c:v>-3.7322886510832962</c:v>
                      </c:pt>
                      <c:pt idx="1906">
                        <c:v>-3.6760010744024711</c:v>
                      </c:pt>
                      <c:pt idx="1907">
                        <c:v>-3.8590439273591421</c:v>
                      </c:pt>
                      <c:pt idx="1908">
                        <c:v>-3.9520836508844832</c:v>
                      </c:pt>
                      <c:pt idx="1909">
                        <c:v>-3.927131104500174</c:v>
                      </c:pt>
                      <c:pt idx="1910">
                        <c:v>-3.7799044937472082</c:v>
                      </c:pt>
                      <c:pt idx="1911">
                        <c:v>-3.5899550520070611</c:v>
                      </c:pt>
                      <c:pt idx="1912">
                        <c:v>-3.5799488018012711</c:v>
                      </c:pt>
                      <c:pt idx="1913">
                        <c:v>-3.622266117380275</c:v>
                      </c:pt>
                      <c:pt idx="1914">
                        <c:v>-3.4215051054860548</c:v>
                      </c:pt>
                      <c:pt idx="1915">
                        <c:v>-3.3463856289731821</c:v>
                      </c:pt>
                      <c:pt idx="1916">
                        <c:v>-3.122024710770317</c:v>
                      </c:pt>
                      <c:pt idx="1917">
                        <c:v>-3.216832040390547</c:v>
                      </c:pt>
                      <c:pt idx="1918">
                        <c:v>-3.171893000091921</c:v>
                      </c:pt>
                      <c:pt idx="1919">
                        <c:v>-2.977177701553368</c:v>
                      </c:pt>
                      <c:pt idx="1920">
                        <c:v>-2.9735109222462408</c:v>
                      </c:pt>
                      <c:pt idx="1921">
                        <c:v>-3.0542999533261819</c:v>
                      </c:pt>
                      <c:pt idx="1922">
                        <c:v>-3.255819792867563</c:v>
                      </c:pt>
                      <c:pt idx="1923">
                        <c:v>-3.3722897762515189</c:v>
                      </c:pt>
                      <c:pt idx="1924">
                        <c:v>-3.320319392107745</c:v>
                      </c:pt>
                      <c:pt idx="1925">
                        <c:v>-3.5389773900195611</c:v>
                      </c:pt>
                      <c:pt idx="1926">
                        <c:v>-3.4938305892410209</c:v>
                      </c:pt>
                      <c:pt idx="1927">
                        <c:v>-3.329188331628357</c:v>
                      </c:pt>
                      <c:pt idx="1928">
                        <c:v>-3.2073694122428851</c:v>
                      </c:pt>
                      <c:pt idx="1929">
                        <c:v>-3.1845504677686449</c:v>
                      </c:pt>
                      <c:pt idx="1930">
                        <c:v>-3.0096448684113279</c:v>
                      </c:pt>
                      <c:pt idx="1931">
                        <c:v>-3.0387806994667179</c:v>
                      </c:pt>
                      <c:pt idx="1932">
                        <c:v>-2.9319976019846359</c:v>
                      </c:pt>
                      <c:pt idx="1933">
                        <c:v>-2.9448591078693771</c:v>
                      </c:pt>
                      <c:pt idx="1934">
                        <c:v>-2.962076133014286</c:v>
                      </c:pt>
                      <c:pt idx="1935">
                        <c:v>-3.0279014619563358</c:v>
                      </c:pt>
                      <c:pt idx="1936">
                        <c:v>-2.940446422350206</c:v>
                      </c:pt>
                      <c:pt idx="1937">
                        <c:v>-3.0237961973706899</c:v>
                      </c:pt>
                      <c:pt idx="1938">
                        <c:v>-2.8270454376164018</c:v>
                      </c:pt>
                      <c:pt idx="1939">
                        <c:v>-2.9873518416897449</c:v>
                      </c:pt>
                      <c:pt idx="1940">
                        <c:v>-2.802056714462736</c:v>
                      </c:pt>
                      <c:pt idx="1941">
                        <c:v>-2.3042380365105402</c:v>
                      </c:pt>
                      <c:pt idx="1942">
                        <c:v>-2.098702752063129</c:v>
                      </c:pt>
                      <c:pt idx="1943">
                        <c:v>-1.944815974298401</c:v>
                      </c:pt>
                      <c:pt idx="1944">
                        <c:v>-1.8298402366557049</c:v>
                      </c:pt>
                      <c:pt idx="1945">
                        <c:v>-1.7834209198954141</c:v>
                      </c:pt>
                      <c:pt idx="1946">
                        <c:v>-1.9402455793957789</c:v>
                      </c:pt>
                      <c:pt idx="1947">
                        <c:v>-1.7158357685706169</c:v>
                      </c:pt>
                      <c:pt idx="1948">
                        <c:v>-1.7880895410301869</c:v>
                      </c:pt>
                      <c:pt idx="1949">
                        <c:v>-1.789663954527039</c:v>
                      </c:pt>
                      <c:pt idx="1950">
                        <c:v>-1.649860969804787</c:v>
                      </c:pt>
                      <c:pt idx="1951">
                        <c:v>-1.7607081012669481</c:v>
                      </c:pt>
                      <c:pt idx="1952">
                        <c:v>-2.0224350944375762</c:v>
                      </c:pt>
                      <c:pt idx="1953">
                        <c:v>-1.9642239376913291</c:v>
                      </c:pt>
                      <c:pt idx="1954">
                        <c:v>-1.868201581028111</c:v>
                      </c:pt>
                      <c:pt idx="1955">
                        <c:v>-1.626495714828265</c:v>
                      </c:pt>
                      <c:pt idx="1956">
                        <c:v>-1.4542883693255479</c:v>
                      </c:pt>
                      <c:pt idx="1957">
                        <c:v>-1.2565777061467249</c:v>
                      </c:pt>
                      <c:pt idx="1958">
                        <c:v>-1.2652951497596889</c:v>
                      </c:pt>
                      <c:pt idx="1959">
                        <c:v>-1.4650714012689749</c:v>
                      </c:pt>
                      <c:pt idx="1960">
                        <c:v>-1.728619904172163</c:v>
                      </c:pt>
                      <c:pt idx="1961">
                        <c:v>-1.711162731312347</c:v>
                      </c:pt>
                      <c:pt idx="1962">
                        <c:v>-1.2880388094094981</c:v>
                      </c:pt>
                      <c:pt idx="1963">
                        <c:v>-0.85424099834046685</c:v>
                      </c:pt>
                      <c:pt idx="1964">
                        <c:v>-0.88901208020986577</c:v>
                      </c:pt>
                      <c:pt idx="1965">
                        <c:v>-1.1532482038911449</c:v>
                      </c:pt>
                      <c:pt idx="1966">
                        <c:v>-1.438159902799671</c:v>
                      </c:pt>
                      <c:pt idx="1967">
                        <c:v>-1.6243461292282459</c:v>
                      </c:pt>
                      <c:pt idx="1968">
                        <c:v>-1.741297413813895</c:v>
                      </c:pt>
                      <c:pt idx="1969">
                        <c:v>-1.7146229519237479</c:v>
                      </c:pt>
                      <c:pt idx="1970">
                        <c:v>-2.207456555511591</c:v>
                      </c:pt>
                      <c:pt idx="1971">
                        <c:v>-2.8376819435036831</c:v>
                      </c:pt>
                      <c:pt idx="1972">
                        <c:v>-3.398148395655574</c:v>
                      </c:pt>
                      <c:pt idx="1973">
                        <c:v>-3.544768337023998</c:v>
                      </c:pt>
                      <c:pt idx="1974">
                        <c:v>-3.5134416751072228</c:v>
                      </c:pt>
                      <c:pt idx="1975">
                        <c:v>-3.4534774362095622</c:v>
                      </c:pt>
                      <c:pt idx="1976">
                        <c:v>-3.4772533223025852</c:v>
                      </c:pt>
                      <c:pt idx="1977">
                        <c:v>-3.4039419755004832</c:v>
                      </c:pt>
                      <c:pt idx="1978">
                        <c:v>-3.3358625123561758</c:v>
                      </c:pt>
                      <c:pt idx="1979">
                        <c:v>-3.4258669175002758</c:v>
                      </c:pt>
                      <c:pt idx="1980">
                        <c:v>-3.6958091805124891</c:v>
                      </c:pt>
                      <c:pt idx="1981">
                        <c:v>-3.6017896870079129</c:v>
                      </c:pt>
                      <c:pt idx="1982">
                        <c:v>-3.3601391166601</c:v>
                      </c:pt>
                      <c:pt idx="1983">
                        <c:v>-2.8989194838803982</c:v>
                      </c:pt>
                      <c:pt idx="1984">
                        <c:v>-2.5859999789329309</c:v>
                      </c:pt>
                      <c:pt idx="1985">
                        <c:v>-2.5469415843144989</c:v>
                      </c:pt>
                      <c:pt idx="1986">
                        <c:v>-2.6974024737977969</c:v>
                      </c:pt>
                      <c:pt idx="1987">
                        <c:v>-2.759870075476285</c:v>
                      </c:pt>
                      <c:pt idx="1988">
                        <c:v>-2.9462412976519019</c:v>
                      </c:pt>
                      <c:pt idx="1989">
                        <c:v>-3.0939448210296838</c:v>
                      </c:pt>
                      <c:pt idx="1990">
                        <c:v>-2.9511848249461972</c:v>
                      </c:pt>
                      <c:pt idx="1991">
                        <c:v>-2.753183535023926</c:v>
                      </c:pt>
                      <c:pt idx="1992">
                        <c:v>-2.745862196662646</c:v>
                      </c:pt>
                      <c:pt idx="1993">
                        <c:v>-2.256203284294295</c:v>
                      </c:pt>
                      <c:pt idx="1994">
                        <c:v>-1.8708864706703221</c:v>
                      </c:pt>
                      <c:pt idx="1995">
                        <c:v>-1.5817257103173481</c:v>
                      </c:pt>
                      <c:pt idx="1996">
                        <c:v>-1.282343737233544</c:v>
                      </c:pt>
                      <c:pt idx="1997">
                        <c:v>-0.97798503571619366</c:v>
                      </c:pt>
                      <c:pt idx="1998">
                        <c:v>-1.050014294686173</c:v>
                      </c:pt>
                      <c:pt idx="1999">
                        <c:v>-1.14062813982803</c:v>
                      </c:pt>
                      <c:pt idx="2000">
                        <c:v>-1.246062278503572</c:v>
                      </c:pt>
                      <c:pt idx="2001">
                        <c:v>-1.448810237154915</c:v>
                      </c:pt>
                      <c:pt idx="2002">
                        <c:v>-1.424150484807879</c:v>
                      </c:pt>
                      <c:pt idx="2003">
                        <c:v>-1.6189088872574591</c:v>
                      </c:pt>
                      <c:pt idx="2004">
                        <c:v>-1.825925418140717</c:v>
                      </c:pt>
                      <c:pt idx="2005">
                        <c:v>-1.768125048861749</c:v>
                      </c:pt>
                      <c:pt idx="2006">
                        <c:v>-1.659675968046556</c:v>
                      </c:pt>
                      <c:pt idx="2007">
                        <c:v>-1.7705475297962689</c:v>
                      </c:pt>
                      <c:pt idx="2008">
                        <c:v>-1.9228128114595839</c:v>
                      </c:pt>
                      <c:pt idx="2009">
                        <c:v>-2.0447991672996539</c:v>
                      </c:pt>
                      <c:pt idx="2010">
                        <c:v>-2.2883689059152492</c:v>
                      </c:pt>
                      <c:pt idx="2011">
                        <c:v>-2.702793393645547</c:v>
                      </c:pt>
                      <c:pt idx="2012">
                        <c:v>-3.2655205956223332</c:v>
                      </c:pt>
                      <c:pt idx="2013">
                        <c:v>-3.5891166959615619</c:v>
                      </c:pt>
                      <c:pt idx="2014">
                        <c:v>-3.5555402279416648</c:v>
                      </c:pt>
                      <c:pt idx="2015">
                        <c:v>-3.6629727503740659</c:v>
                      </c:pt>
                      <c:pt idx="2016">
                        <c:v>-3.489115520932589</c:v>
                      </c:pt>
                      <c:pt idx="2017">
                        <c:v>-3.1262542376447851</c:v>
                      </c:pt>
                      <c:pt idx="2018">
                        <c:v>-3.5492907487399821</c:v>
                      </c:pt>
                      <c:pt idx="2019">
                        <c:v>-3.8335694264001581</c:v>
                      </c:pt>
                      <c:pt idx="2020">
                        <c:v>-4.2721492359705371</c:v>
                      </c:pt>
                      <c:pt idx="2021">
                        <c:v>-4.8663343487638393</c:v>
                      </c:pt>
                      <c:pt idx="2022">
                        <c:v>-5.2168536750642556</c:v>
                      </c:pt>
                      <c:pt idx="2023">
                        <c:v>-5.6581402992216194</c:v>
                      </c:pt>
                      <c:pt idx="2024">
                        <c:v>-5.7064463253402016</c:v>
                      </c:pt>
                      <c:pt idx="2025">
                        <c:v>-5.0615466461457403</c:v>
                      </c:pt>
                      <c:pt idx="2026">
                        <c:v>-4.4510084838263229</c:v>
                      </c:pt>
                      <c:pt idx="2027">
                        <c:v>-3.6345575995611128</c:v>
                      </c:pt>
                      <c:pt idx="2028">
                        <c:v>-3.177711056714311</c:v>
                      </c:pt>
                      <c:pt idx="2029">
                        <c:v>-2.887388128428392</c:v>
                      </c:pt>
                      <c:pt idx="2030">
                        <c:v>-3.0818946027782732</c:v>
                      </c:pt>
                      <c:pt idx="2031">
                        <c:v>-3.0772399006436948</c:v>
                      </c:pt>
                      <c:pt idx="2032">
                        <c:v>-3.2820354897909758</c:v>
                      </c:pt>
                      <c:pt idx="2033">
                        <c:v>-2.915427240318369</c:v>
                      </c:pt>
                      <c:pt idx="2034">
                        <c:v>-2.5720224050748519</c:v>
                      </c:pt>
                      <c:pt idx="2035">
                        <c:v>-2.122980228428887</c:v>
                      </c:pt>
                      <c:pt idx="2036">
                        <c:v>-1.546738751414374</c:v>
                      </c:pt>
                      <c:pt idx="2037">
                        <c:v>-0.99161822460325921</c:v>
                      </c:pt>
                      <c:pt idx="2038">
                        <c:v>-0.65388800150529125</c:v>
                      </c:pt>
                      <c:pt idx="2039">
                        <c:v>-0.54338790381681712</c:v>
                      </c:pt>
                      <c:pt idx="2040">
                        <c:v>-0.59305481192752396</c:v>
                      </c:pt>
                      <c:pt idx="2041">
                        <c:v>-0.40896660745755181</c:v>
                      </c:pt>
                      <c:pt idx="2042">
                        <c:v>8.871799226652459E-2</c:v>
                      </c:pt>
                      <c:pt idx="2043">
                        <c:v>0.90015502622713528</c:v>
                      </c:pt>
                      <c:pt idx="2044">
                        <c:v>1.236308944043921</c:v>
                      </c:pt>
                      <c:pt idx="2045">
                        <c:v>1.2320834638388489</c:v>
                      </c:pt>
                      <c:pt idx="2046">
                        <c:v>1.1689091797301869</c:v>
                      </c:pt>
                      <c:pt idx="2047">
                        <c:v>1.334680590806169</c:v>
                      </c:pt>
                      <c:pt idx="2048">
                        <c:v>1.9462054419264549</c:v>
                      </c:pt>
                      <c:pt idx="2049">
                        <c:v>1.970181269420302</c:v>
                      </c:pt>
                      <c:pt idx="2050">
                        <c:v>2.0712907161229248</c:v>
                      </c:pt>
                      <c:pt idx="2051">
                        <c:v>2.4309499501520091</c:v>
                      </c:pt>
                      <c:pt idx="2052">
                        <c:v>1.951363173510714</c:v>
                      </c:pt>
                      <c:pt idx="2053">
                        <c:v>1.4746102447390259</c:v>
                      </c:pt>
                      <c:pt idx="2054">
                        <c:v>1.8117441352128729</c:v>
                      </c:pt>
                      <c:pt idx="2055">
                        <c:v>1.7099144897070579</c:v>
                      </c:pt>
                      <c:pt idx="2056">
                        <c:v>2.5272957141506911</c:v>
                      </c:pt>
                      <c:pt idx="2057">
                        <c:v>2.7148128995247269</c:v>
                      </c:pt>
                      <c:pt idx="2058">
                        <c:v>2.3970022678104201</c:v>
                      </c:pt>
                      <c:pt idx="2059">
                        <c:v>2.4651133249352442</c:v>
                      </c:pt>
                      <c:pt idx="2060">
                        <c:v>1.836606534411541</c:v>
                      </c:pt>
                      <c:pt idx="2061">
                        <c:v>1.47600773210586</c:v>
                      </c:pt>
                      <c:pt idx="2062">
                        <c:v>1.6638585113512061</c:v>
                      </c:pt>
                      <c:pt idx="2063">
                        <c:v>1.740774906696769</c:v>
                      </c:pt>
                      <c:pt idx="2064">
                        <c:v>1.5657113016173141</c:v>
                      </c:pt>
                      <c:pt idx="2065">
                        <c:v>1.5499224813317489</c:v>
                      </c:pt>
                      <c:pt idx="2066">
                        <c:v>1.7166990989149229</c:v>
                      </c:pt>
                      <c:pt idx="2067">
                        <c:v>1.6585103942820161</c:v>
                      </c:pt>
                      <c:pt idx="2068">
                        <c:v>1.6009612041236201</c:v>
                      </c:pt>
                      <c:pt idx="2069">
                        <c:v>1.662490029950318</c:v>
                      </c:pt>
                      <c:pt idx="2070">
                        <c:v>1.7152536163757599</c:v>
                      </c:pt>
                      <c:pt idx="2071">
                        <c:v>2.288001544350859</c:v>
                      </c:pt>
                      <c:pt idx="2072">
                        <c:v>2.2109298766694971</c:v>
                      </c:pt>
                      <c:pt idx="2073">
                        <c:v>1.794891174306271</c:v>
                      </c:pt>
                      <c:pt idx="2074">
                        <c:v>1.7776690424257819</c:v>
                      </c:pt>
                      <c:pt idx="2075">
                        <c:v>1.633577740701468</c:v>
                      </c:pt>
                      <c:pt idx="2076">
                        <c:v>1.701977253565522</c:v>
                      </c:pt>
                      <c:pt idx="2077">
                        <c:v>2.0944957076710971</c:v>
                      </c:pt>
                      <c:pt idx="2078">
                        <c:v>1.9904352833498109</c:v>
                      </c:pt>
                      <c:pt idx="2079">
                        <c:v>1.99965702580549</c:v>
                      </c:pt>
                      <c:pt idx="2080">
                        <c:v>1.7707781848417521</c:v>
                      </c:pt>
                      <c:pt idx="2081">
                        <c:v>1.8158479077765119</c:v>
                      </c:pt>
                      <c:pt idx="2082">
                        <c:v>1.7695625074713599</c:v>
                      </c:pt>
                      <c:pt idx="2083">
                        <c:v>1.5473259822052721</c:v>
                      </c:pt>
                      <c:pt idx="2084">
                        <c:v>1.233590483679103</c:v>
                      </c:pt>
                      <c:pt idx="2085">
                        <c:v>1.3626871824999289</c:v>
                      </c:pt>
                      <c:pt idx="2086">
                        <c:v>1.21264499867259</c:v>
                      </c:pt>
                      <c:pt idx="2087">
                        <c:v>0.95465573392413605</c:v>
                      </c:pt>
                      <c:pt idx="2088">
                        <c:v>0.62652867859516304</c:v>
                      </c:pt>
                      <c:pt idx="2089">
                        <c:v>0.83918599912959313</c:v>
                      </c:pt>
                      <c:pt idx="2090">
                        <c:v>1.1514615245993221</c:v>
                      </c:pt>
                      <c:pt idx="2091">
                        <c:v>1.4374985061139209</c:v>
                      </c:pt>
                      <c:pt idx="2092">
                        <c:v>1.487178910098317</c:v>
                      </c:pt>
                      <c:pt idx="2093">
                        <c:v>1.3929512449281569</c:v>
                      </c:pt>
                      <c:pt idx="2094">
                        <c:v>1.485554111979583</c:v>
                      </c:pt>
                      <c:pt idx="2095">
                        <c:v>1.3882333057061531</c:v>
                      </c:pt>
                      <c:pt idx="2096">
                        <c:v>1.5323170830077011</c:v>
                      </c:pt>
                      <c:pt idx="2097">
                        <c:v>1.623275342403802</c:v>
                      </c:pt>
                      <c:pt idx="2098">
                        <c:v>1.7682438915288119</c:v>
                      </c:pt>
                      <c:pt idx="2099">
                        <c:v>1.7580249737989651</c:v>
                      </c:pt>
                      <c:pt idx="2100">
                        <c:v>1.8953685221797081</c:v>
                      </c:pt>
                      <c:pt idx="2101">
                        <c:v>1.775690858397341</c:v>
                      </c:pt>
                      <c:pt idx="2102">
                        <c:v>1.7707198382957201</c:v>
                      </c:pt>
                      <c:pt idx="2103">
                        <c:v>1.6681815693468951</c:v>
                      </c:pt>
                      <c:pt idx="2104">
                        <c:v>2.199701019243788</c:v>
                      </c:pt>
                      <c:pt idx="2105">
                        <c:v>2.2379313744684461</c:v>
                      </c:pt>
                      <c:pt idx="2106">
                        <c:v>2.2230576465051559</c:v>
                      </c:pt>
                      <c:pt idx="2107">
                        <c:v>2.0257082833284068</c:v>
                      </c:pt>
                      <c:pt idx="2108">
                        <c:v>1.9747757529378609</c:v>
                      </c:pt>
                      <c:pt idx="2109">
                        <c:v>1.887428168545495</c:v>
                      </c:pt>
                      <c:pt idx="2110">
                        <c:v>1.8145322180721299</c:v>
                      </c:pt>
                      <c:pt idx="2111">
                        <c:v>2.108349091725024</c:v>
                      </c:pt>
                      <c:pt idx="2112">
                        <c:v>2.3646586783677019</c:v>
                      </c:pt>
                      <c:pt idx="2113">
                        <c:v>2.421433985838775</c:v>
                      </c:pt>
                      <c:pt idx="2114">
                        <c:v>2.550124247648951</c:v>
                      </c:pt>
                      <c:pt idx="2115">
                        <c:v>2.9134585960372652</c:v>
                      </c:pt>
                      <c:pt idx="2116">
                        <c:v>2.9327203065715839</c:v>
                      </c:pt>
                      <c:pt idx="2117">
                        <c:v>3.111662248755025</c:v>
                      </c:pt>
                      <c:pt idx="2118">
                        <c:v>3.574176901383908</c:v>
                      </c:pt>
                      <c:pt idx="2119">
                        <c:v>3.7669960389028061</c:v>
                      </c:pt>
                      <c:pt idx="2120">
                        <c:v>4.0170981198967084</c:v>
                      </c:pt>
                      <c:pt idx="2121">
                        <c:v>4.1909533644807846</c:v>
                      </c:pt>
                      <c:pt idx="2122">
                        <c:v>4.1949922747813737</c:v>
                      </c:pt>
                      <c:pt idx="2123">
                        <c:v>4.2430223995374554</c:v>
                      </c:pt>
                      <c:pt idx="2124">
                        <c:v>4.3135955212605497</c:v>
                      </c:pt>
                      <c:pt idx="2125">
                        <c:v>4.4528485324513314</c:v>
                      </c:pt>
                      <c:pt idx="2126">
                        <c:v>3.9395367543963018</c:v>
                      </c:pt>
                      <c:pt idx="2127">
                        <c:v>4.0744185744197443</c:v>
                      </c:pt>
                      <c:pt idx="2128">
                        <c:v>4.3931471406030074</c:v>
                      </c:pt>
                      <c:pt idx="2129">
                        <c:v>3.8108516496329909</c:v>
                      </c:pt>
                      <c:pt idx="2130">
                        <c:v>3.1803147155851721</c:v>
                      </c:pt>
                      <c:pt idx="2131">
                        <c:v>3.2840032609314411</c:v>
                      </c:pt>
                      <c:pt idx="2132">
                        <c:v>3.187080098534989</c:v>
                      </c:pt>
                      <c:pt idx="2133">
                        <c:v>2.954558919802706</c:v>
                      </c:pt>
                      <c:pt idx="2134">
                        <c:v>2.6282362930928511</c:v>
                      </c:pt>
                      <c:pt idx="2135">
                        <c:v>2.8762220615742722</c:v>
                      </c:pt>
                      <c:pt idx="2136">
                        <c:v>3.1683080447661678</c:v>
                      </c:pt>
                      <c:pt idx="2137">
                        <c:v>3.7515703233540929</c:v>
                      </c:pt>
                      <c:pt idx="2138">
                        <c:v>3.2460968020958592</c:v>
                      </c:pt>
                      <c:pt idx="2139">
                        <c:v>3.141595816653203</c:v>
                      </c:pt>
                      <c:pt idx="2140">
                        <c:v>3.204732683301482</c:v>
                      </c:pt>
                      <c:pt idx="2141">
                        <c:v>3.1847560925112059</c:v>
                      </c:pt>
                      <c:pt idx="2142">
                        <c:v>3.2165411905787251</c:v>
                      </c:pt>
                      <c:pt idx="2143">
                        <c:v>3.081145752531512</c:v>
                      </c:pt>
                      <c:pt idx="2144">
                        <c:v>3.031062584743927</c:v>
                      </c:pt>
                      <c:pt idx="2145">
                        <c:v>2.9900716909570111</c:v>
                      </c:pt>
                      <c:pt idx="2146">
                        <c:v>3.1800251711957568</c:v>
                      </c:pt>
                      <c:pt idx="2147">
                        <c:v>3.0304636977143531</c:v>
                      </c:pt>
                      <c:pt idx="2148">
                        <c:v>3.0102522442328659</c:v>
                      </c:pt>
                      <c:pt idx="2149">
                        <c:v>2.738633762101931</c:v>
                      </c:pt>
                      <c:pt idx="2150">
                        <c:v>2.5073278745884711</c:v>
                      </c:pt>
                      <c:pt idx="2151">
                        <c:v>2.5805989400302889</c:v>
                      </c:pt>
                      <c:pt idx="2152">
                        <c:v>2.4856623754007789</c:v>
                      </c:pt>
                      <c:pt idx="2153">
                        <c:v>2.3167075235542511</c:v>
                      </c:pt>
                      <c:pt idx="2154">
                        <c:v>2.300543424122071</c:v>
                      </c:pt>
                      <c:pt idx="2155">
                        <c:v>2.3727029198022591</c:v>
                      </c:pt>
                      <c:pt idx="2156">
                        <c:v>2.3992677557582121</c:v>
                      </c:pt>
                      <c:pt idx="2157">
                        <c:v>2.2412776658363089</c:v>
                      </c:pt>
                      <c:pt idx="2158">
                        <c:v>2.100991692481688</c:v>
                      </c:pt>
                      <c:pt idx="2159">
                        <c:v>1.8488819584823031</c:v>
                      </c:pt>
                      <c:pt idx="2160">
                        <c:v>1.647687632738388</c:v>
                      </c:pt>
                      <c:pt idx="2161">
                        <c:v>1.705983846694699</c:v>
                      </c:pt>
                      <c:pt idx="2162">
                        <c:v>1.916748963209322</c:v>
                      </c:pt>
                      <c:pt idx="2163">
                        <c:v>1.583435491555941</c:v>
                      </c:pt>
                      <c:pt idx="2164">
                        <c:v>1.322876077671294</c:v>
                      </c:pt>
                      <c:pt idx="2165">
                        <c:v>0.93742600641728258</c:v>
                      </c:pt>
                      <c:pt idx="2166">
                        <c:v>0.79779291264647922</c:v>
                      </c:pt>
                      <c:pt idx="2167">
                        <c:v>1.11826516977685</c:v>
                      </c:pt>
                      <c:pt idx="2168">
                        <c:v>1.606058911190716</c:v>
                      </c:pt>
                      <c:pt idx="2169">
                        <c:v>1.5594566430661541</c:v>
                      </c:pt>
                      <c:pt idx="2170">
                        <c:v>1.818306478507542</c:v>
                      </c:pt>
                      <c:pt idx="2171">
                        <c:v>2.2680492873177629</c:v>
                      </c:pt>
                      <c:pt idx="2172">
                        <c:v>2.2654159316076989</c:v>
                      </c:pt>
                      <c:pt idx="2173">
                        <c:v>1.943730963561896</c:v>
                      </c:pt>
                      <c:pt idx="2174">
                        <c:v>2.491052517868348</c:v>
                      </c:pt>
                      <c:pt idx="2175">
                        <c:v>3.1071341409807371</c:v>
                      </c:pt>
                      <c:pt idx="2176">
                        <c:v>2.7351164657708358</c:v>
                      </c:pt>
                      <c:pt idx="2177">
                        <c:v>2.632640386193009</c:v>
                      </c:pt>
                      <c:pt idx="2178">
                        <c:v>2.483487082024296</c:v>
                      </c:pt>
                      <c:pt idx="2179">
                        <c:v>2.4542544306255869</c:v>
                      </c:pt>
                      <c:pt idx="2180">
                        <c:v>2.8920945688047079</c:v>
                      </c:pt>
                      <c:pt idx="2181">
                        <c:v>2.9704109088440069</c:v>
                      </c:pt>
                      <c:pt idx="2182">
                        <c:v>2.7109825692955121</c:v>
                      </c:pt>
                      <c:pt idx="2183">
                        <c:v>2.0553982380408078</c:v>
                      </c:pt>
                      <c:pt idx="2184">
                        <c:v>1.500681132167395</c:v>
                      </c:pt>
                      <c:pt idx="2185">
                        <c:v>1.7309226926427661</c:v>
                      </c:pt>
                      <c:pt idx="2186">
                        <c:v>1.9590025690851109</c:v>
                      </c:pt>
                      <c:pt idx="2187">
                        <c:v>1.899467513364715</c:v>
                      </c:pt>
                      <c:pt idx="2188">
                        <c:v>1.421144994717942</c:v>
                      </c:pt>
                      <c:pt idx="2189">
                        <c:v>1.2756254606903119</c:v>
                      </c:pt>
                      <c:pt idx="2190">
                        <c:v>1.1493701971444761</c:v>
                      </c:pt>
                      <c:pt idx="2191">
                        <c:v>0.97814451709333194</c:v>
                      </c:pt>
                      <c:pt idx="2192">
                        <c:v>0.71603055682060779</c:v>
                      </c:pt>
                      <c:pt idx="2193">
                        <c:v>0.20342886209437619</c:v>
                      </c:pt>
                      <c:pt idx="2194">
                        <c:v>9.1343430796326258E-2</c:v>
                      </c:pt>
                      <c:pt idx="2195">
                        <c:v>2.0290566244972569E-2</c:v>
                      </c:pt>
                      <c:pt idx="2196">
                        <c:v>-5.6903493283995632E-2</c:v>
                      </c:pt>
                      <c:pt idx="2197">
                        <c:v>-0.1105335545843205</c:v>
                      </c:pt>
                      <c:pt idx="2198">
                        <c:v>-0.5507395432403307</c:v>
                      </c:pt>
                      <c:pt idx="2199">
                        <c:v>-0.62335216655063519</c:v>
                      </c:pt>
                      <c:pt idx="2200">
                        <c:v>-0.48738650662871502</c:v>
                      </c:pt>
                      <c:pt idx="2201">
                        <c:v>-0.44346587951462091</c:v>
                      </c:pt>
                      <c:pt idx="2202">
                        <c:v>-0.34915860623299771</c:v>
                      </c:pt>
                      <c:pt idx="2203">
                        <c:v>5.4745442795103953E-2</c:v>
                      </c:pt>
                      <c:pt idx="2204">
                        <c:v>-6.2117440497629281E-2</c:v>
                      </c:pt>
                      <c:pt idx="2205">
                        <c:v>-0.43688564416623388</c:v>
                      </c:pt>
                      <c:pt idx="2206">
                        <c:v>0.2360424097895337</c:v>
                      </c:pt>
                      <c:pt idx="2207">
                        <c:v>-0.54751600030811221</c:v>
                      </c:pt>
                      <c:pt idx="2208">
                        <c:v>-0.65610697502226489</c:v>
                      </c:pt>
                      <c:pt idx="2209">
                        <c:v>-0.45756967079432892</c:v>
                      </c:pt>
                      <c:pt idx="2210">
                        <c:v>0.26895096867093382</c:v>
                      </c:pt>
                      <c:pt idx="2211">
                        <c:v>8.7232535292328522E-2</c:v>
                      </c:pt>
                      <c:pt idx="2212">
                        <c:v>1.006124992332948E-2</c:v>
                      </c:pt>
                      <c:pt idx="2213">
                        <c:v>-0.49227561038123191</c:v>
                      </c:pt>
                      <c:pt idx="2214">
                        <c:v>-0.56365265697517997</c:v>
                      </c:pt>
                      <c:pt idx="2215">
                        <c:v>-0.42804501994109623</c:v>
                      </c:pt>
                      <c:pt idx="2216">
                        <c:v>-0.32085947658191188</c:v>
                      </c:pt>
                      <c:pt idx="2217">
                        <c:v>-0.54232999042809271</c:v>
                      </c:pt>
                      <c:pt idx="2218">
                        <c:v>-0.5203503410834982</c:v>
                      </c:pt>
                      <c:pt idx="2219">
                        <c:v>-0.16745419954864249</c:v>
                      </c:pt>
                      <c:pt idx="2220">
                        <c:v>5.8918075661039397E-2</c:v>
                      </c:pt>
                      <c:pt idx="2221">
                        <c:v>-0.23695459424456991</c:v>
                      </c:pt>
                      <c:pt idx="2222">
                        <c:v>-0.2866537663334508</c:v>
                      </c:pt>
                      <c:pt idx="2223">
                        <c:v>-0.60352586978644618</c:v>
                      </c:pt>
                      <c:pt idx="2224">
                        <c:v>-0.68468228763257544</c:v>
                      </c:pt>
                      <c:pt idx="2225">
                        <c:v>-1.038319609855902</c:v>
                      </c:pt>
                      <c:pt idx="2226">
                        <c:v>-1.308198842485244</c:v>
                      </c:pt>
                      <c:pt idx="2227">
                        <c:v>-1.141466956573858</c:v>
                      </c:pt>
                      <c:pt idx="2228">
                        <c:v>-1.27832351249844</c:v>
                      </c:pt>
                      <c:pt idx="2229">
                        <c:v>-1.3856304075170101</c:v>
                      </c:pt>
                      <c:pt idx="2230">
                        <c:v>-1.2080677568860521</c:v>
                      </c:pt>
                      <c:pt idx="2231">
                        <c:v>-1.4841005499100171</c:v>
                      </c:pt>
                      <c:pt idx="2232">
                        <c:v>-1.700650097817662</c:v>
                      </c:pt>
                      <c:pt idx="2233">
                        <c:v>-2.247345982815562</c:v>
                      </c:pt>
                      <c:pt idx="2234">
                        <c:v>-2.9279928636230008</c:v>
                      </c:pt>
                      <c:pt idx="2235">
                        <c:v>-2.6821165089170398</c:v>
                      </c:pt>
                      <c:pt idx="2236">
                        <c:v>-2.962056300950267</c:v>
                      </c:pt>
                      <c:pt idx="2237">
                        <c:v>-1.57165186536561</c:v>
                      </c:pt>
                      <c:pt idx="2238">
                        <c:v>-2.9981888477462899</c:v>
                      </c:pt>
                      <c:pt idx="2239">
                        <c:v>-3.298406094833652</c:v>
                      </c:pt>
                      <c:pt idx="2240">
                        <c:v>-3.1422741776673861</c:v>
                      </c:pt>
                      <c:pt idx="2241">
                        <c:v>-2.652457819502521</c:v>
                      </c:pt>
                      <c:pt idx="2242">
                        <c:v>-2.768164651936357</c:v>
                      </c:pt>
                      <c:pt idx="2243">
                        <c:v>-2.7280920360234839</c:v>
                      </c:pt>
                      <c:pt idx="2244">
                        <c:v>-2.583297393788043</c:v>
                      </c:pt>
                      <c:pt idx="2245">
                        <c:v>-2.3339089046028678</c:v>
                      </c:pt>
                      <c:pt idx="2246">
                        <c:v>-2.1760242190281889</c:v>
                      </c:pt>
                      <c:pt idx="2247">
                        <c:v>-2.0931246709524149</c:v>
                      </c:pt>
                      <c:pt idx="2248">
                        <c:v>-2.0153387199946891</c:v>
                      </c:pt>
                      <c:pt idx="2249">
                        <c:v>-1.7758000615944329</c:v>
                      </c:pt>
                      <c:pt idx="2250">
                        <c:v>-1.5443960541538719</c:v>
                      </c:pt>
                      <c:pt idx="2251">
                        <c:v>-1.376153710339916</c:v>
                      </c:pt>
                      <c:pt idx="2252">
                        <c:v>-1.3369293496589849</c:v>
                      </c:pt>
                      <c:pt idx="2253">
                        <c:v>-1.541572802181246</c:v>
                      </c:pt>
                      <c:pt idx="2254">
                        <c:v>-1.807252931746488</c:v>
                      </c:pt>
                      <c:pt idx="2255">
                        <c:v>-2.099996853544591</c:v>
                      </c:pt>
                      <c:pt idx="2256">
                        <c:v>-2.282392726052465</c:v>
                      </c:pt>
                      <c:pt idx="2257">
                        <c:v>-2.2445475478650638</c:v>
                      </c:pt>
                      <c:pt idx="2258">
                        <c:v>-2.288858720121989</c:v>
                      </c:pt>
                      <c:pt idx="2259">
                        <c:v>-2.1005886127137252</c:v>
                      </c:pt>
                      <c:pt idx="2260">
                        <c:v>-1.809086705141749</c:v>
                      </c:pt>
                      <c:pt idx="2261">
                        <c:v>-1.50702133997623</c:v>
                      </c:pt>
                      <c:pt idx="2262">
                        <c:v>-1.28811624624471</c:v>
                      </c:pt>
                      <c:pt idx="2263">
                        <c:v>-1.0714421448668849</c:v>
                      </c:pt>
                      <c:pt idx="2264">
                        <c:v>-0.74289962292432299</c:v>
                      </c:pt>
                      <c:pt idx="2265">
                        <c:v>-0.44257575039641489</c:v>
                      </c:pt>
                      <c:pt idx="2266">
                        <c:v>-0.19363445148867181</c:v>
                      </c:pt>
                      <c:pt idx="2267">
                        <c:v>-0.14634678870182879</c:v>
                      </c:pt>
                      <c:pt idx="2268">
                        <c:v>-0.20853489145605919</c:v>
                      </c:pt>
                      <c:pt idx="2269">
                        <c:v>-0.34311948337501091</c:v>
                      </c:pt>
                      <c:pt idx="2270">
                        <c:v>-0.52373473484903643</c:v>
                      </c:pt>
                      <c:pt idx="2271">
                        <c:v>-0.93066571752282556</c:v>
                      </c:pt>
                      <c:pt idx="2272">
                        <c:v>-1.448515016396354</c:v>
                      </c:pt>
                      <c:pt idx="2273">
                        <c:v>-1.434656620908666</c:v>
                      </c:pt>
                      <c:pt idx="2274">
                        <c:v>-1.3645640995845421</c:v>
                      </c:pt>
                      <c:pt idx="2275">
                        <c:v>-1.026833651980551</c:v>
                      </c:pt>
                      <c:pt idx="2276">
                        <c:v>-0.82203909219058491</c:v>
                      </c:pt>
                      <c:pt idx="2277">
                        <c:v>-0.70021293574529997</c:v>
                      </c:pt>
                      <c:pt idx="2278">
                        <c:v>-0.86316498937040553</c:v>
                      </c:pt>
                      <c:pt idx="2279">
                        <c:v>-0.9794358755147009</c:v>
                      </c:pt>
                      <c:pt idx="2280">
                        <c:v>-0.89408771792930786</c:v>
                      </c:pt>
                      <c:pt idx="2281">
                        <c:v>-0.71217812363108746</c:v>
                      </c:pt>
                      <c:pt idx="2282">
                        <c:v>-0.63339153872541809</c:v>
                      </c:pt>
                      <c:pt idx="2283">
                        <c:v>-0.58860596300131351</c:v>
                      </c:pt>
                      <c:pt idx="2284">
                        <c:v>-0.60439286901345968</c:v>
                      </c:pt>
                      <c:pt idx="2285">
                        <c:v>-0.67197540432034908</c:v>
                      </c:pt>
                      <c:pt idx="2286">
                        <c:v>-0.66177364492809965</c:v>
                      </c:pt>
                      <c:pt idx="2287">
                        <c:v>-0.46408763904361211</c:v>
                      </c:pt>
                      <c:pt idx="2288">
                        <c:v>-0.26072780901809789</c:v>
                      </c:pt>
                      <c:pt idx="2289">
                        <c:v>5.4779257613749271E-2</c:v>
                      </c:pt>
                      <c:pt idx="2290">
                        <c:v>0.60919622313467092</c:v>
                      </c:pt>
                      <c:pt idx="2291">
                        <c:v>0.83968860735106288</c:v>
                      </c:pt>
                      <c:pt idx="2292">
                        <c:v>0.94179378606167363</c:v>
                      </c:pt>
                      <c:pt idx="2293">
                        <c:v>0.80801020841722659</c:v>
                      </c:pt>
                      <c:pt idx="2294">
                        <c:v>0.43738379835754521</c:v>
                      </c:pt>
                      <c:pt idx="2295">
                        <c:v>4.2282785932641577E-3</c:v>
                      </c:pt>
                      <c:pt idx="2296">
                        <c:v>-0.1198278912322548</c:v>
                      </c:pt>
                      <c:pt idx="2297">
                        <c:v>-0.39962055126765872</c:v>
                      </c:pt>
                      <c:pt idx="2298">
                        <c:v>-0.31946068423971752</c:v>
                      </c:pt>
                      <c:pt idx="2299">
                        <c:v>-0.32961396661915032</c:v>
                      </c:pt>
                      <c:pt idx="2300">
                        <c:v>-0.25097673755178412</c:v>
                      </c:pt>
                      <c:pt idx="2301">
                        <c:v>-0.16558261118182421</c:v>
                      </c:pt>
                      <c:pt idx="2302">
                        <c:v>-0.28170864772815613</c:v>
                      </c:pt>
                      <c:pt idx="2303">
                        <c:v>-0.57804573940084969</c:v>
                      </c:pt>
                      <c:pt idx="2304">
                        <c:v>-0.81495710521364284</c:v>
                      </c:pt>
                      <c:pt idx="2305">
                        <c:v>-0.54329072367899067</c:v>
                      </c:pt>
                      <c:pt idx="2306">
                        <c:v>0.12827356764011</c:v>
                      </c:pt>
                      <c:pt idx="2307">
                        <c:v>0.44305149814645972</c:v>
                      </c:pt>
                      <c:pt idx="2308">
                        <c:v>0.76756571171483468</c:v>
                      </c:pt>
                      <c:pt idx="2309">
                        <c:v>0.97391765055108781</c:v>
                      </c:pt>
                      <c:pt idx="2310">
                        <c:v>0.42790288125806608</c:v>
                      </c:pt>
                      <c:pt idx="2311">
                        <c:v>0.61741999255409186</c:v>
                      </c:pt>
                      <c:pt idx="2312">
                        <c:v>0.51340967091040801</c:v>
                      </c:pt>
                      <c:pt idx="2313">
                        <c:v>0.60722718905806627</c:v>
                      </c:pt>
                      <c:pt idx="2314">
                        <c:v>0.9114711967351945</c:v>
                      </c:pt>
                      <c:pt idx="2315">
                        <c:v>1.10541373249663</c:v>
                      </c:pt>
                      <c:pt idx="2316">
                        <c:v>1.1852174992762949</c:v>
                      </c:pt>
                      <c:pt idx="2317">
                        <c:v>1.3655308455754021</c:v>
                      </c:pt>
                      <c:pt idx="2318">
                        <c:v>1.664791651735148</c:v>
                      </c:pt>
                      <c:pt idx="2319">
                        <c:v>1.6802137841920179</c:v>
                      </c:pt>
                      <c:pt idx="2320">
                        <c:v>1.613430282629239</c:v>
                      </c:pt>
                      <c:pt idx="2321">
                        <c:v>1.382323372694001</c:v>
                      </c:pt>
                      <c:pt idx="2322">
                        <c:v>1.300612805846397</c:v>
                      </c:pt>
                      <c:pt idx="2323">
                        <c:v>1.3775137500650669</c:v>
                      </c:pt>
                      <c:pt idx="2324">
                        <c:v>1.979026277694633</c:v>
                      </c:pt>
                      <c:pt idx="2325">
                        <c:v>2.4142328793594721</c:v>
                      </c:pt>
                      <c:pt idx="2326">
                        <c:v>2.8081119121502551</c:v>
                      </c:pt>
                      <c:pt idx="2327">
                        <c:v>2.87021232545762</c:v>
                      </c:pt>
                      <c:pt idx="2328">
                        <c:v>2.556335827298974</c:v>
                      </c:pt>
                      <c:pt idx="2329">
                        <c:v>2.308251248870218</c:v>
                      </c:pt>
                      <c:pt idx="2330">
                        <c:v>2.4438426474467452</c:v>
                      </c:pt>
                      <c:pt idx="2331">
                        <c:v>2.896069101513937</c:v>
                      </c:pt>
                      <c:pt idx="2332">
                        <c:v>3.0939711801457488</c:v>
                      </c:pt>
                      <c:pt idx="2333">
                        <c:v>3.238901851712523</c:v>
                      </c:pt>
                      <c:pt idx="2334">
                        <c:v>3.0329429729512341</c:v>
                      </c:pt>
                      <c:pt idx="2335">
                        <c:v>2.8399937701718398</c:v>
                      </c:pt>
                      <c:pt idx="2336">
                        <c:v>2.793991546184424</c:v>
                      </c:pt>
                      <c:pt idx="2337">
                        <c:v>2.8415715484137558</c:v>
                      </c:pt>
                      <c:pt idx="2338">
                        <c:v>3.030813228230413</c:v>
                      </c:pt>
                      <c:pt idx="2339">
                        <c:v>3.421660885893365</c:v>
                      </c:pt>
                      <c:pt idx="2340">
                        <c:v>3.9678014734871492</c:v>
                      </c:pt>
                      <c:pt idx="2341">
                        <c:v>4.4666295832935647</c:v>
                      </c:pt>
                      <c:pt idx="2342">
                        <c:v>4.5422451787676552</c:v>
                      </c:pt>
                      <c:pt idx="2343">
                        <c:v>4.7228794582079603</c:v>
                      </c:pt>
                      <c:pt idx="2344">
                        <c:v>4.8513186654725979</c:v>
                      </c:pt>
                      <c:pt idx="2345">
                        <c:v>4.8104212402225954</c:v>
                      </c:pt>
                      <c:pt idx="2346">
                        <c:v>4.8340143267119169</c:v>
                      </c:pt>
                      <c:pt idx="2347">
                        <c:v>4.9955334741514852</c:v>
                      </c:pt>
                      <c:pt idx="2348">
                        <c:v>5.0014855121459254</c:v>
                      </c:pt>
                      <c:pt idx="2349">
                        <c:v>4.7446026681308071</c:v>
                      </c:pt>
                      <c:pt idx="2350">
                        <c:v>4.3260024009580356</c:v>
                      </c:pt>
                      <c:pt idx="2351">
                        <c:v>3.8198439489815001</c:v>
                      </c:pt>
                      <c:pt idx="2352">
                        <c:v>3.587168543067726</c:v>
                      </c:pt>
                      <c:pt idx="2353">
                        <c:v>3.3176261892412828</c:v>
                      </c:pt>
                      <c:pt idx="2354">
                        <c:v>3.0897132063068602</c:v>
                      </c:pt>
                      <c:pt idx="2355">
                        <c:v>3.1991336050189001</c:v>
                      </c:pt>
                      <c:pt idx="2356">
                        <c:v>3.40992199231132</c:v>
                      </c:pt>
                      <c:pt idx="2357">
                        <c:v>3.524807169431889</c:v>
                      </c:pt>
                      <c:pt idx="2358">
                        <c:v>3.723437492794647</c:v>
                      </c:pt>
                      <c:pt idx="2359">
                        <c:v>3.7563961896196969</c:v>
                      </c:pt>
                      <c:pt idx="2360">
                        <c:v>3.645452303122946</c:v>
                      </c:pt>
                      <c:pt idx="2361">
                        <c:v>3.533006786085982</c:v>
                      </c:pt>
                      <c:pt idx="2362">
                        <c:v>3.4578473244540948</c:v>
                      </c:pt>
                      <c:pt idx="2363">
                        <c:v>3.5118364340802901</c:v>
                      </c:pt>
                      <c:pt idx="2364">
                        <c:v>3.5752946025968839</c:v>
                      </c:pt>
                      <c:pt idx="2365">
                        <c:v>3.5074017560157378</c:v>
                      </c:pt>
                      <c:pt idx="2366">
                        <c:v>3.2759105122089238</c:v>
                      </c:pt>
                      <c:pt idx="2367">
                        <c:v>3.036923650477664</c:v>
                      </c:pt>
                      <c:pt idx="2368">
                        <c:v>2.72799015201814</c:v>
                      </c:pt>
                      <c:pt idx="2369">
                        <c:v>2.4761444597931859</c:v>
                      </c:pt>
                      <c:pt idx="2370">
                        <c:v>2.4131608831847911</c:v>
                      </c:pt>
                      <c:pt idx="2371">
                        <c:v>2.384730589599366</c:v>
                      </c:pt>
                      <c:pt idx="2372">
                        <c:v>2.1829852382739841</c:v>
                      </c:pt>
                      <c:pt idx="2373">
                        <c:v>2.0132940915249362</c:v>
                      </c:pt>
                      <c:pt idx="2374">
                        <c:v>1.8734069854236379</c:v>
                      </c:pt>
                      <c:pt idx="2375">
                        <c:v>1.8368780789841259</c:v>
                      </c:pt>
                      <c:pt idx="2376">
                        <c:v>1.929181537695646</c:v>
                      </c:pt>
                      <c:pt idx="2377">
                        <c:v>2.0709421933053411</c:v>
                      </c:pt>
                      <c:pt idx="2378">
                        <c:v>2.1366773079243919</c:v>
                      </c:pt>
                      <c:pt idx="2379">
                        <c:v>2.2919345789299772</c:v>
                      </c:pt>
                      <c:pt idx="2380">
                        <c:v>2.1707374028464002</c:v>
                      </c:pt>
                      <c:pt idx="2381">
                        <c:v>1.794720500076207</c:v>
                      </c:pt>
                      <c:pt idx="2382">
                        <c:v>1.552934542243841</c:v>
                      </c:pt>
                      <c:pt idx="2383">
                        <c:v>1.449709319070891</c:v>
                      </c:pt>
                      <c:pt idx="2384">
                        <c:v>1.663284940086454</c:v>
                      </c:pt>
                      <c:pt idx="2385">
                        <c:v>1.7994622767993009</c:v>
                      </c:pt>
                      <c:pt idx="2386">
                        <c:v>2.1319996034269848</c:v>
                      </c:pt>
                      <c:pt idx="2387">
                        <c:v>2.337861979224642</c:v>
                      </c:pt>
                      <c:pt idx="2388">
                        <c:v>2.3726233404164052</c:v>
                      </c:pt>
                      <c:pt idx="2389">
                        <c:v>2.4098551058487461</c:v>
                      </c:pt>
                      <c:pt idx="2390">
                        <c:v>2.5944846092096561</c:v>
                      </c:pt>
                      <c:pt idx="2391">
                        <c:v>2.80396591905631</c:v>
                      </c:pt>
                      <c:pt idx="2392">
                        <c:v>3.0061032963734129</c:v>
                      </c:pt>
                      <c:pt idx="2393">
                        <c:v>3.1539397361015951</c:v>
                      </c:pt>
                      <c:pt idx="2394">
                        <c:v>3.2036179312217312</c:v>
                      </c:pt>
                      <c:pt idx="2395">
                        <c:v>2.9765090946394501</c:v>
                      </c:pt>
                      <c:pt idx="2396">
                        <c:v>2.7310853011205651</c:v>
                      </c:pt>
                      <c:pt idx="2397">
                        <c:v>2.6367520854501612</c:v>
                      </c:pt>
                      <c:pt idx="2398">
                        <c:v>2.6586244430634229</c:v>
                      </c:pt>
                      <c:pt idx="2399">
                        <c:v>2.549451036699605</c:v>
                      </c:pt>
                      <c:pt idx="2400">
                        <c:v>2.5075226751400792</c:v>
                      </c:pt>
                      <c:pt idx="2401">
                        <c:v>2.58812768553656</c:v>
                      </c:pt>
                      <c:pt idx="2402">
                        <c:v>2.7115908711472678</c:v>
                      </c:pt>
                      <c:pt idx="2403">
                        <c:v>2.802197404170149</c:v>
                      </c:pt>
                      <c:pt idx="2404">
                        <c:v>2.7912651450391501</c:v>
                      </c:pt>
                      <c:pt idx="2405">
                        <c:v>2.8924995319553708</c:v>
                      </c:pt>
                      <c:pt idx="2406">
                        <c:v>2.9602112564714109</c:v>
                      </c:pt>
                      <c:pt idx="2407">
                        <c:v>2.73545660118927</c:v>
                      </c:pt>
                      <c:pt idx="2408">
                        <c:v>2.573052961840653</c:v>
                      </c:pt>
                      <c:pt idx="2409">
                        <c:v>2.5404374020022251</c:v>
                      </c:pt>
                      <c:pt idx="2410">
                        <c:v>2.408178158485732</c:v>
                      </c:pt>
                      <c:pt idx="2411">
                        <c:v>2.332696332921933</c:v>
                      </c:pt>
                      <c:pt idx="2412">
                        <c:v>2.283569390283819</c:v>
                      </c:pt>
                      <c:pt idx="2413">
                        <c:v>2.2576784929597919</c:v>
                      </c:pt>
                      <c:pt idx="2414">
                        <c:v>2.3243349566999019</c:v>
                      </c:pt>
                      <c:pt idx="2415">
                        <c:v>2.299722516675005</c:v>
                      </c:pt>
                      <c:pt idx="2416">
                        <c:v>2.4114448401766491</c:v>
                      </c:pt>
                      <c:pt idx="2417">
                        <c:v>2.2575999712880672</c:v>
                      </c:pt>
                      <c:pt idx="2418">
                        <c:v>2.0685915049005792</c:v>
                      </c:pt>
                      <c:pt idx="2419">
                        <c:v>2.0757908661374391</c:v>
                      </c:pt>
                      <c:pt idx="2420">
                        <c:v>1.9867734819812279</c:v>
                      </c:pt>
                      <c:pt idx="2421">
                        <c:v>1.931121634482583</c:v>
                      </c:pt>
                      <c:pt idx="2422">
                        <c:v>1.8873590180248481</c:v>
                      </c:pt>
                      <c:pt idx="2423">
                        <c:v>1.7623370760128769</c:v>
                      </c:pt>
                      <c:pt idx="2424">
                        <c:v>1.6542608159363841</c:v>
                      </c:pt>
                      <c:pt idx="2425">
                        <c:v>1.614240991563032</c:v>
                      </c:pt>
                      <c:pt idx="2426">
                        <c:v>1.6337157832169471</c:v>
                      </c:pt>
                      <c:pt idx="2427">
                        <c:v>1.545025625241554</c:v>
                      </c:pt>
                      <c:pt idx="2428">
                        <c:v>1.248944852309489</c:v>
                      </c:pt>
                      <c:pt idx="2429">
                        <c:v>1.207595685839125</c:v>
                      </c:pt>
                      <c:pt idx="2430">
                        <c:v>1.380439089640386</c:v>
                      </c:pt>
                      <c:pt idx="2431">
                        <c:v>1.538347636355887</c:v>
                      </c:pt>
                      <c:pt idx="2432">
                        <c:v>1.755504492769318</c:v>
                      </c:pt>
                      <c:pt idx="2433">
                        <c:v>1.855180551465371</c:v>
                      </c:pt>
                      <c:pt idx="2434">
                        <c:v>1.8833987885867911</c:v>
                      </c:pt>
                      <c:pt idx="2435">
                        <c:v>1.7473932419491509</c:v>
                      </c:pt>
                      <c:pt idx="2436">
                        <c:v>1.5072332769505621</c:v>
                      </c:pt>
                      <c:pt idx="2437">
                        <c:v>1.266819510716791</c:v>
                      </c:pt>
                      <c:pt idx="2438">
                        <c:v>0.73691171284820844</c:v>
                      </c:pt>
                      <c:pt idx="2439">
                        <c:v>0.34051246155848242</c:v>
                      </c:pt>
                      <c:pt idx="2440">
                        <c:v>0.20603274303873209</c:v>
                      </c:pt>
                      <c:pt idx="2441">
                        <c:v>4.7223421841171988E-2</c:v>
                      </c:pt>
                      <c:pt idx="2442">
                        <c:v>1.9014284601062741E-2</c:v>
                      </c:pt>
                      <c:pt idx="2443">
                        <c:v>9.079923497821181E-2</c:v>
                      </c:pt>
                      <c:pt idx="2444">
                        <c:v>0.34629767334877198</c:v>
                      </c:pt>
                      <c:pt idx="2445">
                        <c:v>0.59816475223640742</c:v>
                      </c:pt>
                      <c:pt idx="2446">
                        <c:v>0.65883673691421762</c:v>
                      </c:pt>
                      <c:pt idx="2447">
                        <c:v>0.30064542283939089</c:v>
                      </c:pt>
                      <c:pt idx="2448">
                        <c:v>-0.17379117635557109</c:v>
                      </c:pt>
                      <c:pt idx="2449">
                        <c:v>-0.65173275750402504</c:v>
                      </c:pt>
                      <c:pt idx="2450">
                        <c:v>-0.99670146251392389</c:v>
                      </c:pt>
                      <c:pt idx="2451">
                        <c:v>-1.130479794495848</c:v>
                      </c:pt>
                      <c:pt idx="2452">
                        <c:v>-1.1217075554145719</c:v>
                      </c:pt>
                      <c:pt idx="2453">
                        <c:v>-0.88548673248099452</c:v>
                      </c:pt>
                      <c:pt idx="2454">
                        <c:v>-0.40457361735317388</c:v>
                      </c:pt>
                      <c:pt idx="2455">
                        <c:v>-1.501595559929523</c:v>
                      </c:pt>
                      <c:pt idx="2456">
                        <c:v>-1.762723606819024</c:v>
                      </c:pt>
                      <c:pt idx="2457">
                        <c:v>-1.8991605561656359</c:v>
                      </c:pt>
                      <c:pt idx="2458">
                        <c:v>-1.697938054881061</c:v>
                      </c:pt>
                      <c:pt idx="2459">
                        <c:v>-1.346261379426654</c:v>
                      </c:pt>
                      <c:pt idx="2460">
                        <c:v>-0.81028645600703442</c:v>
                      </c:pt>
                      <c:pt idx="2461">
                        <c:v>-0.73080996705658952</c:v>
                      </c:pt>
                      <c:pt idx="2462">
                        <c:v>-0.79643494923567193</c:v>
                      </c:pt>
                      <c:pt idx="2463">
                        <c:v>2.0998233333182981</c:v>
                      </c:pt>
                      <c:pt idx="2464">
                        <c:v>2.0401919681540939</c:v>
                      </c:pt>
                      <c:pt idx="2465">
                        <c:v>1.914703864547729</c:v>
                      </c:pt>
                      <c:pt idx="2466">
                        <c:v>1.9441853867650549</c:v>
                      </c:pt>
                      <c:pt idx="2467">
                        <c:v>1.6769666862452759</c:v>
                      </c:pt>
                      <c:pt idx="2468">
                        <c:v>1.07340984413968</c:v>
                      </c:pt>
                      <c:pt idx="2469">
                        <c:v>1.227413177075626</c:v>
                      </c:pt>
                      <c:pt idx="2470">
                        <c:v>1.2479266784230709</c:v>
                      </c:pt>
                      <c:pt idx="2471">
                        <c:v>1.51307106240508</c:v>
                      </c:pt>
                      <c:pt idx="2472">
                        <c:v>1.9737296128334789</c:v>
                      </c:pt>
                      <c:pt idx="2473">
                        <c:v>2.338907619879397</c:v>
                      </c:pt>
                      <c:pt idx="2474">
                        <c:v>2.3832250924044369</c:v>
                      </c:pt>
                      <c:pt idx="2475">
                        <c:v>1.977275694647076</c:v>
                      </c:pt>
                      <c:pt idx="2476">
                        <c:v>1.3462587579180989</c:v>
                      </c:pt>
                      <c:pt idx="2477">
                        <c:v>0.96435703889598456</c:v>
                      </c:pt>
                      <c:pt idx="2478">
                        <c:v>0.69688101436585448</c:v>
                      </c:pt>
                      <c:pt idx="2479">
                        <c:v>0.49744807609081643</c:v>
                      </c:pt>
                      <c:pt idx="2480">
                        <c:v>0.53384635604902098</c:v>
                      </c:pt>
                      <c:pt idx="2481">
                        <c:v>0.63863194525735412</c:v>
                      </c:pt>
                      <c:pt idx="2482">
                        <c:v>0.70461496781655086</c:v>
                      </c:pt>
                      <c:pt idx="2483">
                        <c:v>0.77976379688396846</c:v>
                      </c:pt>
                      <c:pt idx="2484">
                        <c:v>0.66829970808284189</c:v>
                      </c:pt>
                      <c:pt idx="2485">
                        <c:v>0.42102216793192082</c:v>
                      </c:pt>
                      <c:pt idx="2486">
                        <c:v>0.48104316847404838</c:v>
                      </c:pt>
                      <c:pt idx="2487">
                        <c:v>0.94983787429293542</c:v>
                      </c:pt>
                      <c:pt idx="2488">
                        <c:v>0.74905305336478412</c:v>
                      </c:pt>
                      <c:pt idx="2489">
                        <c:v>0.56173992022315677</c:v>
                      </c:pt>
                      <c:pt idx="2490">
                        <c:v>0.61105127303910545</c:v>
                      </c:pt>
                      <c:pt idx="2491">
                        <c:v>0.72712156300481778</c:v>
                      </c:pt>
                      <c:pt idx="2492">
                        <c:v>0.92827343032410836</c:v>
                      </c:pt>
                      <c:pt idx="2493">
                        <c:v>-1.027952695353862E-2</c:v>
                      </c:pt>
                      <c:pt idx="2494">
                        <c:v>0.23362819721053221</c:v>
                      </c:pt>
                      <c:pt idx="2495">
                        <c:v>0.33664316458562871</c:v>
                      </c:pt>
                      <c:pt idx="2496">
                        <c:v>0.83089423447138921</c:v>
                      </c:pt>
                      <c:pt idx="2497">
                        <c:v>0.91979495911396525</c:v>
                      </c:pt>
                      <c:pt idx="2498">
                        <c:v>0.73382205378226772</c:v>
                      </c:pt>
                      <c:pt idx="2499">
                        <c:v>0.63240028521462532</c:v>
                      </c:pt>
                      <c:pt idx="2500">
                        <c:v>0.60336402000021683</c:v>
                      </c:pt>
                      <c:pt idx="2501">
                        <c:v>0.41693119924086669</c:v>
                      </c:pt>
                      <c:pt idx="2502">
                        <c:v>0.1581329328838022</c:v>
                      </c:pt>
                      <c:pt idx="2503">
                        <c:v>-0.73788019694977314</c:v>
                      </c:pt>
                      <c:pt idx="2504">
                        <c:v>-0.89059275158712237</c:v>
                      </c:pt>
                      <c:pt idx="2505">
                        <c:v>-1.2098650544412139</c:v>
                      </c:pt>
                      <c:pt idx="2506">
                        <c:v>-1.7409718623894519</c:v>
                      </c:pt>
                      <c:pt idx="2507">
                        <c:v>-1.714544840938468</c:v>
                      </c:pt>
                      <c:pt idx="2508">
                        <c:v>-1.759546497311044</c:v>
                      </c:pt>
                      <c:pt idx="2509">
                        <c:v>-2.1623830100877348</c:v>
                      </c:pt>
                      <c:pt idx="2510">
                        <c:v>-2.295941544334906</c:v>
                      </c:pt>
                      <c:pt idx="2511">
                        <c:v>-2.4388213685078051</c:v>
                      </c:pt>
                      <c:pt idx="2512">
                        <c:v>-2.4734197879291919</c:v>
                      </c:pt>
                      <c:pt idx="2513">
                        <c:v>-2.3517684539288322</c:v>
                      </c:pt>
                      <c:pt idx="2514">
                        <c:v>-2.5462756565531581</c:v>
                      </c:pt>
                      <c:pt idx="2515">
                        <c:v>-2.71435738715136</c:v>
                      </c:pt>
                      <c:pt idx="2516">
                        <c:v>-2.8099715428005112</c:v>
                      </c:pt>
                      <c:pt idx="2517">
                        <c:v>-2.8532884480818539</c:v>
                      </c:pt>
                      <c:pt idx="2518">
                        <c:v>-2.9959005465340178</c:v>
                      </c:pt>
                      <c:pt idx="2519">
                        <c:v>-3.3937581144569302</c:v>
                      </c:pt>
                      <c:pt idx="2520">
                        <c:v>-4.1694391650003926</c:v>
                      </c:pt>
                      <c:pt idx="2521">
                        <c:v>-4.2348842520984293</c:v>
                      </c:pt>
                      <c:pt idx="2522">
                        <c:v>-4.354188127789044</c:v>
                      </c:pt>
                      <c:pt idx="2523">
                        <c:v>-4.1815346325328413</c:v>
                      </c:pt>
                      <c:pt idx="2524">
                        <c:v>-4.25383653737806</c:v>
                      </c:pt>
                      <c:pt idx="2525">
                        <c:v>-4.3267925407023746</c:v>
                      </c:pt>
                      <c:pt idx="2526">
                        <c:v>-4.3664751663793853</c:v>
                      </c:pt>
                      <c:pt idx="2527">
                        <c:v>-1.857126709628792</c:v>
                      </c:pt>
                      <c:pt idx="2528">
                        <c:v>-1.9279614575675319</c:v>
                      </c:pt>
                      <c:pt idx="2529">
                        <c:v>-2.4658981797541228</c:v>
                      </c:pt>
                      <c:pt idx="2530">
                        <c:v>-3.2314014667652371</c:v>
                      </c:pt>
                      <c:pt idx="2531">
                        <c:v>-3.6947800487235378</c:v>
                      </c:pt>
                      <c:pt idx="2532">
                        <c:v>-3.8062446072461089</c:v>
                      </c:pt>
                      <c:pt idx="2533">
                        <c:v>-3.8861374408907721</c:v>
                      </c:pt>
                      <c:pt idx="2534">
                        <c:v>-3.8773644497932538</c:v>
                      </c:pt>
                      <c:pt idx="2535">
                        <c:v>-3.8383453832253469</c:v>
                      </c:pt>
                      <c:pt idx="2536">
                        <c:v>-3.868535674191345</c:v>
                      </c:pt>
                      <c:pt idx="2537">
                        <c:v>-4.0187919226919044</c:v>
                      </c:pt>
                      <c:pt idx="2538">
                        <c:v>-3.843247751930793</c:v>
                      </c:pt>
                      <c:pt idx="2539">
                        <c:v>-3.8435227105677909</c:v>
                      </c:pt>
                      <c:pt idx="2540">
                        <c:v>-3.8539031797584151</c:v>
                      </c:pt>
                      <c:pt idx="2541">
                        <c:v>-3.8997518917526031</c:v>
                      </c:pt>
                      <c:pt idx="2542">
                        <c:v>-3.9930568988049449</c:v>
                      </c:pt>
                      <c:pt idx="2543">
                        <c:v>-4.0656569604923387</c:v>
                      </c:pt>
                      <c:pt idx="2544">
                        <c:v>-3.8207565056430282</c:v>
                      </c:pt>
                      <c:pt idx="2545">
                        <c:v>-3.7937205880797991</c:v>
                      </c:pt>
                      <c:pt idx="2546">
                        <c:v>-3.8201664681214629</c:v>
                      </c:pt>
                      <c:pt idx="2547">
                        <c:v>-3.8666319746837892</c:v>
                      </c:pt>
                      <c:pt idx="2548">
                        <c:v>-3.9791989005794099</c:v>
                      </c:pt>
                      <c:pt idx="2549">
                        <c:v>-3.9146768772463618</c:v>
                      </c:pt>
                      <c:pt idx="2550">
                        <c:v>-3.8510589129623121</c:v>
                      </c:pt>
                      <c:pt idx="2551">
                        <c:v>-3.8471091954866861</c:v>
                      </c:pt>
                      <c:pt idx="2552">
                        <c:v>-3.855251248646169</c:v>
                      </c:pt>
                      <c:pt idx="2553">
                        <c:v>-4.0185093938048722</c:v>
                      </c:pt>
                      <c:pt idx="2554">
                        <c:v>-3.8782038642580292</c:v>
                      </c:pt>
                      <c:pt idx="2555">
                        <c:v>-3.827027916489846</c:v>
                      </c:pt>
                      <c:pt idx="2556">
                        <c:v>-3.8456819476864519</c:v>
                      </c:pt>
                      <c:pt idx="2557">
                        <c:v>-3.572326958327471</c:v>
                      </c:pt>
                      <c:pt idx="2558">
                        <c:v>-3.6990222815617919</c:v>
                      </c:pt>
                      <c:pt idx="2559">
                        <c:v>-3.6004353901791761</c:v>
                      </c:pt>
                      <c:pt idx="2560">
                        <c:v>-3.8015633681949539</c:v>
                      </c:pt>
                      <c:pt idx="2561">
                        <c:v>-3.5705556390585111</c:v>
                      </c:pt>
                      <c:pt idx="2562">
                        <c:v>-3.5318177277348202</c:v>
                      </c:pt>
                      <c:pt idx="2563">
                        <c:v>-3.560583718968128</c:v>
                      </c:pt>
                      <c:pt idx="2564">
                        <c:v>-3.6058220893870101</c:v>
                      </c:pt>
                      <c:pt idx="2565">
                        <c:v>-3.7246017893208032</c:v>
                      </c:pt>
                      <c:pt idx="2566">
                        <c:v>-3.6709431712636582</c:v>
                      </c:pt>
                      <c:pt idx="2567">
                        <c:v>-3.6965128552724682</c:v>
                      </c:pt>
                      <c:pt idx="2568">
                        <c:v>-3.471237427585661</c:v>
                      </c:pt>
                      <c:pt idx="2569">
                        <c:v>-3.1220468417693752</c:v>
                      </c:pt>
                      <c:pt idx="2570">
                        <c:v>-3.1434141993807958</c:v>
                      </c:pt>
                      <c:pt idx="2571">
                        <c:v>-3.058123125075201</c:v>
                      </c:pt>
                      <c:pt idx="2572">
                        <c:v>-2.905632595057285</c:v>
                      </c:pt>
                      <c:pt idx="2573">
                        <c:v>-2.8696817127968428</c:v>
                      </c:pt>
                      <c:pt idx="2574">
                        <c:v>-2.919079123564309</c:v>
                      </c:pt>
                      <c:pt idx="2575">
                        <c:v>-2.726888481684711</c:v>
                      </c:pt>
                      <c:pt idx="2576">
                        <c:v>-4.5881596742256416</c:v>
                      </c:pt>
                      <c:pt idx="2577">
                        <c:v>-3.183303279086573</c:v>
                      </c:pt>
                      <c:pt idx="2578">
                        <c:v>-3.2164156089730471</c:v>
                      </c:pt>
                      <c:pt idx="2579">
                        <c:v>-2.8559194481662669</c:v>
                      </c:pt>
                      <c:pt idx="2580">
                        <c:v>-3.1625612577167299</c:v>
                      </c:pt>
                      <c:pt idx="2581">
                        <c:v>-3.3968848787885868</c:v>
                      </c:pt>
                      <c:pt idx="2582">
                        <c:v>-3.7257430075253981</c:v>
                      </c:pt>
                      <c:pt idx="2583">
                        <c:v>-3.6608999147772372</c:v>
                      </c:pt>
                      <c:pt idx="2584">
                        <c:v>-3.7948163861891562</c:v>
                      </c:pt>
                      <c:pt idx="2585">
                        <c:v>-3.9846120095501401</c:v>
                      </c:pt>
                      <c:pt idx="2586">
                        <c:v>-4.4291199623402608</c:v>
                      </c:pt>
                      <c:pt idx="2587">
                        <c:v>-4.779651002929568</c:v>
                      </c:pt>
                      <c:pt idx="2588">
                        <c:v>-4.0460473711935281</c:v>
                      </c:pt>
                      <c:pt idx="2589">
                        <c:v>-3.7341027614826712</c:v>
                      </c:pt>
                      <c:pt idx="2590">
                        <c:v>-4.135146806525305</c:v>
                      </c:pt>
                      <c:pt idx="2591">
                        <c:v>-4.2607088770757056</c:v>
                      </c:pt>
                      <c:pt idx="2592">
                        <c:v>-4.2197811330670261</c:v>
                      </c:pt>
                      <c:pt idx="2593">
                        <c:v>-4.0982710736592356</c:v>
                      </c:pt>
                      <c:pt idx="2594">
                        <c:v>-4.2001796634782096</c:v>
                      </c:pt>
                      <c:pt idx="2595">
                        <c:v>-4.1008678380236914</c:v>
                      </c:pt>
                      <c:pt idx="2596">
                        <c:v>-3.933336051201084</c:v>
                      </c:pt>
                      <c:pt idx="2597">
                        <c:v>-3.7811467425543608</c:v>
                      </c:pt>
                      <c:pt idx="2598">
                        <c:v>-3.8602959555349061</c:v>
                      </c:pt>
                      <c:pt idx="2599">
                        <c:v>-3.8570175001831521</c:v>
                      </c:pt>
                      <c:pt idx="2600">
                        <c:v>-3.9862796615057721</c:v>
                      </c:pt>
                      <c:pt idx="2601">
                        <c:v>-3.7903740596443058</c:v>
                      </c:pt>
                      <c:pt idx="2602">
                        <c:v>-3.8655374664024809</c:v>
                      </c:pt>
                      <c:pt idx="2603">
                        <c:v>-3.7740629447955372</c:v>
                      </c:pt>
                      <c:pt idx="2604">
                        <c:v>-3.5248983340006941</c:v>
                      </c:pt>
                      <c:pt idx="2605">
                        <c:v>-3.4626757871272629</c:v>
                      </c:pt>
                      <c:pt idx="2606">
                        <c:v>-3.4144999533839151</c:v>
                      </c:pt>
                      <c:pt idx="2607">
                        <c:v>-3.382553263526086</c:v>
                      </c:pt>
                      <c:pt idx="2608">
                        <c:v>-3.513150044520267</c:v>
                      </c:pt>
                      <c:pt idx="2609">
                        <c:v>-3.405285569439191</c:v>
                      </c:pt>
                      <c:pt idx="2610">
                        <c:v>-3.5214522454804329</c:v>
                      </c:pt>
                      <c:pt idx="2611">
                        <c:v>-3.4759677086014991</c:v>
                      </c:pt>
                      <c:pt idx="2612">
                        <c:v>-3.5978814715397962</c:v>
                      </c:pt>
                      <c:pt idx="2613">
                        <c:v>-3.6680575324289779</c:v>
                      </c:pt>
                      <c:pt idx="2614">
                        <c:v>-3.7728363193840142</c:v>
                      </c:pt>
                      <c:pt idx="2615">
                        <c:v>-3.527111433210194</c:v>
                      </c:pt>
                      <c:pt idx="2616">
                        <c:v>-3.1033406940973181</c:v>
                      </c:pt>
                      <c:pt idx="2617">
                        <c:v>-3.0981338634564981</c:v>
                      </c:pt>
                      <c:pt idx="2618">
                        <c:v>-3.176072258219425</c:v>
                      </c:pt>
                      <c:pt idx="2619">
                        <c:v>-3.158141635236408</c:v>
                      </c:pt>
                      <c:pt idx="2620">
                        <c:v>-3.246582048681478</c:v>
                      </c:pt>
                      <c:pt idx="2621">
                        <c:v>-3.4601178774912289</c:v>
                      </c:pt>
                      <c:pt idx="2622">
                        <c:v>-3.6322813174806008</c:v>
                      </c:pt>
                      <c:pt idx="2623">
                        <c:v>-3.5356816790911578</c:v>
                      </c:pt>
                      <c:pt idx="2624">
                        <c:v>-3.3964740075083291</c:v>
                      </c:pt>
                      <c:pt idx="2625">
                        <c:v>-3.3284693458934158</c:v>
                      </c:pt>
                      <c:pt idx="2626">
                        <c:v>-3.154245787247643</c:v>
                      </c:pt>
                      <c:pt idx="2627">
                        <c:v>-2.9441038241688249</c:v>
                      </c:pt>
                      <c:pt idx="2628">
                        <c:v>-2.5720285051623328</c:v>
                      </c:pt>
                      <c:pt idx="2629">
                        <c:v>-2.2072324834167532</c:v>
                      </c:pt>
                      <c:pt idx="2630">
                        <c:v>-2.0960850944036542</c:v>
                      </c:pt>
                      <c:pt idx="2631">
                        <c:v>-2.504162196433632</c:v>
                      </c:pt>
                      <c:pt idx="2632">
                        <c:v>-2.7673179433600308</c:v>
                      </c:pt>
                      <c:pt idx="2633">
                        <c:v>-2.8676340094615989</c:v>
                      </c:pt>
                      <c:pt idx="2634">
                        <c:v>-2.857451293138686</c:v>
                      </c:pt>
                      <c:pt idx="2635">
                        <c:v>-3.2548500688627282</c:v>
                      </c:pt>
                      <c:pt idx="2636">
                        <c:v>-3.2722199237537422</c:v>
                      </c:pt>
                      <c:pt idx="2637">
                        <c:v>-3.3141792122104992</c:v>
                      </c:pt>
                      <c:pt idx="2638">
                        <c:v>-3.36984635657649</c:v>
                      </c:pt>
                      <c:pt idx="2639">
                        <c:v>-3.3696749166197071</c:v>
                      </c:pt>
                      <c:pt idx="2640">
                        <c:v>-3.462450819338537</c:v>
                      </c:pt>
                      <c:pt idx="2641">
                        <c:v>-3.5054924292958418</c:v>
                      </c:pt>
                      <c:pt idx="2642">
                        <c:v>-3.6963351887814389</c:v>
                      </c:pt>
                      <c:pt idx="2643">
                        <c:v>-3.7666575309574299</c:v>
                      </c:pt>
                      <c:pt idx="2644">
                        <c:v>-3.7508856378868871</c:v>
                      </c:pt>
                      <c:pt idx="2645">
                        <c:v>-4.0140262848374499</c:v>
                      </c:pt>
                      <c:pt idx="2646">
                        <c:v>-3.9819640564412642</c:v>
                      </c:pt>
                      <c:pt idx="2647">
                        <c:v>-3.7275619503758959</c:v>
                      </c:pt>
                      <c:pt idx="2648">
                        <c:v>-3.7389895959055801</c:v>
                      </c:pt>
                      <c:pt idx="2649">
                        <c:v>-3.7264550478463061</c:v>
                      </c:pt>
                      <c:pt idx="2650">
                        <c:v>-3.506886466681947</c:v>
                      </c:pt>
                      <c:pt idx="2651">
                        <c:v>-2.8141600438650189</c:v>
                      </c:pt>
                      <c:pt idx="2652">
                        <c:v>-2.3100489839313738</c:v>
                      </c:pt>
                      <c:pt idx="2653">
                        <c:v>-2.009383433787467</c:v>
                      </c:pt>
                      <c:pt idx="2654">
                        <c:v>-1.836741265307261</c:v>
                      </c:pt>
                      <c:pt idx="2655">
                        <c:v>-2.072488895168259</c:v>
                      </c:pt>
                      <c:pt idx="2656">
                        <c:v>-2.0531592202745359</c:v>
                      </c:pt>
                      <c:pt idx="2657">
                        <c:v>-1.8685422028625009</c:v>
                      </c:pt>
                      <c:pt idx="2658">
                        <c:v>-1.72145284811219</c:v>
                      </c:pt>
                      <c:pt idx="2659">
                        <c:v>-1.88027152389848</c:v>
                      </c:pt>
                      <c:pt idx="2660">
                        <c:v>-2.0907523034337352</c:v>
                      </c:pt>
                      <c:pt idx="2661">
                        <c:v>-2.2399111551527069</c:v>
                      </c:pt>
                      <c:pt idx="2662">
                        <c:v>-2.7309504092004051</c:v>
                      </c:pt>
                      <c:pt idx="2663">
                        <c:v>-3.2151078360972489</c:v>
                      </c:pt>
                      <c:pt idx="2664">
                        <c:v>-3.3781594978194338</c:v>
                      </c:pt>
                      <c:pt idx="2665">
                        <c:v>-3.4435719707571502</c:v>
                      </c:pt>
                      <c:pt idx="2666">
                        <c:v>-3.7475099844347262</c:v>
                      </c:pt>
                      <c:pt idx="2667">
                        <c:v>-3.840848448080783</c:v>
                      </c:pt>
                      <c:pt idx="2668">
                        <c:v>-3.887871205124299</c:v>
                      </c:pt>
                      <c:pt idx="2669">
                        <c:v>-3.7579772799241291</c:v>
                      </c:pt>
                      <c:pt idx="2670">
                        <c:v>-3.6064052952628889</c:v>
                      </c:pt>
                      <c:pt idx="2671">
                        <c:v>-3.4661574198650191</c:v>
                      </c:pt>
                      <c:pt idx="2672">
                        <c:v>-3.396947030360923</c:v>
                      </c:pt>
                      <c:pt idx="2673">
                        <c:v>-3.4202860947061531</c:v>
                      </c:pt>
                      <c:pt idx="2674">
                        <c:v>-3.2454749168585582</c:v>
                      </c:pt>
                      <c:pt idx="2675">
                        <c:v>-3.3047046959550852</c:v>
                      </c:pt>
                      <c:pt idx="2676">
                        <c:v>-3.1583293096877911</c:v>
                      </c:pt>
                      <c:pt idx="2677">
                        <c:v>-2.8757195828282569</c:v>
                      </c:pt>
                      <c:pt idx="2678">
                        <c:v>-2.5686093057765662</c:v>
                      </c:pt>
                      <c:pt idx="2679">
                        <c:v>-2.545458697129694</c:v>
                      </c:pt>
                      <c:pt idx="2680">
                        <c:v>-2.4710690526686552</c:v>
                      </c:pt>
                      <c:pt idx="2681">
                        <c:v>-2.3900333166347272</c:v>
                      </c:pt>
                      <c:pt idx="2682">
                        <c:v>-2.0756876464422929</c:v>
                      </c:pt>
                      <c:pt idx="2683">
                        <c:v>-1.9499878126434951</c:v>
                      </c:pt>
                      <c:pt idx="2684">
                        <c:v>-2.0127771765159261</c:v>
                      </c:pt>
                      <c:pt idx="2685">
                        <c:v>-2.00328186453853</c:v>
                      </c:pt>
                      <c:pt idx="2686">
                        <c:v>-2.1038800572050449</c:v>
                      </c:pt>
                      <c:pt idx="2687">
                        <c:v>-1.946734437429317</c:v>
                      </c:pt>
                      <c:pt idx="2688">
                        <c:v>-1.927705713908056</c:v>
                      </c:pt>
                      <c:pt idx="2689">
                        <c:v>-1.903380267384001</c:v>
                      </c:pt>
                      <c:pt idx="2690">
                        <c:v>-1.7467308514635169</c:v>
                      </c:pt>
                      <c:pt idx="2691">
                        <c:v>-1.7057089825805609</c:v>
                      </c:pt>
                      <c:pt idx="2692">
                        <c:v>-1.65218877206271</c:v>
                      </c:pt>
                      <c:pt idx="2693">
                        <c:v>-1.625030344921738</c:v>
                      </c:pt>
                      <c:pt idx="2694">
                        <c:v>-1.5429627242340569</c:v>
                      </c:pt>
                      <c:pt idx="2695">
                        <c:v>-1.459360333401464</c:v>
                      </c:pt>
                      <c:pt idx="2696">
                        <c:v>-1.6004250245498759</c:v>
                      </c:pt>
                      <c:pt idx="2697">
                        <c:v>-1.644527634307386</c:v>
                      </c:pt>
                      <c:pt idx="2698">
                        <c:v>-1.525823792841762</c:v>
                      </c:pt>
                      <c:pt idx="2699">
                        <c:v>-1.351088243557669</c:v>
                      </c:pt>
                      <c:pt idx="2700">
                        <c:v>-1.310457332548628</c:v>
                      </c:pt>
                      <c:pt idx="2701">
                        <c:v>-1.148833019033261</c:v>
                      </c:pt>
                      <c:pt idx="2702">
                        <c:v>-1.1094447752726311</c:v>
                      </c:pt>
                      <c:pt idx="2703">
                        <c:v>-1.1743224254834681</c:v>
                      </c:pt>
                      <c:pt idx="2704">
                        <c:v>-0.99537760518869556</c:v>
                      </c:pt>
                      <c:pt idx="2705">
                        <c:v>-0.88960760882827639</c:v>
                      </c:pt>
                      <c:pt idx="2706">
                        <c:v>-1.105598134100001</c:v>
                      </c:pt>
                      <c:pt idx="2707">
                        <c:v>-1.1856681053092979</c:v>
                      </c:pt>
                      <c:pt idx="2708">
                        <c:v>-1.5957187553962711</c:v>
                      </c:pt>
                      <c:pt idx="2709">
                        <c:v>-1.80629742719098</c:v>
                      </c:pt>
                      <c:pt idx="2710">
                        <c:v>-1.677288083610087</c:v>
                      </c:pt>
                      <c:pt idx="2711">
                        <c:v>-1.485577565243845</c:v>
                      </c:pt>
                      <c:pt idx="2712">
                        <c:v>-1.3440581226403949</c:v>
                      </c:pt>
                      <c:pt idx="2713">
                        <c:v>-1.3052849137508871</c:v>
                      </c:pt>
                      <c:pt idx="2714">
                        <c:v>-1.2945898147845141</c:v>
                      </c:pt>
                      <c:pt idx="2715">
                        <c:v>-1.2171930684048591</c:v>
                      </c:pt>
                      <c:pt idx="2716">
                        <c:v>-1.07449980621935</c:v>
                      </c:pt>
                      <c:pt idx="2717">
                        <c:v>-1.0060203601305751</c:v>
                      </c:pt>
                      <c:pt idx="2718">
                        <c:v>-1.083798734055307</c:v>
                      </c:pt>
                      <c:pt idx="2719">
                        <c:v>-1.166465568944598</c:v>
                      </c:pt>
                      <c:pt idx="2720">
                        <c:v>-1.037109119264668</c:v>
                      </c:pt>
                      <c:pt idx="2721">
                        <c:v>-0.87200662869537493</c:v>
                      </c:pt>
                      <c:pt idx="2722">
                        <c:v>-0.71452735808097834</c:v>
                      </c:pt>
                      <c:pt idx="2723">
                        <c:v>-0.4025031948184869</c:v>
                      </c:pt>
                      <c:pt idx="2724">
                        <c:v>-0.32794576767422468</c:v>
                      </c:pt>
                      <c:pt idx="2725">
                        <c:v>-7.7493693947450093E-2</c:v>
                      </c:pt>
                      <c:pt idx="2726">
                        <c:v>-8.7306391474498216E-2</c:v>
                      </c:pt>
                      <c:pt idx="2727">
                        <c:v>4.5379300244459693E-2</c:v>
                      </c:pt>
                      <c:pt idx="2728">
                        <c:v>0.23830014610126871</c:v>
                      </c:pt>
                      <c:pt idx="2729">
                        <c:v>0.2079881018471228</c:v>
                      </c:pt>
                      <c:pt idx="2730">
                        <c:v>1.1795498098614439E-2</c:v>
                      </c:pt>
                      <c:pt idx="2731">
                        <c:v>-0.24011508180937571</c:v>
                      </c:pt>
                      <c:pt idx="2732">
                        <c:v>-0.53229595648792072</c:v>
                      </c:pt>
                      <c:pt idx="2733">
                        <c:v>-0.6574156298531606</c:v>
                      </c:pt>
                      <c:pt idx="2734">
                        <c:v>-0.68748922480030794</c:v>
                      </c:pt>
                      <c:pt idx="2735">
                        <c:v>-0.52424951365773764</c:v>
                      </c:pt>
                      <c:pt idx="2736">
                        <c:v>-0.15546770275068991</c:v>
                      </c:pt>
                      <c:pt idx="2737">
                        <c:v>0.28620124748744702</c:v>
                      </c:pt>
                      <c:pt idx="2738">
                        <c:v>0.42609633865222868</c:v>
                      </c:pt>
                      <c:pt idx="2739">
                        <c:v>0.49425284842929068</c:v>
                      </c:pt>
                      <c:pt idx="2740">
                        <c:v>0.23427639671275341</c:v>
                      </c:pt>
                      <c:pt idx="2741">
                        <c:v>0.124911384478779</c:v>
                      </c:pt>
                      <c:pt idx="2742">
                        <c:v>6.5013643781034081E-2</c:v>
                      </c:pt>
                      <c:pt idx="2743">
                        <c:v>0.28100778500135348</c:v>
                      </c:pt>
                      <c:pt idx="2744">
                        <c:v>0.62218433773690662</c:v>
                      </c:pt>
                      <c:pt idx="2745">
                        <c:v>0.7342926072231637</c:v>
                      </c:pt>
                      <c:pt idx="2746">
                        <c:v>0.5041381778091929</c:v>
                      </c:pt>
                      <c:pt idx="2747">
                        <c:v>0.5627736171239851</c:v>
                      </c:pt>
                      <c:pt idx="2748">
                        <c:v>0.71106668042657484</c:v>
                      </c:pt>
                      <c:pt idx="2749">
                        <c:v>0.93983758368870196</c:v>
                      </c:pt>
                      <c:pt idx="2750">
                        <c:v>1.2557249545205491</c:v>
                      </c:pt>
                      <c:pt idx="2751">
                        <c:v>1.474064408635144</c:v>
                      </c:pt>
                      <c:pt idx="2752">
                        <c:v>1.670340551799441</c:v>
                      </c:pt>
                      <c:pt idx="2753">
                        <c:v>1.752122945649192</c:v>
                      </c:pt>
                      <c:pt idx="2754">
                        <c:v>1.719642280864067</c:v>
                      </c:pt>
                      <c:pt idx="2755">
                        <c:v>1.573865302712034</c:v>
                      </c:pt>
                      <c:pt idx="2756">
                        <c:v>1.4758952124621769</c:v>
                      </c:pt>
                      <c:pt idx="2757">
                        <c:v>1.285339419139639</c:v>
                      </c:pt>
                      <c:pt idx="2758">
                        <c:v>1.2754694074380031</c:v>
                      </c:pt>
                      <c:pt idx="2759">
                        <c:v>1.3502383467430139</c:v>
                      </c:pt>
                      <c:pt idx="2760">
                        <c:v>1.42758544968496</c:v>
                      </c:pt>
                      <c:pt idx="2761">
                        <c:v>1.3297462511774001</c:v>
                      </c:pt>
                      <c:pt idx="2762">
                        <c:v>1.29165940557957</c:v>
                      </c:pt>
                      <c:pt idx="2763">
                        <c:v>1.364128550412703</c:v>
                      </c:pt>
                      <c:pt idx="2764">
                        <c:v>1.1861219908411129</c:v>
                      </c:pt>
                      <c:pt idx="2765">
                        <c:v>0.96600589993881114</c:v>
                      </c:pt>
                      <c:pt idx="2766">
                        <c:v>1.093870782385898</c:v>
                      </c:pt>
                      <c:pt idx="2767">
                        <c:v>1.150404580870237</c:v>
                      </c:pt>
                      <c:pt idx="2768">
                        <c:v>1.297129200349004</c:v>
                      </c:pt>
                      <c:pt idx="2769">
                        <c:v>0.94850104402876489</c:v>
                      </c:pt>
                      <c:pt idx="2770">
                        <c:v>0.54340609561397157</c:v>
                      </c:pt>
                      <c:pt idx="2771">
                        <c:v>0.31158532516122311</c:v>
                      </c:pt>
                      <c:pt idx="2772">
                        <c:v>9.6281248950877571E-2</c:v>
                      </c:pt>
                      <c:pt idx="2773">
                        <c:v>0.1508714767687796</c:v>
                      </c:pt>
                      <c:pt idx="2774">
                        <c:v>0.25275654029589911</c:v>
                      </c:pt>
                      <c:pt idx="2775">
                        <c:v>0.38289866471202483</c:v>
                      </c:pt>
                      <c:pt idx="2776">
                        <c:v>0.56820263581535979</c:v>
                      </c:pt>
                      <c:pt idx="2777">
                        <c:v>0.66655664033542006</c:v>
                      </c:pt>
                      <c:pt idx="2778">
                        <c:v>0.55271949964895017</c:v>
                      </c:pt>
                      <c:pt idx="2779">
                        <c:v>0.36362727689385449</c:v>
                      </c:pt>
                      <c:pt idx="2780">
                        <c:v>0.387004157170112</c:v>
                      </c:pt>
                      <c:pt idx="2781">
                        <c:v>0.5720371377398239</c:v>
                      </c:pt>
                      <c:pt idx="2782">
                        <c:v>0.61499046794329448</c:v>
                      </c:pt>
                      <c:pt idx="2783">
                        <c:v>0.5087104933509996</c:v>
                      </c:pt>
                      <c:pt idx="2784">
                        <c:v>0.72841651368315519</c:v>
                      </c:pt>
                      <c:pt idx="2785">
                        <c:v>0.98445352450295143</c:v>
                      </c:pt>
                      <c:pt idx="2786">
                        <c:v>1.1865826743917911</c:v>
                      </c:pt>
                      <c:pt idx="2787">
                        <c:v>1.295632690382297</c:v>
                      </c:pt>
                      <c:pt idx="2788">
                        <c:v>1.320750897005514</c:v>
                      </c:pt>
                      <c:pt idx="2789">
                        <c:v>1.203999260957582</c:v>
                      </c:pt>
                      <c:pt idx="2790">
                        <c:v>0.916978670173342</c:v>
                      </c:pt>
                      <c:pt idx="2791">
                        <c:v>0.77177622999591033</c:v>
                      </c:pt>
                      <c:pt idx="2792">
                        <c:v>0.56333182986168673</c:v>
                      </c:pt>
                      <c:pt idx="2793">
                        <c:v>0.36317609974379972</c:v>
                      </c:pt>
                      <c:pt idx="2794">
                        <c:v>0.12612262670447341</c:v>
                      </c:pt>
                      <c:pt idx="2795">
                        <c:v>8.841337323806131E-2</c:v>
                      </c:pt>
                      <c:pt idx="2796">
                        <c:v>0.15032068282563019</c:v>
                      </c:pt>
                      <c:pt idx="2797">
                        <c:v>0.2107106796589012</c:v>
                      </c:pt>
                      <c:pt idx="2798">
                        <c:v>0.14717999985255109</c:v>
                      </c:pt>
                      <c:pt idx="2799">
                        <c:v>0.26440737626391952</c:v>
                      </c:pt>
                      <c:pt idx="2800">
                        <c:v>0.43624956748675481</c:v>
                      </c:pt>
                      <c:pt idx="2801">
                        <c:v>0.63932515663194178</c:v>
                      </c:pt>
                      <c:pt idx="2802">
                        <c:v>0.7521348685057716</c:v>
                      </c:pt>
                      <c:pt idx="2803">
                        <c:v>0.68649214409215253</c:v>
                      </c:pt>
                      <c:pt idx="2804">
                        <c:v>0.55350647005614251</c:v>
                      </c:pt>
                      <c:pt idx="2805">
                        <c:v>0.64102319700798482</c:v>
                      </c:pt>
                      <c:pt idx="2806">
                        <c:v>0.816699166268676</c:v>
                      </c:pt>
                      <c:pt idx="2807">
                        <c:v>0.72116214704157877</c:v>
                      </c:pt>
                      <c:pt idx="2808">
                        <c:v>0.61497360262160816</c:v>
                      </c:pt>
                      <c:pt idx="2809">
                        <c:v>0.41750403190127022</c:v>
                      </c:pt>
                      <c:pt idx="2810">
                        <c:v>0.34660642531788433</c:v>
                      </c:pt>
                      <c:pt idx="2811">
                        <c:v>2.8685573801889769E-2</c:v>
                      </c:pt>
                      <c:pt idx="2812">
                        <c:v>-0.19687817271530469</c:v>
                      </c:pt>
                      <c:pt idx="2813">
                        <c:v>-0.12693477236047701</c:v>
                      </c:pt>
                      <c:pt idx="2814">
                        <c:v>-6.236154718090188E-2</c:v>
                      </c:pt>
                      <c:pt idx="2815">
                        <c:v>4.3971163170197357E-2</c:v>
                      </c:pt>
                      <c:pt idx="2816">
                        <c:v>-0.115320186452542</c:v>
                      </c:pt>
                      <c:pt idx="2817">
                        <c:v>-0.1020051668362837</c:v>
                      </c:pt>
                      <c:pt idx="2818">
                        <c:v>-4.3940647592569347E-2</c:v>
                      </c:pt>
                      <c:pt idx="2819">
                        <c:v>0.18164082608620041</c:v>
                      </c:pt>
                      <c:pt idx="2820">
                        <c:v>8.5544495832284073E-2</c:v>
                      </c:pt>
                      <c:pt idx="2821">
                        <c:v>5.6844495831093383E-2</c:v>
                      </c:pt>
                      <c:pt idx="2822">
                        <c:v>2.8701648036447539E-2</c:v>
                      </c:pt>
                      <c:pt idx="2823">
                        <c:v>0.13386756447315781</c:v>
                      </c:pt>
                      <c:pt idx="2824">
                        <c:v>2.3238870174383489E-2</c:v>
                      </c:pt>
                      <c:pt idx="2825">
                        <c:v>-0.34535812376349501</c:v>
                      </c:pt>
                      <c:pt idx="2826">
                        <c:v>-0.51274982839194128</c:v>
                      </c:pt>
                      <c:pt idx="2827">
                        <c:v>-0.70170311069889724</c:v>
                      </c:pt>
                      <c:pt idx="2828">
                        <c:v>-0.73983785258308843</c:v>
                      </c:pt>
                      <c:pt idx="2829">
                        <c:v>-0.79988491356688263</c:v>
                      </c:pt>
                      <c:pt idx="2830">
                        <c:v>-0.84004567123014684</c:v>
                      </c:pt>
                      <c:pt idx="2831">
                        <c:v>-0.83913480906987425</c:v>
                      </c:pt>
                      <c:pt idx="2832">
                        <c:v>-0.77572005268597055</c:v>
                      </c:pt>
                      <c:pt idx="2833">
                        <c:v>-0.89772673705977379</c:v>
                      </c:pt>
                      <c:pt idx="2834">
                        <c:v>-1.2341761842857399</c:v>
                      </c:pt>
                      <c:pt idx="2835">
                        <c:v>-1.733590803834016</c:v>
                      </c:pt>
                      <c:pt idx="2836">
                        <c:v>-1.996382697011414</c:v>
                      </c:pt>
                      <c:pt idx="2837">
                        <c:v>-2.069654091103418</c:v>
                      </c:pt>
                      <c:pt idx="2838">
                        <c:v>-2.1557826302458292</c:v>
                      </c:pt>
                      <c:pt idx="2839">
                        <c:v>-2.0338514365200022</c:v>
                      </c:pt>
                      <c:pt idx="2840">
                        <c:v>-1.877202776791747</c:v>
                      </c:pt>
                      <c:pt idx="2841">
                        <c:v>-1.612608637409785</c:v>
                      </c:pt>
                      <c:pt idx="2842">
                        <c:v>-1.7566455665279039</c:v>
                      </c:pt>
                      <c:pt idx="2843">
                        <c:v>-2.1217424073739251</c:v>
                      </c:pt>
                      <c:pt idx="2844">
                        <c:v>-2.467858201952565</c:v>
                      </c:pt>
                      <c:pt idx="2845">
                        <c:v>-2.485160615276143</c:v>
                      </c:pt>
                      <c:pt idx="2846">
                        <c:v>-2.457914199135486</c:v>
                      </c:pt>
                      <c:pt idx="2847">
                        <c:v>-2.506678741778837</c:v>
                      </c:pt>
                      <c:pt idx="2848">
                        <c:v>-2.5487743151393878</c:v>
                      </c:pt>
                      <c:pt idx="2849">
                        <c:v>-2.4439859102777701</c:v>
                      </c:pt>
                      <c:pt idx="2850">
                        <c:v>-2.4704863867465718</c:v>
                      </c:pt>
                      <c:pt idx="2851">
                        <c:v>-2.5517513841286821</c:v>
                      </c:pt>
                      <c:pt idx="2852">
                        <c:v>-2.5368519754192511</c:v>
                      </c:pt>
                      <c:pt idx="2853">
                        <c:v>-2.5199917358169119</c:v>
                      </c:pt>
                      <c:pt idx="2854">
                        <c:v>-2.5288312002041899</c:v>
                      </c:pt>
                      <c:pt idx="2855">
                        <c:v>-2.6171951566248208</c:v>
                      </c:pt>
                      <c:pt idx="2856">
                        <c:v>-2.742958893678531</c:v>
                      </c:pt>
                      <c:pt idx="2857">
                        <c:v>-2.8010671943190371</c:v>
                      </c:pt>
                      <c:pt idx="2858">
                        <c:v>-2.90594280239864</c:v>
                      </c:pt>
                      <c:pt idx="2859">
                        <c:v>-2.9653863134631901</c:v>
                      </c:pt>
                      <c:pt idx="2860">
                        <c:v>-3.123179828959223</c:v>
                      </c:pt>
                      <c:pt idx="2861">
                        <c:v>-3.1848415133204031</c:v>
                      </c:pt>
                      <c:pt idx="2862">
                        <c:v>-3.2885643856676312</c:v>
                      </c:pt>
                      <c:pt idx="2863">
                        <c:v>-3.3093558558218281</c:v>
                      </c:pt>
                      <c:pt idx="2864">
                        <c:v>-3.4625628420014962</c:v>
                      </c:pt>
                      <c:pt idx="2865">
                        <c:v>-3.543374361980284</c:v>
                      </c:pt>
                      <c:pt idx="2866">
                        <c:v>-3.4684300441456011</c:v>
                      </c:pt>
                      <c:pt idx="2867">
                        <c:v>-3.4659057450418231</c:v>
                      </c:pt>
                      <c:pt idx="2868">
                        <c:v>-3.6274681965836391</c:v>
                      </c:pt>
                      <c:pt idx="2869">
                        <c:v>-3.6099716843060188</c:v>
                      </c:pt>
                      <c:pt idx="2870">
                        <c:v>-3.6210637609394358</c:v>
                      </c:pt>
                      <c:pt idx="2871">
                        <c:v>-3.5563040684594238</c:v>
                      </c:pt>
                      <c:pt idx="2872">
                        <c:v>-3.5585356394613141</c:v>
                      </c:pt>
                      <c:pt idx="2873">
                        <c:v>-3.5136737136999141</c:v>
                      </c:pt>
                      <c:pt idx="2874">
                        <c:v>-3.3211308988230939</c:v>
                      </c:pt>
                      <c:pt idx="2875">
                        <c:v>-3.1770397283741829</c:v>
                      </c:pt>
                      <c:pt idx="2876">
                        <c:v>-3.0435361852978522</c:v>
                      </c:pt>
                      <c:pt idx="2877">
                        <c:v>-2.964870084214728</c:v>
                      </c:pt>
                      <c:pt idx="2878">
                        <c:v>-2.803654700593849</c:v>
                      </c:pt>
                      <c:pt idx="2879">
                        <c:v>-2.7810710774081091</c:v>
                      </c:pt>
                      <c:pt idx="2880">
                        <c:v>-2.906178858053535</c:v>
                      </c:pt>
                      <c:pt idx="2881">
                        <c:v>-2.801682485264807</c:v>
                      </c:pt>
                      <c:pt idx="2882">
                        <c:v>-2.7763950973505209</c:v>
                      </c:pt>
                      <c:pt idx="2883">
                        <c:v>-2.7673590854001291</c:v>
                      </c:pt>
                      <c:pt idx="2884">
                        <c:v>-2.8039893533683111</c:v>
                      </c:pt>
                      <c:pt idx="2885">
                        <c:v>-2.8976252453856408</c:v>
                      </c:pt>
                      <c:pt idx="2886">
                        <c:v>-3.0223177499078071</c:v>
                      </c:pt>
                      <c:pt idx="2887">
                        <c:v>-3.1735790491672602</c:v>
                      </c:pt>
                      <c:pt idx="2888">
                        <c:v>-2.8809753483598679</c:v>
                      </c:pt>
                      <c:pt idx="2889">
                        <c:v>-2.6903129376897419</c:v>
                      </c:pt>
                      <c:pt idx="2890">
                        <c:v>-2.7125541148951049</c:v>
                      </c:pt>
                      <c:pt idx="2891">
                        <c:v>-3.018650541949877</c:v>
                      </c:pt>
                      <c:pt idx="2892">
                        <c:v>-4.5194704608061054</c:v>
                      </c:pt>
                      <c:pt idx="2893">
                        <c:v>-4.6901926401530849</c:v>
                      </c:pt>
                      <c:pt idx="2894">
                        <c:v>-3.7120043200921602</c:v>
                      </c:pt>
                      <c:pt idx="2895">
                        <c:v>-3.5856661261548251</c:v>
                      </c:pt>
                      <c:pt idx="2896">
                        <c:v>-2.473337642272595</c:v>
                      </c:pt>
                      <c:pt idx="2897">
                        <c:v>-2.35649297403969</c:v>
                      </c:pt>
                      <c:pt idx="2898">
                        <c:v>-2.232371365769465</c:v>
                      </c:pt>
                      <c:pt idx="2899">
                        <c:v>-2.154045618552451</c:v>
                      </c:pt>
                      <c:pt idx="2900">
                        <c:v>-2.806125071037084</c:v>
                      </c:pt>
                      <c:pt idx="2901">
                        <c:v>-3.0608715998255338</c:v>
                      </c:pt>
                      <c:pt idx="2902">
                        <c:v>-2.996778545574486</c:v>
                      </c:pt>
                      <c:pt idx="2903">
                        <c:v>-3.098163761597716</c:v>
                      </c:pt>
                      <c:pt idx="2904">
                        <c:v>-3.187038375568183</c:v>
                      </c:pt>
                      <c:pt idx="2905">
                        <c:v>-3.478896063540446</c:v>
                      </c:pt>
                      <c:pt idx="2906">
                        <c:v>-3.7974171848732499</c:v>
                      </c:pt>
                      <c:pt idx="2907">
                        <c:v>-3.8170403339064141</c:v>
                      </c:pt>
                      <c:pt idx="2908">
                        <c:v>-3.7524458252488331</c:v>
                      </c:pt>
                      <c:pt idx="2909">
                        <c:v>-3.570526118143925</c:v>
                      </c:pt>
                      <c:pt idx="2910">
                        <c:v>-3.431256951169158</c:v>
                      </c:pt>
                      <c:pt idx="2911">
                        <c:v>-3.4883490923058611</c:v>
                      </c:pt>
                      <c:pt idx="2912">
                        <c:v>-3.4465689979073089</c:v>
                      </c:pt>
                      <c:pt idx="2913">
                        <c:v>-3.501961476337704</c:v>
                      </c:pt>
                      <c:pt idx="2914">
                        <c:v>-3.5485839522617848</c:v>
                      </c:pt>
                      <c:pt idx="2915">
                        <c:v>-3.5732549749815661</c:v>
                      </c:pt>
                      <c:pt idx="2916">
                        <c:v>-3.6446841710711628</c:v>
                      </c:pt>
                      <c:pt idx="2917">
                        <c:v>-3.6551776818949189</c:v>
                      </c:pt>
                      <c:pt idx="2918">
                        <c:v>-3.843976361003409</c:v>
                      </c:pt>
                      <c:pt idx="2919">
                        <c:v>-4.1387576055016213</c:v>
                      </c:pt>
                      <c:pt idx="2920">
                        <c:v>-4.3183814387921666</c:v>
                      </c:pt>
                      <c:pt idx="2921">
                        <c:v>-4.4910218089718041</c:v>
                      </c:pt>
                      <c:pt idx="2922">
                        <c:v>-4.5367055072844691</c:v>
                      </c:pt>
                      <c:pt idx="2923">
                        <c:v>-4.4477385933912039</c:v>
                      </c:pt>
                      <c:pt idx="2924">
                        <c:v>-4.4131196613404047</c:v>
                      </c:pt>
                      <c:pt idx="2925">
                        <c:v>-4.4228134774842172</c:v>
                      </c:pt>
                      <c:pt idx="2926">
                        <c:v>-4.1129712061894281</c:v>
                      </c:pt>
                      <c:pt idx="2927">
                        <c:v>-3.6991393575163252</c:v>
                      </c:pt>
                      <c:pt idx="2928">
                        <c:v>-3.6465961516073508</c:v>
                      </c:pt>
                      <c:pt idx="2929">
                        <c:v>-3.6979540646942541</c:v>
                      </c:pt>
                      <c:pt idx="2930">
                        <c:v>-3.750684258581348</c:v>
                      </c:pt>
                      <c:pt idx="2931">
                        <c:v>-3.7326900399148162</c:v>
                      </c:pt>
                      <c:pt idx="2932">
                        <c:v>-3.8758165693284781</c:v>
                      </c:pt>
                      <c:pt idx="2933">
                        <c:v>-3.9899931665904189</c:v>
                      </c:pt>
                      <c:pt idx="2934">
                        <c:v>-4.1593084566651823</c:v>
                      </c:pt>
                      <c:pt idx="2935">
                        <c:v>-4.3005233926979418</c:v>
                      </c:pt>
                      <c:pt idx="2936">
                        <c:v>-4.2740670175624356</c:v>
                      </c:pt>
                      <c:pt idx="2937">
                        <c:v>-4.1071063836352586</c:v>
                      </c:pt>
                      <c:pt idx="2938">
                        <c:v>-3.602650590729997</c:v>
                      </c:pt>
                      <c:pt idx="2939">
                        <c:v>-3.1121725487925351</c:v>
                      </c:pt>
                      <c:pt idx="2940">
                        <c:v>-2.731648245922679</c:v>
                      </c:pt>
                      <c:pt idx="2941">
                        <c:v>-2.2791554831896992</c:v>
                      </c:pt>
                      <c:pt idx="2942">
                        <c:v>-1.8311864190532989</c:v>
                      </c:pt>
                      <c:pt idx="2943">
                        <c:v>-1.444696068470138</c:v>
                      </c:pt>
                      <c:pt idx="2944">
                        <c:v>-1.4979961503288839</c:v>
                      </c:pt>
                      <c:pt idx="2945">
                        <c:v>-1.613653676832274</c:v>
                      </c:pt>
                      <c:pt idx="2946">
                        <c:v>-1.7953327430404891</c:v>
                      </c:pt>
                      <c:pt idx="2947">
                        <c:v>-1.907572552338205</c:v>
                      </c:pt>
                      <c:pt idx="2948">
                        <c:v>-1.7782897604247501</c:v>
                      </c:pt>
                      <c:pt idx="2949">
                        <c:v>-1.7230969570159611</c:v>
                      </c:pt>
                      <c:pt idx="2950">
                        <c:v>-1.840039078276827</c:v>
                      </c:pt>
                      <c:pt idx="2951">
                        <c:v>-1.977273794625146</c:v>
                      </c:pt>
                      <c:pt idx="2952">
                        <c:v>-1.7317313719639531</c:v>
                      </c:pt>
                      <c:pt idx="2953">
                        <c:v>-1.8775199675841749</c:v>
                      </c:pt>
                      <c:pt idx="2954">
                        <c:v>-1.9820760277079339</c:v>
                      </c:pt>
                      <c:pt idx="2955">
                        <c:v>-1.911172986544837</c:v>
                      </c:pt>
                      <c:pt idx="2956">
                        <c:v>-1.8068010966505299</c:v>
                      </c:pt>
                      <c:pt idx="2957">
                        <c:v>-1.7342887370636459</c:v>
                      </c:pt>
                      <c:pt idx="2958">
                        <c:v>-1.6144085072249961</c:v>
                      </c:pt>
                      <c:pt idx="2959">
                        <c:v>-1.6976048398679491</c:v>
                      </c:pt>
                      <c:pt idx="2960">
                        <c:v>-2.015431746412252</c:v>
                      </c:pt>
                      <c:pt idx="2961">
                        <c:v>-2.4533558913410869</c:v>
                      </c:pt>
                      <c:pt idx="2962">
                        <c:v>-2.534921188485423</c:v>
                      </c:pt>
                      <c:pt idx="2963">
                        <c:v>-2.7536364584785722</c:v>
                      </c:pt>
                      <c:pt idx="2964">
                        <c:v>-2.80628958741806</c:v>
                      </c:pt>
                      <c:pt idx="2965">
                        <c:v>-2.6604673561028518</c:v>
                      </c:pt>
                      <c:pt idx="2966">
                        <c:v>-2.435598435260736</c:v>
                      </c:pt>
                      <c:pt idx="2967">
                        <c:v>-2.484359286996034</c:v>
                      </c:pt>
                      <c:pt idx="2968">
                        <c:v>-2.381925442151116</c:v>
                      </c:pt>
                      <c:pt idx="2969">
                        <c:v>-2.322122982613223</c:v>
                      </c:pt>
                      <c:pt idx="2970">
                        <c:v>-2.1468397243181299</c:v>
                      </c:pt>
                      <c:pt idx="2971">
                        <c:v>-2.0789028646747481</c:v>
                      </c:pt>
                      <c:pt idx="2972">
                        <c:v>-2.09076147804437</c:v>
                      </c:pt>
                      <c:pt idx="2973">
                        <c:v>-2.1846893830833269</c:v>
                      </c:pt>
                      <c:pt idx="2974">
                        <c:v>-2.4275372566099191</c:v>
                      </c:pt>
                      <c:pt idx="2975">
                        <c:v>-2.5561756189194962</c:v>
                      </c:pt>
                      <c:pt idx="2976">
                        <c:v>-2.4748758412828589</c:v>
                      </c:pt>
                      <c:pt idx="2977">
                        <c:v>-2.5011872967656759</c:v>
                      </c:pt>
                      <c:pt idx="2978">
                        <c:v>-2.1741263885545679</c:v>
                      </c:pt>
                      <c:pt idx="2979">
                        <c:v>-1.7857641838786269</c:v>
                      </c:pt>
                      <c:pt idx="2980">
                        <c:v>-1.60999038731906</c:v>
                      </c:pt>
                      <c:pt idx="2981">
                        <c:v>-1.46389304576151</c:v>
                      </c:pt>
                      <c:pt idx="2982">
                        <c:v>-1.478220808417307</c:v>
                      </c:pt>
                      <c:pt idx="2983">
                        <c:v>-1.666947760053989</c:v>
                      </c:pt>
                      <c:pt idx="2984">
                        <c:v>-1.644379214704337</c:v>
                      </c:pt>
                      <c:pt idx="2985">
                        <c:v>-1.5733108946323611</c:v>
                      </c:pt>
                      <c:pt idx="2986">
                        <c:v>-1.403198410770619</c:v>
                      </c:pt>
                      <c:pt idx="2987">
                        <c:v>-1.082394423490342</c:v>
                      </c:pt>
                      <c:pt idx="2988">
                        <c:v>-0.79490684166654935</c:v>
                      </c:pt>
                      <c:pt idx="2989">
                        <c:v>-0.51506447525210441</c:v>
                      </c:pt>
                      <c:pt idx="2990">
                        <c:v>-0.13377496003674849</c:v>
                      </c:pt>
                      <c:pt idx="2991">
                        <c:v>5.7315505398634531E-2</c:v>
                      </c:pt>
                      <c:pt idx="2992">
                        <c:v>-1.641293223853639E-2</c:v>
                      </c:pt>
                      <c:pt idx="2993">
                        <c:v>-0.26300005324794667</c:v>
                      </c:pt>
                      <c:pt idx="2994">
                        <c:v>-0.47806782316515051</c:v>
                      </c:pt>
                      <c:pt idx="2995">
                        <c:v>-0.68169632792950696</c:v>
                      </c:pt>
                      <c:pt idx="2996">
                        <c:v>-0.77726408057060026</c:v>
                      </c:pt>
                      <c:pt idx="2997">
                        <c:v>-0.67460298082354853</c:v>
                      </c:pt>
                      <c:pt idx="2998">
                        <c:v>-0.76555691872527099</c:v>
                      </c:pt>
                      <c:pt idx="2999">
                        <c:v>-0.43767219895628517</c:v>
                      </c:pt>
                      <c:pt idx="3000">
                        <c:v>-0.9957824890929885</c:v>
                      </c:pt>
                      <c:pt idx="3001">
                        <c:v>-0.2148202603792489</c:v>
                      </c:pt>
                      <c:pt idx="3002">
                        <c:v>-1.6157461514713269</c:v>
                      </c:pt>
                      <c:pt idx="3003">
                        <c:v>-1.888852639252796</c:v>
                      </c:pt>
                      <c:pt idx="3004">
                        <c:v>-2.3798856894648042</c:v>
                      </c:pt>
                      <c:pt idx="3005">
                        <c:v>-2.463188636868467</c:v>
                      </c:pt>
                      <c:pt idx="3006">
                        <c:v>-2.5409245477081339</c:v>
                      </c:pt>
                      <c:pt idx="3007">
                        <c:v>-2.386699524457665</c:v>
                      </c:pt>
                      <c:pt idx="3008">
                        <c:v>0.65211737704150641</c:v>
                      </c:pt>
                      <c:pt idx="3009">
                        <c:v>1.050103296804245</c:v>
                      </c:pt>
                      <c:pt idx="3010">
                        <c:v>1.4136290569545771</c:v>
                      </c:pt>
                      <c:pt idx="3011">
                        <c:v>1.675352448367426</c:v>
                      </c:pt>
                      <c:pt idx="3012">
                        <c:v>1.8278383205219759</c:v>
                      </c:pt>
                      <c:pt idx="3013">
                        <c:v>1.814151099466903</c:v>
                      </c:pt>
                      <c:pt idx="3014">
                        <c:v>1.483799594288463</c:v>
                      </c:pt>
                      <c:pt idx="3015">
                        <c:v>1.1689127533477239</c:v>
                      </c:pt>
                      <c:pt idx="3016">
                        <c:v>0.87675101908611008</c:v>
                      </c:pt>
                      <c:pt idx="3017">
                        <c:v>0.7683767052453252</c:v>
                      </c:pt>
                      <c:pt idx="3018">
                        <c:v>1.011700999660045</c:v>
                      </c:pt>
                      <c:pt idx="3019">
                        <c:v>1.231825189483877</c:v>
                      </c:pt>
                      <c:pt idx="3020">
                        <c:v>1.430694351197165</c:v>
                      </c:pt>
                      <c:pt idx="3021">
                        <c:v>1.463753668373204</c:v>
                      </c:pt>
                      <c:pt idx="3022">
                        <c:v>1.3250217155905619</c:v>
                      </c:pt>
                      <c:pt idx="3023">
                        <c:v>1.330789065627072</c:v>
                      </c:pt>
                      <c:pt idx="3024">
                        <c:v>1.1378504850592159</c:v>
                      </c:pt>
                      <c:pt idx="3025">
                        <c:v>0.96494299525099214</c:v>
                      </c:pt>
                      <c:pt idx="3026">
                        <c:v>0.86107093383701994</c:v>
                      </c:pt>
                      <c:pt idx="3027">
                        <c:v>0.98959572286680986</c:v>
                      </c:pt>
                      <c:pt idx="3028">
                        <c:v>0.85740447929145192</c:v>
                      </c:pt>
                      <c:pt idx="3029">
                        <c:v>0.64571378604879526</c:v>
                      </c:pt>
                      <c:pt idx="3030">
                        <c:v>0.420814451496062</c:v>
                      </c:pt>
                      <c:pt idx="3031">
                        <c:v>7.8094550933792348E-2</c:v>
                      </c:pt>
                      <c:pt idx="3032">
                        <c:v>-0.231612880161428</c:v>
                      </c:pt>
                      <c:pt idx="3033">
                        <c:v>-0.40264886253034848</c:v>
                      </c:pt>
                      <c:pt idx="3034">
                        <c:v>-0.59139494015302163</c:v>
                      </c:pt>
                      <c:pt idx="3035">
                        <c:v>-0.71516119583996041</c:v>
                      </c:pt>
                      <c:pt idx="3036">
                        <c:v>-0.38282044365053969</c:v>
                      </c:pt>
                      <c:pt idx="3037">
                        <c:v>0.36465576869594191</c:v>
                      </c:pt>
                      <c:pt idx="3038">
                        <c:v>0.91309393085161594</c:v>
                      </c:pt>
                      <c:pt idx="3039">
                        <c:v>1.346912229087005</c:v>
                      </c:pt>
                      <c:pt idx="3040">
                        <c:v>1.3273616824393351</c:v>
                      </c:pt>
                      <c:pt idx="3041">
                        <c:v>1.490036809880557</c:v>
                      </c:pt>
                      <c:pt idx="3042">
                        <c:v>1.589251441874449</c:v>
                      </c:pt>
                      <c:pt idx="3043">
                        <c:v>1.4405993551874561</c:v>
                      </c:pt>
                      <c:pt idx="3044">
                        <c:v>1.1321774547869441</c:v>
                      </c:pt>
                      <c:pt idx="3045">
                        <c:v>0.88113395050402976</c:v>
                      </c:pt>
                      <c:pt idx="3046">
                        <c:v>0.80891545866440939</c:v>
                      </c:pt>
                      <c:pt idx="3047">
                        <c:v>0.71835233929071429</c:v>
                      </c:pt>
                      <c:pt idx="3048">
                        <c:v>0.57092874990744735</c:v>
                      </c:pt>
                      <c:pt idx="3049">
                        <c:v>0.66947943583166658</c:v>
                      </c:pt>
                      <c:pt idx="3050">
                        <c:v>0.59635263787173354</c:v>
                      </c:pt>
                      <c:pt idx="3051">
                        <c:v>0.59685197291772352</c:v>
                      </c:pt>
                      <c:pt idx="3052">
                        <c:v>0.55627442182137621</c:v>
                      </c:pt>
                      <c:pt idx="3053">
                        <c:v>0.57174324343961569</c:v>
                      </c:pt>
                      <c:pt idx="3054">
                        <c:v>0.51728257707427794</c:v>
                      </c:pt>
                      <c:pt idx="3055">
                        <c:v>0.49711529219562872</c:v>
                      </c:pt>
                      <c:pt idx="3056">
                        <c:v>0.38047461992994108</c:v>
                      </c:pt>
                      <c:pt idx="3057">
                        <c:v>0.43102697328953199</c:v>
                      </c:pt>
                      <c:pt idx="3058">
                        <c:v>0.79289721183106032</c:v>
                      </c:pt>
                      <c:pt idx="3059">
                        <c:v>1.187119500724088</c:v>
                      </c:pt>
                      <c:pt idx="3060">
                        <c:v>1.5239221018803979</c:v>
                      </c:pt>
                      <c:pt idx="3061">
                        <c:v>1.678587073521115</c:v>
                      </c:pt>
                      <c:pt idx="3062">
                        <c:v>1.726060725641184</c:v>
                      </c:pt>
                      <c:pt idx="3063">
                        <c:v>1.765806472627484</c:v>
                      </c:pt>
                      <c:pt idx="3064">
                        <c:v>1.4154402087021869</c:v>
                      </c:pt>
                      <c:pt idx="3065">
                        <c:v>1.163728812061426</c:v>
                      </c:pt>
                      <c:pt idx="3066">
                        <c:v>0.78896057545166876</c:v>
                      </c:pt>
                      <c:pt idx="3067">
                        <c:v>0.26665193463985187</c:v>
                      </c:pt>
                      <c:pt idx="3068">
                        <c:v>-0.28080493914394361</c:v>
                      </c:pt>
                      <c:pt idx="3069">
                        <c:v>-0.48665915040213897</c:v>
                      </c:pt>
                      <c:pt idx="3070">
                        <c:v>-0.24630612110338149</c:v>
                      </c:pt>
                      <c:pt idx="3071">
                        <c:v>7.7175678251091021E-2</c:v>
                      </c:pt>
                      <c:pt idx="3072">
                        <c:v>0.28513040905643983</c:v>
                      </c:pt>
                      <c:pt idx="3073">
                        <c:v>0.42473611468155681</c:v>
                      </c:pt>
                      <c:pt idx="3074">
                        <c:v>0.38906803441068111</c:v>
                      </c:pt>
                      <c:pt idx="3075">
                        <c:v>0.34480793233190632</c:v>
                      </c:pt>
                      <c:pt idx="3076">
                        <c:v>0.27329419651701792</c:v>
                      </c:pt>
                      <c:pt idx="3077">
                        <c:v>0.32820914944160728</c:v>
                      </c:pt>
                      <c:pt idx="3078">
                        <c:v>0.49648353711023702</c:v>
                      </c:pt>
                      <c:pt idx="3079">
                        <c:v>0.85621534552322009</c:v>
                      </c:pt>
                      <c:pt idx="3080">
                        <c:v>0.96074604763135774</c:v>
                      </c:pt>
                      <c:pt idx="3081">
                        <c:v>0.82957721760173175</c:v>
                      </c:pt>
                      <c:pt idx="3082">
                        <c:v>0.86160739280407495</c:v>
                      </c:pt>
                      <c:pt idx="3083">
                        <c:v>0.95094012223703239</c:v>
                      </c:pt>
                      <c:pt idx="3084">
                        <c:v>0.78613265094335583</c:v>
                      </c:pt>
                      <c:pt idx="3085">
                        <c:v>0.77488697608203427</c:v>
                      </c:pt>
                      <c:pt idx="3086">
                        <c:v>0.87309380853970864</c:v>
                      </c:pt>
                      <c:pt idx="3087">
                        <c:v>0.84325692195876112</c:v>
                      </c:pt>
                      <c:pt idx="3088">
                        <c:v>0.79967928682655554</c:v>
                      </c:pt>
                      <c:pt idx="3089">
                        <c:v>1.0148745394137251</c:v>
                      </c:pt>
                      <c:pt idx="3090">
                        <c:v>1.3279778944358529</c:v>
                      </c:pt>
                      <c:pt idx="3091">
                        <c:v>1.6096293729245219</c:v>
                      </c:pt>
                      <c:pt idx="3092">
                        <c:v>1.7049174356642049</c:v>
                      </c:pt>
                      <c:pt idx="3093">
                        <c:v>1.475551948631072</c:v>
                      </c:pt>
                      <c:pt idx="3094">
                        <c:v>1.285907581722628</c:v>
                      </c:pt>
                      <c:pt idx="3095">
                        <c:v>1.274689849134464</c:v>
                      </c:pt>
                      <c:pt idx="3096">
                        <c:v>1.38530500960157</c:v>
                      </c:pt>
                      <c:pt idx="3097">
                        <c:v>1.4190988334079719</c:v>
                      </c:pt>
                      <c:pt idx="3098">
                        <c:v>1.4774971251285911</c:v>
                      </c:pt>
                      <c:pt idx="3099">
                        <c:v>1.439746514829356</c:v>
                      </c:pt>
                      <c:pt idx="3100">
                        <c:v>1.390212657341418</c:v>
                      </c:pt>
                      <c:pt idx="3101">
                        <c:v>1.4822304545754801</c:v>
                      </c:pt>
                      <c:pt idx="3102">
                        <c:v>1.690164479483576</c:v>
                      </c:pt>
                      <c:pt idx="3103">
                        <c:v>1.7550055398806499</c:v>
                      </c:pt>
                      <c:pt idx="3104">
                        <c:v>1.991192220716155</c:v>
                      </c:pt>
                      <c:pt idx="3105">
                        <c:v>2.090942011579338</c:v>
                      </c:pt>
                      <c:pt idx="3106">
                        <c:v>2.206611775106333</c:v>
                      </c:pt>
                      <c:pt idx="3107">
                        <c:v>2.4860478502542378</c:v>
                      </c:pt>
                      <c:pt idx="3108">
                        <c:v>2.7954849467561029</c:v>
                      </c:pt>
                      <c:pt idx="3109">
                        <c:v>2.814586173122517</c:v>
                      </c:pt>
                      <c:pt idx="3110">
                        <c:v>2.4287932972790491</c:v>
                      </c:pt>
                      <c:pt idx="3111">
                        <c:v>2.151531622613065</c:v>
                      </c:pt>
                      <c:pt idx="3112">
                        <c:v>2.0251593730566162</c:v>
                      </c:pt>
                      <c:pt idx="3113">
                        <c:v>2.2285526091043542</c:v>
                      </c:pt>
                      <c:pt idx="3114">
                        <c:v>2.5995866855515568</c:v>
                      </c:pt>
                      <c:pt idx="3115">
                        <c:v>2.9991083347311291</c:v>
                      </c:pt>
                      <c:pt idx="3116">
                        <c:v>3.478429029857939</c:v>
                      </c:pt>
                      <c:pt idx="3117">
                        <c:v>3.6917946910136599</c:v>
                      </c:pt>
                      <c:pt idx="3118">
                        <c:v>3.7812658708982019</c:v>
                      </c:pt>
                      <c:pt idx="3119">
                        <c:v>3.7510353585032461</c:v>
                      </c:pt>
                      <c:pt idx="3120">
                        <c:v>3.5665958699788209</c:v>
                      </c:pt>
                      <c:pt idx="3121">
                        <c:v>3.63435091531111</c:v>
                      </c:pt>
                      <c:pt idx="3122">
                        <c:v>3.7170993737696159</c:v>
                      </c:pt>
                      <c:pt idx="3123">
                        <c:v>3.8730017793359708</c:v>
                      </c:pt>
                      <c:pt idx="3124">
                        <c:v>3.902103102528343</c:v>
                      </c:pt>
                      <c:pt idx="3125">
                        <c:v>3.758416582906758</c:v>
                      </c:pt>
                      <c:pt idx="3126">
                        <c:v>3.4745079788441888</c:v>
                      </c:pt>
                      <c:pt idx="3127">
                        <c:v>2.9301224042074949</c:v>
                      </c:pt>
                      <c:pt idx="3128">
                        <c:v>2.5335102756921581</c:v>
                      </c:pt>
                      <c:pt idx="3129">
                        <c:v>2.987154561268679</c:v>
                      </c:pt>
                      <c:pt idx="3130">
                        <c:v>2.8641332091681888</c:v>
                      </c:pt>
                      <c:pt idx="3131">
                        <c:v>2.9146973384893422</c:v>
                      </c:pt>
                      <c:pt idx="3132">
                        <c:v>2.923835168545267</c:v>
                      </c:pt>
                      <c:pt idx="3133">
                        <c:v>2.9198598546156398</c:v>
                      </c:pt>
                      <c:pt idx="3134">
                        <c:v>3.02537665726752</c:v>
                      </c:pt>
                      <c:pt idx="3135">
                        <c:v>3.274596305700745</c:v>
                      </c:pt>
                      <c:pt idx="3136">
                        <c:v>3.3547862829246911</c:v>
                      </c:pt>
                      <c:pt idx="3137">
                        <c:v>3.398201465204417</c:v>
                      </c:pt>
                      <c:pt idx="3138">
                        <c:v>3.6459111642896089</c:v>
                      </c:pt>
                      <c:pt idx="3139">
                        <c:v>3.965664473402299</c:v>
                      </c:pt>
                      <c:pt idx="3140">
                        <c:v>4.2874887438191838</c:v>
                      </c:pt>
                      <c:pt idx="3141">
                        <c:v>4.7477016944562402</c:v>
                      </c:pt>
                      <c:pt idx="3142">
                        <c:v>5.3171928026852608</c:v>
                      </c:pt>
                      <c:pt idx="3143">
                        <c:v>5.3944226810425047</c:v>
                      </c:pt>
                      <c:pt idx="3144">
                        <c:v>5.2870632910047828</c:v>
                      </c:pt>
                      <c:pt idx="3145">
                        <c:v>5.295831841933083</c:v>
                      </c:pt>
                      <c:pt idx="3146">
                        <c:v>5.0867618857913453</c:v>
                      </c:pt>
                      <c:pt idx="3147">
                        <c:v>4.8461040318140389</c:v>
                      </c:pt>
                      <c:pt idx="3148">
                        <c:v>4.4669738241785879</c:v>
                      </c:pt>
                      <c:pt idx="3149">
                        <c:v>4.1069884041545226</c:v>
                      </c:pt>
                      <c:pt idx="3150">
                        <c:v>3.9740602913784828</c:v>
                      </c:pt>
                      <c:pt idx="3151">
                        <c:v>4.0527596924172267</c:v>
                      </c:pt>
                      <c:pt idx="3152">
                        <c:v>4.0886799820286877</c:v>
                      </c:pt>
                      <c:pt idx="3153">
                        <c:v>4.0549556033019174</c:v>
                      </c:pt>
                      <c:pt idx="3154">
                        <c:v>4.1067616805532614</c:v>
                      </c:pt>
                      <c:pt idx="3155">
                        <c:v>4.0374852906619676</c:v>
                      </c:pt>
                      <c:pt idx="3156">
                        <c:v>3.9930578148315359</c:v>
                      </c:pt>
                      <c:pt idx="3157">
                        <c:v>3.8504843978618628</c:v>
                      </c:pt>
                      <c:pt idx="3158">
                        <c:v>3.6978774731953452</c:v>
                      </c:pt>
                      <c:pt idx="3159">
                        <c:v>3.5568275140922121</c:v>
                      </c:pt>
                      <c:pt idx="3160">
                        <c:v>3.3692693182361029</c:v>
                      </c:pt>
                      <c:pt idx="3161">
                        <c:v>3.0977247445175542</c:v>
                      </c:pt>
                      <c:pt idx="3162">
                        <c:v>2.8282295977981109</c:v>
                      </c:pt>
                      <c:pt idx="3163">
                        <c:v>2.735332830248884</c:v>
                      </c:pt>
                      <c:pt idx="3164">
                        <c:v>2.4798561537389459</c:v>
                      </c:pt>
                      <c:pt idx="3165">
                        <c:v>2.297573133611805</c:v>
                      </c:pt>
                      <c:pt idx="3166">
                        <c:v>2.2578315252267829</c:v>
                      </c:pt>
                      <c:pt idx="3167">
                        <c:v>2.5510135405968648</c:v>
                      </c:pt>
                      <c:pt idx="3168">
                        <c:v>2.8964428368963109</c:v>
                      </c:pt>
                      <c:pt idx="3169">
                        <c:v>2.873934622963696</c:v>
                      </c:pt>
                      <c:pt idx="3170">
                        <c:v>2.6556846332642192</c:v>
                      </c:pt>
                      <c:pt idx="3171">
                        <c:v>2.5026884281591348</c:v>
                      </c:pt>
                      <c:pt idx="3172">
                        <c:v>2.2677266297284988</c:v>
                      </c:pt>
                      <c:pt idx="3173">
                        <c:v>1.975875766751106</c:v>
                      </c:pt>
                      <c:pt idx="3174">
                        <c:v>1.574923085073219</c:v>
                      </c:pt>
                      <c:pt idx="3175">
                        <c:v>0.86360151018167586</c:v>
                      </c:pt>
                      <c:pt idx="3176">
                        <c:v>0.23890414489271561</c:v>
                      </c:pt>
                      <c:pt idx="3177">
                        <c:v>-1.3283097621668259E-2</c:v>
                      </c:pt>
                      <c:pt idx="3178">
                        <c:v>-6.9021373888429105E-2</c:v>
                      </c:pt>
                      <c:pt idx="3179">
                        <c:v>-0.220744246602009</c:v>
                      </c:pt>
                      <c:pt idx="3180">
                        <c:v>-0.1059869521084404</c:v>
                      </c:pt>
                      <c:pt idx="3181">
                        <c:v>1.771848648073621E-2</c:v>
                      </c:pt>
                      <c:pt idx="3182">
                        <c:v>4.4652781245020479E-2</c:v>
                      </c:pt>
                      <c:pt idx="3183">
                        <c:v>2.7462320895538329E-2</c:v>
                      </c:pt>
                      <c:pt idx="3184">
                        <c:v>1.359805181967718E-2</c:v>
                      </c:pt>
                      <c:pt idx="3185">
                        <c:v>-0.131560898924175</c:v>
                      </c:pt>
                      <c:pt idx="3186">
                        <c:v>-0.31576845709400581</c:v>
                      </c:pt>
                      <c:pt idx="3187">
                        <c:v>-0.51048006026470405</c:v>
                      </c:pt>
                      <c:pt idx="3188">
                        <c:v>-0.51906347418998755</c:v>
                      </c:pt>
                      <c:pt idx="3189">
                        <c:v>-0.47052193863927971</c:v>
                      </c:pt>
                      <c:pt idx="3190">
                        <c:v>-0.53494850252733217</c:v>
                      </c:pt>
                      <c:pt idx="3191">
                        <c:v>-0.70930864956319728</c:v>
                      </c:pt>
                      <c:pt idx="3192">
                        <c:v>-0.91056023865585878</c:v>
                      </c:pt>
                      <c:pt idx="3193">
                        <c:v>-1.005692941944075</c:v>
                      </c:pt>
                      <c:pt idx="3194">
                        <c:v>-0.63771322765731608</c:v>
                      </c:pt>
                      <c:pt idx="3195">
                        <c:v>-0.19501607349167391</c:v>
                      </c:pt>
                      <c:pt idx="3196">
                        <c:v>0.14448274696360991</c:v>
                      </c:pt>
                      <c:pt idx="3197">
                        <c:v>0.38531837226706878</c:v>
                      </c:pt>
                      <c:pt idx="3198">
                        <c:v>0.63626201792320036</c:v>
                      </c:pt>
                      <c:pt idx="3199">
                        <c:v>0.83786907841738434</c:v>
                      </c:pt>
                      <c:pt idx="3200">
                        <c:v>0.78044062442214046</c:v>
                      </c:pt>
                      <c:pt idx="3201">
                        <c:v>0.73222872751724111</c:v>
                      </c:pt>
                      <c:pt idx="3202">
                        <c:v>0.51950089264179988</c:v>
                      </c:pt>
                      <c:pt idx="3203">
                        <c:v>0.14727972125418801</c:v>
                      </c:pt>
                      <c:pt idx="3204">
                        <c:v>-0.18620409456524339</c:v>
                      </c:pt>
                      <c:pt idx="3205">
                        <c:v>-0.4773609407479058</c:v>
                      </c:pt>
                      <c:pt idx="3206">
                        <c:v>-0.94969617957972086</c:v>
                      </c:pt>
                      <c:pt idx="3207">
                        <c:v>-1.232286650693214</c:v>
                      </c:pt>
                      <c:pt idx="3208">
                        <c:v>-1.3307750876933351</c:v>
                      </c:pt>
                      <c:pt idx="3209">
                        <c:v>-1.5593495052709381</c:v>
                      </c:pt>
                      <c:pt idx="3210">
                        <c:v>-1.673981023476196</c:v>
                      </c:pt>
                      <c:pt idx="3211">
                        <c:v>-1.6523553228600449</c:v>
                      </c:pt>
                      <c:pt idx="3212">
                        <c:v>-1.5811638239290251</c:v>
                      </c:pt>
                      <c:pt idx="3213">
                        <c:v>-1.4190589602309771</c:v>
                      </c:pt>
                      <c:pt idx="3214">
                        <c:v>-1.34161305951442</c:v>
                      </c:pt>
                      <c:pt idx="3215">
                        <c:v>-0.98351127506019065</c:v>
                      </c:pt>
                      <c:pt idx="3216">
                        <c:v>0.92851933332585723</c:v>
                      </c:pt>
                      <c:pt idx="3217">
                        <c:v>-0.69574315724014058</c:v>
                      </c:pt>
                      <c:pt idx="3218">
                        <c:v>0.66617634768387024</c:v>
                      </c:pt>
                      <c:pt idx="3219">
                        <c:v>0.61538295971119561</c:v>
                      </c:pt>
                      <c:pt idx="3220">
                        <c:v>-1.4722181067958999</c:v>
                      </c:pt>
                      <c:pt idx="3221">
                        <c:v>-0.59662833516144953</c:v>
                      </c:pt>
                      <c:pt idx="3222">
                        <c:v>-1.245698267895152</c:v>
                      </c:pt>
                      <c:pt idx="3223">
                        <c:v>-0.96373434605962094</c:v>
                      </c:pt>
                      <c:pt idx="3224">
                        <c:v>-1.0304096787929189</c:v>
                      </c:pt>
                      <c:pt idx="3225">
                        <c:v>-1.1704180714071459</c:v>
                      </c:pt>
                      <c:pt idx="3226">
                        <c:v>-1.1922421912650041</c:v>
                      </c:pt>
                      <c:pt idx="3227">
                        <c:v>-1.043938378990207</c:v>
                      </c:pt>
                      <c:pt idx="3228">
                        <c:v>-0.96479314739628674</c:v>
                      </c:pt>
                      <c:pt idx="3229">
                        <c:v>-0.98367097730609321</c:v>
                      </c:pt>
                      <c:pt idx="3230">
                        <c:v>-1.153483725229868</c:v>
                      </c:pt>
                      <c:pt idx="3231">
                        <c:v>-1.0897125686170459</c:v>
                      </c:pt>
                      <c:pt idx="3232">
                        <c:v>-1.2150736658908781</c:v>
                      </c:pt>
                      <c:pt idx="3233">
                        <c:v>-0.99405870711481736</c:v>
                      </c:pt>
                      <c:pt idx="3234">
                        <c:v>-0.65173380253795365</c:v>
                      </c:pt>
                      <c:pt idx="3235">
                        <c:v>-0.49249227988212357</c:v>
                      </c:pt>
                      <c:pt idx="3236">
                        <c:v>-0.31746234410146279</c:v>
                      </c:pt>
                      <c:pt idx="3237">
                        <c:v>-0.44064904110873832</c:v>
                      </c:pt>
                      <c:pt idx="3238">
                        <c:v>-0.66438570405628816</c:v>
                      </c:pt>
                      <c:pt idx="3239">
                        <c:v>-0.85625371818809037</c:v>
                      </c:pt>
                      <c:pt idx="3240">
                        <c:v>-0.87876974408817066</c:v>
                      </c:pt>
                      <c:pt idx="3241">
                        <c:v>-0.91727113964139773</c:v>
                      </c:pt>
                      <c:pt idx="3242">
                        <c:v>-0.96288411705368049</c:v>
                      </c:pt>
                      <c:pt idx="3243">
                        <c:v>-0.93319913311331326</c:v>
                      </c:pt>
                      <c:pt idx="3244">
                        <c:v>-0.88356402968898839</c:v>
                      </c:pt>
                      <c:pt idx="3245">
                        <c:v>-0.81049151811766673</c:v>
                      </c:pt>
                      <c:pt idx="3246">
                        <c:v>-0.94848637581519357</c:v>
                      </c:pt>
                      <c:pt idx="3247">
                        <c:v>-0.88901940355389597</c:v>
                      </c:pt>
                      <c:pt idx="3248">
                        <c:v>-0.72582971985095091</c:v>
                      </c:pt>
                      <c:pt idx="3249">
                        <c:v>-0.67149263133161874</c:v>
                      </c:pt>
                      <c:pt idx="3250">
                        <c:v>-0.5857160447118207</c:v>
                      </c:pt>
                      <c:pt idx="3251">
                        <c:v>-0.68088613252694952</c:v>
                      </c:pt>
                      <c:pt idx="3252">
                        <c:v>-0.70588862986489809</c:v>
                      </c:pt>
                      <c:pt idx="3253">
                        <c:v>-0.71169623436119522</c:v>
                      </c:pt>
                      <c:pt idx="3254">
                        <c:v>-0.61091104718674882</c:v>
                      </c:pt>
                      <c:pt idx="3255">
                        <c:v>-0.48998201813826892</c:v>
                      </c:pt>
                      <c:pt idx="3256">
                        <c:v>-0.36679353818900529</c:v>
                      </c:pt>
                      <c:pt idx="3257">
                        <c:v>-0.3530770962778661</c:v>
                      </c:pt>
                      <c:pt idx="3258">
                        <c:v>-0.37783682218482628</c:v>
                      </c:pt>
                      <c:pt idx="3259">
                        <c:v>-0.27149453354205982</c:v>
                      </c:pt>
                      <c:pt idx="3260">
                        <c:v>9.7044647430700754E-3</c:v>
                      </c:pt>
                      <c:pt idx="3261">
                        <c:v>0.36380232709848748</c:v>
                      </c:pt>
                      <c:pt idx="3262">
                        <c:v>0.39422700405420102</c:v>
                      </c:pt>
                      <c:pt idx="3263">
                        <c:v>0.17523180915253561</c:v>
                      </c:pt>
                      <c:pt idx="3264">
                        <c:v>8.4897661885831224E-3</c:v>
                      </c:pt>
                      <c:pt idx="3265">
                        <c:v>-8.9560593266127211E-2</c:v>
                      </c:pt>
                      <c:pt idx="3266">
                        <c:v>0.14355281388880639</c:v>
                      </c:pt>
                      <c:pt idx="3267">
                        <c:v>0.17358971565281281</c:v>
                      </c:pt>
                      <c:pt idx="3268">
                        <c:v>0.28236862782049632</c:v>
                      </c:pt>
                      <c:pt idx="3269">
                        <c:v>0.54799797834943831</c:v>
                      </c:pt>
                      <c:pt idx="3270">
                        <c:v>0.7662181764487499</c:v>
                      </c:pt>
                      <c:pt idx="3271">
                        <c:v>0.83190506071020276</c:v>
                      </c:pt>
                      <c:pt idx="3272">
                        <c:v>0.71802408458399813</c:v>
                      </c:pt>
                      <c:pt idx="3273">
                        <c:v>0.69488976933690294</c:v>
                      </c:pt>
                      <c:pt idx="3274">
                        <c:v>0.79310927535890774</c:v>
                      </c:pt>
                      <c:pt idx="3275">
                        <c:v>0.84949666508116661</c:v>
                      </c:pt>
                      <c:pt idx="3276">
                        <c:v>1.023060746746256</c:v>
                      </c:pt>
                      <c:pt idx="3277">
                        <c:v>1.2175847945316449</c:v>
                      </c:pt>
                      <c:pt idx="3278">
                        <c:v>1.259739003783279</c:v>
                      </c:pt>
                      <c:pt idx="3279">
                        <c:v>1.3176033020835329</c:v>
                      </c:pt>
                      <c:pt idx="3280">
                        <c:v>1.3386941149089659</c:v>
                      </c:pt>
                      <c:pt idx="3281">
                        <c:v>1.4257704192987459</c:v>
                      </c:pt>
                      <c:pt idx="3282">
                        <c:v>1.691609238915625</c:v>
                      </c:pt>
                      <c:pt idx="3283">
                        <c:v>2.006571519419464</c:v>
                      </c:pt>
                      <c:pt idx="3284">
                        <c:v>2.2351749716284721</c:v>
                      </c:pt>
                      <c:pt idx="3285">
                        <c:v>2.135360007168511</c:v>
                      </c:pt>
                      <c:pt idx="3286">
                        <c:v>1.9292291151353911</c:v>
                      </c:pt>
                      <c:pt idx="3287">
                        <c:v>1.693933129767867</c:v>
                      </c:pt>
                      <c:pt idx="3288">
                        <c:v>1.68846298665615</c:v>
                      </c:pt>
                      <c:pt idx="3289">
                        <c:v>1.786070870342553</c:v>
                      </c:pt>
                      <c:pt idx="3290">
                        <c:v>1.824611159249576</c:v>
                      </c:pt>
                      <c:pt idx="3291">
                        <c:v>2.002270442731104</c:v>
                      </c:pt>
                      <c:pt idx="3292">
                        <c:v>2.1678827614493228</c:v>
                      </c:pt>
                      <c:pt idx="3293">
                        <c:v>2.2998543118766288</c:v>
                      </c:pt>
                      <c:pt idx="3294">
                        <c:v>2.1072140824526389</c:v>
                      </c:pt>
                      <c:pt idx="3295">
                        <c:v>1.7594153512679651</c:v>
                      </c:pt>
                      <c:pt idx="3296">
                        <c:v>1.568991173576096</c:v>
                      </c:pt>
                      <c:pt idx="3297">
                        <c:v>1.481028872673007</c:v>
                      </c:pt>
                      <c:pt idx="3298">
                        <c:v>1.530109473149009</c:v>
                      </c:pt>
                      <c:pt idx="3299">
                        <c:v>1.418915581072947</c:v>
                      </c:pt>
                      <c:pt idx="3300">
                        <c:v>1.969143484312091</c:v>
                      </c:pt>
                      <c:pt idx="3301">
                        <c:v>1.75037523389167</c:v>
                      </c:pt>
                      <c:pt idx="3302">
                        <c:v>1.415668781102922</c:v>
                      </c:pt>
                      <c:pt idx="3303">
                        <c:v>1.4347921846385021</c:v>
                      </c:pt>
                      <c:pt idx="3304">
                        <c:v>0.90448302128780544</c:v>
                      </c:pt>
                      <c:pt idx="3305">
                        <c:v>0.52129615154795594</c:v>
                      </c:pt>
                      <c:pt idx="3306">
                        <c:v>0.35685536800332529</c:v>
                      </c:pt>
                      <c:pt idx="3307">
                        <c:v>0.26573258892653451</c:v>
                      </c:pt>
                      <c:pt idx="3308">
                        <c:v>0.22837221578686079</c:v>
                      </c:pt>
                      <c:pt idx="3309">
                        <c:v>0.19905454384499291</c:v>
                      </c:pt>
                      <c:pt idx="3310">
                        <c:v>0.26026680839340838</c:v>
                      </c:pt>
                      <c:pt idx="3311">
                        <c:v>0.52398619415250802</c:v>
                      </c:pt>
                      <c:pt idx="3312">
                        <c:v>0.6813858544904503</c:v>
                      </c:pt>
                      <c:pt idx="3313">
                        <c:v>0.65003874286670815</c:v>
                      </c:pt>
                      <c:pt idx="3314">
                        <c:v>0.58235976471162842</c:v>
                      </c:pt>
                      <c:pt idx="3315">
                        <c:v>0.7573100930700486</c:v>
                      </c:pt>
                      <c:pt idx="3316">
                        <c:v>0.92810961732568242</c:v>
                      </c:pt>
                      <c:pt idx="3317">
                        <c:v>1.344039988341144</c:v>
                      </c:pt>
                      <c:pt idx="3318">
                        <c:v>1.6139884122431609</c:v>
                      </c:pt>
                      <c:pt idx="3319">
                        <c:v>1.856076484806247</c:v>
                      </c:pt>
                      <c:pt idx="3320">
                        <c:v>1.984937429382565</c:v>
                      </c:pt>
                      <c:pt idx="3321">
                        <c:v>2.6092752535492192</c:v>
                      </c:pt>
                      <c:pt idx="3322">
                        <c:v>2.4404489963108689</c:v>
                      </c:pt>
                      <c:pt idx="3323">
                        <c:v>1.144883222948569</c:v>
                      </c:pt>
                      <c:pt idx="3324">
                        <c:v>1.0186740550353011</c:v>
                      </c:pt>
                      <c:pt idx="3325">
                        <c:v>1.861697182673838</c:v>
                      </c:pt>
                      <c:pt idx="3326">
                        <c:v>1.5734261943594789</c:v>
                      </c:pt>
                      <c:pt idx="3327">
                        <c:v>2.5849306622670079</c:v>
                      </c:pt>
                      <c:pt idx="3328">
                        <c:v>2.7719766918933422</c:v>
                      </c:pt>
                      <c:pt idx="3329">
                        <c:v>2.602841300206955</c:v>
                      </c:pt>
                      <c:pt idx="3330">
                        <c:v>2.6189017101305869</c:v>
                      </c:pt>
                      <c:pt idx="3331">
                        <c:v>2.4468796821152701</c:v>
                      </c:pt>
                      <c:pt idx="3332">
                        <c:v>2.3744618680590648</c:v>
                      </c:pt>
                      <c:pt idx="3333">
                        <c:v>2.2294355945079012</c:v>
                      </c:pt>
                      <c:pt idx="3334">
                        <c:v>2.0666410130634891</c:v>
                      </c:pt>
                      <c:pt idx="3335">
                        <c:v>1.6657562361506</c:v>
                      </c:pt>
                      <c:pt idx="3336">
                        <c:v>1.49567274440743</c:v>
                      </c:pt>
                      <c:pt idx="3337">
                        <c:v>1.078639415093545</c:v>
                      </c:pt>
                      <c:pt idx="3338">
                        <c:v>1.08907466842593</c:v>
                      </c:pt>
                      <c:pt idx="3339">
                        <c:v>1.223346792594721</c:v>
                      </c:pt>
                      <c:pt idx="3340">
                        <c:v>1.393673726435692</c:v>
                      </c:pt>
                      <c:pt idx="3341">
                        <c:v>1.4873292355608609</c:v>
                      </c:pt>
                      <c:pt idx="3342">
                        <c:v>1.382375139780945</c:v>
                      </c:pt>
                      <c:pt idx="3343">
                        <c:v>1.244941867666187</c:v>
                      </c:pt>
                      <c:pt idx="3344">
                        <c:v>1.0359474616169659</c:v>
                      </c:pt>
                      <c:pt idx="3345">
                        <c:v>0.92367917116387299</c:v>
                      </c:pt>
                      <c:pt idx="3346">
                        <c:v>0.61998898370290956</c:v>
                      </c:pt>
                      <c:pt idx="3347">
                        <c:v>0.55457658009766009</c:v>
                      </c:pt>
                      <c:pt idx="3348">
                        <c:v>0.47390324459486971</c:v>
                      </c:pt>
                      <c:pt idx="3349">
                        <c:v>0.19185962055747441</c:v>
                      </c:pt>
                      <c:pt idx="3350">
                        <c:v>-0.32803974015124032</c:v>
                      </c:pt>
                      <c:pt idx="3351">
                        <c:v>-0.46661678925560629</c:v>
                      </c:pt>
                      <c:pt idx="3352">
                        <c:v>-0.33235050288553369</c:v>
                      </c:pt>
                      <c:pt idx="3353">
                        <c:v>-0.24047736478092679</c:v>
                      </c:pt>
                      <c:pt idx="3354">
                        <c:v>-9.3841416648111867E-2</c:v>
                      </c:pt>
                      <c:pt idx="3355">
                        <c:v>0.1638994383059906</c:v>
                      </c:pt>
                      <c:pt idx="3356">
                        <c:v>0.15789270871477801</c:v>
                      </c:pt>
                      <c:pt idx="3357">
                        <c:v>-0.77551555905647263</c:v>
                      </c:pt>
                      <c:pt idx="3358">
                        <c:v>-1.4218326884002011</c:v>
                      </c:pt>
                    </c:numCache>
                  </c:numRef>
                </c:yVal>
                <c:smooth val="0"/>
                <c:extLst xmlns:c15="http://schemas.microsoft.com/office/drawing/2012/chart">
                  <c:ext xmlns:c16="http://schemas.microsoft.com/office/drawing/2014/chart" uri="{C3380CC4-5D6E-409C-BE32-E72D297353CC}">
                    <c16:uniqueId val="{00000004-FB57-48F4-8B3C-1771B29A97C0}"/>
                  </c:ext>
                </c:extLst>
              </c15:ser>
            </c15:filteredScatterSeries>
            <c15:filteredScatterSeries>
              <c15:ser>
                <c:idx val="4"/>
                <c:order val="5"/>
                <c:tx>
                  <c:v>5) Erro SSP Filter Avg</c:v>
                </c:tx>
                <c:spPr>
                  <a:ln w="25400" cap="rnd">
                    <a:noFill/>
                    <a:round/>
                  </a:ln>
                  <a:effectLst/>
                </c:spPr>
                <c:marker>
                  <c:symbol val="circle"/>
                  <c:size val="2"/>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5) Erro SSP Smooth Avg'!$G$2:$G$3501</c15:sqref>
                        </c15:formulaRef>
                      </c:ext>
                    </c:extLst>
                    <c:numCache>
                      <c:formatCode>h:mm:ss</c:formatCode>
                      <c:ptCount val="3500"/>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53703702</c:v>
                      </c:pt>
                      <c:pt idx="1050">
                        <c:v>43466.392465277779</c:v>
                      </c:pt>
                      <c:pt idx="1051">
                        <c:v>43466.392476851863</c:v>
                      </c:pt>
                      <c:pt idx="1052">
                        <c:v>43466.392777777779</c:v>
                      </c:pt>
                      <c:pt idx="1053">
                        <c:v>43466.392789351848</c:v>
                      </c:pt>
                      <c:pt idx="1054">
                        <c:v>43466.392800925933</c:v>
                      </c:pt>
                      <c:pt idx="1055">
                        <c:v>43466.392812500002</c:v>
                      </c:pt>
                      <c:pt idx="1056">
                        <c:v>43466.392824074072</c:v>
                      </c:pt>
                      <c:pt idx="1057">
                        <c:v>43466.392858796287</c:v>
                      </c:pt>
                      <c:pt idx="1058">
                        <c:v>43466.393067129633</c:v>
                      </c:pt>
                      <c:pt idx="1059">
                        <c:v>43466.393078703702</c:v>
                      </c:pt>
                      <c:pt idx="1060">
                        <c:v>43466.393090277779</c:v>
                      </c:pt>
                      <c:pt idx="1061">
                        <c:v>43466.393101851849</c:v>
                      </c:pt>
                      <c:pt idx="1062">
                        <c:v>43466.393113425933</c:v>
                      </c:pt>
                      <c:pt idx="1063">
                        <c:v>43466.393125000002</c:v>
                      </c:pt>
                      <c:pt idx="1064">
                        <c:v>43466.393136574072</c:v>
                      </c:pt>
                      <c:pt idx="1065">
                        <c:v>43466.393148148149</c:v>
                      </c:pt>
                      <c:pt idx="1066">
                        <c:v>43466.393159722233</c:v>
                      </c:pt>
                      <c:pt idx="1067">
                        <c:v>43466.393171296288</c:v>
                      </c:pt>
                      <c:pt idx="1068">
                        <c:v>43466.393182870372</c:v>
                      </c:pt>
                      <c:pt idx="1069">
                        <c:v>43466.393194444441</c:v>
                      </c:pt>
                      <c:pt idx="1070">
                        <c:v>43466.393206018518</c:v>
                      </c:pt>
                      <c:pt idx="1071">
                        <c:v>43466.393217592587</c:v>
                      </c:pt>
                      <c:pt idx="1072">
                        <c:v>43466.393229166657</c:v>
                      </c:pt>
                      <c:pt idx="1073">
                        <c:v>43466.393240740741</c:v>
                      </c:pt>
                      <c:pt idx="1074">
                        <c:v>43466.393252314818</c:v>
                      </c:pt>
                      <c:pt idx="1075">
                        <c:v>43466.393263888887</c:v>
                      </c:pt>
                      <c:pt idx="1076">
                        <c:v>43466.393275462957</c:v>
                      </c:pt>
                      <c:pt idx="1077">
                        <c:v>43466.393287037034</c:v>
                      </c:pt>
                      <c:pt idx="1078">
                        <c:v>43466.39329861111</c:v>
                      </c:pt>
                      <c:pt idx="1079">
                        <c:v>43466.393310185187</c:v>
                      </c:pt>
                      <c:pt idx="1080">
                        <c:v>43466.393321759257</c:v>
                      </c:pt>
                      <c:pt idx="1081">
                        <c:v>43466.393333333333</c:v>
                      </c:pt>
                      <c:pt idx="1082">
                        <c:v>43466.39334490741</c:v>
                      </c:pt>
                      <c:pt idx="1083">
                        <c:v>43466.39335648148</c:v>
                      </c:pt>
                      <c:pt idx="1084">
                        <c:v>43466.393368055556</c:v>
                      </c:pt>
                      <c:pt idx="1085">
                        <c:v>43466.393379629633</c:v>
                      </c:pt>
                      <c:pt idx="1086">
                        <c:v>43466.393391203703</c:v>
                      </c:pt>
                      <c:pt idx="1087">
                        <c:v>43466.39340277778</c:v>
                      </c:pt>
                      <c:pt idx="1088">
                        <c:v>43466.393414351849</c:v>
                      </c:pt>
                      <c:pt idx="1089">
                        <c:v>43466.393425925933</c:v>
                      </c:pt>
                      <c:pt idx="1090">
                        <c:v>43466.393437500003</c:v>
                      </c:pt>
                      <c:pt idx="1091">
                        <c:v>43466.393449074072</c:v>
                      </c:pt>
                      <c:pt idx="1092">
                        <c:v>43466.393460648149</c:v>
                      </c:pt>
                      <c:pt idx="1093">
                        <c:v>43466.393472222233</c:v>
                      </c:pt>
                      <c:pt idx="1094">
                        <c:v>43466.393483796302</c:v>
                      </c:pt>
                      <c:pt idx="1095">
                        <c:v>43466.393495370372</c:v>
                      </c:pt>
                      <c:pt idx="1096">
                        <c:v>43466.393506944441</c:v>
                      </c:pt>
                      <c:pt idx="1097">
                        <c:v>43466.393518518518</c:v>
                      </c:pt>
                      <c:pt idx="1098">
                        <c:v>43466.393530092602</c:v>
                      </c:pt>
                      <c:pt idx="1099">
                        <c:v>43466.393541666657</c:v>
                      </c:pt>
                      <c:pt idx="1100">
                        <c:v>43466.393553240741</c:v>
                      </c:pt>
                      <c:pt idx="1101">
                        <c:v>43466.393564814818</c:v>
                      </c:pt>
                      <c:pt idx="1102">
                        <c:v>43466.393576388888</c:v>
                      </c:pt>
                      <c:pt idx="1103">
                        <c:v>43466.393587962957</c:v>
                      </c:pt>
                      <c:pt idx="1104">
                        <c:v>43466.393599537027</c:v>
                      </c:pt>
                      <c:pt idx="1105">
                        <c:v>43466.393611111111</c:v>
                      </c:pt>
                      <c:pt idx="1106">
                        <c:v>43466.393622685187</c:v>
                      </c:pt>
                      <c:pt idx="1107">
                        <c:v>43466.393634259257</c:v>
                      </c:pt>
                      <c:pt idx="1108">
                        <c:v>43466.393645833326</c:v>
                      </c:pt>
                      <c:pt idx="1109">
                        <c:v>43466.393657407411</c:v>
                      </c:pt>
                      <c:pt idx="1110">
                        <c:v>43466.39366898148</c:v>
                      </c:pt>
                      <c:pt idx="1111">
                        <c:v>43466.393680555557</c:v>
                      </c:pt>
                      <c:pt idx="1112">
                        <c:v>43466.393692129634</c:v>
                      </c:pt>
                      <c:pt idx="1113">
                        <c:v>43466.393703703703</c:v>
                      </c:pt>
                      <c:pt idx="1114">
                        <c:v>43466.39371527778</c:v>
                      </c:pt>
                      <c:pt idx="1115">
                        <c:v>43466.393726851849</c:v>
                      </c:pt>
                      <c:pt idx="1116">
                        <c:v>43466.393738425933</c:v>
                      </c:pt>
                      <c:pt idx="1117">
                        <c:v>43466.393750000003</c:v>
                      </c:pt>
                      <c:pt idx="1118">
                        <c:v>43466.393761574072</c:v>
                      </c:pt>
                      <c:pt idx="1119">
                        <c:v>43466.393773148149</c:v>
                      </c:pt>
                      <c:pt idx="1120">
                        <c:v>43466.393784722219</c:v>
                      </c:pt>
                      <c:pt idx="1121">
                        <c:v>43466.393796296303</c:v>
                      </c:pt>
                      <c:pt idx="1122">
                        <c:v>43466.393807870372</c:v>
                      </c:pt>
                      <c:pt idx="1123">
                        <c:v>43466.393819444442</c:v>
                      </c:pt>
                      <c:pt idx="1124">
                        <c:v>43466.393831018519</c:v>
                      </c:pt>
                      <c:pt idx="1125">
                        <c:v>43466.393842592603</c:v>
                      </c:pt>
                      <c:pt idx="1126">
                        <c:v>43466.393854166658</c:v>
                      </c:pt>
                      <c:pt idx="1127">
                        <c:v>43466.393865740742</c:v>
                      </c:pt>
                      <c:pt idx="1128">
                        <c:v>43466.393877314818</c:v>
                      </c:pt>
                      <c:pt idx="1129">
                        <c:v>43466.393888888888</c:v>
                      </c:pt>
                      <c:pt idx="1130">
                        <c:v>43466.393900462957</c:v>
                      </c:pt>
                      <c:pt idx="1131">
                        <c:v>43466.393912037027</c:v>
                      </c:pt>
                      <c:pt idx="1132">
                        <c:v>43466.393923611111</c:v>
                      </c:pt>
                      <c:pt idx="1133">
                        <c:v>43466.393935185188</c:v>
                      </c:pt>
                      <c:pt idx="1134">
                        <c:v>43466.393946759257</c:v>
                      </c:pt>
                      <c:pt idx="1135">
                        <c:v>43466.393958333327</c:v>
                      </c:pt>
                      <c:pt idx="1136">
                        <c:v>43466.393969907411</c:v>
                      </c:pt>
                      <c:pt idx="1137">
                        <c:v>43466.39398148148</c:v>
                      </c:pt>
                      <c:pt idx="1138">
                        <c:v>43466.393993055557</c:v>
                      </c:pt>
                      <c:pt idx="1139">
                        <c:v>43466.394004629627</c:v>
                      </c:pt>
                      <c:pt idx="1140">
                        <c:v>43466.394016203703</c:v>
                      </c:pt>
                      <c:pt idx="1141">
                        <c:v>43466.39402777778</c:v>
                      </c:pt>
                      <c:pt idx="1142">
                        <c:v>43466.39403935185</c:v>
                      </c:pt>
                      <c:pt idx="1143">
                        <c:v>43466.394050925926</c:v>
                      </c:pt>
                      <c:pt idx="1144">
                        <c:v>43466.394062500003</c:v>
                      </c:pt>
                      <c:pt idx="1145">
                        <c:v>43466.394074074073</c:v>
                      </c:pt>
                      <c:pt idx="1146">
                        <c:v>43466.394085648149</c:v>
                      </c:pt>
                      <c:pt idx="1147">
                        <c:v>43466.394097222219</c:v>
                      </c:pt>
                      <c:pt idx="1148">
                        <c:v>43466.394108796303</c:v>
                      </c:pt>
                      <c:pt idx="1149">
                        <c:v>43466.394120370373</c:v>
                      </c:pt>
                      <c:pt idx="1150">
                        <c:v>43466.394131944442</c:v>
                      </c:pt>
                      <c:pt idx="1151">
                        <c:v>43466.394143518519</c:v>
                      </c:pt>
                      <c:pt idx="1152">
                        <c:v>43466.394155092603</c:v>
                      </c:pt>
                      <c:pt idx="1153">
                        <c:v>43466.394166666672</c:v>
                      </c:pt>
                      <c:pt idx="1154">
                        <c:v>43466.394178240742</c:v>
                      </c:pt>
                      <c:pt idx="1155">
                        <c:v>43466.394189814811</c:v>
                      </c:pt>
                      <c:pt idx="1156">
                        <c:v>43466.394201388888</c:v>
                      </c:pt>
                      <c:pt idx="1157">
                        <c:v>43466.394212962958</c:v>
                      </c:pt>
                      <c:pt idx="1158">
                        <c:v>43466.394224537027</c:v>
                      </c:pt>
                      <c:pt idx="1159">
                        <c:v>43466.394236111111</c:v>
                      </c:pt>
                      <c:pt idx="1160">
                        <c:v>43466.394247685188</c:v>
                      </c:pt>
                      <c:pt idx="1161">
                        <c:v>43466.394259259258</c:v>
                      </c:pt>
                      <c:pt idx="1162">
                        <c:v>43466.394270833327</c:v>
                      </c:pt>
                      <c:pt idx="1163">
                        <c:v>43466.394282407397</c:v>
                      </c:pt>
                      <c:pt idx="1164">
                        <c:v>43466.394293981481</c:v>
                      </c:pt>
                      <c:pt idx="1165">
                        <c:v>43466.394305555557</c:v>
                      </c:pt>
                      <c:pt idx="1166">
                        <c:v>43466.394317129627</c:v>
                      </c:pt>
                      <c:pt idx="1167">
                        <c:v>43466.394328703696</c:v>
                      </c:pt>
                      <c:pt idx="1168">
                        <c:v>43466.39434027778</c:v>
                      </c:pt>
                      <c:pt idx="1169">
                        <c:v>43466.39435185185</c:v>
                      </c:pt>
                      <c:pt idx="1170">
                        <c:v>43466.394363425927</c:v>
                      </c:pt>
                      <c:pt idx="1171">
                        <c:v>43466.394375000003</c:v>
                      </c:pt>
                      <c:pt idx="1172">
                        <c:v>43466.394386574073</c:v>
                      </c:pt>
                      <c:pt idx="1173">
                        <c:v>43466.39439814815</c:v>
                      </c:pt>
                      <c:pt idx="1174">
                        <c:v>43466.394409722219</c:v>
                      </c:pt>
                      <c:pt idx="1175">
                        <c:v>43466.394421296303</c:v>
                      </c:pt>
                      <c:pt idx="1176">
                        <c:v>43466.394432870373</c:v>
                      </c:pt>
                      <c:pt idx="1177">
                        <c:v>43466.394444444442</c:v>
                      </c:pt>
                      <c:pt idx="1178">
                        <c:v>43466.394456018519</c:v>
                      </c:pt>
                      <c:pt idx="1179">
                        <c:v>43466.394467592603</c:v>
                      </c:pt>
                      <c:pt idx="1180">
                        <c:v>43466.394479166673</c:v>
                      </c:pt>
                      <c:pt idx="1181">
                        <c:v>43466.394490740742</c:v>
                      </c:pt>
                      <c:pt idx="1182">
                        <c:v>43466.394502314812</c:v>
                      </c:pt>
                      <c:pt idx="1183">
                        <c:v>43466.394513888888</c:v>
                      </c:pt>
                      <c:pt idx="1184">
                        <c:v>43466.394525462973</c:v>
                      </c:pt>
                      <c:pt idx="1185">
                        <c:v>43466.394537037027</c:v>
                      </c:pt>
                      <c:pt idx="1186">
                        <c:v>43466.394548611112</c:v>
                      </c:pt>
                      <c:pt idx="1187">
                        <c:v>43466.394560185188</c:v>
                      </c:pt>
                      <c:pt idx="1188">
                        <c:v>43466.394571759258</c:v>
                      </c:pt>
                      <c:pt idx="1189">
                        <c:v>43466.394583333327</c:v>
                      </c:pt>
                      <c:pt idx="1190">
                        <c:v>43466.394594907397</c:v>
                      </c:pt>
                      <c:pt idx="1191">
                        <c:v>43466.394606481481</c:v>
                      </c:pt>
                      <c:pt idx="1192">
                        <c:v>43466.394618055558</c:v>
                      </c:pt>
                      <c:pt idx="1193">
                        <c:v>43466.394629629627</c:v>
                      </c:pt>
                      <c:pt idx="1194">
                        <c:v>43466.394641203697</c:v>
                      </c:pt>
                      <c:pt idx="1195">
                        <c:v>43466.394652777781</c:v>
                      </c:pt>
                      <c:pt idx="1196">
                        <c:v>43466.39466435185</c:v>
                      </c:pt>
                      <c:pt idx="1197">
                        <c:v>43466.394675925927</c:v>
                      </c:pt>
                      <c:pt idx="1198">
                        <c:v>43466.394687499997</c:v>
                      </c:pt>
                      <c:pt idx="1199">
                        <c:v>43466.394699074073</c:v>
                      </c:pt>
                      <c:pt idx="1200">
                        <c:v>43466.39471064815</c:v>
                      </c:pt>
                      <c:pt idx="1201">
                        <c:v>43466.39472222222</c:v>
                      </c:pt>
                      <c:pt idx="1202">
                        <c:v>43466.394733796304</c:v>
                      </c:pt>
                      <c:pt idx="1203">
                        <c:v>43466.394745370373</c:v>
                      </c:pt>
                      <c:pt idx="1204">
                        <c:v>43466.394756944443</c:v>
                      </c:pt>
                      <c:pt idx="1205">
                        <c:v>43466.394768518519</c:v>
                      </c:pt>
                      <c:pt idx="1206">
                        <c:v>43466.394780092603</c:v>
                      </c:pt>
                      <c:pt idx="1207">
                        <c:v>43466.394791666673</c:v>
                      </c:pt>
                      <c:pt idx="1208">
                        <c:v>43466.394803240742</c:v>
                      </c:pt>
                      <c:pt idx="1209">
                        <c:v>43466.394814814812</c:v>
                      </c:pt>
                      <c:pt idx="1210">
                        <c:v>43466.394826388889</c:v>
                      </c:pt>
                      <c:pt idx="1211">
                        <c:v>43466.394837962973</c:v>
                      </c:pt>
                      <c:pt idx="1212">
                        <c:v>43466.394849537042</c:v>
                      </c:pt>
                      <c:pt idx="1213">
                        <c:v>43466.394861111112</c:v>
                      </c:pt>
                      <c:pt idx="1214">
                        <c:v>43466.394872685189</c:v>
                      </c:pt>
                      <c:pt idx="1215">
                        <c:v>43466.394884259258</c:v>
                      </c:pt>
                      <c:pt idx="1216">
                        <c:v>43466.394895833328</c:v>
                      </c:pt>
                      <c:pt idx="1217">
                        <c:v>43466.394907407397</c:v>
                      </c:pt>
                      <c:pt idx="1218">
                        <c:v>43466.394918981481</c:v>
                      </c:pt>
                      <c:pt idx="1219">
                        <c:v>43466.394930555558</c:v>
                      </c:pt>
                      <c:pt idx="1220">
                        <c:v>43466.394942129627</c:v>
                      </c:pt>
                      <c:pt idx="1221">
                        <c:v>43466.394953703697</c:v>
                      </c:pt>
                      <c:pt idx="1222">
                        <c:v>43466.394965277781</c:v>
                      </c:pt>
                      <c:pt idx="1223">
                        <c:v>43466.394976851851</c:v>
                      </c:pt>
                      <c:pt idx="1224">
                        <c:v>43466.394988425927</c:v>
                      </c:pt>
                      <c:pt idx="1225">
                        <c:v>43466.394999999997</c:v>
                      </c:pt>
                      <c:pt idx="1226">
                        <c:v>43466.395011574074</c:v>
                      </c:pt>
                      <c:pt idx="1227">
                        <c:v>43466.39502314815</c:v>
                      </c:pt>
                      <c:pt idx="1228">
                        <c:v>43466.39503472222</c:v>
                      </c:pt>
                      <c:pt idx="1229">
                        <c:v>43466.395046296297</c:v>
                      </c:pt>
                      <c:pt idx="1230">
                        <c:v>43466.395057870373</c:v>
                      </c:pt>
                      <c:pt idx="1231">
                        <c:v>43466.395069444443</c:v>
                      </c:pt>
                      <c:pt idx="1232">
                        <c:v>43466.39508101852</c:v>
                      </c:pt>
                      <c:pt idx="1233">
                        <c:v>43466.395092592589</c:v>
                      </c:pt>
                      <c:pt idx="1234">
                        <c:v>43466.395104166673</c:v>
                      </c:pt>
                      <c:pt idx="1235">
                        <c:v>43466.395115740743</c:v>
                      </c:pt>
                      <c:pt idx="1236">
                        <c:v>43466.395127314812</c:v>
                      </c:pt>
                      <c:pt idx="1237">
                        <c:v>43466.395138888889</c:v>
                      </c:pt>
                      <c:pt idx="1238">
                        <c:v>43466.395150462973</c:v>
                      </c:pt>
                      <c:pt idx="1239">
                        <c:v>43466.395162037043</c:v>
                      </c:pt>
                      <c:pt idx="1240">
                        <c:v>43466.395173611112</c:v>
                      </c:pt>
                      <c:pt idx="1241">
                        <c:v>43466.395185185182</c:v>
                      </c:pt>
                      <c:pt idx="1242">
                        <c:v>43466.395196759258</c:v>
                      </c:pt>
                      <c:pt idx="1243">
                        <c:v>43466.395208333342</c:v>
                      </c:pt>
                      <c:pt idx="1244">
                        <c:v>43466.395219907397</c:v>
                      </c:pt>
                      <c:pt idx="1245">
                        <c:v>43466.395231481481</c:v>
                      </c:pt>
                      <c:pt idx="1246">
                        <c:v>43466.395243055558</c:v>
                      </c:pt>
                      <c:pt idx="1247">
                        <c:v>43466.395254629628</c:v>
                      </c:pt>
                      <c:pt idx="1248">
                        <c:v>43466.395266203697</c:v>
                      </c:pt>
                      <c:pt idx="1249">
                        <c:v>43466.395277777781</c:v>
                      </c:pt>
                      <c:pt idx="1250">
                        <c:v>43466.395289351851</c:v>
                      </c:pt>
                      <c:pt idx="1251">
                        <c:v>43466.395300925928</c:v>
                      </c:pt>
                      <c:pt idx="1252">
                        <c:v>43466.395312499997</c:v>
                      </c:pt>
                      <c:pt idx="1253">
                        <c:v>43466.395324074067</c:v>
                      </c:pt>
                      <c:pt idx="1254">
                        <c:v>43466.395335648151</c:v>
                      </c:pt>
                      <c:pt idx="1255">
                        <c:v>43466.39534722222</c:v>
                      </c:pt>
                      <c:pt idx="1256">
                        <c:v>43466.395358796297</c:v>
                      </c:pt>
                      <c:pt idx="1257">
                        <c:v>43466.395370370366</c:v>
                      </c:pt>
                      <c:pt idx="1258">
                        <c:v>43466.395381944443</c:v>
                      </c:pt>
                      <c:pt idx="1259">
                        <c:v>43466.39539351852</c:v>
                      </c:pt>
                      <c:pt idx="1260">
                        <c:v>43466.395405092589</c:v>
                      </c:pt>
                      <c:pt idx="1261">
                        <c:v>43466.395416666674</c:v>
                      </c:pt>
                      <c:pt idx="1262">
                        <c:v>43466.395428240743</c:v>
                      </c:pt>
                      <c:pt idx="1263">
                        <c:v>43466.395439814813</c:v>
                      </c:pt>
                      <c:pt idx="1264">
                        <c:v>43466.395451388889</c:v>
                      </c:pt>
                      <c:pt idx="1265">
                        <c:v>43466.395462962973</c:v>
                      </c:pt>
                      <c:pt idx="1266">
                        <c:v>43466.395474537043</c:v>
                      </c:pt>
                      <c:pt idx="1267">
                        <c:v>43466.395486111112</c:v>
                      </c:pt>
                      <c:pt idx="1268">
                        <c:v>43466.395497685182</c:v>
                      </c:pt>
                      <c:pt idx="1269">
                        <c:v>43466.395509259259</c:v>
                      </c:pt>
                      <c:pt idx="1270">
                        <c:v>43466.395520833343</c:v>
                      </c:pt>
                      <c:pt idx="1271">
                        <c:v>43466.395532407398</c:v>
                      </c:pt>
                      <c:pt idx="1272">
                        <c:v>43466.395543981482</c:v>
                      </c:pt>
                      <c:pt idx="1273">
                        <c:v>43466.395555555559</c:v>
                      </c:pt>
                      <c:pt idx="1274">
                        <c:v>43466.395567129628</c:v>
                      </c:pt>
                      <c:pt idx="1275">
                        <c:v>43466.395578703698</c:v>
                      </c:pt>
                      <c:pt idx="1276">
                        <c:v>43466.395590277767</c:v>
                      </c:pt>
                      <c:pt idx="1277">
                        <c:v>43466.395601851851</c:v>
                      </c:pt>
                      <c:pt idx="1278">
                        <c:v>43466.395613425928</c:v>
                      </c:pt>
                      <c:pt idx="1279">
                        <c:v>43466.395624999997</c:v>
                      </c:pt>
                      <c:pt idx="1280">
                        <c:v>43466.395636574067</c:v>
                      </c:pt>
                      <c:pt idx="1281">
                        <c:v>43466.395648148151</c:v>
                      </c:pt>
                      <c:pt idx="1282">
                        <c:v>43466.39565972222</c:v>
                      </c:pt>
                      <c:pt idx="1283">
                        <c:v>43466.395671296297</c:v>
                      </c:pt>
                      <c:pt idx="1284">
                        <c:v>43466.395682870367</c:v>
                      </c:pt>
                      <c:pt idx="1285">
                        <c:v>43466.395694444444</c:v>
                      </c:pt>
                      <c:pt idx="1286">
                        <c:v>43466.39570601852</c:v>
                      </c:pt>
                      <c:pt idx="1287">
                        <c:v>43466.39571759259</c:v>
                      </c:pt>
                      <c:pt idx="1288">
                        <c:v>43466.395729166667</c:v>
                      </c:pt>
                      <c:pt idx="1289">
                        <c:v>43466.395740740743</c:v>
                      </c:pt>
                      <c:pt idx="1290">
                        <c:v>43466.395752314813</c:v>
                      </c:pt>
                      <c:pt idx="1291">
                        <c:v>43466.39576388889</c:v>
                      </c:pt>
                      <c:pt idx="1292">
                        <c:v>43466.395775462966</c:v>
                      </c:pt>
                      <c:pt idx="1293">
                        <c:v>43466.395787037043</c:v>
                      </c:pt>
                      <c:pt idx="1294">
                        <c:v>43466.395798611113</c:v>
                      </c:pt>
                      <c:pt idx="1295">
                        <c:v>43466.39707175926</c:v>
                      </c:pt>
                      <c:pt idx="1296">
                        <c:v>43466.397083333337</c:v>
                      </c:pt>
                      <c:pt idx="1297">
                        <c:v>43466.397094907406</c:v>
                      </c:pt>
                      <c:pt idx="1298">
                        <c:v>43466.397106481483</c:v>
                      </c:pt>
                      <c:pt idx="1299">
                        <c:v>43466.397118055553</c:v>
                      </c:pt>
                      <c:pt idx="1300">
                        <c:v>43466.397129629629</c:v>
                      </c:pt>
                      <c:pt idx="1301">
                        <c:v>43466.397141203714</c:v>
                      </c:pt>
                      <c:pt idx="1302">
                        <c:v>43466.397152777783</c:v>
                      </c:pt>
                      <c:pt idx="1303">
                        <c:v>43466.397164351853</c:v>
                      </c:pt>
                      <c:pt idx="1304">
                        <c:v>43466.397175925929</c:v>
                      </c:pt>
                      <c:pt idx="1305">
                        <c:v>43466.397187499999</c:v>
                      </c:pt>
                      <c:pt idx="1306">
                        <c:v>43466.397199074083</c:v>
                      </c:pt>
                      <c:pt idx="1307">
                        <c:v>43466.397210648152</c:v>
                      </c:pt>
                      <c:pt idx="1308">
                        <c:v>43466.399791666663</c:v>
                      </c:pt>
                      <c:pt idx="1309">
                        <c:v>43466.39980324074</c:v>
                      </c:pt>
                      <c:pt idx="1310">
                        <c:v>43466.399814814817</c:v>
                      </c:pt>
                      <c:pt idx="1311">
                        <c:v>43466.399826388893</c:v>
                      </c:pt>
                      <c:pt idx="1312">
                        <c:v>43466.399837962963</c:v>
                      </c:pt>
                      <c:pt idx="1313">
                        <c:v>43466.39984953704</c:v>
                      </c:pt>
                      <c:pt idx="1314">
                        <c:v>43466.399861111109</c:v>
                      </c:pt>
                      <c:pt idx="1315">
                        <c:v>43466.399872685193</c:v>
                      </c:pt>
                      <c:pt idx="1316">
                        <c:v>43466.399884259263</c:v>
                      </c:pt>
                      <c:pt idx="1317">
                        <c:v>43466.399895833332</c:v>
                      </c:pt>
                      <c:pt idx="1318">
                        <c:v>43466.399907407409</c:v>
                      </c:pt>
                      <c:pt idx="1319">
                        <c:v>43466.399918981479</c:v>
                      </c:pt>
                      <c:pt idx="1320">
                        <c:v>43466.401689814818</c:v>
                      </c:pt>
                      <c:pt idx="1321">
                        <c:v>43466.401701388888</c:v>
                      </c:pt>
                      <c:pt idx="1322">
                        <c:v>43466.401712962957</c:v>
                      </c:pt>
                      <c:pt idx="1323">
                        <c:v>43466.401724537027</c:v>
                      </c:pt>
                      <c:pt idx="1324">
                        <c:v>43466.401736111111</c:v>
                      </c:pt>
                      <c:pt idx="1325">
                        <c:v>43466.401747685188</c:v>
                      </c:pt>
                      <c:pt idx="1326">
                        <c:v>43466.401759259257</c:v>
                      </c:pt>
                      <c:pt idx="1327">
                        <c:v>43466.401770833327</c:v>
                      </c:pt>
                      <c:pt idx="1328">
                        <c:v>43466.401782407411</c:v>
                      </c:pt>
                      <c:pt idx="1329">
                        <c:v>43466.40179398148</c:v>
                      </c:pt>
                      <c:pt idx="1330">
                        <c:v>43466.401805555557</c:v>
                      </c:pt>
                      <c:pt idx="1331">
                        <c:v>43466.401817129627</c:v>
                      </c:pt>
                      <c:pt idx="1332">
                        <c:v>43466.401828703703</c:v>
                      </c:pt>
                      <c:pt idx="1333">
                        <c:v>43466.40184027778</c:v>
                      </c:pt>
                      <c:pt idx="1334">
                        <c:v>43466.40185185185</c:v>
                      </c:pt>
                      <c:pt idx="1335">
                        <c:v>43466.403599537043</c:v>
                      </c:pt>
                      <c:pt idx="1336">
                        <c:v>43466.403611111113</c:v>
                      </c:pt>
                      <c:pt idx="1337">
                        <c:v>43466.403622685182</c:v>
                      </c:pt>
                      <c:pt idx="1338">
                        <c:v>43466.403634259259</c:v>
                      </c:pt>
                      <c:pt idx="1339">
                        <c:v>43466.404756944437</c:v>
                      </c:pt>
                      <c:pt idx="1340">
                        <c:v>43466.404768518521</c:v>
                      </c:pt>
                      <c:pt idx="1341">
                        <c:v>43466.404780092591</c:v>
                      </c:pt>
                      <c:pt idx="1342">
                        <c:v>43466.404791666668</c:v>
                      </c:pt>
                      <c:pt idx="1343">
                        <c:v>43466.404861111107</c:v>
                      </c:pt>
                      <c:pt idx="1344">
                        <c:v>43466.404872685183</c:v>
                      </c:pt>
                      <c:pt idx="1345">
                        <c:v>43466.40488425926</c:v>
                      </c:pt>
                      <c:pt idx="1346">
                        <c:v>43466.404895833337</c:v>
                      </c:pt>
                      <c:pt idx="1347">
                        <c:v>43466.404907407406</c:v>
                      </c:pt>
                      <c:pt idx="1348">
                        <c:v>43466.404918981483</c:v>
                      </c:pt>
                      <c:pt idx="1349">
                        <c:v>43466.404930555553</c:v>
                      </c:pt>
                      <c:pt idx="1350">
                        <c:v>43466.404942129629</c:v>
                      </c:pt>
                      <c:pt idx="1351">
                        <c:v>43466.404953703714</c:v>
                      </c:pt>
                      <c:pt idx="1352">
                        <c:v>43466.404965277783</c:v>
                      </c:pt>
                      <c:pt idx="1353">
                        <c:v>43466.404976851853</c:v>
                      </c:pt>
                      <c:pt idx="1354">
                        <c:v>43466.404988425929</c:v>
                      </c:pt>
                      <c:pt idx="1355">
                        <c:v>43466.404999999999</c:v>
                      </c:pt>
                      <c:pt idx="1356">
                        <c:v>43466.405011574083</c:v>
                      </c:pt>
                      <c:pt idx="1357">
                        <c:v>43466.405023148152</c:v>
                      </c:pt>
                      <c:pt idx="1358">
                        <c:v>43466.405034722222</c:v>
                      </c:pt>
                      <c:pt idx="1359">
                        <c:v>43466.405046296299</c:v>
                      </c:pt>
                      <c:pt idx="1360">
                        <c:v>43466.405057870368</c:v>
                      </c:pt>
                      <c:pt idx="1361">
                        <c:v>43466.405069444438</c:v>
                      </c:pt>
                      <c:pt idx="1362">
                        <c:v>43466.405081018522</c:v>
                      </c:pt>
                      <c:pt idx="1363">
                        <c:v>43466.405092592591</c:v>
                      </c:pt>
                      <c:pt idx="1364">
                        <c:v>43466.405104166668</c:v>
                      </c:pt>
                      <c:pt idx="1365">
                        <c:v>43466.405115740738</c:v>
                      </c:pt>
                      <c:pt idx="1366">
                        <c:v>43466.405127314807</c:v>
                      </c:pt>
                      <c:pt idx="1367">
                        <c:v>43466.405138888891</c:v>
                      </c:pt>
                      <c:pt idx="1368">
                        <c:v>43466.405150462961</c:v>
                      </c:pt>
                      <c:pt idx="1369">
                        <c:v>43466.405162037037</c:v>
                      </c:pt>
                      <c:pt idx="1370">
                        <c:v>43466.405173611107</c:v>
                      </c:pt>
                      <c:pt idx="1371">
                        <c:v>43466.405185185176</c:v>
                      </c:pt>
                      <c:pt idx="1372">
                        <c:v>43466.40519675926</c:v>
                      </c:pt>
                      <c:pt idx="1373">
                        <c:v>43466.40520833333</c:v>
                      </c:pt>
                      <c:pt idx="1374">
                        <c:v>43466.405219907407</c:v>
                      </c:pt>
                      <c:pt idx="1375">
                        <c:v>43466.405231481483</c:v>
                      </c:pt>
                      <c:pt idx="1376">
                        <c:v>43466.405243055553</c:v>
                      </c:pt>
                      <c:pt idx="1377">
                        <c:v>43466.40525462963</c:v>
                      </c:pt>
                      <c:pt idx="1378">
                        <c:v>43466.405266203707</c:v>
                      </c:pt>
                      <c:pt idx="1379">
                        <c:v>43466.405277777783</c:v>
                      </c:pt>
                      <c:pt idx="1380">
                        <c:v>43466.405289351853</c:v>
                      </c:pt>
                      <c:pt idx="1381">
                        <c:v>43466.405300925922</c:v>
                      </c:pt>
                      <c:pt idx="1382">
                        <c:v>43466.405312499999</c:v>
                      </c:pt>
                      <c:pt idx="1383">
                        <c:v>43466.405324074083</c:v>
                      </c:pt>
                      <c:pt idx="1384">
                        <c:v>43466.405335648153</c:v>
                      </c:pt>
                      <c:pt idx="1385">
                        <c:v>43466.405451388891</c:v>
                      </c:pt>
                      <c:pt idx="1386">
                        <c:v>43466.405462962961</c:v>
                      </c:pt>
                      <c:pt idx="1387">
                        <c:v>43466.405474537038</c:v>
                      </c:pt>
                      <c:pt idx="1388">
                        <c:v>43466.405486111107</c:v>
                      </c:pt>
                      <c:pt idx="1389">
                        <c:v>43466.405497685177</c:v>
                      </c:pt>
                      <c:pt idx="1390">
                        <c:v>43466.405509259261</c:v>
                      </c:pt>
                      <c:pt idx="1391">
                        <c:v>43466.40552083333</c:v>
                      </c:pt>
                      <c:pt idx="1392">
                        <c:v>43466.405532407407</c:v>
                      </c:pt>
                      <c:pt idx="1393">
                        <c:v>43466.405543981477</c:v>
                      </c:pt>
                      <c:pt idx="1394">
                        <c:v>43466.405555555553</c:v>
                      </c:pt>
                      <c:pt idx="1395">
                        <c:v>43466.40556712963</c:v>
                      </c:pt>
                      <c:pt idx="1396">
                        <c:v>43466.406805555547</c:v>
                      </c:pt>
                      <c:pt idx="1397">
                        <c:v>43466.40697916667</c:v>
                      </c:pt>
                      <c:pt idx="1398">
                        <c:v>43466.406990740739</c:v>
                      </c:pt>
                      <c:pt idx="1399">
                        <c:v>43466.407002314823</c:v>
                      </c:pt>
                      <c:pt idx="1400">
                        <c:v>43466.407013888893</c:v>
                      </c:pt>
                      <c:pt idx="1401">
                        <c:v>43466.407025462962</c:v>
                      </c:pt>
                      <c:pt idx="1402">
                        <c:v>43466.407037037039</c:v>
                      </c:pt>
                      <c:pt idx="1403">
                        <c:v>43466.407048611109</c:v>
                      </c:pt>
                      <c:pt idx="1404">
                        <c:v>43466.407060185193</c:v>
                      </c:pt>
                      <c:pt idx="1405">
                        <c:v>43466.407071759262</c:v>
                      </c:pt>
                      <c:pt idx="1406">
                        <c:v>43466.407083333332</c:v>
                      </c:pt>
                      <c:pt idx="1407">
                        <c:v>43466.407094907408</c:v>
                      </c:pt>
                      <c:pt idx="1408">
                        <c:v>43466.407106481478</c:v>
                      </c:pt>
                      <c:pt idx="1409">
                        <c:v>43466.407118055547</c:v>
                      </c:pt>
                      <c:pt idx="1410">
                        <c:v>43466.407129629632</c:v>
                      </c:pt>
                      <c:pt idx="1411">
                        <c:v>43466.407141203701</c:v>
                      </c:pt>
                      <c:pt idx="1412">
                        <c:v>43466.407152777778</c:v>
                      </c:pt>
                      <c:pt idx="1413">
                        <c:v>43466.408101851863</c:v>
                      </c:pt>
                      <c:pt idx="1414">
                        <c:v>43466.408113425918</c:v>
                      </c:pt>
                      <c:pt idx="1415">
                        <c:v>43466.408125000002</c:v>
                      </c:pt>
                      <c:pt idx="1416">
                        <c:v>43466.408136574071</c:v>
                      </c:pt>
                      <c:pt idx="1417">
                        <c:v>43466.408148148148</c:v>
                      </c:pt>
                      <c:pt idx="1418">
                        <c:v>43466.408159722218</c:v>
                      </c:pt>
                      <c:pt idx="1419">
                        <c:v>43466.408171296287</c:v>
                      </c:pt>
                      <c:pt idx="1420">
                        <c:v>43466.408182870371</c:v>
                      </c:pt>
                      <c:pt idx="1421">
                        <c:v>43466.408194444448</c:v>
                      </c:pt>
                      <c:pt idx="1422">
                        <c:v>43466.408206018517</c:v>
                      </c:pt>
                      <c:pt idx="1423">
                        <c:v>43466.408217592587</c:v>
                      </c:pt>
                      <c:pt idx="1424">
                        <c:v>43466.408229166656</c:v>
                      </c:pt>
                      <c:pt idx="1425">
                        <c:v>43466.40824074074</c:v>
                      </c:pt>
                      <c:pt idx="1426">
                        <c:v>43466.409756944442</c:v>
                      </c:pt>
                      <c:pt idx="1427">
                        <c:v>43466.409768518519</c:v>
                      </c:pt>
                      <c:pt idx="1428">
                        <c:v>43466.409780092603</c:v>
                      </c:pt>
                      <c:pt idx="1429">
                        <c:v>43466.409791666672</c:v>
                      </c:pt>
                      <c:pt idx="1430">
                        <c:v>43466.409803240742</c:v>
                      </c:pt>
                      <c:pt idx="1431">
                        <c:v>43466.409814814811</c:v>
                      </c:pt>
                      <c:pt idx="1432">
                        <c:v>43466.409826388888</c:v>
                      </c:pt>
                      <c:pt idx="1433">
                        <c:v>43466.409837962958</c:v>
                      </c:pt>
                      <c:pt idx="1434">
                        <c:v>43466.409849537027</c:v>
                      </c:pt>
                      <c:pt idx="1435">
                        <c:v>43466.409861111111</c:v>
                      </c:pt>
                      <c:pt idx="1436">
                        <c:v>43466.409872685188</c:v>
                      </c:pt>
                      <c:pt idx="1437">
                        <c:v>43466.409884259258</c:v>
                      </c:pt>
                      <c:pt idx="1438">
                        <c:v>43466.409895833327</c:v>
                      </c:pt>
                      <c:pt idx="1439">
                        <c:v>43466.409907407397</c:v>
                      </c:pt>
                      <c:pt idx="1440">
                        <c:v>43466.409918981481</c:v>
                      </c:pt>
                      <c:pt idx="1441">
                        <c:v>43466.409930555557</c:v>
                      </c:pt>
                      <c:pt idx="1442">
                        <c:v>43466.409942129627</c:v>
                      </c:pt>
                      <c:pt idx="1443">
                        <c:v>43466.409953703696</c:v>
                      </c:pt>
                      <c:pt idx="1444">
                        <c:v>43466.40996527778</c:v>
                      </c:pt>
                      <c:pt idx="1445">
                        <c:v>43466.40997685185</c:v>
                      </c:pt>
                      <c:pt idx="1446">
                        <c:v>43466.409988425927</c:v>
                      </c:pt>
                      <c:pt idx="1447">
                        <c:v>43466.41</c:v>
                      </c:pt>
                      <c:pt idx="1448">
                        <c:v>43466.410011574073</c:v>
                      </c:pt>
                      <c:pt idx="1449">
                        <c:v>43466.41002314815</c:v>
                      </c:pt>
                      <c:pt idx="1450">
                        <c:v>43466.410034722219</c:v>
                      </c:pt>
                      <c:pt idx="1451">
                        <c:v>43466.410046296303</c:v>
                      </c:pt>
                      <c:pt idx="1452">
                        <c:v>43466.410057870373</c:v>
                      </c:pt>
                      <c:pt idx="1453">
                        <c:v>43466.410069444442</c:v>
                      </c:pt>
                      <c:pt idx="1454">
                        <c:v>43466.410081018519</c:v>
                      </c:pt>
                      <c:pt idx="1455">
                        <c:v>43466.410092592603</c:v>
                      </c:pt>
                      <c:pt idx="1456">
                        <c:v>43466.410104166673</c:v>
                      </c:pt>
                      <c:pt idx="1457">
                        <c:v>43466.410115740742</c:v>
                      </c:pt>
                      <c:pt idx="1458">
                        <c:v>43466.410127314812</c:v>
                      </c:pt>
                      <c:pt idx="1459">
                        <c:v>43466.410138888888</c:v>
                      </c:pt>
                      <c:pt idx="1460">
                        <c:v>43466.410150462973</c:v>
                      </c:pt>
                      <c:pt idx="1461">
                        <c:v>43466.410162037027</c:v>
                      </c:pt>
                      <c:pt idx="1462">
                        <c:v>43466.410173611112</c:v>
                      </c:pt>
                      <c:pt idx="1463">
                        <c:v>43466.410185185188</c:v>
                      </c:pt>
                      <c:pt idx="1464">
                        <c:v>43466.410196759258</c:v>
                      </c:pt>
                      <c:pt idx="1465">
                        <c:v>43466.410208333327</c:v>
                      </c:pt>
                      <c:pt idx="1466">
                        <c:v>43466.410219907397</c:v>
                      </c:pt>
                      <c:pt idx="1467">
                        <c:v>43466.410231481481</c:v>
                      </c:pt>
                      <c:pt idx="1468">
                        <c:v>43466.410243055558</c:v>
                      </c:pt>
                      <c:pt idx="1469">
                        <c:v>43466.410254629627</c:v>
                      </c:pt>
                      <c:pt idx="1470">
                        <c:v>43466.410266203697</c:v>
                      </c:pt>
                      <c:pt idx="1471">
                        <c:v>43466.410277777781</c:v>
                      </c:pt>
                      <c:pt idx="1472">
                        <c:v>43466.41028935185</c:v>
                      </c:pt>
                      <c:pt idx="1473">
                        <c:v>43466.410300925927</c:v>
                      </c:pt>
                      <c:pt idx="1474">
                        <c:v>43466.410312499997</c:v>
                      </c:pt>
                      <c:pt idx="1475">
                        <c:v>43466.410324074073</c:v>
                      </c:pt>
                      <c:pt idx="1476">
                        <c:v>43466.41033564815</c:v>
                      </c:pt>
                      <c:pt idx="1477">
                        <c:v>43466.41034722222</c:v>
                      </c:pt>
                      <c:pt idx="1478">
                        <c:v>43466.410393518519</c:v>
                      </c:pt>
                      <c:pt idx="1479">
                        <c:v>43466.410416666673</c:v>
                      </c:pt>
                      <c:pt idx="1480">
                        <c:v>43466.410428240742</c:v>
                      </c:pt>
                      <c:pt idx="1481">
                        <c:v>43466.410451388889</c:v>
                      </c:pt>
                      <c:pt idx="1482">
                        <c:v>43466.410462962973</c:v>
                      </c:pt>
                      <c:pt idx="1483">
                        <c:v>43466.410474537042</c:v>
                      </c:pt>
                      <c:pt idx="1484">
                        <c:v>43466.410486111112</c:v>
                      </c:pt>
                      <c:pt idx="1485">
                        <c:v>43466.410497685189</c:v>
                      </c:pt>
                      <c:pt idx="1486">
                        <c:v>43466.410509259258</c:v>
                      </c:pt>
                      <c:pt idx="1487">
                        <c:v>43466.410520833328</c:v>
                      </c:pt>
                      <c:pt idx="1488">
                        <c:v>43466.410532407397</c:v>
                      </c:pt>
                      <c:pt idx="1489">
                        <c:v>43466.410543981481</c:v>
                      </c:pt>
                      <c:pt idx="1490">
                        <c:v>43466.410555555558</c:v>
                      </c:pt>
                      <c:pt idx="1491">
                        <c:v>43466.410567129627</c:v>
                      </c:pt>
                      <c:pt idx="1492">
                        <c:v>43466.410578703697</c:v>
                      </c:pt>
                      <c:pt idx="1493">
                        <c:v>43466.410590277781</c:v>
                      </c:pt>
                      <c:pt idx="1494">
                        <c:v>43466.410601851851</c:v>
                      </c:pt>
                      <c:pt idx="1495">
                        <c:v>43466.410613425927</c:v>
                      </c:pt>
                      <c:pt idx="1496">
                        <c:v>43466.410624999997</c:v>
                      </c:pt>
                      <c:pt idx="1497">
                        <c:v>43466.410636574074</c:v>
                      </c:pt>
                      <c:pt idx="1498">
                        <c:v>43466.41064814815</c:v>
                      </c:pt>
                      <c:pt idx="1499">
                        <c:v>43466.41065972222</c:v>
                      </c:pt>
                      <c:pt idx="1500">
                        <c:v>43466.411377314813</c:v>
                      </c:pt>
                      <c:pt idx="1501">
                        <c:v>43466.41138888889</c:v>
                      </c:pt>
                      <c:pt idx="1502">
                        <c:v>43466.411400462966</c:v>
                      </c:pt>
                      <c:pt idx="1503">
                        <c:v>43466.411412037043</c:v>
                      </c:pt>
                      <c:pt idx="1504">
                        <c:v>43466.411423611113</c:v>
                      </c:pt>
                      <c:pt idx="1505">
                        <c:v>43466.411435185182</c:v>
                      </c:pt>
                      <c:pt idx="1506">
                        <c:v>43466.411446759259</c:v>
                      </c:pt>
                      <c:pt idx="1507">
                        <c:v>43466.411678240736</c:v>
                      </c:pt>
                      <c:pt idx="1508">
                        <c:v>43466.411689814813</c:v>
                      </c:pt>
                      <c:pt idx="1509">
                        <c:v>43466.41170138889</c:v>
                      </c:pt>
                      <c:pt idx="1510">
                        <c:v>43466.411712962959</c:v>
                      </c:pt>
                      <c:pt idx="1511">
                        <c:v>43466.411793981482</c:v>
                      </c:pt>
                      <c:pt idx="1512">
                        <c:v>43466.41196759259</c:v>
                      </c:pt>
                      <c:pt idx="1513">
                        <c:v>43466.411979166667</c:v>
                      </c:pt>
                      <c:pt idx="1514">
                        <c:v>43466.411990740737</c:v>
                      </c:pt>
                      <c:pt idx="1515">
                        <c:v>43466.412002314813</c:v>
                      </c:pt>
                      <c:pt idx="1516">
                        <c:v>43466.41201388889</c:v>
                      </c:pt>
                      <c:pt idx="1517">
                        <c:v>43466.41202546296</c:v>
                      </c:pt>
                      <c:pt idx="1518">
                        <c:v>43466.412037037036</c:v>
                      </c:pt>
                      <c:pt idx="1519">
                        <c:v>43466.412048611113</c:v>
                      </c:pt>
                      <c:pt idx="1520">
                        <c:v>43466.412060185183</c:v>
                      </c:pt>
                      <c:pt idx="1521">
                        <c:v>43466.41207175926</c:v>
                      </c:pt>
                      <c:pt idx="1522">
                        <c:v>43466.412083333344</c:v>
                      </c:pt>
                      <c:pt idx="1523">
                        <c:v>43466.412094907413</c:v>
                      </c:pt>
                      <c:pt idx="1524">
                        <c:v>43466.412106481483</c:v>
                      </c:pt>
                      <c:pt idx="1525">
                        <c:v>43466.412118055552</c:v>
                      </c:pt>
                      <c:pt idx="1526">
                        <c:v>43466.412129629629</c:v>
                      </c:pt>
                      <c:pt idx="1527">
                        <c:v>43466.412141203713</c:v>
                      </c:pt>
                      <c:pt idx="1528">
                        <c:v>43466.412152777782</c:v>
                      </c:pt>
                      <c:pt idx="1529">
                        <c:v>43466.412164351852</c:v>
                      </c:pt>
                      <c:pt idx="1530">
                        <c:v>43466.412175925929</c:v>
                      </c:pt>
                      <c:pt idx="1531">
                        <c:v>43466.412187499998</c:v>
                      </c:pt>
                      <c:pt idx="1532">
                        <c:v>43466.412199074082</c:v>
                      </c:pt>
                      <c:pt idx="1533">
                        <c:v>43466.412210648137</c:v>
                      </c:pt>
                      <c:pt idx="1534">
                        <c:v>43466.412222222221</c:v>
                      </c:pt>
                      <c:pt idx="1535">
                        <c:v>43466.412233796298</c:v>
                      </c:pt>
                      <c:pt idx="1536">
                        <c:v>43466.412245370368</c:v>
                      </c:pt>
                      <c:pt idx="1537">
                        <c:v>43466.412256944437</c:v>
                      </c:pt>
                      <c:pt idx="1538">
                        <c:v>43466.412268518521</c:v>
                      </c:pt>
                      <c:pt idx="1539">
                        <c:v>43466.412280092591</c:v>
                      </c:pt>
                      <c:pt idx="1540">
                        <c:v>43466.412291666667</c:v>
                      </c:pt>
                      <c:pt idx="1541">
                        <c:v>43466.412303240737</c:v>
                      </c:pt>
                      <c:pt idx="1542">
                        <c:v>43466.412314814806</c:v>
                      </c:pt>
                      <c:pt idx="1543">
                        <c:v>43466.412326388891</c:v>
                      </c:pt>
                      <c:pt idx="1544">
                        <c:v>43466.41233796296</c:v>
                      </c:pt>
                      <c:pt idx="1545">
                        <c:v>43466.412349537037</c:v>
                      </c:pt>
                      <c:pt idx="1546">
                        <c:v>43466.412361111114</c:v>
                      </c:pt>
                      <c:pt idx="1547">
                        <c:v>43466.412372685183</c:v>
                      </c:pt>
                      <c:pt idx="1548">
                        <c:v>43466.413136574083</c:v>
                      </c:pt>
                      <c:pt idx="1549">
                        <c:v>43466.413148148153</c:v>
                      </c:pt>
                      <c:pt idx="1550">
                        <c:v>43466.413159722222</c:v>
                      </c:pt>
                      <c:pt idx="1551">
                        <c:v>43466.413171296299</c:v>
                      </c:pt>
                      <c:pt idx="1552">
                        <c:v>43466.413182870368</c:v>
                      </c:pt>
                      <c:pt idx="1553">
                        <c:v>43466.413194444453</c:v>
                      </c:pt>
                      <c:pt idx="1554">
                        <c:v>43466.413206018522</c:v>
                      </c:pt>
                      <c:pt idx="1555">
                        <c:v>43466.413217592592</c:v>
                      </c:pt>
                      <c:pt idx="1556">
                        <c:v>43466.413229166668</c:v>
                      </c:pt>
                      <c:pt idx="1557">
                        <c:v>43466.413240740738</c:v>
                      </c:pt>
                      <c:pt idx="1558">
                        <c:v>43466.413252314807</c:v>
                      </c:pt>
                      <c:pt idx="1559">
                        <c:v>43466.413263888891</c:v>
                      </c:pt>
                      <c:pt idx="1560">
                        <c:v>43466.413275462961</c:v>
                      </c:pt>
                      <c:pt idx="1561">
                        <c:v>43466.413287037038</c:v>
                      </c:pt>
                      <c:pt idx="1562">
                        <c:v>43466.413298611107</c:v>
                      </c:pt>
                      <c:pt idx="1563">
                        <c:v>43466.413310185177</c:v>
                      </c:pt>
                      <c:pt idx="1564">
                        <c:v>43466.413321759261</c:v>
                      </c:pt>
                      <c:pt idx="1565">
                        <c:v>43466.41333333333</c:v>
                      </c:pt>
                      <c:pt idx="1566">
                        <c:v>43466.413344907407</c:v>
                      </c:pt>
                      <c:pt idx="1567">
                        <c:v>43466.413356481477</c:v>
                      </c:pt>
                      <c:pt idx="1568">
                        <c:v>43466.413368055553</c:v>
                      </c:pt>
                      <c:pt idx="1569">
                        <c:v>43466.41337962963</c:v>
                      </c:pt>
                      <c:pt idx="1570">
                        <c:v>43466.413391203707</c:v>
                      </c:pt>
                      <c:pt idx="1571">
                        <c:v>43466.413402777784</c:v>
                      </c:pt>
                      <c:pt idx="1572">
                        <c:v>43466.413414351853</c:v>
                      </c:pt>
                      <c:pt idx="1573">
                        <c:v>43466.413425925923</c:v>
                      </c:pt>
                      <c:pt idx="1574">
                        <c:v>43466.413437499999</c:v>
                      </c:pt>
                      <c:pt idx="1575">
                        <c:v>43466.413449074083</c:v>
                      </c:pt>
                      <c:pt idx="1576">
                        <c:v>43466.413657407407</c:v>
                      </c:pt>
                      <c:pt idx="1577">
                        <c:v>43466.413668981477</c:v>
                      </c:pt>
                      <c:pt idx="1578">
                        <c:v>43466.413680555554</c:v>
                      </c:pt>
                      <c:pt idx="1579">
                        <c:v>43466.41369212963</c:v>
                      </c:pt>
                      <c:pt idx="1580">
                        <c:v>43466.413819444453</c:v>
                      </c:pt>
                      <c:pt idx="1581">
                        <c:v>43466.413831018523</c:v>
                      </c:pt>
                      <c:pt idx="1582">
                        <c:v>43466.413842592592</c:v>
                      </c:pt>
                      <c:pt idx="1583">
                        <c:v>43466.413854166669</c:v>
                      </c:pt>
                      <c:pt idx="1584">
                        <c:v>43466.413865740738</c:v>
                      </c:pt>
                      <c:pt idx="1585">
                        <c:v>43466.413877314822</c:v>
                      </c:pt>
                      <c:pt idx="1586">
                        <c:v>43466.413888888892</c:v>
                      </c:pt>
                      <c:pt idx="1587">
                        <c:v>43466.413900462961</c:v>
                      </c:pt>
                      <c:pt idx="1588">
                        <c:v>43466.413912037038</c:v>
                      </c:pt>
                      <c:pt idx="1589">
                        <c:v>43466.413923611108</c:v>
                      </c:pt>
                      <c:pt idx="1590">
                        <c:v>43466.413935185177</c:v>
                      </c:pt>
                      <c:pt idx="1591">
                        <c:v>43466.413946759261</c:v>
                      </c:pt>
                      <c:pt idx="1592">
                        <c:v>43466.413958333331</c:v>
                      </c:pt>
                      <c:pt idx="1593">
                        <c:v>43466.413969907408</c:v>
                      </c:pt>
                      <c:pt idx="1594">
                        <c:v>43466.413981481477</c:v>
                      </c:pt>
                      <c:pt idx="1595">
                        <c:v>43466.413993055547</c:v>
                      </c:pt>
                      <c:pt idx="1596">
                        <c:v>43466.414004629631</c:v>
                      </c:pt>
                      <c:pt idx="1597">
                        <c:v>43466.4140162037</c:v>
                      </c:pt>
                      <c:pt idx="1598">
                        <c:v>43466.414027777777</c:v>
                      </c:pt>
                      <c:pt idx="1599">
                        <c:v>43466.414039351846</c:v>
                      </c:pt>
                      <c:pt idx="1600">
                        <c:v>43466.414050925923</c:v>
                      </c:pt>
                      <c:pt idx="1601">
                        <c:v>43466.4140625</c:v>
                      </c:pt>
                      <c:pt idx="1602">
                        <c:v>43466.414074074077</c:v>
                      </c:pt>
                      <c:pt idx="1603">
                        <c:v>43466.414085648154</c:v>
                      </c:pt>
                      <c:pt idx="1604">
                        <c:v>43466.414097222223</c:v>
                      </c:pt>
                      <c:pt idx="1605">
                        <c:v>43466.4141087963</c:v>
                      </c:pt>
                      <c:pt idx="1606">
                        <c:v>43466.414120370369</c:v>
                      </c:pt>
                      <c:pt idx="1607">
                        <c:v>43466.414131944453</c:v>
                      </c:pt>
                      <c:pt idx="1608">
                        <c:v>43466.414143518523</c:v>
                      </c:pt>
                      <c:pt idx="1609">
                        <c:v>43466.414155092592</c:v>
                      </c:pt>
                      <c:pt idx="1610">
                        <c:v>43466.414166666669</c:v>
                      </c:pt>
                      <c:pt idx="1611">
                        <c:v>43466.414178240739</c:v>
                      </c:pt>
                      <c:pt idx="1612">
                        <c:v>43466.414189814823</c:v>
                      </c:pt>
                      <c:pt idx="1613">
                        <c:v>43466.414201388892</c:v>
                      </c:pt>
                      <c:pt idx="1614">
                        <c:v>43466.414212962962</c:v>
                      </c:pt>
                      <c:pt idx="1615">
                        <c:v>43466.414224537039</c:v>
                      </c:pt>
                      <c:pt idx="1616">
                        <c:v>43466.414236111108</c:v>
                      </c:pt>
                      <c:pt idx="1617">
                        <c:v>43466.414247685178</c:v>
                      </c:pt>
                      <c:pt idx="1618">
                        <c:v>43466.414259259262</c:v>
                      </c:pt>
                      <c:pt idx="1619">
                        <c:v>43466.414270833331</c:v>
                      </c:pt>
                      <c:pt idx="1620">
                        <c:v>43466.414282407408</c:v>
                      </c:pt>
                      <c:pt idx="1621">
                        <c:v>43466.414293981477</c:v>
                      </c:pt>
                      <c:pt idx="1622">
                        <c:v>43466.414305555547</c:v>
                      </c:pt>
                      <c:pt idx="1623">
                        <c:v>43466.414317129631</c:v>
                      </c:pt>
                      <c:pt idx="1624">
                        <c:v>43466.4143287037</c:v>
                      </c:pt>
                      <c:pt idx="1625">
                        <c:v>43466.414340277777</c:v>
                      </c:pt>
                      <c:pt idx="1626">
                        <c:v>43466.414351851847</c:v>
                      </c:pt>
                      <c:pt idx="1627">
                        <c:v>43466.414363425924</c:v>
                      </c:pt>
                      <c:pt idx="1628">
                        <c:v>43466.414375</c:v>
                      </c:pt>
                      <c:pt idx="1629">
                        <c:v>43466.414386574077</c:v>
                      </c:pt>
                      <c:pt idx="1630">
                        <c:v>43466.414398148147</c:v>
                      </c:pt>
                      <c:pt idx="1631">
                        <c:v>43466.414409722223</c:v>
                      </c:pt>
                      <c:pt idx="1632">
                        <c:v>43466.414421296293</c:v>
                      </c:pt>
                      <c:pt idx="1633">
                        <c:v>43466.41443287037</c:v>
                      </c:pt>
                      <c:pt idx="1634">
                        <c:v>43466.414444444446</c:v>
                      </c:pt>
                      <c:pt idx="1635">
                        <c:v>43466.414456018523</c:v>
                      </c:pt>
                      <c:pt idx="1636">
                        <c:v>43466.414467592593</c:v>
                      </c:pt>
                      <c:pt idx="1637">
                        <c:v>43466.414479166669</c:v>
                      </c:pt>
                      <c:pt idx="1638">
                        <c:v>43466.414490740739</c:v>
                      </c:pt>
                      <c:pt idx="1639">
                        <c:v>43466.414502314823</c:v>
                      </c:pt>
                      <c:pt idx="1640">
                        <c:v>43466.414513888893</c:v>
                      </c:pt>
                      <c:pt idx="1641">
                        <c:v>43466.414525462962</c:v>
                      </c:pt>
                      <c:pt idx="1642">
                        <c:v>43466.414537037039</c:v>
                      </c:pt>
                      <c:pt idx="1643">
                        <c:v>43466.414548611108</c:v>
                      </c:pt>
                      <c:pt idx="1644">
                        <c:v>43466.414560185192</c:v>
                      </c:pt>
                      <c:pt idx="1645">
                        <c:v>43466.414571759262</c:v>
                      </c:pt>
                      <c:pt idx="1646">
                        <c:v>43466.414583333331</c:v>
                      </c:pt>
                      <c:pt idx="1647">
                        <c:v>43466.414594907408</c:v>
                      </c:pt>
                      <c:pt idx="1648">
                        <c:v>43466.414606481478</c:v>
                      </c:pt>
                      <c:pt idx="1649">
                        <c:v>43466.414618055547</c:v>
                      </c:pt>
                      <c:pt idx="1650">
                        <c:v>43466.414629629631</c:v>
                      </c:pt>
                      <c:pt idx="1651">
                        <c:v>43466.414641203701</c:v>
                      </c:pt>
                      <c:pt idx="1652">
                        <c:v>43466.414652777778</c:v>
                      </c:pt>
                      <c:pt idx="1653">
                        <c:v>43466.414664351847</c:v>
                      </c:pt>
                      <c:pt idx="1654">
                        <c:v>43466.414675925917</c:v>
                      </c:pt>
                      <c:pt idx="1655">
                        <c:v>43466.414687500001</c:v>
                      </c:pt>
                      <c:pt idx="1656">
                        <c:v>43466.414699074077</c:v>
                      </c:pt>
                      <c:pt idx="1657">
                        <c:v>43466.414710648147</c:v>
                      </c:pt>
                      <c:pt idx="1658">
                        <c:v>43466.414722222216</c:v>
                      </c:pt>
                      <c:pt idx="1659">
                        <c:v>43466.414733796293</c:v>
                      </c:pt>
                      <c:pt idx="1660">
                        <c:v>43466.41474537037</c:v>
                      </c:pt>
                      <c:pt idx="1661">
                        <c:v>43466.414756944447</c:v>
                      </c:pt>
                      <c:pt idx="1662">
                        <c:v>43466.414768518523</c:v>
                      </c:pt>
                      <c:pt idx="1663">
                        <c:v>43466.414780092593</c:v>
                      </c:pt>
                      <c:pt idx="1664">
                        <c:v>43466.41479166667</c:v>
                      </c:pt>
                      <c:pt idx="1665">
                        <c:v>43466.414803240739</c:v>
                      </c:pt>
                      <c:pt idx="1666">
                        <c:v>43466.414814814823</c:v>
                      </c:pt>
                      <c:pt idx="1667">
                        <c:v>43466.414826388893</c:v>
                      </c:pt>
                      <c:pt idx="1668">
                        <c:v>43466.414837962962</c:v>
                      </c:pt>
                      <c:pt idx="1669">
                        <c:v>43466.414849537039</c:v>
                      </c:pt>
                      <c:pt idx="1670">
                        <c:v>43466.414861111109</c:v>
                      </c:pt>
                      <c:pt idx="1671">
                        <c:v>43466.414872685193</c:v>
                      </c:pt>
                      <c:pt idx="1672">
                        <c:v>43466.414884259262</c:v>
                      </c:pt>
                      <c:pt idx="1673">
                        <c:v>43466.414895833332</c:v>
                      </c:pt>
                      <c:pt idx="1674">
                        <c:v>43466.414907407408</c:v>
                      </c:pt>
                      <c:pt idx="1675">
                        <c:v>43466.414918981478</c:v>
                      </c:pt>
                      <c:pt idx="1676">
                        <c:v>43466.414930555547</c:v>
                      </c:pt>
                      <c:pt idx="1677">
                        <c:v>43466.414942129632</c:v>
                      </c:pt>
                      <c:pt idx="1678">
                        <c:v>43466.414953703701</c:v>
                      </c:pt>
                      <c:pt idx="1679">
                        <c:v>43466.414965277778</c:v>
                      </c:pt>
                      <c:pt idx="1680">
                        <c:v>43466.414976851847</c:v>
                      </c:pt>
                      <c:pt idx="1681">
                        <c:v>43466.414988425917</c:v>
                      </c:pt>
                      <c:pt idx="1682">
                        <c:v>43466.415000000001</c:v>
                      </c:pt>
                      <c:pt idx="1683">
                        <c:v>43466.415011574078</c:v>
                      </c:pt>
                      <c:pt idx="1684">
                        <c:v>43466.415023148147</c:v>
                      </c:pt>
                      <c:pt idx="1685">
                        <c:v>43466.415034722217</c:v>
                      </c:pt>
                      <c:pt idx="1686">
                        <c:v>43466.415046296293</c:v>
                      </c:pt>
                      <c:pt idx="1687">
                        <c:v>43466.41505787037</c:v>
                      </c:pt>
                      <c:pt idx="1688">
                        <c:v>43466.415069444447</c:v>
                      </c:pt>
                      <c:pt idx="1689">
                        <c:v>43466.415081018517</c:v>
                      </c:pt>
                      <c:pt idx="1690">
                        <c:v>43466.415092592593</c:v>
                      </c:pt>
                      <c:pt idx="1691">
                        <c:v>43466.41510416667</c:v>
                      </c:pt>
                      <c:pt idx="1692">
                        <c:v>43466.41511574074</c:v>
                      </c:pt>
                      <c:pt idx="1693">
                        <c:v>43466.415127314824</c:v>
                      </c:pt>
                      <c:pt idx="1694">
                        <c:v>43466.415138888893</c:v>
                      </c:pt>
                      <c:pt idx="1695">
                        <c:v>43466.415150462963</c:v>
                      </c:pt>
                      <c:pt idx="1696">
                        <c:v>43466.415162037039</c:v>
                      </c:pt>
                      <c:pt idx="1697">
                        <c:v>43466.415173611109</c:v>
                      </c:pt>
                      <c:pt idx="1698">
                        <c:v>43466.415185185193</c:v>
                      </c:pt>
                      <c:pt idx="1699">
                        <c:v>43466.415196759262</c:v>
                      </c:pt>
                      <c:pt idx="1700">
                        <c:v>43466.415208333332</c:v>
                      </c:pt>
                      <c:pt idx="1701">
                        <c:v>43466.415219907409</c:v>
                      </c:pt>
                      <c:pt idx="1702">
                        <c:v>43466.415231481478</c:v>
                      </c:pt>
                      <c:pt idx="1703">
                        <c:v>43466.415243055562</c:v>
                      </c:pt>
                      <c:pt idx="1704">
                        <c:v>43466.415254629632</c:v>
                      </c:pt>
                      <c:pt idx="1705">
                        <c:v>43466.415266203701</c:v>
                      </c:pt>
                      <c:pt idx="1706">
                        <c:v>43466.415277777778</c:v>
                      </c:pt>
                      <c:pt idx="1707">
                        <c:v>43466.415289351848</c:v>
                      </c:pt>
                      <c:pt idx="1708">
                        <c:v>43466.415300925917</c:v>
                      </c:pt>
                      <c:pt idx="1709">
                        <c:v>43466.415312500001</c:v>
                      </c:pt>
                      <c:pt idx="1710">
                        <c:v>43466.415324074071</c:v>
                      </c:pt>
                      <c:pt idx="1711">
                        <c:v>43466.415335648147</c:v>
                      </c:pt>
                      <c:pt idx="1712">
                        <c:v>43466.415347222217</c:v>
                      </c:pt>
                      <c:pt idx="1713">
                        <c:v>43466.415358796286</c:v>
                      </c:pt>
                      <c:pt idx="1714">
                        <c:v>43466.415370370371</c:v>
                      </c:pt>
                      <c:pt idx="1715">
                        <c:v>43466.415381944447</c:v>
                      </c:pt>
                      <c:pt idx="1716">
                        <c:v>43466.415393518517</c:v>
                      </c:pt>
                      <c:pt idx="1717">
                        <c:v>43466.415405092594</c:v>
                      </c:pt>
                      <c:pt idx="1718">
                        <c:v>43466.415416666663</c:v>
                      </c:pt>
                      <c:pt idx="1719">
                        <c:v>43466.41542824074</c:v>
                      </c:pt>
                      <c:pt idx="1720">
                        <c:v>43466.415439814817</c:v>
                      </c:pt>
                      <c:pt idx="1721">
                        <c:v>43466.415451388893</c:v>
                      </c:pt>
                      <c:pt idx="1722">
                        <c:v>43466.415462962963</c:v>
                      </c:pt>
                      <c:pt idx="1723">
                        <c:v>43466.41547453704</c:v>
                      </c:pt>
                      <c:pt idx="1724">
                        <c:v>43466.415486111109</c:v>
                      </c:pt>
                      <c:pt idx="1725">
                        <c:v>43466.415497685193</c:v>
                      </c:pt>
                      <c:pt idx="1726">
                        <c:v>43466.415509259263</c:v>
                      </c:pt>
                      <c:pt idx="1727">
                        <c:v>43466.415520833332</c:v>
                      </c:pt>
                      <c:pt idx="1728">
                        <c:v>43466.415532407409</c:v>
                      </c:pt>
                      <c:pt idx="1729">
                        <c:v>43466.415543981479</c:v>
                      </c:pt>
                      <c:pt idx="1730">
                        <c:v>43466.415555555563</c:v>
                      </c:pt>
                      <c:pt idx="1731">
                        <c:v>43466.415567129632</c:v>
                      </c:pt>
                      <c:pt idx="1732">
                        <c:v>43466.415578703702</c:v>
                      </c:pt>
                      <c:pt idx="1733">
                        <c:v>43466.415590277778</c:v>
                      </c:pt>
                      <c:pt idx="1734">
                        <c:v>43466.415601851862</c:v>
                      </c:pt>
                      <c:pt idx="1735">
                        <c:v>43466.415613425917</c:v>
                      </c:pt>
                      <c:pt idx="1736">
                        <c:v>43466.415625000001</c:v>
                      </c:pt>
                      <c:pt idx="1737">
                        <c:v>43466.415636574071</c:v>
                      </c:pt>
                      <c:pt idx="1738">
                        <c:v>43466.415648148148</c:v>
                      </c:pt>
                      <c:pt idx="1739">
                        <c:v>43466.415659722217</c:v>
                      </c:pt>
                      <c:pt idx="1740">
                        <c:v>43466.415671296287</c:v>
                      </c:pt>
                      <c:pt idx="1741">
                        <c:v>43466.415682870371</c:v>
                      </c:pt>
                      <c:pt idx="1742">
                        <c:v>43466.415694444448</c:v>
                      </c:pt>
                      <c:pt idx="1743">
                        <c:v>43466.415706018517</c:v>
                      </c:pt>
                      <c:pt idx="1744">
                        <c:v>43466.415717592587</c:v>
                      </c:pt>
                      <c:pt idx="1745">
                        <c:v>43466.415729166663</c:v>
                      </c:pt>
                      <c:pt idx="1746">
                        <c:v>43466.41574074074</c:v>
                      </c:pt>
                      <c:pt idx="1747">
                        <c:v>43466.415752314817</c:v>
                      </c:pt>
                      <c:pt idx="1748">
                        <c:v>43466.415763888886</c:v>
                      </c:pt>
                      <c:pt idx="1749">
                        <c:v>43466.415775462963</c:v>
                      </c:pt>
                      <c:pt idx="1750">
                        <c:v>43466.41578703704</c:v>
                      </c:pt>
                      <c:pt idx="1751">
                        <c:v>43466.415798611109</c:v>
                      </c:pt>
                      <c:pt idx="1752">
                        <c:v>43466.415810185194</c:v>
                      </c:pt>
                      <c:pt idx="1753">
                        <c:v>43466.415821759263</c:v>
                      </c:pt>
                      <c:pt idx="1754">
                        <c:v>43466.415833333333</c:v>
                      </c:pt>
                      <c:pt idx="1755">
                        <c:v>43466.415844907409</c:v>
                      </c:pt>
                      <c:pt idx="1756">
                        <c:v>43466.415856481479</c:v>
                      </c:pt>
                      <c:pt idx="1757">
                        <c:v>43466.415868055563</c:v>
                      </c:pt>
                      <c:pt idx="1758">
                        <c:v>43466.415879629632</c:v>
                      </c:pt>
                      <c:pt idx="1759">
                        <c:v>43466.415891203702</c:v>
                      </c:pt>
                      <c:pt idx="1760">
                        <c:v>43466.415902777779</c:v>
                      </c:pt>
                      <c:pt idx="1761">
                        <c:v>43466.415914351863</c:v>
                      </c:pt>
                      <c:pt idx="1762">
                        <c:v>43466.415925925918</c:v>
                      </c:pt>
                      <c:pt idx="1763">
                        <c:v>43466.415937500002</c:v>
                      </c:pt>
                      <c:pt idx="1764">
                        <c:v>43466.415949074071</c:v>
                      </c:pt>
                      <c:pt idx="1765">
                        <c:v>43466.415960648148</c:v>
                      </c:pt>
                      <c:pt idx="1766">
                        <c:v>43466.415972222218</c:v>
                      </c:pt>
                      <c:pt idx="1767">
                        <c:v>43466.415983796287</c:v>
                      </c:pt>
                      <c:pt idx="1768">
                        <c:v>43466.415995370371</c:v>
                      </c:pt>
                      <c:pt idx="1769">
                        <c:v>43466.416006944448</c:v>
                      </c:pt>
                      <c:pt idx="1770">
                        <c:v>43466.416018518517</c:v>
                      </c:pt>
                      <c:pt idx="1771">
                        <c:v>43466.416030092587</c:v>
                      </c:pt>
                      <c:pt idx="1772">
                        <c:v>43466.416041666656</c:v>
                      </c:pt>
                      <c:pt idx="1773">
                        <c:v>43466.41605324074</c:v>
                      </c:pt>
                      <c:pt idx="1774">
                        <c:v>43466.416064814817</c:v>
                      </c:pt>
                      <c:pt idx="1775">
                        <c:v>43466.416076388887</c:v>
                      </c:pt>
                      <c:pt idx="1776">
                        <c:v>43466.416087962964</c:v>
                      </c:pt>
                      <c:pt idx="1777">
                        <c:v>43466.41609953704</c:v>
                      </c:pt>
                      <c:pt idx="1778">
                        <c:v>43466.41611111111</c:v>
                      </c:pt>
                      <c:pt idx="1779">
                        <c:v>43466.416122685187</c:v>
                      </c:pt>
                      <c:pt idx="1780">
                        <c:v>43466.416134259263</c:v>
                      </c:pt>
                      <c:pt idx="1781">
                        <c:v>43466.416145833333</c:v>
                      </c:pt>
                      <c:pt idx="1782">
                        <c:v>43466.41615740741</c:v>
                      </c:pt>
                      <c:pt idx="1783">
                        <c:v>43466.416168981479</c:v>
                      </c:pt>
                      <c:pt idx="1784">
                        <c:v>43466.416180555563</c:v>
                      </c:pt>
                      <c:pt idx="1785">
                        <c:v>43466.416192129633</c:v>
                      </c:pt>
                      <c:pt idx="1786">
                        <c:v>43466.416203703702</c:v>
                      </c:pt>
                      <c:pt idx="1787">
                        <c:v>43466.416215277779</c:v>
                      </c:pt>
                      <c:pt idx="1788">
                        <c:v>43466.416226851848</c:v>
                      </c:pt>
                      <c:pt idx="1789">
                        <c:v>43466.416238425933</c:v>
                      </c:pt>
                      <c:pt idx="1790">
                        <c:v>43466.416250000002</c:v>
                      </c:pt>
                      <c:pt idx="1791">
                        <c:v>43466.416261574072</c:v>
                      </c:pt>
                      <c:pt idx="1792">
                        <c:v>43466.416273148148</c:v>
                      </c:pt>
                      <c:pt idx="1793">
                        <c:v>43466.416284722232</c:v>
                      </c:pt>
                      <c:pt idx="1794">
                        <c:v>43466.416296296287</c:v>
                      </c:pt>
                      <c:pt idx="1795">
                        <c:v>43466.416307870371</c:v>
                      </c:pt>
                      <c:pt idx="1796">
                        <c:v>43466.416319444441</c:v>
                      </c:pt>
                      <c:pt idx="1797">
                        <c:v>43466.416331018518</c:v>
                      </c:pt>
                      <c:pt idx="1798">
                        <c:v>43466.416342592587</c:v>
                      </c:pt>
                      <c:pt idx="1799">
                        <c:v>43466.416354166657</c:v>
                      </c:pt>
                      <c:pt idx="1800">
                        <c:v>43466.416365740741</c:v>
                      </c:pt>
                      <c:pt idx="1801">
                        <c:v>43466.416377314818</c:v>
                      </c:pt>
                      <c:pt idx="1802">
                        <c:v>43466.416388888887</c:v>
                      </c:pt>
                      <c:pt idx="1803">
                        <c:v>43466.416400462957</c:v>
                      </c:pt>
                      <c:pt idx="1804">
                        <c:v>43466.416412037041</c:v>
                      </c:pt>
                      <c:pt idx="1805">
                        <c:v>43466.41642361111</c:v>
                      </c:pt>
                      <c:pt idx="1806">
                        <c:v>43466.416435185187</c:v>
                      </c:pt>
                      <c:pt idx="1807">
                        <c:v>43466.416446759264</c:v>
                      </c:pt>
                      <c:pt idx="1808">
                        <c:v>43466.416458333333</c:v>
                      </c:pt>
                      <c:pt idx="1809">
                        <c:v>43466.41646990741</c:v>
                      </c:pt>
                      <c:pt idx="1810">
                        <c:v>43466.416481481479</c:v>
                      </c:pt>
                      <c:pt idx="1811">
                        <c:v>43466.416493055563</c:v>
                      </c:pt>
                      <c:pt idx="1812">
                        <c:v>43466.416504629633</c:v>
                      </c:pt>
                      <c:pt idx="1813">
                        <c:v>43466.416516203702</c:v>
                      </c:pt>
                      <c:pt idx="1814">
                        <c:v>43466.416527777779</c:v>
                      </c:pt>
                      <c:pt idx="1815">
                        <c:v>43466.416539351849</c:v>
                      </c:pt>
                      <c:pt idx="1816">
                        <c:v>43466.416550925933</c:v>
                      </c:pt>
                      <c:pt idx="1817">
                        <c:v>43466.416562500002</c:v>
                      </c:pt>
                      <c:pt idx="1818">
                        <c:v>43466.416574074072</c:v>
                      </c:pt>
                      <c:pt idx="1819">
                        <c:v>43466.416585648149</c:v>
                      </c:pt>
                      <c:pt idx="1820">
                        <c:v>43466.416597222233</c:v>
                      </c:pt>
                      <c:pt idx="1821">
                        <c:v>43466.416608796288</c:v>
                      </c:pt>
                      <c:pt idx="1822">
                        <c:v>43466.416620370372</c:v>
                      </c:pt>
                      <c:pt idx="1823">
                        <c:v>43466.416631944441</c:v>
                      </c:pt>
                      <c:pt idx="1824">
                        <c:v>43466.416643518518</c:v>
                      </c:pt>
                      <c:pt idx="1825">
                        <c:v>43466.416655092587</c:v>
                      </c:pt>
                      <c:pt idx="1826">
                        <c:v>43466.416666666657</c:v>
                      </c:pt>
                      <c:pt idx="1827">
                        <c:v>43466.416678240741</c:v>
                      </c:pt>
                      <c:pt idx="1828">
                        <c:v>43466.416689814818</c:v>
                      </c:pt>
                      <c:pt idx="1829">
                        <c:v>43466.416701388887</c:v>
                      </c:pt>
                      <c:pt idx="1830">
                        <c:v>43466.416712962957</c:v>
                      </c:pt>
                      <c:pt idx="1831">
                        <c:v>43466.416724537034</c:v>
                      </c:pt>
                      <c:pt idx="1832">
                        <c:v>43466.41673611111</c:v>
                      </c:pt>
                      <c:pt idx="1833">
                        <c:v>43466.416747685187</c:v>
                      </c:pt>
                      <c:pt idx="1834">
                        <c:v>43466.416759259257</c:v>
                      </c:pt>
                      <c:pt idx="1835">
                        <c:v>43466.416770833333</c:v>
                      </c:pt>
                      <c:pt idx="1836">
                        <c:v>43466.41678240741</c:v>
                      </c:pt>
                      <c:pt idx="1837">
                        <c:v>43466.41679398148</c:v>
                      </c:pt>
                      <c:pt idx="1838">
                        <c:v>43466.416805555556</c:v>
                      </c:pt>
                      <c:pt idx="1839">
                        <c:v>43466.416817129633</c:v>
                      </c:pt>
                      <c:pt idx="1840">
                        <c:v>43466.416828703703</c:v>
                      </c:pt>
                      <c:pt idx="1841">
                        <c:v>43466.41684027778</c:v>
                      </c:pt>
                      <c:pt idx="1842">
                        <c:v>43466.416851851849</c:v>
                      </c:pt>
                      <c:pt idx="1843">
                        <c:v>43466.416863425933</c:v>
                      </c:pt>
                      <c:pt idx="1844">
                        <c:v>43466.416875000003</c:v>
                      </c:pt>
                      <c:pt idx="1845">
                        <c:v>43466.416886574072</c:v>
                      </c:pt>
                      <c:pt idx="1846">
                        <c:v>43466.416898148149</c:v>
                      </c:pt>
                      <c:pt idx="1847">
                        <c:v>43466.416909722233</c:v>
                      </c:pt>
                      <c:pt idx="1848">
                        <c:v>43466.416921296302</c:v>
                      </c:pt>
                      <c:pt idx="1849">
                        <c:v>43466.416932870372</c:v>
                      </c:pt>
                      <c:pt idx="1850">
                        <c:v>43466.416944444441</c:v>
                      </c:pt>
                      <c:pt idx="1851">
                        <c:v>43466.416956018518</c:v>
                      </c:pt>
                      <c:pt idx="1852">
                        <c:v>43466.416967592602</c:v>
                      </c:pt>
                      <c:pt idx="1853">
                        <c:v>43466.416979166657</c:v>
                      </c:pt>
                      <c:pt idx="1854">
                        <c:v>43466.416990740741</c:v>
                      </c:pt>
                      <c:pt idx="1855">
                        <c:v>43466.417002314818</c:v>
                      </c:pt>
                      <c:pt idx="1856">
                        <c:v>43466.417013888888</c:v>
                      </c:pt>
                      <c:pt idx="1857">
                        <c:v>43466.417025462957</c:v>
                      </c:pt>
                      <c:pt idx="1858">
                        <c:v>43466.417037037027</c:v>
                      </c:pt>
                      <c:pt idx="1859">
                        <c:v>43466.417048611111</c:v>
                      </c:pt>
                      <c:pt idx="1860">
                        <c:v>43466.417060185187</c:v>
                      </c:pt>
                      <c:pt idx="1861">
                        <c:v>43466.417071759257</c:v>
                      </c:pt>
                      <c:pt idx="1862">
                        <c:v>43466.417083333326</c:v>
                      </c:pt>
                      <c:pt idx="1863">
                        <c:v>43466.417094907411</c:v>
                      </c:pt>
                      <c:pt idx="1864">
                        <c:v>43466.41710648148</c:v>
                      </c:pt>
                      <c:pt idx="1865">
                        <c:v>43466.417118055557</c:v>
                      </c:pt>
                      <c:pt idx="1866">
                        <c:v>43466.417129629634</c:v>
                      </c:pt>
                      <c:pt idx="1867">
                        <c:v>43466.417141203703</c:v>
                      </c:pt>
                      <c:pt idx="1868">
                        <c:v>43466.41715277778</c:v>
                      </c:pt>
                      <c:pt idx="1869">
                        <c:v>43466.417164351849</c:v>
                      </c:pt>
                      <c:pt idx="1870">
                        <c:v>43466.417175925933</c:v>
                      </c:pt>
                      <c:pt idx="1871">
                        <c:v>43466.417187500003</c:v>
                      </c:pt>
                      <c:pt idx="1872">
                        <c:v>43466.417199074072</c:v>
                      </c:pt>
                      <c:pt idx="1873">
                        <c:v>43466.417210648149</c:v>
                      </c:pt>
                      <c:pt idx="1874">
                        <c:v>43466.417222222219</c:v>
                      </c:pt>
                      <c:pt idx="1875">
                        <c:v>43466.417233796303</c:v>
                      </c:pt>
                      <c:pt idx="1876">
                        <c:v>43466.417245370372</c:v>
                      </c:pt>
                      <c:pt idx="1877">
                        <c:v>43466.417256944442</c:v>
                      </c:pt>
                      <c:pt idx="1878">
                        <c:v>43466.417268518519</c:v>
                      </c:pt>
                      <c:pt idx="1879">
                        <c:v>43466.417280092603</c:v>
                      </c:pt>
                      <c:pt idx="1880">
                        <c:v>43466.417291666658</c:v>
                      </c:pt>
                      <c:pt idx="1881">
                        <c:v>43466.417303240742</c:v>
                      </c:pt>
                      <c:pt idx="1882">
                        <c:v>43466.417314814818</c:v>
                      </c:pt>
                      <c:pt idx="1883">
                        <c:v>43466.417326388888</c:v>
                      </c:pt>
                      <c:pt idx="1884">
                        <c:v>43466.417337962957</c:v>
                      </c:pt>
                      <c:pt idx="1885">
                        <c:v>43466.417349537027</c:v>
                      </c:pt>
                      <c:pt idx="1886">
                        <c:v>43466.417361111111</c:v>
                      </c:pt>
                      <c:pt idx="1887">
                        <c:v>43466.417372685188</c:v>
                      </c:pt>
                      <c:pt idx="1888">
                        <c:v>43466.417384259257</c:v>
                      </c:pt>
                      <c:pt idx="1889">
                        <c:v>43466.417395833327</c:v>
                      </c:pt>
                      <c:pt idx="1890">
                        <c:v>43466.417407407411</c:v>
                      </c:pt>
                      <c:pt idx="1891">
                        <c:v>43466.41741898148</c:v>
                      </c:pt>
                      <c:pt idx="1892">
                        <c:v>43466.417430555557</c:v>
                      </c:pt>
                      <c:pt idx="1893">
                        <c:v>43466.417442129627</c:v>
                      </c:pt>
                      <c:pt idx="1894">
                        <c:v>43466.417453703703</c:v>
                      </c:pt>
                      <c:pt idx="1895">
                        <c:v>43466.41746527778</c:v>
                      </c:pt>
                      <c:pt idx="1896">
                        <c:v>43466.41747685185</c:v>
                      </c:pt>
                      <c:pt idx="1897">
                        <c:v>43466.417488425926</c:v>
                      </c:pt>
                      <c:pt idx="1898">
                        <c:v>43466.417500000003</c:v>
                      </c:pt>
                      <c:pt idx="1899">
                        <c:v>43466.417511574073</c:v>
                      </c:pt>
                      <c:pt idx="1900">
                        <c:v>43466.417523148149</c:v>
                      </c:pt>
                      <c:pt idx="1901">
                        <c:v>43466.417534722219</c:v>
                      </c:pt>
                      <c:pt idx="1902">
                        <c:v>43466.417546296303</c:v>
                      </c:pt>
                      <c:pt idx="1903">
                        <c:v>43466.417557870373</c:v>
                      </c:pt>
                      <c:pt idx="1904">
                        <c:v>43466.417569444442</c:v>
                      </c:pt>
                      <c:pt idx="1905">
                        <c:v>43466.417581018519</c:v>
                      </c:pt>
                      <c:pt idx="1906">
                        <c:v>43466.417592592603</c:v>
                      </c:pt>
                      <c:pt idx="1907">
                        <c:v>43466.417604166672</c:v>
                      </c:pt>
                      <c:pt idx="1908">
                        <c:v>43466.417615740742</c:v>
                      </c:pt>
                      <c:pt idx="1909">
                        <c:v>43466.417627314811</c:v>
                      </c:pt>
                      <c:pt idx="1910">
                        <c:v>43466.417638888888</c:v>
                      </c:pt>
                      <c:pt idx="1911">
                        <c:v>43466.417650462958</c:v>
                      </c:pt>
                      <c:pt idx="1912">
                        <c:v>43466.417662037027</c:v>
                      </c:pt>
                      <c:pt idx="1913">
                        <c:v>43466.417673611111</c:v>
                      </c:pt>
                      <c:pt idx="1914">
                        <c:v>43466.417685185188</c:v>
                      </c:pt>
                      <c:pt idx="1915">
                        <c:v>43466.417696759258</c:v>
                      </c:pt>
                      <c:pt idx="1916">
                        <c:v>43466.417708333327</c:v>
                      </c:pt>
                      <c:pt idx="1917">
                        <c:v>43466.417719907397</c:v>
                      </c:pt>
                      <c:pt idx="1918">
                        <c:v>43466.417731481481</c:v>
                      </c:pt>
                      <c:pt idx="1919">
                        <c:v>43466.417743055557</c:v>
                      </c:pt>
                      <c:pt idx="1920">
                        <c:v>43466.417754629627</c:v>
                      </c:pt>
                      <c:pt idx="1921">
                        <c:v>43466.417766203696</c:v>
                      </c:pt>
                      <c:pt idx="1922">
                        <c:v>43466.41777777778</c:v>
                      </c:pt>
                      <c:pt idx="1923">
                        <c:v>43466.41778935185</c:v>
                      </c:pt>
                      <c:pt idx="1924">
                        <c:v>43466.417800925927</c:v>
                      </c:pt>
                      <c:pt idx="1925">
                        <c:v>43466.417812500003</c:v>
                      </c:pt>
                      <c:pt idx="1926">
                        <c:v>43466.417824074073</c:v>
                      </c:pt>
                      <c:pt idx="1927">
                        <c:v>43466.41783564815</c:v>
                      </c:pt>
                      <c:pt idx="1928">
                        <c:v>43466.417847222219</c:v>
                      </c:pt>
                      <c:pt idx="1929">
                        <c:v>43466.417858796303</c:v>
                      </c:pt>
                      <c:pt idx="1930">
                        <c:v>43466.417870370373</c:v>
                      </c:pt>
                      <c:pt idx="1931">
                        <c:v>43466.417881944442</c:v>
                      </c:pt>
                      <c:pt idx="1932">
                        <c:v>43466.417893518519</c:v>
                      </c:pt>
                      <c:pt idx="1933">
                        <c:v>43466.417905092603</c:v>
                      </c:pt>
                      <c:pt idx="1934">
                        <c:v>43466.417916666673</c:v>
                      </c:pt>
                      <c:pt idx="1935">
                        <c:v>43466.417928240742</c:v>
                      </c:pt>
                      <c:pt idx="1936">
                        <c:v>43466.417939814812</c:v>
                      </c:pt>
                      <c:pt idx="1937">
                        <c:v>43466.417951388888</c:v>
                      </c:pt>
                      <c:pt idx="1938">
                        <c:v>43466.417962962973</c:v>
                      </c:pt>
                      <c:pt idx="1939">
                        <c:v>43466.417974537027</c:v>
                      </c:pt>
                      <c:pt idx="1940">
                        <c:v>43466.417986111112</c:v>
                      </c:pt>
                      <c:pt idx="1941">
                        <c:v>43466.417997685188</c:v>
                      </c:pt>
                      <c:pt idx="1942">
                        <c:v>43466.418009259258</c:v>
                      </c:pt>
                      <c:pt idx="1943">
                        <c:v>43466.418020833327</c:v>
                      </c:pt>
                      <c:pt idx="1944">
                        <c:v>43466.418032407397</c:v>
                      </c:pt>
                      <c:pt idx="1945">
                        <c:v>43466.418043981481</c:v>
                      </c:pt>
                      <c:pt idx="1946">
                        <c:v>43466.418055555558</c:v>
                      </c:pt>
                      <c:pt idx="1947">
                        <c:v>43466.418067129627</c:v>
                      </c:pt>
                      <c:pt idx="1948">
                        <c:v>43466.418078703697</c:v>
                      </c:pt>
                      <c:pt idx="1949">
                        <c:v>43466.418090277781</c:v>
                      </c:pt>
                      <c:pt idx="1950">
                        <c:v>43466.41810185185</c:v>
                      </c:pt>
                      <c:pt idx="1951">
                        <c:v>43466.418113425927</c:v>
                      </c:pt>
                      <c:pt idx="1952">
                        <c:v>43466.418124999997</c:v>
                      </c:pt>
                      <c:pt idx="1953">
                        <c:v>43466.418136574073</c:v>
                      </c:pt>
                      <c:pt idx="1954">
                        <c:v>43466.41814814815</c:v>
                      </c:pt>
                      <c:pt idx="1955">
                        <c:v>43466.41815972222</c:v>
                      </c:pt>
                      <c:pt idx="1956">
                        <c:v>43466.418171296304</c:v>
                      </c:pt>
                      <c:pt idx="1957">
                        <c:v>43466.418182870373</c:v>
                      </c:pt>
                      <c:pt idx="1958">
                        <c:v>43466.418194444443</c:v>
                      </c:pt>
                      <c:pt idx="1959">
                        <c:v>43466.418206018519</c:v>
                      </c:pt>
                      <c:pt idx="1960">
                        <c:v>43466.418217592603</c:v>
                      </c:pt>
                      <c:pt idx="1961">
                        <c:v>43466.418229166673</c:v>
                      </c:pt>
                      <c:pt idx="1962">
                        <c:v>43466.418240740742</c:v>
                      </c:pt>
                      <c:pt idx="1963">
                        <c:v>43466.418252314812</c:v>
                      </c:pt>
                      <c:pt idx="1964">
                        <c:v>43466.418263888889</c:v>
                      </c:pt>
                      <c:pt idx="1965">
                        <c:v>43466.418275462973</c:v>
                      </c:pt>
                      <c:pt idx="1966">
                        <c:v>43466.418287037042</c:v>
                      </c:pt>
                      <c:pt idx="1967">
                        <c:v>43466.418298611112</c:v>
                      </c:pt>
                      <c:pt idx="1968">
                        <c:v>43466.418310185189</c:v>
                      </c:pt>
                      <c:pt idx="1969">
                        <c:v>43466.418321759258</c:v>
                      </c:pt>
                      <c:pt idx="1970">
                        <c:v>43466.418333333328</c:v>
                      </c:pt>
                      <c:pt idx="1971">
                        <c:v>43466.418344907397</c:v>
                      </c:pt>
                      <c:pt idx="1972">
                        <c:v>43466.418356481481</c:v>
                      </c:pt>
                      <c:pt idx="1973">
                        <c:v>43466.418368055558</c:v>
                      </c:pt>
                      <c:pt idx="1974">
                        <c:v>43466.418379629627</c:v>
                      </c:pt>
                      <c:pt idx="1975">
                        <c:v>43466.418391203697</c:v>
                      </c:pt>
                      <c:pt idx="1976">
                        <c:v>43466.418402777781</c:v>
                      </c:pt>
                      <c:pt idx="1977">
                        <c:v>43466.418414351851</c:v>
                      </c:pt>
                      <c:pt idx="1978">
                        <c:v>43466.418425925927</c:v>
                      </c:pt>
                      <c:pt idx="1979">
                        <c:v>43466.418437499997</c:v>
                      </c:pt>
                      <c:pt idx="1980">
                        <c:v>43466.418449074074</c:v>
                      </c:pt>
                      <c:pt idx="1981">
                        <c:v>43466.41846064815</c:v>
                      </c:pt>
                      <c:pt idx="1982">
                        <c:v>43466.41847222222</c:v>
                      </c:pt>
                      <c:pt idx="1983">
                        <c:v>43466.418483796297</c:v>
                      </c:pt>
                      <c:pt idx="1984">
                        <c:v>43466.418495370373</c:v>
                      </c:pt>
                      <c:pt idx="1985">
                        <c:v>43466.418506944443</c:v>
                      </c:pt>
                      <c:pt idx="1986">
                        <c:v>43466.41851851852</c:v>
                      </c:pt>
                      <c:pt idx="1987">
                        <c:v>43466.418530092589</c:v>
                      </c:pt>
                      <c:pt idx="1988">
                        <c:v>43466.418541666673</c:v>
                      </c:pt>
                      <c:pt idx="1989">
                        <c:v>43466.418553240743</c:v>
                      </c:pt>
                      <c:pt idx="1990">
                        <c:v>43466.418564814812</c:v>
                      </c:pt>
                      <c:pt idx="1991">
                        <c:v>43466.418576388889</c:v>
                      </c:pt>
                      <c:pt idx="1992">
                        <c:v>43466.418587962973</c:v>
                      </c:pt>
                      <c:pt idx="1993">
                        <c:v>43466.418599537043</c:v>
                      </c:pt>
                      <c:pt idx="1994">
                        <c:v>43466.418611111112</c:v>
                      </c:pt>
                      <c:pt idx="1995">
                        <c:v>43466.418622685182</c:v>
                      </c:pt>
                      <c:pt idx="1996">
                        <c:v>43466.418634259258</c:v>
                      </c:pt>
                      <c:pt idx="1997">
                        <c:v>43466.418645833342</c:v>
                      </c:pt>
                      <c:pt idx="1998">
                        <c:v>43466.418657407397</c:v>
                      </c:pt>
                      <c:pt idx="1999">
                        <c:v>43466.418668981481</c:v>
                      </c:pt>
                      <c:pt idx="2000">
                        <c:v>43466.418680555558</c:v>
                      </c:pt>
                      <c:pt idx="2001">
                        <c:v>43466.418692129628</c:v>
                      </c:pt>
                      <c:pt idx="2002">
                        <c:v>43466.418703703697</c:v>
                      </c:pt>
                      <c:pt idx="2003">
                        <c:v>43466.418715277781</c:v>
                      </c:pt>
                      <c:pt idx="2004">
                        <c:v>43466.418726851851</c:v>
                      </c:pt>
                      <c:pt idx="2005">
                        <c:v>43466.418738425928</c:v>
                      </c:pt>
                      <c:pt idx="2006">
                        <c:v>43466.418749999997</c:v>
                      </c:pt>
                      <c:pt idx="2007">
                        <c:v>43466.418761574067</c:v>
                      </c:pt>
                      <c:pt idx="2008">
                        <c:v>43466.418773148151</c:v>
                      </c:pt>
                      <c:pt idx="2009">
                        <c:v>43466.41878472222</c:v>
                      </c:pt>
                      <c:pt idx="2010">
                        <c:v>43466.418796296297</c:v>
                      </c:pt>
                      <c:pt idx="2011">
                        <c:v>43466.418807870366</c:v>
                      </c:pt>
                      <c:pt idx="2012">
                        <c:v>43466.418819444443</c:v>
                      </c:pt>
                      <c:pt idx="2013">
                        <c:v>43466.41883101852</c:v>
                      </c:pt>
                      <c:pt idx="2014">
                        <c:v>43466.418842592589</c:v>
                      </c:pt>
                      <c:pt idx="2015">
                        <c:v>43466.418854166674</c:v>
                      </c:pt>
                      <c:pt idx="2016">
                        <c:v>43466.418865740743</c:v>
                      </c:pt>
                      <c:pt idx="2017">
                        <c:v>43466.418877314813</c:v>
                      </c:pt>
                      <c:pt idx="2018">
                        <c:v>43466.418888888889</c:v>
                      </c:pt>
                      <c:pt idx="2019">
                        <c:v>43466.418900462973</c:v>
                      </c:pt>
                      <c:pt idx="2020">
                        <c:v>43466.418912037043</c:v>
                      </c:pt>
                      <c:pt idx="2021">
                        <c:v>43466.418923611112</c:v>
                      </c:pt>
                      <c:pt idx="2022">
                        <c:v>43466.418935185182</c:v>
                      </c:pt>
                      <c:pt idx="2023">
                        <c:v>43466.418946759259</c:v>
                      </c:pt>
                      <c:pt idx="2024">
                        <c:v>43466.418958333343</c:v>
                      </c:pt>
                      <c:pt idx="2025">
                        <c:v>43466.418969907398</c:v>
                      </c:pt>
                      <c:pt idx="2026">
                        <c:v>43466.418981481482</c:v>
                      </c:pt>
                      <c:pt idx="2027">
                        <c:v>43466.418993055559</c:v>
                      </c:pt>
                      <c:pt idx="2028">
                        <c:v>43466.419004629628</c:v>
                      </c:pt>
                      <c:pt idx="2029">
                        <c:v>43466.419016203698</c:v>
                      </c:pt>
                      <c:pt idx="2030">
                        <c:v>43466.419027777767</c:v>
                      </c:pt>
                      <c:pt idx="2031">
                        <c:v>43466.419039351851</c:v>
                      </c:pt>
                      <c:pt idx="2032">
                        <c:v>43466.419050925928</c:v>
                      </c:pt>
                      <c:pt idx="2033">
                        <c:v>43466.419062499997</c:v>
                      </c:pt>
                      <c:pt idx="2034">
                        <c:v>43466.419074074067</c:v>
                      </c:pt>
                      <c:pt idx="2035">
                        <c:v>43466.419085648151</c:v>
                      </c:pt>
                      <c:pt idx="2036">
                        <c:v>43466.41909722222</c:v>
                      </c:pt>
                      <c:pt idx="2037">
                        <c:v>43466.419108796297</c:v>
                      </c:pt>
                      <c:pt idx="2038">
                        <c:v>43466.419120370367</c:v>
                      </c:pt>
                      <c:pt idx="2039">
                        <c:v>43466.419131944444</c:v>
                      </c:pt>
                      <c:pt idx="2040">
                        <c:v>43466.41914351852</c:v>
                      </c:pt>
                      <c:pt idx="2041">
                        <c:v>43466.41915509259</c:v>
                      </c:pt>
                      <c:pt idx="2042">
                        <c:v>43466.419166666667</c:v>
                      </c:pt>
                      <c:pt idx="2043">
                        <c:v>43466.419178240743</c:v>
                      </c:pt>
                      <c:pt idx="2044">
                        <c:v>43466.419189814813</c:v>
                      </c:pt>
                      <c:pt idx="2045">
                        <c:v>43466.41920138889</c:v>
                      </c:pt>
                      <c:pt idx="2046">
                        <c:v>43466.419212962966</c:v>
                      </c:pt>
                      <c:pt idx="2047">
                        <c:v>43466.419224537043</c:v>
                      </c:pt>
                      <c:pt idx="2048">
                        <c:v>43466.419236111113</c:v>
                      </c:pt>
                      <c:pt idx="2049">
                        <c:v>43466.419247685182</c:v>
                      </c:pt>
                      <c:pt idx="2050">
                        <c:v>43466.419259259259</c:v>
                      </c:pt>
                      <c:pt idx="2051">
                        <c:v>43466.419270833343</c:v>
                      </c:pt>
                      <c:pt idx="2052">
                        <c:v>43466.419282407413</c:v>
                      </c:pt>
                      <c:pt idx="2053">
                        <c:v>43466.419293981482</c:v>
                      </c:pt>
                      <c:pt idx="2054">
                        <c:v>43466.419305555559</c:v>
                      </c:pt>
                      <c:pt idx="2055">
                        <c:v>43466.419317129628</c:v>
                      </c:pt>
                      <c:pt idx="2056">
                        <c:v>43466.419328703712</c:v>
                      </c:pt>
                      <c:pt idx="2057">
                        <c:v>43466.419340277767</c:v>
                      </c:pt>
                      <c:pt idx="2058">
                        <c:v>43466.419351851851</c:v>
                      </c:pt>
                      <c:pt idx="2059">
                        <c:v>43466.419363425928</c:v>
                      </c:pt>
                      <c:pt idx="2060">
                        <c:v>43466.419374999998</c:v>
                      </c:pt>
                      <c:pt idx="2061">
                        <c:v>43466.419386574067</c:v>
                      </c:pt>
                      <c:pt idx="2062">
                        <c:v>43466.419398148151</c:v>
                      </c:pt>
                      <c:pt idx="2063">
                        <c:v>43466.419409722221</c:v>
                      </c:pt>
                      <c:pt idx="2064">
                        <c:v>43466.419421296298</c:v>
                      </c:pt>
                      <c:pt idx="2065">
                        <c:v>43466.419432870367</c:v>
                      </c:pt>
                      <c:pt idx="2066">
                        <c:v>43466.419444444437</c:v>
                      </c:pt>
                      <c:pt idx="2067">
                        <c:v>43466.419456018521</c:v>
                      </c:pt>
                      <c:pt idx="2068">
                        <c:v>43466.41946759259</c:v>
                      </c:pt>
                      <c:pt idx="2069">
                        <c:v>43466.419479166667</c:v>
                      </c:pt>
                      <c:pt idx="2070">
                        <c:v>43466.419490740736</c:v>
                      </c:pt>
                      <c:pt idx="2071">
                        <c:v>43466.419502314813</c:v>
                      </c:pt>
                      <c:pt idx="2072">
                        <c:v>43466.41951388889</c:v>
                      </c:pt>
                      <c:pt idx="2073">
                        <c:v>43466.419525462959</c:v>
                      </c:pt>
                      <c:pt idx="2074">
                        <c:v>43466.419537037043</c:v>
                      </c:pt>
                      <c:pt idx="2075">
                        <c:v>43466.419548611113</c:v>
                      </c:pt>
                      <c:pt idx="2076">
                        <c:v>43466.419560185182</c:v>
                      </c:pt>
                      <c:pt idx="2077">
                        <c:v>43466.419571759259</c:v>
                      </c:pt>
                      <c:pt idx="2078">
                        <c:v>43466.419583333343</c:v>
                      </c:pt>
                      <c:pt idx="2079">
                        <c:v>43466.419594907413</c:v>
                      </c:pt>
                      <c:pt idx="2080">
                        <c:v>43466.419606481482</c:v>
                      </c:pt>
                      <c:pt idx="2081">
                        <c:v>43466.419618055559</c:v>
                      </c:pt>
                      <c:pt idx="2082">
                        <c:v>43466.419629629629</c:v>
                      </c:pt>
                      <c:pt idx="2083">
                        <c:v>43466.419641203713</c:v>
                      </c:pt>
                      <c:pt idx="2084">
                        <c:v>43466.419652777768</c:v>
                      </c:pt>
                      <c:pt idx="2085">
                        <c:v>43466.419664351852</c:v>
                      </c:pt>
                      <c:pt idx="2086">
                        <c:v>43466.419675925928</c:v>
                      </c:pt>
                      <c:pt idx="2087">
                        <c:v>43466.419687499998</c:v>
                      </c:pt>
                      <c:pt idx="2088">
                        <c:v>43466.419699074067</c:v>
                      </c:pt>
                      <c:pt idx="2089">
                        <c:v>43466.419710648152</c:v>
                      </c:pt>
                      <c:pt idx="2090">
                        <c:v>43466.419722222221</c:v>
                      </c:pt>
                      <c:pt idx="2091">
                        <c:v>43466.419733796298</c:v>
                      </c:pt>
                      <c:pt idx="2092">
                        <c:v>43466.419745370367</c:v>
                      </c:pt>
                      <c:pt idx="2093">
                        <c:v>43466.419756944437</c:v>
                      </c:pt>
                      <c:pt idx="2094">
                        <c:v>43466.419768518521</c:v>
                      </c:pt>
                      <c:pt idx="2095">
                        <c:v>43466.41978009259</c:v>
                      </c:pt>
                      <c:pt idx="2096">
                        <c:v>43466.419791666667</c:v>
                      </c:pt>
                      <c:pt idx="2097">
                        <c:v>43466.419803240737</c:v>
                      </c:pt>
                      <c:pt idx="2098">
                        <c:v>43466.419814814813</c:v>
                      </c:pt>
                      <c:pt idx="2099">
                        <c:v>43466.41982638889</c:v>
                      </c:pt>
                      <c:pt idx="2100">
                        <c:v>43466.41983796296</c:v>
                      </c:pt>
                      <c:pt idx="2101">
                        <c:v>43466.419849537036</c:v>
                      </c:pt>
                      <c:pt idx="2102">
                        <c:v>43466.419861111113</c:v>
                      </c:pt>
                      <c:pt idx="2103">
                        <c:v>43466.419872685183</c:v>
                      </c:pt>
                      <c:pt idx="2104">
                        <c:v>43466.41988425926</c:v>
                      </c:pt>
                      <c:pt idx="2105">
                        <c:v>43466.419895833344</c:v>
                      </c:pt>
                      <c:pt idx="2106">
                        <c:v>43466.419907407413</c:v>
                      </c:pt>
                      <c:pt idx="2107">
                        <c:v>43466.419918981483</c:v>
                      </c:pt>
                      <c:pt idx="2108">
                        <c:v>43466.419930555552</c:v>
                      </c:pt>
                      <c:pt idx="2109">
                        <c:v>43466.419942129629</c:v>
                      </c:pt>
                      <c:pt idx="2110">
                        <c:v>43466.419953703713</c:v>
                      </c:pt>
                      <c:pt idx="2111">
                        <c:v>43466.419965277782</c:v>
                      </c:pt>
                      <c:pt idx="2112">
                        <c:v>43466.419976851852</c:v>
                      </c:pt>
                      <c:pt idx="2113">
                        <c:v>43466.419988425929</c:v>
                      </c:pt>
                      <c:pt idx="2114">
                        <c:v>43466.42</c:v>
                      </c:pt>
                      <c:pt idx="2115">
                        <c:v>43466.420011574082</c:v>
                      </c:pt>
                      <c:pt idx="2116">
                        <c:v>43466.420023148137</c:v>
                      </c:pt>
                      <c:pt idx="2117">
                        <c:v>43466.420034722221</c:v>
                      </c:pt>
                      <c:pt idx="2118">
                        <c:v>43466.420046296298</c:v>
                      </c:pt>
                      <c:pt idx="2119">
                        <c:v>43466.420057870368</c:v>
                      </c:pt>
                      <c:pt idx="2120">
                        <c:v>43466.420069444437</c:v>
                      </c:pt>
                      <c:pt idx="2121">
                        <c:v>43466.420081018521</c:v>
                      </c:pt>
                      <c:pt idx="2122">
                        <c:v>43466.420092592591</c:v>
                      </c:pt>
                      <c:pt idx="2123">
                        <c:v>43466.420104166667</c:v>
                      </c:pt>
                      <c:pt idx="2124">
                        <c:v>43466.420115740737</c:v>
                      </c:pt>
                      <c:pt idx="2125">
                        <c:v>43466.420127314806</c:v>
                      </c:pt>
                      <c:pt idx="2126">
                        <c:v>43466.420138888891</c:v>
                      </c:pt>
                      <c:pt idx="2127">
                        <c:v>43466.42015046296</c:v>
                      </c:pt>
                      <c:pt idx="2128">
                        <c:v>43466.420162037037</c:v>
                      </c:pt>
                      <c:pt idx="2129">
                        <c:v>43466.420173611114</c:v>
                      </c:pt>
                      <c:pt idx="2130">
                        <c:v>43466.420185185183</c:v>
                      </c:pt>
                      <c:pt idx="2131">
                        <c:v>43466.42019675926</c:v>
                      </c:pt>
                      <c:pt idx="2132">
                        <c:v>43466.420208333337</c:v>
                      </c:pt>
                      <c:pt idx="2133">
                        <c:v>43466.420219907413</c:v>
                      </c:pt>
                      <c:pt idx="2134">
                        <c:v>43466.420231481483</c:v>
                      </c:pt>
                      <c:pt idx="2135">
                        <c:v>43466.420243055552</c:v>
                      </c:pt>
                      <c:pt idx="2136">
                        <c:v>43466.420254629629</c:v>
                      </c:pt>
                      <c:pt idx="2137">
                        <c:v>43466.420266203713</c:v>
                      </c:pt>
                      <c:pt idx="2138">
                        <c:v>43466.420277777783</c:v>
                      </c:pt>
                      <c:pt idx="2139">
                        <c:v>43466.420289351852</c:v>
                      </c:pt>
                      <c:pt idx="2140">
                        <c:v>43466.420300925929</c:v>
                      </c:pt>
                      <c:pt idx="2141">
                        <c:v>43466.420312499999</c:v>
                      </c:pt>
                      <c:pt idx="2142">
                        <c:v>43466.420324074083</c:v>
                      </c:pt>
                      <c:pt idx="2143">
                        <c:v>43466.420335648138</c:v>
                      </c:pt>
                      <c:pt idx="2144">
                        <c:v>43466.420347222222</c:v>
                      </c:pt>
                      <c:pt idx="2145">
                        <c:v>43466.420358796298</c:v>
                      </c:pt>
                      <c:pt idx="2146">
                        <c:v>43466.420370370368</c:v>
                      </c:pt>
                      <c:pt idx="2147">
                        <c:v>43466.420381944437</c:v>
                      </c:pt>
                      <c:pt idx="2148">
                        <c:v>43466.420393518521</c:v>
                      </c:pt>
                      <c:pt idx="2149">
                        <c:v>43466.420405092591</c:v>
                      </c:pt>
                      <c:pt idx="2150">
                        <c:v>43466.420416666668</c:v>
                      </c:pt>
                      <c:pt idx="2151">
                        <c:v>43466.420428240737</c:v>
                      </c:pt>
                      <c:pt idx="2152">
                        <c:v>43466.420439814807</c:v>
                      </c:pt>
                      <c:pt idx="2153">
                        <c:v>43466.420451388891</c:v>
                      </c:pt>
                      <c:pt idx="2154">
                        <c:v>43466.42046296296</c:v>
                      </c:pt>
                      <c:pt idx="2155">
                        <c:v>43466.420474537037</c:v>
                      </c:pt>
                      <c:pt idx="2156">
                        <c:v>43466.420486111107</c:v>
                      </c:pt>
                      <c:pt idx="2157">
                        <c:v>43466.420497685183</c:v>
                      </c:pt>
                      <c:pt idx="2158">
                        <c:v>43466.42050925926</c:v>
                      </c:pt>
                      <c:pt idx="2159">
                        <c:v>43466.420520833337</c:v>
                      </c:pt>
                      <c:pt idx="2160">
                        <c:v>43466.420532407406</c:v>
                      </c:pt>
                      <c:pt idx="2161">
                        <c:v>43466.420543981483</c:v>
                      </c:pt>
                      <c:pt idx="2162">
                        <c:v>43466.420555555553</c:v>
                      </c:pt>
                      <c:pt idx="2163">
                        <c:v>43466.420567129629</c:v>
                      </c:pt>
                      <c:pt idx="2164">
                        <c:v>43466.420578703714</c:v>
                      </c:pt>
                      <c:pt idx="2165">
                        <c:v>43466.420590277783</c:v>
                      </c:pt>
                      <c:pt idx="2166">
                        <c:v>43466.420601851853</c:v>
                      </c:pt>
                      <c:pt idx="2167">
                        <c:v>43466.420613425929</c:v>
                      </c:pt>
                      <c:pt idx="2168">
                        <c:v>43466.420624999999</c:v>
                      </c:pt>
                      <c:pt idx="2169">
                        <c:v>43466.420636574083</c:v>
                      </c:pt>
                      <c:pt idx="2170">
                        <c:v>43466.420648148152</c:v>
                      </c:pt>
                      <c:pt idx="2171">
                        <c:v>43466.420659722222</c:v>
                      </c:pt>
                      <c:pt idx="2172">
                        <c:v>43466.420671296299</c:v>
                      </c:pt>
                      <c:pt idx="2173">
                        <c:v>43466.420682870368</c:v>
                      </c:pt>
                      <c:pt idx="2174">
                        <c:v>43466.420694444438</c:v>
                      </c:pt>
                      <c:pt idx="2175">
                        <c:v>43466.420706018522</c:v>
                      </c:pt>
                      <c:pt idx="2176">
                        <c:v>43466.420717592591</c:v>
                      </c:pt>
                      <c:pt idx="2177">
                        <c:v>43466.420729166668</c:v>
                      </c:pt>
                      <c:pt idx="2178">
                        <c:v>43466.420740740738</c:v>
                      </c:pt>
                      <c:pt idx="2179">
                        <c:v>43466.420752314807</c:v>
                      </c:pt>
                      <c:pt idx="2180">
                        <c:v>43466.420763888891</c:v>
                      </c:pt>
                      <c:pt idx="2181">
                        <c:v>43466.420775462961</c:v>
                      </c:pt>
                      <c:pt idx="2182">
                        <c:v>43466.420787037037</c:v>
                      </c:pt>
                      <c:pt idx="2183">
                        <c:v>43466.420798611107</c:v>
                      </c:pt>
                      <c:pt idx="2184">
                        <c:v>43466.420810185176</c:v>
                      </c:pt>
                      <c:pt idx="2185">
                        <c:v>43466.42082175926</c:v>
                      </c:pt>
                      <c:pt idx="2186">
                        <c:v>43466.42083333333</c:v>
                      </c:pt>
                      <c:pt idx="2187">
                        <c:v>43466.420844907407</c:v>
                      </c:pt>
                      <c:pt idx="2188">
                        <c:v>43466.420856481483</c:v>
                      </c:pt>
                      <c:pt idx="2189">
                        <c:v>43466.420868055553</c:v>
                      </c:pt>
                      <c:pt idx="2190">
                        <c:v>43466.42087962963</c:v>
                      </c:pt>
                      <c:pt idx="2191">
                        <c:v>43466.420891203707</c:v>
                      </c:pt>
                      <c:pt idx="2192">
                        <c:v>43466.420902777783</c:v>
                      </c:pt>
                      <c:pt idx="2193">
                        <c:v>43466.420914351853</c:v>
                      </c:pt>
                      <c:pt idx="2194">
                        <c:v>43466.420925925922</c:v>
                      </c:pt>
                      <c:pt idx="2195">
                        <c:v>43466.420937499999</c:v>
                      </c:pt>
                      <c:pt idx="2196">
                        <c:v>43466.420949074083</c:v>
                      </c:pt>
                      <c:pt idx="2197">
                        <c:v>43466.420960648153</c:v>
                      </c:pt>
                      <c:pt idx="2198">
                        <c:v>43466.420972222222</c:v>
                      </c:pt>
                      <c:pt idx="2199">
                        <c:v>43466.420983796299</c:v>
                      </c:pt>
                      <c:pt idx="2200">
                        <c:v>43466.420995370368</c:v>
                      </c:pt>
                      <c:pt idx="2201">
                        <c:v>43466.421006944453</c:v>
                      </c:pt>
                      <c:pt idx="2202">
                        <c:v>43466.421018518522</c:v>
                      </c:pt>
                      <c:pt idx="2203">
                        <c:v>43466.421030092592</c:v>
                      </c:pt>
                      <c:pt idx="2204">
                        <c:v>43466.421041666668</c:v>
                      </c:pt>
                      <c:pt idx="2205">
                        <c:v>43466.421053240738</c:v>
                      </c:pt>
                      <c:pt idx="2206">
                        <c:v>43466.421064814807</c:v>
                      </c:pt>
                      <c:pt idx="2207">
                        <c:v>43466.421076388891</c:v>
                      </c:pt>
                      <c:pt idx="2208">
                        <c:v>43466.421087962961</c:v>
                      </c:pt>
                      <c:pt idx="2209">
                        <c:v>43466.421099537038</c:v>
                      </c:pt>
                      <c:pt idx="2210">
                        <c:v>43466.421111111107</c:v>
                      </c:pt>
                      <c:pt idx="2211">
                        <c:v>43466.421122685177</c:v>
                      </c:pt>
                      <c:pt idx="2212">
                        <c:v>43466.421134259261</c:v>
                      </c:pt>
                      <c:pt idx="2213">
                        <c:v>43466.42114583333</c:v>
                      </c:pt>
                      <c:pt idx="2214">
                        <c:v>43466.421157407407</c:v>
                      </c:pt>
                      <c:pt idx="2215">
                        <c:v>43466.421168981477</c:v>
                      </c:pt>
                      <c:pt idx="2216">
                        <c:v>43466.421180555553</c:v>
                      </c:pt>
                      <c:pt idx="2217">
                        <c:v>43466.42119212963</c:v>
                      </c:pt>
                      <c:pt idx="2218">
                        <c:v>43466.421203703707</c:v>
                      </c:pt>
                      <c:pt idx="2219">
                        <c:v>43466.421215277784</c:v>
                      </c:pt>
                      <c:pt idx="2220">
                        <c:v>43466.421226851853</c:v>
                      </c:pt>
                      <c:pt idx="2221">
                        <c:v>43466.421238425923</c:v>
                      </c:pt>
                      <c:pt idx="2222">
                        <c:v>43466.421249999999</c:v>
                      </c:pt>
                      <c:pt idx="2223">
                        <c:v>43466.421261574083</c:v>
                      </c:pt>
                      <c:pt idx="2224">
                        <c:v>43466.421273148153</c:v>
                      </c:pt>
                      <c:pt idx="2225">
                        <c:v>43466.421284722222</c:v>
                      </c:pt>
                      <c:pt idx="2226">
                        <c:v>43466.421296296299</c:v>
                      </c:pt>
                      <c:pt idx="2227">
                        <c:v>43466.421307870369</c:v>
                      </c:pt>
                      <c:pt idx="2228">
                        <c:v>43466.421319444453</c:v>
                      </c:pt>
                      <c:pt idx="2229">
                        <c:v>43466.421331018522</c:v>
                      </c:pt>
                      <c:pt idx="2230">
                        <c:v>43466.421342592592</c:v>
                      </c:pt>
                      <c:pt idx="2231">
                        <c:v>43466.421354166669</c:v>
                      </c:pt>
                      <c:pt idx="2232">
                        <c:v>43466.421365740738</c:v>
                      </c:pt>
                      <c:pt idx="2233">
                        <c:v>43466.421377314808</c:v>
                      </c:pt>
                      <c:pt idx="2234">
                        <c:v>43466.421388888892</c:v>
                      </c:pt>
                      <c:pt idx="2235">
                        <c:v>43466.421400462961</c:v>
                      </c:pt>
                      <c:pt idx="2236">
                        <c:v>43466.421412037038</c:v>
                      </c:pt>
                      <c:pt idx="2237">
                        <c:v>43466.421423611107</c:v>
                      </c:pt>
                      <c:pt idx="2238">
                        <c:v>43466.421435185177</c:v>
                      </c:pt>
                      <c:pt idx="2239">
                        <c:v>43466.421446759261</c:v>
                      </c:pt>
                      <c:pt idx="2240">
                        <c:v>43466.421458333331</c:v>
                      </c:pt>
                      <c:pt idx="2241">
                        <c:v>43466.421469907407</c:v>
                      </c:pt>
                      <c:pt idx="2242">
                        <c:v>43466.421481481477</c:v>
                      </c:pt>
                      <c:pt idx="2243">
                        <c:v>43466.421493055554</c:v>
                      </c:pt>
                      <c:pt idx="2244">
                        <c:v>43466.42150462963</c:v>
                      </c:pt>
                      <c:pt idx="2245">
                        <c:v>43466.421516203707</c:v>
                      </c:pt>
                      <c:pt idx="2246">
                        <c:v>43466.421527777777</c:v>
                      </c:pt>
                      <c:pt idx="2247">
                        <c:v>43466.421539351853</c:v>
                      </c:pt>
                      <c:pt idx="2248">
                        <c:v>43466.421550925923</c:v>
                      </c:pt>
                      <c:pt idx="2249">
                        <c:v>43466.4215625</c:v>
                      </c:pt>
                      <c:pt idx="2250">
                        <c:v>43466.421574074076</c:v>
                      </c:pt>
                      <c:pt idx="2251">
                        <c:v>43466.421585648153</c:v>
                      </c:pt>
                      <c:pt idx="2252">
                        <c:v>43466.421597222223</c:v>
                      </c:pt>
                      <c:pt idx="2253">
                        <c:v>43466.4216087963</c:v>
                      </c:pt>
                      <c:pt idx="2254">
                        <c:v>43466.421620370369</c:v>
                      </c:pt>
                      <c:pt idx="2255">
                        <c:v>43466.421631944453</c:v>
                      </c:pt>
                      <c:pt idx="2256">
                        <c:v>43466.421643518523</c:v>
                      </c:pt>
                      <c:pt idx="2257">
                        <c:v>43466.421655092592</c:v>
                      </c:pt>
                      <c:pt idx="2258">
                        <c:v>43466.421666666669</c:v>
                      </c:pt>
                      <c:pt idx="2259">
                        <c:v>43466.421678240738</c:v>
                      </c:pt>
                      <c:pt idx="2260">
                        <c:v>43466.421689814822</c:v>
                      </c:pt>
                      <c:pt idx="2261">
                        <c:v>43466.421701388892</c:v>
                      </c:pt>
                      <c:pt idx="2262">
                        <c:v>43466.421712962961</c:v>
                      </c:pt>
                      <c:pt idx="2263">
                        <c:v>43466.421724537038</c:v>
                      </c:pt>
                      <c:pt idx="2264">
                        <c:v>43466.421736111108</c:v>
                      </c:pt>
                      <c:pt idx="2265">
                        <c:v>43466.421747685177</c:v>
                      </c:pt>
                      <c:pt idx="2266">
                        <c:v>43466.421759259261</c:v>
                      </c:pt>
                      <c:pt idx="2267">
                        <c:v>43466.421770833331</c:v>
                      </c:pt>
                      <c:pt idx="2268">
                        <c:v>43466.421782407408</c:v>
                      </c:pt>
                      <c:pt idx="2269">
                        <c:v>43466.421793981477</c:v>
                      </c:pt>
                      <c:pt idx="2270">
                        <c:v>43466.421805555547</c:v>
                      </c:pt>
                      <c:pt idx="2271">
                        <c:v>43466.421817129631</c:v>
                      </c:pt>
                      <c:pt idx="2272">
                        <c:v>43466.4218287037</c:v>
                      </c:pt>
                      <c:pt idx="2273">
                        <c:v>43466.421840277777</c:v>
                      </c:pt>
                      <c:pt idx="2274">
                        <c:v>43466.421851851846</c:v>
                      </c:pt>
                      <c:pt idx="2275">
                        <c:v>43466.421863425923</c:v>
                      </c:pt>
                      <c:pt idx="2276">
                        <c:v>43466.421875</c:v>
                      </c:pt>
                      <c:pt idx="2277">
                        <c:v>43466.421886574077</c:v>
                      </c:pt>
                      <c:pt idx="2278">
                        <c:v>43466.421898148154</c:v>
                      </c:pt>
                      <c:pt idx="2279">
                        <c:v>43466.421909722223</c:v>
                      </c:pt>
                      <c:pt idx="2280">
                        <c:v>43466.4219212963</c:v>
                      </c:pt>
                      <c:pt idx="2281">
                        <c:v>43466.421932870369</c:v>
                      </c:pt>
                      <c:pt idx="2282">
                        <c:v>43466.421944444453</c:v>
                      </c:pt>
                      <c:pt idx="2283">
                        <c:v>43466.421956018523</c:v>
                      </c:pt>
                      <c:pt idx="2284">
                        <c:v>43466.421967592592</c:v>
                      </c:pt>
                      <c:pt idx="2285">
                        <c:v>43466.421979166669</c:v>
                      </c:pt>
                      <c:pt idx="2286">
                        <c:v>43466.421990740739</c:v>
                      </c:pt>
                      <c:pt idx="2287">
                        <c:v>43466.422002314823</c:v>
                      </c:pt>
                      <c:pt idx="2288">
                        <c:v>43466.422013888892</c:v>
                      </c:pt>
                      <c:pt idx="2289">
                        <c:v>43466.422025462962</c:v>
                      </c:pt>
                      <c:pt idx="2290">
                        <c:v>43466.422037037039</c:v>
                      </c:pt>
                      <c:pt idx="2291">
                        <c:v>43466.422048611108</c:v>
                      </c:pt>
                      <c:pt idx="2292">
                        <c:v>43466.422060185178</c:v>
                      </c:pt>
                      <c:pt idx="2293">
                        <c:v>43466.422071759262</c:v>
                      </c:pt>
                      <c:pt idx="2294">
                        <c:v>43466.422083333331</c:v>
                      </c:pt>
                      <c:pt idx="2295">
                        <c:v>43466.422094907408</c:v>
                      </c:pt>
                      <c:pt idx="2296">
                        <c:v>43466.422106481477</c:v>
                      </c:pt>
                      <c:pt idx="2297">
                        <c:v>43466.422118055547</c:v>
                      </c:pt>
                      <c:pt idx="2298">
                        <c:v>43466.422129629631</c:v>
                      </c:pt>
                      <c:pt idx="2299">
                        <c:v>43466.4221412037</c:v>
                      </c:pt>
                      <c:pt idx="2300">
                        <c:v>43466.422152777777</c:v>
                      </c:pt>
                      <c:pt idx="2301">
                        <c:v>43466.422164351847</c:v>
                      </c:pt>
                      <c:pt idx="2302">
                        <c:v>43466.422175925924</c:v>
                      </c:pt>
                      <c:pt idx="2303">
                        <c:v>43466.4221875</c:v>
                      </c:pt>
                      <c:pt idx="2304">
                        <c:v>43466.422199074077</c:v>
                      </c:pt>
                      <c:pt idx="2305">
                        <c:v>43466.422210648147</c:v>
                      </c:pt>
                      <c:pt idx="2306">
                        <c:v>43466.422222222223</c:v>
                      </c:pt>
                      <c:pt idx="2307">
                        <c:v>43466.422233796293</c:v>
                      </c:pt>
                      <c:pt idx="2308">
                        <c:v>43466.42224537037</c:v>
                      </c:pt>
                      <c:pt idx="2309">
                        <c:v>43466.422256944446</c:v>
                      </c:pt>
                      <c:pt idx="2310">
                        <c:v>43466.422268518523</c:v>
                      </c:pt>
                      <c:pt idx="2311">
                        <c:v>43466.422280092593</c:v>
                      </c:pt>
                      <c:pt idx="2312">
                        <c:v>43466.422291666669</c:v>
                      </c:pt>
                      <c:pt idx="2313">
                        <c:v>43466.422303240739</c:v>
                      </c:pt>
                      <c:pt idx="2314">
                        <c:v>43466.422314814823</c:v>
                      </c:pt>
                      <c:pt idx="2315">
                        <c:v>43466.422326388893</c:v>
                      </c:pt>
                      <c:pt idx="2316">
                        <c:v>43466.422337962962</c:v>
                      </c:pt>
                      <c:pt idx="2317">
                        <c:v>43466.422349537039</c:v>
                      </c:pt>
                      <c:pt idx="2318">
                        <c:v>43466.422361111108</c:v>
                      </c:pt>
                      <c:pt idx="2319">
                        <c:v>43466.422372685192</c:v>
                      </c:pt>
                      <c:pt idx="2320">
                        <c:v>43466.422384259262</c:v>
                      </c:pt>
                      <c:pt idx="2321">
                        <c:v>43466.422395833331</c:v>
                      </c:pt>
                      <c:pt idx="2322">
                        <c:v>43466.422407407408</c:v>
                      </c:pt>
                      <c:pt idx="2323">
                        <c:v>43466.422418981478</c:v>
                      </c:pt>
                      <c:pt idx="2324">
                        <c:v>43466.422430555547</c:v>
                      </c:pt>
                      <c:pt idx="2325">
                        <c:v>43466.422442129631</c:v>
                      </c:pt>
                      <c:pt idx="2326">
                        <c:v>43466.422453703701</c:v>
                      </c:pt>
                      <c:pt idx="2327">
                        <c:v>43466.422465277778</c:v>
                      </c:pt>
                      <c:pt idx="2328">
                        <c:v>43466.422476851847</c:v>
                      </c:pt>
                      <c:pt idx="2329">
                        <c:v>43466.422488425917</c:v>
                      </c:pt>
                      <c:pt idx="2330">
                        <c:v>43466.422500000001</c:v>
                      </c:pt>
                      <c:pt idx="2331">
                        <c:v>43466.422511574077</c:v>
                      </c:pt>
                      <c:pt idx="2332">
                        <c:v>43466.422523148147</c:v>
                      </c:pt>
                      <c:pt idx="2333">
                        <c:v>43466.422534722216</c:v>
                      </c:pt>
                      <c:pt idx="2334">
                        <c:v>43466.422546296293</c:v>
                      </c:pt>
                      <c:pt idx="2335">
                        <c:v>43466.42255787037</c:v>
                      </c:pt>
                      <c:pt idx="2336">
                        <c:v>43466.422569444447</c:v>
                      </c:pt>
                      <c:pt idx="2337">
                        <c:v>43466.422581018523</c:v>
                      </c:pt>
                      <c:pt idx="2338">
                        <c:v>43466.422592592593</c:v>
                      </c:pt>
                      <c:pt idx="2339">
                        <c:v>43466.42260416667</c:v>
                      </c:pt>
                      <c:pt idx="2340">
                        <c:v>43466.422615740739</c:v>
                      </c:pt>
                      <c:pt idx="2341">
                        <c:v>43466.422627314823</c:v>
                      </c:pt>
                      <c:pt idx="2342">
                        <c:v>43466.422638888893</c:v>
                      </c:pt>
                      <c:pt idx="2343">
                        <c:v>43466.422650462962</c:v>
                      </c:pt>
                      <c:pt idx="2344">
                        <c:v>43466.422662037039</c:v>
                      </c:pt>
                      <c:pt idx="2345">
                        <c:v>43466.422673611109</c:v>
                      </c:pt>
                      <c:pt idx="2346">
                        <c:v>43466.422685185193</c:v>
                      </c:pt>
                      <c:pt idx="2347">
                        <c:v>43466.422696759262</c:v>
                      </c:pt>
                      <c:pt idx="2348">
                        <c:v>43466.422708333332</c:v>
                      </c:pt>
                      <c:pt idx="2349">
                        <c:v>43466.422719907408</c:v>
                      </c:pt>
                      <c:pt idx="2350">
                        <c:v>43466.422731481478</c:v>
                      </c:pt>
                      <c:pt idx="2351">
                        <c:v>43466.422743055547</c:v>
                      </c:pt>
                      <c:pt idx="2352">
                        <c:v>43466.422754629632</c:v>
                      </c:pt>
                      <c:pt idx="2353">
                        <c:v>43466.422766203701</c:v>
                      </c:pt>
                      <c:pt idx="2354">
                        <c:v>43466.422777777778</c:v>
                      </c:pt>
                      <c:pt idx="2355">
                        <c:v>43466.422789351847</c:v>
                      </c:pt>
                      <c:pt idx="2356">
                        <c:v>43466.422800925917</c:v>
                      </c:pt>
                      <c:pt idx="2357">
                        <c:v>43466.422812500001</c:v>
                      </c:pt>
                      <c:pt idx="2358">
                        <c:v>43466.422824074078</c:v>
                      </c:pt>
                      <c:pt idx="2359">
                        <c:v>43466.422835648147</c:v>
                      </c:pt>
                      <c:pt idx="2360">
                        <c:v>43466.422847222217</c:v>
                      </c:pt>
                      <c:pt idx="2361">
                        <c:v>43466.422858796293</c:v>
                      </c:pt>
                      <c:pt idx="2362">
                        <c:v>43466.42287037037</c:v>
                      </c:pt>
                      <c:pt idx="2363">
                        <c:v>43466.422881944447</c:v>
                      </c:pt>
                      <c:pt idx="2364">
                        <c:v>43466.422893518517</c:v>
                      </c:pt>
                      <c:pt idx="2365">
                        <c:v>43466.422905092593</c:v>
                      </c:pt>
                      <c:pt idx="2366">
                        <c:v>43466.42291666667</c:v>
                      </c:pt>
                      <c:pt idx="2367">
                        <c:v>43466.42292824074</c:v>
                      </c:pt>
                      <c:pt idx="2368">
                        <c:v>43466.422939814824</c:v>
                      </c:pt>
                      <c:pt idx="2369">
                        <c:v>43466.422951388893</c:v>
                      </c:pt>
                      <c:pt idx="2370">
                        <c:v>43466.422962962963</c:v>
                      </c:pt>
                      <c:pt idx="2371">
                        <c:v>43466.422974537039</c:v>
                      </c:pt>
                      <c:pt idx="2372">
                        <c:v>43466.422986111109</c:v>
                      </c:pt>
                      <c:pt idx="2373">
                        <c:v>43466.422997685193</c:v>
                      </c:pt>
                      <c:pt idx="2374">
                        <c:v>43466.423009259262</c:v>
                      </c:pt>
                      <c:pt idx="2375">
                        <c:v>43466.423020833332</c:v>
                      </c:pt>
                      <c:pt idx="2376">
                        <c:v>43466.423032407409</c:v>
                      </c:pt>
                      <c:pt idx="2377">
                        <c:v>43466.423043981478</c:v>
                      </c:pt>
                      <c:pt idx="2378">
                        <c:v>43466.423055555562</c:v>
                      </c:pt>
                      <c:pt idx="2379">
                        <c:v>43466.423067129632</c:v>
                      </c:pt>
                      <c:pt idx="2380">
                        <c:v>43466.423078703701</c:v>
                      </c:pt>
                      <c:pt idx="2381">
                        <c:v>43466.423090277778</c:v>
                      </c:pt>
                      <c:pt idx="2382">
                        <c:v>43466.423101851848</c:v>
                      </c:pt>
                      <c:pt idx="2383">
                        <c:v>43466.423113425917</c:v>
                      </c:pt>
                      <c:pt idx="2384">
                        <c:v>43466.423125000001</c:v>
                      </c:pt>
                      <c:pt idx="2385">
                        <c:v>43466.423136574071</c:v>
                      </c:pt>
                      <c:pt idx="2386">
                        <c:v>43466.423148148147</c:v>
                      </c:pt>
                      <c:pt idx="2387">
                        <c:v>43466.423159722217</c:v>
                      </c:pt>
                      <c:pt idx="2388">
                        <c:v>43466.423171296286</c:v>
                      </c:pt>
                      <c:pt idx="2389">
                        <c:v>43466.423182870371</c:v>
                      </c:pt>
                      <c:pt idx="2390">
                        <c:v>43466.423194444447</c:v>
                      </c:pt>
                      <c:pt idx="2391">
                        <c:v>43466.423206018517</c:v>
                      </c:pt>
                      <c:pt idx="2392">
                        <c:v>43466.423217592594</c:v>
                      </c:pt>
                      <c:pt idx="2393">
                        <c:v>43466.423229166663</c:v>
                      </c:pt>
                      <c:pt idx="2394">
                        <c:v>43466.42324074074</c:v>
                      </c:pt>
                      <c:pt idx="2395">
                        <c:v>43466.423252314817</c:v>
                      </c:pt>
                      <c:pt idx="2396">
                        <c:v>43466.423263888893</c:v>
                      </c:pt>
                      <c:pt idx="2397">
                        <c:v>43466.423275462963</c:v>
                      </c:pt>
                      <c:pt idx="2398">
                        <c:v>43466.42328703704</c:v>
                      </c:pt>
                      <c:pt idx="2399">
                        <c:v>43466.423298611109</c:v>
                      </c:pt>
                      <c:pt idx="2400">
                        <c:v>43466.423310185193</c:v>
                      </c:pt>
                      <c:pt idx="2401">
                        <c:v>43466.423321759263</c:v>
                      </c:pt>
                      <c:pt idx="2402">
                        <c:v>43466.423333333332</c:v>
                      </c:pt>
                      <c:pt idx="2403">
                        <c:v>43466.423344907409</c:v>
                      </c:pt>
                      <c:pt idx="2404">
                        <c:v>43466.423356481479</c:v>
                      </c:pt>
                      <c:pt idx="2405">
                        <c:v>43466.423368055563</c:v>
                      </c:pt>
                      <c:pt idx="2406">
                        <c:v>43466.423379629632</c:v>
                      </c:pt>
                      <c:pt idx="2407">
                        <c:v>43466.423391203702</c:v>
                      </c:pt>
                      <c:pt idx="2408">
                        <c:v>43466.423402777778</c:v>
                      </c:pt>
                      <c:pt idx="2409">
                        <c:v>43466.423414351862</c:v>
                      </c:pt>
                      <c:pt idx="2410">
                        <c:v>43466.423425925917</c:v>
                      </c:pt>
                      <c:pt idx="2411">
                        <c:v>43466.423437500001</c:v>
                      </c:pt>
                      <c:pt idx="2412">
                        <c:v>43466.423449074071</c:v>
                      </c:pt>
                      <c:pt idx="2413">
                        <c:v>43466.423460648148</c:v>
                      </c:pt>
                      <c:pt idx="2414">
                        <c:v>43466.423472222217</c:v>
                      </c:pt>
                      <c:pt idx="2415">
                        <c:v>43466.423483796287</c:v>
                      </c:pt>
                      <c:pt idx="2416">
                        <c:v>43466.423495370371</c:v>
                      </c:pt>
                      <c:pt idx="2417">
                        <c:v>43466.423506944448</c:v>
                      </c:pt>
                      <c:pt idx="2418">
                        <c:v>43466.423518518517</c:v>
                      </c:pt>
                      <c:pt idx="2419">
                        <c:v>43466.423530092587</c:v>
                      </c:pt>
                      <c:pt idx="2420">
                        <c:v>43466.423541666663</c:v>
                      </c:pt>
                      <c:pt idx="2421">
                        <c:v>43466.42355324074</c:v>
                      </c:pt>
                      <c:pt idx="2422">
                        <c:v>43466.423564814817</c:v>
                      </c:pt>
                      <c:pt idx="2423">
                        <c:v>43466.423576388886</c:v>
                      </c:pt>
                      <c:pt idx="2424">
                        <c:v>43466.423587962963</c:v>
                      </c:pt>
                      <c:pt idx="2425">
                        <c:v>43466.42359953704</c:v>
                      </c:pt>
                      <c:pt idx="2426">
                        <c:v>43466.423611111109</c:v>
                      </c:pt>
                      <c:pt idx="2427">
                        <c:v>43466.423622685194</c:v>
                      </c:pt>
                      <c:pt idx="2428">
                        <c:v>43466.423634259263</c:v>
                      </c:pt>
                      <c:pt idx="2429">
                        <c:v>43466.423645833333</c:v>
                      </c:pt>
                      <c:pt idx="2430">
                        <c:v>43466.423657407409</c:v>
                      </c:pt>
                      <c:pt idx="2431">
                        <c:v>43466.423668981479</c:v>
                      </c:pt>
                      <c:pt idx="2432">
                        <c:v>43466.423680555563</c:v>
                      </c:pt>
                      <c:pt idx="2433">
                        <c:v>43466.423692129632</c:v>
                      </c:pt>
                      <c:pt idx="2434">
                        <c:v>43466.423703703702</c:v>
                      </c:pt>
                      <c:pt idx="2435">
                        <c:v>43466.423715277779</c:v>
                      </c:pt>
                      <c:pt idx="2436">
                        <c:v>43466.423726851863</c:v>
                      </c:pt>
                      <c:pt idx="2437">
                        <c:v>43466.423738425918</c:v>
                      </c:pt>
                      <c:pt idx="2438">
                        <c:v>43466.423750000002</c:v>
                      </c:pt>
                      <c:pt idx="2439">
                        <c:v>43466.423761574071</c:v>
                      </c:pt>
                      <c:pt idx="2440">
                        <c:v>43466.423773148148</c:v>
                      </c:pt>
                      <c:pt idx="2441">
                        <c:v>43466.423784722218</c:v>
                      </c:pt>
                      <c:pt idx="2442">
                        <c:v>43466.423796296287</c:v>
                      </c:pt>
                      <c:pt idx="2443">
                        <c:v>43466.423807870371</c:v>
                      </c:pt>
                      <c:pt idx="2444">
                        <c:v>43466.423819444448</c:v>
                      </c:pt>
                      <c:pt idx="2445">
                        <c:v>43466.423831018517</c:v>
                      </c:pt>
                      <c:pt idx="2446">
                        <c:v>43466.423842592587</c:v>
                      </c:pt>
                      <c:pt idx="2447">
                        <c:v>43466.423854166656</c:v>
                      </c:pt>
                      <c:pt idx="2448">
                        <c:v>43466.42386574074</c:v>
                      </c:pt>
                      <c:pt idx="2449">
                        <c:v>43466.423877314817</c:v>
                      </c:pt>
                      <c:pt idx="2450">
                        <c:v>43466.423888888887</c:v>
                      </c:pt>
                      <c:pt idx="2451">
                        <c:v>43466.423900462964</c:v>
                      </c:pt>
                      <c:pt idx="2452">
                        <c:v>43466.42391203704</c:v>
                      </c:pt>
                      <c:pt idx="2453">
                        <c:v>43466.42392361111</c:v>
                      </c:pt>
                      <c:pt idx="2454">
                        <c:v>43466.423935185187</c:v>
                      </c:pt>
                      <c:pt idx="2455">
                        <c:v>43466.423946759263</c:v>
                      </c:pt>
                      <c:pt idx="2456">
                        <c:v>43466.423958333333</c:v>
                      </c:pt>
                      <c:pt idx="2457">
                        <c:v>43466.42396990741</c:v>
                      </c:pt>
                      <c:pt idx="2458">
                        <c:v>43466.423981481479</c:v>
                      </c:pt>
                      <c:pt idx="2459">
                        <c:v>43466.423993055563</c:v>
                      </c:pt>
                      <c:pt idx="2460">
                        <c:v>43466.424004629633</c:v>
                      </c:pt>
                      <c:pt idx="2461">
                        <c:v>43466.424016203702</c:v>
                      </c:pt>
                      <c:pt idx="2462">
                        <c:v>43466.424027777779</c:v>
                      </c:pt>
                      <c:pt idx="2463">
                        <c:v>43466.424039351848</c:v>
                      </c:pt>
                      <c:pt idx="2464">
                        <c:v>43466.424050925933</c:v>
                      </c:pt>
                      <c:pt idx="2465">
                        <c:v>43466.424062500002</c:v>
                      </c:pt>
                      <c:pt idx="2466">
                        <c:v>43466.424074074072</c:v>
                      </c:pt>
                      <c:pt idx="2467">
                        <c:v>43466.424085648148</c:v>
                      </c:pt>
                      <c:pt idx="2468">
                        <c:v>43466.424097222232</c:v>
                      </c:pt>
                      <c:pt idx="2469">
                        <c:v>43466.424108796287</c:v>
                      </c:pt>
                      <c:pt idx="2470">
                        <c:v>43466.424120370371</c:v>
                      </c:pt>
                      <c:pt idx="2471">
                        <c:v>43466.424131944441</c:v>
                      </c:pt>
                      <c:pt idx="2472">
                        <c:v>43466.424143518518</c:v>
                      </c:pt>
                      <c:pt idx="2473">
                        <c:v>43466.424155092587</c:v>
                      </c:pt>
                      <c:pt idx="2474">
                        <c:v>43466.424166666657</c:v>
                      </c:pt>
                      <c:pt idx="2475">
                        <c:v>43466.424178240741</c:v>
                      </c:pt>
                      <c:pt idx="2476">
                        <c:v>43466.424189814818</c:v>
                      </c:pt>
                      <c:pt idx="2477">
                        <c:v>43466.424201388887</c:v>
                      </c:pt>
                      <c:pt idx="2478">
                        <c:v>43466.424212962957</c:v>
                      </c:pt>
                      <c:pt idx="2479">
                        <c:v>43466.424224537041</c:v>
                      </c:pt>
                      <c:pt idx="2480">
                        <c:v>43466.42423611111</c:v>
                      </c:pt>
                      <c:pt idx="2481">
                        <c:v>43466.424247685187</c:v>
                      </c:pt>
                      <c:pt idx="2482">
                        <c:v>43466.424259259264</c:v>
                      </c:pt>
                      <c:pt idx="2483">
                        <c:v>43466.424270833333</c:v>
                      </c:pt>
                      <c:pt idx="2484">
                        <c:v>43466.42428240741</c:v>
                      </c:pt>
                      <c:pt idx="2485">
                        <c:v>43466.424293981479</c:v>
                      </c:pt>
                      <c:pt idx="2486">
                        <c:v>43466.424305555563</c:v>
                      </c:pt>
                      <c:pt idx="2487">
                        <c:v>43466.424317129633</c:v>
                      </c:pt>
                      <c:pt idx="2488">
                        <c:v>43466.424328703702</c:v>
                      </c:pt>
                      <c:pt idx="2489">
                        <c:v>43466.424340277779</c:v>
                      </c:pt>
                      <c:pt idx="2490">
                        <c:v>43466.424351851849</c:v>
                      </c:pt>
                      <c:pt idx="2491">
                        <c:v>43466.424363425933</c:v>
                      </c:pt>
                      <c:pt idx="2492">
                        <c:v>43466.424375000002</c:v>
                      </c:pt>
                      <c:pt idx="2493">
                        <c:v>43466.424386574072</c:v>
                      </c:pt>
                      <c:pt idx="2494">
                        <c:v>43466.424398148149</c:v>
                      </c:pt>
                      <c:pt idx="2495">
                        <c:v>43466.424409722233</c:v>
                      </c:pt>
                      <c:pt idx="2496">
                        <c:v>43466.424421296288</c:v>
                      </c:pt>
                      <c:pt idx="2497">
                        <c:v>43466.424432870372</c:v>
                      </c:pt>
                      <c:pt idx="2498">
                        <c:v>43466.424444444441</c:v>
                      </c:pt>
                      <c:pt idx="2499">
                        <c:v>43466.424456018518</c:v>
                      </c:pt>
                      <c:pt idx="2500">
                        <c:v>43466.424467592587</c:v>
                      </c:pt>
                      <c:pt idx="2501">
                        <c:v>43466.424479166657</c:v>
                      </c:pt>
                      <c:pt idx="2502">
                        <c:v>43466.424490740741</c:v>
                      </c:pt>
                      <c:pt idx="2503">
                        <c:v>43466.424502314818</c:v>
                      </c:pt>
                      <c:pt idx="2504">
                        <c:v>43466.424513888887</c:v>
                      </c:pt>
                      <c:pt idx="2505">
                        <c:v>43466.424525462957</c:v>
                      </c:pt>
                      <c:pt idx="2506">
                        <c:v>43466.424537037034</c:v>
                      </c:pt>
                      <c:pt idx="2507">
                        <c:v>43466.42454861111</c:v>
                      </c:pt>
                      <c:pt idx="2508">
                        <c:v>43466.424560185187</c:v>
                      </c:pt>
                      <c:pt idx="2509">
                        <c:v>43466.424571759257</c:v>
                      </c:pt>
                      <c:pt idx="2510">
                        <c:v>43466.424583333333</c:v>
                      </c:pt>
                      <c:pt idx="2511">
                        <c:v>43466.42459490741</c:v>
                      </c:pt>
                      <c:pt idx="2512">
                        <c:v>43466.42460648148</c:v>
                      </c:pt>
                      <c:pt idx="2513">
                        <c:v>43466.424618055556</c:v>
                      </c:pt>
                      <c:pt idx="2514">
                        <c:v>43466.424629629633</c:v>
                      </c:pt>
                      <c:pt idx="2515">
                        <c:v>43466.424641203703</c:v>
                      </c:pt>
                      <c:pt idx="2516">
                        <c:v>43466.42465277778</c:v>
                      </c:pt>
                      <c:pt idx="2517">
                        <c:v>43466.424664351849</c:v>
                      </c:pt>
                      <c:pt idx="2518">
                        <c:v>43466.424675925933</c:v>
                      </c:pt>
                      <c:pt idx="2519">
                        <c:v>43466.424687500003</c:v>
                      </c:pt>
                      <c:pt idx="2520">
                        <c:v>43466.424699074072</c:v>
                      </c:pt>
                      <c:pt idx="2521">
                        <c:v>43466.424710648149</c:v>
                      </c:pt>
                      <c:pt idx="2522">
                        <c:v>43466.424722222233</c:v>
                      </c:pt>
                      <c:pt idx="2523">
                        <c:v>43466.424733796302</c:v>
                      </c:pt>
                      <c:pt idx="2524">
                        <c:v>43466.424745370372</c:v>
                      </c:pt>
                      <c:pt idx="2525">
                        <c:v>43466.424756944441</c:v>
                      </c:pt>
                      <c:pt idx="2526">
                        <c:v>43466.424768518518</c:v>
                      </c:pt>
                      <c:pt idx="2527">
                        <c:v>43466.424780092602</c:v>
                      </c:pt>
                      <c:pt idx="2528">
                        <c:v>43466.424791666657</c:v>
                      </c:pt>
                      <c:pt idx="2529">
                        <c:v>43466.424803240741</c:v>
                      </c:pt>
                      <c:pt idx="2530">
                        <c:v>43466.424814814818</c:v>
                      </c:pt>
                      <c:pt idx="2531">
                        <c:v>43466.424826388888</c:v>
                      </c:pt>
                      <c:pt idx="2532">
                        <c:v>43466.424837962957</c:v>
                      </c:pt>
                      <c:pt idx="2533">
                        <c:v>43466.424849537027</c:v>
                      </c:pt>
                      <c:pt idx="2534">
                        <c:v>43466.424861111111</c:v>
                      </c:pt>
                      <c:pt idx="2535">
                        <c:v>43466.424872685187</c:v>
                      </c:pt>
                      <c:pt idx="2536">
                        <c:v>43466.424884259257</c:v>
                      </c:pt>
                      <c:pt idx="2537">
                        <c:v>43466.424895833326</c:v>
                      </c:pt>
                      <c:pt idx="2538">
                        <c:v>43466.424907407411</c:v>
                      </c:pt>
                      <c:pt idx="2539">
                        <c:v>43466.42491898148</c:v>
                      </c:pt>
                      <c:pt idx="2540">
                        <c:v>43466.424930555557</c:v>
                      </c:pt>
                      <c:pt idx="2541">
                        <c:v>43466.425034722219</c:v>
                      </c:pt>
                      <c:pt idx="2542">
                        <c:v>43466.425046296303</c:v>
                      </c:pt>
                      <c:pt idx="2543">
                        <c:v>43466.425057870372</c:v>
                      </c:pt>
                      <c:pt idx="2544">
                        <c:v>43466.425069444442</c:v>
                      </c:pt>
                      <c:pt idx="2545">
                        <c:v>43466.425081018519</c:v>
                      </c:pt>
                      <c:pt idx="2546">
                        <c:v>43466.425092592603</c:v>
                      </c:pt>
                      <c:pt idx="2547">
                        <c:v>43466.425104166658</c:v>
                      </c:pt>
                      <c:pt idx="2548">
                        <c:v>43466.425115740742</c:v>
                      </c:pt>
                      <c:pt idx="2549">
                        <c:v>43466.425127314818</c:v>
                      </c:pt>
                      <c:pt idx="2550">
                        <c:v>43466.425138888888</c:v>
                      </c:pt>
                      <c:pt idx="2551">
                        <c:v>43466.425150462957</c:v>
                      </c:pt>
                      <c:pt idx="2552">
                        <c:v>43466.425162037027</c:v>
                      </c:pt>
                      <c:pt idx="2553">
                        <c:v>43466.425173611111</c:v>
                      </c:pt>
                      <c:pt idx="2554">
                        <c:v>43466.425185185188</c:v>
                      </c:pt>
                      <c:pt idx="2555">
                        <c:v>43466.425196759257</c:v>
                      </c:pt>
                      <c:pt idx="2556">
                        <c:v>43466.425208333327</c:v>
                      </c:pt>
                      <c:pt idx="2557">
                        <c:v>43466.425219907411</c:v>
                      </c:pt>
                      <c:pt idx="2558">
                        <c:v>43466.42523148148</c:v>
                      </c:pt>
                      <c:pt idx="2559">
                        <c:v>43466.425243055557</c:v>
                      </c:pt>
                      <c:pt idx="2560">
                        <c:v>43466.425254629627</c:v>
                      </c:pt>
                      <c:pt idx="2561">
                        <c:v>43466.425266203703</c:v>
                      </c:pt>
                      <c:pt idx="2562">
                        <c:v>43466.42527777778</c:v>
                      </c:pt>
                      <c:pt idx="2563">
                        <c:v>43466.42528935185</c:v>
                      </c:pt>
                      <c:pt idx="2564">
                        <c:v>43466.425300925926</c:v>
                      </c:pt>
                      <c:pt idx="2565">
                        <c:v>43466.425312500003</c:v>
                      </c:pt>
                      <c:pt idx="2566">
                        <c:v>43466.425324074073</c:v>
                      </c:pt>
                      <c:pt idx="2567">
                        <c:v>43466.425335648149</c:v>
                      </c:pt>
                      <c:pt idx="2568">
                        <c:v>43466.425347222219</c:v>
                      </c:pt>
                      <c:pt idx="2569">
                        <c:v>43466.425358796303</c:v>
                      </c:pt>
                      <c:pt idx="2570">
                        <c:v>43466.425370370373</c:v>
                      </c:pt>
                      <c:pt idx="2571">
                        <c:v>43466.425381944442</c:v>
                      </c:pt>
                      <c:pt idx="2572">
                        <c:v>43466.425393518519</c:v>
                      </c:pt>
                      <c:pt idx="2573">
                        <c:v>43466.425405092603</c:v>
                      </c:pt>
                      <c:pt idx="2574">
                        <c:v>43466.425416666672</c:v>
                      </c:pt>
                      <c:pt idx="2575">
                        <c:v>43466.425428240742</c:v>
                      </c:pt>
                      <c:pt idx="2576">
                        <c:v>43466.425439814811</c:v>
                      </c:pt>
                      <c:pt idx="2577">
                        <c:v>43466.425451388888</c:v>
                      </c:pt>
                      <c:pt idx="2578">
                        <c:v>43466.425462962958</c:v>
                      </c:pt>
                      <c:pt idx="2579">
                        <c:v>43466.425474537027</c:v>
                      </c:pt>
                      <c:pt idx="2580">
                        <c:v>43466.425486111111</c:v>
                      </c:pt>
                      <c:pt idx="2581">
                        <c:v>43466.425497685188</c:v>
                      </c:pt>
                      <c:pt idx="2582">
                        <c:v>43466.425509259258</c:v>
                      </c:pt>
                      <c:pt idx="2583">
                        <c:v>43466.425520833327</c:v>
                      </c:pt>
                      <c:pt idx="2584">
                        <c:v>43466.425532407397</c:v>
                      </c:pt>
                      <c:pt idx="2585">
                        <c:v>43466.425543981481</c:v>
                      </c:pt>
                      <c:pt idx="2586">
                        <c:v>43466.425555555557</c:v>
                      </c:pt>
                      <c:pt idx="2587">
                        <c:v>43466.425567129627</c:v>
                      </c:pt>
                      <c:pt idx="2588">
                        <c:v>43466.425578703696</c:v>
                      </c:pt>
                      <c:pt idx="2589">
                        <c:v>43466.42559027778</c:v>
                      </c:pt>
                      <c:pt idx="2590">
                        <c:v>43466.42560185185</c:v>
                      </c:pt>
                      <c:pt idx="2591">
                        <c:v>43466.425613425927</c:v>
                      </c:pt>
                      <c:pt idx="2592">
                        <c:v>43466.425625000003</c:v>
                      </c:pt>
                      <c:pt idx="2593">
                        <c:v>43466.425636574073</c:v>
                      </c:pt>
                      <c:pt idx="2594">
                        <c:v>43466.42564814815</c:v>
                      </c:pt>
                      <c:pt idx="2595">
                        <c:v>43466.425659722219</c:v>
                      </c:pt>
                      <c:pt idx="2596">
                        <c:v>43466.425671296303</c:v>
                      </c:pt>
                      <c:pt idx="2597">
                        <c:v>43466.425682870373</c:v>
                      </c:pt>
                      <c:pt idx="2598">
                        <c:v>43466.425694444442</c:v>
                      </c:pt>
                      <c:pt idx="2599">
                        <c:v>43466.425706018519</c:v>
                      </c:pt>
                      <c:pt idx="2600">
                        <c:v>43466.425717592603</c:v>
                      </c:pt>
                      <c:pt idx="2601">
                        <c:v>43466.425729166673</c:v>
                      </c:pt>
                      <c:pt idx="2602">
                        <c:v>43466.425740740742</c:v>
                      </c:pt>
                      <c:pt idx="2603">
                        <c:v>43466.425752314812</c:v>
                      </c:pt>
                      <c:pt idx="2604">
                        <c:v>43466.425763888888</c:v>
                      </c:pt>
                      <c:pt idx="2605">
                        <c:v>43466.425775462973</c:v>
                      </c:pt>
                      <c:pt idx="2606">
                        <c:v>43466.425787037027</c:v>
                      </c:pt>
                      <c:pt idx="2607">
                        <c:v>43466.425798611112</c:v>
                      </c:pt>
                      <c:pt idx="2608">
                        <c:v>43466.425810185188</c:v>
                      </c:pt>
                      <c:pt idx="2609">
                        <c:v>43466.425821759258</c:v>
                      </c:pt>
                      <c:pt idx="2610">
                        <c:v>43466.425833333327</c:v>
                      </c:pt>
                      <c:pt idx="2611">
                        <c:v>43466.425844907397</c:v>
                      </c:pt>
                      <c:pt idx="2612">
                        <c:v>43466.425856481481</c:v>
                      </c:pt>
                      <c:pt idx="2613">
                        <c:v>43466.425868055558</c:v>
                      </c:pt>
                      <c:pt idx="2614">
                        <c:v>43466.425879629627</c:v>
                      </c:pt>
                      <c:pt idx="2615">
                        <c:v>43466.425891203697</c:v>
                      </c:pt>
                      <c:pt idx="2616">
                        <c:v>43466.425902777781</c:v>
                      </c:pt>
                      <c:pt idx="2617">
                        <c:v>43466.42591435185</c:v>
                      </c:pt>
                      <c:pt idx="2618">
                        <c:v>43466.425925925927</c:v>
                      </c:pt>
                      <c:pt idx="2619">
                        <c:v>43466.425937499997</c:v>
                      </c:pt>
                      <c:pt idx="2620">
                        <c:v>43466.425949074073</c:v>
                      </c:pt>
                      <c:pt idx="2621">
                        <c:v>43466.42596064815</c:v>
                      </c:pt>
                      <c:pt idx="2622">
                        <c:v>43466.42597222222</c:v>
                      </c:pt>
                      <c:pt idx="2623">
                        <c:v>43466.425983796304</c:v>
                      </c:pt>
                      <c:pt idx="2624">
                        <c:v>43466.425995370373</c:v>
                      </c:pt>
                      <c:pt idx="2625">
                        <c:v>43466.426006944443</c:v>
                      </c:pt>
                      <c:pt idx="2626">
                        <c:v>43466.426018518519</c:v>
                      </c:pt>
                      <c:pt idx="2627">
                        <c:v>43466.426030092603</c:v>
                      </c:pt>
                      <c:pt idx="2628">
                        <c:v>43466.426041666673</c:v>
                      </c:pt>
                      <c:pt idx="2629">
                        <c:v>43466.426053240742</c:v>
                      </c:pt>
                      <c:pt idx="2630">
                        <c:v>43466.426064814812</c:v>
                      </c:pt>
                      <c:pt idx="2631">
                        <c:v>43466.426076388889</c:v>
                      </c:pt>
                      <c:pt idx="2632">
                        <c:v>43466.426157407397</c:v>
                      </c:pt>
                      <c:pt idx="2633">
                        <c:v>43466.426168981481</c:v>
                      </c:pt>
                      <c:pt idx="2634">
                        <c:v>43466.426180555558</c:v>
                      </c:pt>
                      <c:pt idx="2635">
                        <c:v>43466.426192129627</c:v>
                      </c:pt>
                      <c:pt idx="2636">
                        <c:v>43466.426203703697</c:v>
                      </c:pt>
                      <c:pt idx="2637">
                        <c:v>43466.426215277781</c:v>
                      </c:pt>
                      <c:pt idx="2638">
                        <c:v>43466.426226851851</c:v>
                      </c:pt>
                      <c:pt idx="2639">
                        <c:v>43466.426238425927</c:v>
                      </c:pt>
                      <c:pt idx="2640">
                        <c:v>43466.426249999997</c:v>
                      </c:pt>
                      <c:pt idx="2641">
                        <c:v>43466.426261574074</c:v>
                      </c:pt>
                      <c:pt idx="2642">
                        <c:v>43466.42627314815</c:v>
                      </c:pt>
                      <c:pt idx="2643">
                        <c:v>43466.42628472222</c:v>
                      </c:pt>
                      <c:pt idx="2644">
                        <c:v>43466.426296296297</c:v>
                      </c:pt>
                      <c:pt idx="2645">
                        <c:v>43466.426307870373</c:v>
                      </c:pt>
                      <c:pt idx="2646">
                        <c:v>43466.426319444443</c:v>
                      </c:pt>
                      <c:pt idx="2647">
                        <c:v>43466.42633101852</c:v>
                      </c:pt>
                      <c:pt idx="2648">
                        <c:v>43466.426342592589</c:v>
                      </c:pt>
                      <c:pt idx="2649">
                        <c:v>43466.426354166673</c:v>
                      </c:pt>
                      <c:pt idx="2650">
                        <c:v>43466.426365740743</c:v>
                      </c:pt>
                      <c:pt idx="2651">
                        <c:v>43466.426377314812</c:v>
                      </c:pt>
                      <c:pt idx="2652">
                        <c:v>43466.426388888889</c:v>
                      </c:pt>
                      <c:pt idx="2653">
                        <c:v>43466.426400462973</c:v>
                      </c:pt>
                      <c:pt idx="2654">
                        <c:v>43466.426412037043</c:v>
                      </c:pt>
                      <c:pt idx="2655">
                        <c:v>43466.426423611112</c:v>
                      </c:pt>
                      <c:pt idx="2656">
                        <c:v>43466.426435185182</c:v>
                      </c:pt>
                      <c:pt idx="2657">
                        <c:v>43466.426446759258</c:v>
                      </c:pt>
                      <c:pt idx="2658">
                        <c:v>43466.426458333342</c:v>
                      </c:pt>
                      <c:pt idx="2659">
                        <c:v>43466.426469907397</c:v>
                      </c:pt>
                      <c:pt idx="2660">
                        <c:v>43466.426481481481</c:v>
                      </c:pt>
                      <c:pt idx="2661">
                        <c:v>43466.426493055558</c:v>
                      </c:pt>
                      <c:pt idx="2662">
                        <c:v>43466.426504629628</c:v>
                      </c:pt>
                      <c:pt idx="2663">
                        <c:v>43466.426516203697</c:v>
                      </c:pt>
                      <c:pt idx="2664">
                        <c:v>43466.426527777781</c:v>
                      </c:pt>
                      <c:pt idx="2665">
                        <c:v>43466.426539351851</c:v>
                      </c:pt>
                      <c:pt idx="2666">
                        <c:v>43466.426550925928</c:v>
                      </c:pt>
                      <c:pt idx="2667">
                        <c:v>43466.426562499997</c:v>
                      </c:pt>
                      <c:pt idx="2668">
                        <c:v>43466.426574074067</c:v>
                      </c:pt>
                      <c:pt idx="2669">
                        <c:v>43466.426585648151</c:v>
                      </c:pt>
                      <c:pt idx="2670">
                        <c:v>43466.42659722222</c:v>
                      </c:pt>
                      <c:pt idx="2671">
                        <c:v>43466.426608796297</c:v>
                      </c:pt>
                      <c:pt idx="2672">
                        <c:v>43466.426620370366</c:v>
                      </c:pt>
                      <c:pt idx="2673">
                        <c:v>43466.426631944443</c:v>
                      </c:pt>
                      <c:pt idx="2674">
                        <c:v>43466.42664351852</c:v>
                      </c:pt>
                      <c:pt idx="2675">
                        <c:v>43466.426655092589</c:v>
                      </c:pt>
                      <c:pt idx="2676">
                        <c:v>43466.426666666674</c:v>
                      </c:pt>
                      <c:pt idx="2677">
                        <c:v>43466.426678240743</c:v>
                      </c:pt>
                      <c:pt idx="2678">
                        <c:v>43466.426689814813</c:v>
                      </c:pt>
                      <c:pt idx="2679">
                        <c:v>43466.426701388889</c:v>
                      </c:pt>
                      <c:pt idx="2680">
                        <c:v>43466.426712962973</c:v>
                      </c:pt>
                      <c:pt idx="2681">
                        <c:v>43466.426724537043</c:v>
                      </c:pt>
                      <c:pt idx="2682">
                        <c:v>43466.426736111112</c:v>
                      </c:pt>
                      <c:pt idx="2683">
                        <c:v>43466.426747685182</c:v>
                      </c:pt>
                      <c:pt idx="2684">
                        <c:v>43466.426759259259</c:v>
                      </c:pt>
                      <c:pt idx="2685">
                        <c:v>43466.426770833343</c:v>
                      </c:pt>
                      <c:pt idx="2686">
                        <c:v>43466.426782407398</c:v>
                      </c:pt>
                      <c:pt idx="2687">
                        <c:v>43466.426793981482</c:v>
                      </c:pt>
                      <c:pt idx="2688">
                        <c:v>43466.426805555559</c:v>
                      </c:pt>
                      <c:pt idx="2689">
                        <c:v>43466.426817129628</c:v>
                      </c:pt>
                      <c:pt idx="2690">
                        <c:v>43466.426828703698</c:v>
                      </c:pt>
                      <c:pt idx="2691">
                        <c:v>43466.426840277767</c:v>
                      </c:pt>
                      <c:pt idx="2692">
                        <c:v>43466.426851851851</c:v>
                      </c:pt>
                      <c:pt idx="2693">
                        <c:v>43466.426863425928</c:v>
                      </c:pt>
                      <c:pt idx="2694">
                        <c:v>43466.426874999997</c:v>
                      </c:pt>
                      <c:pt idx="2695">
                        <c:v>43466.426886574067</c:v>
                      </c:pt>
                      <c:pt idx="2696">
                        <c:v>43466.426898148151</c:v>
                      </c:pt>
                      <c:pt idx="2697">
                        <c:v>43466.42690972222</c:v>
                      </c:pt>
                      <c:pt idx="2698">
                        <c:v>43466.426921296297</c:v>
                      </c:pt>
                      <c:pt idx="2699">
                        <c:v>43466.426932870367</c:v>
                      </c:pt>
                      <c:pt idx="2700">
                        <c:v>43466.426944444444</c:v>
                      </c:pt>
                      <c:pt idx="2701">
                        <c:v>43466.42695601852</c:v>
                      </c:pt>
                      <c:pt idx="2702">
                        <c:v>43466.42696759259</c:v>
                      </c:pt>
                      <c:pt idx="2703">
                        <c:v>43466.426979166667</c:v>
                      </c:pt>
                      <c:pt idx="2704">
                        <c:v>43466.426990740743</c:v>
                      </c:pt>
                      <c:pt idx="2705">
                        <c:v>43466.427002314813</c:v>
                      </c:pt>
                      <c:pt idx="2706">
                        <c:v>43466.42701388889</c:v>
                      </c:pt>
                      <c:pt idx="2707">
                        <c:v>43466.427025462966</c:v>
                      </c:pt>
                      <c:pt idx="2708">
                        <c:v>43466.427037037043</c:v>
                      </c:pt>
                      <c:pt idx="2709">
                        <c:v>43466.427048611113</c:v>
                      </c:pt>
                      <c:pt idx="2710">
                        <c:v>43466.427060185182</c:v>
                      </c:pt>
                      <c:pt idx="2711">
                        <c:v>43466.427071759259</c:v>
                      </c:pt>
                      <c:pt idx="2712">
                        <c:v>43466.427083333343</c:v>
                      </c:pt>
                      <c:pt idx="2713">
                        <c:v>43466.427094907413</c:v>
                      </c:pt>
                      <c:pt idx="2714">
                        <c:v>43466.427106481482</c:v>
                      </c:pt>
                      <c:pt idx="2715">
                        <c:v>43466.427118055559</c:v>
                      </c:pt>
                      <c:pt idx="2716">
                        <c:v>43466.427129629628</c:v>
                      </c:pt>
                      <c:pt idx="2717">
                        <c:v>43466.427141203712</c:v>
                      </c:pt>
                      <c:pt idx="2718">
                        <c:v>43466.427152777767</c:v>
                      </c:pt>
                      <c:pt idx="2719">
                        <c:v>43466.427164351851</c:v>
                      </c:pt>
                      <c:pt idx="2720">
                        <c:v>43466.427175925928</c:v>
                      </c:pt>
                      <c:pt idx="2721">
                        <c:v>43466.427187499998</c:v>
                      </c:pt>
                      <c:pt idx="2722">
                        <c:v>43466.427199074067</c:v>
                      </c:pt>
                      <c:pt idx="2723">
                        <c:v>43466.427210648151</c:v>
                      </c:pt>
                      <c:pt idx="2724">
                        <c:v>43466.427222222221</c:v>
                      </c:pt>
                      <c:pt idx="2725">
                        <c:v>43466.427233796298</c:v>
                      </c:pt>
                      <c:pt idx="2726">
                        <c:v>43466.427245370367</c:v>
                      </c:pt>
                      <c:pt idx="2727">
                        <c:v>43466.427256944437</c:v>
                      </c:pt>
                      <c:pt idx="2728">
                        <c:v>43466.427268518521</c:v>
                      </c:pt>
                      <c:pt idx="2729">
                        <c:v>43466.42728009259</c:v>
                      </c:pt>
                      <c:pt idx="2730">
                        <c:v>43466.427291666667</c:v>
                      </c:pt>
                      <c:pt idx="2731">
                        <c:v>43466.427303240736</c:v>
                      </c:pt>
                      <c:pt idx="2732">
                        <c:v>43466.427314814813</c:v>
                      </c:pt>
                      <c:pt idx="2733">
                        <c:v>43466.42732638889</c:v>
                      </c:pt>
                      <c:pt idx="2734">
                        <c:v>43466.427337962959</c:v>
                      </c:pt>
                      <c:pt idx="2735">
                        <c:v>43466.427349537043</c:v>
                      </c:pt>
                      <c:pt idx="2736">
                        <c:v>43466.427361111113</c:v>
                      </c:pt>
                      <c:pt idx="2737">
                        <c:v>43466.427372685182</c:v>
                      </c:pt>
                      <c:pt idx="2738">
                        <c:v>43466.427384259259</c:v>
                      </c:pt>
                      <c:pt idx="2739">
                        <c:v>43466.427395833343</c:v>
                      </c:pt>
                      <c:pt idx="2740">
                        <c:v>43466.427407407413</c:v>
                      </c:pt>
                      <c:pt idx="2741">
                        <c:v>43466.427418981482</c:v>
                      </c:pt>
                      <c:pt idx="2742">
                        <c:v>43466.427430555559</c:v>
                      </c:pt>
                      <c:pt idx="2743">
                        <c:v>43466.427442129629</c:v>
                      </c:pt>
                      <c:pt idx="2744">
                        <c:v>43466.427453703713</c:v>
                      </c:pt>
                      <c:pt idx="2745">
                        <c:v>43466.427465277768</c:v>
                      </c:pt>
                      <c:pt idx="2746">
                        <c:v>43466.427476851852</c:v>
                      </c:pt>
                      <c:pt idx="2747">
                        <c:v>43466.427488425928</c:v>
                      </c:pt>
                      <c:pt idx="2748">
                        <c:v>43466.427499999998</c:v>
                      </c:pt>
                      <c:pt idx="2749">
                        <c:v>43466.427511574067</c:v>
                      </c:pt>
                      <c:pt idx="2750">
                        <c:v>43466.427523148152</c:v>
                      </c:pt>
                      <c:pt idx="2751">
                        <c:v>43466.427534722221</c:v>
                      </c:pt>
                      <c:pt idx="2752">
                        <c:v>43466.427546296298</c:v>
                      </c:pt>
                      <c:pt idx="2753">
                        <c:v>43466.427557870367</c:v>
                      </c:pt>
                      <c:pt idx="2754">
                        <c:v>43466.427569444437</c:v>
                      </c:pt>
                      <c:pt idx="2755">
                        <c:v>43466.427581018521</c:v>
                      </c:pt>
                      <c:pt idx="2756">
                        <c:v>43466.42759259259</c:v>
                      </c:pt>
                      <c:pt idx="2757">
                        <c:v>43466.427604166667</c:v>
                      </c:pt>
                      <c:pt idx="2758">
                        <c:v>43466.427615740737</c:v>
                      </c:pt>
                      <c:pt idx="2759">
                        <c:v>43466.427627314813</c:v>
                      </c:pt>
                      <c:pt idx="2760">
                        <c:v>43466.42763888889</c:v>
                      </c:pt>
                      <c:pt idx="2761">
                        <c:v>43466.42765046296</c:v>
                      </c:pt>
                      <c:pt idx="2762">
                        <c:v>43466.427662037036</c:v>
                      </c:pt>
                      <c:pt idx="2763">
                        <c:v>43466.427673611113</c:v>
                      </c:pt>
                      <c:pt idx="2764">
                        <c:v>43466.427685185183</c:v>
                      </c:pt>
                      <c:pt idx="2765">
                        <c:v>43466.42769675926</c:v>
                      </c:pt>
                      <c:pt idx="2766">
                        <c:v>43466.427708333344</c:v>
                      </c:pt>
                      <c:pt idx="2767">
                        <c:v>43466.427719907413</c:v>
                      </c:pt>
                      <c:pt idx="2768">
                        <c:v>43466.427731481483</c:v>
                      </c:pt>
                      <c:pt idx="2769">
                        <c:v>43466.427743055552</c:v>
                      </c:pt>
                      <c:pt idx="2770">
                        <c:v>43466.427754629629</c:v>
                      </c:pt>
                      <c:pt idx="2771">
                        <c:v>43466.427766203713</c:v>
                      </c:pt>
                      <c:pt idx="2772">
                        <c:v>43466.427777777782</c:v>
                      </c:pt>
                      <c:pt idx="2773">
                        <c:v>43466.427789351852</c:v>
                      </c:pt>
                      <c:pt idx="2774">
                        <c:v>43466.427800925929</c:v>
                      </c:pt>
                      <c:pt idx="2775">
                        <c:v>43466.427812499998</c:v>
                      </c:pt>
                      <c:pt idx="2776">
                        <c:v>43466.427824074082</c:v>
                      </c:pt>
                      <c:pt idx="2777">
                        <c:v>43466.427835648137</c:v>
                      </c:pt>
                      <c:pt idx="2778">
                        <c:v>43466.427847222221</c:v>
                      </c:pt>
                      <c:pt idx="2779">
                        <c:v>43466.427858796298</c:v>
                      </c:pt>
                      <c:pt idx="2780">
                        <c:v>43466.427870370368</c:v>
                      </c:pt>
                      <c:pt idx="2781">
                        <c:v>43466.427881944437</c:v>
                      </c:pt>
                      <c:pt idx="2782">
                        <c:v>43466.427893518521</c:v>
                      </c:pt>
                      <c:pt idx="2783">
                        <c:v>43466.427905092591</c:v>
                      </c:pt>
                      <c:pt idx="2784">
                        <c:v>43466.427916666667</c:v>
                      </c:pt>
                      <c:pt idx="2785">
                        <c:v>43466.427928240737</c:v>
                      </c:pt>
                      <c:pt idx="2786">
                        <c:v>43466.427939814806</c:v>
                      </c:pt>
                      <c:pt idx="2787">
                        <c:v>43466.427951388891</c:v>
                      </c:pt>
                      <c:pt idx="2788">
                        <c:v>43466.42796296296</c:v>
                      </c:pt>
                      <c:pt idx="2789">
                        <c:v>43466.427974537037</c:v>
                      </c:pt>
                      <c:pt idx="2790">
                        <c:v>43466.427986111114</c:v>
                      </c:pt>
                      <c:pt idx="2791">
                        <c:v>43466.427997685183</c:v>
                      </c:pt>
                      <c:pt idx="2792">
                        <c:v>43466.42800925926</c:v>
                      </c:pt>
                      <c:pt idx="2793">
                        <c:v>43466.428020833337</c:v>
                      </c:pt>
                      <c:pt idx="2794">
                        <c:v>43466.428032407413</c:v>
                      </c:pt>
                      <c:pt idx="2795">
                        <c:v>43466.428043981483</c:v>
                      </c:pt>
                      <c:pt idx="2796">
                        <c:v>43466.428055555552</c:v>
                      </c:pt>
                      <c:pt idx="2797">
                        <c:v>43466.428067129629</c:v>
                      </c:pt>
                      <c:pt idx="2798">
                        <c:v>43466.428078703713</c:v>
                      </c:pt>
                      <c:pt idx="2799">
                        <c:v>43466.428090277783</c:v>
                      </c:pt>
                      <c:pt idx="2800">
                        <c:v>43466.428101851852</c:v>
                      </c:pt>
                      <c:pt idx="2801">
                        <c:v>43466.428113425929</c:v>
                      </c:pt>
                      <c:pt idx="2802">
                        <c:v>43466.428124999999</c:v>
                      </c:pt>
                      <c:pt idx="2803">
                        <c:v>43466.428136574083</c:v>
                      </c:pt>
                      <c:pt idx="2804">
                        <c:v>43466.428148148138</c:v>
                      </c:pt>
                      <c:pt idx="2805">
                        <c:v>43466.428159722222</c:v>
                      </c:pt>
                      <c:pt idx="2806">
                        <c:v>43466.428171296298</c:v>
                      </c:pt>
                      <c:pt idx="2807">
                        <c:v>43466.428182870368</c:v>
                      </c:pt>
                      <c:pt idx="2808">
                        <c:v>43466.428194444437</c:v>
                      </c:pt>
                      <c:pt idx="2809">
                        <c:v>43466.428206018521</c:v>
                      </c:pt>
                      <c:pt idx="2810">
                        <c:v>43466.428217592591</c:v>
                      </c:pt>
                      <c:pt idx="2811">
                        <c:v>43466.428229166668</c:v>
                      </c:pt>
                      <c:pt idx="2812">
                        <c:v>43466.428240740737</c:v>
                      </c:pt>
                      <c:pt idx="2813">
                        <c:v>43466.428252314807</c:v>
                      </c:pt>
                      <c:pt idx="2814">
                        <c:v>43466.428263888891</c:v>
                      </c:pt>
                      <c:pt idx="2815">
                        <c:v>43466.42827546296</c:v>
                      </c:pt>
                      <c:pt idx="2816">
                        <c:v>43466.428287037037</c:v>
                      </c:pt>
                      <c:pt idx="2817">
                        <c:v>43466.428298611107</c:v>
                      </c:pt>
                      <c:pt idx="2818">
                        <c:v>43466.428310185183</c:v>
                      </c:pt>
                      <c:pt idx="2819">
                        <c:v>43466.42832175926</c:v>
                      </c:pt>
                      <c:pt idx="2820">
                        <c:v>43466.428333333337</c:v>
                      </c:pt>
                      <c:pt idx="2821">
                        <c:v>43466.428344907406</c:v>
                      </c:pt>
                      <c:pt idx="2822">
                        <c:v>43466.428356481483</c:v>
                      </c:pt>
                      <c:pt idx="2823">
                        <c:v>43466.428368055553</c:v>
                      </c:pt>
                      <c:pt idx="2824">
                        <c:v>43466.428379629629</c:v>
                      </c:pt>
                      <c:pt idx="2825">
                        <c:v>43466.428391203714</c:v>
                      </c:pt>
                      <c:pt idx="2826">
                        <c:v>43466.428402777783</c:v>
                      </c:pt>
                      <c:pt idx="2827">
                        <c:v>43466.428414351853</c:v>
                      </c:pt>
                      <c:pt idx="2828">
                        <c:v>43466.428425925929</c:v>
                      </c:pt>
                      <c:pt idx="2829">
                        <c:v>43466.428437499999</c:v>
                      </c:pt>
                      <c:pt idx="2830">
                        <c:v>43466.428449074083</c:v>
                      </c:pt>
                      <c:pt idx="2831">
                        <c:v>43466.428460648152</c:v>
                      </c:pt>
                      <c:pt idx="2832">
                        <c:v>43466.428472222222</c:v>
                      </c:pt>
                      <c:pt idx="2833">
                        <c:v>43466.428483796299</c:v>
                      </c:pt>
                      <c:pt idx="2834">
                        <c:v>43466.428495370368</c:v>
                      </c:pt>
                      <c:pt idx="2835">
                        <c:v>43466.428506944438</c:v>
                      </c:pt>
                      <c:pt idx="2836">
                        <c:v>43466.428518518522</c:v>
                      </c:pt>
                      <c:pt idx="2837">
                        <c:v>43466.428530092591</c:v>
                      </c:pt>
                      <c:pt idx="2838">
                        <c:v>43466.428541666668</c:v>
                      </c:pt>
                      <c:pt idx="2839">
                        <c:v>43466.428553240738</c:v>
                      </c:pt>
                      <c:pt idx="2840">
                        <c:v>43466.428564814807</c:v>
                      </c:pt>
                      <c:pt idx="2841">
                        <c:v>43466.428576388891</c:v>
                      </c:pt>
                      <c:pt idx="2842">
                        <c:v>43466.428587962961</c:v>
                      </c:pt>
                      <c:pt idx="2843">
                        <c:v>43466.428599537037</c:v>
                      </c:pt>
                      <c:pt idx="2844">
                        <c:v>43466.428611111107</c:v>
                      </c:pt>
                      <c:pt idx="2845">
                        <c:v>43466.428622685176</c:v>
                      </c:pt>
                      <c:pt idx="2846">
                        <c:v>43466.42863425926</c:v>
                      </c:pt>
                      <c:pt idx="2847">
                        <c:v>43466.42864583333</c:v>
                      </c:pt>
                      <c:pt idx="2848">
                        <c:v>43466.428657407407</c:v>
                      </c:pt>
                      <c:pt idx="2849">
                        <c:v>43466.428668981483</c:v>
                      </c:pt>
                      <c:pt idx="2850">
                        <c:v>43466.428680555553</c:v>
                      </c:pt>
                      <c:pt idx="2851">
                        <c:v>43466.42869212963</c:v>
                      </c:pt>
                      <c:pt idx="2852">
                        <c:v>43466.428703703707</c:v>
                      </c:pt>
                      <c:pt idx="2853">
                        <c:v>43466.428715277783</c:v>
                      </c:pt>
                      <c:pt idx="2854">
                        <c:v>43466.428726851853</c:v>
                      </c:pt>
                      <c:pt idx="2855">
                        <c:v>43466.428738425922</c:v>
                      </c:pt>
                      <c:pt idx="2856">
                        <c:v>43466.428749999999</c:v>
                      </c:pt>
                      <c:pt idx="2857">
                        <c:v>43466.428761574083</c:v>
                      </c:pt>
                      <c:pt idx="2858">
                        <c:v>43466.428773148153</c:v>
                      </c:pt>
                      <c:pt idx="2859">
                        <c:v>43466.428784722222</c:v>
                      </c:pt>
                      <c:pt idx="2860">
                        <c:v>43466.428796296299</c:v>
                      </c:pt>
                      <c:pt idx="2861">
                        <c:v>43466.428807870368</c:v>
                      </c:pt>
                      <c:pt idx="2862">
                        <c:v>43466.428819444453</c:v>
                      </c:pt>
                      <c:pt idx="2863">
                        <c:v>43466.428831018522</c:v>
                      </c:pt>
                      <c:pt idx="2864">
                        <c:v>43466.428842592592</c:v>
                      </c:pt>
                      <c:pt idx="2865">
                        <c:v>43466.428854166668</c:v>
                      </c:pt>
                      <c:pt idx="2866">
                        <c:v>43466.428865740738</c:v>
                      </c:pt>
                      <c:pt idx="2867">
                        <c:v>43466.428877314807</c:v>
                      </c:pt>
                      <c:pt idx="2868">
                        <c:v>43466.428888888891</c:v>
                      </c:pt>
                      <c:pt idx="2869">
                        <c:v>43466.428900462961</c:v>
                      </c:pt>
                      <c:pt idx="2870">
                        <c:v>43466.428912037038</c:v>
                      </c:pt>
                      <c:pt idx="2871">
                        <c:v>43466.428923611107</c:v>
                      </c:pt>
                      <c:pt idx="2872">
                        <c:v>43466.428935185177</c:v>
                      </c:pt>
                      <c:pt idx="2873">
                        <c:v>43466.428946759261</c:v>
                      </c:pt>
                      <c:pt idx="2874">
                        <c:v>43466.42895833333</c:v>
                      </c:pt>
                      <c:pt idx="2875">
                        <c:v>43466.428969907407</c:v>
                      </c:pt>
                      <c:pt idx="2876">
                        <c:v>43466.428981481477</c:v>
                      </c:pt>
                      <c:pt idx="2877">
                        <c:v>43466.428993055553</c:v>
                      </c:pt>
                      <c:pt idx="2878">
                        <c:v>43466.42900462963</c:v>
                      </c:pt>
                      <c:pt idx="2879">
                        <c:v>43466.429016203707</c:v>
                      </c:pt>
                      <c:pt idx="2880">
                        <c:v>43466.429027777784</c:v>
                      </c:pt>
                      <c:pt idx="2881">
                        <c:v>43466.429039351853</c:v>
                      </c:pt>
                      <c:pt idx="2882">
                        <c:v>43466.429050925923</c:v>
                      </c:pt>
                      <c:pt idx="2883">
                        <c:v>43466.429062499999</c:v>
                      </c:pt>
                      <c:pt idx="2884">
                        <c:v>43466.429074074083</c:v>
                      </c:pt>
                      <c:pt idx="2885">
                        <c:v>43466.429085648153</c:v>
                      </c:pt>
                      <c:pt idx="2886">
                        <c:v>43466.429097222222</c:v>
                      </c:pt>
                      <c:pt idx="2887">
                        <c:v>43466.429108796299</c:v>
                      </c:pt>
                      <c:pt idx="2888">
                        <c:v>43466.429120370369</c:v>
                      </c:pt>
                      <c:pt idx="2889">
                        <c:v>43466.429178240738</c:v>
                      </c:pt>
                      <c:pt idx="2890">
                        <c:v>43466.429189814808</c:v>
                      </c:pt>
                      <c:pt idx="2891">
                        <c:v>43466.429224537038</c:v>
                      </c:pt>
                      <c:pt idx="2892">
                        <c:v>43466.429282407407</c:v>
                      </c:pt>
                      <c:pt idx="2893">
                        <c:v>43466.429409722223</c:v>
                      </c:pt>
                      <c:pt idx="2894">
                        <c:v>43466.4294212963</c:v>
                      </c:pt>
                      <c:pt idx="2895">
                        <c:v>43466.429432870369</c:v>
                      </c:pt>
                      <c:pt idx="2896">
                        <c:v>43466.429444444453</c:v>
                      </c:pt>
                      <c:pt idx="2897">
                        <c:v>43466.429479166669</c:v>
                      </c:pt>
                      <c:pt idx="2898">
                        <c:v>43466.429490740738</c:v>
                      </c:pt>
                      <c:pt idx="2899">
                        <c:v>43466.429502314822</c:v>
                      </c:pt>
                      <c:pt idx="2900">
                        <c:v>43466.429513888892</c:v>
                      </c:pt>
                      <c:pt idx="2901">
                        <c:v>43466.429525462961</c:v>
                      </c:pt>
                      <c:pt idx="2902">
                        <c:v>43466.429537037038</c:v>
                      </c:pt>
                      <c:pt idx="2903">
                        <c:v>43466.429548611108</c:v>
                      </c:pt>
                      <c:pt idx="2904">
                        <c:v>43466.429560185177</c:v>
                      </c:pt>
                      <c:pt idx="2905">
                        <c:v>43466.429571759261</c:v>
                      </c:pt>
                      <c:pt idx="2906">
                        <c:v>43466.429583333331</c:v>
                      </c:pt>
                      <c:pt idx="2907">
                        <c:v>43466.429594907408</c:v>
                      </c:pt>
                      <c:pt idx="2908">
                        <c:v>43466.429606481477</c:v>
                      </c:pt>
                      <c:pt idx="2909">
                        <c:v>43466.429618055547</c:v>
                      </c:pt>
                      <c:pt idx="2910">
                        <c:v>43466.429629629631</c:v>
                      </c:pt>
                      <c:pt idx="2911">
                        <c:v>43466.4296412037</c:v>
                      </c:pt>
                      <c:pt idx="2912">
                        <c:v>43466.429652777777</c:v>
                      </c:pt>
                      <c:pt idx="2913">
                        <c:v>43466.429664351846</c:v>
                      </c:pt>
                      <c:pt idx="2914">
                        <c:v>43466.429675925923</c:v>
                      </c:pt>
                      <c:pt idx="2915">
                        <c:v>43466.4296875</c:v>
                      </c:pt>
                      <c:pt idx="2916">
                        <c:v>43466.429699074077</c:v>
                      </c:pt>
                      <c:pt idx="2917">
                        <c:v>43466.429710648154</c:v>
                      </c:pt>
                      <c:pt idx="2918">
                        <c:v>43466.429722222223</c:v>
                      </c:pt>
                      <c:pt idx="2919">
                        <c:v>43466.4297337963</c:v>
                      </c:pt>
                      <c:pt idx="2920">
                        <c:v>43466.429745370369</c:v>
                      </c:pt>
                      <c:pt idx="2921">
                        <c:v>43466.429756944453</c:v>
                      </c:pt>
                      <c:pt idx="2922">
                        <c:v>43466.429768518523</c:v>
                      </c:pt>
                      <c:pt idx="2923">
                        <c:v>43466.429780092592</c:v>
                      </c:pt>
                      <c:pt idx="2924">
                        <c:v>43466.429791666669</c:v>
                      </c:pt>
                      <c:pt idx="2925">
                        <c:v>43466.429803240739</c:v>
                      </c:pt>
                      <c:pt idx="2926">
                        <c:v>43466.429814814823</c:v>
                      </c:pt>
                      <c:pt idx="2927">
                        <c:v>43466.429826388892</c:v>
                      </c:pt>
                      <c:pt idx="2928">
                        <c:v>43466.429837962962</c:v>
                      </c:pt>
                      <c:pt idx="2929">
                        <c:v>43466.429849537039</c:v>
                      </c:pt>
                      <c:pt idx="2930">
                        <c:v>43466.429861111108</c:v>
                      </c:pt>
                      <c:pt idx="2931">
                        <c:v>43466.429872685178</c:v>
                      </c:pt>
                      <c:pt idx="2932">
                        <c:v>43466.429884259262</c:v>
                      </c:pt>
                      <c:pt idx="2933">
                        <c:v>43466.429895833331</c:v>
                      </c:pt>
                      <c:pt idx="2934">
                        <c:v>43466.429907407408</c:v>
                      </c:pt>
                      <c:pt idx="2935">
                        <c:v>43466.429918981477</c:v>
                      </c:pt>
                      <c:pt idx="2936">
                        <c:v>43466.429930555547</c:v>
                      </c:pt>
                      <c:pt idx="2937">
                        <c:v>43466.429942129631</c:v>
                      </c:pt>
                      <c:pt idx="2938">
                        <c:v>43466.4299537037</c:v>
                      </c:pt>
                      <c:pt idx="2939">
                        <c:v>43466.429965277777</c:v>
                      </c:pt>
                      <c:pt idx="2940">
                        <c:v>43466.429976851847</c:v>
                      </c:pt>
                      <c:pt idx="2941">
                        <c:v>43466.429988425924</c:v>
                      </c:pt>
                      <c:pt idx="2942">
                        <c:v>43466.43</c:v>
                      </c:pt>
                      <c:pt idx="2943">
                        <c:v>43466.430011574077</c:v>
                      </c:pt>
                      <c:pt idx="2944">
                        <c:v>43466.430023148147</c:v>
                      </c:pt>
                      <c:pt idx="2945">
                        <c:v>43466.430034722223</c:v>
                      </c:pt>
                      <c:pt idx="2946">
                        <c:v>43466.430046296293</c:v>
                      </c:pt>
                      <c:pt idx="2947">
                        <c:v>43466.43005787037</c:v>
                      </c:pt>
                      <c:pt idx="2948">
                        <c:v>43466.430069444446</c:v>
                      </c:pt>
                      <c:pt idx="2949">
                        <c:v>43466.430081018523</c:v>
                      </c:pt>
                      <c:pt idx="2950">
                        <c:v>43466.430092592593</c:v>
                      </c:pt>
                      <c:pt idx="2951">
                        <c:v>43466.430104166669</c:v>
                      </c:pt>
                      <c:pt idx="2952">
                        <c:v>43466.430115740739</c:v>
                      </c:pt>
                      <c:pt idx="2953">
                        <c:v>43466.430127314823</c:v>
                      </c:pt>
                      <c:pt idx="2954">
                        <c:v>43466.430138888893</c:v>
                      </c:pt>
                      <c:pt idx="2955">
                        <c:v>43466.430150462962</c:v>
                      </c:pt>
                      <c:pt idx="2956">
                        <c:v>43466.430162037039</c:v>
                      </c:pt>
                      <c:pt idx="2957">
                        <c:v>43466.430173611108</c:v>
                      </c:pt>
                      <c:pt idx="2958">
                        <c:v>43466.430185185192</c:v>
                      </c:pt>
                      <c:pt idx="2959">
                        <c:v>43466.430196759262</c:v>
                      </c:pt>
                      <c:pt idx="2960">
                        <c:v>43466.430208333331</c:v>
                      </c:pt>
                      <c:pt idx="2961">
                        <c:v>43466.430219907408</c:v>
                      </c:pt>
                      <c:pt idx="2962">
                        <c:v>43466.430231481478</c:v>
                      </c:pt>
                      <c:pt idx="2963">
                        <c:v>43466.430243055547</c:v>
                      </c:pt>
                      <c:pt idx="2964">
                        <c:v>43466.430254629631</c:v>
                      </c:pt>
                      <c:pt idx="2965">
                        <c:v>43466.430266203701</c:v>
                      </c:pt>
                      <c:pt idx="2966">
                        <c:v>43466.430277777778</c:v>
                      </c:pt>
                      <c:pt idx="2967">
                        <c:v>43466.430289351847</c:v>
                      </c:pt>
                      <c:pt idx="2968">
                        <c:v>43466.430300925917</c:v>
                      </c:pt>
                      <c:pt idx="2969">
                        <c:v>43466.430312500001</c:v>
                      </c:pt>
                      <c:pt idx="2970">
                        <c:v>43466.430324074077</c:v>
                      </c:pt>
                      <c:pt idx="2971">
                        <c:v>43466.430335648147</c:v>
                      </c:pt>
                      <c:pt idx="2972">
                        <c:v>43466.430347222216</c:v>
                      </c:pt>
                      <c:pt idx="2973">
                        <c:v>43466.430358796293</c:v>
                      </c:pt>
                      <c:pt idx="2974">
                        <c:v>43466.43037037037</c:v>
                      </c:pt>
                      <c:pt idx="2975">
                        <c:v>43466.430381944447</c:v>
                      </c:pt>
                      <c:pt idx="2976">
                        <c:v>43466.430393518523</c:v>
                      </c:pt>
                      <c:pt idx="2977">
                        <c:v>43466.430405092593</c:v>
                      </c:pt>
                      <c:pt idx="2978">
                        <c:v>43466.43041666667</c:v>
                      </c:pt>
                      <c:pt idx="2979">
                        <c:v>43466.430428240739</c:v>
                      </c:pt>
                      <c:pt idx="2980">
                        <c:v>43466.430439814823</c:v>
                      </c:pt>
                      <c:pt idx="2981">
                        <c:v>43466.430451388893</c:v>
                      </c:pt>
                      <c:pt idx="2982">
                        <c:v>43466.430462962962</c:v>
                      </c:pt>
                      <c:pt idx="2983">
                        <c:v>43466.430474537039</c:v>
                      </c:pt>
                      <c:pt idx="2984">
                        <c:v>43466.430486111109</c:v>
                      </c:pt>
                      <c:pt idx="2985">
                        <c:v>43466.430497685193</c:v>
                      </c:pt>
                      <c:pt idx="2986">
                        <c:v>43466.430509259262</c:v>
                      </c:pt>
                      <c:pt idx="2987">
                        <c:v>43466.430520833332</c:v>
                      </c:pt>
                      <c:pt idx="2988">
                        <c:v>43466.430532407408</c:v>
                      </c:pt>
                      <c:pt idx="2989">
                        <c:v>43466.430543981478</c:v>
                      </c:pt>
                      <c:pt idx="2990">
                        <c:v>43466.430555555547</c:v>
                      </c:pt>
                      <c:pt idx="2991">
                        <c:v>43466.430567129632</c:v>
                      </c:pt>
                      <c:pt idx="2992">
                        <c:v>43466.430578703701</c:v>
                      </c:pt>
                      <c:pt idx="2993">
                        <c:v>43466.430590277778</c:v>
                      </c:pt>
                      <c:pt idx="2994">
                        <c:v>43466.430601851847</c:v>
                      </c:pt>
                      <c:pt idx="2995">
                        <c:v>43466.430613425917</c:v>
                      </c:pt>
                      <c:pt idx="2996">
                        <c:v>43466.430625000001</c:v>
                      </c:pt>
                      <c:pt idx="2997">
                        <c:v>43466.430636574078</c:v>
                      </c:pt>
                      <c:pt idx="2998">
                        <c:v>43466.430648148147</c:v>
                      </c:pt>
                      <c:pt idx="2999">
                        <c:v>43466.430659722217</c:v>
                      </c:pt>
                      <c:pt idx="3000">
                        <c:v>43466.430671296293</c:v>
                      </c:pt>
                      <c:pt idx="3001">
                        <c:v>43466.43068287037</c:v>
                      </c:pt>
                      <c:pt idx="3002">
                        <c:v>43466.430694444447</c:v>
                      </c:pt>
                      <c:pt idx="3003">
                        <c:v>43466.430706018517</c:v>
                      </c:pt>
                      <c:pt idx="3004">
                        <c:v>43466.430717592593</c:v>
                      </c:pt>
                      <c:pt idx="3005">
                        <c:v>43466.43072916667</c:v>
                      </c:pt>
                      <c:pt idx="3006">
                        <c:v>43466.43074074074</c:v>
                      </c:pt>
                      <c:pt idx="3007">
                        <c:v>43466.430752314824</c:v>
                      </c:pt>
                      <c:pt idx="3008">
                        <c:v>43466.430763888893</c:v>
                      </c:pt>
                      <c:pt idx="3009">
                        <c:v>43466.430775462963</c:v>
                      </c:pt>
                      <c:pt idx="3010">
                        <c:v>43466.430787037039</c:v>
                      </c:pt>
                      <c:pt idx="3011">
                        <c:v>43466.430798611109</c:v>
                      </c:pt>
                      <c:pt idx="3012">
                        <c:v>43466.430810185193</c:v>
                      </c:pt>
                      <c:pt idx="3013">
                        <c:v>43466.430821759262</c:v>
                      </c:pt>
                      <c:pt idx="3014">
                        <c:v>43466.430833333332</c:v>
                      </c:pt>
                      <c:pt idx="3015">
                        <c:v>43466.430844907409</c:v>
                      </c:pt>
                      <c:pt idx="3016">
                        <c:v>43466.430856481478</c:v>
                      </c:pt>
                      <c:pt idx="3017">
                        <c:v>43466.430868055562</c:v>
                      </c:pt>
                      <c:pt idx="3018">
                        <c:v>43466.430879629632</c:v>
                      </c:pt>
                      <c:pt idx="3019">
                        <c:v>43466.430891203701</c:v>
                      </c:pt>
                      <c:pt idx="3020">
                        <c:v>43466.430902777778</c:v>
                      </c:pt>
                      <c:pt idx="3021">
                        <c:v>43466.430914351848</c:v>
                      </c:pt>
                      <c:pt idx="3022">
                        <c:v>43466.430925925917</c:v>
                      </c:pt>
                      <c:pt idx="3023">
                        <c:v>43466.430937500001</c:v>
                      </c:pt>
                      <c:pt idx="3024">
                        <c:v>43466.430949074071</c:v>
                      </c:pt>
                      <c:pt idx="3025">
                        <c:v>43466.430960648147</c:v>
                      </c:pt>
                      <c:pt idx="3026">
                        <c:v>43466.430972222217</c:v>
                      </c:pt>
                      <c:pt idx="3027">
                        <c:v>43466.430983796286</c:v>
                      </c:pt>
                      <c:pt idx="3028">
                        <c:v>43466.430995370371</c:v>
                      </c:pt>
                      <c:pt idx="3029">
                        <c:v>43466.431006944447</c:v>
                      </c:pt>
                      <c:pt idx="3030">
                        <c:v>43466.431018518517</c:v>
                      </c:pt>
                      <c:pt idx="3031">
                        <c:v>43466.431030092594</c:v>
                      </c:pt>
                      <c:pt idx="3032">
                        <c:v>43466.431041666663</c:v>
                      </c:pt>
                      <c:pt idx="3033">
                        <c:v>43466.43105324074</c:v>
                      </c:pt>
                      <c:pt idx="3034">
                        <c:v>43466.431064814817</c:v>
                      </c:pt>
                      <c:pt idx="3035">
                        <c:v>43466.431076388893</c:v>
                      </c:pt>
                      <c:pt idx="3036">
                        <c:v>43466.431087962963</c:v>
                      </c:pt>
                      <c:pt idx="3037">
                        <c:v>43466.43109953704</c:v>
                      </c:pt>
                      <c:pt idx="3038">
                        <c:v>43466.431111111109</c:v>
                      </c:pt>
                      <c:pt idx="3039">
                        <c:v>43466.431122685193</c:v>
                      </c:pt>
                      <c:pt idx="3040">
                        <c:v>43466.431134259263</c:v>
                      </c:pt>
                      <c:pt idx="3041">
                        <c:v>43466.431145833332</c:v>
                      </c:pt>
                      <c:pt idx="3042">
                        <c:v>43466.431157407409</c:v>
                      </c:pt>
                      <c:pt idx="3043">
                        <c:v>43466.431168981479</c:v>
                      </c:pt>
                      <c:pt idx="3044">
                        <c:v>43466.431180555563</c:v>
                      </c:pt>
                      <c:pt idx="3045">
                        <c:v>43466.431192129632</c:v>
                      </c:pt>
                      <c:pt idx="3046">
                        <c:v>43466.431203703702</c:v>
                      </c:pt>
                      <c:pt idx="3047">
                        <c:v>43466.431215277778</c:v>
                      </c:pt>
                      <c:pt idx="3048">
                        <c:v>43466.431226851862</c:v>
                      </c:pt>
                      <c:pt idx="3049">
                        <c:v>43466.431238425917</c:v>
                      </c:pt>
                      <c:pt idx="3050">
                        <c:v>43466.431250000001</c:v>
                      </c:pt>
                      <c:pt idx="3051">
                        <c:v>43466.431261574071</c:v>
                      </c:pt>
                      <c:pt idx="3052">
                        <c:v>43466.431273148148</c:v>
                      </c:pt>
                      <c:pt idx="3053">
                        <c:v>43466.431284722217</c:v>
                      </c:pt>
                      <c:pt idx="3054">
                        <c:v>43466.431296296287</c:v>
                      </c:pt>
                      <c:pt idx="3055">
                        <c:v>43466.431307870371</c:v>
                      </c:pt>
                      <c:pt idx="3056">
                        <c:v>43466.431319444448</c:v>
                      </c:pt>
                      <c:pt idx="3057">
                        <c:v>43466.431331018517</c:v>
                      </c:pt>
                      <c:pt idx="3058">
                        <c:v>43466.431342592587</c:v>
                      </c:pt>
                      <c:pt idx="3059">
                        <c:v>43466.431354166663</c:v>
                      </c:pt>
                      <c:pt idx="3060">
                        <c:v>43466.43136574074</c:v>
                      </c:pt>
                      <c:pt idx="3061">
                        <c:v>43466.431377314817</c:v>
                      </c:pt>
                      <c:pt idx="3062">
                        <c:v>43466.431388888886</c:v>
                      </c:pt>
                      <c:pt idx="3063">
                        <c:v>43466.431400462963</c:v>
                      </c:pt>
                      <c:pt idx="3064">
                        <c:v>43466.43141203704</c:v>
                      </c:pt>
                      <c:pt idx="3065">
                        <c:v>43466.431423611109</c:v>
                      </c:pt>
                      <c:pt idx="3066">
                        <c:v>43466.431435185194</c:v>
                      </c:pt>
                      <c:pt idx="3067">
                        <c:v>43466.431446759263</c:v>
                      </c:pt>
                      <c:pt idx="3068">
                        <c:v>43466.431458333333</c:v>
                      </c:pt>
                      <c:pt idx="3069">
                        <c:v>43466.431469907409</c:v>
                      </c:pt>
                      <c:pt idx="3070">
                        <c:v>43466.431481481479</c:v>
                      </c:pt>
                      <c:pt idx="3071">
                        <c:v>43466.431493055563</c:v>
                      </c:pt>
                      <c:pt idx="3072">
                        <c:v>43466.431504629632</c:v>
                      </c:pt>
                      <c:pt idx="3073">
                        <c:v>43466.431516203702</c:v>
                      </c:pt>
                      <c:pt idx="3074">
                        <c:v>43466.431527777779</c:v>
                      </c:pt>
                      <c:pt idx="3075">
                        <c:v>43466.431539351863</c:v>
                      </c:pt>
                      <c:pt idx="3076">
                        <c:v>43466.431550925918</c:v>
                      </c:pt>
                      <c:pt idx="3077">
                        <c:v>43466.431562500002</c:v>
                      </c:pt>
                      <c:pt idx="3078">
                        <c:v>43466.431574074071</c:v>
                      </c:pt>
                      <c:pt idx="3079">
                        <c:v>43466.431585648148</c:v>
                      </c:pt>
                      <c:pt idx="3080">
                        <c:v>43466.431597222218</c:v>
                      </c:pt>
                      <c:pt idx="3081">
                        <c:v>43466.431608796287</c:v>
                      </c:pt>
                      <c:pt idx="3082">
                        <c:v>43466.431620370371</c:v>
                      </c:pt>
                      <c:pt idx="3083">
                        <c:v>43466.431631944448</c:v>
                      </c:pt>
                      <c:pt idx="3084">
                        <c:v>43466.431643518517</c:v>
                      </c:pt>
                      <c:pt idx="3085">
                        <c:v>43466.431655092587</c:v>
                      </c:pt>
                      <c:pt idx="3086">
                        <c:v>43466.431666666656</c:v>
                      </c:pt>
                      <c:pt idx="3087">
                        <c:v>43466.43167824074</c:v>
                      </c:pt>
                      <c:pt idx="3088">
                        <c:v>43466.431689814817</c:v>
                      </c:pt>
                      <c:pt idx="3089">
                        <c:v>43466.431701388887</c:v>
                      </c:pt>
                      <c:pt idx="3090">
                        <c:v>43466.431712962964</c:v>
                      </c:pt>
                      <c:pt idx="3091">
                        <c:v>43466.43172453704</c:v>
                      </c:pt>
                      <c:pt idx="3092">
                        <c:v>43466.43173611111</c:v>
                      </c:pt>
                      <c:pt idx="3093">
                        <c:v>43466.431747685187</c:v>
                      </c:pt>
                      <c:pt idx="3094">
                        <c:v>43466.431759259263</c:v>
                      </c:pt>
                      <c:pt idx="3095">
                        <c:v>43466.431770833333</c:v>
                      </c:pt>
                      <c:pt idx="3096">
                        <c:v>43466.43178240741</c:v>
                      </c:pt>
                      <c:pt idx="3097">
                        <c:v>43466.431793981479</c:v>
                      </c:pt>
                      <c:pt idx="3098">
                        <c:v>43466.431805555563</c:v>
                      </c:pt>
                      <c:pt idx="3099">
                        <c:v>43466.431817129633</c:v>
                      </c:pt>
                      <c:pt idx="3100">
                        <c:v>43466.431828703702</c:v>
                      </c:pt>
                      <c:pt idx="3101">
                        <c:v>43466.431840277779</c:v>
                      </c:pt>
                      <c:pt idx="3102">
                        <c:v>43466.431851851848</c:v>
                      </c:pt>
                      <c:pt idx="3103">
                        <c:v>43466.431863425933</c:v>
                      </c:pt>
                      <c:pt idx="3104">
                        <c:v>43466.431875000002</c:v>
                      </c:pt>
                      <c:pt idx="3105">
                        <c:v>43466.431886574072</c:v>
                      </c:pt>
                      <c:pt idx="3106">
                        <c:v>43466.431898148148</c:v>
                      </c:pt>
                      <c:pt idx="3107">
                        <c:v>43466.431909722232</c:v>
                      </c:pt>
                      <c:pt idx="3108">
                        <c:v>43466.431921296287</c:v>
                      </c:pt>
                      <c:pt idx="3109">
                        <c:v>43466.431932870371</c:v>
                      </c:pt>
                      <c:pt idx="3110">
                        <c:v>43466.431944444441</c:v>
                      </c:pt>
                      <c:pt idx="3111">
                        <c:v>43466.431956018518</c:v>
                      </c:pt>
                      <c:pt idx="3112">
                        <c:v>43466.431967592587</c:v>
                      </c:pt>
                      <c:pt idx="3113">
                        <c:v>43466.431979166657</c:v>
                      </c:pt>
                      <c:pt idx="3114">
                        <c:v>43466.431990740741</c:v>
                      </c:pt>
                      <c:pt idx="3115">
                        <c:v>43466.432002314818</c:v>
                      </c:pt>
                      <c:pt idx="3116">
                        <c:v>43466.432013888887</c:v>
                      </c:pt>
                      <c:pt idx="3117">
                        <c:v>43466.432025462957</c:v>
                      </c:pt>
                      <c:pt idx="3118">
                        <c:v>43466.432037037041</c:v>
                      </c:pt>
                      <c:pt idx="3119">
                        <c:v>43466.43204861111</c:v>
                      </c:pt>
                      <c:pt idx="3120">
                        <c:v>43466.432060185187</c:v>
                      </c:pt>
                      <c:pt idx="3121">
                        <c:v>43466.432071759264</c:v>
                      </c:pt>
                      <c:pt idx="3122">
                        <c:v>43466.432083333333</c:v>
                      </c:pt>
                      <c:pt idx="3123">
                        <c:v>43466.43209490741</c:v>
                      </c:pt>
                      <c:pt idx="3124">
                        <c:v>43466.432106481479</c:v>
                      </c:pt>
                      <c:pt idx="3125">
                        <c:v>43466.432118055563</c:v>
                      </c:pt>
                      <c:pt idx="3126">
                        <c:v>43466.432129629633</c:v>
                      </c:pt>
                      <c:pt idx="3127">
                        <c:v>43466.432141203702</c:v>
                      </c:pt>
                      <c:pt idx="3128">
                        <c:v>43466.432152777779</c:v>
                      </c:pt>
                      <c:pt idx="3129">
                        <c:v>43466.432164351849</c:v>
                      </c:pt>
                      <c:pt idx="3130">
                        <c:v>43466.432175925933</c:v>
                      </c:pt>
                      <c:pt idx="3131">
                        <c:v>43466.432187500002</c:v>
                      </c:pt>
                      <c:pt idx="3132">
                        <c:v>43466.432199074072</c:v>
                      </c:pt>
                      <c:pt idx="3133">
                        <c:v>43466.432210648149</c:v>
                      </c:pt>
                      <c:pt idx="3134">
                        <c:v>43466.432222222233</c:v>
                      </c:pt>
                      <c:pt idx="3135">
                        <c:v>43466.432233796288</c:v>
                      </c:pt>
                      <c:pt idx="3136">
                        <c:v>43466.432245370372</c:v>
                      </c:pt>
                      <c:pt idx="3137">
                        <c:v>43466.432256944441</c:v>
                      </c:pt>
                      <c:pt idx="3138">
                        <c:v>43466.432268518518</c:v>
                      </c:pt>
                      <c:pt idx="3139">
                        <c:v>43466.432280092587</c:v>
                      </c:pt>
                      <c:pt idx="3140">
                        <c:v>43466.432291666657</c:v>
                      </c:pt>
                      <c:pt idx="3141">
                        <c:v>43466.432303240741</c:v>
                      </c:pt>
                      <c:pt idx="3142">
                        <c:v>43466.432314814818</c:v>
                      </c:pt>
                      <c:pt idx="3143">
                        <c:v>43466.432326388887</c:v>
                      </c:pt>
                      <c:pt idx="3144">
                        <c:v>43466.432337962957</c:v>
                      </c:pt>
                      <c:pt idx="3145">
                        <c:v>43466.432349537034</c:v>
                      </c:pt>
                      <c:pt idx="3146">
                        <c:v>43466.43236111111</c:v>
                      </c:pt>
                      <c:pt idx="3147">
                        <c:v>43466.432372685187</c:v>
                      </c:pt>
                      <c:pt idx="3148">
                        <c:v>43466.432384259257</c:v>
                      </c:pt>
                      <c:pt idx="3149">
                        <c:v>43466.432395833333</c:v>
                      </c:pt>
                      <c:pt idx="3150">
                        <c:v>43466.43240740741</c:v>
                      </c:pt>
                      <c:pt idx="3151">
                        <c:v>43466.43241898148</c:v>
                      </c:pt>
                      <c:pt idx="3152">
                        <c:v>43466.432430555556</c:v>
                      </c:pt>
                      <c:pt idx="3153">
                        <c:v>43466.432442129633</c:v>
                      </c:pt>
                      <c:pt idx="3154">
                        <c:v>43466.432453703703</c:v>
                      </c:pt>
                      <c:pt idx="3155">
                        <c:v>43466.43246527778</c:v>
                      </c:pt>
                      <c:pt idx="3156">
                        <c:v>43466.432476851849</c:v>
                      </c:pt>
                      <c:pt idx="3157">
                        <c:v>43466.432488425933</c:v>
                      </c:pt>
                      <c:pt idx="3158">
                        <c:v>43466.432500000003</c:v>
                      </c:pt>
                      <c:pt idx="3159">
                        <c:v>43466.432511574072</c:v>
                      </c:pt>
                      <c:pt idx="3160">
                        <c:v>43466.432523148149</c:v>
                      </c:pt>
                      <c:pt idx="3161">
                        <c:v>43466.432534722233</c:v>
                      </c:pt>
                      <c:pt idx="3162">
                        <c:v>43466.432546296302</c:v>
                      </c:pt>
                      <c:pt idx="3163">
                        <c:v>43466.432557870372</c:v>
                      </c:pt>
                      <c:pt idx="3164">
                        <c:v>43466.432569444441</c:v>
                      </c:pt>
                      <c:pt idx="3165">
                        <c:v>43466.432581018518</c:v>
                      </c:pt>
                      <c:pt idx="3166">
                        <c:v>43466.432592592602</c:v>
                      </c:pt>
                      <c:pt idx="3167">
                        <c:v>43466.432604166657</c:v>
                      </c:pt>
                      <c:pt idx="3168">
                        <c:v>43466.432615740741</c:v>
                      </c:pt>
                      <c:pt idx="3169">
                        <c:v>43466.432627314818</c:v>
                      </c:pt>
                      <c:pt idx="3170">
                        <c:v>43466.432638888888</c:v>
                      </c:pt>
                      <c:pt idx="3171">
                        <c:v>43466.432650462957</c:v>
                      </c:pt>
                      <c:pt idx="3172">
                        <c:v>43466.432662037027</c:v>
                      </c:pt>
                      <c:pt idx="3173">
                        <c:v>43466.432673611111</c:v>
                      </c:pt>
                      <c:pt idx="3174">
                        <c:v>43466.432685185187</c:v>
                      </c:pt>
                      <c:pt idx="3175">
                        <c:v>43466.432696759257</c:v>
                      </c:pt>
                      <c:pt idx="3176">
                        <c:v>43466.432708333326</c:v>
                      </c:pt>
                      <c:pt idx="3177">
                        <c:v>43466.432719907411</c:v>
                      </c:pt>
                      <c:pt idx="3178">
                        <c:v>43466.43273148148</c:v>
                      </c:pt>
                      <c:pt idx="3179">
                        <c:v>43466.432743055557</c:v>
                      </c:pt>
                      <c:pt idx="3180">
                        <c:v>43466.432754629634</c:v>
                      </c:pt>
                      <c:pt idx="3181">
                        <c:v>43466.432766203703</c:v>
                      </c:pt>
                      <c:pt idx="3182">
                        <c:v>43466.43277777778</c:v>
                      </c:pt>
                      <c:pt idx="3183">
                        <c:v>43466.432789351849</c:v>
                      </c:pt>
                      <c:pt idx="3184">
                        <c:v>43466.432800925933</c:v>
                      </c:pt>
                      <c:pt idx="3185">
                        <c:v>43466.432812500003</c:v>
                      </c:pt>
                      <c:pt idx="3186">
                        <c:v>43466.432824074072</c:v>
                      </c:pt>
                      <c:pt idx="3187">
                        <c:v>43466.432835648149</c:v>
                      </c:pt>
                      <c:pt idx="3188">
                        <c:v>43466.432847222219</c:v>
                      </c:pt>
                      <c:pt idx="3189">
                        <c:v>43466.432858796303</c:v>
                      </c:pt>
                      <c:pt idx="3190">
                        <c:v>43466.432870370372</c:v>
                      </c:pt>
                      <c:pt idx="3191">
                        <c:v>43466.432881944442</c:v>
                      </c:pt>
                      <c:pt idx="3192">
                        <c:v>43466.432893518519</c:v>
                      </c:pt>
                      <c:pt idx="3193">
                        <c:v>43466.432905092603</c:v>
                      </c:pt>
                      <c:pt idx="3194">
                        <c:v>43466.432916666658</c:v>
                      </c:pt>
                      <c:pt idx="3195">
                        <c:v>43466.432928240742</c:v>
                      </c:pt>
                      <c:pt idx="3196">
                        <c:v>43466.432939814818</c:v>
                      </c:pt>
                      <c:pt idx="3197">
                        <c:v>43466.432951388888</c:v>
                      </c:pt>
                      <c:pt idx="3198">
                        <c:v>43466.432962962957</c:v>
                      </c:pt>
                      <c:pt idx="3199">
                        <c:v>43466.432974537027</c:v>
                      </c:pt>
                      <c:pt idx="3200">
                        <c:v>43466.432986111111</c:v>
                      </c:pt>
                      <c:pt idx="3201">
                        <c:v>43466.432997685188</c:v>
                      </c:pt>
                      <c:pt idx="3202">
                        <c:v>43466.433009259257</c:v>
                      </c:pt>
                      <c:pt idx="3203">
                        <c:v>43466.433020833327</c:v>
                      </c:pt>
                      <c:pt idx="3204">
                        <c:v>43466.433032407411</c:v>
                      </c:pt>
                      <c:pt idx="3205">
                        <c:v>43466.43304398148</c:v>
                      </c:pt>
                      <c:pt idx="3206">
                        <c:v>43466.433055555557</c:v>
                      </c:pt>
                      <c:pt idx="3207">
                        <c:v>43466.433067129627</c:v>
                      </c:pt>
                      <c:pt idx="3208">
                        <c:v>43466.433078703703</c:v>
                      </c:pt>
                      <c:pt idx="3209">
                        <c:v>43466.43309027778</c:v>
                      </c:pt>
                      <c:pt idx="3210">
                        <c:v>43466.43310185185</c:v>
                      </c:pt>
                      <c:pt idx="3211">
                        <c:v>43466.433113425926</c:v>
                      </c:pt>
                      <c:pt idx="3212">
                        <c:v>43466.433125000003</c:v>
                      </c:pt>
                      <c:pt idx="3213">
                        <c:v>43466.433136574073</c:v>
                      </c:pt>
                      <c:pt idx="3214">
                        <c:v>43466.433148148149</c:v>
                      </c:pt>
                      <c:pt idx="3215">
                        <c:v>43466.433159722219</c:v>
                      </c:pt>
                      <c:pt idx="3216">
                        <c:v>43466.433171296303</c:v>
                      </c:pt>
                      <c:pt idx="3217">
                        <c:v>43466.433182870373</c:v>
                      </c:pt>
                      <c:pt idx="3218">
                        <c:v>43466.433194444442</c:v>
                      </c:pt>
                      <c:pt idx="3219">
                        <c:v>43466.433206018519</c:v>
                      </c:pt>
                      <c:pt idx="3220">
                        <c:v>43466.433217592603</c:v>
                      </c:pt>
                      <c:pt idx="3221">
                        <c:v>43466.433229166672</c:v>
                      </c:pt>
                      <c:pt idx="3222">
                        <c:v>43466.433240740742</c:v>
                      </c:pt>
                      <c:pt idx="3223">
                        <c:v>43466.433252314811</c:v>
                      </c:pt>
                      <c:pt idx="3224">
                        <c:v>43466.433263888888</c:v>
                      </c:pt>
                      <c:pt idx="3225">
                        <c:v>43466.433275462958</c:v>
                      </c:pt>
                      <c:pt idx="3226">
                        <c:v>43466.433287037027</c:v>
                      </c:pt>
                      <c:pt idx="3227">
                        <c:v>43466.433298611111</c:v>
                      </c:pt>
                      <c:pt idx="3228">
                        <c:v>43466.433310185188</c:v>
                      </c:pt>
                      <c:pt idx="3229">
                        <c:v>43466.433321759258</c:v>
                      </c:pt>
                      <c:pt idx="3230">
                        <c:v>43466.433333333327</c:v>
                      </c:pt>
                      <c:pt idx="3231">
                        <c:v>43466.433344907397</c:v>
                      </c:pt>
                      <c:pt idx="3232">
                        <c:v>43466.433356481481</c:v>
                      </c:pt>
                      <c:pt idx="3233">
                        <c:v>43466.433368055557</c:v>
                      </c:pt>
                      <c:pt idx="3234">
                        <c:v>43466.433379629627</c:v>
                      </c:pt>
                      <c:pt idx="3235">
                        <c:v>43466.433391203696</c:v>
                      </c:pt>
                      <c:pt idx="3236">
                        <c:v>43466.43340277778</c:v>
                      </c:pt>
                      <c:pt idx="3237">
                        <c:v>43466.43341435185</c:v>
                      </c:pt>
                      <c:pt idx="3238">
                        <c:v>43466.433425925927</c:v>
                      </c:pt>
                      <c:pt idx="3239">
                        <c:v>43466.433437500003</c:v>
                      </c:pt>
                      <c:pt idx="3240">
                        <c:v>43466.433449074073</c:v>
                      </c:pt>
                      <c:pt idx="3241">
                        <c:v>43466.43346064815</c:v>
                      </c:pt>
                      <c:pt idx="3242">
                        <c:v>43466.433472222219</c:v>
                      </c:pt>
                      <c:pt idx="3243">
                        <c:v>43466.433483796303</c:v>
                      </c:pt>
                      <c:pt idx="3244">
                        <c:v>43466.433495370373</c:v>
                      </c:pt>
                      <c:pt idx="3245">
                        <c:v>43466.433506944442</c:v>
                      </c:pt>
                      <c:pt idx="3246">
                        <c:v>43466.433518518519</c:v>
                      </c:pt>
                      <c:pt idx="3247">
                        <c:v>43466.433530092603</c:v>
                      </c:pt>
                      <c:pt idx="3248">
                        <c:v>43466.433541666673</c:v>
                      </c:pt>
                      <c:pt idx="3249">
                        <c:v>43466.433553240742</c:v>
                      </c:pt>
                      <c:pt idx="3250">
                        <c:v>43466.433564814812</c:v>
                      </c:pt>
                      <c:pt idx="3251">
                        <c:v>43466.433576388888</c:v>
                      </c:pt>
                      <c:pt idx="3252">
                        <c:v>43466.433587962973</c:v>
                      </c:pt>
                      <c:pt idx="3253">
                        <c:v>43466.433599537027</c:v>
                      </c:pt>
                      <c:pt idx="3254">
                        <c:v>43466.433611111112</c:v>
                      </c:pt>
                      <c:pt idx="3255">
                        <c:v>43466.433622685188</c:v>
                      </c:pt>
                      <c:pt idx="3256">
                        <c:v>43466.433634259258</c:v>
                      </c:pt>
                      <c:pt idx="3257">
                        <c:v>43466.433645833327</c:v>
                      </c:pt>
                      <c:pt idx="3258">
                        <c:v>43466.433657407397</c:v>
                      </c:pt>
                      <c:pt idx="3259">
                        <c:v>43466.433668981481</c:v>
                      </c:pt>
                      <c:pt idx="3260">
                        <c:v>43466.433680555558</c:v>
                      </c:pt>
                      <c:pt idx="3261">
                        <c:v>43466.433692129627</c:v>
                      </c:pt>
                      <c:pt idx="3262">
                        <c:v>43466.433703703697</c:v>
                      </c:pt>
                      <c:pt idx="3263">
                        <c:v>43466.433715277781</c:v>
                      </c:pt>
                      <c:pt idx="3264">
                        <c:v>43466.43372685185</c:v>
                      </c:pt>
                      <c:pt idx="3265">
                        <c:v>43466.433738425927</c:v>
                      </c:pt>
                      <c:pt idx="3266">
                        <c:v>43466.433749999997</c:v>
                      </c:pt>
                      <c:pt idx="3267">
                        <c:v>43466.433761574073</c:v>
                      </c:pt>
                      <c:pt idx="3268">
                        <c:v>43466.43377314815</c:v>
                      </c:pt>
                      <c:pt idx="3269">
                        <c:v>43466.43378472222</c:v>
                      </c:pt>
                      <c:pt idx="3270">
                        <c:v>43466.433796296304</c:v>
                      </c:pt>
                      <c:pt idx="3271">
                        <c:v>43466.433807870373</c:v>
                      </c:pt>
                      <c:pt idx="3272">
                        <c:v>43466.433819444443</c:v>
                      </c:pt>
                      <c:pt idx="3273">
                        <c:v>43466.433831018519</c:v>
                      </c:pt>
                      <c:pt idx="3274">
                        <c:v>43466.433842592603</c:v>
                      </c:pt>
                      <c:pt idx="3275">
                        <c:v>43466.433854166673</c:v>
                      </c:pt>
                      <c:pt idx="3276">
                        <c:v>43466.433865740742</c:v>
                      </c:pt>
                      <c:pt idx="3277">
                        <c:v>43466.433877314812</c:v>
                      </c:pt>
                      <c:pt idx="3278">
                        <c:v>43466.433888888889</c:v>
                      </c:pt>
                      <c:pt idx="3279">
                        <c:v>43466.433900462973</c:v>
                      </c:pt>
                      <c:pt idx="3280">
                        <c:v>43466.433912037042</c:v>
                      </c:pt>
                      <c:pt idx="3281">
                        <c:v>43466.433923611112</c:v>
                      </c:pt>
                      <c:pt idx="3282">
                        <c:v>43466.433935185189</c:v>
                      </c:pt>
                      <c:pt idx="3283">
                        <c:v>43466.433946759258</c:v>
                      </c:pt>
                      <c:pt idx="3284">
                        <c:v>43466.433958333328</c:v>
                      </c:pt>
                      <c:pt idx="3285">
                        <c:v>43466.433969907397</c:v>
                      </c:pt>
                      <c:pt idx="3286">
                        <c:v>43466.433981481481</c:v>
                      </c:pt>
                      <c:pt idx="3287">
                        <c:v>43466.433993055558</c:v>
                      </c:pt>
                      <c:pt idx="3288">
                        <c:v>43466.434004629627</c:v>
                      </c:pt>
                      <c:pt idx="3289">
                        <c:v>43466.434016203697</c:v>
                      </c:pt>
                      <c:pt idx="3290">
                        <c:v>43466.434027777781</c:v>
                      </c:pt>
                      <c:pt idx="3291">
                        <c:v>43466.434039351851</c:v>
                      </c:pt>
                      <c:pt idx="3292">
                        <c:v>43466.434050925927</c:v>
                      </c:pt>
                      <c:pt idx="3293">
                        <c:v>43466.434062499997</c:v>
                      </c:pt>
                      <c:pt idx="3294">
                        <c:v>43466.434074074074</c:v>
                      </c:pt>
                      <c:pt idx="3295">
                        <c:v>43466.43408564815</c:v>
                      </c:pt>
                      <c:pt idx="3296">
                        <c:v>43466.43409722222</c:v>
                      </c:pt>
                      <c:pt idx="3297">
                        <c:v>43466.434108796297</c:v>
                      </c:pt>
                      <c:pt idx="3298">
                        <c:v>43466.434120370373</c:v>
                      </c:pt>
                      <c:pt idx="3299">
                        <c:v>43466.434131944443</c:v>
                      </c:pt>
                      <c:pt idx="3300">
                        <c:v>43466.43414351852</c:v>
                      </c:pt>
                      <c:pt idx="3301">
                        <c:v>43466.434155092589</c:v>
                      </c:pt>
                      <c:pt idx="3302">
                        <c:v>43466.434166666673</c:v>
                      </c:pt>
                      <c:pt idx="3303">
                        <c:v>43466.434178240743</c:v>
                      </c:pt>
                      <c:pt idx="3304">
                        <c:v>43466.434189814812</c:v>
                      </c:pt>
                      <c:pt idx="3305">
                        <c:v>43466.434201388889</c:v>
                      </c:pt>
                      <c:pt idx="3306">
                        <c:v>43466.434212962973</c:v>
                      </c:pt>
                      <c:pt idx="3307">
                        <c:v>43466.434224537043</c:v>
                      </c:pt>
                      <c:pt idx="3308">
                        <c:v>43466.434236111112</c:v>
                      </c:pt>
                      <c:pt idx="3309">
                        <c:v>43466.434247685182</c:v>
                      </c:pt>
                      <c:pt idx="3310">
                        <c:v>43466.434259259258</c:v>
                      </c:pt>
                      <c:pt idx="3311">
                        <c:v>43466.434270833342</c:v>
                      </c:pt>
                      <c:pt idx="3312">
                        <c:v>43466.434282407397</c:v>
                      </c:pt>
                      <c:pt idx="3313">
                        <c:v>43466.434293981481</c:v>
                      </c:pt>
                      <c:pt idx="3314">
                        <c:v>43466.434305555558</c:v>
                      </c:pt>
                      <c:pt idx="3315">
                        <c:v>43466.434317129628</c:v>
                      </c:pt>
                      <c:pt idx="3316">
                        <c:v>43466.434328703697</c:v>
                      </c:pt>
                      <c:pt idx="3317">
                        <c:v>43466.434340277781</c:v>
                      </c:pt>
                      <c:pt idx="3318">
                        <c:v>43466.434351851851</c:v>
                      </c:pt>
                      <c:pt idx="3319">
                        <c:v>43466.434363425928</c:v>
                      </c:pt>
                      <c:pt idx="3320">
                        <c:v>43466.434374999997</c:v>
                      </c:pt>
                      <c:pt idx="3321">
                        <c:v>43466.434386574067</c:v>
                      </c:pt>
                      <c:pt idx="3322">
                        <c:v>43466.434398148151</c:v>
                      </c:pt>
                      <c:pt idx="3323">
                        <c:v>43466.43440972222</c:v>
                      </c:pt>
                      <c:pt idx="3324">
                        <c:v>43466.434421296297</c:v>
                      </c:pt>
                      <c:pt idx="3325">
                        <c:v>43466.434432870366</c:v>
                      </c:pt>
                      <c:pt idx="3326">
                        <c:v>43466.434444444443</c:v>
                      </c:pt>
                      <c:pt idx="3327">
                        <c:v>43466.43445601852</c:v>
                      </c:pt>
                      <c:pt idx="3328">
                        <c:v>43466.434467592589</c:v>
                      </c:pt>
                      <c:pt idx="3329">
                        <c:v>43466.434479166674</c:v>
                      </c:pt>
                      <c:pt idx="3330">
                        <c:v>43466.434490740743</c:v>
                      </c:pt>
                      <c:pt idx="3331">
                        <c:v>43466.434502314813</c:v>
                      </c:pt>
                      <c:pt idx="3332">
                        <c:v>43466.434513888889</c:v>
                      </c:pt>
                      <c:pt idx="3333">
                        <c:v>43466.434525462973</c:v>
                      </c:pt>
                      <c:pt idx="3334">
                        <c:v>43466.434537037043</c:v>
                      </c:pt>
                      <c:pt idx="3335">
                        <c:v>43466.434548611112</c:v>
                      </c:pt>
                      <c:pt idx="3336">
                        <c:v>43466.434560185182</c:v>
                      </c:pt>
                      <c:pt idx="3337">
                        <c:v>43466.434571759259</c:v>
                      </c:pt>
                      <c:pt idx="3338">
                        <c:v>43466.434583333343</c:v>
                      </c:pt>
                      <c:pt idx="3339">
                        <c:v>43466.434594907398</c:v>
                      </c:pt>
                      <c:pt idx="3340">
                        <c:v>43466.434606481482</c:v>
                      </c:pt>
                      <c:pt idx="3341">
                        <c:v>43466.434618055559</c:v>
                      </c:pt>
                      <c:pt idx="3342">
                        <c:v>43466.434629629628</c:v>
                      </c:pt>
                      <c:pt idx="3343">
                        <c:v>43466.434641203698</c:v>
                      </c:pt>
                      <c:pt idx="3344">
                        <c:v>43466.434652777767</c:v>
                      </c:pt>
                      <c:pt idx="3345">
                        <c:v>43466.434664351851</c:v>
                      </c:pt>
                      <c:pt idx="3346">
                        <c:v>43466.434675925928</c:v>
                      </c:pt>
                      <c:pt idx="3347">
                        <c:v>43466.434687499997</c:v>
                      </c:pt>
                      <c:pt idx="3348">
                        <c:v>43466.434699074067</c:v>
                      </c:pt>
                      <c:pt idx="3349">
                        <c:v>43466.434710648151</c:v>
                      </c:pt>
                      <c:pt idx="3350">
                        <c:v>43466.43472222222</c:v>
                      </c:pt>
                      <c:pt idx="3351">
                        <c:v>43466.434733796297</c:v>
                      </c:pt>
                      <c:pt idx="3352">
                        <c:v>43466.434745370367</c:v>
                      </c:pt>
                      <c:pt idx="3353">
                        <c:v>43466.434756944444</c:v>
                      </c:pt>
                      <c:pt idx="3354">
                        <c:v>43466.43476851852</c:v>
                      </c:pt>
                      <c:pt idx="3355">
                        <c:v>43466.43478009259</c:v>
                      </c:pt>
                    </c:numCache>
                  </c:numRef>
                </c:xVal>
                <c:yVal>
                  <c:numRef>
                    <c:extLst xmlns:c15="http://schemas.microsoft.com/office/drawing/2012/chart">
                      <c:ext xmlns:c15="http://schemas.microsoft.com/office/drawing/2012/chart" uri="{02D57815-91ED-43cb-92C2-25804820EDAC}">
                        <c15:formulaRef>
                          <c15:sqref>'5) Erro SSP Smooth Avg'!$D$2:$D$3501</c15:sqref>
                        </c15:formulaRef>
                      </c:ext>
                    </c:extLst>
                    <c:numCache>
                      <c:formatCode>General</c:formatCode>
                      <c:ptCount val="3500"/>
                      <c:pt idx="0">
                        <c:v>4.7360325043964471</c:v>
                      </c:pt>
                      <c:pt idx="1">
                        <c:v>5.2148745691035181</c:v>
                      </c:pt>
                      <c:pt idx="2">
                        <c:v>0.26336848800316698</c:v>
                      </c:pt>
                      <c:pt idx="3">
                        <c:v>0.28155067514072513</c:v>
                      </c:pt>
                      <c:pt idx="4">
                        <c:v>0.1009295213039445</c:v>
                      </c:pt>
                      <c:pt idx="5">
                        <c:v>3.444155297040012</c:v>
                      </c:pt>
                      <c:pt idx="6">
                        <c:v>3.462602112504892</c:v>
                      </c:pt>
                      <c:pt idx="7">
                        <c:v>3.0014847351467631</c:v>
                      </c:pt>
                      <c:pt idx="8">
                        <c:v>2.993742974772573</c:v>
                      </c:pt>
                      <c:pt idx="9">
                        <c:v>3.010935164814172</c:v>
                      </c:pt>
                      <c:pt idx="10">
                        <c:v>3.3203749862524261</c:v>
                      </c:pt>
                      <c:pt idx="11">
                        <c:v>3.430014067370422</c:v>
                      </c:pt>
                      <c:pt idx="12">
                        <c:v>3.521917154649207</c:v>
                      </c:pt>
                      <c:pt idx="13">
                        <c:v>3.6618201607259939</c:v>
                      </c:pt>
                      <c:pt idx="14">
                        <c:v>3.6857447504705738</c:v>
                      </c:pt>
                      <c:pt idx="15">
                        <c:v>3.6348568410843201</c:v>
                      </c:pt>
                      <c:pt idx="16">
                        <c:v>3.6996195596526591</c:v>
                      </c:pt>
                      <c:pt idx="17">
                        <c:v>3.866241139377812</c:v>
                      </c:pt>
                      <c:pt idx="18">
                        <c:v>4.153366556375035</c:v>
                      </c:pt>
                      <c:pt idx="19">
                        <c:v>4.4893122475592584</c:v>
                      </c:pt>
                      <c:pt idx="20">
                        <c:v>4.7369348949716468</c:v>
                      </c:pt>
                      <c:pt idx="21">
                        <c:v>4.7178571644938616</c:v>
                      </c:pt>
                      <c:pt idx="22">
                        <c:v>4.484360118405279</c:v>
                      </c:pt>
                      <c:pt idx="23">
                        <c:v>4.2697573912013507</c:v>
                      </c:pt>
                      <c:pt idx="24">
                        <c:v>3.9588418255777689</c:v>
                      </c:pt>
                      <c:pt idx="25">
                        <c:v>3.6799766702985268</c:v>
                      </c:pt>
                      <c:pt idx="26">
                        <c:v>3.5509627666119741</c:v>
                      </c:pt>
                      <c:pt idx="27">
                        <c:v>3.5490944627011771</c:v>
                      </c:pt>
                      <c:pt idx="28">
                        <c:v>3.5645800798459968</c:v>
                      </c:pt>
                      <c:pt idx="29">
                        <c:v>3.5285802935977579</c:v>
                      </c:pt>
                      <c:pt idx="30">
                        <c:v>3.5423515045033471</c:v>
                      </c:pt>
                      <c:pt idx="31">
                        <c:v>3.4329637826315551</c:v>
                      </c:pt>
                      <c:pt idx="32">
                        <c:v>3.3744489881475448</c:v>
                      </c:pt>
                      <c:pt idx="33">
                        <c:v>3.3696668227914159</c:v>
                      </c:pt>
                      <c:pt idx="34">
                        <c:v>4.5520771669468569</c:v>
                      </c:pt>
                      <c:pt idx="35">
                        <c:v>4.4923368361983487</c:v>
                      </c:pt>
                      <c:pt idx="36">
                        <c:v>4.3809596481308626</c:v>
                      </c:pt>
                      <c:pt idx="37">
                        <c:v>4.1185986474946086</c:v>
                      </c:pt>
                      <c:pt idx="38">
                        <c:v>3.210895326998576</c:v>
                      </c:pt>
                      <c:pt idx="39">
                        <c:v>4.2037021442155611</c:v>
                      </c:pt>
                      <c:pt idx="40">
                        <c:v>4.2919017093170861</c:v>
                      </c:pt>
                      <c:pt idx="41">
                        <c:v>4.2412501261220079</c:v>
                      </c:pt>
                      <c:pt idx="42">
                        <c:v>4.204923779020751</c:v>
                      </c:pt>
                      <c:pt idx="43">
                        <c:v>3.1528603031697791</c:v>
                      </c:pt>
                      <c:pt idx="44">
                        <c:v>4.4101267919459239</c:v>
                      </c:pt>
                      <c:pt idx="45">
                        <c:v>3.311770728374495</c:v>
                      </c:pt>
                      <c:pt idx="46">
                        <c:v>3.3484169488080289</c:v>
                      </c:pt>
                      <c:pt idx="47">
                        <c:v>3.3134712934531918</c:v>
                      </c:pt>
                      <c:pt idx="48">
                        <c:v>4.5618554075051492</c:v>
                      </c:pt>
                      <c:pt idx="49">
                        <c:v>4.421734804325669</c:v>
                      </c:pt>
                      <c:pt idx="50">
                        <c:v>4.0695276757820471</c:v>
                      </c:pt>
                      <c:pt idx="51">
                        <c:v>3.721865759695635</c:v>
                      </c:pt>
                      <c:pt idx="52">
                        <c:v>3.5539992095490889</c:v>
                      </c:pt>
                      <c:pt idx="53">
                        <c:v>3.5350315194206701</c:v>
                      </c:pt>
                      <c:pt idx="54">
                        <c:v>3.5290791327180879</c:v>
                      </c:pt>
                      <c:pt idx="55">
                        <c:v>3.5059600894246499</c:v>
                      </c:pt>
                      <c:pt idx="56">
                        <c:v>3.4617790839954998</c:v>
                      </c:pt>
                      <c:pt idx="57">
                        <c:v>3.5370098594782848</c:v>
                      </c:pt>
                      <c:pt idx="58">
                        <c:v>3.5779921506330989</c:v>
                      </c:pt>
                      <c:pt idx="59">
                        <c:v>2.914988910957685</c:v>
                      </c:pt>
                      <c:pt idx="60">
                        <c:v>3.4788056358287629</c:v>
                      </c:pt>
                      <c:pt idx="61">
                        <c:v>3.3672228438091918</c:v>
                      </c:pt>
                      <c:pt idx="62">
                        <c:v>3.3705692848670208</c:v>
                      </c:pt>
                      <c:pt idx="63">
                        <c:v>3.311747207517858</c:v>
                      </c:pt>
                      <c:pt idx="64">
                        <c:v>3.1116591002643301</c:v>
                      </c:pt>
                      <c:pt idx="65">
                        <c:v>2.9329388319163159</c:v>
                      </c:pt>
                      <c:pt idx="66">
                        <c:v>1.0323513780333351</c:v>
                      </c:pt>
                      <c:pt idx="67">
                        <c:v>1.958721461053673</c:v>
                      </c:pt>
                      <c:pt idx="68">
                        <c:v>2.0611381202468451</c:v>
                      </c:pt>
                      <c:pt idx="69">
                        <c:v>2.1057095475213199</c:v>
                      </c:pt>
                      <c:pt idx="70">
                        <c:v>2.2255572765006328</c:v>
                      </c:pt>
                      <c:pt idx="71">
                        <c:v>2.2084424792519628</c:v>
                      </c:pt>
                      <c:pt idx="72">
                        <c:v>2.090240779465685</c:v>
                      </c:pt>
                      <c:pt idx="73">
                        <c:v>1.852355374626242</c:v>
                      </c:pt>
                      <c:pt idx="74">
                        <c:v>1.623336991711261</c:v>
                      </c:pt>
                      <c:pt idx="75">
                        <c:v>1.414254184327211</c:v>
                      </c:pt>
                      <c:pt idx="76">
                        <c:v>1.3857458667240701</c:v>
                      </c:pt>
                      <c:pt idx="77">
                        <c:v>1.4463482154672229</c:v>
                      </c:pt>
                      <c:pt idx="78">
                        <c:v>1.431313252035554</c:v>
                      </c:pt>
                      <c:pt idx="79">
                        <c:v>1.365205757320177</c:v>
                      </c:pt>
                      <c:pt idx="80">
                        <c:v>1.361305130441157</c:v>
                      </c:pt>
                      <c:pt idx="81">
                        <c:v>1.418510157921778</c:v>
                      </c:pt>
                      <c:pt idx="82">
                        <c:v>1.347218912117776</c:v>
                      </c:pt>
                      <c:pt idx="83">
                        <c:v>1.0796071289784961</c:v>
                      </c:pt>
                      <c:pt idx="84">
                        <c:v>2.7994601433987651</c:v>
                      </c:pt>
                      <c:pt idx="85">
                        <c:v>2.596166762023095</c:v>
                      </c:pt>
                      <c:pt idx="86">
                        <c:v>2.5118733573453471</c:v>
                      </c:pt>
                      <c:pt idx="87">
                        <c:v>0.20356023392757461</c:v>
                      </c:pt>
                      <c:pt idx="88">
                        <c:v>0.1124195902693452</c:v>
                      </c:pt>
                      <c:pt idx="89">
                        <c:v>7.4654295532932277E-2</c:v>
                      </c:pt>
                      <c:pt idx="90">
                        <c:v>2.4967736683405639</c:v>
                      </c:pt>
                      <c:pt idx="91">
                        <c:v>2.460151665418143</c:v>
                      </c:pt>
                      <c:pt idx="92">
                        <c:v>2.2621691443214171</c:v>
                      </c:pt>
                      <c:pt idx="93">
                        <c:v>1.9015364495291609</c:v>
                      </c:pt>
                      <c:pt idx="94">
                        <c:v>1.5977368658875839</c:v>
                      </c:pt>
                      <c:pt idx="95">
                        <c:v>1.282115521881146</c:v>
                      </c:pt>
                      <c:pt idx="96">
                        <c:v>1.0234106136330881</c:v>
                      </c:pt>
                      <c:pt idx="97">
                        <c:v>0.82203571187807867</c:v>
                      </c:pt>
                      <c:pt idx="98">
                        <c:v>0.57495427483305428</c:v>
                      </c:pt>
                      <c:pt idx="99">
                        <c:v>-1.500778871715625</c:v>
                      </c:pt>
                      <c:pt idx="100">
                        <c:v>-1.5425068424881649</c:v>
                      </c:pt>
                      <c:pt idx="101">
                        <c:v>-1.523757381026521</c:v>
                      </c:pt>
                      <c:pt idx="102">
                        <c:v>-1.4929335831143531</c:v>
                      </c:pt>
                      <c:pt idx="103">
                        <c:v>-1.462748925625861</c:v>
                      </c:pt>
                      <c:pt idx="104">
                        <c:v>-1.561380307357574</c:v>
                      </c:pt>
                      <c:pt idx="105">
                        <c:v>-1.687425414343799</c:v>
                      </c:pt>
                      <c:pt idx="106">
                        <c:v>-1.7670232175898599</c:v>
                      </c:pt>
                      <c:pt idx="107">
                        <c:v>-1.832328330070367</c:v>
                      </c:pt>
                      <c:pt idx="108">
                        <c:v>-1.8602075804793801</c:v>
                      </c:pt>
                      <c:pt idx="109">
                        <c:v>-1.723820375430249</c:v>
                      </c:pt>
                      <c:pt idx="110">
                        <c:v>-1.493452748112472</c:v>
                      </c:pt>
                      <c:pt idx="111">
                        <c:v>-0.89260014341141836</c:v>
                      </c:pt>
                      <c:pt idx="112">
                        <c:v>-1.3654488129801829</c:v>
                      </c:pt>
                      <c:pt idx="113">
                        <c:v>-1.58385306066145</c:v>
                      </c:pt>
                      <c:pt idx="114">
                        <c:v>-0.94055091377921951</c:v>
                      </c:pt>
                      <c:pt idx="115">
                        <c:v>-1.638062696197105</c:v>
                      </c:pt>
                      <c:pt idx="116">
                        <c:v>-1.453819907714496</c:v>
                      </c:pt>
                      <c:pt idx="117">
                        <c:v>-1.142729432628923</c:v>
                      </c:pt>
                      <c:pt idx="118">
                        <c:v>-0.87034729335071503</c:v>
                      </c:pt>
                      <c:pt idx="119">
                        <c:v>-0.58488562557999046</c:v>
                      </c:pt>
                      <c:pt idx="120">
                        <c:v>-0.46081133822994069</c:v>
                      </c:pt>
                      <c:pt idx="121">
                        <c:v>-0.49818047356013728</c:v>
                      </c:pt>
                      <c:pt idx="122">
                        <c:v>-0.62192614694473503</c:v>
                      </c:pt>
                      <c:pt idx="123">
                        <c:v>-0.75428517291947283</c:v>
                      </c:pt>
                      <c:pt idx="124">
                        <c:v>-0.73106786629859366</c:v>
                      </c:pt>
                      <c:pt idx="125">
                        <c:v>-0.64621217128065156</c:v>
                      </c:pt>
                      <c:pt idx="126">
                        <c:v>-0.72030841439611015</c:v>
                      </c:pt>
                      <c:pt idx="127">
                        <c:v>-0.68205023935082243</c:v>
                      </c:pt>
                      <c:pt idx="128">
                        <c:v>-0.52488921269760891</c:v>
                      </c:pt>
                      <c:pt idx="129">
                        <c:v>0.54769818120733915</c:v>
                      </c:pt>
                      <c:pt idx="130">
                        <c:v>0.57210702052560358</c:v>
                      </c:pt>
                      <c:pt idx="131">
                        <c:v>0.51968008353658812</c:v>
                      </c:pt>
                      <c:pt idx="132">
                        <c:v>0.44246890478339018</c:v>
                      </c:pt>
                      <c:pt idx="133">
                        <c:v>0.33835751412717519</c:v>
                      </c:pt>
                      <c:pt idx="134">
                        <c:v>0.3896109752708572</c:v>
                      </c:pt>
                      <c:pt idx="135">
                        <c:v>0.52940970941674703</c:v>
                      </c:pt>
                      <c:pt idx="136">
                        <c:v>0.65271467309581843</c:v>
                      </c:pt>
                      <c:pt idx="137">
                        <c:v>0.83728878751153002</c:v>
                      </c:pt>
                      <c:pt idx="138">
                        <c:v>0.87734243977259774</c:v>
                      </c:pt>
                      <c:pt idx="139">
                        <c:v>0.88996719854006456</c:v>
                      </c:pt>
                      <c:pt idx="140">
                        <c:v>0.81584525516456396</c:v>
                      </c:pt>
                      <c:pt idx="141">
                        <c:v>0.7363635221577951</c:v>
                      </c:pt>
                      <c:pt idx="142">
                        <c:v>0.60124234849414726</c:v>
                      </c:pt>
                      <c:pt idx="143">
                        <c:v>0.63791352448491112</c:v>
                      </c:pt>
                      <c:pt idx="144">
                        <c:v>0.81733915905971644</c:v>
                      </c:pt>
                      <c:pt idx="145">
                        <c:v>0.9976284985158117</c:v>
                      </c:pt>
                      <c:pt idx="146">
                        <c:v>1.1848431806171451</c:v>
                      </c:pt>
                      <c:pt idx="147">
                        <c:v>1.2133144288991919</c:v>
                      </c:pt>
                      <c:pt idx="148">
                        <c:v>1.1788521839660999</c:v>
                      </c:pt>
                      <c:pt idx="149">
                        <c:v>1.262344258027607</c:v>
                      </c:pt>
                      <c:pt idx="150">
                        <c:v>1.2410252391080789</c:v>
                      </c:pt>
                      <c:pt idx="151">
                        <c:v>1.126602485202622</c:v>
                      </c:pt>
                      <c:pt idx="152">
                        <c:v>0.86074425390317522</c:v>
                      </c:pt>
                      <c:pt idx="153">
                        <c:v>0.64238518559752089</c:v>
                      </c:pt>
                      <c:pt idx="154">
                        <c:v>0.37250584182863522</c:v>
                      </c:pt>
                      <c:pt idx="155">
                        <c:v>0.27237882066727892</c:v>
                      </c:pt>
                      <c:pt idx="156">
                        <c:v>0.40834884832272128</c:v>
                      </c:pt>
                      <c:pt idx="157">
                        <c:v>0.64797204223631233</c:v>
                      </c:pt>
                      <c:pt idx="158">
                        <c:v>0.75667600100901411</c:v>
                      </c:pt>
                      <c:pt idx="159">
                        <c:v>0.71235667713772199</c:v>
                      </c:pt>
                      <c:pt idx="160">
                        <c:v>0.66985935125658491</c:v>
                      </c:pt>
                      <c:pt idx="161">
                        <c:v>0.59232481718158425</c:v>
                      </c:pt>
                      <c:pt idx="162">
                        <c:v>0.36629554882023002</c:v>
                      </c:pt>
                      <c:pt idx="163">
                        <c:v>8.8178949064364284E-2</c:v>
                      </c:pt>
                      <c:pt idx="164">
                        <c:v>-6.9955003153670231E-2</c:v>
                      </c:pt>
                      <c:pt idx="165">
                        <c:v>-0.22778632007424399</c:v>
                      </c:pt>
                      <c:pt idx="166">
                        <c:v>-0.24688832174080469</c:v>
                      </c:pt>
                      <c:pt idx="167">
                        <c:v>-1.4360549782626191</c:v>
                      </c:pt>
                      <c:pt idx="168">
                        <c:v>0.97609526963684501</c:v>
                      </c:pt>
                      <c:pt idx="169">
                        <c:v>1.076113167876513</c:v>
                      </c:pt>
                      <c:pt idx="170">
                        <c:v>1.234325016019781</c:v>
                      </c:pt>
                      <c:pt idx="171">
                        <c:v>-1.3622132114635519</c:v>
                      </c:pt>
                      <c:pt idx="172">
                        <c:v>-1.378343931134365</c:v>
                      </c:pt>
                      <c:pt idx="173">
                        <c:v>1.328201266316859</c:v>
                      </c:pt>
                      <c:pt idx="174">
                        <c:v>-1.3769926299340871</c:v>
                      </c:pt>
                      <c:pt idx="175">
                        <c:v>-1.384014289839911</c:v>
                      </c:pt>
                      <c:pt idx="176">
                        <c:v>-1.5762866315239159</c:v>
                      </c:pt>
                      <c:pt idx="177">
                        <c:v>-1.5964936573611941</c:v>
                      </c:pt>
                      <c:pt idx="178">
                        <c:v>-1.430495657768301</c:v>
                      </c:pt>
                      <c:pt idx="179">
                        <c:v>-1.281790048400163</c:v>
                      </c:pt>
                      <c:pt idx="180">
                        <c:v>-1.0534038389575551</c:v>
                      </c:pt>
                      <c:pt idx="181">
                        <c:v>-0.8534582105361227</c:v>
                      </c:pt>
                      <c:pt idx="182">
                        <c:v>-0.81136233540286851</c:v>
                      </c:pt>
                      <c:pt idx="183">
                        <c:v>-0.9640799581380457</c:v>
                      </c:pt>
                      <c:pt idx="184">
                        <c:v>-1.0818821806595129</c:v>
                      </c:pt>
                      <c:pt idx="185">
                        <c:v>-1.2719340303430511</c:v>
                      </c:pt>
                      <c:pt idx="186">
                        <c:v>-1.49496993864378</c:v>
                      </c:pt>
                      <c:pt idx="187">
                        <c:v>-1.4739994118317701</c:v>
                      </c:pt>
                      <c:pt idx="188">
                        <c:v>-1.280827526930205</c:v>
                      </c:pt>
                      <c:pt idx="189">
                        <c:v>-1.104396964992312</c:v>
                      </c:pt>
                      <c:pt idx="190">
                        <c:v>-0.93698571384007856</c:v>
                      </c:pt>
                      <c:pt idx="191">
                        <c:v>-0.89868438275563334</c:v>
                      </c:pt>
                      <c:pt idx="192">
                        <c:v>-1.081788813295721</c:v>
                      </c:pt>
                      <c:pt idx="193">
                        <c:v>-1.377265828881141</c:v>
                      </c:pt>
                      <c:pt idx="194">
                        <c:v>-1.37616616728227</c:v>
                      </c:pt>
                      <c:pt idx="195">
                        <c:v>-1.414839203577736</c:v>
                      </c:pt>
                      <c:pt idx="196">
                        <c:v>-1.251597198647969</c:v>
                      </c:pt>
                      <c:pt idx="197">
                        <c:v>1.0022600834163751</c:v>
                      </c:pt>
                      <c:pt idx="198">
                        <c:v>1.001245102045222</c:v>
                      </c:pt>
                      <c:pt idx="199">
                        <c:v>0.99877816258100216</c:v>
                      </c:pt>
                      <c:pt idx="200">
                        <c:v>-1.499919302556634</c:v>
                      </c:pt>
                      <c:pt idx="201">
                        <c:v>-1.4304375679914429</c:v>
                      </c:pt>
                      <c:pt idx="202">
                        <c:v>-1.489428083648336</c:v>
                      </c:pt>
                      <c:pt idx="203">
                        <c:v>-1.6325826303394579</c:v>
                      </c:pt>
                      <c:pt idx="204">
                        <c:v>-1.7618842849877261</c:v>
                      </c:pt>
                      <c:pt idx="205">
                        <c:v>-1.7206890209797709</c:v>
                      </c:pt>
                      <c:pt idx="206">
                        <c:v>-1.6652106176900749</c:v>
                      </c:pt>
                      <c:pt idx="207">
                        <c:v>-1.6543416952924821</c:v>
                      </c:pt>
                      <c:pt idx="208">
                        <c:v>-1.5923672997713609</c:v>
                      </c:pt>
                      <c:pt idx="209">
                        <c:v>-1.447046670942933</c:v>
                      </c:pt>
                      <c:pt idx="210">
                        <c:v>-1.287984495776366</c:v>
                      </c:pt>
                      <c:pt idx="211">
                        <c:v>-1.138436262191971</c:v>
                      </c:pt>
                      <c:pt idx="212">
                        <c:v>-1.0851848877121191</c:v>
                      </c:pt>
                      <c:pt idx="213">
                        <c:v>-1.0462125382357761</c:v>
                      </c:pt>
                      <c:pt idx="214">
                        <c:v>-0.94989409339844544</c:v>
                      </c:pt>
                      <c:pt idx="215">
                        <c:v>-0.91470720213052403</c:v>
                      </c:pt>
                      <c:pt idx="216">
                        <c:v>-0.83730780286779571</c:v>
                      </c:pt>
                      <c:pt idx="217">
                        <c:v>-0.88000920789247172</c:v>
                      </c:pt>
                      <c:pt idx="218">
                        <c:v>-0.98783940502934819</c:v>
                      </c:pt>
                      <c:pt idx="219">
                        <c:v>-0.99257814774939535</c:v>
                      </c:pt>
                      <c:pt idx="220">
                        <c:v>-0.72913447223992511</c:v>
                      </c:pt>
                      <c:pt idx="221">
                        <c:v>-0.35505847141836872</c:v>
                      </c:pt>
                      <c:pt idx="222">
                        <c:v>-8.1398218845037271E-2</c:v>
                      </c:pt>
                      <c:pt idx="223">
                        <c:v>5.127194352208083E-2</c:v>
                      </c:pt>
                      <c:pt idx="224">
                        <c:v>-2.2811219170460412E-3</c:v>
                      </c:pt>
                      <c:pt idx="225">
                        <c:v>-9.8421779349751395E-2</c:v>
                      </c:pt>
                      <c:pt idx="226">
                        <c:v>-4.5517850312522621E-3</c:v>
                      </c:pt>
                      <c:pt idx="227">
                        <c:v>0.22324951064914381</c:v>
                      </c:pt>
                      <c:pt idx="228">
                        <c:v>0.37022892048234451</c:v>
                      </c:pt>
                      <c:pt idx="229">
                        <c:v>0.4732345913631204</c:v>
                      </c:pt>
                      <c:pt idx="230">
                        <c:v>0.57944226835612878</c:v>
                      </c:pt>
                      <c:pt idx="231">
                        <c:v>0.79575657297306113</c:v>
                      </c:pt>
                      <c:pt idx="232">
                        <c:v>0.95739612100161875</c:v>
                      </c:pt>
                      <c:pt idx="233">
                        <c:v>2.0847192236003669</c:v>
                      </c:pt>
                      <c:pt idx="234">
                        <c:v>2.2500290341269928</c:v>
                      </c:pt>
                      <c:pt idx="235">
                        <c:v>1.722504423477883</c:v>
                      </c:pt>
                      <c:pt idx="236">
                        <c:v>2.42324208102404</c:v>
                      </c:pt>
                      <c:pt idx="237">
                        <c:v>1.944438586343697</c:v>
                      </c:pt>
                      <c:pt idx="238">
                        <c:v>2.16192399992044</c:v>
                      </c:pt>
                      <c:pt idx="239">
                        <c:v>2.4335728185301182</c:v>
                      </c:pt>
                      <c:pt idx="240">
                        <c:v>2.7486138437477279</c:v>
                      </c:pt>
                      <c:pt idx="241">
                        <c:v>3.009289521650548</c:v>
                      </c:pt>
                      <c:pt idx="242">
                        <c:v>3.2086735029818039</c:v>
                      </c:pt>
                      <c:pt idx="243">
                        <c:v>3.3548213347386979</c:v>
                      </c:pt>
                      <c:pt idx="244">
                        <c:v>3.466090615603977</c:v>
                      </c:pt>
                      <c:pt idx="245">
                        <c:v>3.539525517916454</c:v>
                      </c:pt>
                      <c:pt idx="246">
                        <c:v>3.546520577117604</c:v>
                      </c:pt>
                      <c:pt idx="247">
                        <c:v>3.4811521719164609</c:v>
                      </c:pt>
                      <c:pt idx="248">
                        <c:v>3.4454622038008038</c:v>
                      </c:pt>
                      <c:pt idx="249">
                        <c:v>3.4651845013660609</c:v>
                      </c:pt>
                      <c:pt idx="250">
                        <c:v>3.343994273674634</c:v>
                      </c:pt>
                      <c:pt idx="251">
                        <c:v>3.1203104974214879</c:v>
                      </c:pt>
                      <c:pt idx="252">
                        <c:v>2.8755345667213148</c:v>
                      </c:pt>
                      <c:pt idx="253">
                        <c:v>2.734418656526163</c:v>
                      </c:pt>
                      <c:pt idx="254">
                        <c:v>2.6260326140074062</c:v>
                      </c:pt>
                      <c:pt idx="255">
                        <c:v>2.5867766104662002</c:v>
                      </c:pt>
                      <c:pt idx="256">
                        <c:v>2.4816045854295319</c:v>
                      </c:pt>
                      <c:pt idx="257">
                        <c:v>2.4352557152302809</c:v>
                      </c:pt>
                      <c:pt idx="258">
                        <c:v>2.464776681067395</c:v>
                      </c:pt>
                      <c:pt idx="259">
                        <c:v>2.3733232115550602</c:v>
                      </c:pt>
                      <c:pt idx="260">
                        <c:v>2.279369016985255</c:v>
                      </c:pt>
                      <c:pt idx="261">
                        <c:v>2.109811276858709</c:v>
                      </c:pt>
                      <c:pt idx="262">
                        <c:v>1.8072700325231681</c:v>
                      </c:pt>
                      <c:pt idx="263">
                        <c:v>1.425441941989597</c:v>
                      </c:pt>
                      <c:pt idx="264">
                        <c:v>1.2807717631104689</c:v>
                      </c:pt>
                      <c:pt idx="265">
                        <c:v>1.312121429712036</c:v>
                      </c:pt>
                      <c:pt idx="266">
                        <c:v>1.40209998429188</c:v>
                      </c:pt>
                      <c:pt idx="267">
                        <c:v>1.51319201417941</c:v>
                      </c:pt>
                      <c:pt idx="268">
                        <c:v>1.61322104495656</c:v>
                      </c:pt>
                      <c:pt idx="269">
                        <c:v>1.634742124718896</c:v>
                      </c:pt>
                      <c:pt idx="270">
                        <c:v>1.5378932772571019</c:v>
                      </c:pt>
                      <c:pt idx="271">
                        <c:v>1.6315542728859409</c:v>
                      </c:pt>
                      <c:pt idx="272">
                        <c:v>1.774869885790854</c:v>
                      </c:pt>
                      <c:pt idx="273">
                        <c:v>1.8049381177631549</c:v>
                      </c:pt>
                      <c:pt idx="274">
                        <c:v>2.471345422772627</c:v>
                      </c:pt>
                      <c:pt idx="275">
                        <c:v>1.361610639877574</c:v>
                      </c:pt>
                      <c:pt idx="276">
                        <c:v>1.1209941368464991</c:v>
                      </c:pt>
                      <c:pt idx="277">
                        <c:v>1.021836087781719</c:v>
                      </c:pt>
                      <c:pt idx="278">
                        <c:v>1.6801710103208121</c:v>
                      </c:pt>
                      <c:pt idx="279">
                        <c:v>1.817875673020058</c:v>
                      </c:pt>
                      <c:pt idx="280">
                        <c:v>1.9488010516982619</c:v>
                      </c:pt>
                      <c:pt idx="281">
                        <c:v>2.000101669989939</c:v>
                      </c:pt>
                      <c:pt idx="282">
                        <c:v>1.8413846932808611</c:v>
                      </c:pt>
                      <c:pt idx="283">
                        <c:v>2.2751612453182899</c:v>
                      </c:pt>
                      <c:pt idx="284">
                        <c:v>2.199732631988212</c:v>
                      </c:pt>
                      <c:pt idx="285">
                        <c:v>1.419308546928296</c:v>
                      </c:pt>
                      <c:pt idx="286">
                        <c:v>1.98457302111958</c:v>
                      </c:pt>
                      <c:pt idx="287">
                        <c:v>1.285097071087699</c:v>
                      </c:pt>
                      <c:pt idx="288">
                        <c:v>1.782735688323847</c:v>
                      </c:pt>
                      <c:pt idx="289">
                        <c:v>1.808590556438872</c:v>
                      </c:pt>
                      <c:pt idx="290">
                        <c:v>1.804048673359762</c:v>
                      </c:pt>
                      <c:pt idx="291">
                        <c:v>1.876255163597095</c:v>
                      </c:pt>
                      <c:pt idx="292">
                        <c:v>1.9493225459207479</c:v>
                      </c:pt>
                      <c:pt idx="293">
                        <c:v>2.1001138709657829</c:v>
                      </c:pt>
                      <c:pt idx="294">
                        <c:v>2.149291002408193</c:v>
                      </c:pt>
                      <c:pt idx="295">
                        <c:v>2.0584889868686389</c:v>
                      </c:pt>
                      <c:pt idx="296">
                        <c:v>1.8016811900786791</c:v>
                      </c:pt>
                      <c:pt idx="297">
                        <c:v>1.615518291471967</c:v>
                      </c:pt>
                      <c:pt idx="298">
                        <c:v>1.3214289034222051</c:v>
                      </c:pt>
                      <c:pt idx="299">
                        <c:v>1.051156768355618</c:v>
                      </c:pt>
                      <c:pt idx="300">
                        <c:v>0.84581677759438145</c:v>
                      </c:pt>
                      <c:pt idx="301">
                        <c:v>0.77726691736406717</c:v>
                      </c:pt>
                      <c:pt idx="302">
                        <c:v>0.8459432761206066</c:v>
                      </c:pt>
                      <c:pt idx="303">
                        <c:v>0.94205994132536874</c:v>
                      </c:pt>
                      <c:pt idx="304">
                        <c:v>0.9575637650883404</c:v>
                      </c:pt>
                      <c:pt idx="305">
                        <c:v>0.85597637736718557</c:v>
                      </c:pt>
                      <c:pt idx="306">
                        <c:v>0.76056761318930144</c:v>
                      </c:pt>
                      <c:pt idx="307">
                        <c:v>0.67437795863016992</c:v>
                      </c:pt>
                      <c:pt idx="308">
                        <c:v>0.54132207353880346</c:v>
                      </c:pt>
                      <c:pt idx="309">
                        <c:v>0.50051177377276468</c:v>
                      </c:pt>
                      <c:pt idx="310">
                        <c:v>0.58448747361110298</c:v>
                      </c:pt>
                      <c:pt idx="311">
                        <c:v>0.63104853458569765</c:v>
                      </c:pt>
                      <c:pt idx="312">
                        <c:v>0.64896539487328331</c:v>
                      </c:pt>
                      <c:pt idx="313">
                        <c:v>0.61736080596388976</c:v>
                      </c:pt>
                      <c:pt idx="314">
                        <c:v>0.41294383657936218</c:v>
                      </c:pt>
                      <c:pt idx="315">
                        <c:v>0.51813479717538469</c:v>
                      </c:pt>
                      <c:pt idx="316">
                        <c:v>0.28622881252688731</c:v>
                      </c:pt>
                      <c:pt idx="317">
                        <c:v>2.248384676695158E-2</c:v>
                      </c:pt>
                      <c:pt idx="318">
                        <c:v>-8.9743931192061241E-2</c:v>
                      </c:pt>
                      <c:pt idx="319">
                        <c:v>-0.25064505046638119</c:v>
                      </c:pt>
                      <c:pt idx="320">
                        <c:v>-0.4975177372607793</c:v>
                      </c:pt>
                      <c:pt idx="321">
                        <c:v>-0.71218396448404886</c:v>
                      </c:pt>
                      <c:pt idx="322">
                        <c:v>-0.69791865526355445</c:v>
                      </c:pt>
                      <c:pt idx="323">
                        <c:v>-0.67660058764161246</c:v>
                      </c:pt>
                      <c:pt idx="324">
                        <c:v>-0.65765860732188819</c:v>
                      </c:pt>
                      <c:pt idx="325">
                        <c:v>-0.49214311848973208</c:v>
                      </c:pt>
                      <c:pt idx="326">
                        <c:v>-0.22508673831085929</c:v>
                      </c:pt>
                      <c:pt idx="327">
                        <c:v>-9.6643141321072712E-2</c:v>
                      </c:pt>
                      <c:pt idx="328">
                        <c:v>-0.11912328450330489</c:v>
                      </c:pt>
                      <c:pt idx="329">
                        <c:v>-0.14755951764591649</c:v>
                      </c:pt>
                      <c:pt idx="330">
                        <c:v>-0.1912861564091084</c:v>
                      </c:pt>
                      <c:pt idx="331">
                        <c:v>-0.29201785691491539</c:v>
                      </c:pt>
                      <c:pt idx="332">
                        <c:v>-0.21340152784053171</c:v>
                      </c:pt>
                      <c:pt idx="333">
                        <c:v>7.1807140551655504E-2</c:v>
                      </c:pt>
                      <c:pt idx="334">
                        <c:v>0.40770237082152849</c:v>
                      </c:pt>
                      <c:pt idx="335">
                        <c:v>0.59521942315407206</c:v>
                      </c:pt>
                      <c:pt idx="336">
                        <c:v>3.6824157361711989</c:v>
                      </c:pt>
                      <c:pt idx="337">
                        <c:v>3.5426505433183291</c:v>
                      </c:pt>
                      <c:pt idx="338">
                        <c:v>0.2383406735166598</c:v>
                      </c:pt>
                      <c:pt idx="339">
                        <c:v>2.853400213914473</c:v>
                      </c:pt>
                      <c:pt idx="340">
                        <c:v>2.6521498457203911</c:v>
                      </c:pt>
                      <c:pt idx="341">
                        <c:v>2.5379274111233299</c:v>
                      </c:pt>
                      <c:pt idx="342">
                        <c:v>-0.12952814660355641</c:v>
                      </c:pt>
                      <c:pt idx="343">
                        <c:v>-2.8245307352209321E-2</c:v>
                      </c:pt>
                      <c:pt idx="344">
                        <c:v>0.1113991213199797</c:v>
                      </c:pt>
                      <c:pt idx="345">
                        <c:v>0.14846817735194459</c:v>
                      </c:pt>
                      <c:pt idx="346">
                        <c:v>0.19978003859011309</c:v>
                      </c:pt>
                      <c:pt idx="347">
                        <c:v>0.23111815771919589</c:v>
                      </c:pt>
                      <c:pt idx="348">
                        <c:v>0.24629530015042009</c:v>
                      </c:pt>
                      <c:pt idx="349">
                        <c:v>0.27709788699903209</c:v>
                      </c:pt>
                      <c:pt idx="350">
                        <c:v>0.32098507401503379</c:v>
                      </c:pt>
                      <c:pt idx="351">
                        <c:v>0.2433444003660899</c:v>
                      </c:pt>
                      <c:pt idx="352">
                        <c:v>4.9843156177850463E-2</c:v>
                      </c:pt>
                      <c:pt idx="353">
                        <c:v>7.3693518266338444E-3</c:v>
                      </c:pt>
                      <c:pt idx="354">
                        <c:v>6.7199774600810863E-2</c:v>
                      </c:pt>
                      <c:pt idx="355">
                        <c:v>9.6971873626791008E-2</c:v>
                      </c:pt>
                      <c:pt idx="356">
                        <c:v>5.9916851771852388E-2</c:v>
                      </c:pt>
                      <c:pt idx="357">
                        <c:v>5.7068218876738137E-2</c:v>
                      </c:pt>
                      <c:pt idx="358">
                        <c:v>0.21711897031674049</c:v>
                      </c:pt>
                      <c:pt idx="359">
                        <c:v>0.35449700085903091</c:v>
                      </c:pt>
                      <c:pt idx="360">
                        <c:v>0.33869564471163549</c:v>
                      </c:pt>
                      <c:pt idx="361">
                        <c:v>0.1776833679033481</c:v>
                      </c:pt>
                      <c:pt idx="362">
                        <c:v>0.1033157345586405</c:v>
                      </c:pt>
                      <c:pt idx="363">
                        <c:v>0.1573177662601786</c:v>
                      </c:pt>
                      <c:pt idx="364">
                        <c:v>0.35674183608037902</c:v>
                      </c:pt>
                      <c:pt idx="365">
                        <c:v>0.67842713120908549</c:v>
                      </c:pt>
                      <c:pt idx="366">
                        <c:v>1.080385696839212</c:v>
                      </c:pt>
                      <c:pt idx="367">
                        <c:v>1.371047557725011</c:v>
                      </c:pt>
                      <c:pt idx="368">
                        <c:v>1.534767307195432</c:v>
                      </c:pt>
                      <c:pt idx="369">
                        <c:v>1.4954633978988821</c:v>
                      </c:pt>
                      <c:pt idx="370">
                        <c:v>1.431342629595848</c:v>
                      </c:pt>
                      <c:pt idx="371">
                        <c:v>1.328250743275105</c:v>
                      </c:pt>
                      <c:pt idx="372">
                        <c:v>1.266120441230026</c:v>
                      </c:pt>
                      <c:pt idx="373">
                        <c:v>1.1024150573271381</c:v>
                      </c:pt>
                      <c:pt idx="374">
                        <c:v>0.83781472780047994</c:v>
                      </c:pt>
                      <c:pt idx="375">
                        <c:v>0.68193240595015503</c:v>
                      </c:pt>
                      <c:pt idx="376">
                        <c:v>0.66457407857044382</c:v>
                      </c:pt>
                      <c:pt idx="377">
                        <c:v>0.91350095906497364</c:v>
                      </c:pt>
                      <c:pt idx="378">
                        <c:v>1.2935801190330829</c:v>
                      </c:pt>
                      <c:pt idx="379">
                        <c:v>1.729469718750027</c:v>
                      </c:pt>
                      <c:pt idx="380">
                        <c:v>2.0866711010694901</c:v>
                      </c:pt>
                      <c:pt idx="381">
                        <c:v>2.4254317164209791</c:v>
                      </c:pt>
                      <c:pt idx="382">
                        <c:v>2.655937302048867</c:v>
                      </c:pt>
                      <c:pt idx="383">
                        <c:v>2.757011905373314</c:v>
                      </c:pt>
                      <c:pt idx="384">
                        <c:v>2.8291381719362501</c:v>
                      </c:pt>
                      <c:pt idx="385">
                        <c:v>2.8522405387202028</c:v>
                      </c:pt>
                      <c:pt idx="386">
                        <c:v>2.8828667389523779</c:v>
                      </c:pt>
                      <c:pt idx="387">
                        <c:v>2.9515668184617652</c:v>
                      </c:pt>
                      <c:pt idx="388">
                        <c:v>3.0083328473798558</c:v>
                      </c:pt>
                      <c:pt idx="389">
                        <c:v>2.935346540053525</c:v>
                      </c:pt>
                      <c:pt idx="390">
                        <c:v>2.7980959083569559</c:v>
                      </c:pt>
                      <c:pt idx="391">
                        <c:v>2.722524610659228</c:v>
                      </c:pt>
                      <c:pt idx="392">
                        <c:v>2.7946660103297289</c:v>
                      </c:pt>
                      <c:pt idx="393">
                        <c:v>2.867410870594564</c:v>
                      </c:pt>
                      <c:pt idx="394">
                        <c:v>2.9964782800222798</c:v>
                      </c:pt>
                      <c:pt idx="395">
                        <c:v>3.0533465099632511</c:v>
                      </c:pt>
                      <c:pt idx="396">
                        <c:v>3.1230709152082361</c:v>
                      </c:pt>
                      <c:pt idx="397">
                        <c:v>3.262604635904931</c:v>
                      </c:pt>
                      <c:pt idx="398">
                        <c:v>3.3718576775692721</c:v>
                      </c:pt>
                      <c:pt idx="399">
                        <c:v>3.4875392258358269</c:v>
                      </c:pt>
                      <c:pt idx="400">
                        <c:v>3.631845860085126</c:v>
                      </c:pt>
                      <c:pt idx="401">
                        <c:v>3.5853371940098349</c:v>
                      </c:pt>
                      <c:pt idx="402">
                        <c:v>3.4319397196384851</c:v>
                      </c:pt>
                      <c:pt idx="403">
                        <c:v>3.3288375103551329</c:v>
                      </c:pt>
                      <c:pt idx="404">
                        <c:v>3.292278061625713</c:v>
                      </c:pt>
                      <c:pt idx="405">
                        <c:v>3.2166877117183299</c:v>
                      </c:pt>
                      <c:pt idx="406">
                        <c:v>3.1032902443209518</c:v>
                      </c:pt>
                      <c:pt idx="407">
                        <c:v>3.005558404924022</c:v>
                      </c:pt>
                      <c:pt idx="408">
                        <c:v>3.0151847611170788</c:v>
                      </c:pt>
                      <c:pt idx="409">
                        <c:v>3.0975427397426452</c:v>
                      </c:pt>
                      <c:pt idx="410">
                        <c:v>3.2968197161077861</c:v>
                      </c:pt>
                      <c:pt idx="411">
                        <c:v>3.2223829212309498</c:v>
                      </c:pt>
                      <c:pt idx="412">
                        <c:v>3.044845392478531</c:v>
                      </c:pt>
                      <c:pt idx="413">
                        <c:v>2.8113376944815371</c:v>
                      </c:pt>
                      <c:pt idx="414">
                        <c:v>2.716679850916953</c:v>
                      </c:pt>
                      <c:pt idx="415">
                        <c:v>2.6388453374269041</c:v>
                      </c:pt>
                      <c:pt idx="416">
                        <c:v>2.686637212290119</c:v>
                      </c:pt>
                      <c:pt idx="417">
                        <c:v>3.8156353263592209</c:v>
                      </c:pt>
                      <c:pt idx="418">
                        <c:v>2.921645935031985</c:v>
                      </c:pt>
                      <c:pt idx="419">
                        <c:v>2.9374740749488391</c:v>
                      </c:pt>
                      <c:pt idx="420">
                        <c:v>2.864510762257074</c:v>
                      </c:pt>
                      <c:pt idx="421">
                        <c:v>2.8337165776917561</c:v>
                      </c:pt>
                      <c:pt idx="422">
                        <c:v>2.9639662166883181</c:v>
                      </c:pt>
                      <c:pt idx="423">
                        <c:v>4.3221970723216279</c:v>
                      </c:pt>
                      <c:pt idx="424">
                        <c:v>3.1071680216657351</c:v>
                      </c:pt>
                      <c:pt idx="425">
                        <c:v>3.0355244502695888</c:v>
                      </c:pt>
                      <c:pt idx="426">
                        <c:v>2.9323288274346271</c:v>
                      </c:pt>
                      <c:pt idx="427">
                        <c:v>2.7881533172940922</c:v>
                      </c:pt>
                      <c:pt idx="428">
                        <c:v>2.7517143948374612</c:v>
                      </c:pt>
                      <c:pt idx="429">
                        <c:v>2.722646174591139</c:v>
                      </c:pt>
                      <c:pt idx="430">
                        <c:v>2.5738438341331999</c:v>
                      </c:pt>
                      <c:pt idx="431">
                        <c:v>2.4620384108355622</c:v>
                      </c:pt>
                      <c:pt idx="432">
                        <c:v>2.370249455550725</c:v>
                      </c:pt>
                      <c:pt idx="433">
                        <c:v>2.3091538662769451</c:v>
                      </c:pt>
                      <c:pt idx="434">
                        <c:v>2.4514127787268358</c:v>
                      </c:pt>
                      <c:pt idx="435">
                        <c:v>2.682469905699703</c:v>
                      </c:pt>
                      <c:pt idx="436">
                        <c:v>2.839913612443461</c:v>
                      </c:pt>
                      <c:pt idx="437">
                        <c:v>2.871223831125334</c:v>
                      </c:pt>
                      <c:pt idx="438">
                        <c:v>2.7164092996042202</c:v>
                      </c:pt>
                      <c:pt idx="439">
                        <c:v>2.5122155902276799</c:v>
                      </c:pt>
                      <c:pt idx="440">
                        <c:v>2.375441683142729</c:v>
                      </c:pt>
                      <c:pt idx="441">
                        <c:v>2.287758750740589</c:v>
                      </c:pt>
                      <c:pt idx="442">
                        <c:v>2.1817809745739951</c:v>
                      </c:pt>
                      <c:pt idx="443">
                        <c:v>2.1301259415499039</c:v>
                      </c:pt>
                      <c:pt idx="444">
                        <c:v>2.1969963215018331</c:v>
                      </c:pt>
                      <c:pt idx="445">
                        <c:v>2.195198418488848</c:v>
                      </c:pt>
                      <c:pt idx="446">
                        <c:v>2.125857395841444</c:v>
                      </c:pt>
                      <c:pt idx="447">
                        <c:v>2.130625975751125</c:v>
                      </c:pt>
                      <c:pt idx="448">
                        <c:v>2.158893994491323</c:v>
                      </c:pt>
                      <c:pt idx="449">
                        <c:v>2.2462539650006672</c:v>
                      </c:pt>
                      <c:pt idx="450">
                        <c:v>2.2993515567804619</c:v>
                      </c:pt>
                      <c:pt idx="451">
                        <c:v>2.2632778509101268</c:v>
                      </c:pt>
                      <c:pt idx="452">
                        <c:v>2.2286966361787721</c:v>
                      </c:pt>
                      <c:pt idx="453">
                        <c:v>2.1608806120589321</c:v>
                      </c:pt>
                      <c:pt idx="454">
                        <c:v>2.110994686355804</c:v>
                      </c:pt>
                      <c:pt idx="455">
                        <c:v>2.034470040331799</c:v>
                      </c:pt>
                      <c:pt idx="456">
                        <c:v>1.9598313028444521</c:v>
                      </c:pt>
                      <c:pt idx="457">
                        <c:v>1.91868333290986</c:v>
                      </c:pt>
                      <c:pt idx="458">
                        <c:v>1.9257024691362159</c:v>
                      </c:pt>
                      <c:pt idx="459">
                        <c:v>1.982927199379884</c:v>
                      </c:pt>
                      <c:pt idx="460">
                        <c:v>1.803106699314972</c:v>
                      </c:pt>
                      <c:pt idx="461">
                        <c:v>1.549649915675344</c:v>
                      </c:pt>
                      <c:pt idx="462">
                        <c:v>1.3679782463733059</c:v>
                      </c:pt>
                      <c:pt idx="463">
                        <c:v>1.265757715870639</c:v>
                      </c:pt>
                      <c:pt idx="464">
                        <c:v>1.2545043753140701</c:v>
                      </c:pt>
                      <c:pt idx="465">
                        <c:v>1.4195568207189611</c:v>
                      </c:pt>
                      <c:pt idx="466">
                        <c:v>1.6931421923141221</c:v>
                      </c:pt>
                      <c:pt idx="467">
                        <c:v>1.8123225530156839</c:v>
                      </c:pt>
                      <c:pt idx="468">
                        <c:v>1.8516166107221159</c:v>
                      </c:pt>
                      <c:pt idx="469">
                        <c:v>1.950497014681323</c:v>
                      </c:pt>
                      <c:pt idx="470">
                        <c:v>1.974979410748736</c:v>
                      </c:pt>
                      <c:pt idx="471">
                        <c:v>1.9558163198507721</c:v>
                      </c:pt>
                      <c:pt idx="472">
                        <c:v>1.8269800457718051</c:v>
                      </c:pt>
                      <c:pt idx="473">
                        <c:v>1.6490934117021701</c:v>
                      </c:pt>
                      <c:pt idx="474">
                        <c:v>1.4870303735599859</c:v>
                      </c:pt>
                      <c:pt idx="475">
                        <c:v>1.357436708737801</c:v>
                      </c:pt>
                      <c:pt idx="476">
                        <c:v>1.198458915591514</c:v>
                      </c:pt>
                      <c:pt idx="477">
                        <c:v>1.1789857466036171</c:v>
                      </c:pt>
                      <c:pt idx="478">
                        <c:v>1.2672196054929521</c:v>
                      </c:pt>
                      <c:pt idx="479">
                        <c:v>1.41672452129824</c:v>
                      </c:pt>
                      <c:pt idx="480">
                        <c:v>1.59179894165231</c:v>
                      </c:pt>
                      <c:pt idx="481">
                        <c:v>1.7754479302408981</c:v>
                      </c:pt>
                      <c:pt idx="482">
                        <c:v>1.8519548593004691</c:v>
                      </c:pt>
                      <c:pt idx="483">
                        <c:v>1.9355013473143781</c:v>
                      </c:pt>
                      <c:pt idx="484">
                        <c:v>2.1046558177958108</c:v>
                      </c:pt>
                      <c:pt idx="485">
                        <c:v>2.2455393393931349</c:v>
                      </c:pt>
                      <c:pt idx="486">
                        <c:v>2.2862867950446311</c:v>
                      </c:pt>
                      <c:pt idx="487">
                        <c:v>2.4221683329107</c:v>
                      </c:pt>
                      <c:pt idx="488">
                        <c:v>2.573651397326151</c:v>
                      </c:pt>
                      <c:pt idx="489">
                        <c:v>2.781407449406851</c:v>
                      </c:pt>
                      <c:pt idx="490">
                        <c:v>2.9666493497969189</c:v>
                      </c:pt>
                      <c:pt idx="491">
                        <c:v>3.0185858599283169</c:v>
                      </c:pt>
                      <c:pt idx="492">
                        <c:v>3.013247265119297</c:v>
                      </c:pt>
                      <c:pt idx="493">
                        <c:v>2.8701364242978449</c:v>
                      </c:pt>
                      <c:pt idx="494">
                        <c:v>2.710655762914902</c:v>
                      </c:pt>
                      <c:pt idx="495">
                        <c:v>2.55533680675105</c:v>
                      </c:pt>
                      <c:pt idx="496">
                        <c:v>2.5686140233265422</c:v>
                      </c:pt>
                      <c:pt idx="497">
                        <c:v>2.6113995973395601</c:v>
                      </c:pt>
                      <c:pt idx="498">
                        <c:v>2.678572013102722</c:v>
                      </c:pt>
                      <c:pt idx="499">
                        <c:v>2.8108308913287021</c:v>
                      </c:pt>
                      <c:pt idx="500">
                        <c:v>2.9555684262722921</c:v>
                      </c:pt>
                      <c:pt idx="501">
                        <c:v>3.1159555938711709</c:v>
                      </c:pt>
                      <c:pt idx="502">
                        <c:v>3.2769722034980409</c:v>
                      </c:pt>
                      <c:pt idx="503">
                        <c:v>3.3426642387828478</c:v>
                      </c:pt>
                      <c:pt idx="504">
                        <c:v>3.2271205942388002</c:v>
                      </c:pt>
                      <c:pt idx="505">
                        <c:v>3.041197464680554</c:v>
                      </c:pt>
                      <c:pt idx="506">
                        <c:v>2.7923787834033691</c:v>
                      </c:pt>
                      <c:pt idx="507">
                        <c:v>2.4949425052530301</c:v>
                      </c:pt>
                      <c:pt idx="508">
                        <c:v>2.3002284255424641</c:v>
                      </c:pt>
                      <c:pt idx="509">
                        <c:v>2.2402549898837951</c:v>
                      </c:pt>
                      <c:pt idx="510">
                        <c:v>2.188098780063914</c:v>
                      </c:pt>
                      <c:pt idx="511">
                        <c:v>2.0830939492822962</c:v>
                      </c:pt>
                      <c:pt idx="512">
                        <c:v>2.074709025432945</c:v>
                      </c:pt>
                      <c:pt idx="513">
                        <c:v>2.2040080945815892</c:v>
                      </c:pt>
                      <c:pt idx="514">
                        <c:v>2.388142183492056</c:v>
                      </c:pt>
                      <c:pt idx="515">
                        <c:v>2.5367344251337158</c:v>
                      </c:pt>
                      <c:pt idx="516">
                        <c:v>2.638228840487336</c:v>
                      </c:pt>
                      <c:pt idx="517">
                        <c:v>2.6618539902667449</c:v>
                      </c:pt>
                      <c:pt idx="518">
                        <c:v>2.494015155356486</c:v>
                      </c:pt>
                      <c:pt idx="519">
                        <c:v>2.2625579878008759</c:v>
                      </c:pt>
                      <c:pt idx="520">
                        <c:v>2.1522735078855062</c:v>
                      </c:pt>
                      <c:pt idx="521">
                        <c:v>2.1017680448828391</c:v>
                      </c:pt>
                      <c:pt idx="522">
                        <c:v>2.123957640851236</c:v>
                      </c:pt>
                      <c:pt idx="523">
                        <c:v>1.99076844517678</c:v>
                      </c:pt>
                      <c:pt idx="524">
                        <c:v>1.888562944299006</c:v>
                      </c:pt>
                      <c:pt idx="525">
                        <c:v>1.8550019512434039</c:v>
                      </c:pt>
                      <c:pt idx="526">
                        <c:v>1.8739838126028801</c:v>
                      </c:pt>
                      <c:pt idx="527">
                        <c:v>1.909285412093622</c:v>
                      </c:pt>
                      <c:pt idx="528">
                        <c:v>1.9288104418446339</c:v>
                      </c:pt>
                      <c:pt idx="529">
                        <c:v>1.836698734873655</c:v>
                      </c:pt>
                      <c:pt idx="530">
                        <c:v>1.7351332641046799</c:v>
                      </c:pt>
                      <c:pt idx="531">
                        <c:v>1.787564170886474</c:v>
                      </c:pt>
                      <c:pt idx="532">
                        <c:v>1.8231046018733941</c:v>
                      </c:pt>
                      <c:pt idx="533">
                        <c:v>1.89251933031847</c:v>
                      </c:pt>
                      <c:pt idx="534">
                        <c:v>1.910050007764476</c:v>
                      </c:pt>
                      <c:pt idx="535">
                        <c:v>1.797075409829558</c:v>
                      </c:pt>
                      <c:pt idx="536">
                        <c:v>1.5519193763090759</c:v>
                      </c:pt>
                      <c:pt idx="537">
                        <c:v>1.28857265443752</c:v>
                      </c:pt>
                      <c:pt idx="538">
                        <c:v>1.0886169554950109</c:v>
                      </c:pt>
                      <c:pt idx="539">
                        <c:v>0.95699439439257161</c:v>
                      </c:pt>
                      <c:pt idx="540">
                        <c:v>0.83563364956889852</c:v>
                      </c:pt>
                      <c:pt idx="541">
                        <c:v>0.84038042358569609</c:v>
                      </c:pt>
                      <c:pt idx="542">
                        <c:v>0.83641921779177797</c:v>
                      </c:pt>
                      <c:pt idx="543">
                        <c:v>0.81481736283985406</c:v>
                      </c:pt>
                      <c:pt idx="544">
                        <c:v>0.62963763540716855</c:v>
                      </c:pt>
                      <c:pt idx="545">
                        <c:v>0.39818242358981282</c:v>
                      </c:pt>
                      <c:pt idx="546">
                        <c:v>0.28964388565228</c:v>
                      </c:pt>
                      <c:pt idx="547">
                        <c:v>0.34165531405422139</c:v>
                      </c:pt>
                      <c:pt idx="548">
                        <c:v>0.31952069314457598</c:v>
                      </c:pt>
                      <c:pt idx="549">
                        <c:v>0.13168705542608941</c:v>
                      </c:pt>
                      <c:pt idx="550">
                        <c:v>-2.354392383939034E-2</c:v>
                      </c:pt>
                      <c:pt idx="551">
                        <c:v>-9.9170496974797781E-2</c:v>
                      </c:pt>
                      <c:pt idx="552">
                        <c:v>-8.3686799710898416E-2</c:v>
                      </c:pt>
                      <c:pt idx="553">
                        <c:v>-1.627849891585002E-2</c:v>
                      </c:pt>
                      <c:pt idx="554">
                        <c:v>0.10300346955418389</c:v>
                      </c:pt>
                      <c:pt idx="555">
                        <c:v>5.3097251319783573E-2</c:v>
                      </c:pt>
                      <c:pt idx="556">
                        <c:v>-3.944577557332541E-2</c:v>
                      </c:pt>
                      <c:pt idx="557">
                        <c:v>-9.0784292785858575E-2</c:v>
                      </c:pt>
                      <c:pt idx="558">
                        <c:v>-1.116873924478223E-2</c:v>
                      </c:pt>
                      <c:pt idx="559">
                        <c:v>5.0133211286790637E-2</c:v>
                      </c:pt>
                      <c:pt idx="560">
                        <c:v>0.1107130564753195</c:v>
                      </c:pt>
                      <c:pt idx="561">
                        <c:v>0.17324499116708619</c:v>
                      </c:pt>
                      <c:pt idx="562">
                        <c:v>0.12803094239107421</c:v>
                      </c:pt>
                      <c:pt idx="563">
                        <c:v>6.5257034403331721E-2</c:v>
                      </c:pt>
                      <c:pt idx="564">
                        <c:v>-2.6443140717385419E-2</c:v>
                      </c:pt>
                      <c:pt idx="565">
                        <c:v>-5.7801666387999509E-2</c:v>
                      </c:pt>
                      <c:pt idx="566">
                        <c:v>-2.2512572017177591E-2</c:v>
                      </c:pt>
                      <c:pt idx="567">
                        <c:v>-7.7183550712245183E-2</c:v>
                      </c:pt>
                      <c:pt idx="568">
                        <c:v>-6.3905218266835248E-2</c:v>
                      </c:pt>
                      <c:pt idx="569">
                        <c:v>7.8513914934002643E-3</c:v>
                      </c:pt>
                      <c:pt idx="570">
                        <c:v>3.0274491337676221E-2</c:v>
                      </c:pt>
                      <c:pt idx="571">
                        <c:v>8.9211543166099375E-2</c:v>
                      </c:pt>
                      <c:pt idx="572">
                        <c:v>5.94126909674191E-2</c:v>
                      </c:pt>
                      <c:pt idx="573">
                        <c:v>1.474914026264197E-2</c:v>
                      </c:pt>
                      <c:pt idx="574">
                        <c:v>-4.1519741434456969E-2</c:v>
                      </c:pt>
                      <c:pt idx="575">
                        <c:v>-0.14235425369626181</c:v>
                      </c:pt>
                      <c:pt idx="576">
                        <c:v>-0.1913419965632186</c:v>
                      </c:pt>
                      <c:pt idx="577">
                        <c:v>-0.10445601304829739</c:v>
                      </c:pt>
                      <c:pt idx="578">
                        <c:v>8.8766941599487725E-2</c:v>
                      </c:pt>
                      <c:pt idx="579">
                        <c:v>0.25585238398339222</c:v>
                      </c:pt>
                      <c:pt idx="580">
                        <c:v>0.22782511768246519</c:v>
                      </c:pt>
                      <c:pt idx="581">
                        <c:v>0.1286994473396135</c:v>
                      </c:pt>
                      <c:pt idx="582">
                        <c:v>-5.9928647249659052E-2</c:v>
                      </c:pt>
                      <c:pt idx="583">
                        <c:v>-0.34471659212474448</c:v>
                      </c:pt>
                      <c:pt idx="584">
                        <c:v>-0.55727362658358293</c:v>
                      </c:pt>
                      <c:pt idx="585">
                        <c:v>-0.65894889003824264</c:v>
                      </c:pt>
                      <c:pt idx="586">
                        <c:v>-0.60051731873390501</c:v>
                      </c:pt>
                      <c:pt idx="587">
                        <c:v>-0.35367313350215118</c:v>
                      </c:pt>
                      <c:pt idx="588">
                        <c:v>4.8191092051452042E-2</c:v>
                      </c:pt>
                      <c:pt idx="589">
                        <c:v>0.50294499527914804</c:v>
                      </c:pt>
                      <c:pt idx="590">
                        <c:v>0.9088452105074144</c:v>
                      </c:pt>
                      <c:pt idx="591">
                        <c:v>1.210438964291924</c:v>
                      </c:pt>
                      <c:pt idx="592">
                        <c:v>1.250818972073404</c:v>
                      </c:pt>
                      <c:pt idx="593">
                        <c:v>1.126599817493829</c:v>
                      </c:pt>
                      <c:pt idx="594">
                        <c:v>0.97444206784302034</c:v>
                      </c:pt>
                      <c:pt idx="595">
                        <c:v>1.012118005192755</c:v>
                      </c:pt>
                      <c:pt idx="596">
                        <c:v>0.99799993848532365</c:v>
                      </c:pt>
                      <c:pt idx="597">
                        <c:v>0.9728272139319547</c:v>
                      </c:pt>
                      <c:pt idx="598">
                        <c:v>0.88379325527666353</c:v>
                      </c:pt>
                      <c:pt idx="599">
                        <c:v>0.96795385122078748</c:v>
                      </c:pt>
                      <c:pt idx="600">
                        <c:v>1.02356093275464</c:v>
                      </c:pt>
                      <c:pt idx="601">
                        <c:v>1.3703545848017671</c:v>
                      </c:pt>
                      <c:pt idx="602">
                        <c:v>1.214574124532191</c:v>
                      </c:pt>
                      <c:pt idx="603">
                        <c:v>1.0545262590085229</c:v>
                      </c:pt>
                      <c:pt idx="604">
                        <c:v>1.1740330975561659</c:v>
                      </c:pt>
                      <c:pt idx="605">
                        <c:v>1.300450197086886</c:v>
                      </c:pt>
                      <c:pt idx="606">
                        <c:v>1.481188230095259</c:v>
                      </c:pt>
                      <c:pt idx="607">
                        <c:v>1.694390694063898</c:v>
                      </c:pt>
                      <c:pt idx="608">
                        <c:v>1.8166947241283411</c:v>
                      </c:pt>
                      <c:pt idx="609">
                        <c:v>1.7215252004737811</c:v>
                      </c:pt>
                      <c:pt idx="610">
                        <c:v>1.5432027206392891</c:v>
                      </c:pt>
                      <c:pt idx="611">
                        <c:v>1.4061622397042211</c:v>
                      </c:pt>
                      <c:pt idx="612">
                        <c:v>1.407679934608759</c:v>
                      </c:pt>
                      <c:pt idx="613">
                        <c:v>1.553855102409158</c:v>
                      </c:pt>
                      <c:pt idx="614">
                        <c:v>1.699043354709417</c:v>
                      </c:pt>
                      <c:pt idx="615">
                        <c:v>1.6948825581842411</c:v>
                      </c:pt>
                      <c:pt idx="616">
                        <c:v>1.5541232942046579</c:v>
                      </c:pt>
                      <c:pt idx="617">
                        <c:v>1.414669827826311</c:v>
                      </c:pt>
                      <c:pt idx="618">
                        <c:v>1.409624891319095</c:v>
                      </c:pt>
                      <c:pt idx="619">
                        <c:v>1.3522306139108491</c:v>
                      </c:pt>
                      <c:pt idx="620">
                        <c:v>1.2477512108393209</c:v>
                      </c:pt>
                      <c:pt idx="621">
                        <c:v>1.1850244735566251</c:v>
                      </c:pt>
                      <c:pt idx="622">
                        <c:v>1.1102125106432119</c:v>
                      </c:pt>
                      <c:pt idx="623">
                        <c:v>0.96856763219966002</c:v>
                      </c:pt>
                      <c:pt idx="624">
                        <c:v>0.80977281060186423</c:v>
                      </c:pt>
                      <c:pt idx="625">
                        <c:v>0.67785324153969961</c:v>
                      </c:pt>
                      <c:pt idx="626">
                        <c:v>0.70886515832685848</c:v>
                      </c:pt>
                      <c:pt idx="627">
                        <c:v>0.78575645812610939</c:v>
                      </c:pt>
                      <c:pt idx="628">
                        <c:v>0.92026441468646369</c:v>
                      </c:pt>
                      <c:pt idx="629">
                        <c:v>1.0662695652273111</c:v>
                      </c:pt>
                      <c:pt idx="630">
                        <c:v>1.109308129672681</c:v>
                      </c:pt>
                      <c:pt idx="631">
                        <c:v>0.89513174662976835</c:v>
                      </c:pt>
                      <c:pt idx="632">
                        <c:v>0.68022808162816617</c:v>
                      </c:pt>
                      <c:pt idx="633">
                        <c:v>0.53461011273609016</c:v>
                      </c:pt>
                      <c:pt idx="634">
                        <c:v>0.47886765072962079</c:v>
                      </c:pt>
                      <c:pt idx="635">
                        <c:v>0.56212575680779109</c:v>
                      </c:pt>
                      <c:pt idx="636">
                        <c:v>0.72833573639937566</c:v>
                      </c:pt>
                      <c:pt idx="637">
                        <c:v>0.71358458004347292</c:v>
                      </c:pt>
                      <c:pt idx="638">
                        <c:v>0.80453495086809546</c:v>
                      </c:pt>
                      <c:pt idx="639">
                        <c:v>0.82388578598066353</c:v>
                      </c:pt>
                      <c:pt idx="640">
                        <c:v>0.77333086214601199</c:v>
                      </c:pt>
                      <c:pt idx="641">
                        <c:v>0.75126136026502799</c:v>
                      </c:pt>
                      <c:pt idx="642">
                        <c:v>0.68556833153097341</c:v>
                      </c:pt>
                      <c:pt idx="643">
                        <c:v>0.45445260671000398</c:v>
                      </c:pt>
                      <c:pt idx="644">
                        <c:v>0.20753011946683381</c:v>
                      </c:pt>
                      <c:pt idx="645">
                        <c:v>6.1998056799957204E-3</c:v>
                      </c:pt>
                      <c:pt idx="646">
                        <c:v>-5.0301882448407227E-2</c:v>
                      </c:pt>
                      <c:pt idx="647">
                        <c:v>5.0127260509135016E-4</c:v>
                      </c:pt>
                      <c:pt idx="648">
                        <c:v>1.2278750799949579E-3</c:v>
                      </c:pt>
                      <c:pt idx="649">
                        <c:v>-4.6901807175722857E-2</c:v>
                      </c:pt>
                      <c:pt idx="650">
                        <c:v>-0.12495607901926351</c:v>
                      </c:pt>
                      <c:pt idx="651">
                        <c:v>-0.175184189482048</c:v>
                      </c:pt>
                      <c:pt idx="652">
                        <c:v>-0.29699729823957621</c:v>
                      </c:pt>
                      <c:pt idx="653">
                        <c:v>-0.41926608376738811</c:v>
                      </c:pt>
                      <c:pt idx="654">
                        <c:v>-0.62853769706082696</c:v>
                      </c:pt>
                      <c:pt idx="655">
                        <c:v>-0.74042337852530837</c:v>
                      </c:pt>
                      <c:pt idx="656">
                        <c:v>-0.75378866795420518</c:v>
                      </c:pt>
                      <c:pt idx="657">
                        <c:v>-0.88379944676907407</c:v>
                      </c:pt>
                      <c:pt idx="658">
                        <c:v>-0.97261304273771054</c:v>
                      </c:pt>
                      <c:pt idx="659">
                        <c:v>-1.077815859567212</c:v>
                      </c:pt>
                      <c:pt idx="660">
                        <c:v>-1.2728808533965661</c:v>
                      </c:pt>
                      <c:pt idx="661">
                        <c:v>-1.493080327209851</c:v>
                      </c:pt>
                      <c:pt idx="662">
                        <c:v>-1.4319443014818889</c:v>
                      </c:pt>
                      <c:pt idx="663">
                        <c:v>-1.2958013694308681</c:v>
                      </c:pt>
                      <c:pt idx="664">
                        <c:v>-1.2204559457887829</c:v>
                      </c:pt>
                      <c:pt idx="665">
                        <c:v>0.75256918596998612</c:v>
                      </c:pt>
                      <c:pt idx="666">
                        <c:v>0.59188239585274904</c:v>
                      </c:pt>
                      <c:pt idx="667">
                        <c:v>0.35870328757843012</c:v>
                      </c:pt>
                      <c:pt idx="668">
                        <c:v>0.15743137074037319</c:v>
                      </c:pt>
                      <c:pt idx="669">
                        <c:v>-3.188439692273021E-3</c:v>
                      </c:pt>
                      <c:pt idx="670">
                        <c:v>-0.20977058299050019</c:v>
                      </c:pt>
                      <c:pt idx="671">
                        <c:v>-0.31883863737598922</c:v>
                      </c:pt>
                      <c:pt idx="672">
                        <c:v>-0.47510519376935878</c:v>
                      </c:pt>
                      <c:pt idx="673">
                        <c:v>-0.59349941772146009</c:v>
                      </c:pt>
                      <c:pt idx="674">
                        <c:v>-0.7620264095741015</c:v>
                      </c:pt>
                      <c:pt idx="675">
                        <c:v>-0.71776638175967833</c:v>
                      </c:pt>
                      <c:pt idx="676">
                        <c:v>-0.50202455973194104</c:v>
                      </c:pt>
                      <c:pt idx="677">
                        <c:v>-0.26160852190560802</c:v>
                      </c:pt>
                      <c:pt idx="678">
                        <c:v>-6.1204439662355073E-2</c:v>
                      </c:pt>
                      <c:pt idx="679">
                        <c:v>1.37182280094511E-2</c:v>
                      </c:pt>
                      <c:pt idx="680">
                        <c:v>3.2181337565092158E-2</c:v>
                      </c:pt>
                      <c:pt idx="681">
                        <c:v>-4.0381438201654393E-2</c:v>
                      </c:pt>
                      <c:pt idx="682">
                        <c:v>-2.51903890425258</c:v>
                      </c:pt>
                      <c:pt idx="683">
                        <c:v>-0.52917295809398124</c:v>
                      </c:pt>
                      <c:pt idx="684">
                        <c:v>-2.7866663468294699</c:v>
                      </c:pt>
                      <c:pt idx="685">
                        <c:v>-2.5205130243462568</c:v>
                      </c:pt>
                      <c:pt idx="686">
                        <c:v>-2.6148162899555971</c:v>
                      </c:pt>
                      <c:pt idx="687">
                        <c:v>-2.4170126825194029</c:v>
                      </c:pt>
                      <c:pt idx="688">
                        <c:v>-2.0568684948437128</c:v>
                      </c:pt>
                      <c:pt idx="689">
                        <c:v>-1.97613213650161</c:v>
                      </c:pt>
                      <c:pt idx="690">
                        <c:v>-1.852750761299659</c:v>
                      </c:pt>
                      <c:pt idx="691">
                        <c:v>-1.780238509839956</c:v>
                      </c:pt>
                      <c:pt idx="692">
                        <c:v>-1.6456246334816209</c:v>
                      </c:pt>
                      <c:pt idx="693">
                        <c:v>-1.6580302318889071</c:v>
                      </c:pt>
                      <c:pt idx="694">
                        <c:v>-1.7065134121527461</c:v>
                      </c:pt>
                      <c:pt idx="695">
                        <c:v>-1.794167210080422</c:v>
                      </c:pt>
                      <c:pt idx="696">
                        <c:v>-1.9206656847029639</c:v>
                      </c:pt>
                      <c:pt idx="697">
                        <c:v>-1.918670764257876</c:v>
                      </c:pt>
                      <c:pt idx="698">
                        <c:v>-1.8714507898382691</c:v>
                      </c:pt>
                      <c:pt idx="699">
                        <c:v>-1.76002008970339</c:v>
                      </c:pt>
                      <c:pt idx="700">
                        <c:v>-1.6853197839570679</c:v>
                      </c:pt>
                      <c:pt idx="701">
                        <c:v>-1.643313043176706</c:v>
                      </c:pt>
                      <c:pt idx="702">
                        <c:v>-1.462001578837208</c:v>
                      </c:pt>
                      <c:pt idx="703">
                        <c:v>-1.191926499869389</c:v>
                      </c:pt>
                      <c:pt idx="704">
                        <c:v>-1.0631909773448049</c:v>
                      </c:pt>
                      <c:pt idx="705">
                        <c:v>-0.98721871702873831</c:v>
                      </c:pt>
                      <c:pt idx="706">
                        <c:v>-0.83140685671801517</c:v>
                      </c:pt>
                      <c:pt idx="707">
                        <c:v>-0.7315100171247807</c:v>
                      </c:pt>
                      <c:pt idx="708">
                        <c:v>-0.72952091992530255</c:v>
                      </c:pt>
                      <c:pt idx="709">
                        <c:v>0.88575142585151712</c:v>
                      </c:pt>
                      <c:pt idx="710">
                        <c:v>1.050892761276625</c:v>
                      </c:pt>
                      <c:pt idx="711">
                        <c:v>1.17964375576733</c:v>
                      </c:pt>
                      <c:pt idx="712">
                        <c:v>1.3270149915154821</c:v>
                      </c:pt>
                      <c:pt idx="713">
                        <c:v>1.4395755707982341</c:v>
                      </c:pt>
                      <c:pt idx="714">
                        <c:v>1.71192952468679</c:v>
                      </c:pt>
                      <c:pt idx="715">
                        <c:v>1.858799656805934</c:v>
                      </c:pt>
                      <c:pt idx="716">
                        <c:v>1.9407979072153041</c:v>
                      </c:pt>
                      <c:pt idx="717">
                        <c:v>1.898452121307115</c:v>
                      </c:pt>
                      <c:pt idx="718">
                        <c:v>1.7167305239252419</c:v>
                      </c:pt>
                      <c:pt idx="719">
                        <c:v>1.470123215243295</c:v>
                      </c:pt>
                      <c:pt idx="720">
                        <c:v>1.1827369468862561</c:v>
                      </c:pt>
                      <c:pt idx="721">
                        <c:v>1.028011161668184</c:v>
                      </c:pt>
                      <c:pt idx="722">
                        <c:v>1.0796735107039841</c:v>
                      </c:pt>
                      <c:pt idx="723">
                        <c:v>2.620251509459838</c:v>
                      </c:pt>
                      <c:pt idx="724">
                        <c:v>1.2802111450672069</c:v>
                      </c:pt>
                      <c:pt idx="725">
                        <c:v>2.7602811138858678</c:v>
                      </c:pt>
                      <c:pt idx="726">
                        <c:v>1.2784598184828371</c:v>
                      </c:pt>
                      <c:pt idx="727">
                        <c:v>1.080917288135137</c:v>
                      </c:pt>
                      <c:pt idx="728">
                        <c:v>0.9521101016117115</c:v>
                      </c:pt>
                      <c:pt idx="729">
                        <c:v>0.90151078264658524</c:v>
                      </c:pt>
                      <c:pt idx="730">
                        <c:v>0.98018514855892813</c:v>
                      </c:pt>
                      <c:pt idx="731">
                        <c:v>1.0262028893135851</c:v>
                      </c:pt>
                      <c:pt idx="732">
                        <c:v>0.97605536670399018</c:v>
                      </c:pt>
                      <c:pt idx="733">
                        <c:v>0.87816066295501738</c:v>
                      </c:pt>
                      <c:pt idx="734">
                        <c:v>0.63921058037843259</c:v>
                      </c:pt>
                      <c:pt idx="735">
                        <c:v>0.50551633291508935</c:v>
                      </c:pt>
                      <c:pt idx="736">
                        <c:v>0.61605076726470931</c:v>
                      </c:pt>
                      <c:pt idx="737">
                        <c:v>0.82796362639811438</c:v>
                      </c:pt>
                      <c:pt idx="738">
                        <c:v>1.0835748532940681</c:v>
                      </c:pt>
                      <c:pt idx="739">
                        <c:v>1.3105222805584009</c:v>
                      </c:pt>
                      <c:pt idx="740">
                        <c:v>1.4598180259587989</c:v>
                      </c:pt>
                      <c:pt idx="741">
                        <c:v>1.5599823184847439</c:v>
                      </c:pt>
                      <c:pt idx="742">
                        <c:v>1.6762874516395609</c:v>
                      </c:pt>
                      <c:pt idx="743">
                        <c:v>1.781299378985022</c:v>
                      </c:pt>
                      <c:pt idx="744">
                        <c:v>1.972245074100087</c:v>
                      </c:pt>
                      <c:pt idx="745">
                        <c:v>2.0896284978871851</c:v>
                      </c:pt>
                      <c:pt idx="746">
                        <c:v>1.976055549727233</c:v>
                      </c:pt>
                      <c:pt idx="747">
                        <c:v>1.9216563171962431</c:v>
                      </c:pt>
                      <c:pt idx="748">
                        <c:v>1.9837903463801989</c:v>
                      </c:pt>
                      <c:pt idx="749">
                        <c:v>4.7440717784590056</c:v>
                      </c:pt>
                      <c:pt idx="750">
                        <c:v>4.8012900259220741</c:v>
                      </c:pt>
                      <c:pt idx="751">
                        <c:v>5.0134990096569227</c:v>
                      </c:pt>
                      <c:pt idx="752">
                        <c:v>5.2000901643725648</c:v>
                      </c:pt>
                      <c:pt idx="753">
                        <c:v>5.3351203467460939</c:v>
                      </c:pt>
                      <c:pt idx="754">
                        <c:v>5.4697094768492782</c:v>
                      </c:pt>
                      <c:pt idx="755">
                        <c:v>5.6356430580687409</c:v>
                      </c:pt>
                      <c:pt idx="756">
                        <c:v>5.7814866405811562</c:v>
                      </c:pt>
                      <c:pt idx="757">
                        <c:v>5.8985821305240567</c:v>
                      </c:pt>
                      <c:pt idx="758">
                        <c:v>5.9052892387604734</c:v>
                      </c:pt>
                      <c:pt idx="759">
                        <c:v>5.9244796614439439</c:v>
                      </c:pt>
                      <c:pt idx="760">
                        <c:v>5.8673567323599229</c:v>
                      </c:pt>
                      <c:pt idx="761">
                        <c:v>5.7539177199719189</c:v>
                      </c:pt>
                      <c:pt idx="762">
                        <c:v>5.5985783588668134</c:v>
                      </c:pt>
                      <c:pt idx="763">
                        <c:v>5.2532168246407078</c:v>
                      </c:pt>
                      <c:pt idx="764">
                        <c:v>4.9461795463627212</c:v>
                      </c:pt>
                      <c:pt idx="765">
                        <c:v>4.7940619929940533</c:v>
                      </c:pt>
                      <c:pt idx="766">
                        <c:v>4.6801028606076089</c:v>
                      </c:pt>
                      <c:pt idx="767">
                        <c:v>4.588214454657459</c:v>
                      </c:pt>
                      <c:pt idx="768">
                        <c:v>4.467424442355445</c:v>
                      </c:pt>
                      <c:pt idx="769">
                        <c:v>4.4650274328844786</c:v>
                      </c:pt>
                      <c:pt idx="770">
                        <c:v>4.6996563633585069</c:v>
                      </c:pt>
                      <c:pt idx="771">
                        <c:v>4.6543888229076069</c:v>
                      </c:pt>
                      <c:pt idx="772">
                        <c:v>4.4867600569314456</c:v>
                      </c:pt>
                      <c:pt idx="773">
                        <c:v>4.2312429366361739</c:v>
                      </c:pt>
                      <c:pt idx="774">
                        <c:v>3.9943598990025988</c:v>
                      </c:pt>
                      <c:pt idx="775">
                        <c:v>3.7909045279920481</c:v>
                      </c:pt>
                      <c:pt idx="776">
                        <c:v>3.678114583410486</c:v>
                      </c:pt>
                      <c:pt idx="777">
                        <c:v>3.7217656871311342</c:v>
                      </c:pt>
                      <c:pt idx="778">
                        <c:v>3.9405500391232868</c:v>
                      </c:pt>
                      <c:pt idx="779">
                        <c:v>4.2471677286908829</c:v>
                      </c:pt>
                      <c:pt idx="780">
                        <c:v>4.4869973809260788</c:v>
                      </c:pt>
                      <c:pt idx="781">
                        <c:v>4.6127199086931743</c:v>
                      </c:pt>
                      <c:pt idx="782">
                        <c:v>4.6513368985241792</c:v>
                      </c:pt>
                      <c:pt idx="783">
                        <c:v>4.6136703296607111</c:v>
                      </c:pt>
                      <c:pt idx="784">
                        <c:v>4.4503240466950746</c:v>
                      </c:pt>
                      <c:pt idx="785">
                        <c:v>4.2081419143103336</c:v>
                      </c:pt>
                      <c:pt idx="786">
                        <c:v>4.0282354157637892</c:v>
                      </c:pt>
                      <c:pt idx="787">
                        <c:v>2.9566464880160348</c:v>
                      </c:pt>
                      <c:pt idx="788">
                        <c:v>3.8880836343932388</c:v>
                      </c:pt>
                      <c:pt idx="789">
                        <c:v>3.7609280467652519</c:v>
                      </c:pt>
                      <c:pt idx="790">
                        <c:v>3.5835902138176201</c:v>
                      </c:pt>
                      <c:pt idx="791">
                        <c:v>3.4811503312181751</c:v>
                      </c:pt>
                      <c:pt idx="792">
                        <c:v>3.3775603333487338</c:v>
                      </c:pt>
                      <c:pt idx="793">
                        <c:v>3.1177458773218469</c:v>
                      </c:pt>
                      <c:pt idx="794">
                        <c:v>2.9938662409827339</c:v>
                      </c:pt>
                      <c:pt idx="795">
                        <c:v>2.890685309915479</c:v>
                      </c:pt>
                      <c:pt idx="796">
                        <c:v>2.859513214055835</c:v>
                      </c:pt>
                      <c:pt idx="797">
                        <c:v>3.136898626682715</c:v>
                      </c:pt>
                      <c:pt idx="798">
                        <c:v>3.360225241582258</c:v>
                      </c:pt>
                      <c:pt idx="799">
                        <c:v>2.486975180076318</c:v>
                      </c:pt>
                      <c:pt idx="800">
                        <c:v>3.3901318129150559</c:v>
                      </c:pt>
                      <c:pt idx="801">
                        <c:v>3.3521957415935448</c:v>
                      </c:pt>
                      <c:pt idx="802">
                        <c:v>1.971517014142824</c:v>
                      </c:pt>
                      <c:pt idx="803">
                        <c:v>1.7341815955716999</c:v>
                      </c:pt>
                      <c:pt idx="804">
                        <c:v>1.6097664295797509</c:v>
                      </c:pt>
                      <c:pt idx="805">
                        <c:v>1.512949658377966</c:v>
                      </c:pt>
                      <c:pt idx="806">
                        <c:v>1.4806954350574539</c:v>
                      </c:pt>
                      <c:pt idx="807">
                        <c:v>3.3369043910305209</c:v>
                      </c:pt>
                      <c:pt idx="808">
                        <c:v>1.644240770413242</c:v>
                      </c:pt>
                      <c:pt idx="809">
                        <c:v>3.5626817425408781</c:v>
                      </c:pt>
                      <c:pt idx="810">
                        <c:v>3.6496928586580419</c:v>
                      </c:pt>
                      <c:pt idx="811">
                        <c:v>3.761811591843605</c:v>
                      </c:pt>
                      <c:pt idx="812">
                        <c:v>3.7763170983916332</c:v>
                      </c:pt>
                      <c:pt idx="813">
                        <c:v>3.834902552631501</c:v>
                      </c:pt>
                      <c:pt idx="814">
                        <c:v>3.8249891725402958</c:v>
                      </c:pt>
                      <c:pt idx="815">
                        <c:v>3.6992337283521759</c:v>
                      </c:pt>
                      <c:pt idx="816">
                        <c:v>3.6016029682304431</c:v>
                      </c:pt>
                      <c:pt idx="817">
                        <c:v>3.518123292157108</c:v>
                      </c:pt>
                      <c:pt idx="818">
                        <c:v>3.5552086174121711</c:v>
                      </c:pt>
                      <c:pt idx="819">
                        <c:v>3.56514613897401</c:v>
                      </c:pt>
                      <c:pt idx="820">
                        <c:v>3.409559471240097</c:v>
                      </c:pt>
                      <c:pt idx="821">
                        <c:v>3.046424793393534</c:v>
                      </c:pt>
                      <c:pt idx="822">
                        <c:v>2.597616576505144</c:v>
                      </c:pt>
                      <c:pt idx="823">
                        <c:v>2.4119055381677321</c:v>
                      </c:pt>
                      <c:pt idx="824">
                        <c:v>2.4820827682941422</c:v>
                      </c:pt>
                      <c:pt idx="825">
                        <c:v>2.6184816314850181</c:v>
                      </c:pt>
                      <c:pt idx="826">
                        <c:v>2.854401333338374</c:v>
                      </c:pt>
                      <c:pt idx="827">
                        <c:v>3.0826307914161299</c:v>
                      </c:pt>
                      <c:pt idx="828">
                        <c:v>3.2855271087526048</c:v>
                      </c:pt>
                      <c:pt idx="829">
                        <c:v>3.3453424365919928</c:v>
                      </c:pt>
                      <c:pt idx="830">
                        <c:v>3.4189773107503871</c:v>
                      </c:pt>
                      <c:pt idx="831">
                        <c:v>3.3250981259835388</c:v>
                      </c:pt>
                      <c:pt idx="832">
                        <c:v>3.2487193714368821</c:v>
                      </c:pt>
                      <c:pt idx="833">
                        <c:v>3.2430166998067289</c:v>
                      </c:pt>
                      <c:pt idx="834">
                        <c:v>3.2817641764037728</c:v>
                      </c:pt>
                      <c:pt idx="835">
                        <c:v>3.203752669918952</c:v>
                      </c:pt>
                      <c:pt idx="836">
                        <c:v>3.2362319092181431</c:v>
                      </c:pt>
                      <c:pt idx="837">
                        <c:v>3.3035714417501971</c:v>
                      </c:pt>
                      <c:pt idx="838">
                        <c:v>3.2420422581812511</c:v>
                      </c:pt>
                      <c:pt idx="839">
                        <c:v>3.157216580023614</c:v>
                      </c:pt>
                      <c:pt idx="840">
                        <c:v>3.0681682489263662</c:v>
                      </c:pt>
                      <c:pt idx="841">
                        <c:v>2.8891824420406129</c:v>
                      </c:pt>
                      <c:pt idx="842">
                        <c:v>2.8226611897191369</c:v>
                      </c:pt>
                      <c:pt idx="843">
                        <c:v>2.8699199847972041</c:v>
                      </c:pt>
                      <c:pt idx="844">
                        <c:v>3.0944957967916018</c:v>
                      </c:pt>
                      <c:pt idx="845">
                        <c:v>3.2944860550467112</c:v>
                      </c:pt>
                      <c:pt idx="846">
                        <c:v>3.4270082337048109</c:v>
                      </c:pt>
                      <c:pt idx="847">
                        <c:v>3.5696247909195788</c:v>
                      </c:pt>
                      <c:pt idx="848">
                        <c:v>3.6456580157834488</c:v>
                      </c:pt>
                      <c:pt idx="849">
                        <c:v>3.698148445762838</c:v>
                      </c:pt>
                      <c:pt idx="850">
                        <c:v>3.7002301378978641</c:v>
                      </c:pt>
                      <c:pt idx="851">
                        <c:v>3.6924885318032752</c:v>
                      </c:pt>
                      <c:pt idx="852">
                        <c:v>3.653573853525041</c:v>
                      </c:pt>
                      <c:pt idx="853">
                        <c:v>3.496295569212605</c:v>
                      </c:pt>
                      <c:pt idx="854">
                        <c:v>3.2562739321505099</c:v>
                      </c:pt>
                      <c:pt idx="855">
                        <c:v>3.2706577071176159</c:v>
                      </c:pt>
                      <c:pt idx="856">
                        <c:v>3.312086432096855</c:v>
                      </c:pt>
                      <c:pt idx="857">
                        <c:v>3.2471609441289582</c:v>
                      </c:pt>
                      <c:pt idx="858">
                        <c:v>3.3162414370707189</c:v>
                      </c:pt>
                      <c:pt idx="859">
                        <c:v>3.3716484219357921</c:v>
                      </c:pt>
                      <c:pt idx="860">
                        <c:v>3.301386004456881</c:v>
                      </c:pt>
                      <c:pt idx="861">
                        <c:v>3.2375542995424502</c:v>
                      </c:pt>
                      <c:pt idx="862">
                        <c:v>3.2834131350072489</c:v>
                      </c:pt>
                      <c:pt idx="863">
                        <c:v>3.3631402935259151</c:v>
                      </c:pt>
                      <c:pt idx="864">
                        <c:v>3.4798589372551629</c:v>
                      </c:pt>
                      <c:pt idx="865">
                        <c:v>3.505398414722301</c:v>
                      </c:pt>
                      <c:pt idx="866">
                        <c:v>3.5467577771326</c:v>
                      </c:pt>
                      <c:pt idx="867">
                        <c:v>3.5767056662556849</c:v>
                      </c:pt>
                      <c:pt idx="868">
                        <c:v>3.6749865933799368</c:v>
                      </c:pt>
                      <c:pt idx="869">
                        <c:v>3.678695189902176</c:v>
                      </c:pt>
                      <c:pt idx="870">
                        <c:v>3.536937646407758</c:v>
                      </c:pt>
                      <c:pt idx="871">
                        <c:v>3.3283698961860599</c:v>
                      </c:pt>
                      <c:pt idx="872">
                        <c:v>3.1412908239238462</c:v>
                      </c:pt>
                      <c:pt idx="873">
                        <c:v>2.966445028404288</c:v>
                      </c:pt>
                      <c:pt idx="874">
                        <c:v>2.911130399305895</c:v>
                      </c:pt>
                      <c:pt idx="875">
                        <c:v>2.9302058565961131</c:v>
                      </c:pt>
                      <c:pt idx="876">
                        <c:v>3.149889280044456</c:v>
                      </c:pt>
                      <c:pt idx="877">
                        <c:v>3.376960091685151</c:v>
                      </c:pt>
                      <c:pt idx="878">
                        <c:v>3.4854220025151901</c:v>
                      </c:pt>
                      <c:pt idx="879">
                        <c:v>4.6296291711062523</c:v>
                      </c:pt>
                      <c:pt idx="880">
                        <c:v>4.5612324540346343</c:v>
                      </c:pt>
                      <c:pt idx="881">
                        <c:v>4.4815280500487091</c:v>
                      </c:pt>
                      <c:pt idx="882">
                        <c:v>4.4623038227313607</c:v>
                      </c:pt>
                      <c:pt idx="883">
                        <c:v>4.4706151587769201</c:v>
                      </c:pt>
                      <c:pt idx="884">
                        <c:v>4.3621888419487194</c:v>
                      </c:pt>
                      <c:pt idx="885">
                        <c:v>4.1997616457640028</c:v>
                      </c:pt>
                      <c:pt idx="886">
                        <c:v>4.0034546564948412</c:v>
                      </c:pt>
                      <c:pt idx="887">
                        <c:v>3.7953005813284308</c:v>
                      </c:pt>
                      <c:pt idx="888">
                        <c:v>3.574693103861696</c:v>
                      </c:pt>
                      <c:pt idx="889">
                        <c:v>3.2892830181994639</c:v>
                      </c:pt>
                      <c:pt idx="890">
                        <c:v>3.1310956225483988</c:v>
                      </c:pt>
                      <c:pt idx="891">
                        <c:v>3.053505746574583</c:v>
                      </c:pt>
                      <c:pt idx="892">
                        <c:v>2.8961895496148728</c:v>
                      </c:pt>
                      <c:pt idx="893">
                        <c:v>2.8638276166097691</c:v>
                      </c:pt>
                      <c:pt idx="894">
                        <c:v>2.961624581379886</c:v>
                      </c:pt>
                      <c:pt idx="895">
                        <c:v>3.1912645779317419</c:v>
                      </c:pt>
                      <c:pt idx="896">
                        <c:v>3.3920706374830778</c:v>
                      </c:pt>
                      <c:pt idx="897">
                        <c:v>3.441787236828457</c:v>
                      </c:pt>
                      <c:pt idx="898">
                        <c:v>3.3651807922002299</c:v>
                      </c:pt>
                      <c:pt idx="899">
                        <c:v>3.0895558241290662</c:v>
                      </c:pt>
                      <c:pt idx="900">
                        <c:v>1.7883360423528289</c:v>
                      </c:pt>
                      <c:pt idx="901">
                        <c:v>2.138429061749278</c:v>
                      </c:pt>
                      <c:pt idx="902">
                        <c:v>1.8732888961347851</c:v>
                      </c:pt>
                      <c:pt idx="903">
                        <c:v>1.9611687149733339</c:v>
                      </c:pt>
                      <c:pt idx="904">
                        <c:v>2.1930611771285222</c:v>
                      </c:pt>
                      <c:pt idx="905">
                        <c:v>2.381678589481123</c:v>
                      </c:pt>
                      <c:pt idx="906">
                        <c:v>2.5457194976597171</c:v>
                      </c:pt>
                      <c:pt idx="907">
                        <c:v>2.594914632768035</c:v>
                      </c:pt>
                      <c:pt idx="908">
                        <c:v>2.5012370906800681</c:v>
                      </c:pt>
                      <c:pt idx="909">
                        <c:v>2.3728920770963979</c:v>
                      </c:pt>
                      <c:pt idx="910">
                        <c:v>2.4411499868026789</c:v>
                      </c:pt>
                      <c:pt idx="911">
                        <c:v>2.6883217778069421</c:v>
                      </c:pt>
                      <c:pt idx="912">
                        <c:v>2.950203348794997</c:v>
                      </c:pt>
                      <c:pt idx="913">
                        <c:v>3.1082987937388422</c:v>
                      </c:pt>
                      <c:pt idx="914">
                        <c:v>3.1156068209788681</c:v>
                      </c:pt>
                      <c:pt idx="915">
                        <c:v>3.0793313526206818</c:v>
                      </c:pt>
                      <c:pt idx="916">
                        <c:v>3.216006153875782</c:v>
                      </c:pt>
                      <c:pt idx="917">
                        <c:v>3.4189105324253899</c:v>
                      </c:pt>
                      <c:pt idx="918">
                        <c:v>3.561006351638242</c:v>
                      </c:pt>
                      <c:pt idx="919">
                        <c:v>3.6511436287092591</c:v>
                      </c:pt>
                      <c:pt idx="920">
                        <c:v>3.5796281045926999</c:v>
                      </c:pt>
                      <c:pt idx="921">
                        <c:v>3.298380638889411</c:v>
                      </c:pt>
                      <c:pt idx="922">
                        <c:v>3.0340704309930082</c:v>
                      </c:pt>
                      <c:pt idx="923">
                        <c:v>2.8334672373824019</c:v>
                      </c:pt>
                      <c:pt idx="924">
                        <c:v>2.652243711121737</c:v>
                      </c:pt>
                      <c:pt idx="925">
                        <c:v>2.5516135142231469</c:v>
                      </c:pt>
                      <c:pt idx="926">
                        <c:v>2.4138987869685038</c:v>
                      </c:pt>
                      <c:pt idx="927">
                        <c:v>2.3691712250940702</c:v>
                      </c:pt>
                      <c:pt idx="928">
                        <c:v>2.5673805099215339</c:v>
                      </c:pt>
                      <c:pt idx="929">
                        <c:v>2.5520839151517332</c:v>
                      </c:pt>
                      <c:pt idx="930">
                        <c:v>2.4722569823243861</c:v>
                      </c:pt>
                      <c:pt idx="931">
                        <c:v>2.3558866495957491</c:v>
                      </c:pt>
                      <c:pt idx="932">
                        <c:v>2.3448242873194309</c:v>
                      </c:pt>
                      <c:pt idx="933">
                        <c:v>2.3770014911537598</c:v>
                      </c:pt>
                      <c:pt idx="934">
                        <c:v>2.5062783972060139</c:v>
                      </c:pt>
                      <c:pt idx="935">
                        <c:v>2.6533210645522289</c:v>
                      </c:pt>
                      <c:pt idx="936">
                        <c:v>2.7337274369536519</c:v>
                      </c:pt>
                      <c:pt idx="937">
                        <c:v>2.8522057905187479</c:v>
                      </c:pt>
                      <c:pt idx="938">
                        <c:v>3.0420909310750721</c:v>
                      </c:pt>
                      <c:pt idx="939">
                        <c:v>3.4036530385972532</c:v>
                      </c:pt>
                      <c:pt idx="940">
                        <c:v>3.7189090384418328</c:v>
                      </c:pt>
                      <c:pt idx="941">
                        <c:v>4.1041109819189749</c:v>
                      </c:pt>
                      <c:pt idx="942">
                        <c:v>4.2684139522509188</c:v>
                      </c:pt>
                      <c:pt idx="943">
                        <c:v>4.2867672464152484</c:v>
                      </c:pt>
                      <c:pt idx="944">
                        <c:v>4.2911462664186342</c:v>
                      </c:pt>
                      <c:pt idx="945">
                        <c:v>4.3411213993003868</c:v>
                      </c:pt>
                      <c:pt idx="946">
                        <c:v>4.3467454752877543</c:v>
                      </c:pt>
                      <c:pt idx="947">
                        <c:v>4.2468952077695299</c:v>
                      </c:pt>
                      <c:pt idx="948">
                        <c:v>4.1339284459557577</c:v>
                      </c:pt>
                      <c:pt idx="949">
                        <c:v>4.2032841612772476</c:v>
                      </c:pt>
                      <c:pt idx="950">
                        <c:v>4.4301361595387299</c:v>
                      </c:pt>
                      <c:pt idx="951">
                        <c:v>4.5746746716132218</c:v>
                      </c:pt>
                      <c:pt idx="952">
                        <c:v>4.6170900193079776</c:v>
                      </c:pt>
                      <c:pt idx="953">
                        <c:v>6.0559621903059053</c:v>
                      </c:pt>
                      <c:pt idx="954">
                        <c:v>6.0068416536886016</c:v>
                      </c:pt>
                      <c:pt idx="955">
                        <c:v>4.5199453515860384</c:v>
                      </c:pt>
                      <c:pt idx="956">
                        <c:v>5.966279765331362</c:v>
                      </c:pt>
                      <c:pt idx="957">
                        <c:v>5.9971096257335628</c:v>
                      </c:pt>
                      <c:pt idx="958">
                        <c:v>6.0433473782875788</c:v>
                      </c:pt>
                      <c:pt idx="959">
                        <c:v>4.2384133408446472</c:v>
                      </c:pt>
                      <c:pt idx="960">
                        <c:v>4.0859253691750661</c:v>
                      </c:pt>
                      <c:pt idx="961">
                        <c:v>3.9886354253498739</c:v>
                      </c:pt>
                      <c:pt idx="962">
                        <c:v>3.7723359397369389</c:v>
                      </c:pt>
                      <c:pt idx="963">
                        <c:v>3.5228908386491509</c:v>
                      </c:pt>
                      <c:pt idx="964">
                        <c:v>3.3867030141665091</c:v>
                      </c:pt>
                      <c:pt idx="965">
                        <c:v>3.408423952658461</c:v>
                      </c:pt>
                      <c:pt idx="966">
                        <c:v>3.549897513680373</c:v>
                      </c:pt>
                      <c:pt idx="967">
                        <c:v>3.614979717754168</c:v>
                      </c:pt>
                      <c:pt idx="968">
                        <c:v>3.5175429086213148</c:v>
                      </c:pt>
                      <c:pt idx="969">
                        <c:v>3.2300147113211239</c:v>
                      </c:pt>
                      <c:pt idx="970">
                        <c:v>2.9033765722478702</c:v>
                      </c:pt>
                      <c:pt idx="971">
                        <c:v>2.6333662261134738</c:v>
                      </c:pt>
                      <c:pt idx="972">
                        <c:v>2.6653304210514701</c:v>
                      </c:pt>
                      <c:pt idx="973">
                        <c:v>2.831497536912325</c:v>
                      </c:pt>
                      <c:pt idx="974">
                        <c:v>2.929639416015926</c:v>
                      </c:pt>
                      <c:pt idx="975">
                        <c:v>2.94162156180376</c:v>
                      </c:pt>
                      <c:pt idx="976">
                        <c:v>2.9428622354757281</c:v>
                      </c:pt>
                      <c:pt idx="977">
                        <c:v>2.869706245410117</c:v>
                      </c:pt>
                      <c:pt idx="978">
                        <c:v>2.721578698097002</c:v>
                      </c:pt>
                      <c:pt idx="979">
                        <c:v>2.5936284188932741</c:v>
                      </c:pt>
                      <c:pt idx="980">
                        <c:v>2.497939389029427</c:v>
                      </c:pt>
                      <c:pt idx="981">
                        <c:v>2.5841321975345228</c:v>
                      </c:pt>
                      <c:pt idx="982">
                        <c:v>2.7302176200010821</c:v>
                      </c:pt>
                      <c:pt idx="983">
                        <c:v>2.778049523531676</c:v>
                      </c:pt>
                      <c:pt idx="984">
                        <c:v>2.651146890880582</c:v>
                      </c:pt>
                      <c:pt idx="985">
                        <c:v>2.453420113485822</c:v>
                      </c:pt>
                      <c:pt idx="986">
                        <c:v>2.3668319380311931</c:v>
                      </c:pt>
                      <c:pt idx="987">
                        <c:v>2.345366063741499</c:v>
                      </c:pt>
                      <c:pt idx="988">
                        <c:v>2.3620310402361082</c:v>
                      </c:pt>
                      <c:pt idx="989">
                        <c:v>2.289519435792287</c:v>
                      </c:pt>
                      <c:pt idx="990">
                        <c:v>2.2491701982917278</c:v>
                      </c:pt>
                      <c:pt idx="991">
                        <c:v>2.1210109268473269</c:v>
                      </c:pt>
                      <c:pt idx="992">
                        <c:v>2.1226327339183819</c:v>
                      </c:pt>
                      <c:pt idx="993">
                        <c:v>2.1976849293687302</c:v>
                      </c:pt>
                      <c:pt idx="994">
                        <c:v>2.3955635422478099</c:v>
                      </c:pt>
                      <c:pt idx="995">
                        <c:v>2.6637431043576378</c:v>
                      </c:pt>
                      <c:pt idx="996">
                        <c:v>2.9051893019353048</c:v>
                      </c:pt>
                      <c:pt idx="997">
                        <c:v>2.9990664326019272</c:v>
                      </c:pt>
                      <c:pt idx="998">
                        <c:v>2.9426338145286941</c:v>
                      </c:pt>
                      <c:pt idx="999">
                        <c:v>2.89705278009066</c:v>
                      </c:pt>
                      <c:pt idx="1000">
                        <c:v>2.9871440771072182</c:v>
                      </c:pt>
                      <c:pt idx="1001">
                        <c:v>3.0459666338492268</c:v>
                      </c:pt>
                      <c:pt idx="1002">
                        <c:v>3.0348672346583419</c:v>
                      </c:pt>
                      <c:pt idx="1003">
                        <c:v>3.061051534914693</c:v>
                      </c:pt>
                      <c:pt idx="1004">
                        <c:v>4.2542613328769763</c:v>
                      </c:pt>
                      <c:pt idx="1005">
                        <c:v>4.1575153017029862</c:v>
                      </c:pt>
                      <c:pt idx="1006">
                        <c:v>4.0678712976806466</c:v>
                      </c:pt>
                      <c:pt idx="1007">
                        <c:v>4.1321970166019213</c:v>
                      </c:pt>
                      <c:pt idx="1008">
                        <c:v>4.2931097685301332</c:v>
                      </c:pt>
                      <c:pt idx="1009">
                        <c:v>4.3781416005695224</c:v>
                      </c:pt>
                      <c:pt idx="1010">
                        <c:v>4.3901053840882938</c:v>
                      </c:pt>
                      <c:pt idx="1011">
                        <c:v>4.274261174699828</c:v>
                      </c:pt>
                      <c:pt idx="1012">
                        <c:v>4.022037631498371</c:v>
                      </c:pt>
                      <c:pt idx="1013">
                        <c:v>3.7298821680392789</c:v>
                      </c:pt>
                      <c:pt idx="1014">
                        <c:v>3.5494093383526391</c:v>
                      </c:pt>
                      <c:pt idx="1015">
                        <c:v>3.4755936421841152</c:v>
                      </c:pt>
                      <c:pt idx="1016">
                        <c:v>3.3238872645119701</c:v>
                      </c:pt>
                      <c:pt idx="1017">
                        <c:v>3.3911135757709019</c:v>
                      </c:pt>
                      <c:pt idx="1018">
                        <c:v>3.2689214129079081</c:v>
                      </c:pt>
                      <c:pt idx="1019">
                        <c:v>3.2715726743892519</c:v>
                      </c:pt>
                      <c:pt idx="1020">
                        <c:v>3.3079693213444541</c:v>
                      </c:pt>
                      <c:pt idx="1021">
                        <c:v>3.3572995800854248</c:v>
                      </c:pt>
                      <c:pt idx="1022">
                        <c:v>3.352176408274004</c:v>
                      </c:pt>
                      <c:pt idx="1023">
                        <c:v>3.30713156055609</c:v>
                      </c:pt>
                      <c:pt idx="1024">
                        <c:v>3.3224334868572289</c:v>
                      </c:pt>
                      <c:pt idx="1025">
                        <c:v>3.3964234016532608</c:v>
                      </c:pt>
                      <c:pt idx="1026">
                        <c:v>3.4049398741375261</c:v>
                      </c:pt>
                      <c:pt idx="1027">
                        <c:v>3.3602616392257141</c:v>
                      </c:pt>
                      <c:pt idx="1028">
                        <c:v>3.2694273650965711</c:v>
                      </c:pt>
                      <c:pt idx="1029">
                        <c:v>3.124171950810462</c:v>
                      </c:pt>
                      <c:pt idx="1030">
                        <c:v>3.007916225064859</c:v>
                      </c:pt>
                      <c:pt idx="1031">
                        <c:v>2.9410714793461228</c:v>
                      </c:pt>
                      <c:pt idx="1032">
                        <c:v>2.8370229073083442</c:v>
                      </c:pt>
                      <c:pt idx="1033">
                        <c:v>2.577689041757655</c:v>
                      </c:pt>
                      <c:pt idx="1034">
                        <c:v>2.430625685738574</c:v>
                      </c:pt>
                      <c:pt idx="1035">
                        <c:v>2.3996897652702112</c:v>
                      </c:pt>
                      <c:pt idx="1036">
                        <c:v>2.3225053328099881</c:v>
                      </c:pt>
                      <c:pt idx="1037">
                        <c:v>2.2029105227024268</c:v>
                      </c:pt>
                      <c:pt idx="1038">
                        <c:v>2.0451509222770299</c:v>
                      </c:pt>
                      <c:pt idx="1039">
                        <c:v>1.4086151921829371</c:v>
                      </c:pt>
                      <c:pt idx="1040">
                        <c:v>1.405751876676359</c:v>
                      </c:pt>
                      <c:pt idx="1041">
                        <c:v>1.382843882814653</c:v>
                      </c:pt>
                      <c:pt idx="1042">
                        <c:v>-0.62467451954301478</c:v>
                      </c:pt>
                      <c:pt idx="1043">
                        <c:v>-0.44151749183057598</c:v>
                      </c:pt>
                      <c:pt idx="1044">
                        <c:v>-0.14244487868035161</c:v>
                      </c:pt>
                      <c:pt idx="1045">
                        <c:v>-3.6318852400756788E-2</c:v>
                      </c:pt>
                      <c:pt idx="1046">
                        <c:v>3.217569099453955</c:v>
                      </c:pt>
                      <c:pt idx="1047">
                        <c:v>3.48011730529868</c:v>
                      </c:pt>
                      <c:pt idx="1048">
                        <c:v>0.15367941881618891</c:v>
                      </c:pt>
                      <c:pt idx="1049">
                        <c:v>4.7974287683754744</c:v>
                      </c:pt>
                      <c:pt idx="1050">
                        <c:v>4.8039360336957833</c:v>
                      </c:pt>
                      <c:pt idx="1051">
                        <c:v>4.870904071545052</c:v>
                      </c:pt>
                      <c:pt idx="1052">
                        <c:v>6.071601905842245</c:v>
                      </c:pt>
                      <c:pt idx="1053">
                        <c:v>6.1499332790262633</c:v>
                      </c:pt>
                      <c:pt idx="1054">
                        <c:v>6.2115312124406916</c:v>
                      </c:pt>
                      <c:pt idx="1055">
                        <c:v>6.1660868135695148</c:v>
                      </c:pt>
                      <c:pt idx="1056">
                        <c:v>6.1028318842620388</c:v>
                      </c:pt>
                      <c:pt idx="1057">
                        <c:v>5.461365112500256</c:v>
                      </c:pt>
                      <c:pt idx="1058">
                        <c:v>-0.73824210762538678</c:v>
                      </c:pt>
                      <c:pt idx="1059">
                        <c:v>-0.74642639467573668</c:v>
                      </c:pt>
                      <c:pt idx="1060">
                        <c:v>-0.80131492769161516</c:v>
                      </c:pt>
                      <c:pt idx="1061">
                        <c:v>-0.7285115353181526</c:v>
                      </c:pt>
                      <c:pt idx="1062">
                        <c:v>-0.42352038221493649</c:v>
                      </c:pt>
                      <c:pt idx="1063">
                        <c:v>8.2828304109647685E-2</c:v>
                      </c:pt>
                      <c:pt idx="1064">
                        <c:v>0.48507121176840962</c:v>
                      </c:pt>
                      <c:pt idx="1065">
                        <c:v>0.8801873704862021</c:v>
                      </c:pt>
                      <c:pt idx="1066">
                        <c:v>1.218059681327498</c:v>
                      </c:pt>
                      <c:pt idx="1067">
                        <c:v>1.3019927389547299</c:v>
                      </c:pt>
                      <c:pt idx="1068">
                        <c:v>1.2017933928227009</c:v>
                      </c:pt>
                      <c:pt idx="1069">
                        <c:v>3.5795593992751371</c:v>
                      </c:pt>
                      <c:pt idx="1070">
                        <c:v>1.045241779231314</c:v>
                      </c:pt>
                      <c:pt idx="1071">
                        <c:v>1.078625275245813</c:v>
                      </c:pt>
                      <c:pt idx="1072">
                        <c:v>1.1781339664249919</c:v>
                      </c:pt>
                      <c:pt idx="1073">
                        <c:v>1.3238754095830509</c:v>
                      </c:pt>
                      <c:pt idx="1074">
                        <c:v>1.5086169330164749</c:v>
                      </c:pt>
                      <c:pt idx="1075">
                        <c:v>1.539923687667847</c:v>
                      </c:pt>
                      <c:pt idx="1076">
                        <c:v>1.439622248316762</c:v>
                      </c:pt>
                      <c:pt idx="1077">
                        <c:v>1.260994223060492</c:v>
                      </c:pt>
                      <c:pt idx="1078">
                        <c:v>1.0274177703162459</c:v>
                      </c:pt>
                      <c:pt idx="1079">
                        <c:v>0.88741645587605356</c:v>
                      </c:pt>
                      <c:pt idx="1080">
                        <c:v>0.93000526790790616</c:v>
                      </c:pt>
                      <c:pt idx="1081">
                        <c:v>1.0725082678912461</c:v>
                      </c:pt>
                      <c:pt idx="1082">
                        <c:v>1.1393530331226931</c:v>
                      </c:pt>
                      <c:pt idx="1083">
                        <c:v>1.253502692689642</c:v>
                      </c:pt>
                      <c:pt idx="1084">
                        <c:v>1.507981294008313</c:v>
                      </c:pt>
                      <c:pt idx="1085">
                        <c:v>1.727773037240647</c:v>
                      </c:pt>
                      <c:pt idx="1086">
                        <c:v>1.809281990867867</c:v>
                      </c:pt>
                      <c:pt idx="1087">
                        <c:v>2.029738368429868</c:v>
                      </c:pt>
                      <c:pt idx="1088">
                        <c:v>2.1651992856271889</c:v>
                      </c:pt>
                      <c:pt idx="1089">
                        <c:v>2.2004796434593761</c:v>
                      </c:pt>
                      <c:pt idx="1090">
                        <c:v>2.064672182573446</c:v>
                      </c:pt>
                      <c:pt idx="1091">
                        <c:v>1.945020866934416</c:v>
                      </c:pt>
                      <c:pt idx="1092">
                        <c:v>1.890616270453171</c:v>
                      </c:pt>
                      <c:pt idx="1093">
                        <c:v>1.8995115967867491</c:v>
                      </c:pt>
                      <c:pt idx="1094">
                        <c:v>2.0111032606936439</c:v>
                      </c:pt>
                      <c:pt idx="1095">
                        <c:v>2.1693282309548252</c:v>
                      </c:pt>
                      <c:pt idx="1096">
                        <c:v>2.2454052206012198</c:v>
                      </c:pt>
                      <c:pt idx="1097">
                        <c:v>2.1718412625453691</c:v>
                      </c:pt>
                      <c:pt idx="1098">
                        <c:v>2.114508588350577</c:v>
                      </c:pt>
                      <c:pt idx="1099">
                        <c:v>2.193016396664925</c:v>
                      </c:pt>
                      <c:pt idx="1100">
                        <c:v>2.3781748655681221</c:v>
                      </c:pt>
                      <c:pt idx="1101">
                        <c:v>2.4435598723606282</c:v>
                      </c:pt>
                      <c:pt idx="1102">
                        <c:v>2.339179018632342</c:v>
                      </c:pt>
                      <c:pt idx="1103">
                        <c:v>2.2912099756531901</c:v>
                      </c:pt>
                      <c:pt idx="1104">
                        <c:v>2.4296100654426951</c:v>
                      </c:pt>
                      <c:pt idx="1105">
                        <c:v>2.5761285560761529</c:v>
                      </c:pt>
                      <c:pt idx="1106">
                        <c:v>2.6255891212274038</c:v>
                      </c:pt>
                      <c:pt idx="1107">
                        <c:v>2.678646903393529</c:v>
                      </c:pt>
                      <c:pt idx="1108">
                        <c:v>2.8320062600115889</c:v>
                      </c:pt>
                      <c:pt idx="1109">
                        <c:v>2.9816198598776231</c:v>
                      </c:pt>
                      <c:pt idx="1110">
                        <c:v>3.1756053789775529</c:v>
                      </c:pt>
                      <c:pt idx="1111">
                        <c:v>3.166995177044861</c:v>
                      </c:pt>
                      <c:pt idx="1112">
                        <c:v>3.0461284797008239</c:v>
                      </c:pt>
                      <c:pt idx="1113">
                        <c:v>2.8951037594765019</c:v>
                      </c:pt>
                      <c:pt idx="1114">
                        <c:v>2.6016259916120918</c:v>
                      </c:pt>
                      <c:pt idx="1115">
                        <c:v>2.347331965174567</c:v>
                      </c:pt>
                      <c:pt idx="1116">
                        <c:v>2.2545440682276512</c:v>
                      </c:pt>
                      <c:pt idx="1117">
                        <c:v>2.1895001062685568</c:v>
                      </c:pt>
                      <c:pt idx="1118">
                        <c:v>2.1952160069140851</c:v>
                      </c:pt>
                      <c:pt idx="1119">
                        <c:v>2.2132053546168389</c:v>
                      </c:pt>
                      <c:pt idx="1120">
                        <c:v>2.255315899188056</c:v>
                      </c:pt>
                      <c:pt idx="1121">
                        <c:v>2.250581295063987</c:v>
                      </c:pt>
                      <c:pt idx="1122">
                        <c:v>2.2926443217190489</c:v>
                      </c:pt>
                      <c:pt idx="1123">
                        <c:v>2.4333662689959392</c:v>
                      </c:pt>
                      <c:pt idx="1124">
                        <c:v>2.5700870698465419</c:v>
                      </c:pt>
                      <c:pt idx="1125">
                        <c:v>2.580240835086125</c:v>
                      </c:pt>
                      <c:pt idx="1126">
                        <c:v>2.4295782142469209</c:v>
                      </c:pt>
                      <c:pt idx="1127">
                        <c:v>2.261305845865619</c:v>
                      </c:pt>
                      <c:pt idx="1128">
                        <c:v>3.8422938554407309</c:v>
                      </c:pt>
                      <c:pt idx="1129">
                        <c:v>2.1196982271337959</c:v>
                      </c:pt>
                      <c:pt idx="1130">
                        <c:v>4.1066926540122513</c:v>
                      </c:pt>
                      <c:pt idx="1131">
                        <c:v>4.249036699353935</c:v>
                      </c:pt>
                      <c:pt idx="1132">
                        <c:v>2.4396338744205108</c:v>
                      </c:pt>
                      <c:pt idx="1133">
                        <c:v>4.1538260117349193</c:v>
                      </c:pt>
                      <c:pt idx="1134">
                        <c:v>3.9257627155289678</c:v>
                      </c:pt>
                      <c:pt idx="1135">
                        <c:v>3.6976616680421892</c:v>
                      </c:pt>
                      <c:pt idx="1136">
                        <c:v>1.9845828748091989</c:v>
                      </c:pt>
                      <c:pt idx="1137">
                        <c:v>2.0224670297603611</c:v>
                      </c:pt>
                      <c:pt idx="1138">
                        <c:v>2.0907136980596581</c:v>
                      </c:pt>
                      <c:pt idx="1139">
                        <c:v>2.1712687736499969</c:v>
                      </c:pt>
                      <c:pt idx="1140">
                        <c:v>2.2037554969456741</c:v>
                      </c:pt>
                      <c:pt idx="1141">
                        <c:v>2.216911264064497</c:v>
                      </c:pt>
                      <c:pt idx="1142">
                        <c:v>2.1246722182033109</c:v>
                      </c:pt>
                      <c:pt idx="1143">
                        <c:v>1.9142637389852151</c:v>
                      </c:pt>
                      <c:pt idx="1144">
                        <c:v>1.718414177899249</c:v>
                      </c:pt>
                      <c:pt idx="1145">
                        <c:v>1.767805966985466</c:v>
                      </c:pt>
                      <c:pt idx="1146">
                        <c:v>1.9018957801970009</c:v>
                      </c:pt>
                      <c:pt idx="1147">
                        <c:v>2.0512835776736171</c:v>
                      </c:pt>
                      <c:pt idx="1148">
                        <c:v>2.0630356435751049</c:v>
                      </c:pt>
                      <c:pt idx="1149">
                        <c:v>2.0573579647172608</c:v>
                      </c:pt>
                      <c:pt idx="1150">
                        <c:v>2.0087875997993172</c:v>
                      </c:pt>
                      <c:pt idx="1151">
                        <c:v>1.947763964336763</c:v>
                      </c:pt>
                      <c:pt idx="1152">
                        <c:v>1.8251311871815921</c:v>
                      </c:pt>
                      <c:pt idx="1153">
                        <c:v>1.793808843663637</c:v>
                      </c:pt>
                      <c:pt idx="1154">
                        <c:v>1.7228388089148641</c:v>
                      </c:pt>
                      <c:pt idx="1155">
                        <c:v>1.674499891193949</c:v>
                      </c:pt>
                      <c:pt idx="1156">
                        <c:v>1.550210451653437</c:v>
                      </c:pt>
                      <c:pt idx="1157">
                        <c:v>1.4021209987548151</c:v>
                      </c:pt>
                      <c:pt idx="1158">
                        <c:v>1.234663610830298</c:v>
                      </c:pt>
                      <c:pt idx="1159">
                        <c:v>1.194836695220084</c:v>
                      </c:pt>
                      <c:pt idx="1160">
                        <c:v>1.276289043019595</c:v>
                      </c:pt>
                      <c:pt idx="1161">
                        <c:v>1.417491054879876</c:v>
                      </c:pt>
                      <c:pt idx="1162">
                        <c:v>1.6391974227693871</c:v>
                      </c:pt>
                      <c:pt idx="1163">
                        <c:v>1.8901655342824311</c:v>
                      </c:pt>
                      <c:pt idx="1164">
                        <c:v>2.1124943451613349</c:v>
                      </c:pt>
                      <c:pt idx="1165">
                        <c:v>2.3557083716540599</c:v>
                      </c:pt>
                      <c:pt idx="1166">
                        <c:v>2.4238004895952652</c:v>
                      </c:pt>
                      <c:pt idx="1167">
                        <c:v>2.3852197462083362</c:v>
                      </c:pt>
                      <c:pt idx="1168">
                        <c:v>2.1528455677766112</c:v>
                      </c:pt>
                      <c:pt idx="1169">
                        <c:v>1.8308372263915409</c:v>
                      </c:pt>
                      <c:pt idx="1170">
                        <c:v>1.503774980175403</c:v>
                      </c:pt>
                      <c:pt idx="1171">
                        <c:v>1.2057328096224089</c:v>
                      </c:pt>
                      <c:pt idx="1172">
                        <c:v>1.081446742514482</c:v>
                      </c:pt>
                      <c:pt idx="1173">
                        <c:v>1.2364466442028781</c:v>
                      </c:pt>
                      <c:pt idx="1174">
                        <c:v>1.338964682424076</c:v>
                      </c:pt>
                      <c:pt idx="1175">
                        <c:v>1.33601426377509</c:v>
                      </c:pt>
                      <c:pt idx="1176">
                        <c:v>1.2810877943972641</c:v>
                      </c:pt>
                      <c:pt idx="1177">
                        <c:v>1.2558326420683561</c:v>
                      </c:pt>
                      <c:pt idx="1178">
                        <c:v>1.204192637486649</c:v>
                      </c:pt>
                      <c:pt idx="1179">
                        <c:v>1.091383111291681</c:v>
                      </c:pt>
                      <c:pt idx="1180">
                        <c:v>0.99244035102469474</c:v>
                      </c:pt>
                      <c:pt idx="1181">
                        <c:v>0.95581858719681545</c:v>
                      </c:pt>
                      <c:pt idx="1182">
                        <c:v>0.88370552588795759</c:v>
                      </c:pt>
                      <c:pt idx="1183">
                        <c:v>0.73792220659189001</c:v>
                      </c:pt>
                      <c:pt idx="1184">
                        <c:v>0.45608280963840542</c:v>
                      </c:pt>
                      <c:pt idx="1185">
                        <c:v>0.23849839417711099</c:v>
                      </c:pt>
                      <c:pt idx="1186">
                        <c:v>0.11092995174735951</c:v>
                      </c:pt>
                      <c:pt idx="1187">
                        <c:v>6.4066202937647684E-2</c:v>
                      </c:pt>
                      <c:pt idx="1188">
                        <c:v>-3.2179253484755387E-2</c:v>
                      </c:pt>
                      <c:pt idx="1189">
                        <c:v>-8.1256824257621638E-2</c:v>
                      </c:pt>
                      <c:pt idx="1190">
                        <c:v>-0.1210328083026837</c:v>
                      </c:pt>
                      <c:pt idx="1191">
                        <c:v>-2.947158476605706E-2</c:v>
                      </c:pt>
                      <c:pt idx="1192">
                        <c:v>0.1869539917314498</c:v>
                      </c:pt>
                      <c:pt idx="1193">
                        <c:v>0.29013059786003009</c:v>
                      </c:pt>
                      <c:pt idx="1194">
                        <c:v>0.28716375275325268</c:v>
                      </c:pt>
                      <c:pt idx="1195">
                        <c:v>0.29069803980303011</c:v>
                      </c:pt>
                      <c:pt idx="1196">
                        <c:v>0.22959108814141169</c:v>
                      </c:pt>
                      <c:pt idx="1197">
                        <c:v>0.14204450597893439</c:v>
                      </c:pt>
                      <c:pt idx="1198">
                        <c:v>0.1330900687669761</c:v>
                      </c:pt>
                      <c:pt idx="1199">
                        <c:v>0.1371775628149646</c:v>
                      </c:pt>
                      <c:pt idx="1200">
                        <c:v>3.5712627231528953E-2</c:v>
                      </c:pt>
                      <c:pt idx="1201">
                        <c:v>0.18451764815339161</c:v>
                      </c:pt>
                      <c:pt idx="1202">
                        <c:v>-8.5420889388121021E-2</c:v>
                      </c:pt>
                      <c:pt idx="1203">
                        <c:v>-5.0747762924845452E-2</c:v>
                      </c:pt>
                      <c:pt idx="1204">
                        <c:v>-5.7154670764120513E-3</c:v>
                      </c:pt>
                      <c:pt idx="1205">
                        <c:v>8.1281028765174304E-2</c:v>
                      </c:pt>
                      <c:pt idx="1206">
                        <c:v>0.33810806779720892</c:v>
                      </c:pt>
                      <c:pt idx="1207">
                        <c:v>0.50263693542090315</c:v>
                      </c:pt>
                      <c:pt idx="1208">
                        <c:v>0.57442528221085953</c:v>
                      </c:pt>
                      <c:pt idx="1209">
                        <c:v>0.67722275620611228</c:v>
                      </c:pt>
                      <c:pt idx="1210">
                        <c:v>0.71259449459445368</c:v>
                      </c:pt>
                      <c:pt idx="1211">
                        <c:v>0.52199187953109794</c:v>
                      </c:pt>
                      <c:pt idx="1212">
                        <c:v>0.38668359493464632</c:v>
                      </c:pt>
                      <c:pt idx="1213">
                        <c:v>0.39753949434753499</c:v>
                      </c:pt>
                      <c:pt idx="1214">
                        <c:v>0.54211571075441345</c:v>
                      </c:pt>
                      <c:pt idx="1215">
                        <c:v>0.7272650673864296</c:v>
                      </c:pt>
                      <c:pt idx="1216">
                        <c:v>0.87112173023104156</c:v>
                      </c:pt>
                      <c:pt idx="1217">
                        <c:v>0.83381712365796001</c:v>
                      </c:pt>
                      <c:pt idx="1218">
                        <c:v>0.65618264005735971</c:v>
                      </c:pt>
                      <c:pt idx="1219">
                        <c:v>0.37146231483839282</c:v>
                      </c:pt>
                      <c:pt idx="1220">
                        <c:v>0.28936350636201991</c:v>
                      </c:pt>
                      <c:pt idx="1221">
                        <c:v>0.31450428957094723</c:v>
                      </c:pt>
                      <c:pt idx="1222">
                        <c:v>0.31837214596541591</c:v>
                      </c:pt>
                      <c:pt idx="1223">
                        <c:v>0.28493959316049822</c:v>
                      </c:pt>
                      <c:pt idx="1224">
                        <c:v>0.11292911150008381</c:v>
                      </c:pt>
                      <c:pt idx="1225">
                        <c:v>-7.2677257981795931E-2</c:v>
                      </c:pt>
                      <c:pt idx="1226">
                        <c:v>-0.26395315038246042</c:v>
                      </c:pt>
                      <c:pt idx="1227">
                        <c:v>-0.33316344383651147</c:v>
                      </c:pt>
                      <c:pt idx="1228">
                        <c:v>-0.42120519152710889</c:v>
                      </c:pt>
                      <c:pt idx="1229">
                        <c:v>-0.53791508347243877</c:v>
                      </c:pt>
                      <c:pt idx="1230">
                        <c:v>-0.46519600222072899</c:v>
                      </c:pt>
                      <c:pt idx="1231">
                        <c:v>-0.33670286307786529</c:v>
                      </c:pt>
                      <c:pt idx="1232">
                        <c:v>-0.28314873215563569</c:v>
                      </c:pt>
                      <c:pt idx="1233">
                        <c:v>-0.20812157190071959</c:v>
                      </c:pt>
                      <c:pt idx="1234">
                        <c:v>-0.21824462188182839</c:v>
                      </c:pt>
                      <c:pt idx="1235">
                        <c:v>-0.18138563862007301</c:v>
                      </c:pt>
                      <c:pt idx="1236">
                        <c:v>-5.6437426763645902E-2</c:v>
                      </c:pt>
                      <c:pt idx="1237">
                        <c:v>0.121876029534497</c:v>
                      </c:pt>
                      <c:pt idx="1238">
                        <c:v>0.20532815568087601</c:v>
                      </c:pt>
                      <c:pt idx="1239">
                        <c:v>0.10782000625274329</c:v>
                      </c:pt>
                      <c:pt idx="1240">
                        <c:v>-0.1154626556616131</c:v>
                      </c:pt>
                      <c:pt idx="1241">
                        <c:v>-0.39677523099537132</c:v>
                      </c:pt>
                      <c:pt idx="1242">
                        <c:v>-0.69773898183022842</c:v>
                      </c:pt>
                      <c:pt idx="1243">
                        <c:v>-1.087665326694365</c:v>
                      </c:pt>
                      <c:pt idx="1244">
                        <c:v>-1.249552715305593</c:v>
                      </c:pt>
                      <c:pt idx="1245">
                        <c:v>-1.2436056717400239</c:v>
                      </c:pt>
                      <c:pt idx="1246">
                        <c:v>-1.048970516210928</c:v>
                      </c:pt>
                      <c:pt idx="1247">
                        <c:v>-0.80720633926334295</c:v>
                      </c:pt>
                      <c:pt idx="1248">
                        <c:v>-0.45769893353847763</c:v>
                      </c:pt>
                      <c:pt idx="1249">
                        <c:v>-0.1728257371003146</c:v>
                      </c:pt>
                      <c:pt idx="1250">
                        <c:v>-0.51159182341574727</c:v>
                      </c:pt>
                      <c:pt idx="1251">
                        <c:v>7.2190062168027702E-2</c:v>
                      </c:pt>
                      <c:pt idx="1252">
                        <c:v>0.1239764713730155</c:v>
                      </c:pt>
                      <c:pt idx="1253">
                        <c:v>0.1102646287493256</c:v>
                      </c:pt>
                      <c:pt idx="1254">
                        <c:v>0.1135988559075525</c:v>
                      </c:pt>
                      <c:pt idx="1255">
                        <c:v>4.8548497488701832E-2</c:v>
                      </c:pt>
                      <c:pt idx="1256">
                        <c:v>3.6338005032338409E-2</c:v>
                      </c:pt>
                      <c:pt idx="1257">
                        <c:v>2.405328797880733E-2</c:v>
                      </c:pt>
                      <c:pt idx="1258">
                        <c:v>-1.8108638457743329E-2</c:v>
                      </c:pt>
                      <c:pt idx="1259">
                        <c:v>-0.10127657573156899</c:v>
                      </c:pt>
                      <c:pt idx="1260">
                        <c:v>-0.22864416617538169</c:v>
                      </c:pt>
                      <c:pt idx="1261">
                        <c:v>-0.34980387808853552</c:v>
                      </c:pt>
                      <c:pt idx="1262">
                        <c:v>-0.58712985991543065</c:v>
                      </c:pt>
                      <c:pt idx="1263">
                        <c:v>-0.80174928707207105</c:v>
                      </c:pt>
                      <c:pt idx="1264">
                        <c:v>-0.93920235777745131</c:v>
                      </c:pt>
                      <c:pt idx="1265">
                        <c:v>-0.85991847292961587</c:v>
                      </c:pt>
                      <c:pt idx="1266">
                        <c:v>-0.70322170411789431</c:v>
                      </c:pt>
                      <c:pt idx="1267">
                        <c:v>-0.80774549059443912</c:v>
                      </c:pt>
                      <c:pt idx="1268">
                        <c:v>-1.0797945208606781</c:v>
                      </c:pt>
                      <c:pt idx="1269">
                        <c:v>-1.368187242077717</c:v>
                      </c:pt>
                      <c:pt idx="1270">
                        <c:v>-1.5244347442929349</c:v>
                      </c:pt>
                      <c:pt idx="1271">
                        <c:v>-1.4973307449104409</c:v>
                      </c:pt>
                      <c:pt idx="1272">
                        <c:v>-1.4864772032297919</c:v>
                      </c:pt>
                      <c:pt idx="1273">
                        <c:v>-1.5748101100020939</c:v>
                      </c:pt>
                      <c:pt idx="1274">
                        <c:v>-1.769152734434706</c:v>
                      </c:pt>
                      <c:pt idx="1275">
                        <c:v>-2.107905762829231</c:v>
                      </c:pt>
                      <c:pt idx="1276">
                        <c:v>-2.4038672719894052</c:v>
                      </c:pt>
                      <c:pt idx="1277">
                        <c:v>-2.426797279307094</c:v>
                      </c:pt>
                      <c:pt idx="1278">
                        <c:v>-2.396802752616169</c:v>
                      </c:pt>
                      <c:pt idx="1279">
                        <c:v>-2.2171431271830442</c:v>
                      </c:pt>
                      <c:pt idx="1280">
                        <c:v>-2.0317701409703139</c:v>
                      </c:pt>
                      <c:pt idx="1281">
                        <c:v>-1.877650708242163</c:v>
                      </c:pt>
                      <c:pt idx="1282">
                        <c:v>-1.7134661867581771</c:v>
                      </c:pt>
                      <c:pt idx="1283">
                        <c:v>-1.621601241484333</c:v>
                      </c:pt>
                      <c:pt idx="1284">
                        <c:v>-1.5744030789681509</c:v>
                      </c:pt>
                      <c:pt idx="1285">
                        <c:v>-1.376608536483561</c:v>
                      </c:pt>
                      <c:pt idx="1286">
                        <c:v>-1.1659663603435999</c:v>
                      </c:pt>
                      <c:pt idx="1287">
                        <c:v>-1.1693017329258419</c:v>
                      </c:pt>
                      <c:pt idx="1288">
                        <c:v>-1.259582708592216</c:v>
                      </c:pt>
                      <c:pt idx="1289">
                        <c:v>6.1318847197631872E-2</c:v>
                      </c:pt>
                      <c:pt idx="1290">
                        <c:v>-1.073241515937621</c:v>
                      </c:pt>
                      <c:pt idx="1291">
                        <c:v>-0.71103422222400403</c:v>
                      </c:pt>
                      <c:pt idx="1292">
                        <c:v>-0.3937285018298104</c:v>
                      </c:pt>
                      <c:pt idx="1293">
                        <c:v>-0.34554048146145983</c:v>
                      </c:pt>
                      <c:pt idx="1294">
                        <c:v>-0.33417318066157842</c:v>
                      </c:pt>
                      <c:pt idx="1295">
                        <c:v>1.6888412524239799E-2</c:v>
                      </c:pt>
                      <c:pt idx="1296">
                        <c:v>-8.0080540507299874E-2</c:v>
                      </c:pt>
                      <c:pt idx="1297">
                        <c:v>-0.15800313831714749</c:v>
                      </c:pt>
                      <c:pt idx="1298">
                        <c:v>-0.18917292760023369</c:v>
                      </c:pt>
                      <c:pt idx="1299">
                        <c:v>-0.29907622370195752</c:v>
                      </c:pt>
                      <c:pt idx="1300">
                        <c:v>-0.27846924154043717</c:v>
                      </c:pt>
                      <c:pt idx="1301">
                        <c:v>-0.1264701890381231</c:v>
                      </c:pt>
                      <c:pt idx="1302">
                        <c:v>5.6616115038329237E-2</c:v>
                      </c:pt>
                      <c:pt idx="1303">
                        <c:v>1.0098741220219341</c:v>
                      </c:pt>
                      <c:pt idx="1304">
                        <c:v>8.6264858742838693E-2</c:v>
                      </c:pt>
                      <c:pt idx="1305">
                        <c:v>-0.1659969497108838</c:v>
                      </c:pt>
                      <c:pt idx="1306">
                        <c:v>-0.38210262869647138</c:v>
                      </c:pt>
                      <c:pt idx="1307">
                        <c:v>-0.49955258493518839</c:v>
                      </c:pt>
                      <c:pt idx="1308">
                        <c:v>-0.68622491156913179</c:v>
                      </c:pt>
                      <c:pt idx="1309">
                        <c:v>-0.57622403656683885</c:v>
                      </c:pt>
                      <c:pt idx="1310">
                        <c:v>-0.49427107993281771</c:v>
                      </c:pt>
                      <c:pt idx="1311">
                        <c:v>-0.44679644922992839</c:v>
                      </c:pt>
                      <c:pt idx="1312">
                        <c:v>-0.34707119439698803</c:v>
                      </c:pt>
                      <c:pt idx="1313">
                        <c:v>-0.31619779523596597</c:v>
                      </c:pt>
                      <c:pt idx="1314">
                        <c:v>-0.30068892203404518</c:v>
                      </c:pt>
                      <c:pt idx="1315">
                        <c:v>-0.1823532887541072</c:v>
                      </c:pt>
                      <c:pt idx="1316">
                        <c:v>-5.1172392950567247E-2</c:v>
                      </c:pt>
                      <c:pt idx="1317">
                        <c:v>2.7029453515853671E-2</c:v>
                      </c:pt>
                      <c:pt idx="1318">
                        <c:v>0.1533689522438707</c:v>
                      </c:pt>
                      <c:pt idx="1319">
                        <c:v>0.21840871272761961</c:v>
                      </c:pt>
                      <c:pt idx="1320">
                        <c:v>1.244366916053564</c:v>
                      </c:pt>
                      <c:pt idx="1321">
                        <c:v>1.8725231568072069</c:v>
                      </c:pt>
                      <c:pt idx="1322">
                        <c:v>2.1024201455652638</c:v>
                      </c:pt>
                      <c:pt idx="1323">
                        <c:v>2.3349357344492692</c:v>
                      </c:pt>
                      <c:pt idx="1324">
                        <c:v>2.4614712450328202</c:v>
                      </c:pt>
                      <c:pt idx="1325">
                        <c:v>2.4790365114646731</c:v>
                      </c:pt>
                      <c:pt idx="1326">
                        <c:v>2.4375993923564461</c:v>
                      </c:pt>
                      <c:pt idx="1327">
                        <c:v>2.373049991826607</c:v>
                      </c:pt>
                      <c:pt idx="1328">
                        <c:v>1.979489809290391</c:v>
                      </c:pt>
                      <c:pt idx="1329">
                        <c:v>1.9454308590748599</c:v>
                      </c:pt>
                      <c:pt idx="1330">
                        <c:v>1.877639481482781</c:v>
                      </c:pt>
                      <c:pt idx="1331">
                        <c:v>1.7468517215893291</c:v>
                      </c:pt>
                      <c:pt idx="1332">
                        <c:v>1.6494921183809499</c:v>
                      </c:pt>
                      <c:pt idx="1333">
                        <c:v>1.4675708816075821</c:v>
                      </c:pt>
                      <c:pt idx="1334">
                        <c:v>1.2996527492109029</c:v>
                      </c:pt>
                      <c:pt idx="1335">
                        <c:v>-2.028030498399799</c:v>
                      </c:pt>
                      <c:pt idx="1336">
                        <c:v>-1.966321491335818</c:v>
                      </c:pt>
                      <c:pt idx="1337">
                        <c:v>-1.8883152507785861</c:v>
                      </c:pt>
                      <c:pt idx="1338">
                        <c:v>-1.679892248096061</c:v>
                      </c:pt>
                      <c:pt idx="1339">
                        <c:v>0.45536510387188589</c:v>
                      </c:pt>
                      <c:pt idx="1340">
                        <c:v>0.57348435531367048</c:v>
                      </c:pt>
                      <c:pt idx="1341">
                        <c:v>0.70240050905118934</c:v>
                      </c:pt>
                      <c:pt idx="1342">
                        <c:v>0.65904378519109363</c:v>
                      </c:pt>
                      <c:pt idx="1343">
                        <c:v>1.245857952179084</c:v>
                      </c:pt>
                      <c:pt idx="1344">
                        <c:v>1.294195028169669</c:v>
                      </c:pt>
                      <c:pt idx="1345">
                        <c:v>1.138532147162173</c:v>
                      </c:pt>
                      <c:pt idx="1346">
                        <c:v>1.215330025670939</c:v>
                      </c:pt>
                      <c:pt idx="1347">
                        <c:v>1.1769453712020419</c:v>
                      </c:pt>
                      <c:pt idx="1348">
                        <c:v>1.218779185524377</c:v>
                      </c:pt>
                      <c:pt idx="1349">
                        <c:v>1.3014934828051949</c:v>
                      </c:pt>
                      <c:pt idx="1350">
                        <c:v>1.2877510443130551</c:v>
                      </c:pt>
                      <c:pt idx="1351">
                        <c:v>1.2686270863815139</c:v>
                      </c:pt>
                      <c:pt idx="1352">
                        <c:v>1.104598717326704</c:v>
                      </c:pt>
                      <c:pt idx="1353">
                        <c:v>1.0338903015521419</c:v>
                      </c:pt>
                      <c:pt idx="1354">
                        <c:v>1.0212647566335711</c:v>
                      </c:pt>
                      <c:pt idx="1355">
                        <c:v>1.111992718158838</c:v>
                      </c:pt>
                      <c:pt idx="1356">
                        <c:v>0.98871515756091355</c:v>
                      </c:pt>
                      <c:pt idx="1357">
                        <c:v>0.9320638833414131</c:v>
                      </c:pt>
                      <c:pt idx="1358">
                        <c:v>0.88519685999196618</c:v>
                      </c:pt>
                      <c:pt idx="1359">
                        <c:v>0.94627342212145926</c:v>
                      </c:pt>
                      <c:pt idx="1360">
                        <c:v>0.88359441406265227</c:v>
                      </c:pt>
                      <c:pt idx="1361">
                        <c:v>0.84517700071488056</c:v>
                      </c:pt>
                      <c:pt idx="1362">
                        <c:v>0.86134297010616401</c:v>
                      </c:pt>
                      <c:pt idx="1363">
                        <c:v>0.83931302950842746</c:v>
                      </c:pt>
                      <c:pt idx="1364">
                        <c:v>0.76611008525707891</c:v>
                      </c:pt>
                      <c:pt idx="1365">
                        <c:v>0.72974403020972567</c:v>
                      </c:pt>
                      <c:pt idx="1366">
                        <c:v>0.67168258483357501</c:v>
                      </c:pt>
                      <c:pt idx="1367">
                        <c:v>0.65207389591210441</c:v>
                      </c:pt>
                      <c:pt idx="1368">
                        <c:v>0.65436565097719712</c:v>
                      </c:pt>
                      <c:pt idx="1369">
                        <c:v>0.55643629655555038</c:v>
                      </c:pt>
                      <c:pt idx="1370">
                        <c:v>0.43899019900488367</c:v>
                      </c:pt>
                      <c:pt idx="1371">
                        <c:v>0.26107624440845317</c:v>
                      </c:pt>
                      <c:pt idx="1372">
                        <c:v>3.7089258635256132E-2</c:v>
                      </c:pt>
                      <c:pt idx="1373">
                        <c:v>-0.2009191875471793</c:v>
                      </c:pt>
                      <c:pt idx="1374">
                        <c:v>-0.42678871019154252</c:v>
                      </c:pt>
                      <c:pt idx="1375">
                        <c:v>-0.50323767118503249</c:v>
                      </c:pt>
                      <c:pt idx="1376">
                        <c:v>-0.54133731651486727</c:v>
                      </c:pt>
                      <c:pt idx="1377">
                        <c:v>-0.52210092343122061</c:v>
                      </c:pt>
                      <c:pt idx="1378">
                        <c:v>-0.62638320645598988</c:v>
                      </c:pt>
                      <c:pt idx="1379">
                        <c:v>-0.69303569597655756</c:v>
                      </c:pt>
                      <c:pt idx="1380">
                        <c:v>-0.6719828713703544</c:v>
                      </c:pt>
                      <c:pt idx="1381">
                        <c:v>-0.60980108105754738</c:v>
                      </c:pt>
                      <c:pt idx="1382">
                        <c:v>-0.64099376743225212</c:v>
                      </c:pt>
                      <c:pt idx="1383">
                        <c:v>-0.64416540908125397</c:v>
                      </c:pt>
                      <c:pt idx="1384">
                        <c:v>-0.72451918029363815</c:v>
                      </c:pt>
                      <c:pt idx="1385">
                        <c:v>-0.75182001497633022</c:v>
                      </c:pt>
                      <c:pt idx="1386">
                        <c:v>-0.61770730994080714</c:v>
                      </c:pt>
                      <c:pt idx="1387">
                        <c:v>-0.69080218918462521</c:v>
                      </c:pt>
                      <c:pt idx="1388">
                        <c:v>-0.53683073531564907</c:v>
                      </c:pt>
                      <c:pt idx="1389">
                        <c:v>-0.4761154863971368</c:v>
                      </c:pt>
                      <c:pt idx="1390">
                        <c:v>-0.58667458398968675</c:v>
                      </c:pt>
                      <c:pt idx="1391">
                        <c:v>-0.75204400253887227</c:v>
                      </c:pt>
                      <c:pt idx="1392">
                        <c:v>-0.6121100783192519</c:v>
                      </c:pt>
                      <c:pt idx="1393">
                        <c:v>-0.52656096870600555</c:v>
                      </c:pt>
                      <c:pt idx="1394">
                        <c:v>-0.66300059790052768</c:v>
                      </c:pt>
                      <c:pt idx="1395">
                        <c:v>-0.78845966598388462</c:v>
                      </c:pt>
                      <c:pt idx="1396">
                        <c:v>-3.0075858929997721</c:v>
                      </c:pt>
                      <c:pt idx="1397">
                        <c:v>-2.219812813982792</c:v>
                      </c:pt>
                      <c:pt idx="1398">
                        <c:v>-2.2634662031970789</c:v>
                      </c:pt>
                      <c:pt idx="1399">
                        <c:v>-2.2731893690524272</c:v>
                      </c:pt>
                      <c:pt idx="1400">
                        <c:v>-2.3039735236462739</c:v>
                      </c:pt>
                      <c:pt idx="1401">
                        <c:v>-2.3597918475421849</c:v>
                      </c:pt>
                      <c:pt idx="1402">
                        <c:v>-2.3899932854949082</c:v>
                      </c:pt>
                      <c:pt idx="1403">
                        <c:v>-2.4036476942129288</c:v>
                      </c:pt>
                      <c:pt idx="1404">
                        <c:v>-2.4037945474959792</c:v>
                      </c:pt>
                      <c:pt idx="1405">
                        <c:v>-2.3882057722390662</c:v>
                      </c:pt>
                      <c:pt idx="1406">
                        <c:v>-2.4790112273137588</c:v>
                      </c:pt>
                      <c:pt idx="1407">
                        <c:v>-2.4616751266751322</c:v>
                      </c:pt>
                      <c:pt idx="1408">
                        <c:v>-2.5439835467941712</c:v>
                      </c:pt>
                      <c:pt idx="1409">
                        <c:v>-2.6123099508713898</c:v>
                      </c:pt>
                      <c:pt idx="1410">
                        <c:v>-2.665307514058759</c:v>
                      </c:pt>
                      <c:pt idx="1411">
                        <c:v>-2.73860718930605</c:v>
                      </c:pt>
                      <c:pt idx="1412">
                        <c:v>-2.6907297128722818</c:v>
                      </c:pt>
                      <c:pt idx="1413">
                        <c:v>-1.236140846618641</c:v>
                      </c:pt>
                      <c:pt idx="1414">
                        <c:v>-1.104710480024012</c:v>
                      </c:pt>
                      <c:pt idx="1415">
                        <c:v>-1.094461778241119</c:v>
                      </c:pt>
                      <c:pt idx="1416">
                        <c:v>-1.072040475743824</c:v>
                      </c:pt>
                      <c:pt idx="1417">
                        <c:v>-0.90502214079004983</c:v>
                      </c:pt>
                      <c:pt idx="1418">
                        <c:v>1.917765392906589</c:v>
                      </c:pt>
                      <c:pt idx="1419">
                        <c:v>1.880688898777986</c:v>
                      </c:pt>
                      <c:pt idx="1420">
                        <c:v>1.773581865029308</c:v>
                      </c:pt>
                      <c:pt idx="1421">
                        <c:v>1.8018287946462781</c:v>
                      </c:pt>
                      <c:pt idx="1422">
                        <c:v>1.7393616356742609</c:v>
                      </c:pt>
                      <c:pt idx="1423">
                        <c:v>1.82939195729857</c:v>
                      </c:pt>
                      <c:pt idx="1424">
                        <c:v>1.764311469103726</c:v>
                      </c:pt>
                      <c:pt idx="1425">
                        <c:v>1.76959816827245</c:v>
                      </c:pt>
                      <c:pt idx="1426">
                        <c:v>0.63637103615312851</c:v>
                      </c:pt>
                      <c:pt idx="1427">
                        <c:v>0.78687337142777214</c:v>
                      </c:pt>
                      <c:pt idx="1428">
                        <c:v>0.98076330501533238</c:v>
                      </c:pt>
                      <c:pt idx="1429">
                        <c:v>2.046546984212815</c:v>
                      </c:pt>
                      <c:pt idx="1430">
                        <c:v>2.2959068334855428</c:v>
                      </c:pt>
                      <c:pt idx="1431">
                        <c:v>1.537354793381611</c:v>
                      </c:pt>
                      <c:pt idx="1432">
                        <c:v>1.336531957198593</c:v>
                      </c:pt>
                      <c:pt idx="1433">
                        <c:v>1.1393528922355289</c:v>
                      </c:pt>
                      <c:pt idx="1434">
                        <c:v>1.008032265552312</c:v>
                      </c:pt>
                      <c:pt idx="1435">
                        <c:v>0.98426916232447903</c:v>
                      </c:pt>
                      <c:pt idx="1436">
                        <c:v>1.01189079658405</c:v>
                      </c:pt>
                      <c:pt idx="1437">
                        <c:v>1.10441291386648</c:v>
                      </c:pt>
                      <c:pt idx="1438">
                        <c:v>1.327567025269248</c:v>
                      </c:pt>
                      <c:pt idx="1439">
                        <c:v>1.3405635811495289</c:v>
                      </c:pt>
                      <c:pt idx="1440">
                        <c:v>1.2708401323924701</c:v>
                      </c:pt>
                      <c:pt idx="1441">
                        <c:v>1.063808459573474</c:v>
                      </c:pt>
                      <c:pt idx="1442">
                        <c:v>0.92015237053874299</c:v>
                      </c:pt>
                      <c:pt idx="1443">
                        <c:v>0.88735753873522327</c:v>
                      </c:pt>
                      <c:pt idx="1444">
                        <c:v>0.6319414515202566</c:v>
                      </c:pt>
                      <c:pt idx="1445">
                        <c:v>0.5266358111313989</c:v>
                      </c:pt>
                      <c:pt idx="1446">
                        <c:v>0.62532942591704965</c:v>
                      </c:pt>
                      <c:pt idx="1447">
                        <c:v>0.86961845412975891</c:v>
                      </c:pt>
                      <c:pt idx="1448">
                        <c:v>0.94228965703114342</c:v>
                      </c:pt>
                      <c:pt idx="1449">
                        <c:v>0.99445121220435384</c:v>
                      </c:pt>
                      <c:pt idx="1450">
                        <c:v>0.96928477230207699</c:v>
                      </c:pt>
                      <c:pt idx="1451">
                        <c:v>0.76592915897769243</c:v>
                      </c:pt>
                      <c:pt idx="1452">
                        <c:v>0.34802775335983888</c:v>
                      </c:pt>
                      <c:pt idx="1453">
                        <c:v>5.2269356544233397E-2</c:v>
                      </c:pt>
                      <c:pt idx="1454">
                        <c:v>-9.1335417463940069E-2</c:v>
                      </c:pt>
                      <c:pt idx="1455">
                        <c:v>4.7528104618762661E-2</c:v>
                      </c:pt>
                      <c:pt idx="1456">
                        <c:v>0.1380250166829847</c:v>
                      </c:pt>
                      <c:pt idx="1457">
                        <c:v>0.14396544450377499</c:v>
                      </c:pt>
                      <c:pt idx="1458">
                        <c:v>-3.746492136542566E-2</c:v>
                      </c:pt>
                      <c:pt idx="1459">
                        <c:v>-0.22638002616183739</c:v>
                      </c:pt>
                      <c:pt idx="1460">
                        <c:v>-0.32275702774301118</c:v>
                      </c:pt>
                      <c:pt idx="1461">
                        <c:v>-0.33262181957152298</c:v>
                      </c:pt>
                      <c:pt idx="1462">
                        <c:v>-0.29251836168139511</c:v>
                      </c:pt>
                      <c:pt idx="1463">
                        <c:v>-0.2843851725074939</c:v>
                      </c:pt>
                      <c:pt idx="1464">
                        <c:v>-0.1130992014142566</c:v>
                      </c:pt>
                      <c:pt idx="1465">
                        <c:v>0.22741648334830761</c:v>
                      </c:pt>
                      <c:pt idx="1466">
                        <c:v>0.48880130284450352</c:v>
                      </c:pt>
                      <c:pt idx="1467">
                        <c:v>0.54499998930330051</c:v>
                      </c:pt>
                      <c:pt idx="1468">
                        <c:v>0.48723237622425819</c:v>
                      </c:pt>
                      <c:pt idx="1469">
                        <c:v>0.3826235577935917</c:v>
                      </c:pt>
                      <c:pt idx="1470">
                        <c:v>0.34064430254665251</c:v>
                      </c:pt>
                      <c:pt idx="1471">
                        <c:v>0.40189060838294349</c:v>
                      </c:pt>
                      <c:pt idx="1472">
                        <c:v>0.38881559104728303</c:v>
                      </c:pt>
                      <c:pt idx="1473">
                        <c:v>0.22914632772327509</c:v>
                      </c:pt>
                      <c:pt idx="1474">
                        <c:v>8.5981865631523741E-2</c:v>
                      </c:pt>
                      <c:pt idx="1475">
                        <c:v>0.1610384647022087</c:v>
                      </c:pt>
                      <c:pt idx="1476">
                        <c:v>0.29893075629994093</c:v>
                      </c:pt>
                      <c:pt idx="1477">
                        <c:v>0.80658204309373804</c:v>
                      </c:pt>
                      <c:pt idx="1478">
                        <c:v>2.7035747324967881E-2</c:v>
                      </c:pt>
                      <c:pt idx="1479">
                        <c:v>-4.4427827548554087E-2</c:v>
                      </c:pt>
                      <c:pt idx="1480">
                        <c:v>-0.55824892586588537</c:v>
                      </c:pt>
                      <c:pt idx="1481">
                        <c:v>0.58581840772249572</c:v>
                      </c:pt>
                      <c:pt idx="1482">
                        <c:v>-0.1440892263871725</c:v>
                      </c:pt>
                      <c:pt idx="1483">
                        <c:v>4.6463798799904039E-2</c:v>
                      </c:pt>
                      <c:pt idx="1484">
                        <c:v>0.40068240933247151</c:v>
                      </c:pt>
                      <c:pt idx="1485">
                        <c:v>0.88819421398547604</c:v>
                      </c:pt>
                      <c:pt idx="1486">
                        <c:v>0.62176920671754266</c:v>
                      </c:pt>
                      <c:pt idx="1487">
                        <c:v>0.67253711584655296</c:v>
                      </c:pt>
                      <c:pt idx="1488">
                        <c:v>-2.4334584097808691E-2</c:v>
                      </c:pt>
                      <c:pt idx="1489">
                        <c:v>-4.523279214741837E-3</c:v>
                      </c:pt>
                      <c:pt idx="1490">
                        <c:v>-0.49108103869698538</c:v>
                      </c:pt>
                      <c:pt idx="1491">
                        <c:v>-0.55243083333603815</c:v>
                      </c:pt>
                      <c:pt idx="1492">
                        <c:v>-0.29083511627840891</c:v>
                      </c:pt>
                      <c:pt idx="1493">
                        <c:v>-0.18551572972693389</c:v>
                      </c:pt>
                      <c:pt idx="1494">
                        <c:v>-0.28633579326200709</c:v>
                      </c:pt>
                      <c:pt idx="1495">
                        <c:v>-0.45716095861876838</c:v>
                      </c:pt>
                      <c:pt idx="1496">
                        <c:v>-0.45447727392415849</c:v>
                      </c:pt>
                      <c:pt idx="1497">
                        <c:v>-0.57065894249795623</c:v>
                      </c:pt>
                      <c:pt idx="1498">
                        <c:v>-0.66761906615969724</c:v>
                      </c:pt>
                      <c:pt idx="1499">
                        <c:v>-0.73261006545999052</c:v>
                      </c:pt>
                      <c:pt idx="1500">
                        <c:v>-4.1616115813849426</c:v>
                      </c:pt>
                      <c:pt idx="1501">
                        <c:v>-0.40500400017559662</c:v>
                      </c:pt>
                      <c:pt idx="1502">
                        <c:v>-0.42410083549448829</c:v>
                      </c:pt>
                      <c:pt idx="1503">
                        <c:v>-0.50452840227852769</c:v>
                      </c:pt>
                      <c:pt idx="1504">
                        <c:v>-3.5456495282280409</c:v>
                      </c:pt>
                      <c:pt idx="1505">
                        <c:v>-0.4170858212710834</c:v>
                      </c:pt>
                      <c:pt idx="1506">
                        <c:v>-0.4111705658608355</c:v>
                      </c:pt>
                      <c:pt idx="1507">
                        <c:v>-3.99728668597252</c:v>
                      </c:pt>
                      <c:pt idx="1508">
                        <c:v>-4.3216165091737411</c:v>
                      </c:pt>
                      <c:pt idx="1509">
                        <c:v>-4.5249201995377497</c:v>
                      </c:pt>
                      <c:pt idx="1510">
                        <c:v>-4.3051945072051394</c:v>
                      </c:pt>
                      <c:pt idx="1511">
                        <c:v>-3.444189329582648</c:v>
                      </c:pt>
                      <c:pt idx="1512">
                        <c:v>-4.1091516316528338</c:v>
                      </c:pt>
                      <c:pt idx="1513">
                        <c:v>-4.1375355578839317</c:v>
                      </c:pt>
                      <c:pt idx="1514">
                        <c:v>-3.9622644606569279</c:v>
                      </c:pt>
                      <c:pt idx="1515">
                        <c:v>-0.37498677195807639</c:v>
                      </c:pt>
                      <c:pt idx="1516">
                        <c:v>-0.51706665493330928</c:v>
                      </c:pt>
                      <c:pt idx="1517">
                        <c:v>-0.82540178642489104</c:v>
                      </c:pt>
                      <c:pt idx="1518">
                        <c:v>-1.0269169705281389</c:v>
                      </c:pt>
                      <c:pt idx="1519">
                        <c:v>-0.89140024300048082</c:v>
                      </c:pt>
                      <c:pt idx="1520">
                        <c:v>-1.0172500893390011</c:v>
                      </c:pt>
                      <c:pt idx="1521">
                        <c:v>-1.1208175351304579</c:v>
                      </c:pt>
                      <c:pt idx="1522">
                        <c:v>-1.1993294900646541</c:v>
                      </c:pt>
                      <c:pt idx="1523">
                        <c:v>-1.113656286467168</c:v>
                      </c:pt>
                      <c:pt idx="1524">
                        <c:v>-3.6144505173301962</c:v>
                      </c:pt>
                      <c:pt idx="1525">
                        <c:v>-3.7433219176497659</c:v>
                      </c:pt>
                      <c:pt idx="1526">
                        <c:v>-3.7535655041840248</c:v>
                      </c:pt>
                      <c:pt idx="1527">
                        <c:v>-3.9364565625848109</c:v>
                      </c:pt>
                      <c:pt idx="1528">
                        <c:v>-4.163330006817759</c:v>
                      </c:pt>
                      <c:pt idx="1529">
                        <c:v>-4.4111120106261952</c:v>
                      </c:pt>
                      <c:pt idx="1530">
                        <c:v>-4.4476911846643734</c:v>
                      </c:pt>
                      <c:pt idx="1531">
                        <c:v>-4.4221330182081253</c:v>
                      </c:pt>
                      <c:pt idx="1532">
                        <c:v>-4.4944163670980286</c:v>
                      </c:pt>
                      <c:pt idx="1533">
                        <c:v>-4.6799210602714272</c:v>
                      </c:pt>
                      <c:pt idx="1534">
                        <c:v>-4.902543683335173</c:v>
                      </c:pt>
                      <c:pt idx="1535">
                        <c:v>-4.8810264514111203</c:v>
                      </c:pt>
                      <c:pt idx="1536">
                        <c:v>-5.2768190908471464</c:v>
                      </c:pt>
                      <c:pt idx="1537">
                        <c:v>-5.6599552165605784</c:v>
                      </c:pt>
                      <c:pt idx="1538">
                        <c:v>-5.7610136722942258</c:v>
                      </c:pt>
                      <c:pt idx="1539">
                        <c:v>7.0224744327587212</c:v>
                      </c:pt>
                      <c:pt idx="1540">
                        <c:v>6.8157453575169802</c:v>
                      </c:pt>
                      <c:pt idx="1541">
                        <c:v>6.6402634112424064</c:v>
                      </c:pt>
                      <c:pt idx="1542">
                        <c:v>6.4165243046300189</c:v>
                      </c:pt>
                      <c:pt idx="1543">
                        <c:v>6.1622237181487494</c:v>
                      </c:pt>
                      <c:pt idx="1544">
                        <c:v>5.7546843162458767</c:v>
                      </c:pt>
                      <c:pt idx="1545">
                        <c:v>5.199816819257733</c:v>
                      </c:pt>
                      <c:pt idx="1546">
                        <c:v>4.7373042078859804</c:v>
                      </c:pt>
                      <c:pt idx="1547">
                        <c:v>4.3300710033496994</c:v>
                      </c:pt>
                      <c:pt idx="1548">
                        <c:v>1.4741297854809721</c:v>
                      </c:pt>
                      <c:pt idx="1549">
                        <c:v>1.458035690686392</c:v>
                      </c:pt>
                      <c:pt idx="1550">
                        <c:v>1.5636827051359381</c:v>
                      </c:pt>
                      <c:pt idx="1551">
                        <c:v>1.507247852491673</c:v>
                      </c:pt>
                      <c:pt idx="1552">
                        <c:v>1.4743937974888821</c:v>
                      </c:pt>
                      <c:pt idx="1553">
                        <c:v>1.423120418402315</c:v>
                      </c:pt>
                      <c:pt idx="1554">
                        <c:v>1.183075875600422</c:v>
                      </c:pt>
                      <c:pt idx="1555">
                        <c:v>1.0503024867139881</c:v>
                      </c:pt>
                      <c:pt idx="1556">
                        <c:v>0.96327049007525856</c:v>
                      </c:pt>
                      <c:pt idx="1557">
                        <c:v>0.92989962957210126</c:v>
                      </c:pt>
                      <c:pt idx="1558">
                        <c:v>0.92646405270507404</c:v>
                      </c:pt>
                      <c:pt idx="1559">
                        <c:v>0.69506125578538702</c:v>
                      </c:pt>
                      <c:pt idx="1560">
                        <c:v>0.7364957991963702</c:v>
                      </c:pt>
                      <c:pt idx="1561">
                        <c:v>0.76756816633268088</c:v>
                      </c:pt>
                      <c:pt idx="1562">
                        <c:v>0.84464905277670743</c:v>
                      </c:pt>
                      <c:pt idx="1563">
                        <c:v>0.7489589889576459</c:v>
                      </c:pt>
                      <c:pt idx="1564">
                        <c:v>0.55285789579263755</c:v>
                      </c:pt>
                      <c:pt idx="1565">
                        <c:v>2.2171054640836738</c:v>
                      </c:pt>
                      <c:pt idx="1566">
                        <c:v>0.2986988416904422</c:v>
                      </c:pt>
                      <c:pt idx="1567">
                        <c:v>1.873085326378388</c:v>
                      </c:pt>
                      <c:pt idx="1568">
                        <c:v>1.732781651475134</c:v>
                      </c:pt>
                      <c:pt idx="1569">
                        <c:v>1.602758832760091</c:v>
                      </c:pt>
                      <c:pt idx="1570">
                        <c:v>1.585763047602375</c:v>
                      </c:pt>
                      <c:pt idx="1571">
                        <c:v>1.4010569183571899</c:v>
                      </c:pt>
                      <c:pt idx="1572">
                        <c:v>1.3048442008701919</c:v>
                      </c:pt>
                      <c:pt idx="1573">
                        <c:v>-0.50000486594116467</c:v>
                      </c:pt>
                      <c:pt idx="1574">
                        <c:v>-0.53752515198598094</c:v>
                      </c:pt>
                      <c:pt idx="1575">
                        <c:v>-0.63920781803282212</c:v>
                      </c:pt>
                      <c:pt idx="1576">
                        <c:v>-1.0805742492874171</c:v>
                      </c:pt>
                      <c:pt idx="1577">
                        <c:v>-1.219184171493352</c:v>
                      </c:pt>
                      <c:pt idx="1578">
                        <c:v>-1.2340724253939761</c:v>
                      </c:pt>
                      <c:pt idx="1579">
                        <c:v>-1.452172568254857</c:v>
                      </c:pt>
                      <c:pt idx="1580">
                        <c:v>-2.2040804522790811</c:v>
                      </c:pt>
                      <c:pt idx="1581">
                        <c:v>-2.278603581163309</c:v>
                      </c:pt>
                      <c:pt idx="1582">
                        <c:v>-2.2386365296417119</c:v>
                      </c:pt>
                      <c:pt idx="1583">
                        <c:v>-2.332603937505989</c:v>
                      </c:pt>
                      <c:pt idx="1584">
                        <c:v>-2.107936183663254</c:v>
                      </c:pt>
                      <c:pt idx="1585">
                        <c:v>-1.7839619869509491</c:v>
                      </c:pt>
                      <c:pt idx="1586">
                        <c:v>-1.894658066688887</c:v>
                      </c:pt>
                      <c:pt idx="1587">
                        <c:v>-1.9469116530796411</c:v>
                      </c:pt>
                      <c:pt idx="1588">
                        <c:v>-2.0764086007290281</c:v>
                      </c:pt>
                      <c:pt idx="1589">
                        <c:v>-2.0131418743045169</c:v>
                      </c:pt>
                      <c:pt idx="1590">
                        <c:v>-2.0959009611668278</c:v>
                      </c:pt>
                      <c:pt idx="1591">
                        <c:v>-2.229149711782124</c:v>
                      </c:pt>
                      <c:pt idx="1592">
                        <c:v>-2.3650910822210398</c:v>
                      </c:pt>
                      <c:pt idx="1593">
                        <c:v>-2.2863753203813939</c:v>
                      </c:pt>
                      <c:pt idx="1594">
                        <c:v>-2.1950954783280818</c:v>
                      </c:pt>
                      <c:pt idx="1595">
                        <c:v>-2.1387961576962988</c:v>
                      </c:pt>
                      <c:pt idx="1596">
                        <c:v>-2.224526019397727</c:v>
                      </c:pt>
                      <c:pt idx="1597">
                        <c:v>-2.057565719761874</c:v>
                      </c:pt>
                      <c:pt idx="1598">
                        <c:v>-2.2364972306058881</c:v>
                      </c:pt>
                      <c:pt idx="1599">
                        <c:v>-2.4962997279728292</c:v>
                      </c:pt>
                      <c:pt idx="1600">
                        <c:v>-2.4532655995554982</c:v>
                      </c:pt>
                      <c:pt idx="1601">
                        <c:v>-2.1358243057825699</c:v>
                      </c:pt>
                      <c:pt idx="1602">
                        <c:v>-2.0570272594830379</c:v>
                      </c:pt>
                      <c:pt idx="1603">
                        <c:v>-2.0879925816193499</c:v>
                      </c:pt>
                      <c:pt idx="1604">
                        <c:v>-1.520361115352066</c:v>
                      </c:pt>
                      <c:pt idx="1605">
                        <c:v>-1.065995906161721</c:v>
                      </c:pt>
                      <c:pt idx="1606">
                        <c:v>-0.99667044783658287</c:v>
                      </c:pt>
                      <c:pt idx="1607">
                        <c:v>-0.98123799460098393</c:v>
                      </c:pt>
                      <c:pt idx="1608">
                        <c:v>-0.91794225453712608</c:v>
                      </c:pt>
                      <c:pt idx="1609">
                        <c:v>-0.65617804020873838</c:v>
                      </c:pt>
                      <c:pt idx="1610">
                        <c:v>-0.41621402305810218</c:v>
                      </c:pt>
                      <c:pt idx="1611">
                        <c:v>-0.53615208539167725</c:v>
                      </c:pt>
                      <c:pt idx="1612">
                        <c:v>-0.5994207964659215</c:v>
                      </c:pt>
                      <c:pt idx="1613">
                        <c:v>-0.52021742969921658</c:v>
                      </c:pt>
                      <c:pt idx="1614">
                        <c:v>-0.49093276773060712</c:v>
                      </c:pt>
                      <c:pt idx="1615">
                        <c:v>-0.45265787566102661</c:v>
                      </c:pt>
                      <c:pt idx="1616">
                        <c:v>-0.48876105078161108</c:v>
                      </c:pt>
                      <c:pt idx="1617">
                        <c:v>-0.47722535179166131</c:v>
                      </c:pt>
                      <c:pt idx="1618">
                        <c:v>-0.45408510619495962</c:v>
                      </c:pt>
                      <c:pt idx="1619">
                        <c:v>-0.42169030325345869</c:v>
                      </c:pt>
                      <c:pt idx="1620">
                        <c:v>-0.45007430931924142</c:v>
                      </c:pt>
                      <c:pt idx="1621">
                        <c:v>-0.56661887161365732</c:v>
                      </c:pt>
                      <c:pt idx="1622">
                        <c:v>-0.75955164907645023</c:v>
                      </c:pt>
                      <c:pt idx="1623">
                        <c:v>-0.86845066782292379</c:v>
                      </c:pt>
                      <c:pt idx="1624">
                        <c:v>-1.093758605044419</c:v>
                      </c:pt>
                      <c:pt idx="1625">
                        <c:v>-0.79193711716144699</c:v>
                      </c:pt>
                      <c:pt idx="1626">
                        <c:v>-0.60698745242614349</c:v>
                      </c:pt>
                      <c:pt idx="1627">
                        <c:v>-0.38750684410629138</c:v>
                      </c:pt>
                      <c:pt idx="1628">
                        <c:v>-0.28882217805567301</c:v>
                      </c:pt>
                      <c:pt idx="1629">
                        <c:v>-0.1426483970143568</c:v>
                      </c:pt>
                      <c:pt idx="1630">
                        <c:v>-2.403858211884901E-2</c:v>
                      </c:pt>
                      <c:pt idx="1631">
                        <c:v>0.244153134055415</c:v>
                      </c:pt>
                      <c:pt idx="1632">
                        <c:v>0.51180042221799227</c:v>
                      </c:pt>
                      <c:pt idx="1633">
                        <c:v>0.57768904929406262</c:v>
                      </c:pt>
                      <c:pt idx="1634">
                        <c:v>0.57202021254287394</c:v>
                      </c:pt>
                      <c:pt idx="1635">
                        <c:v>0.91441873528957995</c:v>
                      </c:pt>
                      <c:pt idx="1636">
                        <c:v>0.91704963145642149</c:v>
                      </c:pt>
                      <c:pt idx="1637">
                        <c:v>0.99677849317090372</c:v>
                      </c:pt>
                      <c:pt idx="1638">
                        <c:v>0.91426204099711139</c:v>
                      </c:pt>
                      <c:pt idx="1639">
                        <c:v>0.74417061043667698</c:v>
                      </c:pt>
                      <c:pt idx="1640">
                        <c:v>0.70570754557958704</c:v>
                      </c:pt>
                      <c:pt idx="1641">
                        <c:v>1.0868387742963319</c:v>
                      </c:pt>
                      <c:pt idx="1642">
                        <c:v>1.4616729701943081</c:v>
                      </c:pt>
                      <c:pt idx="1643">
                        <c:v>1.82335479420375</c:v>
                      </c:pt>
                      <c:pt idx="1644">
                        <c:v>2.0026985636004868</c:v>
                      </c:pt>
                      <c:pt idx="1645">
                        <c:v>1.860963002552851</c:v>
                      </c:pt>
                      <c:pt idx="1646">
                        <c:v>1.555442854799916</c:v>
                      </c:pt>
                      <c:pt idx="1647">
                        <c:v>1.3755912247958451</c:v>
                      </c:pt>
                      <c:pt idx="1648">
                        <c:v>0.95537061700420189</c:v>
                      </c:pt>
                      <c:pt idx="1649">
                        <c:v>0.32426916239524761</c:v>
                      </c:pt>
                      <c:pt idx="1650">
                        <c:v>2.7317182645650849E-4</c:v>
                      </c:pt>
                      <c:pt idx="1651">
                        <c:v>0.26700995364497732</c:v>
                      </c:pt>
                      <c:pt idx="1652">
                        <c:v>0.83289884587184138</c:v>
                      </c:pt>
                      <c:pt idx="1653">
                        <c:v>1.3279992220228269</c:v>
                      </c:pt>
                      <c:pt idx="1654">
                        <c:v>1.6481229575529539</c:v>
                      </c:pt>
                      <c:pt idx="1655">
                        <c:v>1.6978223292412371</c:v>
                      </c:pt>
                      <c:pt idx="1656">
                        <c:v>1.8093512829808249</c:v>
                      </c:pt>
                      <c:pt idx="1657">
                        <c:v>2.1219356055128951</c:v>
                      </c:pt>
                      <c:pt idx="1658">
                        <c:v>2.2407375378029739</c:v>
                      </c:pt>
                      <c:pt idx="1659">
                        <c:v>2.3740028734012841</c:v>
                      </c:pt>
                      <c:pt idx="1660">
                        <c:v>2.478863780978247</c:v>
                      </c:pt>
                      <c:pt idx="1661">
                        <c:v>2.2791964960693791</c:v>
                      </c:pt>
                      <c:pt idx="1662">
                        <c:v>2.136203488002467</c:v>
                      </c:pt>
                      <c:pt idx="1663">
                        <c:v>2.0846456844249488</c:v>
                      </c:pt>
                      <c:pt idx="1664">
                        <c:v>2.0078880974216959</c:v>
                      </c:pt>
                      <c:pt idx="1665">
                        <c:v>1.982445392178716</c:v>
                      </c:pt>
                      <c:pt idx="1666">
                        <c:v>2.072337555380753</c:v>
                      </c:pt>
                      <c:pt idx="1667">
                        <c:v>1.945085687625846</c:v>
                      </c:pt>
                      <c:pt idx="1668">
                        <c:v>1.870502969211518</c:v>
                      </c:pt>
                      <c:pt idx="1669">
                        <c:v>1.991879704299202</c:v>
                      </c:pt>
                      <c:pt idx="1670">
                        <c:v>2.1883303681658091</c:v>
                      </c:pt>
                      <c:pt idx="1671">
                        <c:v>2.2506878121843732</c:v>
                      </c:pt>
                      <c:pt idx="1672">
                        <c:v>2.271909795352415</c:v>
                      </c:pt>
                      <c:pt idx="1673">
                        <c:v>2.1098568864482559</c:v>
                      </c:pt>
                      <c:pt idx="1674">
                        <c:v>1.857016617801065</c:v>
                      </c:pt>
                      <c:pt idx="1675">
                        <c:v>1.78270353985295</c:v>
                      </c:pt>
                      <c:pt idx="1676">
                        <c:v>2.0004828107850741</c:v>
                      </c:pt>
                      <c:pt idx="1677">
                        <c:v>2.1709638837689829</c:v>
                      </c:pt>
                      <c:pt idx="1678">
                        <c:v>2.3416834310632848</c:v>
                      </c:pt>
                      <c:pt idx="1679">
                        <c:v>2.5369479852413508</c:v>
                      </c:pt>
                      <c:pt idx="1680">
                        <c:v>2.593942144198897</c:v>
                      </c:pt>
                      <c:pt idx="1681">
                        <c:v>2.663346779737676</c:v>
                      </c:pt>
                      <c:pt idx="1682">
                        <c:v>2.4764443851440339</c:v>
                      </c:pt>
                      <c:pt idx="1683">
                        <c:v>2.1296397573191128</c:v>
                      </c:pt>
                      <c:pt idx="1684">
                        <c:v>2.013351693125633</c:v>
                      </c:pt>
                      <c:pt idx="1685">
                        <c:v>2.1220651454523658</c:v>
                      </c:pt>
                      <c:pt idx="1686">
                        <c:v>2.170782971929996</c:v>
                      </c:pt>
                      <c:pt idx="1687">
                        <c:v>2.364995090475098</c:v>
                      </c:pt>
                      <c:pt idx="1688">
                        <c:v>2.6406014862457781</c:v>
                      </c:pt>
                      <c:pt idx="1689">
                        <c:v>2.844544578484923</c:v>
                      </c:pt>
                      <c:pt idx="1690">
                        <c:v>2.8915948431485128</c:v>
                      </c:pt>
                      <c:pt idx="1691">
                        <c:v>3.0196161205730512</c:v>
                      </c:pt>
                      <c:pt idx="1692">
                        <c:v>2.8670452887372222</c:v>
                      </c:pt>
                      <c:pt idx="1693">
                        <c:v>2.4854720821994198</c:v>
                      </c:pt>
                      <c:pt idx="1694">
                        <c:v>2.2227703535022538</c:v>
                      </c:pt>
                      <c:pt idx="1695">
                        <c:v>2.1588176431959889</c:v>
                      </c:pt>
                      <c:pt idx="1696">
                        <c:v>2.3850290296403358</c:v>
                      </c:pt>
                      <c:pt idx="1697">
                        <c:v>2.9367133843355999</c:v>
                      </c:pt>
                      <c:pt idx="1698">
                        <c:v>3.6135227845679321</c:v>
                      </c:pt>
                      <c:pt idx="1699">
                        <c:v>4.0315679864197174</c:v>
                      </c:pt>
                      <c:pt idx="1700">
                        <c:v>4.2036232530667128</c:v>
                      </c:pt>
                      <c:pt idx="1701">
                        <c:v>4.1090409540118928</c:v>
                      </c:pt>
                      <c:pt idx="1702">
                        <c:v>3.9313815607090521</c:v>
                      </c:pt>
                      <c:pt idx="1703">
                        <c:v>3.6006803430041958</c:v>
                      </c:pt>
                      <c:pt idx="1704">
                        <c:v>3.4526782651544359</c:v>
                      </c:pt>
                      <c:pt idx="1705">
                        <c:v>3.430180564278245</c:v>
                      </c:pt>
                      <c:pt idx="1706">
                        <c:v>3.8707092779258812</c:v>
                      </c:pt>
                      <c:pt idx="1707">
                        <c:v>4.8066381468438708</c:v>
                      </c:pt>
                      <c:pt idx="1708">
                        <c:v>5.4771367183476833</c:v>
                      </c:pt>
                      <c:pt idx="1709">
                        <c:v>5.3576822994277649</c:v>
                      </c:pt>
                      <c:pt idx="1710">
                        <c:v>5.309880336796069</c:v>
                      </c:pt>
                      <c:pt idx="1711">
                        <c:v>5.2435873284363943</c:v>
                      </c:pt>
                      <c:pt idx="1712">
                        <c:v>5.0515248510536859</c:v>
                      </c:pt>
                      <c:pt idx="1713">
                        <c:v>4.7366869860790919</c:v>
                      </c:pt>
                      <c:pt idx="1714">
                        <c:v>4.5316979306387681</c:v>
                      </c:pt>
                      <c:pt idx="1715">
                        <c:v>4.5282747934672667</c:v>
                      </c:pt>
                      <c:pt idx="1716">
                        <c:v>4.4757236250712014</c:v>
                      </c:pt>
                      <c:pt idx="1717">
                        <c:v>4.2989293290787849</c:v>
                      </c:pt>
                      <c:pt idx="1718">
                        <c:v>4.2915348249532714</c:v>
                      </c:pt>
                      <c:pt idx="1719">
                        <c:v>4.5822031927373752</c:v>
                      </c:pt>
                      <c:pt idx="1720">
                        <c:v>4.7963841160498628</c:v>
                      </c:pt>
                      <c:pt idx="1721">
                        <c:v>4.8806435975587306</c:v>
                      </c:pt>
                      <c:pt idx="1722">
                        <c:v>4.5394955149487437</c:v>
                      </c:pt>
                      <c:pt idx="1723">
                        <c:v>4.2751932298938096</c:v>
                      </c:pt>
                      <c:pt idx="1724">
                        <c:v>4.2374407487237864</c:v>
                      </c:pt>
                      <c:pt idx="1725">
                        <c:v>4.5028921695241264</c:v>
                      </c:pt>
                      <c:pt idx="1726">
                        <c:v>4.8607079727349873</c:v>
                      </c:pt>
                      <c:pt idx="1727">
                        <c:v>4.9482461307505821</c:v>
                      </c:pt>
                      <c:pt idx="1728">
                        <c:v>5.056673274870171</c:v>
                      </c:pt>
                      <c:pt idx="1729">
                        <c:v>5.3813618089095234</c:v>
                      </c:pt>
                      <c:pt idx="1730">
                        <c:v>5.6726422243903523</c:v>
                      </c:pt>
                      <c:pt idx="1731">
                        <c:v>5.7034142200940972</c:v>
                      </c:pt>
                      <c:pt idx="1732">
                        <c:v>5.4138434111684681</c:v>
                      </c:pt>
                      <c:pt idx="1733">
                        <c:v>4.6166806653906569</c:v>
                      </c:pt>
                      <c:pt idx="1734">
                        <c:v>3.9536278375312932</c:v>
                      </c:pt>
                      <c:pt idx="1735">
                        <c:v>3.5810950422171071</c:v>
                      </c:pt>
                      <c:pt idx="1736">
                        <c:v>3.5732684917313522</c:v>
                      </c:pt>
                      <c:pt idx="1737">
                        <c:v>3.6663782163001479</c:v>
                      </c:pt>
                      <c:pt idx="1738">
                        <c:v>3.9763699532681609</c:v>
                      </c:pt>
                      <c:pt idx="1739">
                        <c:v>3.9152471452968491</c:v>
                      </c:pt>
                      <c:pt idx="1740">
                        <c:v>3.7677776548676749</c:v>
                      </c:pt>
                      <c:pt idx="1741">
                        <c:v>3.5976920910729242</c:v>
                      </c:pt>
                      <c:pt idx="1742">
                        <c:v>3.427857099968457</c:v>
                      </c:pt>
                      <c:pt idx="1743">
                        <c:v>3.315526641696998</c:v>
                      </c:pt>
                      <c:pt idx="1744">
                        <c:v>3.5401231447039279</c:v>
                      </c:pt>
                      <c:pt idx="1745">
                        <c:v>3.611336018704371</c:v>
                      </c:pt>
                      <c:pt idx="1746">
                        <c:v>3.9100146481225262</c:v>
                      </c:pt>
                      <c:pt idx="1747">
                        <c:v>4.1986886239300372</c:v>
                      </c:pt>
                      <c:pt idx="1748">
                        <c:v>4.1684560126732677</c:v>
                      </c:pt>
                      <c:pt idx="1749">
                        <c:v>3.8018682205756309</c:v>
                      </c:pt>
                      <c:pt idx="1750">
                        <c:v>3.6479801828691518</c:v>
                      </c:pt>
                      <c:pt idx="1751">
                        <c:v>3.647685413304754</c:v>
                      </c:pt>
                      <c:pt idx="1752">
                        <c:v>3.3410150360921831</c:v>
                      </c:pt>
                      <c:pt idx="1753">
                        <c:v>3.0685625937192968</c:v>
                      </c:pt>
                      <c:pt idx="1754">
                        <c:v>2.9592144792088031</c:v>
                      </c:pt>
                      <c:pt idx="1755">
                        <c:v>3.0158584422800092</c:v>
                      </c:pt>
                      <c:pt idx="1756">
                        <c:v>2.9441189661230438</c:v>
                      </c:pt>
                      <c:pt idx="1757">
                        <c:v>2.9377671637215248</c:v>
                      </c:pt>
                      <c:pt idx="1758">
                        <c:v>3.115978036232288</c:v>
                      </c:pt>
                      <c:pt idx="1759">
                        <c:v>3.162333754244206</c:v>
                      </c:pt>
                      <c:pt idx="1760">
                        <c:v>3.472517355136143</c:v>
                      </c:pt>
                      <c:pt idx="1761">
                        <c:v>4.0528515850376801</c:v>
                      </c:pt>
                      <c:pt idx="1762">
                        <c:v>4.406729985285633</c:v>
                      </c:pt>
                      <c:pt idx="1763">
                        <c:v>4.3888697062979682</c:v>
                      </c:pt>
                      <c:pt idx="1764">
                        <c:v>4.225288007268361</c:v>
                      </c:pt>
                      <c:pt idx="1765">
                        <c:v>3.7683145199421708</c:v>
                      </c:pt>
                      <c:pt idx="1766">
                        <c:v>3.0769824129894121</c:v>
                      </c:pt>
                      <c:pt idx="1767">
                        <c:v>2.574753732617808</c:v>
                      </c:pt>
                      <c:pt idx="1768">
                        <c:v>2.6867053994921051</c:v>
                      </c:pt>
                      <c:pt idx="1769">
                        <c:v>3.085654184627955</c:v>
                      </c:pt>
                      <c:pt idx="1770">
                        <c:v>3.6020828068762691</c:v>
                      </c:pt>
                      <c:pt idx="1771">
                        <c:v>3.625773260915921</c:v>
                      </c:pt>
                      <c:pt idx="1772">
                        <c:v>3.3247328227335888</c:v>
                      </c:pt>
                      <c:pt idx="1773">
                        <c:v>2.8465582672781951</c:v>
                      </c:pt>
                      <c:pt idx="1774">
                        <c:v>2.3945144590012961</c:v>
                      </c:pt>
                      <c:pt idx="1775">
                        <c:v>2.1724504072583239</c:v>
                      </c:pt>
                      <c:pt idx="1776">
                        <c:v>2.0188920994202668</c:v>
                      </c:pt>
                      <c:pt idx="1777">
                        <c:v>1.98544858173927</c:v>
                      </c:pt>
                      <c:pt idx="1778">
                        <c:v>1.888774758455507</c:v>
                      </c:pt>
                      <c:pt idx="1779">
                        <c:v>1.732549596328371</c:v>
                      </c:pt>
                      <c:pt idx="1780">
                        <c:v>1.720405981546179</c:v>
                      </c:pt>
                      <c:pt idx="1781">
                        <c:v>1.8972280220209281</c:v>
                      </c:pt>
                      <c:pt idx="1782">
                        <c:v>2.3433665035207181</c:v>
                      </c:pt>
                      <c:pt idx="1783">
                        <c:v>2.870861723559365</c:v>
                      </c:pt>
                      <c:pt idx="1784">
                        <c:v>3.3425742083436609</c:v>
                      </c:pt>
                      <c:pt idx="1785">
                        <c:v>3.691434058191033</c:v>
                      </c:pt>
                      <c:pt idx="1786">
                        <c:v>4.0039509085648142</c:v>
                      </c:pt>
                      <c:pt idx="1787">
                        <c:v>4.0487257508741354</c:v>
                      </c:pt>
                      <c:pt idx="1788">
                        <c:v>3.706087899106441</c:v>
                      </c:pt>
                      <c:pt idx="1789">
                        <c:v>3.443723145373168</c:v>
                      </c:pt>
                      <c:pt idx="1790">
                        <c:v>3.302752792735776</c:v>
                      </c:pt>
                      <c:pt idx="1791">
                        <c:v>2.9950525851690939</c:v>
                      </c:pt>
                      <c:pt idx="1792">
                        <c:v>2.8677130254937002</c:v>
                      </c:pt>
                      <c:pt idx="1793">
                        <c:v>2.6457929030278819</c:v>
                      </c:pt>
                      <c:pt idx="1794">
                        <c:v>2.4900237837428181</c:v>
                      </c:pt>
                      <c:pt idx="1795">
                        <c:v>2.5286441429970159</c:v>
                      </c:pt>
                      <c:pt idx="1796">
                        <c:v>2.7537566496795329</c:v>
                      </c:pt>
                      <c:pt idx="1797">
                        <c:v>2.621259866992101</c:v>
                      </c:pt>
                      <c:pt idx="1798">
                        <c:v>2.295637629412556</c:v>
                      </c:pt>
                      <c:pt idx="1799">
                        <c:v>2.0120582340999351</c:v>
                      </c:pt>
                      <c:pt idx="1800">
                        <c:v>1.783616234256872</c:v>
                      </c:pt>
                      <c:pt idx="1801">
                        <c:v>1.820628784723745</c:v>
                      </c:pt>
                      <c:pt idx="1802">
                        <c:v>1.8589718332516241</c:v>
                      </c:pt>
                      <c:pt idx="1803">
                        <c:v>1.5770952412342401</c:v>
                      </c:pt>
                      <c:pt idx="1804">
                        <c:v>1.4376048594538671</c:v>
                      </c:pt>
                      <c:pt idx="1805">
                        <c:v>1.226441024875492</c:v>
                      </c:pt>
                      <c:pt idx="1806">
                        <c:v>1.033446179003668</c:v>
                      </c:pt>
                      <c:pt idx="1807">
                        <c:v>1.113572679810791</c:v>
                      </c:pt>
                      <c:pt idx="1808">
                        <c:v>1.319895726716132</c:v>
                      </c:pt>
                      <c:pt idx="1809">
                        <c:v>1.5547342232610299</c:v>
                      </c:pt>
                      <c:pt idx="1810">
                        <c:v>1.684167955105369</c:v>
                      </c:pt>
                      <c:pt idx="1811">
                        <c:v>1.8799448329160831</c:v>
                      </c:pt>
                      <c:pt idx="1812">
                        <c:v>2.2381040633938709</c:v>
                      </c:pt>
                      <c:pt idx="1813">
                        <c:v>2.942218217876531</c:v>
                      </c:pt>
                      <c:pt idx="1814">
                        <c:v>3.5839505712033488</c:v>
                      </c:pt>
                      <c:pt idx="1815">
                        <c:v>4.0126746216302109</c:v>
                      </c:pt>
                      <c:pt idx="1816">
                        <c:v>4.2882297939763774</c:v>
                      </c:pt>
                      <c:pt idx="1817">
                        <c:v>4.4206406236176434</c:v>
                      </c:pt>
                      <c:pt idx="1818">
                        <c:v>4.2592758122556154</c:v>
                      </c:pt>
                      <c:pt idx="1819">
                        <c:v>3.7543727883792051</c:v>
                      </c:pt>
                      <c:pt idx="1820">
                        <c:v>3.497919002125474</c:v>
                      </c:pt>
                      <c:pt idx="1821">
                        <c:v>3.42265845212766</c:v>
                      </c:pt>
                      <c:pt idx="1822">
                        <c:v>3.4325159917183852</c:v>
                      </c:pt>
                      <c:pt idx="1823">
                        <c:v>3.7041841823556019</c:v>
                      </c:pt>
                      <c:pt idx="1824">
                        <c:v>3.972403364870412</c:v>
                      </c:pt>
                      <c:pt idx="1825">
                        <c:v>4.3196196166480254</c:v>
                      </c:pt>
                      <c:pt idx="1826">
                        <c:v>4.6376484771500923</c:v>
                      </c:pt>
                      <c:pt idx="1827">
                        <c:v>4.9416883462569032</c:v>
                      </c:pt>
                      <c:pt idx="1828">
                        <c:v>5.0339535891942306</c:v>
                      </c:pt>
                      <c:pt idx="1829">
                        <c:v>5.0750797699894443</c:v>
                      </c:pt>
                      <c:pt idx="1830">
                        <c:v>5.1358611649649086</c:v>
                      </c:pt>
                      <c:pt idx="1831">
                        <c:v>4.9403700268860833</c:v>
                      </c:pt>
                      <c:pt idx="1832">
                        <c:v>4.7287760198949016</c:v>
                      </c:pt>
                      <c:pt idx="1833">
                        <c:v>4.3177070257303827</c:v>
                      </c:pt>
                      <c:pt idx="1834">
                        <c:v>3.86666611563215</c:v>
                      </c:pt>
                      <c:pt idx="1835">
                        <c:v>3.4998983537572048</c:v>
                      </c:pt>
                      <c:pt idx="1836">
                        <c:v>3.382133225460489</c:v>
                      </c:pt>
                      <c:pt idx="1837">
                        <c:v>3.177179375791586</c:v>
                      </c:pt>
                      <c:pt idx="1838">
                        <c:v>3.0294069889179842</c:v>
                      </c:pt>
                      <c:pt idx="1839">
                        <c:v>3.104426125688815</c:v>
                      </c:pt>
                      <c:pt idx="1840">
                        <c:v>2.8644684209123121</c:v>
                      </c:pt>
                      <c:pt idx="1841">
                        <c:v>2.328634899241254</c:v>
                      </c:pt>
                      <c:pt idx="1842">
                        <c:v>1.875938698025434</c:v>
                      </c:pt>
                      <c:pt idx="1843">
                        <c:v>1.6416664216586949</c:v>
                      </c:pt>
                      <c:pt idx="1844">
                        <c:v>1.3381856045489711</c:v>
                      </c:pt>
                      <c:pt idx="1845">
                        <c:v>0.9710478235636657</c:v>
                      </c:pt>
                      <c:pt idx="1846">
                        <c:v>0.58273669049915855</c:v>
                      </c:pt>
                      <c:pt idx="1847">
                        <c:v>8.6576249186479298E-2</c:v>
                      </c:pt>
                      <c:pt idx="1848">
                        <c:v>-0.22185690967249</c:v>
                      </c:pt>
                      <c:pt idx="1849">
                        <c:v>-0.32703959778127262</c:v>
                      </c:pt>
                      <c:pt idx="1850">
                        <c:v>-0.61748153028711883</c:v>
                      </c:pt>
                      <c:pt idx="1851">
                        <c:v>-1.0530721539858181</c:v>
                      </c:pt>
                      <c:pt idx="1852">
                        <c:v>-1.5766788334180719</c:v>
                      </c:pt>
                      <c:pt idx="1853">
                        <c:v>-1.468012717521737</c:v>
                      </c:pt>
                      <c:pt idx="1854">
                        <c:v>-1.0594744171222701</c:v>
                      </c:pt>
                      <c:pt idx="1855">
                        <c:v>-0.93154929324927349</c:v>
                      </c:pt>
                      <c:pt idx="1856">
                        <c:v>-0.98710448066640666</c:v>
                      </c:pt>
                      <c:pt idx="1857">
                        <c:v>-1.131621302574205</c:v>
                      </c:pt>
                      <c:pt idx="1858">
                        <c:v>-1.302246798107326</c:v>
                      </c:pt>
                      <c:pt idx="1859">
                        <c:v>-1.254358970026056</c:v>
                      </c:pt>
                      <c:pt idx="1860">
                        <c:v>-1.3161351248425921</c:v>
                      </c:pt>
                      <c:pt idx="1861">
                        <c:v>-1.3685155436295871</c:v>
                      </c:pt>
                      <c:pt idx="1862">
                        <c:v>-1.690288259647416</c:v>
                      </c:pt>
                      <c:pt idx="1863">
                        <c:v>-2.0736558475736309</c:v>
                      </c:pt>
                      <c:pt idx="1864">
                        <c:v>-2.3285001451983178</c:v>
                      </c:pt>
                      <c:pt idx="1865">
                        <c:v>-2.5039115789746611</c:v>
                      </c:pt>
                      <c:pt idx="1866">
                        <c:v>-2.4933332149988758</c:v>
                      </c:pt>
                      <c:pt idx="1867">
                        <c:v>-2.174616054124638</c:v>
                      </c:pt>
                      <c:pt idx="1868">
                        <c:v>-2.0913218076241762</c:v>
                      </c:pt>
                      <c:pt idx="1869">
                        <c:v>-2.5648639804976989</c:v>
                      </c:pt>
                      <c:pt idx="1870">
                        <c:v>-3.104115215315205</c:v>
                      </c:pt>
                      <c:pt idx="1871">
                        <c:v>-3.4938113467929899</c:v>
                      </c:pt>
                      <c:pt idx="1872">
                        <c:v>-3.2086651082217692</c:v>
                      </c:pt>
                      <c:pt idx="1873">
                        <c:v>-3.0212248688821459</c:v>
                      </c:pt>
                      <c:pt idx="1874">
                        <c:v>-2.9615057905416569</c:v>
                      </c:pt>
                      <c:pt idx="1875">
                        <c:v>-2.6015953491497021</c:v>
                      </c:pt>
                      <c:pt idx="1876">
                        <c:v>-2.498186475864439</c:v>
                      </c:pt>
                      <c:pt idx="1877">
                        <c:v>-2.4774244121708122</c:v>
                      </c:pt>
                      <c:pt idx="1878">
                        <c:v>-2.4431761199276001</c:v>
                      </c:pt>
                      <c:pt idx="1879">
                        <c:v>-2.7587768809749038</c:v>
                      </c:pt>
                      <c:pt idx="1880">
                        <c:v>-2.915364287094147</c:v>
                      </c:pt>
                      <c:pt idx="1881">
                        <c:v>-3.0101199612573168</c:v>
                      </c:pt>
                      <c:pt idx="1882">
                        <c:v>-3.1124770153086772</c:v>
                      </c:pt>
                      <c:pt idx="1883">
                        <c:v>-2.9957857959335339</c:v>
                      </c:pt>
                      <c:pt idx="1884">
                        <c:v>-2.8481157584191519</c:v>
                      </c:pt>
                      <c:pt idx="1885">
                        <c:v>-2.7216811991498981</c:v>
                      </c:pt>
                      <c:pt idx="1886">
                        <c:v>-2.5641148328115682</c:v>
                      </c:pt>
                      <c:pt idx="1887">
                        <c:v>-2.5432285043637788</c:v>
                      </c:pt>
                      <c:pt idx="1888">
                        <c:v>-2.820216838994881</c:v>
                      </c:pt>
                      <c:pt idx="1889">
                        <c:v>-2.999980214989038</c:v>
                      </c:pt>
                      <c:pt idx="1890">
                        <c:v>-3.1422190873893081</c:v>
                      </c:pt>
                      <c:pt idx="1891">
                        <c:v>-3.1255213244514719</c:v>
                      </c:pt>
                      <c:pt idx="1892">
                        <c:v>-3.2770330862117159</c:v>
                      </c:pt>
                      <c:pt idx="1893">
                        <c:v>-3.2124678970383052</c:v>
                      </c:pt>
                      <c:pt idx="1894">
                        <c:v>-2.9736455105465862</c:v>
                      </c:pt>
                      <c:pt idx="1895">
                        <c:v>-2.875489065470604</c:v>
                      </c:pt>
                      <c:pt idx="1896">
                        <c:v>-2.8272877388249551</c:v>
                      </c:pt>
                      <c:pt idx="1897">
                        <c:v>-2.756330466730001</c:v>
                      </c:pt>
                      <c:pt idx="1898">
                        <c:v>-2.6752723696737641</c:v>
                      </c:pt>
                      <c:pt idx="1899">
                        <c:v>-2.7274889262314841</c:v>
                      </c:pt>
                      <c:pt idx="1900">
                        <c:v>-2.8533189696505561</c:v>
                      </c:pt>
                      <c:pt idx="1901">
                        <c:v>-2.9436317382194388</c:v>
                      </c:pt>
                      <c:pt idx="1902">
                        <c:v>-3.0217098640231148</c:v>
                      </c:pt>
                      <c:pt idx="1903">
                        <c:v>-2.993345168300396</c:v>
                      </c:pt>
                      <c:pt idx="1904">
                        <c:v>-3.1671882246922172</c:v>
                      </c:pt>
                      <c:pt idx="1905">
                        <c:v>-3.2668293818342291</c:v>
                      </c:pt>
                      <c:pt idx="1906">
                        <c:v>-3.1911465477260439</c:v>
                      </c:pt>
                      <c:pt idx="1907">
                        <c:v>-3.1116153645311502</c:v>
                      </c:pt>
                      <c:pt idx="1908">
                        <c:v>-2.8824745510493859</c:v>
                      </c:pt>
                      <c:pt idx="1909">
                        <c:v>-2.862545680561603</c:v>
                      </c:pt>
                      <c:pt idx="1910">
                        <c:v>-2.9428188613692869</c:v>
                      </c:pt>
                      <c:pt idx="1911">
                        <c:v>-2.7300626836240118</c:v>
                      </c:pt>
                      <c:pt idx="1912">
                        <c:v>-2.6638028995169818</c:v>
                      </c:pt>
                      <c:pt idx="1913">
                        <c:v>-2.4159817889303938</c:v>
                      </c:pt>
                      <c:pt idx="1914">
                        <c:v>-2.4867139738058852</c:v>
                      </c:pt>
                      <c:pt idx="1915">
                        <c:v>-2.4778076123963531</c:v>
                      </c:pt>
                      <c:pt idx="1916">
                        <c:v>-2.2943149439013082</c:v>
                      </c:pt>
                      <c:pt idx="1917">
                        <c:v>-2.2824931423837791</c:v>
                      </c:pt>
                      <c:pt idx="1918">
                        <c:v>-2.3544194840208919</c:v>
                      </c:pt>
                      <c:pt idx="1919">
                        <c:v>-2.552330188317907</c:v>
                      </c:pt>
                      <c:pt idx="1920">
                        <c:v>-2.6751330214795428</c:v>
                      </c:pt>
                      <c:pt idx="1921">
                        <c:v>-2.6035801274381578</c:v>
                      </c:pt>
                      <c:pt idx="1922">
                        <c:v>-2.666236789896347</c:v>
                      </c:pt>
                      <c:pt idx="1923">
                        <c:v>-2.7946575261108961</c:v>
                      </c:pt>
                      <c:pt idx="1924">
                        <c:v>-2.669776216896055</c:v>
                      </c:pt>
                      <c:pt idx="1925">
                        <c:v>-2.6047313243688519</c:v>
                      </c:pt>
                      <c:pt idx="1926">
                        <c:v>-2.5122543770798051</c:v>
                      </c:pt>
                      <c:pt idx="1927">
                        <c:v>-2.3035696030606441</c:v>
                      </c:pt>
                      <c:pt idx="1928">
                        <c:v>-2.3292540214303972</c:v>
                      </c:pt>
                      <c:pt idx="1929">
                        <c:v>-2.258532334819257</c:v>
                      </c:pt>
                      <c:pt idx="1930">
                        <c:v>-2.1892610632367582</c:v>
                      </c:pt>
                      <c:pt idx="1931">
                        <c:v>-2.2718940612201668</c:v>
                      </c:pt>
                      <c:pt idx="1932">
                        <c:v>-2.2973511543940681</c:v>
                      </c:pt>
                      <c:pt idx="1933">
                        <c:v>-2.2411126926824601</c:v>
                      </c:pt>
                      <c:pt idx="1934">
                        <c:v>-2.294557517024582</c:v>
                      </c:pt>
                      <c:pt idx="1935">
                        <c:v>-2.147130241185998</c:v>
                      </c:pt>
                      <c:pt idx="1936">
                        <c:v>-2.256208398519747</c:v>
                      </c:pt>
                      <c:pt idx="1937">
                        <c:v>-2.0863814795431321</c:v>
                      </c:pt>
                      <c:pt idx="1938">
                        <c:v>-1.780911723963339</c:v>
                      </c:pt>
                      <c:pt idx="1939">
                        <c:v>-1.5153144589415579</c:v>
                      </c:pt>
                      <c:pt idx="1940">
                        <c:v>-1.325024729054106</c:v>
                      </c:pt>
                      <c:pt idx="1941">
                        <c:v>-1.10408090200769</c:v>
                      </c:pt>
                      <c:pt idx="1942">
                        <c:v>-1.095611256691194</c:v>
                      </c:pt>
                      <c:pt idx="1943">
                        <c:v>-1.08979765389538</c:v>
                      </c:pt>
                      <c:pt idx="1944">
                        <c:v>-1.0383243627054191</c:v>
                      </c:pt>
                      <c:pt idx="1945">
                        <c:v>-1.1143175511972361</c:v>
                      </c:pt>
                      <c:pt idx="1946">
                        <c:v>-1.1155681866948519</c:v>
                      </c:pt>
                      <c:pt idx="1947">
                        <c:v>-0.94015092854230209</c:v>
                      </c:pt>
                      <c:pt idx="1948">
                        <c:v>-0.985636133802684</c:v>
                      </c:pt>
                      <c:pt idx="1949">
                        <c:v>-1.207801945387398</c:v>
                      </c:pt>
                      <c:pt idx="1950">
                        <c:v>-1.235521271983661</c:v>
                      </c:pt>
                      <c:pt idx="1951">
                        <c:v>-1.171796115567056</c:v>
                      </c:pt>
                      <c:pt idx="1952">
                        <c:v>-1.0312321416417429</c:v>
                      </c:pt>
                      <c:pt idx="1953">
                        <c:v>-0.74753274949848048</c:v>
                      </c:pt>
                      <c:pt idx="1954">
                        <c:v>-0.56166030808675893</c:v>
                      </c:pt>
                      <c:pt idx="1955">
                        <c:v>-0.48785458749095989</c:v>
                      </c:pt>
                      <c:pt idx="1956">
                        <c:v>-0.68011980111626769</c:v>
                      </c:pt>
                      <c:pt idx="1957">
                        <c:v>-0.89169840795978705</c:v>
                      </c:pt>
                      <c:pt idx="1958">
                        <c:v>-0.98956893346679253</c:v>
                      </c:pt>
                      <c:pt idx="1959">
                        <c:v>-0.6771782185863926</c:v>
                      </c:pt>
                      <c:pt idx="1960">
                        <c:v>-0.2658724824348116</c:v>
                      </c:pt>
                      <c:pt idx="1961">
                        <c:v>-0.1435301193623196</c:v>
                      </c:pt>
                      <c:pt idx="1962">
                        <c:v>-0.24495582584314751</c:v>
                      </c:pt>
                      <c:pt idx="1963">
                        <c:v>-0.55137155438974417</c:v>
                      </c:pt>
                      <c:pt idx="1964">
                        <c:v>-0.75810024220354189</c:v>
                      </c:pt>
                      <c:pt idx="1965">
                        <c:v>-0.94925171819512899</c:v>
                      </c:pt>
                      <c:pt idx="1966">
                        <c:v>-0.98060623493658772</c:v>
                      </c:pt>
                      <c:pt idx="1967">
                        <c:v>-1.314304905343864</c:v>
                      </c:pt>
                      <c:pt idx="1968">
                        <c:v>-1.9325628467177871</c:v>
                      </c:pt>
                      <c:pt idx="1969">
                        <c:v>-2.5541611950316669</c:v>
                      </c:pt>
                      <c:pt idx="1970">
                        <c:v>-2.7754620101474159</c:v>
                      </c:pt>
                      <c:pt idx="1971">
                        <c:v>-2.8025093910113759</c:v>
                      </c:pt>
                      <c:pt idx="1972">
                        <c:v>-2.71862797364374</c:v>
                      </c:pt>
                      <c:pt idx="1973">
                        <c:v>-2.7539655007502302</c:v>
                      </c:pt>
                      <c:pt idx="1974">
                        <c:v>-2.7258638410454039</c:v>
                      </c:pt>
                      <c:pt idx="1975">
                        <c:v>-2.5906260671167298</c:v>
                      </c:pt>
                      <c:pt idx="1976">
                        <c:v>-2.5283369917103968</c:v>
                      </c:pt>
                      <c:pt idx="1977">
                        <c:v>-2.8384431687918741</c:v>
                      </c:pt>
                      <c:pt idx="1978">
                        <c:v>-2.8628128854417931</c:v>
                      </c:pt>
                      <c:pt idx="1979">
                        <c:v>-2.7643209412221381</c:v>
                      </c:pt>
                      <c:pt idx="1980">
                        <c:v>-2.3176142049632138</c:v>
                      </c:pt>
                      <c:pt idx="1981">
                        <c:v>-1.9457718074769601</c:v>
                      </c:pt>
                      <c:pt idx="1982">
                        <c:v>-1.7759112160357891</c:v>
                      </c:pt>
                      <c:pt idx="1983">
                        <c:v>-1.846574760000222</c:v>
                      </c:pt>
                      <c:pt idx="1984">
                        <c:v>-1.9855900248192551</c:v>
                      </c:pt>
                      <c:pt idx="1985">
                        <c:v>-2.0738512444338988</c:v>
                      </c:pt>
                      <c:pt idx="1986">
                        <c:v>-2.2142060026893802</c:v>
                      </c:pt>
                      <c:pt idx="1987">
                        <c:v>-2.2629237152895012</c:v>
                      </c:pt>
                      <c:pt idx="1988">
                        <c:v>-2.1396481400511909</c:v>
                      </c:pt>
                      <c:pt idx="1989">
                        <c:v>-2.0612959623022911</c:v>
                      </c:pt>
                      <c:pt idx="1990">
                        <c:v>-1.7437207509931849</c:v>
                      </c:pt>
                      <c:pt idx="1991">
                        <c:v>-1.3269998061617141</c:v>
                      </c:pt>
                      <c:pt idx="1992">
                        <c:v>-1.0867422421692241</c:v>
                      </c:pt>
                      <c:pt idx="1993">
                        <c:v>-0.74996364565613538</c:v>
                      </c:pt>
                      <c:pt idx="1994">
                        <c:v>-0.36770043541461678</c:v>
                      </c:pt>
                      <c:pt idx="1995">
                        <c:v>-0.32671724274951441</c:v>
                      </c:pt>
                      <c:pt idx="1996">
                        <c:v>-0.36413050975010891</c:v>
                      </c:pt>
                      <c:pt idx="1997">
                        <c:v>-0.50276563349287562</c:v>
                      </c:pt>
                      <c:pt idx="1998">
                        <c:v>-0.60866875604447512</c:v>
                      </c:pt>
                      <c:pt idx="1999">
                        <c:v>-0.73654798709728242</c:v>
                      </c:pt>
                      <c:pt idx="2000">
                        <c:v>-0.87841946369609025</c:v>
                      </c:pt>
                      <c:pt idx="2001">
                        <c:v>-1.046321342671388</c:v>
                      </c:pt>
                      <c:pt idx="2002">
                        <c:v>-1.0418509093872641</c:v>
                      </c:pt>
                      <c:pt idx="2003">
                        <c:v>-0.91859814862425637</c:v>
                      </c:pt>
                      <c:pt idx="2004">
                        <c:v>-0.98025021935513756</c:v>
                      </c:pt>
                      <c:pt idx="2005">
                        <c:v>-1.213011826587086</c:v>
                      </c:pt>
                      <c:pt idx="2006">
                        <c:v>-1.3589060815912211</c:v>
                      </c:pt>
                      <c:pt idx="2007">
                        <c:v>-1.549908214589337</c:v>
                      </c:pt>
                      <c:pt idx="2008">
                        <c:v>-1.901862769012818</c:v>
                      </c:pt>
                      <c:pt idx="2009">
                        <c:v>-2.4093541543525041</c:v>
                      </c:pt>
                      <c:pt idx="2010">
                        <c:v>-2.7164087165851449</c:v>
                      </c:pt>
                      <c:pt idx="2011">
                        <c:v>-2.787518995936606</c:v>
                      </c:pt>
                      <c:pt idx="2012">
                        <c:v>-2.8505450819229039</c:v>
                      </c:pt>
                      <c:pt idx="2013">
                        <c:v>-2.7166693067844569</c:v>
                      </c:pt>
                      <c:pt idx="2014">
                        <c:v>-2.390540508641104</c:v>
                      </c:pt>
                      <c:pt idx="2015">
                        <c:v>-2.5785782270591411</c:v>
                      </c:pt>
                      <c:pt idx="2016">
                        <c:v>-2.9376290753295962</c:v>
                      </c:pt>
                      <c:pt idx="2017">
                        <c:v>-3.3764133551900999</c:v>
                      </c:pt>
                      <c:pt idx="2018">
                        <c:v>-3.869727117821701</c:v>
                      </c:pt>
                      <c:pt idx="2019">
                        <c:v>-4.3108525614983391</c:v>
                      </c:pt>
                      <c:pt idx="2020">
                        <c:v>-4.7536447348890736</c:v>
                      </c:pt>
                      <c:pt idx="2021">
                        <c:v>-5.0464097327094546</c:v>
                      </c:pt>
                      <c:pt idx="2022">
                        <c:v>-4.6100817590524317</c:v>
                      </c:pt>
                      <c:pt idx="2023">
                        <c:v>-4.0153671194907004</c:v>
                      </c:pt>
                      <c:pt idx="2024">
                        <c:v>-3.1589274859405259</c:v>
                      </c:pt>
                      <c:pt idx="2025">
                        <c:v>-2.5264442920145149</c:v>
                      </c:pt>
                      <c:pt idx="2026">
                        <c:v>-2.2210450248866338</c:v>
                      </c:pt>
                      <c:pt idx="2027">
                        <c:v>-2.2848319043008938</c:v>
                      </c:pt>
                      <c:pt idx="2028">
                        <c:v>-2.3213759848737698</c:v>
                      </c:pt>
                      <c:pt idx="2029">
                        <c:v>-2.467330505497638</c:v>
                      </c:pt>
                      <c:pt idx="2030">
                        <c:v>-2.2014483902567612</c:v>
                      </c:pt>
                      <c:pt idx="2031">
                        <c:v>-1.829715704922849</c:v>
                      </c:pt>
                      <c:pt idx="2032">
                        <c:v>-1.5039504901214329</c:v>
                      </c:pt>
                      <c:pt idx="2033">
                        <c:v>-1.0221640773938261</c:v>
                      </c:pt>
                      <c:pt idx="2034">
                        <c:v>-0.42730980957649362</c:v>
                      </c:pt>
                      <c:pt idx="2035">
                        <c:v>-5.81984696744135E-2</c:v>
                      </c:pt>
                      <c:pt idx="2036">
                        <c:v>0.1477279045395265</c:v>
                      </c:pt>
                      <c:pt idx="2037">
                        <c:v>0.22298982952906529</c:v>
                      </c:pt>
                      <c:pt idx="2038">
                        <c:v>0.35545234092718497</c:v>
                      </c:pt>
                      <c:pt idx="2039">
                        <c:v>0.63589396665415177</c:v>
                      </c:pt>
                      <c:pt idx="2040">
                        <c:v>1.412088264561828</c:v>
                      </c:pt>
                      <c:pt idx="2041">
                        <c:v>1.9037885608923759</c:v>
                      </c:pt>
                      <c:pt idx="2042">
                        <c:v>2.0117702049580348</c:v>
                      </c:pt>
                      <c:pt idx="2043">
                        <c:v>1.9631926878707739</c:v>
                      </c:pt>
                      <c:pt idx="2044">
                        <c:v>2.0088017554959641</c:v>
                      </c:pt>
                      <c:pt idx="2045">
                        <c:v>2.425080162756688</c:v>
                      </c:pt>
                      <c:pt idx="2046">
                        <c:v>2.720714267961311</c:v>
                      </c:pt>
                      <c:pt idx="2047">
                        <c:v>2.8146397337126858</c:v>
                      </c:pt>
                      <c:pt idx="2048">
                        <c:v>3.0721604345151139</c:v>
                      </c:pt>
                      <c:pt idx="2049">
                        <c:v>2.898517794953384</c:v>
                      </c:pt>
                      <c:pt idx="2050">
                        <c:v>2.525536540826101</c:v>
                      </c:pt>
                      <c:pt idx="2051">
                        <c:v>2.4783984382701512</c:v>
                      </c:pt>
                      <c:pt idx="2052">
                        <c:v>2.5360756935698099</c:v>
                      </c:pt>
                      <c:pt idx="2053">
                        <c:v>2.9951284468797512</c:v>
                      </c:pt>
                      <c:pt idx="2054">
                        <c:v>3.4078663612363509</c:v>
                      </c:pt>
                      <c:pt idx="2055">
                        <c:v>3.2219463368829881</c:v>
                      </c:pt>
                      <c:pt idx="2056">
                        <c:v>3.1898597563026398</c:v>
                      </c:pt>
                      <c:pt idx="2057">
                        <c:v>2.885266657054153</c:v>
                      </c:pt>
                      <c:pt idx="2058">
                        <c:v>2.3782314496089572</c:v>
                      </c:pt>
                      <c:pt idx="2059">
                        <c:v>2.350636095533956</c:v>
                      </c:pt>
                      <c:pt idx="2060">
                        <c:v>2.4935738185106948</c:v>
                      </c:pt>
                      <c:pt idx="2061">
                        <c:v>2.4537953267802508</c:v>
                      </c:pt>
                      <c:pt idx="2062">
                        <c:v>2.336347017897022</c:v>
                      </c:pt>
                      <c:pt idx="2063">
                        <c:v>2.4584739988236568</c:v>
                      </c:pt>
                      <c:pt idx="2064">
                        <c:v>2.4278820628263822</c:v>
                      </c:pt>
                      <c:pt idx="2065">
                        <c:v>2.3921309275511948</c:v>
                      </c:pt>
                      <c:pt idx="2066">
                        <c:v>2.4037947167088198</c:v>
                      </c:pt>
                      <c:pt idx="2067">
                        <c:v>2.5024972558179499</c:v>
                      </c:pt>
                      <c:pt idx="2068">
                        <c:v>2.88179776446994</c:v>
                      </c:pt>
                      <c:pt idx="2069">
                        <c:v>2.999103076096334</c:v>
                      </c:pt>
                      <c:pt idx="2070">
                        <c:v>2.788857194574951</c:v>
                      </c:pt>
                      <c:pt idx="2071">
                        <c:v>2.5519542378454951</c:v>
                      </c:pt>
                      <c:pt idx="2072">
                        <c:v>2.4484560969168379</c:v>
                      </c:pt>
                      <c:pt idx="2073">
                        <c:v>2.4139359285004658</c:v>
                      </c:pt>
                      <c:pt idx="2074">
                        <c:v>2.7334480664204732</c:v>
                      </c:pt>
                      <c:pt idx="2075">
                        <c:v>2.8064327313650872</c:v>
                      </c:pt>
                      <c:pt idx="2076">
                        <c:v>2.7830707370006729</c:v>
                      </c:pt>
                      <c:pt idx="2077">
                        <c:v>2.5692509673065231</c:v>
                      </c:pt>
                      <c:pt idx="2078">
                        <c:v>2.605268298694182</c:v>
                      </c:pt>
                      <c:pt idx="2079">
                        <c:v>2.5318086838920228</c:v>
                      </c:pt>
                      <c:pt idx="2080">
                        <c:v>2.3974564451626281</c:v>
                      </c:pt>
                      <c:pt idx="2081">
                        <c:v>2.1552549989716692</c:v>
                      </c:pt>
                      <c:pt idx="2082">
                        <c:v>2.0851472321134841</c:v>
                      </c:pt>
                      <c:pt idx="2083">
                        <c:v>2.0519356304540501</c:v>
                      </c:pt>
                      <c:pt idx="2084">
                        <c:v>1.8614330991637349</c:v>
                      </c:pt>
                      <c:pt idx="2085">
                        <c:v>1.5698471307217201</c:v>
                      </c:pt>
                      <c:pt idx="2086">
                        <c:v>1.5265159755642339</c:v>
                      </c:pt>
                      <c:pt idx="2087">
                        <c:v>1.7508794020921521</c:v>
                      </c:pt>
                      <c:pt idx="2088">
                        <c:v>2.124593078739943</c:v>
                      </c:pt>
                      <c:pt idx="2089">
                        <c:v>2.1971436643695652</c:v>
                      </c:pt>
                      <c:pt idx="2090">
                        <c:v>2.1858373116401131</c:v>
                      </c:pt>
                      <c:pt idx="2091">
                        <c:v>2.320114848549816</c:v>
                      </c:pt>
                      <c:pt idx="2092">
                        <c:v>2.1960577727895911</c:v>
                      </c:pt>
                      <c:pt idx="2093">
                        <c:v>2.287296094762477</c:v>
                      </c:pt>
                      <c:pt idx="2094">
                        <c:v>2.3463199413912812</c:v>
                      </c:pt>
                      <c:pt idx="2095">
                        <c:v>2.5603427810971771</c:v>
                      </c:pt>
                      <c:pt idx="2096">
                        <c:v>2.5952463892384152</c:v>
                      </c:pt>
                      <c:pt idx="2097">
                        <c:v>2.6581659094612031</c:v>
                      </c:pt>
                      <c:pt idx="2098">
                        <c:v>2.695974258323107</c:v>
                      </c:pt>
                      <c:pt idx="2099">
                        <c:v>2.5647496084776269</c:v>
                      </c:pt>
                      <c:pt idx="2100">
                        <c:v>2.5622450375486192</c:v>
                      </c:pt>
                      <c:pt idx="2101">
                        <c:v>2.8219850243524109</c:v>
                      </c:pt>
                      <c:pt idx="2102">
                        <c:v>3.0416484597305748</c:v>
                      </c:pt>
                      <c:pt idx="2103">
                        <c:v>3.0500546586770469</c:v>
                      </c:pt>
                      <c:pt idx="2104">
                        <c:v>2.844873735576428</c:v>
                      </c:pt>
                      <c:pt idx="2105">
                        <c:v>2.9008236870403068</c:v>
                      </c:pt>
                      <c:pt idx="2106">
                        <c:v>2.7321219746215721</c:v>
                      </c:pt>
                      <c:pt idx="2107">
                        <c:v>2.6069741544625229</c:v>
                      </c:pt>
                      <c:pt idx="2108">
                        <c:v>2.826862260057498</c:v>
                      </c:pt>
                      <c:pt idx="2109">
                        <c:v>3.105048817814704</c:v>
                      </c:pt>
                      <c:pt idx="2110">
                        <c:v>3.1983693749530828</c:v>
                      </c:pt>
                      <c:pt idx="2111">
                        <c:v>3.2648633566613232</c:v>
                      </c:pt>
                      <c:pt idx="2112">
                        <c:v>3.5450842628534098</c:v>
                      </c:pt>
                      <c:pt idx="2113">
                        <c:v>3.6663939495866988</c:v>
                      </c:pt>
                      <c:pt idx="2114">
                        <c:v>3.7751311141726851</c:v>
                      </c:pt>
                      <c:pt idx="2115">
                        <c:v>4.1598254292254566</c:v>
                      </c:pt>
                      <c:pt idx="2116">
                        <c:v>4.4715919359659679</c:v>
                      </c:pt>
                      <c:pt idx="2117">
                        <c:v>4.8812933690132523</c:v>
                      </c:pt>
                      <c:pt idx="2118">
                        <c:v>4.8886638824166964</c:v>
                      </c:pt>
                      <c:pt idx="2119">
                        <c:v>5.0583357463663896</c:v>
                      </c:pt>
                      <c:pt idx="2120">
                        <c:v>5.1252899067534718</c:v>
                      </c:pt>
                      <c:pt idx="2121">
                        <c:v>5.0460212365561432</c:v>
                      </c:pt>
                      <c:pt idx="2122">
                        <c:v>5.1264494245029688</c:v>
                      </c:pt>
                      <c:pt idx="2123">
                        <c:v>4.9275010914036397</c:v>
                      </c:pt>
                      <c:pt idx="2124">
                        <c:v>4.8476798358612241</c:v>
                      </c:pt>
                      <c:pt idx="2125">
                        <c:v>5.0214880653363094</c:v>
                      </c:pt>
                      <c:pt idx="2126">
                        <c:v>4.9864292895191662</c:v>
                      </c:pt>
                      <c:pt idx="2127">
                        <c:v>4.3067160456632259</c:v>
                      </c:pt>
                      <c:pt idx="2128">
                        <c:v>4.1503914464526179</c:v>
                      </c:pt>
                      <c:pt idx="2129">
                        <c:v>4.0772530656945403</c:v>
                      </c:pt>
                      <c:pt idx="2130">
                        <c:v>3.7863309536343639</c:v>
                      </c:pt>
                      <c:pt idx="2131">
                        <c:v>3.644929364098306</c:v>
                      </c:pt>
                      <c:pt idx="2132">
                        <c:v>3.5749681533666569</c:v>
                      </c:pt>
                      <c:pt idx="2133">
                        <c:v>3.8172018508373151</c:v>
                      </c:pt>
                      <c:pt idx="2134">
                        <c:v>4.2935376875767011</c:v>
                      </c:pt>
                      <c:pt idx="2135">
                        <c:v>4.2723083039779448</c:v>
                      </c:pt>
                      <c:pt idx="2136">
                        <c:v>3.9561938182524812</c:v>
                      </c:pt>
                      <c:pt idx="2137">
                        <c:v>3.972666986268127</c:v>
                      </c:pt>
                      <c:pt idx="2138">
                        <c:v>4.0347276779543257</c:v>
                      </c:pt>
                      <c:pt idx="2139">
                        <c:v>4.0254333026066824</c:v>
                      </c:pt>
                      <c:pt idx="2140">
                        <c:v>3.9337671593301962</c:v>
                      </c:pt>
                      <c:pt idx="2141">
                        <c:v>3.8541611875681459</c:v>
                      </c:pt>
                      <c:pt idx="2142">
                        <c:v>3.7872432789092971</c:v>
                      </c:pt>
                      <c:pt idx="2143">
                        <c:v>3.9289929213780308</c:v>
                      </c:pt>
                      <c:pt idx="2144">
                        <c:v>3.923753472802149</c:v>
                      </c:pt>
                      <c:pt idx="2145">
                        <c:v>3.810173990153602</c:v>
                      </c:pt>
                      <c:pt idx="2146">
                        <c:v>3.5637344747809978</c:v>
                      </c:pt>
                      <c:pt idx="2147">
                        <c:v>3.3422288667732132</c:v>
                      </c:pt>
                      <c:pt idx="2148">
                        <c:v>3.323423054190688</c:v>
                      </c:pt>
                      <c:pt idx="2149">
                        <c:v>3.3033406531847431</c:v>
                      </c:pt>
                      <c:pt idx="2150">
                        <c:v>3.157203022044146</c:v>
                      </c:pt>
                      <c:pt idx="2151">
                        <c:v>3.1147552584737519</c:v>
                      </c:pt>
                      <c:pt idx="2152">
                        <c:v>3.2534399093255502</c:v>
                      </c:pt>
                      <c:pt idx="2153">
                        <c:v>3.190860519279525</c:v>
                      </c:pt>
                      <c:pt idx="2154">
                        <c:v>3.070518814051316</c:v>
                      </c:pt>
                      <c:pt idx="2155">
                        <c:v>2.9708258641061049</c:v>
                      </c:pt>
                      <c:pt idx="2156">
                        <c:v>2.6918633733980402</c:v>
                      </c:pt>
                      <c:pt idx="2157">
                        <c:v>2.6142712231054919</c:v>
                      </c:pt>
                      <c:pt idx="2158">
                        <c:v>2.5130745468738689</c:v>
                      </c:pt>
                      <c:pt idx="2159">
                        <c:v>2.6349165495585498</c:v>
                      </c:pt>
                      <c:pt idx="2160">
                        <c:v>2.5328318127989111</c:v>
                      </c:pt>
                      <c:pt idx="2161">
                        <c:v>2.2549850648288028</c:v>
                      </c:pt>
                      <c:pt idx="2162">
                        <c:v>1.878967821497689</c:v>
                      </c:pt>
                      <c:pt idx="2163">
                        <c:v>1.7732614468515</c:v>
                      </c:pt>
                      <c:pt idx="2164">
                        <c:v>1.8408325376593391</c:v>
                      </c:pt>
                      <c:pt idx="2165">
                        <c:v>2.3174393853673281</c:v>
                      </c:pt>
                      <c:pt idx="2166">
                        <c:v>2.3886588818955081</c:v>
                      </c:pt>
                      <c:pt idx="2167">
                        <c:v>2.502426738684683</c:v>
                      </c:pt>
                      <c:pt idx="2168">
                        <c:v>2.9134622943395891</c:v>
                      </c:pt>
                      <c:pt idx="2169">
                        <c:v>3.1333550209752601</c:v>
                      </c:pt>
                      <c:pt idx="2170">
                        <c:v>2.858213889521914</c:v>
                      </c:pt>
                      <c:pt idx="2171">
                        <c:v>3.0823303278734651</c:v>
                      </c:pt>
                      <c:pt idx="2172">
                        <c:v>3.7323216364989849</c:v>
                      </c:pt>
                      <c:pt idx="2173">
                        <c:v>3.8227100036884298</c:v>
                      </c:pt>
                      <c:pt idx="2174">
                        <c:v>3.5441027789548629</c:v>
                      </c:pt>
                      <c:pt idx="2175">
                        <c:v>3.4191445568290901</c:v>
                      </c:pt>
                      <c:pt idx="2176">
                        <c:v>3.251742835092291</c:v>
                      </c:pt>
                      <c:pt idx="2177">
                        <c:v>3.569023566564459</c:v>
                      </c:pt>
                      <c:pt idx="2178">
                        <c:v>3.781759356284903</c:v>
                      </c:pt>
                      <c:pt idx="2179">
                        <c:v>3.6460525962107</c:v>
                      </c:pt>
                      <c:pt idx="2180">
                        <c:v>3.0698303935650539</c:v>
                      </c:pt>
                      <c:pt idx="2181">
                        <c:v>2.5043141674066329</c:v>
                      </c:pt>
                      <c:pt idx="2182">
                        <c:v>2.4571645279040109</c:v>
                      </c:pt>
                      <c:pt idx="2183">
                        <c:v>2.7293558343292248</c:v>
                      </c:pt>
                      <c:pt idx="2184">
                        <c:v>2.7921863370848321</c:v>
                      </c:pt>
                      <c:pt idx="2185">
                        <c:v>2.4512851428848759</c:v>
                      </c:pt>
                      <c:pt idx="2186">
                        <c:v>2.1803651471456869</c:v>
                      </c:pt>
                      <c:pt idx="2187">
                        <c:v>1.919077478348874</c:v>
                      </c:pt>
                      <c:pt idx="2188">
                        <c:v>1.8188019634422681</c:v>
                      </c:pt>
                      <c:pt idx="2189">
                        <c:v>1.6476062506948499</c:v>
                      </c:pt>
                      <c:pt idx="2190">
                        <c:v>1.243636227483164</c:v>
                      </c:pt>
                      <c:pt idx="2191">
                        <c:v>0.94066906264833061</c:v>
                      </c:pt>
                      <c:pt idx="2192">
                        <c:v>0.8485197424224038</c:v>
                      </c:pt>
                      <c:pt idx="2193">
                        <c:v>0.79430413022601021</c:v>
                      </c:pt>
                      <c:pt idx="2194">
                        <c:v>0.70106824742461005</c:v>
                      </c:pt>
                      <c:pt idx="2195">
                        <c:v>0.47037631892971959</c:v>
                      </c:pt>
                      <c:pt idx="2196">
                        <c:v>0.24110920891034909</c:v>
                      </c:pt>
                      <c:pt idx="2197">
                        <c:v>0.3404592133872047</c:v>
                      </c:pt>
                      <c:pt idx="2198">
                        <c:v>0.39500646866741629</c:v>
                      </c:pt>
                      <c:pt idx="2199">
                        <c:v>0.41255983012647868</c:v>
                      </c:pt>
                      <c:pt idx="2200">
                        <c:v>0.64860641254771523</c:v>
                      </c:pt>
                      <c:pt idx="2201">
                        <c:v>0.84163355349663482</c:v>
                      </c:pt>
                      <c:pt idx="2202">
                        <c:v>0.54134026954261116</c:v>
                      </c:pt>
                      <c:pt idx="2203">
                        <c:v>0.7653961785293395</c:v>
                      </c:pt>
                      <c:pt idx="2204">
                        <c:v>0.63648382031548945</c:v>
                      </c:pt>
                      <c:pt idx="2205">
                        <c:v>0.17923137974028361</c:v>
                      </c:pt>
                      <c:pt idx="2206">
                        <c:v>0.3686978602595915</c:v>
                      </c:pt>
                      <c:pt idx="2207">
                        <c:v>0.77736073099133807</c:v>
                      </c:pt>
                      <c:pt idx="2208">
                        <c:v>1.02551229809748</c:v>
                      </c:pt>
                      <c:pt idx="2209">
                        <c:v>0.92709680562755237</c:v>
                      </c:pt>
                      <c:pt idx="2210">
                        <c:v>0.53907895785313598</c:v>
                      </c:pt>
                      <c:pt idx="2211">
                        <c:v>0.32601488693323832</c:v>
                      </c:pt>
                      <c:pt idx="2212">
                        <c:v>0.44429391354577691</c:v>
                      </c:pt>
                      <c:pt idx="2213">
                        <c:v>0.48952161573762287</c:v>
                      </c:pt>
                      <c:pt idx="2214">
                        <c:v>0.51259114305682618</c:v>
                      </c:pt>
                      <c:pt idx="2215">
                        <c:v>0.34963424276502142</c:v>
                      </c:pt>
                      <c:pt idx="2216">
                        <c:v>0.54789178139566908</c:v>
                      </c:pt>
                      <c:pt idx="2217">
                        <c:v>0.79397742246641911</c:v>
                      </c:pt>
                      <c:pt idx="2218">
                        <c:v>0.68998626615753456</c:v>
                      </c:pt>
                      <c:pt idx="2219">
                        <c:v>0.55595123907396027</c:v>
                      </c:pt>
                      <c:pt idx="2220">
                        <c:v>0.45166804709740782</c:v>
                      </c:pt>
                      <c:pt idx="2221">
                        <c:v>0.17830472512155701</c:v>
                      </c:pt>
                      <c:pt idx="2222">
                        <c:v>-0.1005610509061991</c:v>
                      </c:pt>
                      <c:pt idx="2223">
                        <c:v>-0.36736325229990441</c:v>
                      </c:pt>
                      <c:pt idx="2224">
                        <c:v>-0.30505070162757081</c:v>
                      </c:pt>
                      <c:pt idx="2225">
                        <c:v>-0.37398392806603831</c:v>
                      </c:pt>
                      <c:pt idx="2226">
                        <c:v>-0.42699347009813932</c:v>
                      </c:pt>
                      <c:pt idx="2227">
                        <c:v>-0.30209872721981379</c:v>
                      </c:pt>
                      <c:pt idx="2228">
                        <c:v>-0.44004361019356641</c:v>
                      </c:pt>
                      <c:pt idx="2229">
                        <c:v>-0.68647869618652912</c:v>
                      </c:pt>
                      <c:pt idx="2230">
                        <c:v>-1.155822170848906</c:v>
                      </c:pt>
                      <c:pt idx="2231">
                        <c:v>-1.678520213855496</c:v>
                      </c:pt>
                      <c:pt idx="2232">
                        <c:v>-1.892999929592069</c:v>
                      </c:pt>
                      <c:pt idx="2233">
                        <c:v>-2.0801020113393438</c:v>
                      </c:pt>
                      <c:pt idx="2234">
                        <c:v>-1.1755172761267889</c:v>
                      </c:pt>
                      <c:pt idx="2235">
                        <c:v>-0.46386937962429908</c:v>
                      </c:pt>
                      <c:pt idx="2236">
                        <c:v>-0.79399438500884323</c:v>
                      </c:pt>
                      <c:pt idx="2237">
                        <c:v>-0.53292728116230714</c:v>
                      </c:pt>
                      <c:pt idx="2238">
                        <c:v>0.44393105786576331</c:v>
                      </c:pt>
                      <c:pt idx="2239">
                        <c:v>-0.84809599657812285</c:v>
                      </c:pt>
                      <c:pt idx="2240">
                        <c:v>5.0353775628668239E-2</c:v>
                      </c:pt>
                      <c:pt idx="2241">
                        <c:v>-2.6068493438748411E-2</c:v>
                      </c:pt>
                      <c:pt idx="2242">
                        <c:v>0.29860243432013878</c:v>
                      </c:pt>
                      <c:pt idx="2243">
                        <c:v>0.1095988390598872</c:v>
                      </c:pt>
                      <c:pt idx="2244">
                        <c:v>0.28184192814759279</c:v>
                      </c:pt>
                      <c:pt idx="2245">
                        <c:v>0.69378213349243623</c:v>
                      </c:pt>
                      <c:pt idx="2246">
                        <c:v>0.61624025987279263</c:v>
                      </c:pt>
                      <c:pt idx="2247">
                        <c:v>0.62192962537788443</c:v>
                      </c:pt>
                      <c:pt idx="2248">
                        <c:v>0.71018025101919824</c:v>
                      </c:pt>
                      <c:pt idx="2249">
                        <c:v>0.91206850054079358</c:v>
                      </c:pt>
                      <c:pt idx="2250">
                        <c:v>0.92477124490005214</c:v>
                      </c:pt>
                      <c:pt idx="2251">
                        <c:v>0.84436503541107355</c:v>
                      </c:pt>
                      <c:pt idx="2252">
                        <c:v>0.69832040315851562</c:v>
                      </c:pt>
                      <c:pt idx="2253">
                        <c:v>0.52020342338983006</c:v>
                      </c:pt>
                      <c:pt idx="2254">
                        <c:v>0.4863115652773034</c:v>
                      </c:pt>
                      <c:pt idx="2255">
                        <c:v>0.46372130319209293</c:v>
                      </c:pt>
                      <c:pt idx="2256">
                        <c:v>0.50920824341104254</c:v>
                      </c:pt>
                      <c:pt idx="2257">
                        <c:v>0.82864695238347286</c:v>
                      </c:pt>
                      <c:pt idx="2258">
                        <c:v>1.139066457591063</c:v>
                      </c:pt>
                      <c:pt idx="2259">
                        <c:v>1.4326710759812731</c:v>
                      </c:pt>
                      <c:pt idx="2260">
                        <c:v>1.646614149141949</c:v>
                      </c:pt>
                      <c:pt idx="2261">
                        <c:v>1.921353021810881</c:v>
                      </c:pt>
                      <c:pt idx="2262">
                        <c:v>2.1677402232051839</c:v>
                      </c:pt>
                      <c:pt idx="2263">
                        <c:v>2.4932913526747509</c:v>
                      </c:pt>
                      <c:pt idx="2264">
                        <c:v>2.6330418489903091</c:v>
                      </c:pt>
                      <c:pt idx="2265">
                        <c:v>2.6344155671842149</c:v>
                      </c:pt>
                      <c:pt idx="2266">
                        <c:v>2.554332122162486</c:v>
                      </c:pt>
                      <c:pt idx="2267">
                        <c:v>2.3820456052223911</c:v>
                      </c:pt>
                      <c:pt idx="2268">
                        <c:v>2.079598006600182</c:v>
                      </c:pt>
                      <c:pt idx="2269">
                        <c:v>1.605820891561258</c:v>
                      </c:pt>
                      <c:pt idx="2270">
                        <c:v>1.44927172807951</c:v>
                      </c:pt>
                      <c:pt idx="2271">
                        <c:v>1.48682817675364</c:v>
                      </c:pt>
                      <c:pt idx="2272">
                        <c:v>1.669118574634187</c:v>
                      </c:pt>
                      <c:pt idx="2273">
                        <c:v>1.9585522390217991</c:v>
                      </c:pt>
                      <c:pt idx="2274">
                        <c:v>2.0901453558455292</c:v>
                      </c:pt>
                      <c:pt idx="2275">
                        <c:v>2.1135962105946509</c:v>
                      </c:pt>
                      <c:pt idx="2276">
                        <c:v>2.0381751555253902</c:v>
                      </c:pt>
                      <c:pt idx="2277">
                        <c:v>2.0243166635834471</c:v>
                      </c:pt>
                      <c:pt idx="2278">
                        <c:v>2.1713612576502008</c:v>
                      </c:pt>
                      <c:pt idx="2279">
                        <c:v>2.2782061383539451</c:v>
                      </c:pt>
                      <c:pt idx="2280">
                        <c:v>2.3485779799017439</c:v>
                      </c:pt>
                      <c:pt idx="2281">
                        <c:v>2.424654840973556</c:v>
                      </c:pt>
                      <c:pt idx="2282">
                        <c:v>2.3812585647250719</c:v>
                      </c:pt>
                      <c:pt idx="2283">
                        <c:v>2.3701516685376949</c:v>
                      </c:pt>
                      <c:pt idx="2284">
                        <c:v>2.5332337690529698</c:v>
                      </c:pt>
                      <c:pt idx="2285">
                        <c:v>2.6956883731403618</c:v>
                      </c:pt>
                      <c:pt idx="2286">
                        <c:v>2.8934058687974979</c:v>
                      </c:pt>
                      <c:pt idx="2287">
                        <c:v>3.3452072315568309</c:v>
                      </c:pt>
                      <c:pt idx="2288">
                        <c:v>3.7414669040101138</c:v>
                      </c:pt>
                      <c:pt idx="2289">
                        <c:v>3.9108996306069872</c:v>
                      </c:pt>
                      <c:pt idx="2290">
                        <c:v>3.9231711023967439</c:v>
                      </c:pt>
                      <c:pt idx="2291">
                        <c:v>3.679308027283398</c:v>
                      </c:pt>
                      <c:pt idx="2292">
                        <c:v>3.2153135874152041</c:v>
                      </c:pt>
                      <c:pt idx="2293">
                        <c:v>2.9653998449294492</c:v>
                      </c:pt>
                      <c:pt idx="2294">
                        <c:v>2.7665866557980641</c:v>
                      </c:pt>
                      <c:pt idx="2295">
                        <c:v>2.685451109372142</c:v>
                      </c:pt>
                      <c:pt idx="2296">
                        <c:v>2.6919277724812449</c:v>
                      </c:pt>
                      <c:pt idx="2297">
                        <c:v>2.7679105768671088</c:v>
                      </c:pt>
                      <c:pt idx="2298">
                        <c:v>2.8915980511627879</c:v>
                      </c:pt>
                      <c:pt idx="2299">
                        <c:v>2.845385077427439</c:v>
                      </c:pt>
                      <c:pt idx="2300">
                        <c:v>2.5782201769269379</c:v>
                      </c:pt>
                      <c:pt idx="2301">
                        <c:v>2.3535473213235529</c:v>
                      </c:pt>
                      <c:pt idx="2302">
                        <c:v>2.3571669817599141</c:v>
                      </c:pt>
                      <c:pt idx="2303">
                        <c:v>4.148706551263019</c:v>
                      </c:pt>
                      <c:pt idx="2304">
                        <c:v>3.256576839037558</c:v>
                      </c:pt>
                      <c:pt idx="2305">
                        <c:v>3.731389826800712</c:v>
                      </c:pt>
                      <c:pt idx="2306">
                        <c:v>4.0357620081404901</c:v>
                      </c:pt>
                      <c:pt idx="2307">
                        <c:v>4.9144042759812256</c:v>
                      </c:pt>
                      <c:pt idx="2308">
                        <c:v>3.8582937110834732</c:v>
                      </c:pt>
                      <c:pt idx="2309">
                        <c:v>3.7292894346350201</c:v>
                      </c:pt>
                      <c:pt idx="2310">
                        <c:v>3.6903406407426069</c:v>
                      </c:pt>
                      <c:pt idx="2311">
                        <c:v>3.8473220241780641</c:v>
                      </c:pt>
                      <c:pt idx="2312">
                        <c:v>4.0902565817420049</c:v>
                      </c:pt>
                      <c:pt idx="2313">
                        <c:v>4.3192159232473823</c:v>
                      </c:pt>
                      <c:pt idx="2314">
                        <c:v>4.4735103025753711</c:v>
                      </c:pt>
                      <c:pt idx="2315">
                        <c:v>4.6979410353616036</c:v>
                      </c:pt>
                      <c:pt idx="2316">
                        <c:v>4.8090305408303138</c:v>
                      </c:pt>
                      <c:pt idx="2317">
                        <c:v>4.7833587856584021</c:v>
                      </c:pt>
                      <c:pt idx="2318">
                        <c:v>4.6004974559854439</c:v>
                      </c:pt>
                      <c:pt idx="2319">
                        <c:v>4.4383964952791191</c:v>
                      </c:pt>
                      <c:pt idx="2320">
                        <c:v>4.4827761516732636</c:v>
                      </c:pt>
                      <c:pt idx="2321">
                        <c:v>4.8297753431379693</c:v>
                      </c:pt>
                      <c:pt idx="2322">
                        <c:v>5.3025977542524512</c:v>
                      </c:pt>
                      <c:pt idx="2323">
                        <c:v>5.7317215411160944</c:v>
                      </c:pt>
                      <c:pt idx="2324">
                        <c:v>5.9672113238945359</c:v>
                      </c:pt>
                      <c:pt idx="2325">
                        <c:v>5.847427137906462</c:v>
                      </c:pt>
                      <c:pt idx="2326">
                        <c:v>5.5709782266845771</c:v>
                      </c:pt>
                      <c:pt idx="2327">
                        <c:v>5.5716789001749403</c:v>
                      </c:pt>
                      <c:pt idx="2328">
                        <c:v>5.9016460937620394</c:v>
                      </c:pt>
                      <c:pt idx="2329">
                        <c:v>6.1773438576506132</c:v>
                      </c:pt>
                      <c:pt idx="2330">
                        <c:v>6.3758872579641528</c:v>
                      </c:pt>
                      <c:pt idx="2331">
                        <c:v>6.3252889456005406</c:v>
                      </c:pt>
                      <c:pt idx="2332">
                        <c:v>6.1519044179539781</c:v>
                      </c:pt>
                      <c:pt idx="2333">
                        <c:v>6.0552056111503214</c:v>
                      </c:pt>
                      <c:pt idx="2334">
                        <c:v>6.0251704668091666</c:v>
                      </c:pt>
                      <c:pt idx="2335">
                        <c:v>6.1554071190052388</c:v>
                      </c:pt>
                      <c:pt idx="2336">
                        <c:v>6.4809270988388636</c:v>
                      </c:pt>
                      <c:pt idx="2337">
                        <c:v>6.9157759251296742</c:v>
                      </c:pt>
                      <c:pt idx="2338">
                        <c:v>7.4487626842489254</c:v>
                      </c:pt>
                      <c:pt idx="2339">
                        <c:v>7.6398826738868344</c:v>
                      </c:pt>
                      <c:pt idx="2340">
                        <c:v>7.8605983010509508</c:v>
                      </c:pt>
                      <c:pt idx="2341">
                        <c:v>8.0777881743610713</c:v>
                      </c:pt>
                      <c:pt idx="2342">
                        <c:v>8.1070149822538173</c:v>
                      </c:pt>
                      <c:pt idx="2343">
                        <c:v>8.0405061950154071</c:v>
                      </c:pt>
                      <c:pt idx="2344">
                        <c:v>8.1642816783274412</c:v>
                      </c:pt>
                      <c:pt idx="2345">
                        <c:v>8.2452929281503025</c:v>
                      </c:pt>
                      <c:pt idx="2346">
                        <c:v>8.0549817417159399</c:v>
                      </c:pt>
                      <c:pt idx="2347">
                        <c:v>7.7602878610998589</c:v>
                      </c:pt>
                      <c:pt idx="2348">
                        <c:v>7.284601518021887</c:v>
                      </c:pt>
                      <c:pt idx="2349">
                        <c:v>6.92014904861799</c:v>
                      </c:pt>
                      <c:pt idx="2350">
                        <c:v>6.6356207547081514</c:v>
                      </c:pt>
                      <c:pt idx="2351">
                        <c:v>6.4174908051127231</c:v>
                      </c:pt>
                      <c:pt idx="2352">
                        <c:v>6.4383750813172727</c:v>
                      </c:pt>
                      <c:pt idx="2353">
                        <c:v>6.5709292501789296</c:v>
                      </c:pt>
                      <c:pt idx="2354">
                        <c:v>6.7143836920053523</c:v>
                      </c:pt>
                      <c:pt idx="2355">
                        <c:v>6.8529738819909616</c:v>
                      </c:pt>
                      <c:pt idx="2356">
                        <c:v>6.9681140397669292</c:v>
                      </c:pt>
                      <c:pt idx="2357">
                        <c:v>6.9705634006495947</c:v>
                      </c:pt>
                      <c:pt idx="2358">
                        <c:v>6.8854345176340823</c:v>
                      </c:pt>
                      <c:pt idx="2359">
                        <c:v>6.7677041246048706</c:v>
                      </c:pt>
                      <c:pt idx="2360">
                        <c:v>6.7520639857124953</c:v>
                      </c:pt>
                      <c:pt idx="2361">
                        <c:v>6.8206041323248794</c:v>
                      </c:pt>
                      <c:pt idx="2362">
                        <c:v>6.8111624194237557</c:v>
                      </c:pt>
                      <c:pt idx="2363">
                        <c:v>6.6184066489446929</c:v>
                      </c:pt>
                      <c:pt idx="2364">
                        <c:v>6.4345443530959683</c:v>
                      </c:pt>
                      <c:pt idx="2365">
                        <c:v>6.1356202537040483</c:v>
                      </c:pt>
                      <c:pt idx="2366">
                        <c:v>5.8272687333042841</c:v>
                      </c:pt>
                      <c:pt idx="2367">
                        <c:v>5.6937661024092048</c:v>
                      </c:pt>
                      <c:pt idx="2368">
                        <c:v>5.7286121923012967</c:v>
                      </c:pt>
                      <c:pt idx="2369">
                        <c:v>5.6145984621606306</c:v>
                      </c:pt>
                      <c:pt idx="2370">
                        <c:v>5.3743890751448093</c:v>
                      </c:pt>
                      <c:pt idx="2371">
                        <c:v>5.2007489822289772</c:v>
                      </c:pt>
                      <c:pt idx="2372">
                        <c:v>5.1490389774494032</c:v>
                      </c:pt>
                      <c:pt idx="2373">
                        <c:v>5.2093973238629294</c:v>
                      </c:pt>
                      <c:pt idx="2374">
                        <c:v>5.3486395147333168</c:v>
                      </c:pt>
                      <c:pt idx="2375">
                        <c:v>5.4551612359074877</c:v>
                      </c:pt>
                      <c:pt idx="2376">
                        <c:v>5.5516371833753659</c:v>
                      </c:pt>
                      <c:pt idx="2377">
                        <c:v>5.5182892081463244</c:v>
                      </c:pt>
                      <c:pt idx="2378">
                        <c:v>5.2568197645075729</c:v>
                      </c:pt>
                      <c:pt idx="2379">
                        <c:v>4.9742510984631796</c:v>
                      </c:pt>
                      <c:pt idx="2380">
                        <c:v>4.8101018720111837</c:v>
                      </c:pt>
                      <c:pt idx="2381">
                        <c:v>4.8952859603299874</c:v>
                      </c:pt>
                      <c:pt idx="2382">
                        <c:v>5.0134536237266403</c:v>
                      </c:pt>
                      <c:pt idx="2383">
                        <c:v>5.2862286836377992</c:v>
                      </c:pt>
                      <c:pt idx="2384">
                        <c:v>5.5602225305722293</c:v>
                      </c:pt>
                      <c:pt idx="2385">
                        <c:v>5.6754959556425222</c:v>
                      </c:pt>
                      <c:pt idx="2386">
                        <c:v>5.7644814871743879</c:v>
                      </c:pt>
                      <c:pt idx="2387">
                        <c:v>5.9055144305601619</c:v>
                      </c:pt>
                      <c:pt idx="2388">
                        <c:v>6.0267047244690328</c:v>
                      </c:pt>
                      <c:pt idx="2389">
                        <c:v>6.2459387286303851</c:v>
                      </c:pt>
                      <c:pt idx="2390">
                        <c:v>6.4328607354094327</c:v>
                      </c:pt>
                      <c:pt idx="2391">
                        <c:v>6.5537519383049787</c:v>
                      </c:pt>
                      <c:pt idx="2392">
                        <c:v>6.4145669367762741</c:v>
                      </c:pt>
                      <c:pt idx="2393">
                        <c:v>6.236104747615304</c:v>
                      </c:pt>
                      <c:pt idx="2394">
                        <c:v>6.0617523863155256</c:v>
                      </c:pt>
                      <c:pt idx="2395">
                        <c:v>6.0421840181780917</c:v>
                      </c:pt>
                      <c:pt idx="2396">
                        <c:v>5.953387588667101</c:v>
                      </c:pt>
                      <c:pt idx="2397">
                        <c:v>5.8897068796772611</c:v>
                      </c:pt>
                      <c:pt idx="2398">
                        <c:v>5.9425515474510462</c:v>
                      </c:pt>
                      <c:pt idx="2399">
                        <c:v>6.0802125540083116</c:v>
                      </c:pt>
                      <c:pt idx="2400">
                        <c:v>6.1516762396873954</c:v>
                      </c:pt>
                      <c:pt idx="2401">
                        <c:v>6.1902345634436324</c:v>
                      </c:pt>
                      <c:pt idx="2402">
                        <c:v>6.2365537469893866</c:v>
                      </c:pt>
                      <c:pt idx="2403">
                        <c:v>6.2955023466201663</c:v>
                      </c:pt>
                      <c:pt idx="2404">
                        <c:v>6.1738159736205107</c:v>
                      </c:pt>
                      <c:pt idx="2405">
                        <c:v>6.0221281132877298</c:v>
                      </c:pt>
                      <c:pt idx="2406">
                        <c:v>6.0269150748004172</c:v>
                      </c:pt>
                      <c:pt idx="2407">
                        <c:v>5.8681211399432271</c:v>
                      </c:pt>
                      <c:pt idx="2408">
                        <c:v>5.8224963265513212</c:v>
                      </c:pt>
                      <c:pt idx="2409">
                        <c:v>5.7674545595010818</c:v>
                      </c:pt>
                      <c:pt idx="2410">
                        <c:v>5.7096782205301926</c:v>
                      </c:pt>
                      <c:pt idx="2411">
                        <c:v>5.7254678656382509</c:v>
                      </c:pt>
                      <c:pt idx="2412">
                        <c:v>5.704403280228437</c:v>
                      </c:pt>
                      <c:pt idx="2413">
                        <c:v>5.7110446766603173</c:v>
                      </c:pt>
                      <c:pt idx="2414">
                        <c:v>5.6942710750750543</c:v>
                      </c:pt>
                      <c:pt idx="2415">
                        <c:v>5.5217153250885058</c:v>
                      </c:pt>
                      <c:pt idx="2416">
                        <c:v>5.4930627829499947</c:v>
                      </c:pt>
                      <c:pt idx="2417">
                        <c:v>5.4528135427848081</c:v>
                      </c:pt>
                      <c:pt idx="2418">
                        <c:v>5.3834557688425262</c:v>
                      </c:pt>
                      <c:pt idx="2419">
                        <c:v>5.339944851324482</c:v>
                      </c:pt>
                      <c:pt idx="2420">
                        <c:v>5.2100516128825536</c:v>
                      </c:pt>
                      <c:pt idx="2421">
                        <c:v>5.1124932280162021</c:v>
                      </c:pt>
                      <c:pt idx="2422">
                        <c:v>5.0636410391740094</c:v>
                      </c:pt>
                      <c:pt idx="2423">
                        <c:v>5.0634060926609621</c:v>
                      </c:pt>
                      <c:pt idx="2424">
                        <c:v>4.986657473773275</c:v>
                      </c:pt>
                      <c:pt idx="2425">
                        <c:v>4.7913378080205851</c:v>
                      </c:pt>
                      <c:pt idx="2426">
                        <c:v>4.663872129417701</c:v>
                      </c:pt>
                      <c:pt idx="2427">
                        <c:v>4.6881079257191383</c:v>
                      </c:pt>
                      <c:pt idx="2428">
                        <c:v>4.8600748108898113</c:v>
                      </c:pt>
                      <c:pt idx="2429">
                        <c:v>5.0876268851097723</c:v>
                      </c:pt>
                      <c:pt idx="2430">
                        <c:v>5.2283740814909114</c:v>
                      </c:pt>
                      <c:pt idx="2431">
                        <c:v>5.2893555602974143</c:v>
                      </c:pt>
                      <c:pt idx="2432">
                        <c:v>5.2129100047006451</c:v>
                      </c:pt>
                      <c:pt idx="2433">
                        <c:v>5.03518424292725</c:v>
                      </c:pt>
                      <c:pt idx="2434">
                        <c:v>4.8545047959972774</c:v>
                      </c:pt>
                      <c:pt idx="2435">
                        <c:v>4.4184478823567126</c:v>
                      </c:pt>
                      <c:pt idx="2436">
                        <c:v>3.9451276227918912</c:v>
                      </c:pt>
                      <c:pt idx="2437">
                        <c:v>3.768367738174037</c:v>
                      </c:pt>
                      <c:pt idx="2438">
                        <c:v>3.6042122937710941</c:v>
                      </c:pt>
                      <c:pt idx="2439">
                        <c:v>3.472078198881591</c:v>
                      </c:pt>
                      <c:pt idx="2440">
                        <c:v>3.5052229696819199</c:v>
                      </c:pt>
                      <c:pt idx="2441">
                        <c:v>3.725918724256589</c:v>
                      </c:pt>
                      <c:pt idx="2442">
                        <c:v>3.999307388725486</c:v>
                      </c:pt>
                      <c:pt idx="2443">
                        <c:v>4.1755564044786961</c:v>
                      </c:pt>
                      <c:pt idx="2444">
                        <c:v>3.9460101429125589</c:v>
                      </c:pt>
                      <c:pt idx="2445">
                        <c:v>3.525274710692031</c:v>
                      </c:pt>
                      <c:pt idx="2446">
                        <c:v>3.057414577692362</c:v>
                      </c:pt>
                      <c:pt idx="2447">
                        <c:v>2.6668401762253011</c:v>
                      </c:pt>
                      <c:pt idx="2448">
                        <c:v>2.4156945298217378</c:v>
                      </c:pt>
                      <c:pt idx="2449">
                        <c:v>2.32443933056628</c:v>
                      </c:pt>
                      <c:pt idx="2450">
                        <c:v>2.4780364138297459</c:v>
                      </c:pt>
                      <c:pt idx="2451">
                        <c:v>2.8743093114534402</c:v>
                      </c:pt>
                      <c:pt idx="2452">
                        <c:v>3.2380824038650271</c:v>
                      </c:pt>
                      <c:pt idx="2453">
                        <c:v>3.0302524231581849</c:v>
                      </c:pt>
                      <c:pt idx="2454">
                        <c:v>2.8550053451581561</c:v>
                      </c:pt>
                      <c:pt idx="2455">
                        <c:v>2.9533734146019062</c:v>
                      </c:pt>
                      <c:pt idx="2456">
                        <c:v>3.2590397026122768</c:v>
                      </c:pt>
                      <c:pt idx="2457">
                        <c:v>3.6594102716494081</c:v>
                      </c:pt>
                      <c:pt idx="2458">
                        <c:v>3.928941348010937</c:v>
                      </c:pt>
                      <c:pt idx="2459">
                        <c:v>3.9363713713505541</c:v>
                      </c:pt>
                      <c:pt idx="2460">
                        <c:v>5.5486697004148429</c:v>
                      </c:pt>
                      <c:pt idx="2461">
                        <c:v>5.5689007323032582</c:v>
                      </c:pt>
                      <c:pt idx="2462">
                        <c:v>5.4955042576450932</c:v>
                      </c:pt>
                      <c:pt idx="2463">
                        <c:v>5.4032394430528967</c:v>
                      </c:pt>
                      <c:pt idx="2464">
                        <c:v>5.2277451121135261</c:v>
                      </c:pt>
                      <c:pt idx="2465">
                        <c:v>4.7626001964278641</c:v>
                      </c:pt>
                      <c:pt idx="2466">
                        <c:v>4.6580020535695343</c:v>
                      </c:pt>
                      <c:pt idx="2467">
                        <c:v>4.6723542006254339</c:v>
                      </c:pt>
                      <c:pt idx="2468">
                        <c:v>4.8742399946228376</c:v>
                      </c:pt>
                      <c:pt idx="2469">
                        <c:v>5.2115230342570253</c:v>
                      </c:pt>
                      <c:pt idx="2470">
                        <c:v>5.6240090920704446</c:v>
                      </c:pt>
                      <c:pt idx="2471">
                        <c:v>5.8796037234664498</c:v>
                      </c:pt>
                      <c:pt idx="2472">
                        <c:v>5.6498962916963844</c:v>
                      </c:pt>
                      <c:pt idx="2473">
                        <c:v>5.1006989222487142</c:v>
                      </c:pt>
                      <c:pt idx="2474">
                        <c:v>4.6598884242203553</c:v>
                      </c:pt>
                      <c:pt idx="2475">
                        <c:v>4.3426752002055693</c:v>
                      </c:pt>
                      <c:pt idx="2476">
                        <c:v>4.0584307393225894</c:v>
                      </c:pt>
                      <c:pt idx="2477">
                        <c:v>3.991751436752851</c:v>
                      </c:pt>
                      <c:pt idx="2478">
                        <c:v>4.0603559122190527</c:v>
                      </c:pt>
                      <c:pt idx="2479">
                        <c:v>4.1802132368000082</c:v>
                      </c:pt>
                      <c:pt idx="2480">
                        <c:v>4.2310598537174258</c:v>
                      </c:pt>
                      <c:pt idx="2481">
                        <c:v>4.1655300299565319</c:v>
                      </c:pt>
                      <c:pt idx="2482">
                        <c:v>4.1147856285006181</c:v>
                      </c:pt>
                      <c:pt idx="2483">
                        <c:v>3.9785283027764269</c:v>
                      </c:pt>
                      <c:pt idx="2484">
                        <c:v>4.2740664255723892</c:v>
                      </c:pt>
                      <c:pt idx="2485">
                        <c:v>4.315496331847692</c:v>
                      </c:pt>
                      <c:pt idx="2486">
                        <c:v>4.1370722066083241</c:v>
                      </c:pt>
                      <c:pt idx="2487">
                        <c:v>4.1533929576815094</c:v>
                      </c:pt>
                      <c:pt idx="2488">
                        <c:v>4.2148897405256687</c:v>
                      </c:pt>
                      <c:pt idx="2489">
                        <c:v>4.3943808635767967</c:v>
                      </c:pt>
                      <c:pt idx="2490">
                        <c:v>4.0223547691046617</c:v>
                      </c:pt>
                      <c:pt idx="2491">
                        <c:v>3.716224928277525</c:v>
                      </c:pt>
                      <c:pt idx="2492">
                        <c:v>3.7811306165525309</c:v>
                      </c:pt>
                      <c:pt idx="2493">
                        <c:v>4.1777818281767889</c:v>
                      </c:pt>
                      <c:pt idx="2494">
                        <c:v>4.3981788413933307</c:v>
                      </c:pt>
                      <c:pt idx="2495">
                        <c:v>4.3889508431974846</c:v>
                      </c:pt>
                      <c:pt idx="2496">
                        <c:v>4.1748501634568349</c:v>
                      </c:pt>
                      <c:pt idx="2497">
                        <c:v>4.1787025073892812</c:v>
                      </c:pt>
                      <c:pt idx="2498">
                        <c:v>4.0359564152630911</c:v>
                      </c:pt>
                      <c:pt idx="2499">
                        <c:v>3.8371894622065121</c:v>
                      </c:pt>
                      <c:pt idx="2500">
                        <c:v>3.2319377473045612</c:v>
                      </c:pt>
                      <c:pt idx="2501">
                        <c:v>2.6733532028128999</c:v>
                      </c:pt>
                      <c:pt idx="2502">
                        <c:v>2.4074819148541309</c:v>
                      </c:pt>
                      <c:pt idx="2503">
                        <c:v>2.075363534943107</c:v>
                      </c:pt>
                      <c:pt idx="2504">
                        <c:v>1.7907848115217799</c:v>
                      </c:pt>
                      <c:pt idx="2505">
                        <c:v>1.7855530765360541</c:v>
                      </c:pt>
                      <c:pt idx="2506">
                        <c:v>1.566472873134132</c:v>
                      </c:pt>
                      <c:pt idx="2507">
                        <c:v>1.2314182796143121</c:v>
                      </c:pt>
                      <c:pt idx="2508">
                        <c:v>1.1347756819037511</c:v>
                      </c:pt>
                      <c:pt idx="2509">
                        <c:v>1.083525120625263</c:v>
                      </c:pt>
                      <c:pt idx="2510">
                        <c:v>1.152546656795334</c:v>
                      </c:pt>
                      <c:pt idx="2511">
                        <c:v>1.0440884510269799</c:v>
                      </c:pt>
                      <c:pt idx="2512">
                        <c:v>0.85862561606262211</c:v>
                      </c:pt>
                      <c:pt idx="2513">
                        <c:v>0.74238343707909582</c:v>
                      </c:pt>
                      <c:pt idx="2514">
                        <c:v>0.68266033382658475</c:v>
                      </c:pt>
                      <c:pt idx="2515">
                        <c:v>0.54061826916688593</c:v>
                      </c:pt>
                      <c:pt idx="2516">
                        <c:v>0.35622004106059629</c:v>
                      </c:pt>
                      <c:pt idx="2517">
                        <c:v>-0.27668085760118011</c:v>
                      </c:pt>
                      <c:pt idx="2518">
                        <c:v>-0.7071493839207178</c:v>
                      </c:pt>
                      <c:pt idx="2519">
                        <c:v>-0.82641203573146749</c:v>
                      </c:pt>
                      <c:pt idx="2520">
                        <c:v>-0.71215810313137506</c:v>
                      </c:pt>
                      <c:pt idx="2521">
                        <c:v>-0.65862971448986318</c:v>
                      </c:pt>
                      <c:pt idx="2522">
                        <c:v>-0.76944891905749346</c:v>
                      </c:pt>
                      <c:pt idx="2523">
                        <c:v>-0.80516892108908245</c:v>
                      </c:pt>
                      <c:pt idx="2524">
                        <c:v>2.183386461207856</c:v>
                      </c:pt>
                      <c:pt idx="2525">
                        <c:v>0.2443363680761744</c:v>
                      </c:pt>
                      <c:pt idx="2526">
                        <c:v>-0.42978434852854952</c:v>
                      </c:pt>
                      <c:pt idx="2527">
                        <c:v>-1.7773834376660249</c:v>
                      </c:pt>
                      <c:pt idx="2528">
                        <c:v>-1.801567043335649</c:v>
                      </c:pt>
                      <c:pt idx="2529">
                        <c:v>-1.600570238252311</c:v>
                      </c:pt>
                      <c:pt idx="2530">
                        <c:v>-1.119260761483007</c:v>
                      </c:pt>
                      <c:pt idx="2531">
                        <c:v>2.7951179197431468</c:v>
                      </c:pt>
                      <c:pt idx="2532">
                        <c:v>-2.3462080693740859</c:v>
                      </c:pt>
                      <c:pt idx="2533">
                        <c:v>0.18268826024594351</c:v>
                      </c:pt>
                      <c:pt idx="2534">
                        <c:v>-1.5563767534377619</c:v>
                      </c:pt>
                      <c:pt idx="2535">
                        <c:v>-0.93060142657034173</c:v>
                      </c:pt>
                      <c:pt idx="2536">
                        <c:v>-1.306823840092044</c:v>
                      </c:pt>
                      <c:pt idx="2537">
                        <c:v>-1.9902928559636559</c:v>
                      </c:pt>
                      <c:pt idx="2538">
                        <c:v>-2.1035718670243959</c:v>
                      </c:pt>
                      <c:pt idx="2539">
                        <c:v>-1.611226314137904</c:v>
                      </c:pt>
                      <c:pt idx="2540">
                        <c:v>-1.8625902049745211</c:v>
                      </c:pt>
                      <c:pt idx="2541">
                        <c:v>-1.1613486993668289</c:v>
                      </c:pt>
                      <c:pt idx="2542">
                        <c:v>-1.0076316805801291</c:v>
                      </c:pt>
                      <c:pt idx="2543">
                        <c:v>-1.045956111269986</c:v>
                      </c:pt>
                      <c:pt idx="2544">
                        <c:v>-1.0696198362145111</c:v>
                      </c:pt>
                      <c:pt idx="2545">
                        <c:v>-1.144999627648535</c:v>
                      </c:pt>
                      <c:pt idx="2546">
                        <c:v>-1.125079945193896</c:v>
                      </c:pt>
                      <c:pt idx="2547">
                        <c:v>-1.055653391454924</c:v>
                      </c:pt>
                      <c:pt idx="2548">
                        <c:v>-1.009605595363291</c:v>
                      </c:pt>
                      <c:pt idx="2549">
                        <c:v>-1.040605450105806</c:v>
                      </c:pt>
                      <c:pt idx="2550">
                        <c:v>-1.1439283013912791</c:v>
                      </c:pt>
                      <c:pt idx="2551">
                        <c:v>-1.0568043668364671</c:v>
                      </c:pt>
                      <c:pt idx="2552">
                        <c:v>-0.98574436306448954</c:v>
                      </c:pt>
                      <c:pt idx="2553">
                        <c:v>-0.945307428079599</c:v>
                      </c:pt>
                      <c:pt idx="2554">
                        <c:v>-0.79049023489978054</c:v>
                      </c:pt>
                      <c:pt idx="2555">
                        <c:v>-0.77157265351613957</c:v>
                      </c:pt>
                      <c:pt idx="2556">
                        <c:v>-0.67314951839942505</c:v>
                      </c:pt>
                      <c:pt idx="2557">
                        <c:v>-0.87047317831084348</c:v>
                      </c:pt>
                      <c:pt idx="2558">
                        <c:v>-0.7701563597445793</c:v>
                      </c:pt>
                      <c:pt idx="2559">
                        <c:v>-0.65197534753126862</c:v>
                      </c:pt>
                      <c:pt idx="2560">
                        <c:v>-0.64828890523534544</c:v>
                      </c:pt>
                      <c:pt idx="2561">
                        <c:v>-0.63684709066438272</c:v>
                      </c:pt>
                      <c:pt idx="2562">
                        <c:v>-0.69984026512142194</c:v>
                      </c:pt>
                      <c:pt idx="2563">
                        <c:v>-0.78275806472150622</c:v>
                      </c:pt>
                      <c:pt idx="2564">
                        <c:v>-0.79537918191798884</c:v>
                      </c:pt>
                      <c:pt idx="2565">
                        <c:v>-0.62070980141181753</c:v>
                      </c:pt>
                      <c:pt idx="2566">
                        <c:v>-0.34020533450889268</c:v>
                      </c:pt>
                      <c:pt idx="2567">
                        <c:v>-0.17888874958870171</c:v>
                      </c:pt>
                      <c:pt idx="2568">
                        <c:v>-9.3686336224169192E-2</c:v>
                      </c:pt>
                      <c:pt idx="2569">
                        <c:v>4.017650007066749E-2</c:v>
                      </c:pt>
                      <c:pt idx="2570">
                        <c:v>0.17809999374407801</c:v>
                      </c:pt>
                      <c:pt idx="2571">
                        <c:v>0.1134505102720442</c:v>
                      </c:pt>
                      <c:pt idx="2572">
                        <c:v>0.2304923438697602</c:v>
                      </c:pt>
                      <c:pt idx="2573">
                        <c:v>-0.6449184290650084</c:v>
                      </c:pt>
                      <c:pt idx="2574">
                        <c:v>-8.0816863532383418E-2</c:v>
                      </c:pt>
                      <c:pt idx="2575">
                        <c:v>-0.19185213312025179</c:v>
                      </c:pt>
                      <c:pt idx="2576">
                        <c:v>2.6385251704741711E-2</c:v>
                      </c:pt>
                      <c:pt idx="2577">
                        <c:v>-2.0080441684742309E-2</c:v>
                      </c:pt>
                      <c:pt idx="2578">
                        <c:v>-0.29715219727040199</c:v>
                      </c:pt>
                      <c:pt idx="2579">
                        <c:v>-0.60654706868416486</c:v>
                      </c:pt>
                      <c:pt idx="2580">
                        <c:v>-0.67186378635630162</c:v>
                      </c:pt>
                      <c:pt idx="2581">
                        <c:v>-0.72138549063303981</c:v>
                      </c:pt>
                      <c:pt idx="2582">
                        <c:v>-0.8495952929562034</c:v>
                      </c:pt>
                      <c:pt idx="2583">
                        <c:v>-1.1135097170738919</c:v>
                      </c:pt>
                      <c:pt idx="2584">
                        <c:v>-1.524282203019141</c:v>
                      </c:pt>
                      <c:pt idx="2585">
                        <c:v>-1.276922043637563</c:v>
                      </c:pt>
                      <c:pt idx="2586">
                        <c:v>-0.77437144737369201</c:v>
                      </c:pt>
                      <c:pt idx="2587">
                        <c:v>-0.79430852065099689</c:v>
                      </c:pt>
                      <c:pt idx="2588">
                        <c:v>-1.1071838133321841</c:v>
                      </c:pt>
                      <c:pt idx="2589">
                        <c:v>-1.093505076141144</c:v>
                      </c:pt>
                      <c:pt idx="2590">
                        <c:v>-1.107935064824993</c:v>
                      </c:pt>
                      <c:pt idx="2591">
                        <c:v>-1.008549627984767</c:v>
                      </c:pt>
                      <c:pt idx="2592">
                        <c:v>-1.00554574348569</c:v>
                      </c:pt>
                      <c:pt idx="2593">
                        <c:v>-0.8299509463705006</c:v>
                      </c:pt>
                      <c:pt idx="2594">
                        <c:v>-0.76240022420816767</c:v>
                      </c:pt>
                      <c:pt idx="2595">
                        <c:v>-0.72979142545148068</c:v>
                      </c:pt>
                      <c:pt idx="2596">
                        <c:v>-0.70738926960708048</c:v>
                      </c:pt>
                      <c:pt idx="2597">
                        <c:v>-0.7597151771282703</c:v>
                      </c:pt>
                      <c:pt idx="2598">
                        <c:v>-0.71102343938068335</c:v>
                      </c:pt>
                      <c:pt idx="2599">
                        <c:v>-0.61980201166103166</c:v>
                      </c:pt>
                      <c:pt idx="2600">
                        <c:v>-0.68764116624503979</c:v>
                      </c:pt>
                      <c:pt idx="2601">
                        <c:v>-0.47478169331889658</c:v>
                      </c:pt>
                      <c:pt idx="2602">
                        <c:v>-0.34900221731506298</c:v>
                      </c:pt>
                      <c:pt idx="2603">
                        <c:v>-0.26236060428279051</c:v>
                      </c:pt>
                      <c:pt idx="2604">
                        <c:v>-0.21361537712031561</c:v>
                      </c:pt>
                      <c:pt idx="2605">
                        <c:v>-0.22407191966332191</c:v>
                      </c:pt>
                      <c:pt idx="2606">
                        <c:v>-0.27814148275761102</c:v>
                      </c:pt>
                      <c:pt idx="2607">
                        <c:v>-0.29492273888859361</c:v>
                      </c:pt>
                      <c:pt idx="2608">
                        <c:v>-0.25948968153709828</c:v>
                      </c:pt>
                      <c:pt idx="2609">
                        <c:v>-0.28884074248155273</c:v>
                      </c:pt>
                      <c:pt idx="2610">
                        <c:v>-0.36048863306662698</c:v>
                      </c:pt>
                      <c:pt idx="2611">
                        <c:v>-0.50125611782191304</c:v>
                      </c:pt>
                      <c:pt idx="2612">
                        <c:v>-0.36297029354167248</c:v>
                      </c:pt>
                      <c:pt idx="2613">
                        <c:v>-0.1054415784686424</c:v>
                      </c:pt>
                      <c:pt idx="2614">
                        <c:v>0.1272619404545626</c:v>
                      </c:pt>
                      <c:pt idx="2615">
                        <c:v>8.3571900816569525E-2</c:v>
                      </c:pt>
                      <c:pt idx="2616">
                        <c:v>1.9359524030089319E-2</c:v>
                      </c:pt>
                      <c:pt idx="2617">
                        <c:v>4.3799957792674843E-2</c:v>
                      </c:pt>
                      <c:pt idx="2618">
                        <c:v>-9.8550657822914181E-2</c:v>
                      </c:pt>
                      <c:pt idx="2619">
                        <c:v>-0.26833494131946051</c:v>
                      </c:pt>
                      <c:pt idx="2620">
                        <c:v>-0.29412339959352829</c:v>
                      </c:pt>
                      <c:pt idx="2621">
                        <c:v>-0.1742476642679586</c:v>
                      </c:pt>
                      <c:pt idx="2622">
                        <c:v>-8.7808824995525406E-2</c:v>
                      </c:pt>
                      <c:pt idx="2623">
                        <c:v>7.4831100846721441E-2</c:v>
                      </c:pt>
                      <c:pt idx="2624">
                        <c:v>0.24579459602824369</c:v>
                      </c:pt>
                      <c:pt idx="2625">
                        <c:v>0.60179692703389842</c:v>
                      </c:pt>
                      <c:pt idx="2626">
                        <c:v>0.926288953541617</c:v>
                      </c:pt>
                      <c:pt idx="2627">
                        <c:v>1.1143217165456281</c:v>
                      </c:pt>
                      <c:pt idx="2628">
                        <c:v>0.93736999085936401</c:v>
                      </c:pt>
                      <c:pt idx="2629">
                        <c:v>0.61511390532993493</c:v>
                      </c:pt>
                      <c:pt idx="2630">
                        <c:v>0.4264092288461504</c:v>
                      </c:pt>
                      <c:pt idx="2631">
                        <c:v>0.36580678528503158</c:v>
                      </c:pt>
                      <c:pt idx="2632">
                        <c:v>4.5266702759371877E-2</c:v>
                      </c:pt>
                      <c:pt idx="2633">
                        <c:v>4.6539077938927469E-2</c:v>
                      </c:pt>
                      <c:pt idx="2634">
                        <c:v>1.207623876480792E-2</c:v>
                      </c:pt>
                      <c:pt idx="2635">
                        <c:v>-4.1398004208841863E-2</c:v>
                      </c:pt>
                      <c:pt idx="2636">
                        <c:v>-3.9902720315727662E-2</c:v>
                      </c:pt>
                      <c:pt idx="2637">
                        <c:v>-0.1214108055413731</c:v>
                      </c:pt>
                      <c:pt idx="2638">
                        <c:v>-0.16802129385096071</c:v>
                      </c:pt>
                      <c:pt idx="2639">
                        <c:v>-0.27022687457993461</c:v>
                      </c:pt>
                      <c:pt idx="2640">
                        <c:v>-0.40935112533333412</c:v>
                      </c:pt>
                      <c:pt idx="2641">
                        <c:v>-0.40414929728099591</c:v>
                      </c:pt>
                      <c:pt idx="2642">
                        <c:v>-0.60475034947329986</c:v>
                      </c:pt>
                      <c:pt idx="2643">
                        <c:v>-0.68485590606516344</c:v>
                      </c:pt>
                      <c:pt idx="2644">
                        <c:v>-0.4804277953734033</c:v>
                      </c:pt>
                      <c:pt idx="2645">
                        <c:v>-0.3619249455777071</c:v>
                      </c:pt>
                      <c:pt idx="2646">
                        <c:v>-0.3473267749793954</c:v>
                      </c:pt>
                      <c:pt idx="2647">
                        <c:v>-0.18791013278705929</c:v>
                      </c:pt>
                      <c:pt idx="2648">
                        <c:v>0.22299038638861199</c:v>
                      </c:pt>
                      <c:pt idx="2649">
                        <c:v>0.84135288538590525</c:v>
                      </c:pt>
                      <c:pt idx="2650">
                        <c:v>1.222488830615128</c:v>
                      </c:pt>
                      <c:pt idx="2651">
                        <c:v>1.5343313991076459</c:v>
                      </c:pt>
                      <c:pt idx="2652">
                        <c:v>1.4287327802984739</c:v>
                      </c:pt>
                      <c:pt idx="2653">
                        <c:v>1.3373675285947051</c:v>
                      </c:pt>
                      <c:pt idx="2654">
                        <c:v>1.4550938933106721</c:v>
                      </c:pt>
                      <c:pt idx="2655">
                        <c:v>1.648232272352858</c:v>
                      </c:pt>
                      <c:pt idx="2656">
                        <c:v>1.5795405255470589</c:v>
                      </c:pt>
                      <c:pt idx="2657">
                        <c:v>1.424695451097578</c:v>
                      </c:pt>
                      <c:pt idx="2658">
                        <c:v>1.267942143707034</c:v>
                      </c:pt>
                      <c:pt idx="2659">
                        <c:v>0.81038435075898363</c:v>
                      </c:pt>
                      <c:pt idx="2660">
                        <c:v>0.36465001131844682</c:v>
                      </c:pt>
                      <c:pt idx="2661">
                        <c:v>8.06176123299992E-2</c:v>
                      </c:pt>
                      <c:pt idx="2662">
                        <c:v>9.7708221543033481E-4</c:v>
                      </c:pt>
                      <c:pt idx="2663">
                        <c:v>-0.25424232067978358</c:v>
                      </c:pt>
                      <c:pt idx="2664">
                        <c:v>-0.38574889262442802</c:v>
                      </c:pt>
                      <c:pt idx="2665">
                        <c:v>-0.51174702253694637</c:v>
                      </c:pt>
                      <c:pt idx="2666">
                        <c:v>-0.45421077771245782</c:v>
                      </c:pt>
                      <c:pt idx="2667">
                        <c:v>-0.2374427871849662</c:v>
                      </c:pt>
                      <c:pt idx="2668">
                        <c:v>-7.2140636992725077E-2</c:v>
                      </c:pt>
                      <c:pt idx="2669">
                        <c:v>1.348392571240792E-3</c:v>
                      </c:pt>
                      <c:pt idx="2670">
                        <c:v>1.6555021391485231E-3</c:v>
                      </c:pt>
                      <c:pt idx="2671">
                        <c:v>0.12220347378476951</c:v>
                      </c:pt>
                      <c:pt idx="2672">
                        <c:v>0.16924882619088741</c:v>
                      </c:pt>
                      <c:pt idx="2673">
                        <c:v>0.21358005334203459</c:v>
                      </c:pt>
                      <c:pt idx="2674">
                        <c:v>0.46996566144732838</c:v>
                      </c:pt>
                      <c:pt idx="2675">
                        <c:v>0.76019628029367992</c:v>
                      </c:pt>
                      <c:pt idx="2676">
                        <c:v>0.86856355115980544</c:v>
                      </c:pt>
                      <c:pt idx="2677">
                        <c:v>0.91713159395792632</c:v>
                      </c:pt>
                      <c:pt idx="2678">
                        <c:v>1.017629829596757</c:v>
                      </c:pt>
                      <c:pt idx="2679">
                        <c:v>1.255008664325471</c:v>
                      </c:pt>
                      <c:pt idx="2680">
                        <c:v>1.426038312060705</c:v>
                      </c:pt>
                      <c:pt idx="2681">
                        <c:v>1.441409534030621</c:v>
                      </c:pt>
                      <c:pt idx="2682">
                        <c:v>1.4314658225436141</c:v>
                      </c:pt>
                      <c:pt idx="2683">
                        <c:v>1.378014746883359</c:v>
                      </c:pt>
                      <c:pt idx="2684">
                        <c:v>1.4592618920190461</c:v>
                      </c:pt>
                      <c:pt idx="2685">
                        <c:v>1.5384646158012909</c:v>
                      </c:pt>
                      <c:pt idx="2686">
                        <c:v>1.5635472683385421</c:v>
                      </c:pt>
                      <c:pt idx="2687">
                        <c:v>1.653318686208785</c:v>
                      </c:pt>
                      <c:pt idx="2688">
                        <c:v>1.7405940054243181</c:v>
                      </c:pt>
                      <c:pt idx="2689">
                        <c:v>1.802207782324234</c:v>
                      </c:pt>
                      <c:pt idx="2690">
                        <c:v>1.8633160265229549</c:v>
                      </c:pt>
                      <c:pt idx="2691">
                        <c:v>1.9665871110725781</c:v>
                      </c:pt>
                      <c:pt idx="2692">
                        <c:v>1.986029971920259</c:v>
                      </c:pt>
                      <c:pt idx="2693">
                        <c:v>1.8826264148555549</c:v>
                      </c:pt>
                      <c:pt idx="2694">
                        <c:v>1.824647378318728</c:v>
                      </c:pt>
                      <c:pt idx="2695">
                        <c:v>1.9248605933680101</c:v>
                      </c:pt>
                      <c:pt idx="2696">
                        <c:v>2.07923432426134</c:v>
                      </c:pt>
                      <c:pt idx="2697">
                        <c:v>2.1651794035492942</c:v>
                      </c:pt>
                      <c:pt idx="2698">
                        <c:v>2.3253002621070271</c:v>
                      </c:pt>
                      <c:pt idx="2699">
                        <c:v>2.417154713643634</c:v>
                      </c:pt>
                      <c:pt idx="2700">
                        <c:v>2.3647262129079381</c:v>
                      </c:pt>
                      <c:pt idx="2701">
                        <c:v>2.4312095837200021</c:v>
                      </c:pt>
                      <c:pt idx="2702">
                        <c:v>2.5828665011437559</c:v>
                      </c:pt>
                      <c:pt idx="2703">
                        <c:v>2.5394493703459888</c:v>
                      </c:pt>
                      <c:pt idx="2704">
                        <c:v>2.398783496406323</c:v>
                      </c:pt>
                      <c:pt idx="2705">
                        <c:v>2.109815281592395</c:v>
                      </c:pt>
                      <c:pt idx="2706">
                        <c:v>1.774786802174215</c:v>
                      </c:pt>
                      <c:pt idx="2707">
                        <c:v>1.760904790780615</c:v>
                      </c:pt>
                      <c:pt idx="2708">
                        <c:v>1.938492849884849</c:v>
                      </c:pt>
                      <c:pt idx="2709">
                        <c:v>2.112251942514729</c:v>
                      </c:pt>
                      <c:pt idx="2710">
                        <c:v>2.1680946749302068</c:v>
                      </c:pt>
                      <c:pt idx="2711">
                        <c:v>2.2203553287101392</c:v>
                      </c:pt>
                      <c:pt idx="2712">
                        <c:v>2.312340446946032</c:v>
                      </c:pt>
                      <c:pt idx="2713">
                        <c:v>2.3836863233031789</c:v>
                      </c:pt>
                      <c:pt idx="2714">
                        <c:v>2.511270102795859</c:v>
                      </c:pt>
                      <c:pt idx="2715">
                        <c:v>2.4676686010097391</c:v>
                      </c:pt>
                      <c:pt idx="2716">
                        <c:v>2.371128292866294</c:v>
                      </c:pt>
                      <c:pt idx="2717">
                        <c:v>2.456454611117866</c:v>
                      </c:pt>
                      <c:pt idx="2718">
                        <c:v>2.595681129365909</c:v>
                      </c:pt>
                      <c:pt idx="2719">
                        <c:v>2.7842315199247278</c:v>
                      </c:pt>
                      <c:pt idx="2720">
                        <c:v>3.0491509891938109</c:v>
                      </c:pt>
                      <c:pt idx="2721">
                        <c:v>3.206223437297449</c:v>
                      </c:pt>
                      <c:pt idx="2722">
                        <c:v>3.3791081039102</c:v>
                      </c:pt>
                      <c:pt idx="2723">
                        <c:v>3.4114882311394381</c:v>
                      </c:pt>
                      <c:pt idx="2724">
                        <c:v>3.516223857688741</c:v>
                      </c:pt>
                      <c:pt idx="2725">
                        <c:v>3.6537825547661038</c:v>
                      </c:pt>
                      <c:pt idx="2726">
                        <c:v>3.8001840428555238</c:v>
                      </c:pt>
                      <c:pt idx="2727">
                        <c:v>3.6684220342881759</c:v>
                      </c:pt>
                      <c:pt idx="2728">
                        <c:v>3.3847571145689752</c:v>
                      </c:pt>
                      <c:pt idx="2729">
                        <c:v>3.1380743532164899</c:v>
                      </c:pt>
                      <c:pt idx="2730">
                        <c:v>2.9247936666084948</c:v>
                      </c:pt>
                      <c:pt idx="2731">
                        <c:v>2.8566290422380129</c:v>
                      </c:pt>
                      <c:pt idx="2732">
                        <c:v>2.9245824135388681</c:v>
                      </c:pt>
                      <c:pt idx="2733">
                        <c:v>3.2168656561098361</c:v>
                      </c:pt>
                      <c:pt idx="2734">
                        <c:v>3.58498043243155</c:v>
                      </c:pt>
                      <c:pt idx="2735">
                        <c:v>3.8790120518771598</c:v>
                      </c:pt>
                      <c:pt idx="2736">
                        <c:v>4.0428330252044304</c:v>
                      </c:pt>
                      <c:pt idx="2737">
                        <c:v>3.9314739041719942</c:v>
                      </c:pt>
                      <c:pt idx="2738">
                        <c:v>3.8153940092542711</c:v>
                      </c:pt>
                      <c:pt idx="2739">
                        <c:v>3.7188958890351449</c:v>
                      </c:pt>
                      <c:pt idx="2740">
                        <c:v>3.8312248274305252</c:v>
                      </c:pt>
                      <c:pt idx="2741">
                        <c:v>4.1183512193821752</c:v>
                      </c:pt>
                      <c:pt idx="2742">
                        <c:v>4.2884816325800266</c:v>
                      </c:pt>
                      <c:pt idx="2743">
                        <c:v>4.1457043637739543</c:v>
                      </c:pt>
                      <c:pt idx="2744">
                        <c:v>4.1410600021320327</c:v>
                      </c:pt>
                      <c:pt idx="2745">
                        <c:v>4.2139306148094002</c:v>
                      </c:pt>
                      <c:pt idx="2746">
                        <c:v>4.3672045681823306</c:v>
                      </c:pt>
                      <c:pt idx="2747">
                        <c:v>4.689276948458958</c:v>
                      </c:pt>
                      <c:pt idx="2748">
                        <c:v>4.9116972359883251</c:v>
                      </c:pt>
                      <c:pt idx="2749">
                        <c:v>5.1240578353371209</c:v>
                      </c:pt>
                      <c:pt idx="2750">
                        <c:v>5.2679756695160993</c:v>
                      </c:pt>
                      <c:pt idx="2751">
                        <c:v>5.3231847576977271</c:v>
                      </c:pt>
                      <c:pt idx="2752">
                        <c:v>5.182600316964951</c:v>
                      </c:pt>
                      <c:pt idx="2753">
                        <c:v>5.0362084045395656</c:v>
                      </c:pt>
                      <c:pt idx="2754">
                        <c:v>4.8907043345939911</c:v>
                      </c:pt>
                      <c:pt idx="2755">
                        <c:v>4.839928705060597</c:v>
                      </c:pt>
                      <c:pt idx="2756">
                        <c:v>4.8828413424472652</c:v>
                      </c:pt>
                      <c:pt idx="2757">
                        <c:v>4.9965024901876829</c:v>
                      </c:pt>
                      <c:pt idx="2758">
                        <c:v>4.949445378844378</c:v>
                      </c:pt>
                      <c:pt idx="2759">
                        <c:v>4.8432390608867708</c:v>
                      </c:pt>
                      <c:pt idx="2760">
                        <c:v>4.9088566315977067</c:v>
                      </c:pt>
                      <c:pt idx="2761">
                        <c:v>4.8254870625921553</c:v>
                      </c:pt>
                      <c:pt idx="2762">
                        <c:v>4.6520792606993293</c:v>
                      </c:pt>
                      <c:pt idx="2763">
                        <c:v>4.5966928240406881</c:v>
                      </c:pt>
                      <c:pt idx="2764">
                        <c:v>4.7330739308227514</c:v>
                      </c:pt>
                      <c:pt idx="2765">
                        <c:v>4.7485082042278037</c:v>
                      </c:pt>
                      <c:pt idx="2766">
                        <c:v>4.6782347895158631</c:v>
                      </c:pt>
                      <c:pt idx="2767">
                        <c:v>4.3091988804253898</c:v>
                      </c:pt>
                      <c:pt idx="2768">
                        <c:v>4.0271557595261669</c:v>
                      </c:pt>
                      <c:pt idx="2769">
                        <c:v>3.8024877053923949</c:v>
                      </c:pt>
                      <c:pt idx="2770">
                        <c:v>3.7299657880839772</c:v>
                      </c:pt>
                      <c:pt idx="2771">
                        <c:v>3.776324951474606</c:v>
                      </c:pt>
                      <c:pt idx="2772">
                        <c:v>3.93194195791009</c:v>
                      </c:pt>
                      <c:pt idx="2773">
                        <c:v>4.0968344321791257</c:v>
                      </c:pt>
                      <c:pt idx="2774">
                        <c:v>4.203687171369797</c:v>
                      </c:pt>
                      <c:pt idx="2775">
                        <c:v>4.1633071926054308</c:v>
                      </c:pt>
                      <c:pt idx="2776">
                        <c:v>4.0090161864275711</c:v>
                      </c:pt>
                      <c:pt idx="2777">
                        <c:v>3.960794694541228</c:v>
                      </c:pt>
                      <c:pt idx="2778">
                        <c:v>4.0985975408488864</c:v>
                      </c:pt>
                      <c:pt idx="2779">
                        <c:v>4.2231901000098242</c:v>
                      </c:pt>
                      <c:pt idx="2780">
                        <c:v>4.1295494639912018</c:v>
                      </c:pt>
                      <c:pt idx="2781">
                        <c:v>4.2293261627622263</c:v>
                      </c:pt>
                      <c:pt idx="2782">
                        <c:v>4.4777012360324102</c:v>
                      </c:pt>
                      <c:pt idx="2783">
                        <c:v>4.6997268237852259</c:v>
                      </c:pt>
                      <c:pt idx="2784">
                        <c:v>4.9064721400047464</c:v>
                      </c:pt>
                      <c:pt idx="2785">
                        <c:v>4.9416401386969966</c:v>
                      </c:pt>
                      <c:pt idx="2786">
                        <c:v>4.8821961611168732</c:v>
                      </c:pt>
                      <c:pt idx="2787">
                        <c:v>4.610159534600915</c:v>
                      </c:pt>
                      <c:pt idx="2788">
                        <c:v>4.4062035751401121</c:v>
                      </c:pt>
                      <c:pt idx="2789">
                        <c:v>4.2284650375033976</c:v>
                      </c:pt>
                      <c:pt idx="2790">
                        <c:v>4.0587038237979431</c:v>
                      </c:pt>
                      <c:pt idx="2791">
                        <c:v>3.8453187054279909</c:v>
                      </c:pt>
                      <c:pt idx="2792">
                        <c:v>3.7675927330126231</c:v>
                      </c:pt>
                      <c:pt idx="2793">
                        <c:v>3.7884361535959248</c:v>
                      </c:pt>
                      <c:pt idx="2794">
                        <c:v>3.8541509034675272</c:v>
                      </c:pt>
                      <c:pt idx="2795">
                        <c:v>3.7871329532386411</c:v>
                      </c:pt>
                      <c:pt idx="2796">
                        <c:v>3.878369376585229</c:v>
                      </c:pt>
                      <c:pt idx="2797">
                        <c:v>3.9648597765014961</c:v>
                      </c:pt>
                      <c:pt idx="2798">
                        <c:v>4.1718915381055144</c:v>
                      </c:pt>
                      <c:pt idx="2799">
                        <c:v>4.3639516350273162</c:v>
                      </c:pt>
                      <c:pt idx="2800">
                        <c:v>4.3876669976480551</c:v>
                      </c:pt>
                      <c:pt idx="2801">
                        <c:v>4.2474230296108502</c:v>
                      </c:pt>
                      <c:pt idx="2802">
                        <c:v>4.2205856770121821</c:v>
                      </c:pt>
                      <c:pt idx="2803">
                        <c:v>4.3978587514868837</c:v>
                      </c:pt>
                      <c:pt idx="2804">
                        <c:v>4.3976981915859108</c:v>
                      </c:pt>
                      <c:pt idx="2805">
                        <c:v>4.3436638038651312</c:v>
                      </c:pt>
                      <c:pt idx="2806">
                        <c:v>4.1372504151632636</c:v>
                      </c:pt>
                      <c:pt idx="2807">
                        <c:v>4.0337690752825477</c:v>
                      </c:pt>
                      <c:pt idx="2808">
                        <c:v>3.8039593655752251</c:v>
                      </c:pt>
                      <c:pt idx="2809">
                        <c:v>3.5291071792427999</c:v>
                      </c:pt>
                      <c:pt idx="2810">
                        <c:v>3.4586419049121391</c:v>
                      </c:pt>
                      <c:pt idx="2811">
                        <c:v>3.5341117288559332</c:v>
                      </c:pt>
                      <c:pt idx="2812">
                        <c:v>3.6173604384911031</c:v>
                      </c:pt>
                      <c:pt idx="2813">
                        <c:v>3.5662714798237678</c:v>
                      </c:pt>
                      <c:pt idx="2814">
                        <c:v>3.505489046399068</c:v>
                      </c:pt>
                      <c:pt idx="2815">
                        <c:v>3.5684827731873869</c:v>
                      </c:pt>
                      <c:pt idx="2816">
                        <c:v>3.7430010616439859</c:v>
                      </c:pt>
                      <c:pt idx="2817">
                        <c:v>3.735647166995502</c:v>
                      </c:pt>
                      <c:pt idx="2818">
                        <c:v>3.7130677131972121</c:v>
                      </c:pt>
                      <c:pt idx="2819">
                        <c:v>3.6955284215576989</c:v>
                      </c:pt>
                      <c:pt idx="2820">
                        <c:v>3.7664949075401131</c:v>
                      </c:pt>
                      <c:pt idx="2821">
                        <c:v>3.764679399196122</c:v>
                      </c:pt>
                      <c:pt idx="2822">
                        <c:v>3.490756459095858</c:v>
                      </c:pt>
                      <c:pt idx="2823">
                        <c:v>3.279759680887075</c:v>
                      </c:pt>
                      <c:pt idx="2824">
                        <c:v>3.0683443047158132</c:v>
                      </c:pt>
                      <c:pt idx="2825">
                        <c:v>2.953579704196418</c:v>
                      </c:pt>
                      <c:pt idx="2826">
                        <c:v>2.8456197928869549</c:v>
                      </c:pt>
                      <c:pt idx="2827">
                        <c:v>2.8626079975550018</c:v>
                      </c:pt>
                      <c:pt idx="2828">
                        <c:v>2.8049986318535409</c:v>
                      </c:pt>
                      <c:pt idx="2829">
                        <c:v>2.8227081824735891</c:v>
                      </c:pt>
                      <c:pt idx="2830">
                        <c:v>2.760868286451291</c:v>
                      </c:pt>
                      <c:pt idx="2831">
                        <c:v>2.5689632047934041</c:v>
                      </c:pt>
                      <c:pt idx="2832">
                        <c:v>2.1132842322969969</c:v>
                      </c:pt>
                      <c:pt idx="2833">
                        <c:v>1.8061107666068339</c:v>
                      </c:pt>
                      <c:pt idx="2834">
                        <c:v>1.7163526813125261</c:v>
                      </c:pt>
                      <c:pt idx="2835">
                        <c:v>1.60183739063792</c:v>
                      </c:pt>
                      <c:pt idx="2836">
                        <c:v>1.632639294132423</c:v>
                      </c:pt>
                      <c:pt idx="2837">
                        <c:v>1.7252692905033491</c:v>
                      </c:pt>
                      <c:pt idx="2838">
                        <c:v>1.947974682035162</c:v>
                      </c:pt>
                      <c:pt idx="2839">
                        <c:v>1.9537089495110651</c:v>
                      </c:pt>
                      <c:pt idx="2840">
                        <c:v>1.7115596105313251</c:v>
                      </c:pt>
                      <c:pt idx="2841">
                        <c:v>1.3382750048662191</c:v>
                      </c:pt>
                      <c:pt idx="2842">
                        <c:v>1.207274038062</c:v>
                      </c:pt>
                      <c:pt idx="2843">
                        <c:v>1.227305859360188</c:v>
                      </c:pt>
                      <c:pt idx="2844">
                        <c:v>1.1721573434940169</c:v>
                      </c:pt>
                      <c:pt idx="2845">
                        <c:v>1.0995392285233441</c:v>
                      </c:pt>
                      <c:pt idx="2846">
                        <c:v>1.1481103789403579</c:v>
                      </c:pt>
                      <c:pt idx="2847">
                        <c:v>1.2034937264979439</c:v>
                      </c:pt>
                      <c:pt idx="2848">
                        <c:v>1.1505111015145819</c:v>
                      </c:pt>
                      <c:pt idx="2849">
                        <c:v>1.1501306489564549</c:v>
                      </c:pt>
                      <c:pt idx="2850">
                        <c:v>1.165704470325063</c:v>
                      </c:pt>
                      <c:pt idx="2851">
                        <c:v>1.149945067041833</c:v>
                      </c:pt>
                      <c:pt idx="2852">
                        <c:v>1.08034361824937</c:v>
                      </c:pt>
                      <c:pt idx="2853">
                        <c:v>0.95171764576718754</c:v>
                      </c:pt>
                      <c:pt idx="2854">
                        <c:v>0.9102935534201636</c:v>
                      </c:pt>
                      <c:pt idx="2855">
                        <c:v>0.8131171785046527</c:v>
                      </c:pt>
                      <c:pt idx="2856">
                        <c:v>0.73978813831412416</c:v>
                      </c:pt>
                      <c:pt idx="2857">
                        <c:v>0.58783691770051416</c:v>
                      </c:pt>
                      <c:pt idx="2858">
                        <c:v>0.49189204533665543</c:v>
                      </c:pt>
                      <c:pt idx="2859">
                        <c:v>0.41483251814912381</c:v>
                      </c:pt>
                      <c:pt idx="2860">
                        <c:v>0.32742186168483151</c:v>
                      </c:pt>
                      <c:pt idx="2861">
                        <c:v>0.25875632165605261</c:v>
                      </c:pt>
                      <c:pt idx="2862">
                        <c:v>0.18316396736140611</c:v>
                      </c:pt>
                      <c:pt idx="2863">
                        <c:v>0.1443114179581351</c:v>
                      </c:pt>
                      <c:pt idx="2864">
                        <c:v>0.20750754643162489</c:v>
                      </c:pt>
                      <c:pt idx="2865">
                        <c:v>0.12386501437415701</c:v>
                      </c:pt>
                      <c:pt idx="2866">
                        <c:v>7.8390799468853925E-2</c:v>
                      </c:pt>
                      <c:pt idx="2867">
                        <c:v>8.4714083744810015E-2</c:v>
                      </c:pt>
                      <c:pt idx="2868">
                        <c:v>0.14602472035208891</c:v>
                      </c:pt>
                      <c:pt idx="2869">
                        <c:v>0.14710583302054231</c:v>
                      </c:pt>
                      <c:pt idx="2870">
                        <c:v>0.18749371295576131</c:v>
                      </c:pt>
                      <c:pt idx="2871">
                        <c:v>0.28085998072637769</c:v>
                      </c:pt>
                      <c:pt idx="2872">
                        <c:v>0.51490856575652066</c:v>
                      </c:pt>
                      <c:pt idx="2873">
                        <c:v>0.66171159218626796</c:v>
                      </c:pt>
                      <c:pt idx="2874">
                        <c:v>0.68473299330383441</c:v>
                      </c:pt>
                      <c:pt idx="2875">
                        <c:v>0.83000010907236332</c:v>
                      </c:pt>
                      <c:pt idx="2876">
                        <c:v>0.91778593686883392</c:v>
                      </c:pt>
                      <c:pt idx="2877">
                        <c:v>0.80281215827589558</c:v>
                      </c:pt>
                      <c:pt idx="2878">
                        <c:v>0.87006310218984895</c:v>
                      </c:pt>
                      <c:pt idx="2879">
                        <c:v>0.92644154870493134</c:v>
                      </c:pt>
                      <c:pt idx="2880">
                        <c:v>0.86607240788610373</c:v>
                      </c:pt>
                      <c:pt idx="2881">
                        <c:v>0.88749071393125589</c:v>
                      </c:pt>
                      <c:pt idx="2882">
                        <c:v>0.81299474775965275</c:v>
                      </c:pt>
                      <c:pt idx="2883">
                        <c:v>0.75760084310689157</c:v>
                      </c:pt>
                      <c:pt idx="2884">
                        <c:v>0.53559741952678042</c:v>
                      </c:pt>
                      <c:pt idx="2885">
                        <c:v>0.69143443507498759</c:v>
                      </c:pt>
                      <c:pt idx="2886">
                        <c:v>0.9002876396347077</c:v>
                      </c:pt>
                      <c:pt idx="2887">
                        <c:v>1.012384956470713</c:v>
                      </c:pt>
                      <c:pt idx="2888">
                        <c:v>0.79996150434975599</c:v>
                      </c:pt>
                      <c:pt idx="2889">
                        <c:v>-0.66967121696461496</c:v>
                      </c:pt>
                      <c:pt idx="2890">
                        <c:v>-0.97656661594627681</c:v>
                      </c:pt>
                      <c:pt idx="2891">
                        <c:v>-0.19816107678781791</c:v>
                      </c:pt>
                      <c:pt idx="2892">
                        <c:v>0.17599436582801109</c:v>
                      </c:pt>
                      <c:pt idx="2893">
                        <c:v>1.1933377810046499</c:v>
                      </c:pt>
                      <c:pt idx="2894">
                        <c:v>1.332049631241877</c:v>
                      </c:pt>
                      <c:pt idx="2895">
                        <c:v>1.454684672531017</c:v>
                      </c:pt>
                      <c:pt idx="2896">
                        <c:v>1.551503826851979</c:v>
                      </c:pt>
                      <c:pt idx="2897">
                        <c:v>1.1467795286561111</c:v>
                      </c:pt>
                      <c:pt idx="2898">
                        <c:v>0.80925398197451393</c:v>
                      </c:pt>
                      <c:pt idx="2899">
                        <c:v>0.76075790991283831</c:v>
                      </c:pt>
                      <c:pt idx="2900">
                        <c:v>0.7576481081259645</c:v>
                      </c:pt>
                      <c:pt idx="2901">
                        <c:v>0.63321535990991051</c:v>
                      </c:pt>
                      <c:pt idx="2902">
                        <c:v>0.38330218270884681</c:v>
                      </c:pt>
                      <c:pt idx="2903">
                        <c:v>8.8960196260800276E-2</c:v>
                      </c:pt>
                      <c:pt idx="2904">
                        <c:v>-5.6395615859416277E-2</c:v>
                      </c:pt>
                      <c:pt idx="2905">
                        <c:v>-0.1149331470392882</c:v>
                      </c:pt>
                      <c:pt idx="2906">
                        <c:v>3.2424303412232243E-2</c:v>
                      </c:pt>
                      <c:pt idx="2907">
                        <c:v>0.21486521408343809</c:v>
                      </c:pt>
                      <c:pt idx="2908">
                        <c:v>0.25887911518728068</c:v>
                      </c:pt>
                      <c:pt idx="2909">
                        <c:v>0.26052585974501002</c:v>
                      </c:pt>
                      <c:pt idx="2910">
                        <c:v>0.22536932278919289</c:v>
                      </c:pt>
                      <c:pt idx="2911">
                        <c:v>0.18025933792956231</c:v>
                      </c:pt>
                      <c:pt idx="2912">
                        <c:v>0.1224003482054115</c:v>
                      </c:pt>
                      <c:pt idx="2913">
                        <c:v>4.475702725789913E-2</c:v>
                      </c:pt>
                      <c:pt idx="2914">
                        <c:v>4.5662642053288391E-2</c:v>
                      </c:pt>
                      <c:pt idx="2915">
                        <c:v>-4.0175636078160687E-2</c:v>
                      </c:pt>
                      <c:pt idx="2916">
                        <c:v>-0.32010239726980211</c:v>
                      </c:pt>
                      <c:pt idx="2917">
                        <c:v>-0.52285465031970868</c:v>
                      </c:pt>
                      <c:pt idx="2918">
                        <c:v>-0.74289061738006656</c:v>
                      </c:pt>
                      <c:pt idx="2919">
                        <c:v>-0.76513520120068468</c:v>
                      </c:pt>
                      <c:pt idx="2920">
                        <c:v>-0.73233167022053136</c:v>
                      </c:pt>
                      <c:pt idx="2921">
                        <c:v>-0.7045415859419254</c:v>
                      </c:pt>
                      <c:pt idx="2922">
                        <c:v>-0.72875029601729846</c:v>
                      </c:pt>
                      <c:pt idx="2923">
                        <c:v>-0.51368513527839499</c:v>
                      </c:pt>
                      <c:pt idx="2924">
                        <c:v>-0.17827327901356479</c:v>
                      </c:pt>
                      <c:pt idx="2925">
                        <c:v>-6.8061115076674386E-3</c:v>
                      </c:pt>
                      <c:pt idx="2926">
                        <c:v>3.6524339640022253E-2</c:v>
                      </c:pt>
                      <c:pt idx="2927">
                        <c:v>1.8657869954758821E-2</c:v>
                      </c:pt>
                      <c:pt idx="2928">
                        <c:v>-3.9691324948643428E-2</c:v>
                      </c:pt>
                      <c:pt idx="2929">
                        <c:v>-6.2437540972382563E-2</c:v>
                      </c:pt>
                      <c:pt idx="2930">
                        <c:v>-0.1965183971925071</c:v>
                      </c:pt>
                      <c:pt idx="2931">
                        <c:v>-0.34983605825904368</c:v>
                      </c:pt>
                      <c:pt idx="2932">
                        <c:v>-0.5291697331739581</c:v>
                      </c:pt>
                      <c:pt idx="2933">
                        <c:v>-0.55747649965187918</c:v>
                      </c:pt>
                      <c:pt idx="2934">
                        <c:v>-0.4342215710450944</c:v>
                      </c:pt>
                      <c:pt idx="2935">
                        <c:v>-7.9348380010595881E-2</c:v>
                      </c:pt>
                      <c:pt idx="2936">
                        <c:v>0.45628375571413821</c:v>
                      </c:pt>
                      <c:pt idx="2937">
                        <c:v>0.84906489380967598</c:v>
                      </c:pt>
                      <c:pt idx="2938">
                        <c:v>1.254549723908897</c:v>
                      </c:pt>
                      <c:pt idx="2939">
                        <c:v>1.656605022096334</c:v>
                      </c:pt>
                      <c:pt idx="2940">
                        <c:v>2.1329810894391881</c:v>
                      </c:pt>
                      <c:pt idx="2941">
                        <c:v>2.255871019793497</c:v>
                      </c:pt>
                      <c:pt idx="2942">
                        <c:v>2.19713038922304</c:v>
                      </c:pt>
                      <c:pt idx="2943">
                        <c:v>2.0475745792624109</c:v>
                      </c:pt>
                      <c:pt idx="2944">
                        <c:v>1.862142030792995</c:v>
                      </c:pt>
                      <c:pt idx="2945">
                        <c:v>1.858596829527742</c:v>
                      </c:pt>
                      <c:pt idx="2946">
                        <c:v>1.9921247049161701</c:v>
                      </c:pt>
                      <c:pt idx="2947">
                        <c:v>1.9772675805693809</c:v>
                      </c:pt>
                      <c:pt idx="2948">
                        <c:v>1.8518200071883699</c:v>
                      </c:pt>
                      <c:pt idx="2949">
                        <c:v>1.9807265261306599</c:v>
                      </c:pt>
                      <c:pt idx="2950">
                        <c:v>1.9589971917512781</c:v>
                      </c:pt>
                      <c:pt idx="2951">
                        <c:v>1.8191399133387629</c:v>
                      </c:pt>
                      <c:pt idx="2952">
                        <c:v>1.7683730401529349</c:v>
                      </c:pt>
                      <c:pt idx="2953">
                        <c:v>1.824637504201184</c:v>
                      </c:pt>
                      <c:pt idx="2954">
                        <c:v>1.9310026893024219</c:v>
                      </c:pt>
                      <c:pt idx="2955">
                        <c:v>2.0461778942508251</c:v>
                      </c:pt>
                      <c:pt idx="2956">
                        <c:v>2.0679868555628209</c:v>
                      </c:pt>
                      <c:pt idx="2957">
                        <c:v>1.894139150521694</c:v>
                      </c:pt>
                      <c:pt idx="2958">
                        <c:v>1.461770828707752</c:v>
                      </c:pt>
                      <c:pt idx="2959">
                        <c:v>1.29078229166999</c:v>
                      </c:pt>
                      <c:pt idx="2960">
                        <c:v>1.129111296854854</c:v>
                      </c:pt>
                      <c:pt idx="2961">
                        <c:v>0.9865042491681274</c:v>
                      </c:pt>
                      <c:pt idx="2962">
                        <c:v>0.99745249344539244</c:v>
                      </c:pt>
                      <c:pt idx="2963">
                        <c:v>1.183697452953939</c:v>
                      </c:pt>
                      <c:pt idx="2964">
                        <c:v>1.224471260649189</c:v>
                      </c:pt>
                      <c:pt idx="2965">
                        <c:v>1.337495678324913</c:v>
                      </c:pt>
                      <c:pt idx="2966">
                        <c:v>1.416144084574525</c:v>
                      </c:pt>
                      <c:pt idx="2967">
                        <c:v>1.5639161610585011</c:v>
                      </c:pt>
                      <c:pt idx="2968">
                        <c:v>1.659451260950483</c:v>
                      </c:pt>
                      <c:pt idx="2969">
                        <c:v>1.7076685988887841</c:v>
                      </c:pt>
                      <c:pt idx="2970">
                        <c:v>1.555858707869564</c:v>
                      </c:pt>
                      <c:pt idx="2971">
                        <c:v>1.4062379679219741</c:v>
                      </c:pt>
                      <c:pt idx="2972">
                        <c:v>1.221443433340645</c:v>
                      </c:pt>
                      <c:pt idx="2973">
                        <c:v>1.242057278462158</c:v>
                      </c:pt>
                      <c:pt idx="2974">
                        <c:v>1.218877909088929</c:v>
                      </c:pt>
                      <c:pt idx="2975">
                        <c:v>1.3897744320025509</c:v>
                      </c:pt>
                      <c:pt idx="2976">
                        <c:v>1.826439944857291</c:v>
                      </c:pt>
                      <c:pt idx="2977">
                        <c:v>2.077394530037374</c:v>
                      </c:pt>
                      <c:pt idx="2978">
                        <c:v>2.2379794538196069</c:v>
                      </c:pt>
                      <c:pt idx="2979">
                        <c:v>2.3100581112874501</c:v>
                      </c:pt>
                      <c:pt idx="2980">
                        <c:v>2.2072428856276121</c:v>
                      </c:pt>
                      <c:pt idx="2981">
                        <c:v>2.1166470385270508</c:v>
                      </c:pt>
                      <c:pt idx="2982">
                        <c:v>2.1592256879141609</c:v>
                      </c:pt>
                      <c:pt idx="2983">
                        <c:v>2.2797750927981779</c:v>
                      </c:pt>
                      <c:pt idx="2984">
                        <c:v>2.542308677591381</c:v>
                      </c:pt>
                      <c:pt idx="2985">
                        <c:v>2.858111461665731</c:v>
                      </c:pt>
                      <c:pt idx="2986">
                        <c:v>3.1442481150708459</c:v>
                      </c:pt>
                      <c:pt idx="2987">
                        <c:v>3.509682075566904</c:v>
                      </c:pt>
                      <c:pt idx="2988">
                        <c:v>3.7397219786657439</c:v>
                      </c:pt>
                      <c:pt idx="2989">
                        <c:v>3.8401640265410628</c:v>
                      </c:pt>
                      <c:pt idx="2990">
                        <c:v>3.7043835599976749</c:v>
                      </c:pt>
                      <c:pt idx="2991">
                        <c:v>3.426874360056916</c:v>
                      </c:pt>
                      <c:pt idx="2992">
                        <c:v>3.146637254908315</c:v>
                      </c:pt>
                      <c:pt idx="2993">
                        <c:v>3.0290525297969162</c:v>
                      </c:pt>
                      <c:pt idx="2994">
                        <c:v>3.0108367008358221</c:v>
                      </c:pt>
                      <c:pt idx="2995">
                        <c:v>3.7340709427468388</c:v>
                      </c:pt>
                      <c:pt idx="2996">
                        <c:v>3.2524815510926519</c:v>
                      </c:pt>
                      <c:pt idx="2997">
                        <c:v>3.53828779795671</c:v>
                      </c:pt>
                      <c:pt idx="2998">
                        <c:v>3.5117064647848681</c:v>
                      </c:pt>
                      <c:pt idx="2999">
                        <c:v>3.067047107936884</c:v>
                      </c:pt>
                      <c:pt idx="3000">
                        <c:v>2.7116975323270949</c:v>
                      </c:pt>
                      <c:pt idx="3001">
                        <c:v>2.282873284018986</c:v>
                      </c:pt>
                      <c:pt idx="3002">
                        <c:v>2.132846408857032</c:v>
                      </c:pt>
                      <c:pt idx="3003">
                        <c:v>2.0033276326592691</c:v>
                      </c:pt>
                      <c:pt idx="3004">
                        <c:v>1.99801169259364</c:v>
                      </c:pt>
                      <c:pt idx="3005">
                        <c:v>4.1860484788593517</c:v>
                      </c:pt>
                      <c:pt idx="3006">
                        <c:v>4.6205028773077794</c:v>
                      </c:pt>
                      <c:pt idx="3007">
                        <c:v>5.0034017045033004</c:v>
                      </c:pt>
                      <c:pt idx="3008">
                        <c:v>5.3340149598298758</c:v>
                      </c:pt>
                      <c:pt idx="3009">
                        <c:v>5.4923937186800984</c:v>
                      </c:pt>
                      <c:pt idx="3010">
                        <c:v>5.5490711385533356</c:v>
                      </c:pt>
                      <c:pt idx="3011">
                        <c:v>5.3680958764278834</c:v>
                      </c:pt>
                      <c:pt idx="3012">
                        <c:v>5.0516757428837051</c:v>
                      </c:pt>
                      <c:pt idx="3013">
                        <c:v>4.8227037889443478</c:v>
                      </c:pt>
                      <c:pt idx="3014">
                        <c:v>4.5809465068233211</c:v>
                      </c:pt>
                      <c:pt idx="3015">
                        <c:v>4.6277947334400373</c:v>
                      </c:pt>
                      <c:pt idx="3016">
                        <c:v>4.8700344789337837</c:v>
                      </c:pt>
                      <c:pt idx="3017">
                        <c:v>5.078935213450225</c:v>
                      </c:pt>
                      <c:pt idx="3018">
                        <c:v>5.2198756757643574</c:v>
                      </c:pt>
                      <c:pt idx="3019">
                        <c:v>5.1862439416902166</c:v>
                      </c:pt>
                      <c:pt idx="3020">
                        <c:v>5.1371009580849938</c:v>
                      </c:pt>
                      <c:pt idx="3021">
                        <c:v>5.0143601652050718</c:v>
                      </c:pt>
                      <c:pt idx="3022">
                        <c:v>4.8636978571989777</c:v>
                      </c:pt>
                      <c:pt idx="3023">
                        <c:v>4.7272256481961286</c:v>
                      </c:pt>
                      <c:pt idx="3024">
                        <c:v>4.7457077686936771</c:v>
                      </c:pt>
                      <c:pt idx="3025">
                        <c:v>4.6800981246674001</c:v>
                      </c:pt>
                      <c:pt idx="3026">
                        <c:v>4.5261310526100109</c:v>
                      </c:pt>
                      <c:pt idx="3027">
                        <c:v>4.3143032077914887</c:v>
                      </c:pt>
                      <c:pt idx="3028">
                        <c:v>4.0619380646717911</c:v>
                      </c:pt>
                      <c:pt idx="3029">
                        <c:v>3.7569736705175258</c:v>
                      </c:pt>
                      <c:pt idx="3030">
                        <c:v>3.4934678556939871</c:v>
                      </c:pt>
                      <c:pt idx="3031">
                        <c:v>3.3231742932806911</c:v>
                      </c:pt>
                      <c:pt idx="3032">
                        <c:v>3.136179744153111</c:v>
                      </c:pt>
                      <c:pt idx="3033">
                        <c:v>3.2331859447348679</c:v>
                      </c:pt>
                      <c:pt idx="3034">
                        <c:v>3.8156214260214512</c:v>
                      </c:pt>
                      <c:pt idx="3035">
                        <c:v>4.3958064136636246</c:v>
                      </c:pt>
                      <c:pt idx="3036">
                        <c:v>4.9122424786005876</c:v>
                      </c:pt>
                      <c:pt idx="3037">
                        <c:v>5.0587638256730001</c:v>
                      </c:pt>
                      <c:pt idx="3038">
                        <c:v>5.1811871819060036</c:v>
                      </c:pt>
                      <c:pt idx="3039">
                        <c:v>5.2701640182484049</c:v>
                      </c:pt>
                      <c:pt idx="3040">
                        <c:v>5.2655524309772979</c:v>
                      </c:pt>
                      <c:pt idx="3041">
                        <c:v>5.0102350432339531</c:v>
                      </c:pt>
                      <c:pt idx="3042">
                        <c:v>4.7280018442111169</c:v>
                      </c:pt>
                      <c:pt idx="3043">
                        <c:v>4.6235607675824149</c:v>
                      </c:pt>
                      <c:pt idx="3044">
                        <c:v>4.5415058273647517</c:v>
                      </c:pt>
                      <c:pt idx="3045">
                        <c:v>4.3991842628224891</c:v>
                      </c:pt>
                      <c:pt idx="3046">
                        <c:v>4.4159337490292154</c:v>
                      </c:pt>
                      <c:pt idx="3047">
                        <c:v>4.3926615181624493</c:v>
                      </c:pt>
                      <c:pt idx="3048">
                        <c:v>4.3836683347505048</c:v>
                      </c:pt>
                      <c:pt idx="3049">
                        <c:v>4.333249776013691</c:v>
                      </c:pt>
                      <c:pt idx="3050">
                        <c:v>4.3196064816835174</c:v>
                      </c:pt>
                      <c:pt idx="3051">
                        <c:v>4.3809468150187092</c:v>
                      </c:pt>
                      <c:pt idx="3052">
                        <c:v>4.371082273316242</c:v>
                      </c:pt>
                      <c:pt idx="3053">
                        <c:v>4.2100369467403693</c:v>
                      </c:pt>
                      <c:pt idx="3054">
                        <c:v>4.1825323504938607</c:v>
                      </c:pt>
                      <c:pt idx="3055">
                        <c:v>4.3582883471629126</c:v>
                      </c:pt>
                      <c:pt idx="3056">
                        <c:v>4.7433788129353491</c:v>
                      </c:pt>
                      <c:pt idx="3057">
                        <c:v>5.1181822539534796</c:v>
                      </c:pt>
                      <c:pt idx="3058">
                        <c:v>5.3719844894398294</c:v>
                      </c:pt>
                      <c:pt idx="3059">
                        <c:v>5.4328211152058294</c:v>
                      </c:pt>
                      <c:pt idx="3060">
                        <c:v>5.5171791011370344</c:v>
                      </c:pt>
                      <c:pt idx="3061">
                        <c:v>5.3376419467683691</c:v>
                      </c:pt>
                      <c:pt idx="3062">
                        <c:v>5.0313083823690334</c:v>
                      </c:pt>
                      <c:pt idx="3063">
                        <c:v>4.7459749446877399</c:v>
                      </c:pt>
                      <c:pt idx="3064">
                        <c:v>4.2607107144723297</c:v>
                      </c:pt>
                      <c:pt idx="3065">
                        <c:v>3.6614510027875471</c:v>
                      </c:pt>
                      <c:pt idx="3066">
                        <c:v>3.355065573504584</c:v>
                      </c:pt>
                      <c:pt idx="3067">
                        <c:v>3.414299258267695</c:v>
                      </c:pt>
                      <c:pt idx="3068">
                        <c:v>3.6878481438988069</c:v>
                      </c:pt>
                      <c:pt idx="3069">
                        <c:v>3.9600801059174602</c:v>
                      </c:pt>
                      <c:pt idx="3070">
                        <c:v>4.1240315617108774</c:v>
                      </c:pt>
                      <c:pt idx="3071">
                        <c:v>4.1595348415623112</c:v>
                      </c:pt>
                      <c:pt idx="3072">
                        <c:v>4.0989429771664883</c:v>
                      </c:pt>
                      <c:pt idx="3073">
                        <c:v>4.033928729626461</c:v>
                      </c:pt>
                      <c:pt idx="3074">
                        <c:v>4.0463778087282476</c:v>
                      </c:pt>
                      <c:pt idx="3075">
                        <c:v>4.1609652980660217</c:v>
                      </c:pt>
                      <c:pt idx="3076">
                        <c:v>4.4662258758042057</c:v>
                      </c:pt>
                      <c:pt idx="3077">
                        <c:v>4.6730446065692357</c:v>
                      </c:pt>
                      <c:pt idx="3078">
                        <c:v>4.6021299314245709</c:v>
                      </c:pt>
                      <c:pt idx="3079">
                        <c:v>4.5794608096446572</c:v>
                      </c:pt>
                      <c:pt idx="3080">
                        <c:v>4.7062026485961974</c:v>
                      </c:pt>
                      <c:pt idx="3081">
                        <c:v>4.6132148043636017</c:v>
                      </c:pt>
                      <c:pt idx="3082">
                        <c:v>4.5402124398430077</c:v>
                      </c:pt>
                      <c:pt idx="3083">
                        <c:v>4.5528621399143612</c:v>
                      </c:pt>
                      <c:pt idx="3084">
                        <c:v>4.5708393571345729</c:v>
                      </c:pt>
                      <c:pt idx="3085">
                        <c:v>4.5950042030764751</c:v>
                      </c:pt>
                      <c:pt idx="3086">
                        <c:v>4.6501557087175236</c:v>
                      </c:pt>
                      <c:pt idx="3087">
                        <c:v>4.9215886291275197</c:v>
                      </c:pt>
                      <c:pt idx="3088">
                        <c:v>5.2266230268283396</c:v>
                      </c:pt>
                      <c:pt idx="3089">
                        <c:v>5.4705455973518919</c:v>
                      </c:pt>
                      <c:pt idx="3090">
                        <c:v>5.3222337767019248</c:v>
                      </c:pt>
                      <c:pt idx="3091">
                        <c:v>5.1554079593357667</c:v>
                      </c:pt>
                      <c:pt idx="3092">
                        <c:v>5.0610780431630564</c:v>
                      </c:pt>
                      <c:pt idx="3093">
                        <c:v>5.1404355078574904</c:v>
                      </c:pt>
                      <c:pt idx="3094">
                        <c:v>5.1335567342412869</c:v>
                      </c:pt>
                      <c:pt idx="3095">
                        <c:v>5.1658344522201256</c:v>
                      </c:pt>
                      <c:pt idx="3096">
                        <c:v>5.206274942930194</c:v>
                      </c:pt>
                      <c:pt idx="3097">
                        <c:v>5.2133878772582589</c:v>
                      </c:pt>
                      <c:pt idx="3098">
                        <c:v>5.2643236387239529</c:v>
                      </c:pt>
                      <c:pt idx="3099">
                        <c:v>5.4110950875467063</c:v>
                      </c:pt>
                      <c:pt idx="3100">
                        <c:v>5.5374096994439466</c:v>
                      </c:pt>
                      <c:pt idx="3101">
                        <c:v>5.6920386661674467</c:v>
                      </c:pt>
                      <c:pt idx="3102">
                        <c:v>5.8493452547892888</c:v>
                      </c:pt>
                      <c:pt idx="3103">
                        <c:v>5.9611609138571673</c:v>
                      </c:pt>
                      <c:pt idx="3104">
                        <c:v>6.1823055555387567</c:v>
                      </c:pt>
                      <c:pt idx="3105">
                        <c:v>6.520182627412213</c:v>
                      </c:pt>
                      <c:pt idx="3106">
                        <c:v>6.690131178725645</c:v>
                      </c:pt>
                      <c:pt idx="3107">
                        <c:v>6.4008166829679576</c:v>
                      </c:pt>
                      <c:pt idx="3108">
                        <c:v>6.1110743800744629</c:v>
                      </c:pt>
                      <c:pt idx="3109">
                        <c:v>5.8811054328889787</c:v>
                      </c:pt>
                      <c:pt idx="3110">
                        <c:v>5.9294780074037208</c:v>
                      </c:pt>
                      <c:pt idx="3111">
                        <c:v>6.1573806812010901</c:v>
                      </c:pt>
                      <c:pt idx="3112">
                        <c:v>6.5552783453454424</c:v>
                      </c:pt>
                      <c:pt idx="3113">
                        <c:v>7.0333917602037284</c:v>
                      </c:pt>
                      <c:pt idx="3114">
                        <c:v>7.3678422192441584</c:v>
                      </c:pt>
                      <c:pt idx="3115">
                        <c:v>7.5136161803838863</c:v>
                      </c:pt>
                      <c:pt idx="3116">
                        <c:v>7.5426208143130236</c:v>
                      </c:pt>
                      <c:pt idx="3117">
                        <c:v>7.4062367419256878</c:v>
                      </c:pt>
                      <c:pt idx="3118">
                        <c:v>7.4438493858856409</c:v>
                      </c:pt>
                      <c:pt idx="3119">
                        <c:v>7.475716139519391</c:v>
                      </c:pt>
                      <c:pt idx="3120">
                        <c:v>7.6246025986431913</c:v>
                      </c:pt>
                      <c:pt idx="3121">
                        <c:v>7.6857109238018868</c:v>
                      </c:pt>
                      <c:pt idx="3122">
                        <c:v>7.5720679879112529</c:v>
                      </c:pt>
                      <c:pt idx="3123">
                        <c:v>7.367975466290515</c:v>
                      </c:pt>
                      <c:pt idx="3124">
                        <c:v>6.9769398678878378</c:v>
                      </c:pt>
                      <c:pt idx="3125">
                        <c:v>6.5002191825807909</c:v>
                      </c:pt>
                      <c:pt idx="3126">
                        <c:v>7.377280235597854</c:v>
                      </c:pt>
                      <c:pt idx="3127">
                        <c:v>6.5238003798594928</c:v>
                      </c:pt>
                      <c:pt idx="3128">
                        <c:v>6.64097200755418</c:v>
                      </c:pt>
                      <c:pt idx="3129">
                        <c:v>6.6772630325913482</c:v>
                      </c:pt>
                      <c:pt idx="3130">
                        <c:v>6.7017275717099851</c:v>
                      </c:pt>
                      <c:pt idx="3131">
                        <c:v>6.6905554681515031</c:v>
                      </c:pt>
                      <c:pt idx="3132">
                        <c:v>6.8971164724460072</c:v>
                      </c:pt>
                      <c:pt idx="3133">
                        <c:v>7.0578002999562006</c:v>
                      </c:pt>
                      <c:pt idx="3134">
                        <c:v>7.1270150385444024</c:v>
                      </c:pt>
                      <c:pt idx="3135">
                        <c:v>7.3153428920689656</c:v>
                      </c:pt>
                      <c:pt idx="3136">
                        <c:v>7.5656616109137351</c:v>
                      </c:pt>
                      <c:pt idx="3137">
                        <c:v>7.9083981135996684</c:v>
                      </c:pt>
                      <c:pt idx="3138">
                        <c:v>8.3471863362309957</c:v>
                      </c:pt>
                      <c:pt idx="3139">
                        <c:v>8.8754947486307589</c:v>
                      </c:pt>
                      <c:pt idx="3140">
                        <c:v>9.120189709130436</c:v>
                      </c:pt>
                      <c:pt idx="3141">
                        <c:v>9.070339326275807</c:v>
                      </c:pt>
                      <c:pt idx="3142">
                        <c:v>9.0048423406354399</c:v>
                      </c:pt>
                      <c:pt idx="3143">
                        <c:v>8.8891157502242919</c:v>
                      </c:pt>
                      <c:pt idx="3144">
                        <c:v>8.6885077029521689</c:v>
                      </c:pt>
                      <c:pt idx="3145">
                        <c:v>8.3931212289726584</c:v>
                      </c:pt>
                      <c:pt idx="3146">
                        <c:v>8.0468855740425624</c:v>
                      </c:pt>
                      <c:pt idx="3147">
                        <c:v>7.8064013414151674</c:v>
                      </c:pt>
                      <c:pt idx="3148">
                        <c:v>7.7503167170785083</c:v>
                      </c:pt>
                      <c:pt idx="3149">
                        <c:v>7.8365911846643463</c:v>
                      </c:pt>
                      <c:pt idx="3150">
                        <c:v>7.8383875259257279</c:v>
                      </c:pt>
                      <c:pt idx="3151">
                        <c:v>7.8767391260799151</c:v>
                      </c:pt>
                      <c:pt idx="3152">
                        <c:v>7.860910270540499</c:v>
                      </c:pt>
                      <c:pt idx="3153">
                        <c:v>7.9011915769980972</c:v>
                      </c:pt>
                      <c:pt idx="3154">
                        <c:v>7.7742398157676202</c:v>
                      </c:pt>
                      <c:pt idx="3155">
                        <c:v>7.5555774132824354</c:v>
                      </c:pt>
                      <c:pt idx="3156">
                        <c:v>7.4060977205925296</c:v>
                      </c:pt>
                      <c:pt idx="3157">
                        <c:v>7.3368557561757131</c:v>
                      </c:pt>
                      <c:pt idx="3158">
                        <c:v>7.0408963099609707</c:v>
                      </c:pt>
                      <c:pt idx="3159">
                        <c:v>6.754306442379491</c:v>
                      </c:pt>
                      <c:pt idx="3160">
                        <c:v>6.628946264808059</c:v>
                      </c:pt>
                      <c:pt idx="3161">
                        <c:v>6.3792483886707219</c:v>
                      </c:pt>
                      <c:pt idx="3162">
                        <c:v>6.1384880698540467</c:v>
                      </c:pt>
                      <c:pt idx="3163">
                        <c:v>6.017990257180692</c:v>
                      </c:pt>
                      <c:pt idx="3164">
                        <c:v>6.1709490552780677</c:v>
                      </c:pt>
                      <c:pt idx="3165">
                        <c:v>6.5085521114141152</c:v>
                      </c:pt>
                      <c:pt idx="3166">
                        <c:v>6.6246466935252748</c:v>
                      </c:pt>
                      <c:pt idx="3167">
                        <c:v>6.5323944951972512</c:v>
                      </c:pt>
                      <c:pt idx="3168">
                        <c:v>6.348950680306694</c:v>
                      </c:pt>
                      <c:pt idx="3169">
                        <c:v>6.1179618411748917</c:v>
                      </c:pt>
                      <c:pt idx="3170">
                        <c:v>5.8900410724494501</c:v>
                      </c:pt>
                      <c:pt idx="3171">
                        <c:v>5.6064270435044206</c:v>
                      </c:pt>
                      <c:pt idx="3172">
                        <c:v>4.9596108521787876</c:v>
                      </c:pt>
                      <c:pt idx="3173">
                        <c:v>4.2912776674860993</c:v>
                      </c:pt>
                      <c:pt idx="3174">
                        <c:v>3.9372153702947541</c:v>
                      </c:pt>
                      <c:pt idx="3175">
                        <c:v>3.7286333651458432</c:v>
                      </c:pt>
                      <c:pt idx="3176">
                        <c:v>3.5683458151549519</c:v>
                      </c:pt>
                      <c:pt idx="3177">
                        <c:v>3.61998104878827</c:v>
                      </c:pt>
                      <c:pt idx="3178">
                        <c:v>3.7327474996408738</c:v>
                      </c:pt>
                      <c:pt idx="3179">
                        <c:v>3.8183221718588749</c:v>
                      </c:pt>
                      <c:pt idx="3180">
                        <c:v>3.771545447841512</c:v>
                      </c:pt>
                      <c:pt idx="3181">
                        <c:v>3.805566523135866</c:v>
                      </c:pt>
                      <c:pt idx="3182">
                        <c:v>3.707567371162928</c:v>
                      </c:pt>
                      <c:pt idx="3183">
                        <c:v>3.5538884429026769</c:v>
                      </c:pt>
                      <c:pt idx="3184">
                        <c:v>3.329425273945064</c:v>
                      </c:pt>
                      <c:pt idx="3185">
                        <c:v>3.2918136449043778</c:v>
                      </c:pt>
                      <c:pt idx="3186">
                        <c:v>3.3135907634433841</c:v>
                      </c:pt>
                      <c:pt idx="3187">
                        <c:v>3.3074068347789281</c:v>
                      </c:pt>
                      <c:pt idx="3188">
                        <c:v>3.184267074675736</c:v>
                      </c:pt>
                      <c:pt idx="3189">
                        <c:v>2.9979754000293588</c:v>
                      </c:pt>
                      <c:pt idx="3190">
                        <c:v>2.7682756409605611</c:v>
                      </c:pt>
                      <c:pt idx="3191">
                        <c:v>2.9423918454653619</c:v>
                      </c:pt>
                      <c:pt idx="3192">
                        <c:v>3.400496818888683</c:v>
                      </c:pt>
                      <c:pt idx="3193">
                        <c:v>3.7849666421650001</c:v>
                      </c:pt>
                      <c:pt idx="3194">
                        <c:v>4.0701915300225018</c:v>
                      </c:pt>
                      <c:pt idx="3195">
                        <c:v>4.3371238053886527</c:v>
                      </c:pt>
                      <c:pt idx="3196">
                        <c:v>4.5462967886892853</c:v>
                      </c:pt>
                      <c:pt idx="3197">
                        <c:v>4.5637644617872484</c:v>
                      </c:pt>
                      <c:pt idx="3198">
                        <c:v>4.5603681366104434</c:v>
                      </c:pt>
                      <c:pt idx="3199">
                        <c:v>4.3646693200089031</c:v>
                      </c:pt>
                      <c:pt idx="3200">
                        <c:v>4.0527909406134413</c:v>
                      </c:pt>
                      <c:pt idx="3201">
                        <c:v>3.720484954497151</c:v>
                      </c:pt>
                      <c:pt idx="3202">
                        <c:v>3.4276021146396549</c:v>
                      </c:pt>
                      <c:pt idx="3203">
                        <c:v>3.0042788018562718</c:v>
                      </c:pt>
                      <c:pt idx="3204">
                        <c:v>2.6676452489442108</c:v>
                      </c:pt>
                      <c:pt idx="3205">
                        <c:v>2.54107226612564</c:v>
                      </c:pt>
                      <c:pt idx="3206">
                        <c:v>2.31144960035832</c:v>
                      </c:pt>
                      <c:pt idx="3207">
                        <c:v>2.101144215439442</c:v>
                      </c:pt>
                      <c:pt idx="3208">
                        <c:v>2.0818782483134779</c:v>
                      </c:pt>
                      <c:pt idx="3209">
                        <c:v>2.1545090765625621</c:v>
                      </c:pt>
                      <c:pt idx="3210">
                        <c:v>2.292283857257654</c:v>
                      </c:pt>
                      <c:pt idx="3211">
                        <c:v>2.4251903493003759</c:v>
                      </c:pt>
                      <c:pt idx="3212">
                        <c:v>2.6745780040713489</c:v>
                      </c:pt>
                      <c:pt idx="3213">
                        <c:v>5.1929792785513564</c:v>
                      </c:pt>
                      <c:pt idx="3214">
                        <c:v>3.0504804147468261</c:v>
                      </c:pt>
                      <c:pt idx="3215">
                        <c:v>5.0334490811061219</c:v>
                      </c:pt>
                      <c:pt idx="3216">
                        <c:v>4.9347809710166528</c:v>
                      </c:pt>
                      <c:pt idx="3217">
                        <c:v>2.091609228813502</c:v>
                      </c:pt>
                      <c:pt idx="3218">
                        <c:v>3.1823262188582899</c:v>
                      </c:pt>
                      <c:pt idx="3219">
                        <c:v>2.2687043272720189</c:v>
                      </c:pt>
                      <c:pt idx="3220">
                        <c:v>2.538067142883397</c:v>
                      </c:pt>
                      <c:pt idx="3221">
                        <c:v>2.526357993507566</c:v>
                      </c:pt>
                      <c:pt idx="3222">
                        <c:v>2.4361185061370429</c:v>
                      </c:pt>
                      <c:pt idx="3223">
                        <c:v>2.414951662209444</c:v>
                      </c:pt>
                      <c:pt idx="3224">
                        <c:v>2.4705027893806628</c:v>
                      </c:pt>
                      <c:pt idx="3225">
                        <c:v>2.5508799226595338</c:v>
                      </c:pt>
                      <c:pt idx="3226">
                        <c:v>2.5852229596026621</c:v>
                      </c:pt>
                      <c:pt idx="3227">
                        <c:v>2.4967708495279699</c:v>
                      </c:pt>
                      <c:pt idx="3228">
                        <c:v>2.512753501043028</c:v>
                      </c:pt>
                      <c:pt idx="3229">
                        <c:v>2.4497441071100732</c:v>
                      </c:pt>
                      <c:pt idx="3230">
                        <c:v>2.5157987966639399</c:v>
                      </c:pt>
                      <c:pt idx="3231">
                        <c:v>2.833294676312256</c:v>
                      </c:pt>
                      <c:pt idx="3232">
                        <c:v>3.0502724503499081</c:v>
                      </c:pt>
                      <c:pt idx="3233">
                        <c:v>3.185356491969479</c:v>
                      </c:pt>
                      <c:pt idx="3234">
                        <c:v>3.1788979639338479</c:v>
                      </c:pt>
                      <c:pt idx="3235">
                        <c:v>3.0209345262399139</c:v>
                      </c:pt>
                      <c:pt idx="3236">
                        <c:v>2.836303014964825</c:v>
                      </c:pt>
                      <c:pt idx="3237">
                        <c:v>2.728649661282045</c:v>
                      </c:pt>
                      <c:pt idx="3238">
                        <c:v>2.7307509590065648</c:v>
                      </c:pt>
                      <c:pt idx="3239">
                        <c:v>2.7987005312792652</c:v>
                      </c:pt>
                      <c:pt idx="3240">
                        <c:v>2.8355803274106961</c:v>
                      </c:pt>
                      <c:pt idx="3241">
                        <c:v>2.9078812613087082</c:v>
                      </c:pt>
                      <c:pt idx="3242">
                        <c:v>2.990871278564831</c:v>
                      </c:pt>
                      <c:pt idx="3243">
                        <c:v>2.9329106445044411</c:v>
                      </c:pt>
                      <c:pt idx="3244">
                        <c:v>2.9120637911730771</c:v>
                      </c:pt>
                      <c:pt idx="3245">
                        <c:v>2.9998028662230918</c:v>
                      </c:pt>
                      <c:pt idx="3246">
                        <c:v>3.1268674024396028</c:v>
                      </c:pt>
                      <c:pt idx="3247">
                        <c:v>3.217619162504231</c:v>
                      </c:pt>
                      <c:pt idx="3248">
                        <c:v>3.2387391482058581</c:v>
                      </c:pt>
                      <c:pt idx="3249">
                        <c:v>3.1533448066088612</c:v>
                      </c:pt>
                      <c:pt idx="3250">
                        <c:v>3.2142499927319461</c:v>
                      </c:pt>
                      <c:pt idx="3251">
                        <c:v>3.2485284953139879</c:v>
                      </c:pt>
                      <c:pt idx="3252">
                        <c:v>3.2760956309543232</c:v>
                      </c:pt>
                      <c:pt idx="3253">
                        <c:v>3.397160839802408</c:v>
                      </c:pt>
                      <c:pt idx="3254">
                        <c:v>3.460191244608855</c:v>
                      </c:pt>
                      <c:pt idx="3255">
                        <c:v>3.3995695662046348</c:v>
                      </c:pt>
                      <c:pt idx="3256">
                        <c:v>3.4982266819382839</c:v>
                      </c:pt>
                      <c:pt idx="3257">
                        <c:v>3.7071885419830268</c:v>
                      </c:pt>
                      <c:pt idx="3258">
                        <c:v>4.0347984367094369</c:v>
                      </c:pt>
                      <c:pt idx="3259">
                        <c:v>4.1714891965236296</c:v>
                      </c:pt>
                      <c:pt idx="3260">
                        <c:v>4.1168129823454818</c:v>
                      </c:pt>
                      <c:pt idx="3261">
                        <c:v>3.9191689320961429</c:v>
                      </c:pt>
                      <c:pt idx="3262">
                        <c:v>3.8303132756300431</c:v>
                      </c:pt>
                      <c:pt idx="3263">
                        <c:v>3.9122011734192981</c:v>
                      </c:pt>
                      <c:pt idx="3264">
                        <c:v>3.986512429507969</c:v>
                      </c:pt>
                      <c:pt idx="3265">
                        <c:v>4.0420836394221622</c:v>
                      </c:pt>
                      <c:pt idx="3266">
                        <c:v>4.2733265021643918</c:v>
                      </c:pt>
                      <c:pt idx="3267">
                        <c:v>4.5013419422346992</c:v>
                      </c:pt>
                      <c:pt idx="3268">
                        <c:v>4.5957046240249877</c:v>
                      </c:pt>
                      <c:pt idx="3269">
                        <c:v>4.6282270932689178</c:v>
                      </c:pt>
                      <c:pt idx="3270">
                        <c:v>4.5240488219332509</c:v>
                      </c:pt>
                      <c:pt idx="3271">
                        <c:v>4.544519807157597</c:v>
                      </c:pt>
                      <c:pt idx="3272">
                        <c:v>4.6653078424425463</c:v>
                      </c:pt>
                      <c:pt idx="3273">
                        <c:v>4.7915521137751469</c:v>
                      </c:pt>
                      <c:pt idx="3274">
                        <c:v>4.9694143753937956</c:v>
                      </c:pt>
                      <c:pt idx="3275">
                        <c:v>5.0454885554983404</c:v>
                      </c:pt>
                      <c:pt idx="3276">
                        <c:v>5.0947071102370849</c:v>
                      </c:pt>
                      <c:pt idx="3277">
                        <c:v>5.1425377329702036</c:v>
                      </c:pt>
                      <c:pt idx="3278">
                        <c:v>5.193320403352228</c:v>
                      </c:pt>
                      <c:pt idx="3279">
                        <c:v>5.4098098863064319</c:v>
                      </c:pt>
                      <c:pt idx="3280">
                        <c:v>5.6955154628965019</c:v>
                      </c:pt>
                      <c:pt idx="3281">
                        <c:v>5.9708147772926434</c:v>
                      </c:pt>
                      <c:pt idx="3282">
                        <c:v>6.0130110962554637</c:v>
                      </c:pt>
                      <c:pt idx="3283">
                        <c:v>5.8095212504805778</c:v>
                      </c:pt>
                      <c:pt idx="3284">
                        <c:v>5.5908190220654532</c:v>
                      </c:pt>
                      <c:pt idx="3285">
                        <c:v>5.4704496538541791</c:v>
                      </c:pt>
                      <c:pt idx="3286">
                        <c:v>5.5380218123077674</c:v>
                      </c:pt>
                      <c:pt idx="3287">
                        <c:v>5.5465087624494629</c:v>
                      </c:pt>
                      <c:pt idx="3288">
                        <c:v>5.7016715253583854</c:v>
                      </c:pt>
                      <c:pt idx="3289">
                        <c:v>5.8466816659881431</c:v>
                      </c:pt>
                      <c:pt idx="3290">
                        <c:v>6.0247240407484108</c:v>
                      </c:pt>
                      <c:pt idx="3291">
                        <c:v>6.0252006079807447</c:v>
                      </c:pt>
                      <c:pt idx="3292">
                        <c:v>5.7620664659150824</c:v>
                      </c:pt>
                      <c:pt idx="3293">
                        <c:v>5.4583030903435654</c:v>
                      </c:pt>
                      <c:pt idx="3294">
                        <c:v>5.2773294952515313</c:v>
                      </c:pt>
                      <c:pt idx="3295">
                        <c:v>5.3085196644571138</c:v>
                      </c:pt>
                      <c:pt idx="3296">
                        <c:v>4.9048499416236551</c:v>
                      </c:pt>
                      <c:pt idx="3297">
                        <c:v>6.2337435778785126</c:v>
                      </c:pt>
                      <c:pt idx="3298">
                        <c:v>6.0779640941146598</c:v>
                      </c:pt>
                      <c:pt idx="3299">
                        <c:v>5.0861514199041826</c:v>
                      </c:pt>
                      <c:pt idx="3300">
                        <c:v>5.3590827517732098</c:v>
                      </c:pt>
                      <c:pt idx="3301">
                        <c:v>4.8684733754641742</c:v>
                      </c:pt>
                      <c:pt idx="3302">
                        <c:v>4.4377694521873741</c:v>
                      </c:pt>
                      <c:pt idx="3303">
                        <c:v>4.2156719721720801</c:v>
                      </c:pt>
                      <c:pt idx="3304">
                        <c:v>4.098434598889094</c:v>
                      </c:pt>
                      <c:pt idx="3305">
                        <c:v>4.0537372043367554</c:v>
                      </c:pt>
                      <c:pt idx="3306">
                        <c:v>4.0320837905378024</c:v>
                      </c:pt>
                      <c:pt idx="3307">
                        <c:v>4.0166696887220912</c:v>
                      </c:pt>
                      <c:pt idx="3308">
                        <c:v>4.1967280487618526</c:v>
                      </c:pt>
                      <c:pt idx="3309">
                        <c:v>4.4236597866710019</c:v>
                      </c:pt>
                      <c:pt idx="3310">
                        <c:v>4.4569174602937736</c:v>
                      </c:pt>
                      <c:pt idx="3311">
                        <c:v>4.3823018828441587</c:v>
                      </c:pt>
                      <c:pt idx="3312">
                        <c:v>4.5112885052571112</c:v>
                      </c:pt>
                      <c:pt idx="3313">
                        <c:v>4.6563173218104641</c:v>
                      </c:pt>
                      <c:pt idx="3314">
                        <c:v>5.0310508871225679</c:v>
                      </c:pt>
                      <c:pt idx="3315">
                        <c:v>5.2884494266883912</c:v>
                      </c:pt>
                      <c:pt idx="3316">
                        <c:v>5.5466626470873672</c:v>
                      </c:pt>
                      <c:pt idx="3317">
                        <c:v>5.7351119468898499</c:v>
                      </c:pt>
                      <c:pt idx="3318">
                        <c:v>6.8901460932802214</c:v>
                      </c:pt>
                      <c:pt idx="3319">
                        <c:v>6.875047144012739</c:v>
                      </c:pt>
                      <c:pt idx="3320">
                        <c:v>5.2039233775081231</c:v>
                      </c:pt>
                      <c:pt idx="3321">
                        <c:v>4.9468539097715771</c:v>
                      </c:pt>
                      <c:pt idx="3322">
                        <c:v>6.1540439610575284</c:v>
                      </c:pt>
                      <c:pt idx="3323">
                        <c:v>5.2527404218939644</c:v>
                      </c:pt>
                      <c:pt idx="3324">
                        <c:v>6.7248090982753013</c:v>
                      </c:pt>
                      <c:pt idx="3325">
                        <c:v>6.9921413404602548</c:v>
                      </c:pt>
                      <c:pt idx="3326">
                        <c:v>6.3446023262902012</c:v>
                      </c:pt>
                      <c:pt idx="3327">
                        <c:v>6.4239507402403584</c:v>
                      </c:pt>
                      <c:pt idx="3328">
                        <c:v>6.4084528521748689</c:v>
                      </c:pt>
                      <c:pt idx="3329">
                        <c:v>6.2522763333977851</c:v>
                      </c:pt>
                      <c:pt idx="3330">
                        <c:v>6.1371949894687994</c:v>
                      </c:pt>
                      <c:pt idx="3331">
                        <c:v>5.9377929638978122</c:v>
                      </c:pt>
                      <c:pt idx="3332">
                        <c:v>5.6300638784340524</c:v>
                      </c:pt>
                      <c:pt idx="3333">
                        <c:v>5.3491866297416992</c:v>
                      </c:pt>
                      <c:pt idx="3334">
                        <c:v>4.9411194950869932</c:v>
                      </c:pt>
                      <c:pt idx="3335">
                        <c:v>4.8786630529633106</c:v>
                      </c:pt>
                      <c:pt idx="3336">
                        <c:v>4.9613591732697744</c:v>
                      </c:pt>
                      <c:pt idx="3337">
                        <c:v>5.0601037596875047</c:v>
                      </c:pt>
                      <c:pt idx="3338">
                        <c:v>5.2451071922999413</c:v>
                      </c:pt>
                      <c:pt idx="3339">
                        <c:v>5.2634153882763748</c:v>
                      </c:pt>
                      <c:pt idx="3340">
                        <c:v>5.1509018772592494</c:v>
                      </c:pt>
                      <c:pt idx="3341">
                        <c:v>4.9216426535885018</c:v>
                      </c:pt>
                      <c:pt idx="3342">
                        <c:v>4.8068750126017576</c:v>
                      </c:pt>
                      <c:pt idx="3343">
                        <c:v>4.5123620779631004</c:v>
                      </c:pt>
                      <c:pt idx="3344">
                        <c:v>4.377592549058873</c:v>
                      </c:pt>
                      <c:pt idx="3345">
                        <c:v>4.3101609802835954</c:v>
                      </c:pt>
                      <c:pt idx="3346">
                        <c:v>4.094751777780484</c:v>
                      </c:pt>
                      <c:pt idx="3347">
                        <c:v>3.6403075473123931</c:v>
                      </c:pt>
                      <c:pt idx="3348">
                        <c:v>3.3583208749849258</c:v>
                      </c:pt>
                      <c:pt idx="3349">
                        <c:v>3.4068558227629371</c:v>
                      </c:pt>
                      <c:pt idx="3350">
                        <c:v>3.493417719029634</c:v>
                      </c:pt>
                      <c:pt idx="3351">
                        <c:v>3.6603997555038421</c:v>
                      </c:pt>
                      <c:pt idx="3352">
                        <c:v>3.8666550636929218</c:v>
                      </c:pt>
                      <c:pt idx="3353">
                        <c:v>4.0156825992532106</c:v>
                      </c:pt>
                      <c:pt idx="3354">
                        <c:v>3.098718741008172</c:v>
                      </c:pt>
                      <c:pt idx="3355">
                        <c:v>3.628911432553994</c:v>
                      </c:pt>
                    </c:numCache>
                  </c:numRef>
                </c:yVal>
                <c:smooth val="0"/>
                <c:extLst xmlns:c15="http://schemas.microsoft.com/office/drawing/2012/chart">
                  <c:ext xmlns:c16="http://schemas.microsoft.com/office/drawing/2014/chart" uri="{C3380CC4-5D6E-409C-BE32-E72D297353CC}">
                    <c16:uniqueId val="{00000005-FB57-48F4-8B3C-1771B29A97C0}"/>
                  </c:ext>
                </c:extLst>
              </c15:ser>
            </c15:filteredScatterSeries>
            <c15:filteredScatterSeries>
              <c15:ser>
                <c:idx val="5"/>
                <c:order val="6"/>
                <c:tx>
                  <c:v>6) Erro DGNSS</c:v>
                </c:tx>
                <c:spPr>
                  <a:ln w="25400" cap="rnd">
                    <a:noFill/>
                    <a:round/>
                  </a:ln>
                  <a:effectLst/>
                </c:spPr>
                <c:marker>
                  <c:symbol val="circle"/>
                  <c:size val="2"/>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6) Erro DGNSS'!$G$2:$G$1379</c15:sqref>
                        </c15:formulaRef>
                      </c:ext>
                    </c:extLst>
                    <c:numCache>
                      <c:formatCode>h:mm:ss</c:formatCode>
                      <c:ptCount val="1378"/>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numCache>
                  </c:numRef>
                </c:xVal>
                <c:yVal>
                  <c:numRef>
                    <c:extLst xmlns:c15="http://schemas.microsoft.com/office/drawing/2012/chart">
                      <c:ext xmlns:c15="http://schemas.microsoft.com/office/drawing/2012/chart" uri="{02D57815-91ED-43cb-92C2-25804820EDAC}">
                        <c15:formulaRef>
                          <c15:sqref>'6) Erro DGNSS'!$E$2:$E$1379</c15:sqref>
                        </c15:formulaRef>
                      </c:ext>
                    </c:extLst>
                    <c:numCache>
                      <c:formatCode>General</c:formatCode>
                      <c:ptCount val="1378"/>
                      <c:pt idx="0">
                        <c:v>-1.0342886767016919</c:v>
                      </c:pt>
                      <c:pt idx="1">
                        <c:v>0.75500953869454601</c:v>
                      </c:pt>
                      <c:pt idx="2">
                        <c:v>-3.9581586996990268</c:v>
                      </c:pt>
                      <c:pt idx="3">
                        <c:v>-0.9767407228127184</c:v>
                      </c:pt>
                      <c:pt idx="4">
                        <c:v>-0.15142746006019511</c:v>
                      </c:pt>
                      <c:pt idx="5">
                        <c:v>-5.2074872638885914</c:v>
                      </c:pt>
                      <c:pt idx="6">
                        <c:v>7.8180776829339322</c:v>
                      </c:pt>
                      <c:pt idx="7">
                        <c:v>-0.93820382850317763</c:v>
                      </c:pt>
                      <c:pt idx="8">
                        <c:v>2.8896436625573791</c:v>
                      </c:pt>
                      <c:pt idx="9">
                        <c:v>1.309060393585548</c:v>
                      </c:pt>
                      <c:pt idx="10">
                        <c:v>-7.0137558797073254</c:v>
                      </c:pt>
                      <c:pt idx="11">
                        <c:v>-10.72765296932435</c:v>
                      </c:pt>
                      <c:pt idx="12">
                        <c:v>-5.4188937543260698</c:v>
                      </c:pt>
                      <c:pt idx="13">
                        <c:v>-10.90068725257118</c:v>
                      </c:pt>
                      <c:pt idx="14">
                        <c:v>-12.559450329146131</c:v>
                      </c:pt>
                      <c:pt idx="15">
                        <c:v>-3.1984209324867652</c:v>
                      </c:pt>
                      <c:pt idx="16">
                        <c:v>-4.6838313365704094</c:v>
                      </c:pt>
                      <c:pt idx="17">
                        <c:v>-3.515169088459019</c:v>
                      </c:pt>
                      <c:pt idx="18">
                        <c:v>4.6097205310289882</c:v>
                      </c:pt>
                      <c:pt idx="19">
                        <c:v>4.9776293183960458</c:v>
                      </c:pt>
                      <c:pt idx="20">
                        <c:v>6.5354379146809078</c:v>
                      </c:pt>
                      <c:pt idx="21">
                        <c:v>11.867887807773601</c:v>
                      </c:pt>
                      <c:pt idx="22">
                        <c:v>9.7055158441585263</c:v>
                      </c:pt>
                      <c:pt idx="23">
                        <c:v>7.0954459848619829</c:v>
                      </c:pt>
                      <c:pt idx="24">
                        <c:v>10.264918439513171</c:v>
                      </c:pt>
                      <c:pt idx="25">
                        <c:v>4.4982878447075061</c:v>
                      </c:pt>
                      <c:pt idx="26">
                        <c:v>2.1509172982357101</c:v>
                      </c:pt>
                      <c:pt idx="27">
                        <c:v>3.0652890351554269</c:v>
                      </c:pt>
                      <c:pt idx="28">
                        <c:v>14.599218483936349</c:v>
                      </c:pt>
                      <c:pt idx="29">
                        <c:v>5.7371563716923211</c:v>
                      </c:pt>
                      <c:pt idx="30">
                        <c:v>10.60620597685468</c:v>
                      </c:pt>
                      <c:pt idx="31">
                        <c:v>1.3837766427988041</c:v>
                      </c:pt>
                      <c:pt idx="32">
                        <c:v>4.3943329553124233</c:v>
                      </c:pt>
                      <c:pt idx="33">
                        <c:v>-3.3230284651576869</c:v>
                      </c:pt>
                      <c:pt idx="34">
                        <c:v>6.6565143885639433</c:v>
                      </c:pt>
                      <c:pt idx="35">
                        <c:v>0.14504359883526621</c:v>
                      </c:pt>
                      <c:pt idx="36">
                        <c:v>7.1555775928758898</c:v>
                      </c:pt>
                      <c:pt idx="37">
                        <c:v>4.4336278270274416</c:v>
                      </c:pt>
                      <c:pt idx="38">
                        <c:v>12.16070611115858</c:v>
                      </c:pt>
                      <c:pt idx="39">
                        <c:v>2.0341458441272779</c:v>
                      </c:pt>
                      <c:pt idx="40">
                        <c:v>3.1774760874929222</c:v>
                      </c:pt>
                      <c:pt idx="41">
                        <c:v>-1.5873613904708139</c:v>
                      </c:pt>
                      <c:pt idx="42">
                        <c:v>-5.266001554613065</c:v>
                      </c:pt>
                      <c:pt idx="43">
                        <c:v>4.0518853237438863</c:v>
                      </c:pt>
                      <c:pt idx="44">
                        <c:v>-4.3984177724233229</c:v>
                      </c:pt>
                      <c:pt idx="45">
                        <c:v>-2.8313027907224062</c:v>
                      </c:pt>
                      <c:pt idx="46">
                        <c:v>14.83944513036672</c:v>
                      </c:pt>
                      <c:pt idx="47">
                        <c:v>7.6070530947380028</c:v>
                      </c:pt>
                      <c:pt idx="48">
                        <c:v>12.070981042593949</c:v>
                      </c:pt>
                      <c:pt idx="49">
                        <c:v>-5.1586220510550644</c:v>
                      </c:pt>
                      <c:pt idx="50">
                        <c:v>6.3710954200798664</c:v>
                      </c:pt>
                      <c:pt idx="51">
                        <c:v>-2.7482833921168308</c:v>
                      </c:pt>
                      <c:pt idx="52">
                        <c:v>-8.7729449091119571E-2</c:v>
                      </c:pt>
                      <c:pt idx="53">
                        <c:v>-6.9341300118300273</c:v>
                      </c:pt>
                      <c:pt idx="54">
                        <c:v>-6.7749815030204008</c:v>
                      </c:pt>
                      <c:pt idx="55">
                        <c:v>-4.3983541680770424</c:v>
                      </c:pt>
                      <c:pt idx="56">
                        <c:v>-4.3293364751577066</c:v>
                      </c:pt>
                      <c:pt idx="57">
                        <c:v>-15.917035191072189</c:v>
                      </c:pt>
                      <c:pt idx="58">
                        <c:v>-6.4790978768814966</c:v>
                      </c:pt>
                      <c:pt idx="59">
                        <c:v>-12.83535941894883</c:v>
                      </c:pt>
                      <c:pt idx="60">
                        <c:v>-8.4950211614431428</c:v>
                      </c:pt>
                      <c:pt idx="61">
                        <c:v>-4.5978139045885236</c:v>
                      </c:pt>
                      <c:pt idx="62">
                        <c:v>-4.5837375968150864</c:v>
                      </c:pt>
                      <c:pt idx="63">
                        <c:v>-10.7570452493164</c:v>
                      </c:pt>
                      <c:pt idx="64">
                        <c:v>-8.7664501867470843</c:v>
                      </c:pt>
                      <c:pt idx="65">
                        <c:v>-1.356739274396787</c:v>
                      </c:pt>
                      <c:pt idx="66">
                        <c:v>-4.619475336931119</c:v>
                      </c:pt>
                      <c:pt idx="67">
                        <c:v>10.229449810886161</c:v>
                      </c:pt>
                      <c:pt idx="68">
                        <c:v>-1.0138062473864839</c:v>
                      </c:pt>
                      <c:pt idx="69">
                        <c:v>8.9659269187377735</c:v>
                      </c:pt>
                      <c:pt idx="70">
                        <c:v>0.4048815275732644</c:v>
                      </c:pt>
                      <c:pt idx="71">
                        <c:v>10.6623402221453</c:v>
                      </c:pt>
                      <c:pt idx="72">
                        <c:v>16.33962206501532</c:v>
                      </c:pt>
                      <c:pt idx="73">
                        <c:v>1.4617025938439929</c:v>
                      </c:pt>
                      <c:pt idx="74">
                        <c:v>0.62929404609556061</c:v>
                      </c:pt>
                      <c:pt idx="75">
                        <c:v>-2.1725289415641948</c:v>
                      </c:pt>
                      <c:pt idx="76">
                        <c:v>-0.14483667758565191</c:v>
                      </c:pt>
                      <c:pt idx="77">
                        <c:v>-1.948185474920787</c:v>
                      </c:pt>
                      <c:pt idx="78">
                        <c:v>-1.5378081662882539</c:v>
                      </c:pt>
                      <c:pt idx="79">
                        <c:v>11.76860684364277</c:v>
                      </c:pt>
                      <c:pt idx="80">
                        <c:v>3.2331004740725171</c:v>
                      </c:pt>
                      <c:pt idx="81">
                        <c:v>5.1042050027424946</c:v>
                      </c:pt>
                      <c:pt idx="82">
                        <c:v>11.22508382022343</c:v>
                      </c:pt>
                      <c:pt idx="83">
                        <c:v>1.1044748535944571</c:v>
                      </c:pt>
                      <c:pt idx="84">
                        <c:v>-2.8712543488832991</c:v>
                      </c:pt>
                      <c:pt idx="85">
                        <c:v>-3.3215729295916621</c:v>
                      </c:pt>
                      <c:pt idx="86">
                        <c:v>3.0810925505302351</c:v>
                      </c:pt>
                      <c:pt idx="87">
                        <c:v>-0.84902750551332185</c:v>
                      </c:pt>
                      <c:pt idx="88">
                        <c:v>-8.1584234040672463</c:v>
                      </c:pt>
                      <c:pt idx="89">
                        <c:v>-2.7418375070590022</c:v>
                      </c:pt>
                      <c:pt idx="90">
                        <c:v>-4.8249999095362872</c:v>
                      </c:pt>
                      <c:pt idx="91">
                        <c:v>-5.9221359522720469</c:v>
                      </c:pt>
                      <c:pt idx="92">
                        <c:v>-3.8853820134152621</c:v>
                      </c:pt>
                      <c:pt idx="93">
                        <c:v>3.7822399605458319</c:v>
                      </c:pt>
                      <c:pt idx="94">
                        <c:v>-0.26300946031461597</c:v>
                      </c:pt>
                      <c:pt idx="95">
                        <c:v>7.4126777999765858</c:v>
                      </c:pt>
                      <c:pt idx="96">
                        <c:v>-0.66752254762741015</c:v>
                      </c:pt>
                      <c:pt idx="97">
                        <c:v>-9.5824938351018929</c:v>
                      </c:pt>
                      <c:pt idx="98">
                        <c:v>5.5959154994316229</c:v>
                      </c:pt>
                      <c:pt idx="99">
                        <c:v>-15.022952302405031</c:v>
                      </c:pt>
                      <c:pt idx="100">
                        <c:v>-4.2970856237118742</c:v>
                      </c:pt>
                      <c:pt idx="101">
                        <c:v>4.5476098344966616</c:v>
                      </c:pt>
                      <c:pt idx="102">
                        <c:v>4.7848756257294127</c:v>
                      </c:pt>
                      <c:pt idx="103">
                        <c:v>10.82930191897365</c:v>
                      </c:pt>
                      <c:pt idx="104">
                        <c:v>6.6233489054546997</c:v>
                      </c:pt>
                      <c:pt idx="105">
                        <c:v>-5.9862094216343609</c:v>
                      </c:pt>
                      <c:pt idx="106">
                        <c:v>11.24275731556247</c:v>
                      </c:pt>
                      <c:pt idx="107">
                        <c:v>-6.7701047763206521</c:v>
                      </c:pt>
                      <c:pt idx="108">
                        <c:v>-19.50943928692076</c:v>
                      </c:pt>
                      <c:pt idx="109">
                        <c:v>-19.07189692675577</c:v>
                      </c:pt>
                      <c:pt idx="110">
                        <c:v>14.56091828501375</c:v>
                      </c:pt>
                      <c:pt idx="111">
                        <c:v>7.399984067802702</c:v>
                      </c:pt>
                      <c:pt idx="112">
                        <c:v>3.9517577976759211</c:v>
                      </c:pt>
                      <c:pt idx="113">
                        <c:v>3.0225860249975058</c:v>
                      </c:pt>
                      <c:pt idx="114">
                        <c:v>9.9156720087651156</c:v>
                      </c:pt>
                      <c:pt idx="115">
                        <c:v>-5.4271317408103004</c:v>
                      </c:pt>
                      <c:pt idx="116">
                        <c:v>1.6134942745046961</c:v>
                      </c:pt>
                      <c:pt idx="117">
                        <c:v>-11.381749350513401</c:v>
                      </c:pt>
                      <c:pt idx="118">
                        <c:v>-14.12578951229894</c:v>
                      </c:pt>
                      <c:pt idx="119">
                        <c:v>-10.90073275465388</c:v>
                      </c:pt>
                      <c:pt idx="120">
                        <c:v>0.57234798326245118</c:v>
                      </c:pt>
                      <c:pt idx="121">
                        <c:v>-11.37491377677463</c:v>
                      </c:pt>
                      <c:pt idx="122">
                        <c:v>1.093246031727636</c:v>
                      </c:pt>
                      <c:pt idx="123">
                        <c:v>1.7075640229740729</c:v>
                      </c:pt>
                      <c:pt idx="124">
                        <c:v>-5.8201018267586733</c:v>
                      </c:pt>
                      <c:pt idx="125">
                        <c:v>1.1072445898399719E-2</c:v>
                      </c:pt>
                      <c:pt idx="126">
                        <c:v>-3.9537127238782199</c:v>
                      </c:pt>
                      <c:pt idx="127">
                        <c:v>-11.77753713832352</c:v>
                      </c:pt>
                      <c:pt idx="128">
                        <c:v>-6.0583760041377417</c:v>
                      </c:pt>
                      <c:pt idx="129">
                        <c:v>-0.18486700792583019</c:v>
                      </c:pt>
                      <c:pt idx="130">
                        <c:v>2.810716335706148</c:v>
                      </c:pt>
                      <c:pt idx="131">
                        <c:v>4.3726138582955336</c:v>
                      </c:pt>
                      <c:pt idx="132">
                        <c:v>-5.3281820720388549</c:v>
                      </c:pt>
                      <c:pt idx="133">
                        <c:v>7.0776029277365176</c:v>
                      </c:pt>
                      <c:pt idx="134">
                        <c:v>-2.008122850406775</c:v>
                      </c:pt>
                      <c:pt idx="135">
                        <c:v>2.4227939332325121</c:v>
                      </c:pt>
                      <c:pt idx="136">
                        <c:v>2.0406151727632138</c:v>
                      </c:pt>
                      <c:pt idx="137">
                        <c:v>-5.4277439129933187</c:v>
                      </c:pt>
                      <c:pt idx="138">
                        <c:v>1.932438600993186</c:v>
                      </c:pt>
                      <c:pt idx="139">
                        <c:v>9.7520595656197209</c:v>
                      </c:pt>
                      <c:pt idx="140">
                        <c:v>6.6894919307497727</c:v>
                      </c:pt>
                      <c:pt idx="141">
                        <c:v>3.1689571130070489</c:v>
                      </c:pt>
                      <c:pt idx="142">
                        <c:v>-6.3367749666741346</c:v>
                      </c:pt>
                      <c:pt idx="143">
                        <c:v>-1.2571249939513549</c:v>
                      </c:pt>
                      <c:pt idx="144">
                        <c:v>-7.9253671552779092</c:v>
                      </c:pt>
                      <c:pt idx="145">
                        <c:v>-7.4494120214033286</c:v>
                      </c:pt>
                      <c:pt idx="146">
                        <c:v>4.4355074012476177</c:v>
                      </c:pt>
                      <c:pt idx="147">
                        <c:v>-12.311467108529669</c:v>
                      </c:pt>
                      <c:pt idx="148">
                        <c:v>0.59040140661891261</c:v>
                      </c:pt>
                      <c:pt idx="149">
                        <c:v>-1.2988402411139901</c:v>
                      </c:pt>
                      <c:pt idx="150">
                        <c:v>5.4325780302638282</c:v>
                      </c:pt>
                      <c:pt idx="151">
                        <c:v>1.9315246887757851</c:v>
                      </c:pt>
                      <c:pt idx="152">
                        <c:v>-4.6005507347086771</c:v>
                      </c:pt>
                      <c:pt idx="153">
                        <c:v>-6.5775075941638654</c:v>
                      </c:pt>
                      <c:pt idx="154">
                        <c:v>0.59085088290419097</c:v>
                      </c:pt>
                      <c:pt idx="155">
                        <c:v>-0.40076935312912698</c:v>
                      </c:pt>
                      <c:pt idx="156">
                        <c:v>-9.1798065363920074</c:v>
                      </c:pt>
                      <c:pt idx="157">
                        <c:v>-8.2029106244107233</c:v>
                      </c:pt>
                      <c:pt idx="158">
                        <c:v>-5.6907420816998844</c:v>
                      </c:pt>
                      <c:pt idx="159">
                        <c:v>-2.637953208985762</c:v>
                      </c:pt>
                      <c:pt idx="160">
                        <c:v>-2.2968514067806911</c:v>
                      </c:pt>
                      <c:pt idx="161">
                        <c:v>2.4272448566566029</c:v>
                      </c:pt>
                      <c:pt idx="162">
                        <c:v>-10.85314310488741</c:v>
                      </c:pt>
                      <c:pt idx="163">
                        <c:v>-0.58996210382860226</c:v>
                      </c:pt>
                      <c:pt idx="164">
                        <c:v>1.4247125706647319</c:v>
                      </c:pt>
                      <c:pt idx="165">
                        <c:v>10.884310975178151</c:v>
                      </c:pt>
                      <c:pt idx="166">
                        <c:v>-11.316920473497319</c:v>
                      </c:pt>
                      <c:pt idx="167">
                        <c:v>-7.8680764802653664</c:v>
                      </c:pt>
                      <c:pt idx="168">
                        <c:v>-7.4900091684252823</c:v>
                      </c:pt>
                      <c:pt idx="169">
                        <c:v>-4.5727839294958841</c:v>
                      </c:pt>
                      <c:pt idx="170">
                        <c:v>-3.6099070104231421</c:v>
                      </c:pt>
                      <c:pt idx="171">
                        <c:v>2.3202463468284531</c:v>
                      </c:pt>
                      <c:pt idx="172">
                        <c:v>-4.5785952637968164</c:v>
                      </c:pt>
                      <c:pt idx="173">
                        <c:v>-4.9285499155085857</c:v>
                      </c:pt>
                      <c:pt idx="174">
                        <c:v>1.645380390550069</c:v>
                      </c:pt>
                      <c:pt idx="175">
                        <c:v>2.6418630925474278</c:v>
                      </c:pt>
                      <c:pt idx="176">
                        <c:v>-2.957647581985885</c:v>
                      </c:pt>
                      <c:pt idx="177">
                        <c:v>6.2313274796570264</c:v>
                      </c:pt>
                      <c:pt idx="178">
                        <c:v>-6.2951286474703103</c:v>
                      </c:pt>
                      <c:pt idx="179">
                        <c:v>-9.8650760569583884</c:v>
                      </c:pt>
                      <c:pt idx="180">
                        <c:v>2.1138379675352561</c:v>
                      </c:pt>
                      <c:pt idx="181">
                        <c:v>-7.6104294267597714</c:v>
                      </c:pt>
                      <c:pt idx="182">
                        <c:v>-3.706396438263365</c:v>
                      </c:pt>
                      <c:pt idx="183">
                        <c:v>-7.0745194843063963</c:v>
                      </c:pt>
                      <c:pt idx="184">
                        <c:v>5.0365348351224846</c:v>
                      </c:pt>
                      <c:pt idx="185">
                        <c:v>-2.8379138026394521</c:v>
                      </c:pt>
                      <c:pt idx="186">
                        <c:v>3.4914403994357031</c:v>
                      </c:pt>
                      <c:pt idx="187">
                        <c:v>-4.0315357163523036</c:v>
                      </c:pt>
                      <c:pt idx="188">
                        <c:v>-5.105750941285268</c:v>
                      </c:pt>
                      <c:pt idx="189">
                        <c:v>2.2607630057670671</c:v>
                      </c:pt>
                      <c:pt idx="190">
                        <c:v>-0.8993837071303199</c:v>
                      </c:pt>
                      <c:pt idx="191">
                        <c:v>-7.9734601313858962</c:v>
                      </c:pt>
                      <c:pt idx="192">
                        <c:v>-14.92607894144694</c:v>
                      </c:pt>
                      <c:pt idx="193">
                        <c:v>6.03838569169843</c:v>
                      </c:pt>
                      <c:pt idx="194">
                        <c:v>-9.9974785684627747</c:v>
                      </c:pt>
                      <c:pt idx="195">
                        <c:v>-4.1877765260720796</c:v>
                      </c:pt>
                      <c:pt idx="196">
                        <c:v>11.3602194477808</c:v>
                      </c:pt>
                      <c:pt idx="197">
                        <c:v>12.78596134357112</c:v>
                      </c:pt>
                      <c:pt idx="198">
                        <c:v>-1.2408645231758499</c:v>
                      </c:pt>
                      <c:pt idx="199">
                        <c:v>7.5357973590203651</c:v>
                      </c:pt>
                      <c:pt idx="200">
                        <c:v>7.4894431356286368</c:v>
                      </c:pt>
                      <c:pt idx="201">
                        <c:v>8.7742566235973243</c:v>
                      </c:pt>
                      <c:pt idx="202">
                        <c:v>-2.8103233797803999</c:v>
                      </c:pt>
                      <c:pt idx="203">
                        <c:v>5.6494317767333442</c:v>
                      </c:pt>
                      <c:pt idx="204">
                        <c:v>-14.20470287440815</c:v>
                      </c:pt>
                      <c:pt idx="205">
                        <c:v>13.95433119877371</c:v>
                      </c:pt>
                      <c:pt idx="206">
                        <c:v>8.1561409666772793</c:v>
                      </c:pt>
                      <c:pt idx="207">
                        <c:v>3.9422033346300398</c:v>
                      </c:pt>
                      <c:pt idx="208">
                        <c:v>-5.6003375310364696</c:v>
                      </c:pt>
                      <c:pt idx="209">
                        <c:v>4.2129220953487563</c:v>
                      </c:pt>
                      <c:pt idx="210">
                        <c:v>-5.8358239024826473</c:v>
                      </c:pt>
                      <c:pt idx="211">
                        <c:v>3.4905096276973619</c:v>
                      </c:pt>
                      <c:pt idx="212">
                        <c:v>-1.6125284446784101</c:v>
                      </c:pt>
                      <c:pt idx="213">
                        <c:v>0.43535401007580993</c:v>
                      </c:pt>
                      <c:pt idx="214">
                        <c:v>2.2174922123512921</c:v>
                      </c:pt>
                      <c:pt idx="215">
                        <c:v>-1.4813542146637391</c:v>
                      </c:pt>
                      <c:pt idx="216">
                        <c:v>7.663507252425962</c:v>
                      </c:pt>
                      <c:pt idx="217">
                        <c:v>1.4009155824887669</c:v>
                      </c:pt>
                      <c:pt idx="218">
                        <c:v>-0.82382588677458779</c:v>
                      </c:pt>
                      <c:pt idx="219">
                        <c:v>-0.87914997716815868</c:v>
                      </c:pt>
                      <c:pt idx="220">
                        <c:v>8.1429183027070131</c:v>
                      </c:pt>
                      <c:pt idx="221">
                        <c:v>10.12821702918373</c:v>
                      </c:pt>
                      <c:pt idx="222">
                        <c:v>0.29722933370891569</c:v>
                      </c:pt>
                      <c:pt idx="223">
                        <c:v>10.90437588758291</c:v>
                      </c:pt>
                      <c:pt idx="224">
                        <c:v>-5.379683653236893</c:v>
                      </c:pt>
                      <c:pt idx="225">
                        <c:v>-2.290992201042457</c:v>
                      </c:pt>
                      <c:pt idx="226">
                        <c:v>11.863245673349651</c:v>
                      </c:pt>
                      <c:pt idx="227">
                        <c:v>-0.75899488682856386</c:v>
                      </c:pt>
                      <c:pt idx="228">
                        <c:v>6.0576921168539251</c:v>
                      </c:pt>
                      <c:pt idx="229">
                        <c:v>-1.858650665649612</c:v>
                      </c:pt>
                      <c:pt idx="230">
                        <c:v>-2.4886386833024088</c:v>
                      </c:pt>
                      <c:pt idx="231">
                        <c:v>0.97106721752050462</c:v>
                      </c:pt>
                      <c:pt idx="232">
                        <c:v>-13.5250613768783</c:v>
                      </c:pt>
                      <c:pt idx="233">
                        <c:v>-5.3310816065550224</c:v>
                      </c:pt>
                      <c:pt idx="234">
                        <c:v>5.5375745270446828</c:v>
                      </c:pt>
                      <c:pt idx="235">
                        <c:v>-8.6046272306656242</c:v>
                      </c:pt>
                      <c:pt idx="236">
                        <c:v>5.6055490235683241</c:v>
                      </c:pt>
                      <c:pt idx="237">
                        <c:v>-0.54298500225538715</c:v>
                      </c:pt>
                      <c:pt idx="238">
                        <c:v>1.050743705031149</c:v>
                      </c:pt>
                      <c:pt idx="239">
                        <c:v>12.255802209958141</c:v>
                      </c:pt>
                      <c:pt idx="240">
                        <c:v>0.14840413775658451</c:v>
                      </c:pt>
                      <c:pt idx="241">
                        <c:v>3.356699036399394</c:v>
                      </c:pt>
                      <c:pt idx="242">
                        <c:v>-4.0847152861712166</c:v>
                      </c:pt>
                      <c:pt idx="243">
                        <c:v>1.224000194908242</c:v>
                      </c:pt>
                      <c:pt idx="244">
                        <c:v>-4.7191155598936083</c:v>
                      </c:pt>
                      <c:pt idx="245">
                        <c:v>-0.22703987965809899</c:v>
                      </c:pt>
                      <c:pt idx="246">
                        <c:v>-0.11623018198429851</c:v>
                      </c:pt>
                      <c:pt idx="247">
                        <c:v>-6.2459459376182194</c:v>
                      </c:pt>
                      <c:pt idx="248">
                        <c:v>-5.2552746017870272E-2</c:v>
                      </c:pt>
                      <c:pt idx="249">
                        <c:v>-7.3142234650465161</c:v>
                      </c:pt>
                      <c:pt idx="250">
                        <c:v>4.0664656482694106</c:v>
                      </c:pt>
                      <c:pt idx="251">
                        <c:v>1.345608996709021</c:v>
                      </c:pt>
                      <c:pt idx="252">
                        <c:v>-5.4582561108592982</c:v>
                      </c:pt>
                      <c:pt idx="253">
                        <c:v>4.3719791283849343</c:v>
                      </c:pt>
                      <c:pt idx="254">
                        <c:v>-5.2665458560557079</c:v>
                      </c:pt>
                      <c:pt idx="255">
                        <c:v>-3.8386193171622822</c:v>
                      </c:pt>
                      <c:pt idx="256">
                        <c:v>7.5609469588893967</c:v>
                      </c:pt>
                      <c:pt idx="257">
                        <c:v>4.776354368986806</c:v>
                      </c:pt>
                      <c:pt idx="258">
                        <c:v>5.2161995645132846</c:v>
                      </c:pt>
                      <c:pt idx="259">
                        <c:v>3.6066926725599608</c:v>
                      </c:pt>
                      <c:pt idx="260">
                        <c:v>-0.72190316339937355</c:v>
                      </c:pt>
                      <c:pt idx="261">
                        <c:v>5.9255604722576791</c:v>
                      </c:pt>
                      <c:pt idx="262">
                        <c:v>10.527362949731129</c:v>
                      </c:pt>
                      <c:pt idx="263">
                        <c:v>-3.864210080751485</c:v>
                      </c:pt>
                      <c:pt idx="264">
                        <c:v>-0.17719190170896751</c:v>
                      </c:pt>
                      <c:pt idx="265">
                        <c:v>-23.44132120573768</c:v>
                      </c:pt>
                      <c:pt idx="266">
                        <c:v>-6.9201209665282164</c:v>
                      </c:pt>
                      <c:pt idx="267">
                        <c:v>-16.162119484025379</c:v>
                      </c:pt>
                      <c:pt idx="268">
                        <c:v>-14.335159496676759</c:v>
                      </c:pt>
                      <c:pt idx="269">
                        <c:v>-7.9896191865733934</c:v>
                      </c:pt>
                      <c:pt idx="270">
                        <c:v>-3.3706813347640021</c:v>
                      </c:pt>
                      <c:pt idx="271">
                        <c:v>5.8721471004193742</c:v>
                      </c:pt>
                      <c:pt idx="272">
                        <c:v>7.1063199566178676</c:v>
                      </c:pt>
                      <c:pt idx="273">
                        <c:v>0.3597885555273389</c:v>
                      </c:pt>
                      <c:pt idx="274">
                        <c:v>4.5060949103638022</c:v>
                      </c:pt>
                      <c:pt idx="275">
                        <c:v>-2.045831940046698</c:v>
                      </c:pt>
                      <c:pt idx="276">
                        <c:v>1.8760406988313969</c:v>
                      </c:pt>
                      <c:pt idx="277">
                        <c:v>-0.55861203189100961</c:v>
                      </c:pt>
                      <c:pt idx="278">
                        <c:v>-3.1357918090504739</c:v>
                      </c:pt>
                      <c:pt idx="279">
                        <c:v>6.5224921514616003</c:v>
                      </c:pt>
                      <c:pt idx="280">
                        <c:v>-8.7085463694365597</c:v>
                      </c:pt>
                      <c:pt idx="281">
                        <c:v>-1.259170248069216</c:v>
                      </c:pt>
                      <c:pt idx="282">
                        <c:v>4.1655384682333576</c:v>
                      </c:pt>
                      <c:pt idx="283">
                        <c:v>3.4936851714540009</c:v>
                      </c:pt>
                      <c:pt idx="284">
                        <c:v>3.6726418045128231</c:v>
                      </c:pt>
                      <c:pt idx="285">
                        <c:v>3.4230994411252351</c:v>
                      </c:pt>
                      <c:pt idx="286">
                        <c:v>-0.12996022908909011</c:v>
                      </c:pt>
                      <c:pt idx="287">
                        <c:v>7.842786644507135</c:v>
                      </c:pt>
                      <c:pt idx="288">
                        <c:v>7.0023932325168126</c:v>
                      </c:pt>
                      <c:pt idx="289">
                        <c:v>2.6349829117833909</c:v>
                      </c:pt>
                      <c:pt idx="290">
                        <c:v>-8.956635085800599</c:v>
                      </c:pt>
                      <c:pt idx="291">
                        <c:v>10.019406634598431</c:v>
                      </c:pt>
                      <c:pt idx="292">
                        <c:v>16.715533059082279</c:v>
                      </c:pt>
                      <c:pt idx="293">
                        <c:v>4.5193605399474022</c:v>
                      </c:pt>
                      <c:pt idx="294">
                        <c:v>19.550879694647971</c:v>
                      </c:pt>
                      <c:pt idx="295">
                        <c:v>14.363939283711529</c:v>
                      </c:pt>
                      <c:pt idx="296">
                        <c:v>19.48987616566086</c:v>
                      </c:pt>
                      <c:pt idx="297">
                        <c:v>-14.12665925086049</c:v>
                      </c:pt>
                      <c:pt idx="298">
                        <c:v>-8.9413752735096033</c:v>
                      </c:pt>
                      <c:pt idx="299">
                        <c:v>3.5422655689231259</c:v>
                      </c:pt>
                      <c:pt idx="300">
                        <c:v>6.1682744244926786</c:v>
                      </c:pt>
                      <c:pt idx="301">
                        <c:v>19.155398282195488</c:v>
                      </c:pt>
                      <c:pt idx="302">
                        <c:v>13.56421414752425</c:v>
                      </c:pt>
                      <c:pt idx="303">
                        <c:v>-1.122045066045378</c:v>
                      </c:pt>
                      <c:pt idx="304">
                        <c:v>1.080719179706606</c:v>
                      </c:pt>
                      <c:pt idx="305">
                        <c:v>5.6801592027504988</c:v>
                      </c:pt>
                      <c:pt idx="306">
                        <c:v>2.6606021012495948</c:v>
                      </c:pt>
                      <c:pt idx="307">
                        <c:v>20.10145341586805</c:v>
                      </c:pt>
                      <c:pt idx="308">
                        <c:v>13.278373761121699</c:v>
                      </c:pt>
                      <c:pt idx="309">
                        <c:v>22.3519637305488</c:v>
                      </c:pt>
                      <c:pt idx="310">
                        <c:v>10.8310333745628</c:v>
                      </c:pt>
                      <c:pt idx="311">
                        <c:v>27.093556019301889</c:v>
                      </c:pt>
                      <c:pt idx="312">
                        <c:v>19.52043179649819</c:v>
                      </c:pt>
                      <c:pt idx="313">
                        <c:v>1.3060407966771519</c:v>
                      </c:pt>
                      <c:pt idx="314">
                        <c:v>4.9968094377085306</c:v>
                      </c:pt>
                      <c:pt idx="315">
                        <c:v>-0.40967793415470671</c:v>
                      </c:pt>
                      <c:pt idx="316">
                        <c:v>3.062133724379652</c:v>
                      </c:pt>
                      <c:pt idx="317">
                        <c:v>6.2914942788860797</c:v>
                      </c:pt>
                      <c:pt idx="318">
                        <c:v>-3.1149225567981418</c:v>
                      </c:pt>
                      <c:pt idx="319">
                        <c:v>-2.69430855836571</c:v>
                      </c:pt>
                      <c:pt idx="320">
                        <c:v>6.5174846747898778</c:v>
                      </c:pt>
                      <c:pt idx="321">
                        <c:v>6.5329383754659016</c:v>
                      </c:pt>
                      <c:pt idx="322">
                        <c:v>-4.2254168300852326</c:v>
                      </c:pt>
                      <c:pt idx="323">
                        <c:v>12.61811163667876</c:v>
                      </c:pt>
                      <c:pt idx="324">
                        <c:v>23.884343917833959</c:v>
                      </c:pt>
                      <c:pt idx="325">
                        <c:v>3.348496634133145</c:v>
                      </c:pt>
                      <c:pt idx="326">
                        <c:v>15.11201704834872</c:v>
                      </c:pt>
                      <c:pt idx="327">
                        <c:v>2.4024995914199732</c:v>
                      </c:pt>
                      <c:pt idx="328">
                        <c:v>16.096213404076469</c:v>
                      </c:pt>
                      <c:pt idx="329">
                        <c:v>3.775968303755437</c:v>
                      </c:pt>
                      <c:pt idx="330">
                        <c:v>5.493537564744547</c:v>
                      </c:pt>
                      <c:pt idx="331">
                        <c:v>7.4814029491590439</c:v>
                      </c:pt>
                      <c:pt idx="332">
                        <c:v>0.69487581624748529</c:v>
                      </c:pt>
                      <c:pt idx="333">
                        <c:v>11.160886240174809</c:v>
                      </c:pt>
                      <c:pt idx="334">
                        <c:v>-8.5538843604809873</c:v>
                      </c:pt>
                      <c:pt idx="335">
                        <c:v>2.7145032400084702E-3</c:v>
                      </c:pt>
                      <c:pt idx="336">
                        <c:v>-13.723638618128209</c:v>
                      </c:pt>
                      <c:pt idx="337">
                        <c:v>-5.1252824522694356</c:v>
                      </c:pt>
                      <c:pt idx="338">
                        <c:v>-12.70660731130355</c:v>
                      </c:pt>
                      <c:pt idx="339">
                        <c:v>-2.3778638057894068</c:v>
                      </c:pt>
                      <c:pt idx="340">
                        <c:v>14.420567104589029</c:v>
                      </c:pt>
                      <c:pt idx="341">
                        <c:v>-1.872494784489388</c:v>
                      </c:pt>
                      <c:pt idx="342">
                        <c:v>-1.549662411303607</c:v>
                      </c:pt>
                      <c:pt idx="343">
                        <c:v>-7.1637600574439189</c:v>
                      </c:pt>
                      <c:pt idx="344">
                        <c:v>-9.620710750448616</c:v>
                      </c:pt>
                      <c:pt idx="345">
                        <c:v>-10.76585664786885</c:v>
                      </c:pt>
                      <c:pt idx="346">
                        <c:v>5.5961716835654558</c:v>
                      </c:pt>
                      <c:pt idx="347">
                        <c:v>10.015342866219621</c:v>
                      </c:pt>
                      <c:pt idx="348">
                        <c:v>3.2611432382518468</c:v>
                      </c:pt>
                      <c:pt idx="349">
                        <c:v>-2.2784000572360239</c:v>
                      </c:pt>
                      <c:pt idx="350">
                        <c:v>-5.8719536602707567</c:v>
                      </c:pt>
                      <c:pt idx="351">
                        <c:v>0.63955163663135361</c:v>
                      </c:pt>
                      <c:pt idx="352">
                        <c:v>0.18681741989206349</c:v>
                      </c:pt>
                      <c:pt idx="353">
                        <c:v>-1.7270385278318841</c:v>
                      </c:pt>
                      <c:pt idx="354">
                        <c:v>16.853389538137279</c:v>
                      </c:pt>
                      <c:pt idx="355">
                        <c:v>20.72550927842622</c:v>
                      </c:pt>
                      <c:pt idx="356">
                        <c:v>3.1395548528355461</c:v>
                      </c:pt>
                      <c:pt idx="357">
                        <c:v>6.6140946578705924</c:v>
                      </c:pt>
                      <c:pt idx="358">
                        <c:v>10.22937266878912</c:v>
                      </c:pt>
                      <c:pt idx="359">
                        <c:v>12.947162333523609</c:v>
                      </c:pt>
                      <c:pt idx="360">
                        <c:v>6.470143996293789</c:v>
                      </c:pt>
                      <c:pt idx="361">
                        <c:v>13.99303740490511</c:v>
                      </c:pt>
                      <c:pt idx="362">
                        <c:v>6.1157193905552436</c:v>
                      </c:pt>
                      <c:pt idx="363">
                        <c:v>12.165925024032211</c:v>
                      </c:pt>
                      <c:pt idx="364">
                        <c:v>6.5229784193069333</c:v>
                      </c:pt>
                      <c:pt idx="365">
                        <c:v>6.7296621018542133</c:v>
                      </c:pt>
                      <c:pt idx="366">
                        <c:v>-0.56182492449117738</c:v>
                      </c:pt>
                      <c:pt idx="367">
                        <c:v>3.0865831028647599</c:v>
                      </c:pt>
                      <c:pt idx="368">
                        <c:v>7.398175433295588</c:v>
                      </c:pt>
                      <c:pt idx="369">
                        <c:v>0.15292005555745211</c:v>
                      </c:pt>
                      <c:pt idx="370">
                        <c:v>-6.988238602217975</c:v>
                      </c:pt>
                      <c:pt idx="371">
                        <c:v>-2.3012161433480172</c:v>
                      </c:pt>
                      <c:pt idx="372">
                        <c:v>3.0961431104548498</c:v>
                      </c:pt>
                      <c:pt idx="373">
                        <c:v>-1.8412799002893481</c:v>
                      </c:pt>
                      <c:pt idx="374">
                        <c:v>0.92964900708853249</c:v>
                      </c:pt>
                      <c:pt idx="375">
                        <c:v>-0.41173427806870461</c:v>
                      </c:pt>
                      <c:pt idx="376">
                        <c:v>-1.1825955108976229</c:v>
                      </c:pt>
                      <c:pt idx="377">
                        <c:v>-3.0954974472418071</c:v>
                      </c:pt>
                      <c:pt idx="378">
                        <c:v>-0.30456647341380422</c:v>
                      </c:pt>
                      <c:pt idx="379">
                        <c:v>-0.71470339880106459</c:v>
                      </c:pt>
                      <c:pt idx="380">
                        <c:v>15.411975016451221</c:v>
                      </c:pt>
                      <c:pt idx="381">
                        <c:v>13.399828593838951</c:v>
                      </c:pt>
                      <c:pt idx="382">
                        <c:v>10.201282419094451</c:v>
                      </c:pt>
                      <c:pt idx="383">
                        <c:v>10.88279373726327</c:v>
                      </c:pt>
                      <c:pt idx="384">
                        <c:v>-5.128332669506432</c:v>
                      </c:pt>
                      <c:pt idx="385">
                        <c:v>1.6680049016906839</c:v>
                      </c:pt>
                      <c:pt idx="386">
                        <c:v>-4.256437328802317</c:v>
                      </c:pt>
                      <c:pt idx="387">
                        <c:v>2.0188803909889921</c:v>
                      </c:pt>
                      <c:pt idx="388">
                        <c:v>11.35314972717252</c:v>
                      </c:pt>
                      <c:pt idx="389">
                        <c:v>7.5773707097574743</c:v>
                      </c:pt>
                      <c:pt idx="390">
                        <c:v>4.4584501642577417</c:v>
                      </c:pt>
                      <c:pt idx="391">
                        <c:v>5.9146084336030231</c:v>
                      </c:pt>
                      <c:pt idx="392">
                        <c:v>17.098341577780221</c:v>
                      </c:pt>
                      <c:pt idx="393">
                        <c:v>4.3583637365022074</c:v>
                      </c:pt>
                      <c:pt idx="394">
                        <c:v>-1.0451957514413119</c:v>
                      </c:pt>
                      <c:pt idx="395">
                        <c:v>13.254178669018691</c:v>
                      </c:pt>
                      <c:pt idx="396">
                        <c:v>12.089005582629101</c:v>
                      </c:pt>
                      <c:pt idx="397">
                        <c:v>2.4921239645504349</c:v>
                      </c:pt>
                      <c:pt idx="398">
                        <c:v>10.167310015057261</c:v>
                      </c:pt>
                      <c:pt idx="399">
                        <c:v>4.1308872994177106</c:v>
                      </c:pt>
                      <c:pt idx="400">
                        <c:v>8.2588693880662145</c:v>
                      </c:pt>
                      <c:pt idx="401">
                        <c:v>3.296455081618912</c:v>
                      </c:pt>
                      <c:pt idx="402">
                        <c:v>10.13784173515794</c:v>
                      </c:pt>
                      <c:pt idx="403">
                        <c:v>-1.193173082520935</c:v>
                      </c:pt>
                      <c:pt idx="404">
                        <c:v>-0.64745533667947142</c:v>
                      </c:pt>
                      <c:pt idx="405">
                        <c:v>8.7334473754620436</c:v>
                      </c:pt>
                      <c:pt idx="406">
                        <c:v>-2.507356966881487</c:v>
                      </c:pt>
                      <c:pt idx="407">
                        <c:v>11.61520911039683</c:v>
                      </c:pt>
                      <c:pt idx="408">
                        <c:v>4.6894062233321216</c:v>
                      </c:pt>
                      <c:pt idx="409">
                        <c:v>2.2899627357127001</c:v>
                      </c:pt>
                      <c:pt idx="410">
                        <c:v>-4.4906340166518941</c:v>
                      </c:pt>
                      <c:pt idx="411">
                        <c:v>7.0310198541760869</c:v>
                      </c:pt>
                      <c:pt idx="412">
                        <c:v>13.32777201706984</c:v>
                      </c:pt>
                      <c:pt idx="413">
                        <c:v>-7.660891148909303</c:v>
                      </c:pt>
                      <c:pt idx="414">
                        <c:v>-3.0780757874997868</c:v>
                      </c:pt>
                      <c:pt idx="415">
                        <c:v>-1.760378151401371</c:v>
                      </c:pt>
                      <c:pt idx="416">
                        <c:v>9.236903313101033</c:v>
                      </c:pt>
                      <c:pt idx="417">
                        <c:v>-5.6383823127217489</c:v>
                      </c:pt>
                      <c:pt idx="418">
                        <c:v>1.0579487585439189</c:v>
                      </c:pt>
                      <c:pt idx="419">
                        <c:v>-3.5946329451858361</c:v>
                      </c:pt>
                      <c:pt idx="420">
                        <c:v>-10.13222012977173</c:v>
                      </c:pt>
                      <c:pt idx="421">
                        <c:v>-3.8989761228874511</c:v>
                      </c:pt>
                      <c:pt idx="422">
                        <c:v>-11.31003920435931</c:v>
                      </c:pt>
                      <c:pt idx="423">
                        <c:v>-7.7588167573959472</c:v>
                      </c:pt>
                      <c:pt idx="424">
                        <c:v>4.3690221557922504</c:v>
                      </c:pt>
                      <c:pt idx="425">
                        <c:v>3.683730633369656</c:v>
                      </c:pt>
                      <c:pt idx="426">
                        <c:v>-8.9487884095808798</c:v>
                      </c:pt>
                      <c:pt idx="427">
                        <c:v>1.61772244109306</c:v>
                      </c:pt>
                      <c:pt idx="428">
                        <c:v>0.47544191657552271</c:v>
                      </c:pt>
                      <c:pt idx="429">
                        <c:v>-8.2554630454049587</c:v>
                      </c:pt>
                      <c:pt idx="430">
                        <c:v>-4.8559384155657961</c:v>
                      </c:pt>
                      <c:pt idx="431">
                        <c:v>6.0128681939843993</c:v>
                      </c:pt>
                      <c:pt idx="432">
                        <c:v>2.303641172530166</c:v>
                      </c:pt>
                      <c:pt idx="433">
                        <c:v>5.4520506968541396</c:v>
                      </c:pt>
                      <c:pt idx="434">
                        <c:v>-6.1025000398575138</c:v>
                      </c:pt>
                      <c:pt idx="435">
                        <c:v>-5.1491035177873696</c:v>
                      </c:pt>
                      <c:pt idx="436">
                        <c:v>6.9621755723577916</c:v>
                      </c:pt>
                      <c:pt idx="437">
                        <c:v>9.2286694336862833</c:v>
                      </c:pt>
                      <c:pt idx="438">
                        <c:v>6.7538991150983474</c:v>
                      </c:pt>
                      <c:pt idx="439">
                        <c:v>5.9744750506519999</c:v>
                      </c:pt>
                      <c:pt idx="440">
                        <c:v>8.6073607397255731</c:v>
                      </c:pt>
                      <c:pt idx="441">
                        <c:v>3.6460034315530421</c:v>
                      </c:pt>
                      <c:pt idx="442">
                        <c:v>-8.4828004121549725</c:v>
                      </c:pt>
                      <c:pt idx="443">
                        <c:v>8.7694787760140009</c:v>
                      </c:pt>
                      <c:pt idx="444">
                        <c:v>-10.530442294595151</c:v>
                      </c:pt>
                      <c:pt idx="445">
                        <c:v>-2.0988653279268452</c:v>
                      </c:pt>
                      <c:pt idx="446">
                        <c:v>-4.4691591543201428</c:v>
                      </c:pt>
                      <c:pt idx="447">
                        <c:v>-8.4942347050494469</c:v>
                      </c:pt>
                      <c:pt idx="448">
                        <c:v>-3.8659162091723358</c:v>
                      </c:pt>
                      <c:pt idx="449">
                        <c:v>3.2967772302481619</c:v>
                      </c:pt>
                      <c:pt idx="450">
                        <c:v>-12.2142013234396</c:v>
                      </c:pt>
                      <c:pt idx="451">
                        <c:v>-13.302144660907439</c:v>
                      </c:pt>
                      <c:pt idx="452">
                        <c:v>12.29201996029791</c:v>
                      </c:pt>
                      <c:pt idx="453">
                        <c:v>13.02010965722117</c:v>
                      </c:pt>
                      <c:pt idx="454">
                        <c:v>10.12969449366971</c:v>
                      </c:pt>
                      <c:pt idx="455">
                        <c:v>2.4051240910612899</c:v>
                      </c:pt>
                      <c:pt idx="456">
                        <c:v>7.3378055486803113</c:v>
                      </c:pt>
                      <c:pt idx="457">
                        <c:v>-3.3075889218357002</c:v>
                      </c:pt>
                      <c:pt idx="458">
                        <c:v>-5.2893656194122212</c:v>
                      </c:pt>
                      <c:pt idx="459">
                        <c:v>-10.30492243787187</c:v>
                      </c:pt>
                      <c:pt idx="460">
                        <c:v>-6.4995765227360884</c:v>
                      </c:pt>
                      <c:pt idx="461">
                        <c:v>-3.4174890919429601</c:v>
                      </c:pt>
                      <c:pt idx="462">
                        <c:v>-6.2239680272353661</c:v>
                      </c:pt>
                      <c:pt idx="463">
                        <c:v>2.453004798939614</c:v>
                      </c:pt>
                      <c:pt idx="464">
                        <c:v>-7.0864093149560468</c:v>
                      </c:pt>
                      <c:pt idx="465">
                        <c:v>5.7129622638723676</c:v>
                      </c:pt>
                      <c:pt idx="466">
                        <c:v>2.8175970248967932</c:v>
                      </c:pt>
                      <c:pt idx="467">
                        <c:v>4.5276129776515406</c:v>
                      </c:pt>
                      <c:pt idx="468">
                        <c:v>-2.7915061894662929</c:v>
                      </c:pt>
                      <c:pt idx="469">
                        <c:v>4.0004239932444552</c:v>
                      </c:pt>
                      <c:pt idx="470">
                        <c:v>1.5906548418261219</c:v>
                      </c:pt>
                      <c:pt idx="471">
                        <c:v>-7.4755572988726107E-2</c:v>
                      </c:pt>
                      <c:pt idx="472">
                        <c:v>-8.2702816061711388</c:v>
                      </c:pt>
                      <c:pt idx="473">
                        <c:v>6.6365298408901356</c:v>
                      </c:pt>
                      <c:pt idx="474">
                        <c:v>-4.2174470635706864</c:v>
                      </c:pt>
                      <c:pt idx="475">
                        <c:v>4.4638223664244903</c:v>
                      </c:pt>
                      <c:pt idx="476">
                        <c:v>7.5700434206483296</c:v>
                      </c:pt>
                      <c:pt idx="477">
                        <c:v>-0.76824781731880021</c:v>
                      </c:pt>
                      <c:pt idx="478">
                        <c:v>-12.926859102736151</c:v>
                      </c:pt>
                      <c:pt idx="479">
                        <c:v>-6.4402694882559768</c:v>
                      </c:pt>
                      <c:pt idx="480">
                        <c:v>-6.2210809675876027</c:v>
                      </c:pt>
                      <c:pt idx="481">
                        <c:v>1.034234477544935</c:v>
                      </c:pt>
                      <c:pt idx="482">
                        <c:v>12.073739722325699</c:v>
                      </c:pt>
                      <c:pt idx="483">
                        <c:v>11.898573224134021</c:v>
                      </c:pt>
                      <c:pt idx="484">
                        <c:v>2.7472069858134749E-2</c:v>
                      </c:pt>
                      <c:pt idx="485">
                        <c:v>-3.873451878250584</c:v>
                      </c:pt>
                      <c:pt idx="486">
                        <c:v>1.5374997650127751</c:v>
                      </c:pt>
                      <c:pt idx="487">
                        <c:v>-1.4901779478792709</c:v>
                      </c:pt>
                      <c:pt idx="488">
                        <c:v>5.9394872798642657</c:v>
                      </c:pt>
                      <c:pt idx="489">
                        <c:v>1.042188533098914</c:v>
                      </c:pt>
                      <c:pt idx="490">
                        <c:v>-4.6809541891242246</c:v>
                      </c:pt>
                      <c:pt idx="491">
                        <c:v>16.640832109407452</c:v>
                      </c:pt>
                      <c:pt idx="492">
                        <c:v>-2.8371141767151302</c:v>
                      </c:pt>
                      <c:pt idx="493">
                        <c:v>-6.3401124004966833</c:v>
                      </c:pt>
                      <c:pt idx="494">
                        <c:v>12.33943689433195</c:v>
                      </c:pt>
                      <c:pt idx="495">
                        <c:v>17.998541262639691</c:v>
                      </c:pt>
                      <c:pt idx="496">
                        <c:v>4.2630572728882701</c:v>
                      </c:pt>
                      <c:pt idx="497">
                        <c:v>-9.6222206253769542</c:v>
                      </c:pt>
                      <c:pt idx="498">
                        <c:v>-4.7054132036448646</c:v>
                      </c:pt>
                      <c:pt idx="499">
                        <c:v>-8.6896717622892066</c:v>
                      </c:pt>
                      <c:pt idx="500">
                        <c:v>-8.0060226995029744</c:v>
                      </c:pt>
                      <c:pt idx="501">
                        <c:v>12.294715127026249</c:v>
                      </c:pt>
                      <c:pt idx="502">
                        <c:v>-13.79848422728972</c:v>
                      </c:pt>
                      <c:pt idx="503">
                        <c:v>-21.41844944196793</c:v>
                      </c:pt>
                      <c:pt idx="504">
                        <c:v>-7.7187758895875396</c:v>
                      </c:pt>
                      <c:pt idx="505">
                        <c:v>-2.5011984768544102</c:v>
                      </c:pt>
                      <c:pt idx="506">
                        <c:v>-16.98775127055934</c:v>
                      </c:pt>
                      <c:pt idx="507">
                        <c:v>2.2790007735280722</c:v>
                      </c:pt>
                      <c:pt idx="508">
                        <c:v>-3.5386267661191289</c:v>
                      </c:pt>
                      <c:pt idx="509">
                        <c:v>-3.5791736567717241</c:v>
                      </c:pt>
                      <c:pt idx="510">
                        <c:v>13.83810985194568</c:v>
                      </c:pt>
                      <c:pt idx="511">
                        <c:v>-1.4914465239705379</c:v>
                      </c:pt>
                      <c:pt idx="512">
                        <c:v>15.212634248997119</c:v>
                      </c:pt>
                      <c:pt idx="513">
                        <c:v>3.0821404679323439</c:v>
                      </c:pt>
                      <c:pt idx="514">
                        <c:v>9.8915376588054418</c:v>
                      </c:pt>
                      <c:pt idx="515">
                        <c:v>-6.5410939443916032</c:v>
                      </c:pt>
                      <c:pt idx="516">
                        <c:v>6.4254388151796658</c:v>
                      </c:pt>
                      <c:pt idx="517">
                        <c:v>5.2847364597874016</c:v>
                      </c:pt>
                      <c:pt idx="518">
                        <c:v>-0.59830281662172691</c:v>
                      </c:pt>
                      <c:pt idx="519">
                        <c:v>8.9391866805369418</c:v>
                      </c:pt>
                      <c:pt idx="520">
                        <c:v>-1.294147912634124</c:v>
                      </c:pt>
                      <c:pt idx="521">
                        <c:v>9.8528390061437214</c:v>
                      </c:pt>
                      <c:pt idx="522">
                        <c:v>-1.8513026917783599</c:v>
                      </c:pt>
                      <c:pt idx="523">
                        <c:v>7.0442317073454808</c:v>
                      </c:pt>
                      <c:pt idx="524">
                        <c:v>7.9855711539310823</c:v>
                      </c:pt>
                      <c:pt idx="525">
                        <c:v>9.7141115507445353</c:v>
                      </c:pt>
                      <c:pt idx="526">
                        <c:v>-3.9246635930949161</c:v>
                      </c:pt>
                      <c:pt idx="527">
                        <c:v>5.9171156204658883</c:v>
                      </c:pt>
                      <c:pt idx="528">
                        <c:v>4.3313232233599406</c:v>
                      </c:pt>
                      <c:pt idx="529">
                        <c:v>6.309553103747767</c:v>
                      </c:pt>
                      <c:pt idx="530">
                        <c:v>4.7142457224490562</c:v>
                      </c:pt>
                      <c:pt idx="531">
                        <c:v>-1.1916570958457859</c:v>
                      </c:pt>
                      <c:pt idx="532">
                        <c:v>2.2990987712117792</c:v>
                      </c:pt>
                      <c:pt idx="533">
                        <c:v>4.5278906169754771</c:v>
                      </c:pt>
                      <c:pt idx="534">
                        <c:v>-2.2904925611503382</c:v>
                      </c:pt>
                      <c:pt idx="535">
                        <c:v>-2.59424817013972</c:v>
                      </c:pt>
                      <c:pt idx="536">
                        <c:v>5.8150299165294719</c:v>
                      </c:pt>
                      <c:pt idx="537">
                        <c:v>2.1001822371474872</c:v>
                      </c:pt>
                      <c:pt idx="538">
                        <c:v>-11.388946970230119</c:v>
                      </c:pt>
                      <c:pt idx="539">
                        <c:v>4.1351562138004123</c:v>
                      </c:pt>
                      <c:pt idx="540">
                        <c:v>-2.925173394466253</c:v>
                      </c:pt>
                      <c:pt idx="541">
                        <c:v>2.1672838078834871</c:v>
                      </c:pt>
                      <c:pt idx="542">
                        <c:v>5.2324014790984794</c:v>
                      </c:pt>
                      <c:pt idx="543">
                        <c:v>11.47330109211679</c:v>
                      </c:pt>
                      <c:pt idx="544">
                        <c:v>10.559430984185409</c:v>
                      </c:pt>
                      <c:pt idx="545">
                        <c:v>-5.7177153953934434</c:v>
                      </c:pt>
                      <c:pt idx="546">
                        <c:v>-5.8561646733015422</c:v>
                      </c:pt>
                      <c:pt idx="547">
                        <c:v>-2.327281939815447</c:v>
                      </c:pt>
                      <c:pt idx="548">
                        <c:v>-4.3755127753350873</c:v>
                      </c:pt>
                      <c:pt idx="549">
                        <c:v>6.1717981082592361</c:v>
                      </c:pt>
                      <c:pt idx="550">
                        <c:v>-2.6959045804981319</c:v>
                      </c:pt>
                      <c:pt idx="551">
                        <c:v>8.4051917471100133</c:v>
                      </c:pt>
                      <c:pt idx="552">
                        <c:v>-4.9789806710607056</c:v>
                      </c:pt>
                      <c:pt idx="553">
                        <c:v>4.6647615104905862</c:v>
                      </c:pt>
                      <c:pt idx="554">
                        <c:v>9.5349826126626169</c:v>
                      </c:pt>
                      <c:pt idx="555">
                        <c:v>2.2756013534027542</c:v>
                      </c:pt>
                      <c:pt idx="556">
                        <c:v>2.9767080991810619</c:v>
                      </c:pt>
                      <c:pt idx="557">
                        <c:v>10.818383030747929</c:v>
                      </c:pt>
                      <c:pt idx="558">
                        <c:v>8.4161256296842595</c:v>
                      </c:pt>
                      <c:pt idx="559">
                        <c:v>0.92750134248112581</c:v>
                      </c:pt>
                      <c:pt idx="560">
                        <c:v>17.24918138132178</c:v>
                      </c:pt>
                      <c:pt idx="561">
                        <c:v>-0.77268811263779158</c:v>
                      </c:pt>
                      <c:pt idx="562">
                        <c:v>9.552935227283573</c:v>
                      </c:pt>
                      <c:pt idx="563">
                        <c:v>11.26261305561826</c:v>
                      </c:pt>
                      <c:pt idx="564">
                        <c:v>6.3198793517371064</c:v>
                      </c:pt>
                      <c:pt idx="565">
                        <c:v>-18.222265220314899</c:v>
                      </c:pt>
                      <c:pt idx="566">
                        <c:v>-7.9889604062278652</c:v>
                      </c:pt>
                      <c:pt idx="567">
                        <c:v>19.91748722427155</c:v>
                      </c:pt>
                      <c:pt idx="568">
                        <c:v>8.027313733646535</c:v>
                      </c:pt>
                      <c:pt idx="569">
                        <c:v>10.776351146217801</c:v>
                      </c:pt>
                      <c:pt idx="570">
                        <c:v>14.60618146039833</c:v>
                      </c:pt>
                      <c:pt idx="571">
                        <c:v>-1.9624093730738481</c:v>
                      </c:pt>
                      <c:pt idx="572">
                        <c:v>-2.3217939883882668</c:v>
                      </c:pt>
                      <c:pt idx="573">
                        <c:v>8.8285719773244331</c:v>
                      </c:pt>
                      <c:pt idx="574">
                        <c:v>4.3685574415703847</c:v>
                      </c:pt>
                      <c:pt idx="575">
                        <c:v>1.6748452537925529</c:v>
                      </c:pt>
                      <c:pt idx="576">
                        <c:v>-3.9428889383867238</c:v>
                      </c:pt>
                      <c:pt idx="577">
                        <c:v>10.64678880295568</c:v>
                      </c:pt>
                      <c:pt idx="578">
                        <c:v>3.1010129974686542</c:v>
                      </c:pt>
                      <c:pt idx="579">
                        <c:v>7.1081022556040221</c:v>
                      </c:pt>
                      <c:pt idx="580">
                        <c:v>-3.5703242628683509</c:v>
                      </c:pt>
                      <c:pt idx="581">
                        <c:v>-11.49443009315595</c:v>
                      </c:pt>
                      <c:pt idx="582">
                        <c:v>-4.1854386616530794</c:v>
                      </c:pt>
                      <c:pt idx="583">
                        <c:v>8.9480360397376693</c:v>
                      </c:pt>
                      <c:pt idx="584">
                        <c:v>-4.3714177287878604</c:v>
                      </c:pt>
                      <c:pt idx="585">
                        <c:v>7.7277771246836586</c:v>
                      </c:pt>
                      <c:pt idx="586">
                        <c:v>1.0700022049342111</c:v>
                      </c:pt>
                      <c:pt idx="587">
                        <c:v>2.8072899335495469</c:v>
                      </c:pt>
                      <c:pt idx="588">
                        <c:v>-2.1662462155125728</c:v>
                      </c:pt>
                      <c:pt idx="589">
                        <c:v>-12.42128474282401</c:v>
                      </c:pt>
                      <c:pt idx="590">
                        <c:v>-0.41001004525998602</c:v>
                      </c:pt>
                      <c:pt idx="591">
                        <c:v>3.483921787442525</c:v>
                      </c:pt>
                      <c:pt idx="592">
                        <c:v>-2.2506755038554238</c:v>
                      </c:pt>
                      <c:pt idx="593">
                        <c:v>5.3141684544338306</c:v>
                      </c:pt>
                      <c:pt idx="594">
                        <c:v>-7.235985202509343</c:v>
                      </c:pt>
                      <c:pt idx="595">
                        <c:v>2.8536240946146232</c:v>
                      </c:pt>
                      <c:pt idx="596">
                        <c:v>4.5959967811948914</c:v>
                      </c:pt>
                      <c:pt idx="597">
                        <c:v>15.27647897441128</c:v>
                      </c:pt>
                      <c:pt idx="598">
                        <c:v>-7.0416315980348454</c:v>
                      </c:pt>
                      <c:pt idx="599">
                        <c:v>-3.300824125652932</c:v>
                      </c:pt>
                      <c:pt idx="600">
                        <c:v>10.804422464445331</c:v>
                      </c:pt>
                      <c:pt idx="601">
                        <c:v>-3.0187996544750031</c:v>
                      </c:pt>
                      <c:pt idx="602">
                        <c:v>-1.325154800665072</c:v>
                      </c:pt>
                      <c:pt idx="603">
                        <c:v>1.8178540205531679</c:v>
                      </c:pt>
                      <c:pt idx="604">
                        <c:v>6.1058126259059309</c:v>
                      </c:pt>
                      <c:pt idx="605">
                        <c:v>-14.68407196318406</c:v>
                      </c:pt>
                      <c:pt idx="606">
                        <c:v>-2.25599612264342</c:v>
                      </c:pt>
                      <c:pt idx="607">
                        <c:v>-0.79054495960340276</c:v>
                      </c:pt>
                      <c:pt idx="608">
                        <c:v>0.69055673329970135</c:v>
                      </c:pt>
                      <c:pt idx="609">
                        <c:v>3.4180310728901699</c:v>
                      </c:pt>
                      <c:pt idx="610">
                        <c:v>-6.7042415557681929</c:v>
                      </c:pt>
                      <c:pt idx="611">
                        <c:v>7.070405561525245</c:v>
                      </c:pt>
                      <c:pt idx="612">
                        <c:v>4.4252111660171609</c:v>
                      </c:pt>
                      <c:pt idx="613">
                        <c:v>4.4601550272757668</c:v>
                      </c:pt>
                      <c:pt idx="614">
                        <c:v>-7.2272598272423414</c:v>
                      </c:pt>
                      <c:pt idx="615">
                        <c:v>-4.8308430870811092</c:v>
                      </c:pt>
                      <c:pt idx="616">
                        <c:v>4.2604890733827618</c:v>
                      </c:pt>
                      <c:pt idx="617">
                        <c:v>5.3345567872445754</c:v>
                      </c:pt>
                      <c:pt idx="618">
                        <c:v>-6.1932135051793473</c:v>
                      </c:pt>
                      <c:pt idx="619">
                        <c:v>-3.7437855567295939</c:v>
                      </c:pt>
                      <c:pt idx="620">
                        <c:v>-8.5311076923240812</c:v>
                      </c:pt>
                      <c:pt idx="621">
                        <c:v>2.5553383638206881</c:v>
                      </c:pt>
                      <c:pt idx="622">
                        <c:v>-15.525390350986831</c:v>
                      </c:pt>
                      <c:pt idx="623">
                        <c:v>1.548812337110659</c:v>
                      </c:pt>
                      <c:pt idx="624">
                        <c:v>-0.81226305463687021</c:v>
                      </c:pt>
                      <c:pt idx="625">
                        <c:v>8.7642766660113391</c:v>
                      </c:pt>
                      <c:pt idx="626">
                        <c:v>-0.1192258658335961</c:v>
                      </c:pt>
                      <c:pt idx="627">
                        <c:v>-6.9661557406264647</c:v>
                      </c:pt>
                      <c:pt idx="628">
                        <c:v>6.7633259396247389</c:v>
                      </c:pt>
                      <c:pt idx="629">
                        <c:v>-6.257442156626043</c:v>
                      </c:pt>
                      <c:pt idx="630">
                        <c:v>-6.9368843246125582</c:v>
                      </c:pt>
                      <c:pt idx="631">
                        <c:v>-2.1657822582654109</c:v>
                      </c:pt>
                      <c:pt idx="632">
                        <c:v>-7.7961795991138514</c:v>
                      </c:pt>
                      <c:pt idx="633">
                        <c:v>2.0999274572067379</c:v>
                      </c:pt>
                      <c:pt idx="634">
                        <c:v>4.5096678470996778</c:v>
                      </c:pt>
                      <c:pt idx="635">
                        <c:v>10.582424286811991</c:v>
                      </c:pt>
                      <c:pt idx="636">
                        <c:v>-14.778122778055559</c:v>
                      </c:pt>
                      <c:pt idx="637">
                        <c:v>-9.1787491196201554</c:v>
                      </c:pt>
                      <c:pt idx="638">
                        <c:v>8.4619047153291209</c:v>
                      </c:pt>
                      <c:pt idx="639">
                        <c:v>-3.2074749080189791</c:v>
                      </c:pt>
                      <c:pt idx="640">
                        <c:v>1.723546235529644</c:v>
                      </c:pt>
                      <c:pt idx="641">
                        <c:v>3.2295801531471948</c:v>
                      </c:pt>
                      <c:pt idx="642">
                        <c:v>9.0467000441182801</c:v>
                      </c:pt>
                      <c:pt idx="643">
                        <c:v>-8.8959251025300077</c:v>
                      </c:pt>
                      <c:pt idx="644">
                        <c:v>0.88606944134486654</c:v>
                      </c:pt>
                      <c:pt idx="645">
                        <c:v>4.8101783732688013</c:v>
                      </c:pt>
                      <c:pt idx="646">
                        <c:v>10.21683861594193</c:v>
                      </c:pt>
                      <c:pt idx="647">
                        <c:v>6.9488074055309959</c:v>
                      </c:pt>
                      <c:pt idx="648">
                        <c:v>5.8296203458634244</c:v>
                      </c:pt>
                      <c:pt idx="649">
                        <c:v>24.0024803416662</c:v>
                      </c:pt>
                      <c:pt idx="650">
                        <c:v>23.115245266486941</c:v>
                      </c:pt>
                      <c:pt idx="651">
                        <c:v>1.6707120660216039</c:v>
                      </c:pt>
                      <c:pt idx="652">
                        <c:v>3.0213584317960298</c:v>
                      </c:pt>
                      <c:pt idx="653">
                        <c:v>10.99875917753748</c:v>
                      </c:pt>
                      <c:pt idx="654">
                        <c:v>13.796113002137171</c:v>
                      </c:pt>
                      <c:pt idx="655">
                        <c:v>2.5431600214418029</c:v>
                      </c:pt>
                      <c:pt idx="656">
                        <c:v>-0.60674507600357819</c:v>
                      </c:pt>
                      <c:pt idx="657">
                        <c:v>4.908650840910572</c:v>
                      </c:pt>
                      <c:pt idx="658">
                        <c:v>4.4405305329438027</c:v>
                      </c:pt>
                      <c:pt idx="659">
                        <c:v>4.1438082764631572</c:v>
                      </c:pt>
                      <c:pt idx="660">
                        <c:v>-9.9662241969077243</c:v>
                      </c:pt>
                      <c:pt idx="661">
                        <c:v>-8.43887792167423</c:v>
                      </c:pt>
                      <c:pt idx="662">
                        <c:v>0.12991059727682419</c:v>
                      </c:pt>
                      <c:pt idx="663">
                        <c:v>1.3100408318337891</c:v>
                      </c:pt>
                      <c:pt idx="664">
                        <c:v>6.904841200251095</c:v>
                      </c:pt>
                      <c:pt idx="665">
                        <c:v>3.875023022159894</c:v>
                      </c:pt>
                      <c:pt idx="666">
                        <c:v>-2.902948579092838</c:v>
                      </c:pt>
                      <c:pt idx="667">
                        <c:v>-8.4461772954565948</c:v>
                      </c:pt>
                      <c:pt idx="668">
                        <c:v>5.6447553298661521</c:v>
                      </c:pt>
                      <c:pt idx="669">
                        <c:v>-4.3497125866007709</c:v>
                      </c:pt>
                      <c:pt idx="670">
                        <c:v>-3.201724194781844</c:v>
                      </c:pt>
                      <c:pt idx="671">
                        <c:v>2.9598895781885992</c:v>
                      </c:pt>
                      <c:pt idx="672">
                        <c:v>8.7208887333049692</c:v>
                      </c:pt>
                      <c:pt idx="673">
                        <c:v>1.6844080102862591</c:v>
                      </c:pt>
                      <c:pt idx="674">
                        <c:v>-2.2389474244773711</c:v>
                      </c:pt>
                      <c:pt idx="675">
                        <c:v>4.8737002206871711</c:v>
                      </c:pt>
                      <c:pt idx="676">
                        <c:v>12.059442055536779</c:v>
                      </c:pt>
                      <c:pt idx="677">
                        <c:v>17.544624116367849</c:v>
                      </c:pt>
                      <c:pt idx="678">
                        <c:v>-0.88867410454796425</c:v>
                      </c:pt>
                      <c:pt idx="679">
                        <c:v>8.8489525442318406</c:v>
                      </c:pt>
                      <c:pt idx="680">
                        <c:v>-7.1173505075747352</c:v>
                      </c:pt>
                      <c:pt idx="681">
                        <c:v>11.33514176624232</c:v>
                      </c:pt>
                      <c:pt idx="682">
                        <c:v>8.7279204748521995</c:v>
                      </c:pt>
                      <c:pt idx="683">
                        <c:v>21.38184047196448</c:v>
                      </c:pt>
                      <c:pt idx="684">
                        <c:v>19.063189873257461</c:v>
                      </c:pt>
                      <c:pt idx="685">
                        <c:v>16.686762918693699</c:v>
                      </c:pt>
                      <c:pt idx="686">
                        <c:v>-4.2930167901751419</c:v>
                      </c:pt>
                      <c:pt idx="687">
                        <c:v>4.1156215998524601</c:v>
                      </c:pt>
                      <c:pt idx="688">
                        <c:v>3.9103068418606912</c:v>
                      </c:pt>
                      <c:pt idx="689">
                        <c:v>5.4571186664206701</c:v>
                      </c:pt>
                      <c:pt idx="690">
                        <c:v>12.306345946741279</c:v>
                      </c:pt>
                      <c:pt idx="691">
                        <c:v>-5.4049716733882542</c:v>
                      </c:pt>
                      <c:pt idx="692">
                        <c:v>7.2603063731533366</c:v>
                      </c:pt>
                      <c:pt idx="693">
                        <c:v>7.8442603354461644</c:v>
                      </c:pt>
                      <c:pt idx="694">
                        <c:v>6.6951434525942206</c:v>
                      </c:pt>
                      <c:pt idx="695">
                        <c:v>-2.4607963094221921</c:v>
                      </c:pt>
                      <c:pt idx="696">
                        <c:v>-6.8132051574971992</c:v>
                      </c:pt>
                      <c:pt idx="697">
                        <c:v>-2.931634947283444</c:v>
                      </c:pt>
                      <c:pt idx="698">
                        <c:v>-3.9952142313474308</c:v>
                      </c:pt>
                      <c:pt idx="699">
                        <c:v>-3.1598813813278839</c:v>
                      </c:pt>
                      <c:pt idx="700">
                        <c:v>9.6677070313286091</c:v>
                      </c:pt>
                      <c:pt idx="701">
                        <c:v>9.7592323262313183</c:v>
                      </c:pt>
                      <c:pt idx="702">
                        <c:v>8.4601963697932803</c:v>
                      </c:pt>
                      <c:pt idx="703">
                        <c:v>11.72256224940169</c:v>
                      </c:pt>
                      <c:pt idx="704">
                        <c:v>0.95514147079646072</c:v>
                      </c:pt>
                      <c:pt idx="705">
                        <c:v>7.2694220156369296</c:v>
                      </c:pt>
                      <c:pt idx="706">
                        <c:v>-1.338591368608907</c:v>
                      </c:pt>
                      <c:pt idx="707">
                        <c:v>-13.604400115971229</c:v>
                      </c:pt>
                      <c:pt idx="708">
                        <c:v>-2.5691369954468182</c:v>
                      </c:pt>
                      <c:pt idx="709">
                        <c:v>4.377671409358924</c:v>
                      </c:pt>
                      <c:pt idx="710">
                        <c:v>3.1067689118213671</c:v>
                      </c:pt>
                      <c:pt idx="711">
                        <c:v>16.447940076476421</c:v>
                      </c:pt>
                      <c:pt idx="712">
                        <c:v>16.82523508147921</c:v>
                      </c:pt>
                      <c:pt idx="713">
                        <c:v>5.1091335365854009</c:v>
                      </c:pt>
                      <c:pt idx="714">
                        <c:v>-8.7839557128517765</c:v>
                      </c:pt>
                      <c:pt idx="715">
                        <c:v>7.0170549237576232</c:v>
                      </c:pt>
                      <c:pt idx="716">
                        <c:v>7.5535936868956099</c:v>
                      </c:pt>
                      <c:pt idx="717">
                        <c:v>3.6164802082668221</c:v>
                      </c:pt>
                      <c:pt idx="718">
                        <c:v>10.56661306430755</c:v>
                      </c:pt>
                      <c:pt idx="719">
                        <c:v>6.218187031431504</c:v>
                      </c:pt>
                      <c:pt idx="720">
                        <c:v>-0.30718624284362561</c:v>
                      </c:pt>
                      <c:pt idx="721">
                        <c:v>4.4770530193502367</c:v>
                      </c:pt>
                      <c:pt idx="722">
                        <c:v>2.8596114487148192</c:v>
                      </c:pt>
                      <c:pt idx="723">
                        <c:v>-11.122860246914801</c:v>
                      </c:pt>
                      <c:pt idx="724">
                        <c:v>-6.1237820688962934</c:v>
                      </c:pt>
                      <c:pt idx="725">
                        <c:v>-4.7554697697473793</c:v>
                      </c:pt>
                      <c:pt idx="726">
                        <c:v>-1.423319784040723</c:v>
                      </c:pt>
                      <c:pt idx="727">
                        <c:v>11.532909205953869</c:v>
                      </c:pt>
                      <c:pt idx="728">
                        <c:v>8.9210140346135436</c:v>
                      </c:pt>
                      <c:pt idx="729">
                        <c:v>4.2380077120281641</c:v>
                      </c:pt>
                      <c:pt idx="730">
                        <c:v>3.2421340282677429</c:v>
                      </c:pt>
                      <c:pt idx="731">
                        <c:v>7.1483297011895619</c:v>
                      </c:pt>
                      <c:pt idx="732">
                        <c:v>5.4451117113502212</c:v>
                      </c:pt>
                      <c:pt idx="733">
                        <c:v>11.658976051982339</c:v>
                      </c:pt>
                      <c:pt idx="734">
                        <c:v>2.400775369941059</c:v>
                      </c:pt>
                      <c:pt idx="735">
                        <c:v>24.17854893999996</c:v>
                      </c:pt>
                      <c:pt idx="736">
                        <c:v>14.42110177707236</c:v>
                      </c:pt>
                      <c:pt idx="737">
                        <c:v>12.539332034041781</c:v>
                      </c:pt>
                      <c:pt idx="738">
                        <c:v>6.5369880445586741</c:v>
                      </c:pt>
                      <c:pt idx="739">
                        <c:v>14.298694314513529</c:v>
                      </c:pt>
                      <c:pt idx="740">
                        <c:v>4.0740848940916159</c:v>
                      </c:pt>
                      <c:pt idx="741">
                        <c:v>13.06120884251925</c:v>
                      </c:pt>
                      <c:pt idx="742">
                        <c:v>3.6930457732193589</c:v>
                      </c:pt>
                      <c:pt idx="743">
                        <c:v>3.5523261985618189</c:v>
                      </c:pt>
                      <c:pt idx="744">
                        <c:v>-1.50372168768345</c:v>
                      </c:pt>
                      <c:pt idx="745">
                        <c:v>-8.4913510209872687</c:v>
                      </c:pt>
                      <c:pt idx="746">
                        <c:v>-9.9515472762314943</c:v>
                      </c:pt>
                      <c:pt idx="747">
                        <c:v>0.26661819087024002</c:v>
                      </c:pt>
                      <c:pt idx="748">
                        <c:v>5.4654828468673182</c:v>
                      </c:pt>
                      <c:pt idx="749">
                        <c:v>-3.1324755202648351</c:v>
                      </c:pt>
                      <c:pt idx="750">
                        <c:v>6.2950939200657841</c:v>
                      </c:pt>
                      <c:pt idx="751">
                        <c:v>-5.1431868683036486</c:v>
                      </c:pt>
                      <c:pt idx="752">
                        <c:v>0.64139145512582818</c:v>
                      </c:pt>
                      <c:pt idx="753">
                        <c:v>0.59545057713563765</c:v>
                      </c:pt>
                      <c:pt idx="754">
                        <c:v>17.628464940183949</c:v>
                      </c:pt>
                      <c:pt idx="755">
                        <c:v>-0.66293392761252468</c:v>
                      </c:pt>
                      <c:pt idx="756">
                        <c:v>-5.4603806087610698</c:v>
                      </c:pt>
                      <c:pt idx="757">
                        <c:v>-9.327818821466149</c:v>
                      </c:pt>
                      <c:pt idx="758">
                        <c:v>4.5828167146180316</c:v>
                      </c:pt>
                      <c:pt idx="759">
                        <c:v>6.3432812681421504</c:v>
                      </c:pt>
                      <c:pt idx="760">
                        <c:v>-1.2414160927136719</c:v>
                      </c:pt>
                      <c:pt idx="761">
                        <c:v>2.6701116988071858</c:v>
                      </c:pt>
                      <c:pt idx="762">
                        <c:v>4.0786836359085958</c:v>
                      </c:pt>
                      <c:pt idx="763">
                        <c:v>9.0408350622820315</c:v>
                      </c:pt>
                      <c:pt idx="764">
                        <c:v>15.818601732093001</c:v>
                      </c:pt>
                      <c:pt idx="765">
                        <c:v>-3.6151858893415012</c:v>
                      </c:pt>
                      <c:pt idx="766">
                        <c:v>12.32043397311984</c:v>
                      </c:pt>
                      <c:pt idx="767">
                        <c:v>-4.6575929242133771</c:v>
                      </c:pt>
                      <c:pt idx="768">
                        <c:v>-1.4599752835648081</c:v>
                      </c:pt>
                      <c:pt idx="769">
                        <c:v>17.532751687659601</c:v>
                      </c:pt>
                      <c:pt idx="770">
                        <c:v>-2.5304570802266131</c:v>
                      </c:pt>
                      <c:pt idx="771">
                        <c:v>-0.29349877259694668</c:v>
                      </c:pt>
                      <c:pt idx="772">
                        <c:v>-7.5570027763368248</c:v>
                      </c:pt>
                      <c:pt idx="773">
                        <c:v>2.52771822631248</c:v>
                      </c:pt>
                      <c:pt idx="774">
                        <c:v>-4.0549648477529914</c:v>
                      </c:pt>
                      <c:pt idx="775">
                        <c:v>-6.7040264026757086</c:v>
                      </c:pt>
                      <c:pt idx="776">
                        <c:v>-22.865747173797441</c:v>
                      </c:pt>
                      <c:pt idx="777">
                        <c:v>-4.3975204570165172</c:v>
                      </c:pt>
                      <c:pt idx="778">
                        <c:v>-12.351132759411939</c:v>
                      </c:pt>
                      <c:pt idx="779">
                        <c:v>-13.92331407564196</c:v>
                      </c:pt>
                      <c:pt idx="780">
                        <c:v>-3.3961974700637949</c:v>
                      </c:pt>
                      <c:pt idx="781">
                        <c:v>-7.9122201598172168</c:v>
                      </c:pt>
                      <c:pt idx="782">
                        <c:v>-10.399806918486579</c:v>
                      </c:pt>
                      <c:pt idx="783">
                        <c:v>4.0848611954841836</c:v>
                      </c:pt>
                      <c:pt idx="784">
                        <c:v>5.6779489421533453</c:v>
                      </c:pt>
                      <c:pt idx="785">
                        <c:v>2.235746368028511</c:v>
                      </c:pt>
                      <c:pt idx="786">
                        <c:v>1.3858248270983879</c:v>
                      </c:pt>
                      <c:pt idx="787">
                        <c:v>-7.125376421269956</c:v>
                      </c:pt>
                      <c:pt idx="788">
                        <c:v>-4.8250659887455942</c:v>
                      </c:pt>
                      <c:pt idx="789">
                        <c:v>1.055260151086125</c:v>
                      </c:pt>
                      <c:pt idx="790">
                        <c:v>1.9351218848383041</c:v>
                      </c:pt>
                      <c:pt idx="791">
                        <c:v>5.4216555610923134</c:v>
                      </c:pt>
                      <c:pt idx="792">
                        <c:v>-1.837887870764654</c:v>
                      </c:pt>
                      <c:pt idx="793">
                        <c:v>7.3706369443241542</c:v>
                      </c:pt>
                      <c:pt idx="794">
                        <c:v>5.9122934115737076</c:v>
                      </c:pt>
                      <c:pt idx="795">
                        <c:v>-0.30518746588387979</c:v>
                      </c:pt>
                      <c:pt idx="796">
                        <c:v>8.9718438776626854</c:v>
                      </c:pt>
                      <c:pt idx="797">
                        <c:v>5.5018965957713926</c:v>
                      </c:pt>
                      <c:pt idx="798">
                        <c:v>-10.386451034636959</c:v>
                      </c:pt>
                      <c:pt idx="799">
                        <c:v>-12.018300660181421</c:v>
                      </c:pt>
                      <c:pt idx="800">
                        <c:v>-3.6323895352103022</c:v>
                      </c:pt>
                      <c:pt idx="801">
                        <c:v>1.6553922735161759</c:v>
                      </c:pt>
                      <c:pt idx="802">
                        <c:v>1.117767687557204</c:v>
                      </c:pt>
                      <c:pt idx="803">
                        <c:v>7.4548854210556534</c:v>
                      </c:pt>
                      <c:pt idx="804">
                        <c:v>-6.9706236503241321</c:v>
                      </c:pt>
                      <c:pt idx="805">
                        <c:v>-14.85049830771959</c:v>
                      </c:pt>
                      <c:pt idx="806">
                        <c:v>6.0364553689676876</c:v>
                      </c:pt>
                      <c:pt idx="807">
                        <c:v>-2.82294307565112</c:v>
                      </c:pt>
                      <c:pt idx="808">
                        <c:v>-17.078787658485659</c:v>
                      </c:pt>
                      <c:pt idx="809">
                        <c:v>2.1503129089478419</c:v>
                      </c:pt>
                      <c:pt idx="810">
                        <c:v>17.86451246838288</c:v>
                      </c:pt>
                      <c:pt idx="811">
                        <c:v>-5.2623521945140634</c:v>
                      </c:pt>
                      <c:pt idx="812">
                        <c:v>-16.734726557527811</c:v>
                      </c:pt>
                      <c:pt idx="813">
                        <c:v>4.3931272372078318</c:v>
                      </c:pt>
                      <c:pt idx="814">
                        <c:v>-2.2474894594512711</c:v>
                      </c:pt>
                      <c:pt idx="815">
                        <c:v>-13.825653114676779</c:v>
                      </c:pt>
                      <c:pt idx="816">
                        <c:v>2.5665040267455921</c:v>
                      </c:pt>
                      <c:pt idx="817">
                        <c:v>2.742391614483902</c:v>
                      </c:pt>
                      <c:pt idx="818">
                        <c:v>-2.5345667911357759</c:v>
                      </c:pt>
                      <c:pt idx="819">
                        <c:v>3.8980517645461812</c:v>
                      </c:pt>
                      <c:pt idx="820">
                        <c:v>-7.1272389065402191</c:v>
                      </c:pt>
                      <c:pt idx="821">
                        <c:v>-6.8333019542239271</c:v>
                      </c:pt>
                      <c:pt idx="822">
                        <c:v>-2.2716481997382658</c:v>
                      </c:pt>
                      <c:pt idx="823">
                        <c:v>0.80101060366542243</c:v>
                      </c:pt>
                      <c:pt idx="824">
                        <c:v>2.9709857679111442</c:v>
                      </c:pt>
                      <c:pt idx="825">
                        <c:v>-5.6271713934292453</c:v>
                      </c:pt>
                      <c:pt idx="826">
                        <c:v>4.9233834272540467</c:v>
                      </c:pt>
                      <c:pt idx="827">
                        <c:v>7.8908776676312771</c:v>
                      </c:pt>
                      <c:pt idx="828">
                        <c:v>8.8743741071667444</c:v>
                      </c:pt>
                      <c:pt idx="829">
                        <c:v>2.9699555845525998</c:v>
                      </c:pt>
                      <c:pt idx="830">
                        <c:v>-1.469744682305435E-2</c:v>
                      </c:pt>
                      <c:pt idx="831">
                        <c:v>-6.3519388526824558</c:v>
                      </c:pt>
                      <c:pt idx="832">
                        <c:v>-18.237843086202481</c:v>
                      </c:pt>
                      <c:pt idx="833">
                        <c:v>-6.6214439438711548</c:v>
                      </c:pt>
                      <c:pt idx="834">
                        <c:v>-15.93256478968598</c:v>
                      </c:pt>
                      <c:pt idx="835">
                        <c:v>9.7424288930623906</c:v>
                      </c:pt>
                      <c:pt idx="836">
                        <c:v>12.03373989476378</c:v>
                      </c:pt>
                      <c:pt idx="837">
                        <c:v>9.8933862111907658</c:v>
                      </c:pt>
                      <c:pt idx="838">
                        <c:v>1.7707439193186709</c:v>
                      </c:pt>
                      <c:pt idx="839">
                        <c:v>0.65139128384659151</c:v>
                      </c:pt>
                      <c:pt idx="840">
                        <c:v>1.4133196600358759</c:v>
                      </c:pt>
                      <c:pt idx="841">
                        <c:v>-3.6404225498857969</c:v>
                      </c:pt>
                      <c:pt idx="842">
                        <c:v>6.6469353864849881</c:v>
                      </c:pt>
                      <c:pt idx="843">
                        <c:v>-7.5884518222825763</c:v>
                      </c:pt>
                      <c:pt idx="844">
                        <c:v>-11.659181003968211</c:v>
                      </c:pt>
                      <c:pt idx="845">
                        <c:v>-5.8100346909513254</c:v>
                      </c:pt>
                      <c:pt idx="846">
                        <c:v>-8.4738801479285186</c:v>
                      </c:pt>
                      <c:pt idx="847">
                        <c:v>-5.7143231612186689</c:v>
                      </c:pt>
                      <c:pt idx="848">
                        <c:v>3.8226334223922138</c:v>
                      </c:pt>
                      <c:pt idx="849">
                        <c:v>-17.089050307789659</c:v>
                      </c:pt>
                      <c:pt idx="850">
                        <c:v>8.3447806763742918</c:v>
                      </c:pt>
                      <c:pt idx="851">
                        <c:v>-13.99990630042282</c:v>
                      </c:pt>
                      <c:pt idx="852">
                        <c:v>1.4406913219545709</c:v>
                      </c:pt>
                      <c:pt idx="853">
                        <c:v>-2.81735177123173</c:v>
                      </c:pt>
                      <c:pt idx="854">
                        <c:v>-7.099158111602609</c:v>
                      </c:pt>
                      <c:pt idx="855">
                        <c:v>-0.1841454347363731</c:v>
                      </c:pt>
                      <c:pt idx="856">
                        <c:v>-1.92604602145079</c:v>
                      </c:pt>
                      <c:pt idx="857">
                        <c:v>1.0282526920647721</c:v>
                      </c:pt>
                      <c:pt idx="858">
                        <c:v>-13.17055732412514</c:v>
                      </c:pt>
                      <c:pt idx="859">
                        <c:v>-6.0951825000765902</c:v>
                      </c:pt>
                      <c:pt idx="860">
                        <c:v>1.982095025214309</c:v>
                      </c:pt>
                      <c:pt idx="861">
                        <c:v>13.35093306232366</c:v>
                      </c:pt>
                      <c:pt idx="862">
                        <c:v>10.8177722216859</c:v>
                      </c:pt>
                      <c:pt idx="863">
                        <c:v>-5.3159429244840544</c:v>
                      </c:pt>
                      <c:pt idx="864">
                        <c:v>3.5249315434246959</c:v>
                      </c:pt>
                      <c:pt idx="865">
                        <c:v>-6.597972854510922</c:v>
                      </c:pt>
                      <c:pt idx="866">
                        <c:v>5.0198622786825258</c:v>
                      </c:pt>
                      <c:pt idx="867">
                        <c:v>0.65016319850432192</c:v>
                      </c:pt>
                      <c:pt idx="868">
                        <c:v>9.8571767613884393</c:v>
                      </c:pt>
                      <c:pt idx="869">
                        <c:v>5.9353300522799346</c:v>
                      </c:pt>
                      <c:pt idx="870">
                        <c:v>6.2442380127087436</c:v>
                      </c:pt>
                      <c:pt idx="871">
                        <c:v>5.1560168227708516</c:v>
                      </c:pt>
                      <c:pt idx="872">
                        <c:v>-3.7260273792794059</c:v>
                      </c:pt>
                      <c:pt idx="873">
                        <c:v>2.6191020871958979</c:v>
                      </c:pt>
                      <c:pt idx="874">
                        <c:v>-3.9123816937826681</c:v>
                      </c:pt>
                      <c:pt idx="875">
                        <c:v>-2.5427702336253311</c:v>
                      </c:pt>
                      <c:pt idx="876">
                        <c:v>-5.2159046889533558</c:v>
                      </c:pt>
                      <c:pt idx="877">
                        <c:v>7.397444647525016</c:v>
                      </c:pt>
                      <c:pt idx="878">
                        <c:v>7.9879135764917004</c:v>
                      </c:pt>
                      <c:pt idx="879">
                        <c:v>-5.1610752858915223</c:v>
                      </c:pt>
                      <c:pt idx="880">
                        <c:v>9.0847945638327996</c:v>
                      </c:pt>
                      <c:pt idx="881">
                        <c:v>-3.5526459565929658</c:v>
                      </c:pt>
                      <c:pt idx="882">
                        <c:v>6.6502467382878514</c:v>
                      </c:pt>
                      <c:pt idx="883">
                        <c:v>-4.1625812754149427</c:v>
                      </c:pt>
                      <c:pt idx="884">
                        <c:v>2.7505227690055811</c:v>
                      </c:pt>
                      <c:pt idx="885">
                        <c:v>-3.7875576420708441</c:v>
                      </c:pt>
                      <c:pt idx="886">
                        <c:v>-10.59583951853134</c:v>
                      </c:pt>
                      <c:pt idx="887">
                        <c:v>5.3824263741696923</c:v>
                      </c:pt>
                      <c:pt idx="888">
                        <c:v>-8.6829188858118247</c:v>
                      </c:pt>
                      <c:pt idx="889">
                        <c:v>-8.9808094478213416</c:v>
                      </c:pt>
                      <c:pt idx="890">
                        <c:v>-3.961053869392027</c:v>
                      </c:pt>
                      <c:pt idx="891">
                        <c:v>8.1308176710393851E-2</c:v>
                      </c:pt>
                      <c:pt idx="892">
                        <c:v>-10.120217689645211</c:v>
                      </c:pt>
                      <c:pt idx="893">
                        <c:v>2.8345516152247989</c:v>
                      </c:pt>
                      <c:pt idx="894">
                        <c:v>-11.96900977505428</c:v>
                      </c:pt>
                      <c:pt idx="895">
                        <c:v>-14.493502614074449</c:v>
                      </c:pt>
                      <c:pt idx="896">
                        <c:v>7.6826938254991557</c:v>
                      </c:pt>
                      <c:pt idx="897">
                        <c:v>2.9116752041880041</c:v>
                      </c:pt>
                      <c:pt idx="898">
                        <c:v>3.737274013790481</c:v>
                      </c:pt>
                      <c:pt idx="899">
                        <c:v>-3.083631448925638</c:v>
                      </c:pt>
                      <c:pt idx="900">
                        <c:v>-1.0553390995861389</c:v>
                      </c:pt>
                      <c:pt idx="901">
                        <c:v>-2.1386655363219629</c:v>
                      </c:pt>
                      <c:pt idx="902">
                        <c:v>7.0524482117257028</c:v>
                      </c:pt>
                      <c:pt idx="903">
                        <c:v>8.4024441699189882</c:v>
                      </c:pt>
                      <c:pt idx="904">
                        <c:v>2.379535547415629</c:v>
                      </c:pt>
                      <c:pt idx="905">
                        <c:v>6.8250681328748888</c:v>
                      </c:pt>
                      <c:pt idx="906">
                        <c:v>-5.1525369274510933</c:v>
                      </c:pt>
                      <c:pt idx="907">
                        <c:v>7.8643051288738874</c:v>
                      </c:pt>
                      <c:pt idx="908">
                        <c:v>9.5450439978584996</c:v>
                      </c:pt>
                      <c:pt idx="909">
                        <c:v>6.3119471875741233</c:v>
                      </c:pt>
                      <c:pt idx="910">
                        <c:v>7.300712582508611</c:v>
                      </c:pt>
                      <c:pt idx="911">
                        <c:v>10.385398428772151</c:v>
                      </c:pt>
                      <c:pt idx="912">
                        <c:v>-9.1931197902803721</c:v>
                      </c:pt>
                      <c:pt idx="913">
                        <c:v>8.1625099624349318</c:v>
                      </c:pt>
                      <c:pt idx="914">
                        <c:v>-4.5170016976076326</c:v>
                      </c:pt>
                      <c:pt idx="915">
                        <c:v>-4.6711993570211758</c:v>
                      </c:pt>
                      <c:pt idx="916">
                        <c:v>3.2374419639163632</c:v>
                      </c:pt>
                      <c:pt idx="917">
                        <c:v>-3.2450199365212882</c:v>
                      </c:pt>
                      <c:pt idx="918">
                        <c:v>-2.545145169304377</c:v>
                      </c:pt>
                      <c:pt idx="919">
                        <c:v>2.5852858877629599</c:v>
                      </c:pt>
                      <c:pt idx="920">
                        <c:v>-3.5409229544039249</c:v>
                      </c:pt>
                      <c:pt idx="921">
                        <c:v>-7.5714178267152743</c:v>
                      </c:pt>
                      <c:pt idx="922">
                        <c:v>-7.9456960757818029</c:v>
                      </c:pt>
                      <c:pt idx="923">
                        <c:v>-8.2281641919163917</c:v>
                      </c:pt>
                      <c:pt idx="924">
                        <c:v>-3.5795359739569022</c:v>
                      </c:pt>
                      <c:pt idx="925">
                        <c:v>-3.420778235122941</c:v>
                      </c:pt>
                      <c:pt idx="926">
                        <c:v>-0.79462327125846421</c:v>
                      </c:pt>
                      <c:pt idx="927">
                        <c:v>4.3925549758326206</c:v>
                      </c:pt>
                      <c:pt idx="928">
                        <c:v>5.8164777187595664</c:v>
                      </c:pt>
                      <c:pt idx="929">
                        <c:v>-7.5229202369808048</c:v>
                      </c:pt>
                      <c:pt idx="930">
                        <c:v>10.39881601854584</c:v>
                      </c:pt>
                      <c:pt idx="931">
                        <c:v>-2.0846991928760459</c:v>
                      </c:pt>
                      <c:pt idx="932">
                        <c:v>-2.74896496103077</c:v>
                      </c:pt>
                      <c:pt idx="933">
                        <c:v>-0.1154468738731808</c:v>
                      </c:pt>
                      <c:pt idx="934">
                        <c:v>-9.034572480692491</c:v>
                      </c:pt>
                      <c:pt idx="935">
                        <c:v>1.209697466510139</c:v>
                      </c:pt>
                      <c:pt idx="936">
                        <c:v>0.90471890530708998</c:v>
                      </c:pt>
                      <c:pt idx="937">
                        <c:v>-1.5570674791076839</c:v>
                      </c:pt>
                      <c:pt idx="938">
                        <c:v>11.772713142148129</c:v>
                      </c:pt>
                      <c:pt idx="939">
                        <c:v>-6.5983175134178884</c:v>
                      </c:pt>
                      <c:pt idx="940">
                        <c:v>-4.3541808099946318</c:v>
                      </c:pt>
                      <c:pt idx="941">
                        <c:v>1.722153669839767</c:v>
                      </c:pt>
                      <c:pt idx="942">
                        <c:v>3.8830371910541199</c:v>
                      </c:pt>
                      <c:pt idx="943">
                        <c:v>3.9550675675508589</c:v>
                      </c:pt>
                      <c:pt idx="944">
                        <c:v>-9.0541084513932741</c:v>
                      </c:pt>
                      <c:pt idx="945">
                        <c:v>-4.4349821941384544</c:v>
                      </c:pt>
                      <c:pt idx="946">
                        <c:v>0.55044695226608675</c:v>
                      </c:pt>
                      <c:pt idx="947">
                        <c:v>3.3151690251582981</c:v>
                      </c:pt>
                      <c:pt idx="948">
                        <c:v>6.6676324349713632</c:v>
                      </c:pt>
                      <c:pt idx="949">
                        <c:v>-4.683360892276518</c:v>
                      </c:pt>
                      <c:pt idx="950">
                        <c:v>8.5132756860420837</c:v>
                      </c:pt>
                      <c:pt idx="951">
                        <c:v>10.6543532951621</c:v>
                      </c:pt>
                      <c:pt idx="952">
                        <c:v>8.0368534353172656</c:v>
                      </c:pt>
                      <c:pt idx="953">
                        <c:v>17.43442995725588</c:v>
                      </c:pt>
                      <c:pt idx="954">
                        <c:v>-0.15008464089536711</c:v>
                      </c:pt>
                      <c:pt idx="955">
                        <c:v>6.8413077546031076</c:v>
                      </c:pt>
                      <c:pt idx="956">
                        <c:v>3.857952186181477</c:v>
                      </c:pt>
                      <c:pt idx="957">
                        <c:v>-1.2407337717811859</c:v>
                      </c:pt>
                      <c:pt idx="958">
                        <c:v>13.149923082641349</c:v>
                      </c:pt>
                      <c:pt idx="959">
                        <c:v>5.3022829539117513</c:v>
                      </c:pt>
                      <c:pt idx="960">
                        <c:v>-1.269561426709735</c:v>
                      </c:pt>
                      <c:pt idx="961">
                        <c:v>3.5192885876497839</c:v>
                      </c:pt>
                      <c:pt idx="962">
                        <c:v>9.2292535836136373</c:v>
                      </c:pt>
                      <c:pt idx="963">
                        <c:v>15.64066224032622</c:v>
                      </c:pt>
                      <c:pt idx="964">
                        <c:v>5.2486108650038306</c:v>
                      </c:pt>
                      <c:pt idx="965">
                        <c:v>10.13466341700328</c:v>
                      </c:pt>
                      <c:pt idx="966">
                        <c:v>2.363939991388071</c:v>
                      </c:pt>
                      <c:pt idx="967">
                        <c:v>3.231360586955319</c:v>
                      </c:pt>
                      <c:pt idx="968">
                        <c:v>-3.9560039142827619</c:v>
                      </c:pt>
                      <c:pt idx="969">
                        <c:v>-7.840689855868832</c:v>
                      </c:pt>
                      <c:pt idx="970">
                        <c:v>6.2349483997027226</c:v>
                      </c:pt>
                      <c:pt idx="971">
                        <c:v>14.21103975074524</c:v>
                      </c:pt>
                      <c:pt idx="972">
                        <c:v>4.3438194047745764</c:v>
                      </c:pt>
                      <c:pt idx="973">
                        <c:v>-7.1436969436514142</c:v>
                      </c:pt>
                      <c:pt idx="974">
                        <c:v>6.1376376358382361</c:v>
                      </c:pt>
                      <c:pt idx="975">
                        <c:v>11.48226144770917</c:v>
                      </c:pt>
                      <c:pt idx="976">
                        <c:v>-4.4408179562986492</c:v>
                      </c:pt>
                      <c:pt idx="977">
                        <c:v>0.75355087325770942</c:v>
                      </c:pt>
                      <c:pt idx="978">
                        <c:v>6.1228755656839926</c:v>
                      </c:pt>
                      <c:pt idx="979">
                        <c:v>-3.235158643507217</c:v>
                      </c:pt>
                      <c:pt idx="980">
                        <c:v>-6.0477154895376124</c:v>
                      </c:pt>
                      <c:pt idx="981">
                        <c:v>-5.6026163032194001</c:v>
                      </c:pt>
                      <c:pt idx="982">
                        <c:v>7.0232571951481386</c:v>
                      </c:pt>
                      <c:pt idx="983">
                        <c:v>-2.649305588499073</c:v>
                      </c:pt>
                      <c:pt idx="984">
                        <c:v>-4.7122602410625598</c:v>
                      </c:pt>
                      <c:pt idx="985">
                        <c:v>11.337938877525151</c:v>
                      </c:pt>
                      <c:pt idx="986">
                        <c:v>4.8738773586033171</c:v>
                      </c:pt>
                      <c:pt idx="987">
                        <c:v>-10.535296858700629</c:v>
                      </c:pt>
                      <c:pt idx="988">
                        <c:v>-19.683299370830511</c:v>
                      </c:pt>
                      <c:pt idx="989">
                        <c:v>9.1534218578323889E-2</c:v>
                      </c:pt>
                      <c:pt idx="990">
                        <c:v>18.48037330511303</c:v>
                      </c:pt>
                      <c:pt idx="991">
                        <c:v>-4.9520638522183313</c:v>
                      </c:pt>
                      <c:pt idx="992">
                        <c:v>-10.426456032854921</c:v>
                      </c:pt>
                      <c:pt idx="993">
                        <c:v>-6.431670044242634</c:v>
                      </c:pt>
                      <c:pt idx="994">
                        <c:v>-5.7647343402132556</c:v>
                      </c:pt>
                      <c:pt idx="995">
                        <c:v>-2.383881780925821</c:v>
                      </c:pt>
                      <c:pt idx="996">
                        <c:v>-6.5924439796729484</c:v>
                      </c:pt>
                      <c:pt idx="997">
                        <c:v>6.0587329354002328</c:v>
                      </c:pt>
                      <c:pt idx="998">
                        <c:v>12.82350747174547</c:v>
                      </c:pt>
                      <c:pt idx="999">
                        <c:v>-0.48440238546837711</c:v>
                      </c:pt>
                      <c:pt idx="1000">
                        <c:v>-6.5265360940307691</c:v>
                      </c:pt>
                      <c:pt idx="1001">
                        <c:v>9.7904248325492169</c:v>
                      </c:pt>
                      <c:pt idx="1002">
                        <c:v>13.257201155040089</c:v>
                      </c:pt>
                      <c:pt idx="1003">
                        <c:v>11.1696683935576</c:v>
                      </c:pt>
                      <c:pt idx="1004">
                        <c:v>6.7574731586131813</c:v>
                      </c:pt>
                      <c:pt idx="1005">
                        <c:v>-6.4397550969072483</c:v>
                      </c:pt>
                      <c:pt idx="1006">
                        <c:v>-5.3047749686919579</c:v>
                      </c:pt>
                      <c:pt idx="1007">
                        <c:v>-11.37192476195262</c:v>
                      </c:pt>
                      <c:pt idx="1008">
                        <c:v>-3.2361075274236</c:v>
                      </c:pt>
                      <c:pt idx="1009">
                        <c:v>4.1480688931502421</c:v>
                      </c:pt>
                      <c:pt idx="1010">
                        <c:v>-9.4501255793894057</c:v>
                      </c:pt>
                      <c:pt idx="1011">
                        <c:v>-1.958795773516292</c:v>
                      </c:pt>
                      <c:pt idx="1012">
                        <c:v>-1.433308704950093</c:v>
                      </c:pt>
                      <c:pt idx="1013">
                        <c:v>-2.611204047822167</c:v>
                      </c:pt>
                      <c:pt idx="1014">
                        <c:v>-6.8984689372493539</c:v>
                      </c:pt>
                      <c:pt idx="1015">
                        <c:v>-16.222549703618501</c:v>
                      </c:pt>
                      <c:pt idx="1016">
                        <c:v>-0.99448268017045105</c:v>
                      </c:pt>
                      <c:pt idx="1017">
                        <c:v>0.17773397896031831</c:v>
                      </c:pt>
                      <c:pt idx="1018">
                        <c:v>-5.1243748068740267</c:v>
                      </c:pt>
                      <c:pt idx="1019">
                        <c:v>5.5058001424127321</c:v>
                      </c:pt>
                      <c:pt idx="1020">
                        <c:v>10.860925306483921</c:v>
                      </c:pt>
                      <c:pt idx="1021">
                        <c:v>6.8110609244222946</c:v>
                      </c:pt>
                      <c:pt idx="1022">
                        <c:v>13.97970603174951</c:v>
                      </c:pt>
                      <c:pt idx="1023">
                        <c:v>-2.7871071185053138</c:v>
                      </c:pt>
                      <c:pt idx="1024">
                        <c:v>-2.0417093959589572</c:v>
                      </c:pt>
                      <c:pt idx="1025">
                        <c:v>8.0729454987039588</c:v>
                      </c:pt>
                      <c:pt idx="1026">
                        <c:v>-7.7623955580338961</c:v>
                      </c:pt>
                      <c:pt idx="1027">
                        <c:v>4.3034353743072158</c:v>
                      </c:pt>
                      <c:pt idx="1028">
                        <c:v>8.0290152111609476</c:v>
                      </c:pt>
                      <c:pt idx="1029">
                        <c:v>-5.2375475332648556</c:v>
                      </c:pt>
                      <c:pt idx="1030">
                        <c:v>3.4848996346961929</c:v>
                      </c:pt>
                      <c:pt idx="1031">
                        <c:v>1.788127362070195</c:v>
                      </c:pt>
                      <c:pt idx="1032">
                        <c:v>1.604472069273033</c:v>
                      </c:pt>
                      <c:pt idx="1033">
                        <c:v>2.50864160303178</c:v>
                      </c:pt>
                      <c:pt idx="1034">
                        <c:v>5.2414818475156952</c:v>
                      </c:pt>
                      <c:pt idx="1035">
                        <c:v>0.73343818359465696</c:v>
                      </c:pt>
                      <c:pt idx="1036">
                        <c:v>8.3412015967362105</c:v>
                      </c:pt>
                      <c:pt idx="1037">
                        <c:v>-1.6675983605698519</c:v>
                      </c:pt>
                      <c:pt idx="1038">
                        <c:v>5.9432192756161744</c:v>
                      </c:pt>
                      <c:pt idx="1039">
                        <c:v>7.0313463428446612</c:v>
                      </c:pt>
                      <c:pt idx="1040">
                        <c:v>2.422539622062486</c:v>
                      </c:pt>
                      <c:pt idx="1041">
                        <c:v>6.6899632445992836</c:v>
                      </c:pt>
                      <c:pt idx="1042">
                        <c:v>-1.0050888107976781</c:v>
                      </c:pt>
                      <c:pt idx="1043">
                        <c:v>2.0984051328983448</c:v>
                      </c:pt>
                      <c:pt idx="1044">
                        <c:v>2.9963605378728859</c:v>
                      </c:pt>
                      <c:pt idx="1045">
                        <c:v>6.5162917013458914</c:v>
                      </c:pt>
                      <c:pt idx="1046">
                        <c:v>6.1732111144108321</c:v>
                      </c:pt>
                      <c:pt idx="1047">
                        <c:v>6.8604637979922254</c:v>
                      </c:pt>
                      <c:pt idx="1048">
                        <c:v>-6.8697999086772006</c:v>
                      </c:pt>
                      <c:pt idx="1049">
                        <c:v>14.80004705503819</c:v>
                      </c:pt>
                      <c:pt idx="1050">
                        <c:v>4.826729376728732</c:v>
                      </c:pt>
                      <c:pt idx="1051">
                        <c:v>3.607696804351531</c:v>
                      </c:pt>
                      <c:pt idx="1052">
                        <c:v>13.33628716417093</c:v>
                      </c:pt>
                      <c:pt idx="1053">
                        <c:v>-3.8685070095958909</c:v>
                      </c:pt>
                      <c:pt idx="1054">
                        <c:v>8.4047903100838663</c:v>
                      </c:pt>
                      <c:pt idx="1055">
                        <c:v>-1.213690843965149</c:v>
                      </c:pt>
                      <c:pt idx="1056">
                        <c:v>3.5468981735298342</c:v>
                      </c:pt>
                      <c:pt idx="1057">
                        <c:v>-5.0903561635998731</c:v>
                      </c:pt>
                      <c:pt idx="1058">
                        <c:v>-4.4630595575465373</c:v>
                      </c:pt>
                      <c:pt idx="1059">
                        <c:v>5.1391944935435081</c:v>
                      </c:pt>
                      <c:pt idx="1060">
                        <c:v>-8.3105670081943259</c:v>
                      </c:pt>
                      <c:pt idx="1061">
                        <c:v>4.9580053353230626</c:v>
                      </c:pt>
                      <c:pt idx="1062">
                        <c:v>0.41798936849810142</c:v>
                      </c:pt>
                      <c:pt idx="1063">
                        <c:v>-3.7296187163957901</c:v>
                      </c:pt>
                      <c:pt idx="1064">
                        <c:v>-5.8129006076881948</c:v>
                      </c:pt>
                      <c:pt idx="1065">
                        <c:v>7.7927998206957394E-2</c:v>
                      </c:pt>
                      <c:pt idx="1066">
                        <c:v>8.5294772331167188</c:v>
                      </c:pt>
                      <c:pt idx="1067">
                        <c:v>9.5104295221644541</c:v>
                      </c:pt>
                      <c:pt idx="1068">
                        <c:v>2.816044672243915</c:v>
                      </c:pt>
                      <c:pt idx="1069">
                        <c:v>-10.15637212808835</c:v>
                      </c:pt>
                      <c:pt idx="1070">
                        <c:v>-2.0983186146436918</c:v>
                      </c:pt>
                      <c:pt idx="1071">
                        <c:v>-5.7376800159906711</c:v>
                      </c:pt>
                      <c:pt idx="1072">
                        <c:v>-18.105069863506571</c:v>
                      </c:pt>
                      <c:pt idx="1073">
                        <c:v>-0.81205228194727652</c:v>
                      </c:pt>
                      <c:pt idx="1074">
                        <c:v>2.164201891858724</c:v>
                      </c:pt>
                      <c:pt idx="1075">
                        <c:v>10.5641958102304</c:v>
                      </c:pt>
                      <c:pt idx="1076">
                        <c:v>0.33118291887008661</c:v>
                      </c:pt>
                      <c:pt idx="1077">
                        <c:v>-9.4843628476400799</c:v>
                      </c:pt>
                      <c:pt idx="1078">
                        <c:v>-5.6688996564625453</c:v>
                      </c:pt>
                      <c:pt idx="1079">
                        <c:v>-4.8124396188872351</c:v>
                      </c:pt>
                      <c:pt idx="1080">
                        <c:v>-9.4094968114644217</c:v>
                      </c:pt>
                      <c:pt idx="1081">
                        <c:v>-6.0262837110739804</c:v>
                      </c:pt>
                      <c:pt idx="1082">
                        <c:v>1.142389149428362</c:v>
                      </c:pt>
                      <c:pt idx="1083">
                        <c:v>-4.9718444343275383</c:v>
                      </c:pt>
                      <c:pt idx="1084">
                        <c:v>-6.0991862153091194</c:v>
                      </c:pt>
                      <c:pt idx="1085">
                        <c:v>-9.1771944967457824</c:v>
                      </c:pt>
                      <c:pt idx="1086">
                        <c:v>7.2950312242157649</c:v>
                      </c:pt>
                      <c:pt idx="1087">
                        <c:v>0.73170001294893194</c:v>
                      </c:pt>
                      <c:pt idx="1088">
                        <c:v>-1.24159769883709</c:v>
                      </c:pt>
                      <c:pt idx="1089">
                        <c:v>-3.0326531161897292</c:v>
                      </c:pt>
                      <c:pt idx="1090">
                        <c:v>-1.7875857939534581</c:v>
                      </c:pt>
                      <c:pt idx="1091">
                        <c:v>0.48890355251702611</c:v>
                      </c:pt>
                      <c:pt idx="1092">
                        <c:v>-6.1398895180435922</c:v>
                      </c:pt>
                      <c:pt idx="1093">
                        <c:v>5.3632168949729842</c:v>
                      </c:pt>
                      <c:pt idx="1094">
                        <c:v>2.5870952565838619</c:v>
                      </c:pt>
                      <c:pt idx="1095">
                        <c:v>6.5857075952104243</c:v>
                      </c:pt>
                      <c:pt idx="1096">
                        <c:v>0.96930326297541147</c:v>
                      </c:pt>
                      <c:pt idx="1097">
                        <c:v>6.8552407865453304</c:v>
                      </c:pt>
                      <c:pt idx="1098">
                        <c:v>8.7682901220740597</c:v>
                      </c:pt>
                      <c:pt idx="1099">
                        <c:v>-1.033113005357807</c:v>
                      </c:pt>
                      <c:pt idx="1100">
                        <c:v>9.9596266696359113</c:v>
                      </c:pt>
                      <c:pt idx="1101">
                        <c:v>8.4212959637127547</c:v>
                      </c:pt>
                      <c:pt idx="1102">
                        <c:v>8.4159019841636944</c:v>
                      </c:pt>
                      <c:pt idx="1103">
                        <c:v>9.2845817293880319</c:v>
                      </c:pt>
                      <c:pt idx="1104">
                        <c:v>6.6903180670991524</c:v>
                      </c:pt>
                      <c:pt idx="1105">
                        <c:v>1.828233861556557</c:v>
                      </c:pt>
                      <c:pt idx="1106">
                        <c:v>-4.6530845797088341E-2</c:v>
                      </c:pt>
                      <c:pt idx="1107">
                        <c:v>-10.7533245409222</c:v>
                      </c:pt>
                      <c:pt idx="1108">
                        <c:v>-8.3712437171123479</c:v>
                      </c:pt>
                      <c:pt idx="1109">
                        <c:v>-1.3529591005913579</c:v>
                      </c:pt>
                      <c:pt idx="1110">
                        <c:v>-7.9083286511438464</c:v>
                      </c:pt>
                      <c:pt idx="1111">
                        <c:v>-14.30585757009565</c:v>
                      </c:pt>
                      <c:pt idx="1112">
                        <c:v>-2.8021933801947889</c:v>
                      </c:pt>
                      <c:pt idx="1113">
                        <c:v>-5.2991956753255021E-2</c:v>
                      </c:pt>
                      <c:pt idx="1114">
                        <c:v>-2.5886767283607761</c:v>
                      </c:pt>
                      <c:pt idx="1115">
                        <c:v>5.5906047588536847</c:v>
                      </c:pt>
                      <c:pt idx="1116">
                        <c:v>0.1370708808980918</c:v>
                      </c:pt>
                      <c:pt idx="1117">
                        <c:v>5.8009074212163698</c:v>
                      </c:pt>
                      <c:pt idx="1118">
                        <c:v>2.0748555043210359</c:v>
                      </c:pt>
                      <c:pt idx="1119">
                        <c:v>-1.6116040707632611</c:v>
                      </c:pt>
                      <c:pt idx="1120">
                        <c:v>1.4020965646982431</c:v>
                      </c:pt>
                      <c:pt idx="1121">
                        <c:v>0.60459379080182774</c:v>
                      </c:pt>
                      <c:pt idx="1122">
                        <c:v>-3.35752130643723</c:v>
                      </c:pt>
                      <c:pt idx="1123">
                        <c:v>-5.0728371316149294</c:v>
                      </c:pt>
                      <c:pt idx="1124">
                        <c:v>6.2331223965479348</c:v>
                      </c:pt>
                      <c:pt idx="1125">
                        <c:v>3.1598493270657881</c:v>
                      </c:pt>
                      <c:pt idx="1126">
                        <c:v>6.6597147609745324</c:v>
                      </c:pt>
                      <c:pt idx="1127">
                        <c:v>6.3652403483190918</c:v>
                      </c:pt>
                      <c:pt idx="1128">
                        <c:v>16.842871341987081</c:v>
                      </c:pt>
                      <c:pt idx="1129">
                        <c:v>5.4702678124276396</c:v>
                      </c:pt>
                      <c:pt idx="1130">
                        <c:v>1.9884841392393811</c:v>
                      </c:pt>
                      <c:pt idx="1131">
                        <c:v>-5.3931273880099928</c:v>
                      </c:pt>
                      <c:pt idx="1132">
                        <c:v>5.1390523648561608</c:v>
                      </c:pt>
                      <c:pt idx="1133">
                        <c:v>11.74201982038352</c:v>
                      </c:pt>
                      <c:pt idx="1134">
                        <c:v>-4.434663464291274E-2</c:v>
                      </c:pt>
                      <c:pt idx="1135">
                        <c:v>14.39395247332096</c:v>
                      </c:pt>
                      <c:pt idx="1136">
                        <c:v>8.7037814378669509</c:v>
                      </c:pt>
                      <c:pt idx="1137">
                        <c:v>2.4307386629062289</c:v>
                      </c:pt>
                      <c:pt idx="1138">
                        <c:v>-9.5025162271515935</c:v>
                      </c:pt>
                      <c:pt idx="1139">
                        <c:v>7.0115992269908123</c:v>
                      </c:pt>
                      <c:pt idx="1140">
                        <c:v>4.1542278540738176</c:v>
                      </c:pt>
                      <c:pt idx="1141">
                        <c:v>2.5586413478230399</c:v>
                      </c:pt>
                      <c:pt idx="1142">
                        <c:v>1.159801684394852</c:v>
                      </c:pt>
                      <c:pt idx="1143">
                        <c:v>0.34464548173467879</c:v>
                      </c:pt>
                      <c:pt idx="1144">
                        <c:v>-3.6338848123407281</c:v>
                      </c:pt>
                      <c:pt idx="1145">
                        <c:v>-8.7811158689259017</c:v>
                      </c:pt>
                      <c:pt idx="1146">
                        <c:v>-7.612923970928148</c:v>
                      </c:pt>
                      <c:pt idx="1147">
                        <c:v>-6.9805289959078536</c:v>
                      </c:pt>
                      <c:pt idx="1148">
                        <c:v>-10.97637355905889</c:v>
                      </c:pt>
                      <c:pt idx="1149">
                        <c:v>3.177741732756072</c:v>
                      </c:pt>
                      <c:pt idx="1150">
                        <c:v>-4.5013398194864056</c:v>
                      </c:pt>
                      <c:pt idx="1151">
                        <c:v>-7.1470852229963304</c:v>
                      </c:pt>
                      <c:pt idx="1152">
                        <c:v>-8.2609044283264224E-2</c:v>
                      </c:pt>
                      <c:pt idx="1153">
                        <c:v>10.12043724721188</c:v>
                      </c:pt>
                      <c:pt idx="1154">
                        <c:v>1.6823846914612091</c:v>
                      </c:pt>
                      <c:pt idx="1155">
                        <c:v>2.180415669501433</c:v>
                      </c:pt>
                      <c:pt idx="1156">
                        <c:v>0.1048250294555214</c:v>
                      </c:pt>
                      <c:pt idx="1157">
                        <c:v>-6.856991210421973</c:v>
                      </c:pt>
                      <c:pt idx="1158">
                        <c:v>-2.350294268088057</c:v>
                      </c:pt>
                      <c:pt idx="1159">
                        <c:v>5.8409325462011266</c:v>
                      </c:pt>
                      <c:pt idx="1160">
                        <c:v>10.2314807936405</c:v>
                      </c:pt>
                      <c:pt idx="1161">
                        <c:v>-7.5199818488774017</c:v>
                      </c:pt>
                      <c:pt idx="1162">
                        <c:v>5.4702003290240198</c:v>
                      </c:pt>
                      <c:pt idx="1163">
                        <c:v>14.140036630268821</c:v>
                      </c:pt>
                      <c:pt idx="1164">
                        <c:v>1.620472549793861</c:v>
                      </c:pt>
                      <c:pt idx="1165">
                        <c:v>13.124594392588261</c:v>
                      </c:pt>
                      <c:pt idx="1166">
                        <c:v>-3.1814370686641462</c:v>
                      </c:pt>
                      <c:pt idx="1167">
                        <c:v>1.2232511425905059</c:v>
                      </c:pt>
                      <c:pt idx="1168">
                        <c:v>-7.2355769739530853</c:v>
                      </c:pt>
                      <c:pt idx="1169">
                        <c:v>-7.8227725415103251</c:v>
                      </c:pt>
                      <c:pt idx="1170">
                        <c:v>13.848210345651459</c:v>
                      </c:pt>
                      <c:pt idx="1171">
                        <c:v>-0.44225962634637522</c:v>
                      </c:pt>
                      <c:pt idx="1172">
                        <c:v>11.40928986964348</c:v>
                      </c:pt>
                      <c:pt idx="1173">
                        <c:v>7.8939142324024889</c:v>
                      </c:pt>
                      <c:pt idx="1174">
                        <c:v>-0.26141826044835542</c:v>
                      </c:pt>
                      <c:pt idx="1175">
                        <c:v>6.7804576990244776</c:v>
                      </c:pt>
                      <c:pt idx="1176">
                        <c:v>12.702126113110481</c:v>
                      </c:pt>
                      <c:pt idx="1177">
                        <c:v>13.655172145647789</c:v>
                      </c:pt>
                      <c:pt idx="1178">
                        <c:v>5.1621198404543192</c:v>
                      </c:pt>
                      <c:pt idx="1179">
                        <c:v>-3.212784568019476</c:v>
                      </c:pt>
                      <c:pt idx="1180">
                        <c:v>-1.9389772250993831</c:v>
                      </c:pt>
                      <c:pt idx="1181">
                        <c:v>-13.571373587769431</c:v>
                      </c:pt>
                      <c:pt idx="1182">
                        <c:v>4.4909661964445426</c:v>
                      </c:pt>
                      <c:pt idx="1183">
                        <c:v>0.5028293191929919</c:v>
                      </c:pt>
                      <c:pt idx="1184">
                        <c:v>-16.81525096372641</c:v>
                      </c:pt>
                      <c:pt idx="1185">
                        <c:v>2.485193748348669</c:v>
                      </c:pt>
                      <c:pt idx="1186">
                        <c:v>2.023843057414525</c:v>
                      </c:pt>
                      <c:pt idx="1187">
                        <c:v>1.495953585371957</c:v>
                      </c:pt>
                      <c:pt idx="1188">
                        <c:v>-2.515413471163451</c:v>
                      </c:pt>
                      <c:pt idx="1189">
                        <c:v>-5.9531944399693053</c:v>
                      </c:pt>
                      <c:pt idx="1190">
                        <c:v>5.3051447593267049</c:v>
                      </c:pt>
                      <c:pt idx="1191">
                        <c:v>-3.340180316625426</c:v>
                      </c:pt>
                      <c:pt idx="1192">
                        <c:v>-3.5334628986020018</c:v>
                      </c:pt>
                      <c:pt idx="1193">
                        <c:v>-0.86125743268620558</c:v>
                      </c:pt>
                      <c:pt idx="1194">
                        <c:v>2.6191117260635441</c:v>
                      </c:pt>
                      <c:pt idx="1195">
                        <c:v>5.9571686055426758</c:v>
                      </c:pt>
                      <c:pt idx="1196">
                        <c:v>-7.06397537467807</c:v>
                      </c:pt>
                      <c:pt idx="1197">
                        <c:v>3.612542051071578</c:v>
                      </c:pt>
                      <c:pt idx="1198">
                        <c:v>0.4463303739124117</c:v>
                      </c:pt>
                      <c:pt idx="1199">
                        <c:v>-8.4363796393625101</c:v>
                      </c:pt>
                      <c:pt idx="1200">
                        <c:v>4.1417922094485684</c:v>
                      </c:pt>
                      <c:pt idx="1201">
                        <c:v>-7.2157449458510543</c:v>
                      </c:pt>
                      <c:pt idx="1202">
                        <c:v>9.3126311307353031</c:v>
                      </c:pt>
                      <c:pt idx="1203">
                        <c:v>1.642809155352712</c:v>
                      </c:pt>
                      <c:pt idx="1204">
                        <c:v>14.06393495245633</c:v>
                      </c:pt>
                      <c:pt idx="1205">
                        <c:v>-4.7722298853699492</c:v>
                      </c:pt>
                      <c:pt idx="1206">
                        <c:v>1.0844383097106269</c:v>
                      </c:pt>
                      <c:pt idx="1207">
                        <c:v>-1.485933634842391</c:v>
                      </c:pt>
                      <c:pt idx="1208">
                        <c:v>4.1131979231735931</c:v>
                      </c:pt>
                      <c:pt idx="1209">
                        <c:v>0.3740952267121378</c:v>
                      </c:pt>
                      <c:pt idx="1210">
                        <c:v>4.0724209573140504</c:v>
                      </c:pt>
                      <c:pt idx="1211">
                        <c:v>-4.5337910116653841</c:v>
                      </c:pt>
                      <c:pt idx="1212">
                        <c:v>4.2050663361331377</c:v>
                      </c:pt>
                      <c:pt idx="1213">
                        <c:v>3.64527643065846</c:v>
                      </c:pt>
                      <c:pt idx="1214">
                        <c:v>10.92158498876706</c:v>
                      </c:pt>
                      <c:pt idx="1215">
                        <c:v>8.2157234842654745</c:v>
                      </c:pt>
                      <c:pt idx="1216">
                        <c:v>6.899769020229888</c:v>
                      </c:pt>
                      <c:pt idx="1217">
                        <c:v>3.3481583510929962</c:v>
                      </c:pt>
                      <c:pt idx="1218">
                        <c:v>10.30813529223359</c:v>
                      </c:pt>
                      <c:pt idx="1219">
                        <c:v>-6.4255010882688239</c:v>
                      </c:pt>
                      <c:pt idx="1220">
                        <c:v>3.402105193040279</c:v>
                      </c:pt>
                      <c:pt idx="1221">
                        <c:v>6.0051688319794829</c:v>
                      </c:pt>
                      <c:pt idx="1222">
                        <c:v>3.9656175665753191</c:v>
                      </c:pt>
                      <c:pt idx="1223">
                        <c:v>-3.572348862674382</c:v>
                      </c:pt>
                      <c:pt idx="1224">
                        <c:v>4.7051262518947761</c:v>
                      </c:pt>
                      <c:pt idx="1225">
                        <c:v>19.14188956719055</c:v>
                      </c:pt>
                      <c:pt idx="1226">
                        <c:v>-3.2095860083832779</c:v>
                      </c:pt>
                      <c:pt idx="1227">
                        <c:v>-12.29949394968741</c:v>
                      </c:pt>
                      <c:pt idx="1228">
                        <c:v>8.4516454486777235</c:v>
                      </c:pt>
                      <c:pt idx="1229">
                        <c:v>-0.80924940943903945</c:v>
                      </c:pt>
                      <c:pt idx="1230">
                        <c:v>-2.3784193428995999</c:v>
                      </c:pt>
                      <c:pt idx="1231">
                        <c:v>-10.84569608690753</c:v>
                      </c:pt>
                      <c:pt idx="1232">
                        <c:v>-9.2851644128138791</c:v>
                      </c:pt>
                      <c:pt idx="1233">
                        <c:v>-9.9829923340684168</c:v>
                      </c:pt>
                      <c:pt idx="1234">
                        <c:v>0.1119828396294827</c:v>
                      </c:pt>
                      <c:pt idx="1235">
                        <c:v>-0.44975210817093658</c:v>
                      </c:pt>
                      <c:pt idx="1236">
                        <c:v>-8.8967600612968951</c:v>
                      </c:pt>
                      <c:pt idx="1237">
                        <c:v>-4.1014778143442872</c:v>
                      </c:pt>
                      <c:pt idx="1238">
                        <c:v>2.3062571620393268</c:v>
                      </c:pt>
                      <c:pt idx="1239">
                        <c:v>3.0832512157105749</c:v>
                      </c:pt>
                      <c:pt idx="1240">
                        <c:v>7.5299227000778108</c:v>
                      </c:pt>
                      <c:pt idx="1241">
                        <c:v>7.8669560086494474</c:v>
                      </c:pt>
                      <c:pt idx="1242">
                        <c:v>-4.2107476767226046</c:v>
                      </c:pt>
                      <c:pt idx="1243">
                        <c:v>4.593922648712093</c:v>
                      </c:pt>
                      <c:pt idx="1244">
                        <c:v>-1.495349045964252</c:v>
                      </c:pt>
                      <c:pt idx="1245">
                        <c:v>-5.8139388479876466</c:v>
                      </c:pt>
                      <c:pt idx="1246">
                        <c:v>-6.1198847997024783</c:v>
                      </c:pt>
                      <c:pt idx="1247">
                        <c:v>-0.38338488644302721</c:v>
                      </c:pt>
                      <c:pt idx="1248">
                        <c:v>1.846970406017846</c:v>
                      </c:pt>
                      <c:pt idx="1249">
                        <c:v>-3.5045472114682612</c:v>
                      </c:pt>
                      <c:pt idx="1250">
                        <c:v>1.201658552523537</c:v>
                      </c:pt>
                      <c:pt idx="1251">
                        <c:v>-11.570082239444311</c:v>
                      </c:pt>
                      <c:pt idx="1252">
                        <c:v>2.4972372060623389</c:v>
                      </c:pt>
                      <c:pt idx="1253">
                        <c:v>0.22179034362396999</c:v>
                      </c:pt>
                      <c:pt idx="1254">
                        <c:v>-4.2532151351065934</c:v>
                      </c:pt>
                      <c:pt idx="1255">
                        <c:v>-4.6918641034064867</c:v>
                      </c:pt>
                      <c:pt idx="1256">
                        <c:v>-7.9374515866751487</c:v>
                      </c:pt>
                      <c:pt idx="1257">
                        <c:v>-8.2263565154907443</c:v>
                      </c:pt>
                      <c:pt idx="1258">
                        <c:v>2.597542479022831</c:v>
                      </c:pt>
                      <c:pt idx="1259">
                        <c:v>-6.8232957460901629</c:v>
                      </c:pt>
                      <c:pt idx="1260">
                        <c:v>-1.5082951533189</c:v>
                      </c:pt>
                      <c:pt idx="1261">
                        <c:v>8.6863615724986403</c:v>
                      </c:pt>
                      <c:pt idx="1262">
                        <c:v>-3.6575852496817238</c:v>
                      </c:pt>
                      <c:pt idx="1263">
                        <c:v>2.840972489644614</c:v>
                      </c:pt>
                      <c:pt idx="1264">
                        <c:v>7.7588165959454871</c:v>
                      </c:pt>
                      <c:pt idx="1265">
                        <c:v>4.1821134803504068</c:v>
                      </c:pt>
                      <c:pt idx="1266">
                        <c:v>4.5890326009425957</c:v>
                      </c:pt>
                      <c:pt idx="1267">
                        <c:v>0.24344984635218239</c:v>
                      </c:pt>
                      <c:pt idx="1268">
                        <c:v>-2.4727410105236589</c:v>
                      </c:pt>
                      <c:pt idx="1269">
                        <c:v>6.9787265779434007</c:v>
                      </c:pt>
                      <c:pt idx="1270">
                        <c:v>-6.40543543446518</c:v>
                      </c:pt>
                      <c:pt idx="1271">
                        <c:v>-4.0909892939050447</c:v>
                      </c:pt>
                      <c:pt idx="1272">
                        <c:v>2.411122339517811</c:v>
                      </c:pt>
                      <c:pt idx="1273">
                        <c:v>8.2437316258471505</c:v>
                      </c:pt>
                      <c:pt idx="1274">
                        <c:v>-4.6743890545914786</c:v>
                      </c:pt>
                      <c:pt idx="1275">
                        <c:v>0.1788629168087503</c:v>
                      </c:pt>
                      <c:pt idx="1276">
                        <c:v>5.0698080112620758</c:v>
                      </c:pt>
                      <c:pt idx="1277">
                        <c:v>-4.1331170445186123</c:v>
                      </c:pt>
                      <c:pt idx="1278">
                        <c:v>1.046236586981053</c:v>
                      </c:pt>
                      <c:pt idx="1279">
                        <c:v>-3.2208032553962131</c:v>
                      </c:pt>
                      <c:pt idx="1280">
                        <c:v>-4.0614128189197984</c:v>
                      </c:pt>
                      <c:pt idx="1281">
                        <c:v>2.1691278502874378</c:v>
                      </c:pt>
                      <c:pt idx="1282">
                        <c:v>-9.6928597610674725</c:v>
                      </c:pt>
                      <c:pt idx="1283">
                        <c:v>-1.2145904480011001</c:v>
                      </c:pt>
                      <c:pt idx="1284">
                        <c:v>2.0410318378106069</c:v>
                      </c:pt>
                      <c:pt idx="1285">
                        <c:v>-4.1152220598725719</c:v>
                      </c:pt>
                      <c:pt idx="1286">
                        <c:v>-1.9420744257967091</c:v>
                      </c:pt>
                      <c:pt idx="1287">
                        <c:v>-7.3552845126642534</c:v>
                      </c:pt>
                      <c:pt idx="1288">
                        <c:v>-6.6217644879166562</c:v>
                      </c:pt>
                      <c:pt idx="1289">
                        <c:v>-15.080988146424209</c:v>
                      </c:pt>
                      <c:pt idx="1290">
                        <c:v>-5.9490977874151891</c:v>
                      </c:pt>
                      <c:pt idx="1291">
                        <c:v>-10.642424843899111</c:v>
                      </c:pt>
                      <c:pt idx="1292">
                        <c:v>-0.45484900212985291</c:v>
                      </c:pt>
                      <c:pt idx="1293">
                        <c:v>3.1381919791330439</c:v>
                      </c:pt>
                      <c:pt idx="1294">
                        <c:v>-4.2655530435124591</c:v>
                      </c:pt>
                      <c:pt idx="1295">
                        <c:v>1.3908491349740659</c:v>
                      </c:pt>
                      <c:pt idx="1296">
                        <c:v>1.067073408254376</c:v>
                      </c:pt>
                      <c:pt idx="1297">
                        <c:v>0.1951662774291639</c:v>
                      </c:pt>
                      <c:pt idx="1298">
                        <c:v>8.7006132641862415</c:v>
                      </c:pt>
                      <c:pt idx="1299">
                        <c:v>-1.151830563966137</c:v>
                      </c:pt>
                      <c:pt idx="1300">
                        <c:v>-8.153829917169503</c:v>
                      </c:pt>
                      <c:pt idx="1301">
                        <c:v>-1.940353898556314</c:v>
                      </c:pt>
                      <c:pt idx="1302">
                        <c:v>0.1335303361956052</c:v>
                      </c:pt>
                      <c:pt idx="1303">
                        <c:v>4.40004850000064</c:v>
                      </c:pt>
                      <c:pt idx="1304">
                        <c:v>1.4630062683864049</c:v>
                      </c:pt>
                      <c:pt idx="1305">
                        <c:v>-3.763894345382174</c:v>
                      </c:pt>
                      <c:pt idx="1306">
                        <c:v>9.1029772472925519</c:v>
                      </c:pt>
                      <c:pt idx="1307">
                        <c:v>0.2255826382411773</c:v>
                      </c:pt>
                      <c:pt idx="1308">
                        <c:v>-3.9519068644764839</c:v>
                      </c:pt>
                      <c:pt idx="1309">
                        <c:v>-14.91175376011792</c:v>
                      </c:pt>
                      <c:pt idx="1310">
                        <c:v>-13.48732284379602</c:v>
                      </c:pt>
                      <c:pt idx="1311">
                        <c:v>-11.559250009679801</c:v>
                      </c:pt>
                      <c:pt idx="1312">
                        <c:v>-4.821949927393816</c:v>
                      </c:pt>
                      <c:pt idx="1313">
                        <c:v>-9.5123494483508217</c:v>
                      </c:pt>
                      <c:pt idx="1314">
                        <c:v>-1.04115322298446</c:v>
                      </c:pt>
                      <c:pt idx="1315">
                        <c:v>-1.202677538453153</c:v>
                      </c:pt>
                      <c:pt idx="1316">
                        <c:v>-9.5405751314981441E-2</c:v>
                      </c:pt>
                      <c:pt idx="1317">
                        <c:v>-7.2536764318957259</c:v>
                      </c:pt>
                      <c:pt idx="1318">
                        <c:v>6.542700169759704</c:v>
                      </c:pt>
                      <c:pt idx="1319">
                        <c:v>-9.5391190577641503</c:v>
                      </c:pt>
                      <c:pt idx="1320">
                        <c:v>3.32554402052883</c:v>
                      </c:pt>
                      <c:pt idx="1321">
                        <c:v>10.01401727975111</c:v>
                      </c:pt>
                      <c:pt idx="1322">
                        <c:v>-6.4893946474453204</c:v>
                      </c:pt>
                      <c:pt idx="1323">
                        <c:v>5.4975340607380074</c:v>
                      </c:pt>
                      <c:pt idx="1324">
                        <c:v>0.84398221192820155</c:v>
                      </c:pt>
                      <c:pt idx="1325">
                        <c:v>-12.028237824223339</c:v>
                      </c:pt>
                      <c:pt idx="1326">
                        <c:v>1.7076544443608499</c:v>
                      </c:pt>
                      <c:pt idx="1327">
                        <c:v>-6.3070373805537914</c:v>
                      </c:pt>
                      <c:pt idx="1328">
                        <c:v>2.762635025092532</c:v>
                      </c:pt>
                      <c:pt idx="1329">
                        <c:v>9.81528964185852</c:v>
                      </c:pt>
                      <c:pt idx="1330">
                        <c:v>-2.274944534538708</c:v>
                      </c:pt>
                      <c:pt idx="1331">
                        <c:v>10.369344155582461</c:v>
                      </c:pt>
                      <c:pt idx="1332">
                        <c:v>14.30097260234685</c:v>
                      </c:pt>
                      <c:pt idx="1333">
                        <c:v>-1.78230815140034</c:v>
                      </c:pt>
                      <c:pt idx="1334">
                        <c:v>-3.7383986845356252</c:v>
                      </c:pt>
                      <c:pt idx="1335">
                        <c:v>-8.8040704156861302</c:v>
                      </c:pt>
                      <c:pt idx="1336">
                        <c:v>-2.4976606272389299</c:v>
                      </c:pt>
                      <c:pt idx="1337">
                        <c:v>-4.1519147538696677</c:v>
                      </c:pt>
                      <c:pt idx="1338">
                        <c:v>9.4995796093441456</c:v>
                      </c:pt>
                      <c:pt idx="1339">
                        <c:v>0.98728497052302611</c:v>
                      </c:pt>
                      <c:pt idx="1340">
                        <c:v>-0.64284193191579742</c:v>
                      </c:pt>
                      <c:pt idx="1341">
                        <c:v>-2.336985501526645</c:v>
                      </c:pt>
                      <c:pt idx="1342">
                        <c:v>6.192669262510643</c:v>
                      </c:pt>
                      <c:pt idx="1343">
                        <c:v>16.235773354702399</c:v>
                      </c:pt>
                      <c:pt idx="1344">
                        <c:v>-0.47288638525516768</c:v>
                      </c:pt>
                      <c:pt idx="1345">
                        <c:v>7.2226992351441703</c:v>
                      </c:pt>
                      <c:pt idx="1346">
                        <c:v>-0.25330429188885412</c:v>
                      </c:pt>
                      <c:pt idx="1347">
                        <c:v>-1.7939561075135031</c:v>
                      </c:pt>
                      <c:pt idx="1348">
                        <c:v>-6.5733410329105331</c:v>
                      </c:pt>
                      <c:pt idx="1349">
                        <c:v>4.6194742372282791</c:v>
                      </c:pt>
                      <c:pt idx="1350">
                        <c:v>6.1337026155940526</c:v>
                      </c:pt>
                      <c:pt idx="1351">
                        <c:v>9.7027403891738739</c:v>
                      </c:pt>
                      <c:pt idx="1352">
                        <c:v>-1.7787002472156059</c:v>
                      </c:pt>
                      <c:pt idx="1353">
                        <c:v>-7.6273692146426848</c:v>
                      </c:pt>
                      <c:pt idx="1354">
                        <c:v>-5.6235222939200042</c:v>
                      </c:pt>
                      <c:pt idx="1355">
                        <c:v>3.5929095068825201</c:v>
                      </c:pt>
                      <c:pt idx="1356">
                        <c:v>-5.2895269111157148</c:v>
                      </c:pt>
                      <c:pt idx="1357">
                        <c:v>1.9468300881229681</c:v>
                      </c:pt>
                      <c:pt idx="1358">
                        <c:v>-0.58728527020632648</c:v>
                      </c:pt>
                      <c:pt idx="1359">
                        <c:v>-7.9878058763815023</c:v>
                      </c:pt>
                      <c:pt idx="1360">
                        <c:v>-0.46472588642918461</c:v>
                      </c:pt>
                      <c:pt idx="1361">
                        <c:v>-2.7447127942863241</c:v>
                      </c:pt>
                      <c:pt idx="1362">
                        <c:v>6.7036330070085057</c:v>
                      </c:pt>
                      <c:pt idx="1363">
                        <c:v>-4.6219341715462496</c:v>
                      </c:pt>
                      <c:pt idx="1364">
                        <c:v>-2.158586261550957</c:v>
                      </c:pt>
                      <c:pt idx="1365">
                        <c:v>5.2741101266261401</c:v>
                      </c:pt>
                      <c:pt idx="1366">
                        <c:v>11.367431484020891</c:v>
                      </c:pt>
                      <c:pt idx="1367">
                        <c:v>4.7370638585551923</c:v>
                      </c:pt>
                      <c:pt idx="1368">
                        <c:v>-6.2811601885134278</c:v>
                      </c:pt>
                      <c:pt idx="1369">
                        <c:v>1.948503486739164</c:v>
                      </c:pt>
                      <c:pt idx="1370">
                        <c:v>4.6154820409093587</c:v>
                      </c:pt>
                      <c:pt idx="1371">
                        <c:v>7.6010801656584848</c:v>
                      </c:pt>
                      <c:pt idx="1372">
                        <c:v>1.1624309963886961</c:v>
                      </c:pt>
                      <c:pt idx="1373">
                        <c:v>10.676190134786591</c:v>
                      </c:pt>
                      <c:pt idx="1374">
                        <c:v>-4.2792991648387089</c:v>
                      </c:pt>
                      <c:pt idx="1375">
                        <c:v>2.3198941493200911</c:v>
                      </c:pt>
                      <c:pt idx="1376">
                        <c:v>-14.096277232229269</c:v>
                      </c:pt>
                      <c:pt idx="1377">
                        <c:v>3.9726128621250321</c:v>
                      </c:pt>
                    </c:numCache>
                  </c:numRef>
                </c:yVal>
                <c:smooth val="0"/>
                <c:extLst xmlns:c15="http://schemas.microsoft.com/office/drawing/2012/chart">
                  <c:ext xmlns:c16="http://schemas.microsoft.com/office/drawing/2014/chart" uri="{C3380CC4-5D6E-409C-BE32-E72D297353CC}">
                    <c16:uniqueId val="{00000006-FB57-48F4-8B3C-1771B29A97C0}"/>
                  </c:ext>
                </c:extLst>
              </c15:ser>
            </c15:filteredScatterSeries>
            <c15:filteredScatterSeries>
              <c15:ser>
                <c:idx val="6"/>
                <c:order val="7"/>
                <c:tx>
                  <c:v>7) Erro DGNSS Filter</c:v>
                </c:tx>
                <c:spPr>
                  <a:ln w="25400" cap="rnd">
                    <a:noFill/>
                    <a:round/>
                  </a:ln>
                  <a:effectLst/>
                </c:spPr>
                <c:marker>
                  <c:symbol val="circle"/>
                  <c:size val="2"/>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7) Erro DGNSS Filter'!$G$2:$G$3503</c15:sqref>
                        </c15:formulaRef>
                      </c:ext>
                    </c:extLst>
                    <c:numCache>
                      <c:formatCode>h:mm:ss</c:formatCode>
                      <c:ptCount val="3502"/>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numRef>
                </c:xVal>
                <c:yVal>
                  <c:numRef>
                    <c:extLst xmlns:c15="http://schemas.microsoft.com/office/drawing/2012/chart">
                      <c:ext xmlns:c15="http://schemas.microsoft.com/office/drawing/2012/chart" uri="{02D57815-91ED-43cb-92C2-25804820EDAC}">
                        <c15:formulaRef>
                          <c15:sqref>'7) Erro DGNSS Filter'!$D$2:$D$3503</c15:sqref>
                        </c15:formulaRef>
                      </c:ext>
                    </c:extLst>
                    <c:numCache>
                      <c:formatCode>General</c:formatCode>
                      <c:ptCount val="3502"/>
                      <c:pt idx="0">
                        <c:v>4.5747713431469617</c:v>
                      </c:pt>
                      <c:pt idx="1">
                        <c:v>4.9941623363187988</c:v>
                      </c:pt>
                      <c:pt idx="2">
                        <c:v>-0.97362471254464378</c:v>
                      </c:pt>
                      <c:pt idx="3">
                        <c:v>-1.058272602750655</c:v>
                      </c:pt>
                      <c:pt idx="4">
                        <c:v>-1.3205289204780331</c:v>
                      </c:pt>
                      <c:pt idx="5">
                        <c:v>2.5585407800118651</c:v>
                      </c:pt>
                      <c:pt idx="6">
                        <c:v>2.58054871460631</c:v>
                      </c:pt>
                      <c:pt idx="7">
                        <c:v>2.0179821674740692</c:v>
                      </c:pt>
                      <c:pt idx="8">
                        <c:v>2.120217577043662</c:v>
                      </c:pt>
                      <c:pt idx="9">
                        <c:v>2.09290559470627</c:v>
                      </c:pt>
                      <c:pt idx="10">
                        <c:v>2.515145439968522</c:v>
                      </c:pt>
                      <c:pt idx="11">
                        <c:v>2.5909274367146269</c:v>
                      </c:pt>
                      <c:pt idx="12">
                        <c:v>2.6957943277689211</c:v>
                      </c:pt>
                      <c:pt idx="13">
                        <c:v>2.7373411272696999</c:v>
                      </c:pt>
                      <c:pt idx="14">
                        <c:v>2.7113911106427229</c:v>
                      </c:pt>
                      <c:pt idx="15">
                        <c:v>2.696098363167144</c:v>
                      </c:pt>
                      <c:pt idx="16">
                        <c:v>2.7891669855886891</c:v>
                      </c:pt>
                      <c:pt idx="17">
                        <c:v>3.0593139702480352</c:v>
                      </c:pt>
                      <c:pt idx="18">
                        <c:v>3.3578995371576461</c:v>
                      </c:pt>
                      <c:pt idx="19">
                        <c:v>3.705337710617238</c:v>
                      </c:pt>
                      <c:pt idx="20">
                        <c:v>3.8982710503034088</c:v>
                      </c:pt>
                      <c:pt idx="21">
                        <c:v>3.719728629641843</c:v>
                      </c:pt>
                      <c:pt idx="22">
                        <c:v>3.4322125751704129</c:v>
                      </c:pt>
                      <c:pt idx="23">
                        <c:v>3.2411191652085511</c:v>
                      </c:pt>
                      <c:pt idx="24">
                        <c:v>2.8787443804834152</c:v>
                      </c:pt>
                      <c:pt idx="25">
                        <c:v>2.7021552903406638</c:v>
                      </c:pt>
                      <c:pt idx="26">
                        <c:v>2.637081575036798</c:v>
                      </c:pt>
                      <c:pt idx="27">
                        <c:v>2.5801433865557541</c:v>
                      </c:pt>
                      <c:pt idx="28">
                        <c:v>2.6244873632232171</c:v>
                      </c:pt>
                      <c:pt idx="29">
                        <c:v>2.5792297598294112</c:v>
                      </c:pt>
                      <c:pt idx="30">
                        <c:v>2.6007082428633201</c:v>
                      </c:pt>
                      <c:pt idx="31">
                        <c:v>2.4663918414080599</c:v>
                      </c:pt>
                      <c:pt idx="32">
                        <c:v>2.4362973662968992</c:v>
                      </c:pt>
                      <c:pt idx="33">
                        <c:v>2.4618201010489051</c:v>
                      </c:pt>
                      <c:pt idx="34">
                        <c:v>3.2602992098042578</c:v>
                      </c:pt>
                      <c:pt idx="35">
                        <c:v>3.2287102767890778</c:v>
                      </c:pt>
                      <c:pt idx="36">
                        <c:v>3.0414615534730389</c:v>
                      </c:pt>
                      <c:pt idx="37">
                        <c:v>2.7490617885799469</c:v>
                      </c:pt>
                      <c:pt idx="38">
                        <c:v>2.3408264700912649</c:v>
                      </c:pt>
                      <c:pt idx="39">
                        <c:v>3.033330312806553</c:v>
                      </c:pt>
                      <c:pt idx="40">
                        <c:v>3.1257483441237151</c:v>
                      </c:pt>
                      <c:pt idx="41">
                        <c:v>2.953690401104395</c:v>
                      </c:pt>
                      <c:pt idx="42">
                        <c:v>3.016481864909053</c:v>
                      </c:pt>
                      <c:pt idx="43">
                        <c:v>2.2376639145846151</c:v>
                      </c:pt>
                      <c:pt idx="44">
                        <c:v>3.2163803193174729</c:v>
                      </c:pt>
                      <c:pt idx="45">
                        <c:v>2.388702691644403</c:v>
                      </c:pt>
                      <c:pt idx="46">
                        <c:v>2.3865641484827531</c:v>
                      </c:pt>
                      <c:pt idx="47">
                        <c:v>2.348511013490957</c:v>
                      </c:pt>
                      <c:pt idx="48">
                        <c:v>3.3378910684044389</c:v>
                      </c:pt>
                      <c:pt idx="49">
                        <c:v>3.0810529406169662</c:v>
                      </c:pt>
                      <c:pt idx="50">
                        <c:v>2.5967163224912899</c:v>
                      </c:pt>
                      <c:pt idx="51">
                        <c:v>2.3533902293765259</c:v>
                      </c:pt>
                      <c:pt idx="52">
                        <c:v>2.2418960711024951</c:v>
                      </c:pt>
                      <c:pt idx="53">
                        <c:v>2.247062424661618</c:v>
                      </c:pt>
                      <c:pt idx="54">
                        <c:v>2.2930919914678292</c:v>
                      </c:pt>
                      <c:pt idx="55">
                        <c:v>2.2331954653707791</c:v>
                      </c:pt>
                      <c:pt idx="56">
                        <c:v>2.255111036786579</c:v>
                      </c:pt>
                      <c:pt idx="57">
                        <c:v>2.3725116442610479</c:v>
                      </c:pt>
                      <c:pt idx="58">
                        <c:v>2.3748010686861751</c:v>
                      </c:pt>
                      <c:pt idx="59">
                        <c:v>1.9674154063197269</c:v>
                      </c:pt>
                      <c:pt idx="60">
                        <c:v>2.2021583445248099</c:v>
                      </c:pt>
                      <c:pt idx="61">
                        <c:v>2.124365936700956</c:v>
                      </c:pt>
                      <c:pt idx="62">
                        <c:v>2.0653169419474811</c:v>
                      </c:pt>
                      <c:pt idx="63">
                        <c:v>2.0201096780693608</c:v>
                      </c:pt>
                      <c:pt idx="64">
                        <c:v>1.7977989015026961</c:v>
                      </c:pt>
                      <c:pt idx="65">
                        <c:v>1.6271572988381111</c:v>
                      </c:pt>
                      <c:pt idx="66">
                        <c:v>0.21052747346210951</c:v>
                      </c:pt>
                      <c:pt idx="67">
                        <c:v>1.100938942269748</c:v>
                      </c:pt>
                      <c:pt idx="68">
                        <c:v>1.1416411096082499</c:v>
                      </c:pt>
                      <c:pt idx="69">
                        <c:v>1.206094927401447</c:v>
                      </c:pt>
                      <c:pt idx="70">
                        <c:v>1.3034649581125279</c:v>
                      </c:pt>
                      <c:pt idx="71">
                        <c:v>1.2378030103127819</c:v>
                      </c:pt>
                      <c:pt idx="72">
                        <c:v>1.0582290439226849</c:v>
                      </c:pt>
                      <c:pt idx="73">
                        <c:v>0.79540853903678976</c:v>
                      </c:pt>
                      <c:pt idx="74">
                        <c:v>0.58372742508952724</c:v>
                      </c:pt>
                      <c:pt idx="75">
                        <c:v>0.43547179916248391</c:v>
                      </c:pt>
                      <c:pt idx="76">
                        <c:v>0.45328151608336381</c:v>
                      </c:pt>
                      <c:pt idx="77">
                        <c:v>0.47446800896590879</c:v>
                      </c:pt>
                      <c:pt idx="78">
                        <c:v>0.45271899992833919</c:v>
                      </c:pt>
                      <c:pt idx="79">
                        <c:v>0.41404513036103507</c:v>
                      </c:pt>
                      <c:pt idx="80">
                        <c:v>0.42354381763054982</c:v>
                      </c:pt>
                      <c:pt idx="81">
                        <c:v>0.47124997897584769</c:v>
                      </c:pt>
                      <c:pt idx="82">
                        <c:v>0.31586342764827402</c:v>
                      </c:pt>
                      <c:pt idx="83">
                        <c:v>-5.9751253730177242E-2</c:v>
                      </c:pt>
                      <c:pt idx="84">
                        <c:v>1.347523875968113</c:v>
                      </c:pt>
                      <c:pt idx="85">
                        <c:v>1.2657473331490039</c:v>
                      </c:pt>
                      <c:pt idx="86">
                        <c:v>1.170216366860336</c:v>
                      </c:pt>
                      <c:pt idx="87">
                        <c:v>-0.79291781561580377</c:v>
                      </c:pt>
                      <c:pt idx="88">
                        <c:v>-0.89513432331833798</c:v>
                      </c:pt>
                      <c:pt idx="89">
                        <c:v>-0.87918723145782718</c:v>
                      </c:pt>
                      <c:pt idx="90">
                        <c:v>1.226955557835028</c:v>
                      </c:pt>
                      <c:pt idx="91">
                        <c:v>1.1130930401654211</c:v>
                      </c:pt>
                      <c:pt idx="92">
                        <c:v>0.79984808407970798</c:v>
                      </c:pt>
                      <c:pt idx="93">
                        <c:v>0.44970604085347221</c:v>
                      </c:pt>
                      <c:pt idx="94">
                        <c:v>0.16981578841059891</c:v>
                      </c:pt>
                      <c:pt idx="95">
                        <c:v>-0.13964545752144131</c:v>
                      </c:pt>
                      <c:pt idx="96">
                        <c:v>-0.35283064909677619</c:v>
                      </c:pt>
                      <c:pt idx="97">
                        <c:v>-0.54551987739141017</c:v>
                      </c:pt>
                      <c:pt idx="98">
                        <c:v>-0.86584761142018318</c:v>
                      </c:pt>
                      <c:pt idx="99">
                        <c:v>-2.515153169543181</c:v>
                      </c:pt>
                      <c:pt idx="100">
                        <c:v>-2.51283701693812</c:v>
                      </c:pt>
                      <c:pt idx="101">
                        <c:v>-2.4589663674787809</c:v>
                      </c:pt>
                      <c:pt idx="102">
                        <c:v>-2.3828264118813518</c:v>
                      </c:pt>
                      <c:pt idx="103">
                        <c:v>-2.403227046025846</c:v>
                      </c:pt>
                      <c:pt idx="104">
                        <c:v>-2.551938451001496</c:v>
                      </c:pt>
                      <c:pt idx="105">
                        <c:v>-2.6500149542234608</c:v>
                      </c:pt>
                      <c:pt idx="106">
                        <c:v>-2.7166225623427458</c:v>
                      </c:pt>
                      <c:pt idx="107">
                        <c:v>-2.7771856100326469</c:v>
                      </c:pt>
                      <c:pt idx="108">
                        <c:v>-2.7790920688256668</c:v>
                      </c:pt>
                      <c:pt idx="109">
                        <c:v>-2.51928592696094</c:v>
                      </c:pt>
                      <c:pt idx="110">
                        <c:v>-2.345105501609738</c:v>
                      </c:pt>
                      <c:pt idx="111">
                        <c:v>-2.209148913184579</c:v>
                      </c:pt>
                      <c:pt idx="112">
                        <c:v>-2.382859129185066</c:v>
                      </c:pt>
                      <c:pt idx="113">
                        <c:v>-2.5856840378142829</c:v>
                      </c:pt>
                      <c:pt idx="114">
                        <c:v>-2.2161256439954409</c:v>
                      </c:pt>
                      <c:pt idx="115">
                        <c:v>-2.5312359130841049</c:v>
                      </c:pt>
                      <c:pt idx="116">
                        <c:v>-2.2943108599177018</c:v>
                      </c:pt>
                      <c:pt idx="117">
                        <c:v>-1.950948499754372</c:v>
                      </c:pt>
                      <c:pt idx="118">
                        <c:v>-1.707264609402567</c:v>
                      </c:pt>
                      <c:pt idx="119">
                        <c:v>-1.41198933227521</c:v>
                      </c:pt>
                      <c:pt idx="120">
                        <c:v>-1.4249399376604359</c:v>
                      </c:pt>
                      <c:pt idx="121">
                        <c:v>-1.5320818080651051</c:v>
                      </c:pt>
                      <c:pt idx="122">
                        <c:v>-1.6575151829274699</c:v>
                      </c:pt>
                      <c:pt idx="123">
                        <c:v>-1.793320320110976</c:v>
                      </c:pt>
                      <c:pt idx="124">
                        <c:v>-1.677419870358833</c:v>
                      </c:pt>
                      <c:pt idx="125">
                        <c:v>-1.6276282092593919</c:v>
                      </c:pt>
                      <c:pt idx="126">
                        <c:v>-1.67634364684272</c:v>
                      </c:pt>
                      <c:pt idx="127">
                        <c:v>-1.605124943543057</c:v>
                      </c:pt>
                      <c:pt idx="128">
                        <c:v>-1.388135717766128</c:v>
                      </c:pt>
                      <c:pt idx="129">
                        <c:v>-0.33988511216282369</c:v>
                      </c:pt>
                      <c:pt idx="130">
                        <c:v>-0.40212509156095871</c:v>
                      </c:pt>
                      <c:pt idx="131">
                        <c:v>-0.47517783830771582</c:v>
                      </c:pt>
                      <c:pt idx="132">
                        <c:v>-0.57413412432465505</c:v>
                      </c:pt>
                      <c:pt idx="133">
                        <c:v>-0.6656096046954677</c:v>
                      </c:pt>
                      <c:pt idx="134">
                        <c:v>-0.57415204066779602</c:v>
                      </c:pt>
                      <c:pt idx="135">
                        <c:v>-0.38699205930828362</c:v>
                      </c:pt>
                      <c:pt idx="136">
                        <c:v>-0.2254952342231985</c:v>
                      </c:pt>
                      <c:pt idx="137">
                        <c:v>-4.4453343374212043E-2</c:v>
                      </c:pt>
                      <c:pt idx="138">
                        <c:v>-0.1006186243312414</c:v>
                      </c:pt>
                      <c:pt idx="139">
                        <c:v>-7.6929982008165892E-2</c:v>
                      </c:pt>
                      <c:pt idx="140">
                        <c:v>-0.20238807752986079</c:v>
                      </c:pt>
                      <c:pt idx="141">
                        <c:v>-0.26955703648036861</c:v>
                      </c:pt>
                      <c:pt idx="142">
                        <c:v>-0.38903320149695703</c:v>
                      </c:pt>
                      <c:pt idx="143">
                        <c:v>-0.27825882886488928</c:v>
                      </c:pt>
                      <c:pt idx="144">
                        <c:v>-4.5527458151189568E-2</c:v>
                      </c:pt>
                      <c:pt idx="145">
                        <c:v>0.13634592852599281</c:v>
                      </c:pt>
                      <c:pt idx="146">
                        <c:v>0.27322893167933587</c:v>
                      </c:pt>
                      <c:pt idx="147">
                        <c:v>0.27493151357058238</c:v>
                      </c:pt>
                      <c:pt idx="148">
                        <c:v>0.27095157498779032</c:v>
                      </c:pt>
                      <c:pt idx="149">
                        <c:v>0.37816416131200759</c:v>
                      </c:pt>
                      <c:pt idx="150">
                        <c:v>0.24294433940142801</c:v>
                      </c:pt>
                      <c:pt idx="151">
                        <c:v>9.2670545794469913E-2</c:v>
                      </c:pt>
                      <c:pt idx="152">
                        <c:v>-0.230727868085702</c:v>
                      </c:pt>
                      <c:pt idx="153">
                        <c:v>-0.43040914552148712</c:v>
                      </c:pt>
                      <c:pt idx="154">
                        <c:v>-0.67134763389240393</c:v>
                      </c:pt>
                      <c:pt idx="155">
                        <c:v>-0.69011313857644074</c:v>
                      </c:pt>
                      <c:pt idx="156">
                        <c:v>-0.3935883181722063</c:v>
                      </c:pt>
                      <c:pt idx="157">
                        <c:v>-0.1960444712517532</c:v>
                      </c:pt>
                      <c:pt idx="158">
                        <c:v>-0.1238896049376805</c:v>
                      </c:pt>
                      <c:pt idx="159">
                        <c:v>-0.23017400948079161</c:v>
                      </c:pt>
                      <c:pt idx="160">
                        <c:v>-0.28572796232543451</c:v>
                      </c:pt>
                      <c:pt idx="161">
                        <c:v>-0.42304336167300532</c:v>
                      </c:pt>
                      <c:pt idx="162">
                        <c:v>-0.66850501971942011</c:v>
                      </c:pt>
                      <c:pt idx="163">
                        <c:v>-0.97731492112467833</c:v>
                      </c:pt>
                      <c:pt idx="164">
                        <c:v>-1.0766735227181481</c:v>
                      </c:pt>
                      <c:pt idx="165">
                        <c:v>-1.18125910013872</c:v>
                      </c:pt>
                      <c:pt idx="166">
                        <c:v>-1.1610308837383989</c:v>
                      </c:pt>
                      <c:pt idx="167">
                        <c:v>-2.4401266152671282</c:v>
                      </c:pt>
                      <c:pt idx="168">
                        <c:v>-0.47328023255373081</c:v>
                      </c:pt>
                      <c:pt idx="169">
                        <c:v>-0.31089858275762822</c:v>
                      </c:pt>
                      <c:pt idx="170">
                        <c:v>-0.1959620279701276</c:v>
                      </c:pt>
                      <c:pt idx="171">
                        <c:v>-2.3586656962253461</c:v>
                      </c:pt>
                      <c:pt idx="172">
                        <c:v>-2.3624346688094011</c:v>
                      </c:pt>
                      <c:pt idx="173">
                        <c:v>-0.16082038318392969</c:v>
                      </c:pt>
                      <c:pt idx="174">
                        <c:v>-2.3527364862237401</c:v>
                      </c:pt>
                      <c:pt idx="175">
                        <c:v>-2.437217798289335</c:v>
                      </c:pt>
                      <c:pt idx="176">
                        <c:v>-2.660533481062727</c:v>
                      </c:pt>
                      <c:pt idx="177">
                        <c:v>-2.530596732861405</c:v>
                      </c:pt>
                      <c:pt idx="178">
                        <c:v>-2.352755705073347</c:v>
                      </c:pt>
                      <c:pt idx="179">
                        <c:v>-2.2079959488197711</c:v>
                      </c:pt>
                      <c:pt idx="180">
                        <c:v>-1.9291783581997859</c:v>
                      </c:pt>
                      <c:pt idx="181">
                        <c:v>-1.7569501246224839</c:v>
                      </c:pt>
                      <c:pt idx="182">
                        <c:v>-1.804043749145454</c:v>
                      </c:pt>
                      <c:pt idx="183">
                        <c:v>-1.962660328874239</c:v>
                      </c:pt>
                      <c:pt idx="184">
                        <c:v>-2.0800724897213891</c:v>
                      </c:pt>
                      <c:pt idx="185">
                        <c:v>-2.3677890511780331</c:v>
                      </c:pt>
                      <c:pt idx="186">
                        <c:v>-2.5124183795725328</c:v>
                      </c:pt>
                      <c:pt idx="187">
                        <c:v>-2.3545318648910731</c:v>
                      </c:pt>
                      <c:pt idx="188">
                        <c:v>-2.1312366803066909</c:v>
                      </c:pt>
                      <c:pt idx="189">
                        <c:v>-1.9783836913693691</c:v>
                      </c:pt>
                      <c:pt idx="190">
                        <c:v>-1.834098336262781</c:v>
                      </c:pt>
                      <c:pt idx="191">
                        <c:v>-1.8591725430297159</c:v>
                      </c:pt>
                      <c:pt idx="192">
                        <c:v>-2.1737550683391542</c:v>
                      </c:pt>
                      <c:pt idx="193">
                        <c:v>-2.387141002544074</c:v>
                      </c:pt>
                      <c:pt idx="194">
                        <c:v>-2.3188479476704118</c:v>
                      </c:pt>
                      <c:pt idx="195">
                        <c:v>-2.4469739868246991</c:v>
                      </c:pt>
                      <c:pt idx="196">
                        <c:v>-2.2064734418885159</c:v>
                      </c:pt>
                      <c:pt idx="197">
                        <c:v>-0.479455035241247</c:v>
                      </c:pt>
                      <c:pt idx="198">
                        <c:v>-0.47266239964255419</c:v>
                      </c:pt>
                      <c:pt idx="199">
                        <c:v>-0.44266703896225612</c:v>
                      </c:pt>
                      <c:pt idx="200">
                        <c:v>-2.4166139244146811</c:v>
                      </c:pt>
                      <c:pt idx="201">
                        <c:v>-2.4154867886461049</c:v>
                      </c:pt>
                      <c:pt idx="202">
                        <c:v>-2.5066172404029001</c:v>
                      </c:pt>
                      <c:pt idx="203">
                        <c:v>-2.683183134807551</c:v>
                      </c:pt>
                      <c:pt idx="204">
                        <c:v>-2.7357894953516859</c:v>
                      </c:pt>
                      <c:pt idx="205">
                        <c:v>-2.651186803182541</c:v>
                      </c:pt>
                      <c:pt idx="206">
                        <c:v>-2.6189139895736</c:v>
                      </c:pt>
                      <c:pt idx="207">
                        <c:v>-2.5828471929885422</c:v>
                      </c:pt>
                      <c:pt idx="208">
                        <c:v>-2.559177749723244</c:v>
                      </c:pt>
                      <c:pt idx="209">
                        <c:v>-2.3018153801704422</c:v>
                      </c:pt>
                      <c:pt idx="210">
                        <c:v>-2.1730820472322581</c:v>
                      </c:pt>
                      <c:pt idx="211">
                        <c:v>-2.070919662111335</c:v>
                      </c:pt>
                      <c:pt idx="212">
                        <c:v>-2.0485906009089989</c:v>
                      </c:pt>
                      <c:pt idx="213">
                        <c:v>-2.0402693674389769</c:v>
                      </c:pt>
                      <c:pt idx="214">
                        <c:v>-1.879823182464992</c:v>
                      </c:pt>
                      <c:pt idx="215">
                        <c:v>-1.8447583746176739</c:v>
                      </c:pt>
                      <c:pt idx="216">
                        <c:v>-1.82093714349626</c:v>
                      </c:pt>
                      <c:pt idx="217">
                        <c:v>-1.8919665518010409</c:v>
                      </c:pt>
                      <c:pt idx="218">
                        <c:v>-2.0059599408493138</c:v>
                      </c:pt>
                      <c:pt idx="219">
                        <c:v>-1.8752940493565571</c:v>
                      </c:pt>
                      <c:pt idx="220">
                        <c:v>-1.5549726816776119</c:v>
                      </c:pt>
                      <c:pt idx="221">
                        <c:v>-1.1379927799785181</c:v>
                      </c:pt>
                      <c:pt idx="222">
                        <c:v>-0.95036081469420808</c:v>
                      </c:pt>
                      <c:pt idx="223">
                        <c:v>-0.89437487251216641</c:v>
                      </c:pt>
                      <c:pt idx="224">
                        <c:v>-1.0526336746948191</c:v>
                      </c:pt>
                      <c:pt idx="225">
                        <c:v>-1.0824189397187149</c:v>
                      </c:pt>
                      <c:pt idx="226">
                        <c:v>-0.93149472883449558</c:v>
                      </c:pt>
                      <c:pt idx="227">
                        <c:v>-0.64521716673455809</c:v>
                      </c:pt>
                      <c:pt idx="228">
                        <c:v>-0.55093789803837745</c:v>
                      </c:pt>
                      <c:pt idx="229">
                        <c:v>-0.48843816882972041</c:v>
                      </c:pt>
                      <c:pt idx="230">
                        <c:v>-0.36924678407251288</c:v>
                      </c:pt>
                      <c:pt idx="231">
                        <c:v>-4.4843325229790468E-2</c:v>
                      </c:pt>
                      <c:pt idx="232">
                        <c:v>1.201794540492695E-2</c:v>
                      </c:pt>
                      <c:pt idx="233">
                        <c:v>0.66371932248968502</c:v>
                      </c:pt>
                      <c:pt idx="234">
                        <c:v>0.89259953211301268</c:v>
                      </c:pt>
                      <c:pt idx="235">
                        <c:v>0.83679213250285056</c:v>
                      </c:pt>
                      <c:pt idx="236">
                        <c:v>0.94768191035859051</c:v>
                      </c:pt>
                      <c:pt idx="237">
                        <c:v>1.0739575117820459</c:v>
                      </c:pt>
                      <c:pt idx="238">
                        <c:v>1.327827706691759</c:v>
                      </c:pt>
                      <c:pt idx="239">
                        <c:v>1.563425423335669</c:v>
                      </c:pt>
                      <c:pt idx="240">
                        <c:v>1.403588351649995</c:v>
                      </c:pt>
                      <c:pt idx="241">
                        <c:v>2.1607853117150451</c:v>
                      </c:pt>
                      <c:pt idx="242">
                        <c:v>2.3282736053022228</c:v>
                      </c:pt>
                      <c:pt idx="243">
                        <c:v>2.4325280799084652</c:v>
                      </c:pt>
                      <c:pt idx="244">
                        <c:v>2.530680106495319</c:v>
                      </c:pt>
                      <c:pt idx="245">
                        <c:v>2.646096238214048</c:v>
                      </c:pt>
                      <c:pt idx="246">
                        <c:v>2.5863840982703681</c:v>
                      </c:pt>
                      <c:pt idx="247">
                        <c:v>2.468522326495199</c:v>
                      </c:pt>
                      <c:pt idx="248">
                        <c:v>2.480149992385881</c:v>
                      </c:pt>
                      <c:pt idx="249">
                        <c:v>2.5017985251673038</c:v>
                      </c:pt>
                      <c:pt idx="250">
                        <c:v>2.2941893157358408</c:v>
                      </c:pt>
                      <c:pt idx="251">
                        <c:v>2.0051476096130778</c:v>
                      </c:pt>
                      <c:pt idx="252">
                        <c:v>1.8038527833944129</c:v>
                      </c:pt>
                      <c:pt idx="253">
                        <c:v>1.6801707954678851</c:v>
                      </c:pt>
                      <c:pt idx="254">
                        <c:v>1.592337001104325</c:v>
                      </c:pt>
                      <c:pt idx="255">
                        <c:v>1.5453890022058601</c:v>
                      </c:pt>
                      <c:pt idx="256">
                        <c:v>1.464264982046781</c:v>
                      </c:pt>
                      <c:pt idx="257">
                        <c:v>1.473969257984761</c:v>
                      </c:pt>
                      <c:pt idx="258">
                        <c:v>1.543290020320361</c:v>
                      </c:pt>
                      <c:pt idx="259">
                        <c:v>1.381372815412989</c:v>
                      </c:pt>
                      <c:pt idx="260">
                        <c:v>1.292433061741026</c:v>
                      </c:pt>
                      <c:pt idx="261">
                        <c:v>1.0144760176484591</c:v>
                      </c:pt>
                      <c:pt idx="262">
                        <c:v>0.65642077274823207</c:v>
                      </c:pt>
                      <c:pt idx="263">
                        <c:v>0.31768507870466112</c:v>
                      </c:pt>
                      <c:pt idx="264">
                        <c:v>0.29415453568602018</c:v>
                      </c:pt>
                      <c:pt idx="265">
                        <c:v>0.35970904256308972</c:v>
                      </c:pt>
                      <c:pt idx="266">
                        <c:v>0.47241831383921551</c:v>
                      </c:pt>
                      <c:pt idx="267">
                        <c:v>0.59256556686222706</c:v>
                      </c:pt>
                      <c:pt idx="268">
                        <c:v>0.65384251963945084</c:v>
                      </c:pt>
                      <c:pt idx="269">
                        <c:v>0.62097387603002008</c:v>
                      </c:pt>
                      <c:pt idx="270">
                        <c:v>0.57848607803072682</c:v>
                      </c:pt>
                      <c:pt idx="271">
                        <c:v>0.69253771995182134</c:v>
                      </c:pt>
                      <c:pt idx="272">
                        <c:v>0.84084777711350456</c:v>
                      </c:pt>
                      <c:pt idx="273">
                        <c:v>0.79737205524408372</c:v>
                      </c:pt>
                      <c:pt idx="274">
                        <c:v>0.90117167535633402</c:v>
                      </c:pt>
                      <c:pt idx="275">
                        <c:v>0.25459040385398413</c:v>
                      </c:pt>
                      <c:pt idx="276">
                        <c:v>8.8608845122703297E-2</c:v>
                      </c:pt>
                      <c:pt idx="277">
                        <c:v>8.2764431243208425E-2</c:v>
                      </c:pt>
                      <c:pt idx="278">
                        <c:v>0.26344291653326268</c:v>
                      </c:pt>
                      <c:pt idx="279">
                        <c:v>0.4436090325103243</c:v>
                      </c:pt>
                      <c:pt idx="280">
                        <c:v>0.55429753431011242</c:v>
                      </c:pt>
                      <c:pt idx="281">
                        <c:v>0.50094002390772119</c:v>
                      </c:pt>
                      <c:pt idx="282">
                        <c:v>0.27602386098167742</c:v>
                      </c:pt>
                      <c:pt idx="283">
                        <c:v>1.208514008354963</c:v>
                      </c:pt>
                      <c:pt idx="284">
                        <c:v>1.2328174999021739</c:v>
                      </c:pt>
                      <c:pt idx="285">
                        <c:v>-8.7768563153893652E-3</c:v>
                      </c:pt>
                      <c:pt idx="286">
                        <c:v>1.0179157841662509</c:v>
                      </c:pt>
                      <c:pt idx="287">
                        <c:v>-0.21394610370408809</c:v>
                      </c:pt>
                      <c:pt idx="288">
                        <c:v>0.84934810142223549</c:v>
                      </c:pt>
                      <c:pt idx="289">
                        <c:v>0.84571716855079315</c:v>
                      </c:pt>
                      <c:pt idx="290">
                        <c:v>0.82562387651415903</c:v>
                      </c:pt>
                      <c:pt idx="291">
                        <c:v>0.92163338743400458</c:v>
                      </c:pt>
                      <c:pt idx="292">
                        <c:v>1.0949946900586389</c:v>
                      </c:pt>
                      <c:pt idx="293">
                        <c:v>1.2447074241196141</c:v>
                      </c:pt>
                      <c:pt idx="294">
                        <c:v>1.2331738624191619</c:v>
                      </c:pt>
                      <c:pt idx="295">
                        <c:v>1.03097885350826</c:v>
                      </c:pt>
                      <c:pt idx="296">
                        <c:v>0.76712849935860239</c:v>
                      </c:pt>
                      <c:pt idx="297">
                        <c:v>0.53532069063862964</c:v>
                      </c:pt>
                      <c:pt idx="298">
                        <c:v>0.22748422358344719</c:v>
                      </c:pt>
                      <c:pt idx="299">
                        <c:v>-1.2904828118353889E-2</c:v>
                      </c:pt>
                      <c:pt idx="300">
                        <c:v>-0.17539215846153289</c:v>
                      </c:pt>
                      <c:pt idx="301">
                        <c:v>-0.1192598536857379</c:v>
                      </c:pt>
                      <c:pt idx="302">
                        <c:v>-4.9569594448106623E-2</c:v>
                      </c:pt>
                      <c:pt idx="303">
                        <c:v>4.6515994891114458E-2</c:v>
                      </c:pt>
                      <c:pt idx="304">
                        <c:v>-1.7084373640093711E-2</c:v>
                      </c:pt>
                      <c:pt idx="305">
                        <c:v>-0.15481083583518979</c:v>
                      </c:pt>
                      <c:pt idx="306">
                        <c:v>-0.22586339397642999</c:v>
                      </c:pt>
                      <c:pt idx="307">
                        <c:v>-0.33931817354153609</c:v>
                      </c:pt>
                      <c:pt idx="308">
                        <c:v>-0.42577138021961092</c:v>
                      </c:pt>
                      <c:pt idx="309">
                        <c:v>-0.46079091443804798</c:v>
                      </c:pt>
                      <c:pt idx="310">
                        <c:v>-0.29814163428499107</c:v>
                      </c:pt>
                      <c:pt idx="311">
                        <c:v>-0.27500932983283549</c:v>
                      </c:pt>
                      <c:pt idx="312">
                        <c:v>-0.33462279572074061</c:v>
                      </c:pt>
                      <c:pt idx="313">
                        <c:v>-0.40804500753713813</c:v>
                      </c:pt>
                      <c:pt idx="314">
                        <c:v>-0.7582294116090541</c:v>
                      </c:pt>
                      <c:pt idx="315">
                        <c:v>-0.57852083224684614</c:v>
                      </c:pt>
                      <c:pt idx="316">
                        <c:v>-0.76818942911763588</c:v>
                      </c:pt>
                      <c:pt idx="317">
                        <c:v>-0.97898218985728358</c:v>
                      </c:pt>
                      <c:pt idx="318">
                        <c:v>-1.131488904373025</c:v>
                      </c:pt>
                      <c:pt idx="319">
                        <c:v>-1.3524733479550051</c:v>
                      </c:pt>
                      <c:pt idx="320">
                        <c:v>-1.615758427725716</c:v>
                      </c:pt>
                      <c:pt idx="321">
                        <c:v>-1.7605094143254549</c:v>
                      </c:pt>
                      <c:pt idx="322">
                        <c:v>-1.661684457389333</c:v>
                      </c:pt>
                      <c:pt idx="323">
                        <c:v>-1.650544885056223</c:v>
                      </c:pt>
                      <c:pt idx="324">
                        <c:v>-1.5790854436992789</c:v>
                      </c:pt>
                      <c:pt idx="325">
                        <c:v>-1.316606011837226</c:v>
                      </c:pt>
                      <c:pt idx="326">
                        <c:v>-1.1088875047187421</c:v>
                      </c:pt>
                      <c:pt idx="327">
                        <c:v>-1.02391281024048</c:v>
                      </c:pt>
                      <c:pt idx="328">
                        <c:v>-1.1354931932953951</c:v>
                      </c:pt>
                      <c:pt idx="329">
                        <c:v>-1.181756254595242</c:v>
                      </c:pt>
                      <c:pt idx="330">
                        <c:v>-1.244007886173544</c:v>
                      </c:pt>
                      <c:pt idx="331">
                        <c:v>-1.3541704602359379</c:v>
                      </c:pt>
                      <c:pt idx="332">
                        <c:v>-1.1092206492882719</c:v>
                      </c:pt>
                      <c:pt idx="333">
                        <c:v>-0.80289706042686482</c:v>
                      </c:pt>
                      <c:pt idx="334">
                        <c:v>-0.51795849689630213</c:v>
                      </c:pt>
                      <c:pt idx="335">
                        <c:v>-0.44297886932838298</c:v>
                      </c:pt>
                      <c:pt idx="336">
                        <c:v>2.1738221079416178</c:v>
                      </c:pt>
                      <c:pt idx="337">
                        <c:v>1.925475826546859</c:v>
                      </c:pt>
                      <c:pt idx="338">
                        <c:v>-0.93380826585298415</c:v>
                      </c:pt>
                      <c:pt idx="339">
                        <c:v>1.270713550390778</c:v>
                      </c:pt>
                      <c:pt idx="340">
                        <c:v>1.1222886081532339</c:v>
                      </c:pt>
                      <c:pt idx="341">
                        <c:v>1.0545682900480571</c:v>
                      </c:pt>
                      <c:pt idx="342">
                        <c:v>-1.107412108185913</c:v>
                      </c:pt>
                      <c:pt idx="343">
                        <c:v>-0.93345313892284709</c:v>
                      </c:pt>
                      <c:pt idx="344">
                        <c:v>-0.8523053359877627</c:v>
                      </c:pt>
                      <c:pt idx="345">
                        <c:v>-0.82687376678319635</c:v>
                      </c:pt>
                      <c:pt idx="346">
                        <c:v>-0.74918339629678776</c:v>
                      </c:pt>
                      <c:pt idx="347">
                        <c:v>-0.71087675621906232</c:v>
                      </c:pt>
                      <c:pt idx="348">
                        <c:v>-0.71766288985015969</c:v>
                      </c:pt>
                      <c:pt idx="349">
                        <c:v>-0.6497091280146321</c:v>
                      </c:pt>
                      <c:pt idx="350">
                        <c:v>-0.64409388248753419</c:v>
                      </c:pt>
                      <c:pt idx="351">
                        <c:v>-0.80565331252535</c:v>
                      </c:pt>
                      <c:pt idx="352">
                        <c:v>-1.0021672758087901</c:v>
                      </c:pt>
                      <c:pt idx="353">
                        <c:v>-0.98508162077582673</c:v>
                      </c:pt>
                      <c:pt idx="354">
                        <c:v>-0.8703002255736727</c:v>
                      </c:pt>
                      <c:pt idx="355">
                        <c:v>-0.8492529036859181</c:v>
                      </c:pt>
                      <c:pt idx="356">
                        <c:v>-0.94326155523310451</c:v>
                      </c:pt>
                      <c:pt idx="357">
                        <c:v>-0.89329477669843638</c:v>
                      </c:pt>
                      <c:pt idx="358">
                        <c:v>-0.6659024053528263</c:v>
                      </c:pt>
                      <c:pt idx="359">
                        <c:v>-0.5828097855589871</c:v>
                      </c:pt>
                      <c:pt idx="360">
                        <c:v>-0.68375118413035529</c:v>
                      </c:pt>
                      <c:pt idx="361">
                        <c:v>-0.89238395997480802</c:v>
                      </c:pt>
                      <c:pt idx="362">
                        <c:v>-0.87434612885983254</c:v>
                      </c:pt>
                      <c:pt idx="363">
                        <c:v>-0.77728996587516241</c:v>
                      </c:pt>
                      <c:pt idx="364">
                        <c:v>-0.49608369938116931</c:v>
                      </c:pt>
                      <c:pt idx="365">
                        <c:v>-9.8304701635016603E-2</c:v>
                      </c:pt>
                      <c:pt idx="366">
                        <c:v>0.2672724497002244</c:v>
                      </c:pt>
                      <c:pt idx="367">
                        <c:v>0.46546708549346572</c:v>
                      </c:pt>
                      <c:pt idx="368">
                        <c:v>0.55406964134004622</c:v>
                      </c:pt>
                      <c:pt idx="369">
                        <c:v>0.47265151510804909</c:v>
                      </c:pt>
                      <c:pt idx="370">
                        <c:v>0.41385928569149583</c:v>
                      </c:pt>
                      <c:pt idx="371">
                        <c:v>0.32082307846993702</c:v>
                      </c:pt>
                      <c:pt idx="372">
                        <c:v>0.26634553796242122</c:v>
                      </c:pt>
                      <c:pt idx="373">
                        <c:v>1.691935288235423E-2</c:v>
                      </c:pt>
                      <c:pt idx="374">
                        <c:v>-0.23703048976672</c:v>
                      </c:pt>
                      <c:pt idx="375">
                        <c:v>-0.34105681811931238</c:v>
                      </c:pt>
                      <c:pt idx="376">
                        <c:v>-0.27545045816490499</c:v>
                      </c:pt>
                      <c:pt idx="377">
                        <c:v>8.4933744645071765E-2</c:v>
                      </c:pt>
                      <c:pt idx="378">
                        <c:v>0.45352870433414888</c:v>
                      </c:pt>
                      <c:pt idx="379">
                        <c:v>0.88547091447864823</c:v>
                      </c:pt>
                      <c:pt idx="380">
                        <c:v>1.2813206557731429</c:v>
                      </c:pt>
                      <c:pt idx="381">
                        <c:v>1.570177477965202</c:v>
                      </c:pt>
                      <c:pt idx="382">
                        <c:v>1.767851522332029</c:v>
                      </c:pt>
                      <c:pt idx="383">
                        <c:v>1.826003455959853</c:v>
                      </c:pt>
                      <c:pt idx="384">
                        <c:v>1.8448871907668041</c:v>
                      </c:pt>
                      <c:pt idx="385">
                        <c:v>1.881819989610964</c:v>
                      </c:pt>
                      <c:pt idx="386">
                        <c:v>1.895780645247422</c:v>
                      </c:pt>
                      <c:pt idx="387">
                        <c:v>2.0060668729059898</c:v>
                      </c:pt>
                      <c:pt idx="388">
                        <c:v>2.0160161371271119</c:v>
                      </c:pt>
                      <c:pt idx="389">
                        <c:v>1.9166882631335851</c:v>
                      </c:pt>
                      <c:pt idx="390">
                        <c:v>1.7413589575421919</c:v>
                      </c:pt>
                      <c:pt idx="391">
                        <c:v>1.7267339450451791</c:v>
                      </c:pt>
                      <c:pt idx="392">
                        <c:v>1.8744449434720889</c:v>
                      </c:pt>
                      <c:pt idx="393">
                        <c:v>1.970192928584636</c:v>
                      </c:pt>
                      <c:pt idx="394">
                        <c:v>2.0699694099282109</c:v>
                      </c:pt>
                      <c:pt idx="395">
                        <c:v>2.058911529288296</c:v>
                      </c:pt>
                      <c:pt idx="396">
                        <c:v>2.196257611840688</c:v>
                      </c:pt>
                      <c:pt idx="397">
                        <c:v>2.339680553288991</c:v>
                      </c:pt>
                      <c:pt idx="398">
                        <c:v>2.420020607039004</c:v>
                      </c:pt>
                      <c:pt idx="399">
                        <c:v>2.5606021825548142</c:v>
                      </c:pt>
                      <c:pt idx="400">
                        <c:v>2.6842904352839572</c:v>
                      </c:pt>
                      <c:pt idx="401">
                        <c:v>2.5221855998123028</c:v>
                      </c:pt>
                      <c:pt idx="402">
                        <c:v>2.364360819136385</c:v>
                      </c:pt>
                      <c:pt idx="403">
                        <c:v>2.3011372219331281</c:v>
                      </c:pt>
                      <c:pt idx="404">
                        <c:v>2.278982081828854</c:v>
                      </c:pt>
                      <c:pt idx="405">
                        <c:v>2.1805769070592049</c:v>
                      </c:pt>
                      <c:pt idx="406">
                        <c:v>2.1006068625404719</c:v>
                      </c:pt>
                      <c:pt idx="407">
                        <c:v>2.0347289719275361</c:v>
                      </c:pt>
                      <c:pt idx="408">
                        <c:v>2.0576257183522562</c:v>
                      </c:pt>
                      <c:pt idx="409">
                        <c:v>2.2016628504302802</c:v>
                      </c:pt>
                      <c:pt idx="410">
                        <c:v>2.3508379542093292</c:v>
                      </c:pt>
                      <c:pt idx="411">
                        <c:v>2.1502634737181179</c:v>
                      </c:pt>
                      <c:pt idx="412">
                        <c:v>1.927369053855615</c:v>
                      </c:pt>
                      <c:pt idx="413">
                        <c:v>1.67823650325351</c:v>
                      </c:pt>
                      <c:pt idx="414">
                        <c:v>1.687417018435182</c:v>
                      </c:pt>
                      <c:pt idx="415">
                        <c:v>1.579687767326645</c:v>
                      </c:pt>
                      <c:pt idx="416">
                        <c:v>1.7351411411377591</c:v>
                      </c:pt>
                      <c:pt idx="417">
                        <c:v>2.4766788808181488</c:v>
                      </c:pt>
                      <c:pt idx="418">
                        <c:v>1.889737135864263</c:v>
                      </c:pt>
                      <c:pt idx="419">
                        <c:v>1.8834348407032291</c:v>
                      </c:pt>
                      <c:pt idx="420">
                        <c:v>1.827734343958471</c:v>
                      </c:pt>
                      <c:pt idx="421">
                        <c:v>1.8383724284358389</c:v>
                      </c:pt>
                      <c:pt idx="422">
                        <c:v>2.0263413592345381</c:v>
                      </c:pt>
                      <c:pt idx="423">
                        <c:v>2.8783138916421418</c:v>
                      </c:pt>
                      <c:pt idx="424">
                        <c:v>2.0707740050392731</c:v>
                      </c:pt>
                      <c:pt idx="425">
                        <c:v>2.0139065319549601</c:v>
                      </c:pt>
                      <c:pt idx="426">
                        <c:v>1.8399209604966891</c:v>
                      </c:pt>
                      <c:pt idx="427">
                        <c:v>1.7540002262287639</c:v>
                      </c:pt>
                      <c:pt idx="428">
                        <c:v>1.762777877837344</c:v>
                      </c:pt>
                      <c:pt idx="429">
                        <c:v>1.7086375384974151</c:v>
                      </c:pt>
                      <c:pt idx="430">
                        <c:v>1.5379261960301731</c:v>
                      </c:pt>
                      <c:pt idx="431">
                        <c:v>1.432470451482452</c:v>
                      </c:pt>
                      <c:pt idx="432">
                        <c:v>1.3099279931608889</c:v>
                      </c:pt>
                      <c:pt idx="433">
                        <c:v>1.315786868807856</c:v>
                      </c:pt>
                      <c:pt idx="434">
                        <c:v>1.5837306876574719</c:v>
                      </c:pt>
                      <c:pt idx="435">
                        <c:v>1.864044961746181</c:v>
                      </c:pt>
                      <c:pt idx="436">
                        <c:v>1.9259305051088931</c:v>
                      </c:pt>
                      <c:pt idx="437">
                        <c:v>1.8357162580669479</c:v>
                      </c:pt>
                      <c:pt idx="438">
                        <c:v>1.664277805250638</c:v>
                      </c:pt>
                      <c:pt idx="439">
                        <c:v>1.4508733244531711</c:v>
                      </c:pt>
                      <c:pt idx="440">
                        <c:v>1.3747107429671941</c:v>
                      </c:pt>
                      <c:pt idx="441">
                        <c:v>1.3045950637904</c:v>
                      </c:pt>
                      <c:pt idx="442">
                        <c:v>1.1794673505752269</c:v>
                      </c:pt>
                      <c:pt idx="443">
                        <c:v>1.1569514391964071</c:v>
                      </c:pt>
                      <c:pt idx="444">
                        <c:v>1.209041958758482</c:v>
                      </c:pt>
                      <c:pt idx="445">
                        <c:v>1.2058122604478321</c:v>
                      </c:pt>
                      <c:pt idx="446">
                        <c:v>1.119406488357358</c:v>
                      </c:pt>
                      <c:pt idx="447">
                        <c:v>1.1635779279791389</c:v>
                      </c:pt>
                      <c:pt idx="448">
                        <c:v>1.2266957745717531</c:v>
                      </c:pt>
                      <c:pt idx="449">
                        <c:v>1.3049326681598761</c:v>
                      </c:pt>
                      <c:pt idx="450">
                        <c:v>1.283206915833196</c:v>
                      </c:pt>
                      <c:pt idx="451">
                        <c:v>1.2317202746068681</c:v>
                      </c:pt>
                      <c:pt idx="452">
                        <c:v>1.220564197663597</c:v>
                      </c:pt>
                      <c:pt idx="453">
                        <c:v>1.155181595383004</c:v>
                      </c:pt>
                      <c:pt idx="454">
                        <c:v>1.119786712327306</c:v>
                      </c:pt>
                      <c:pt idx="455">
                        <c:v>1.0223779656436069</c:v>
                      </c:pt>
                      <c:pt idx="456">
                        <c:v>0.96175344853584244</c:v>
                      </c:pt>
                      <c:pt idx="457">
                        <c:v>0.92692806965817909</c:v>
                      </c:pt>
                      <c:pt idx="458">
                        <c:v>0.96926336581686734</c:v>
                      </c:pt>
                      <c:pt idx="459">
                        <c:v>0.99578006434908317</c:v>
                      </c:pt>
                      <c:pt idx="460">
                        <c:v>0.69888414574236601</c:v>
                      </c:pt>
                      <c:pt idx="461">
                        <c:v>0.42149076373924821</c:v>
                      </c:pt>
                      <c:pt idx="462">
                        <c:v>0.27910138151344988</c:v>
                      </c:pt>
                      <c:pt idx="463">
                        <c:v>0.27702311047657102</c:v>
                      </c:pt>
                      <c:pt idx="464">
                        <c:v>0.30882317374478668</c:v>
                      </c:pt>
                      <c:pt idx="465">
                        <c:v>0.57543857187385739</c:v>
                      </c:pt>
                      <c:pt idx="466">
                        <c:v>0.83022874804281643</c:v>
                      </c:pt>
                      <c:pt idx="467">
                        <c:v>0.84949624629353526</c:v>
                      </c:pt>
                      <c:pt idx="468">
                        <c:v>0.87339713034230093</c:v>
                      </c:pt>
                      <c:pt idx="469">
                        <c:v>0.96615724401983016</c:v>
                      </c:pt>
                      <c:pt idx="470">
                        <c:v>0.94009000204516424</c:v>
                      </c:pt>
                      <c:pt idx="471">
                        <c:v>0.94423039626852567</c:v>
                      </c:pt>
                      <c:pt idx="472">
                        <c:v>0.78664459579569979</c:v>
                      </c:pt>
                      <c:pt idx="473">
                        <c:v>0.5245511300552721</c:v>
                      </c:pt>
                      <c:pt idx="474">
                        <c:v>0.42857547371239257</c:v>
                      </c:pt>
                      <c:pt idx="475">
                        <c:v>0.26605047218151961</c:v>
                      </c:pt>
                      <c:pt idx="476">
                        <c:v>0.17274034289163689</c:v>
                      </c:pt>
                      <c:pt idx="477">
                        <c:v>0.22064295107599119</c:v>
                      </c:pt>
                      <c:pt idx="478">
                        <c:v>0.37843746486760838</c:v>
                      </c:pt>
                      <c:pt idx="479">
                        <c:v>0.51357427886804552</c:v>
                      </c:pt>
                      <c:pt idx="480">
                        <c:v>0.70866205772365287</c:v>
                      </c:pt>
                      <c:pt idx="481">
                        <c:v>0.88810928333133898</c:v>
                      </c:pt>
                      <c:pt idx="482">
                        <c:v>0.93088149070082415</c:v>
                      </c:pt>
                      <c:pt idx="483">
                        <c:v>0.96634583705838095</c:v>
                      </c:pt>
                      <c:pt idx="484">
                        <c:v>1.200876054055231</c:v>
                      </c:pt>
                      <c:pt idx="485">
                        <c:v>1.2755136986703841</c:v>
                      </c:pt>
                      <c:pt idx="486">
                        <c:v>1.3460044005940179</c:v>
                      </c:pt>
                      <c:pt idx="487">
                        <c:v>1.530256111579136</c:v>
                      </c:pt>
                      <c:pt idx="488">
                        <c:v>1.6511805075935759</c:v>
                      </c:pt>
                      <c:pt idx="489">
                        <c:v>1.8773801747740799</c:v>
                      </c:pt>
                      <c:pt idx="490">
                        <c:v>2.027998440370347</c:v>
                      </c:pt>
                      <c:pt idx="491">
                        <c:v>2.043482200291149</c:v>
                      </c:pt>
                      <c:pt idx="492">
                        <c:v>1.978732355218769</c:v>
                      </c:pt>
                      <c:pt idx="493">
                        <c:v>1.831123196106585</c:v>
                      </c:pt>
                      <c:pt idx="494">
                        <c:v>1.6468955269744441</c:v>
                      </c:pt>
                      <c:pt idx="495">
                        <c:v>1.500434749088893</c:v>
                      </c:pt>
                      <c:pt idx="496">
                        <c:v>1.5837887355216469</c:v>
                      </c:pt>
                      <c:pt idx="497">
                        <c:v>1.6589410233070789</c:v>
                      </c:pt>
                      <c:pt idx="498">
                        <c:v>1.736386632466975</c:v>
                      </c:pt>
                      <c:pt idx="499">
                        <c:v>1.929081688438729</c:v>
                      </c:pt>
                      <c:pt idx="500">
                        <c:v>2.0439039945967572</c:v>
                      </c:pt>
                      <c:pt idx="501">
                        <c:v>2.2077976008289868</c:v>
                      </c:pt>
                      <c:pt idx="502">
                        <c:v>2.3596894528278982</c:v>
                      </c:pt>
                      <c:pt idx="503">
                        <c:v>2.329452563452254</c:v>
                      </c:pt>
                      <c:pt idx="504">
                        <c:v>2.2144326855157268</c:v>
                      </c:pt>
                      <c:pt idx="505">
                        <c:v>1.967607731473876</c:v>
                      </c:pt>
                      <c:pt idx="506">
                        <c:v>1.6838637671966139</c:v>
                      </c:pt>
                      <c:pt idx="507">
                        <c:v>1.3946770324383539</c:v>
                      </c:pt>
                      <c:pt idx="508">
                        <c:v>1.3170101847599771</c:v>
                      </c:pt>
                      <c:pt idx="509">
                        <c:v>1.2507415024817461</c:v>
                      </c:pt>
                      <c:pt idx="510">
                        <c:v>1.175998967996535</c:v>
                      </c:pt>
                      <c:pt idx="511">
                        <c:v>1.1052189914686039</c:v>
                      </c:pt>
                      <c:pt idx="512">
                        <c:v>1.146173272140723</c:v>
                      </c:pt>
                      <c:pt idx="513">
                        <c:v>1.3378743373815969</c:v>
                      </c:pt>
                      <c:pt idx="514">
                        <c:v>1.511321293334368</c:v>
                      </c:pt>
                      <c:pt idx="515">
                        <c:v>1.5991062961667319</c:v>
                      </c:pt>
                      <c:pt idx="516">
                        <c:v>1.690864263974486</c:v>
                      </c:pt>
                      <c:pt idx="517">
                        <c:v>1.6637029783245749</c:v>
                      </c:pt>
                      <c:pt idx="518">
                        <c:v>1.4020787842067211</c:v>
                      </c:pt>
                      <c:pt idx="519">
                        <c:v>1.210225959280075</c:v>
                      </c:pt>
                      <c:pt idx="520">
                        <c:v>1.1361679962266999</c:v>
                      </c:pt>
                      <c:pt idx="521">
                        <c:v>1.098015172888293</c:v>
                      </c:pt>
                      <c:pt idx="522">
                        <c:v>1.1208513752947791</c:v>
                      </c:pt>
                      <c:pt idx="523">
                        <c:v>0.95041234019474441</c:v>
                      </c:pt>
                      <c:pt idx="524">
                        <c:v>0.82181341673239561</c:v>
                      </c:pt>
                      <c:pt idx="525">
                        <c:v>0.82463348463377451</c:v>
                      </c:pt>
                      <c:pt idx="526">
                        <c:v>0.87948747962299467</c:v>
                      </c:pt>
                      <c:pt idx="527">
                        <c:v>0.93096990867821916</c:v>
                      </c:pt>
                      <c:pt idx="528">
                        <c:v>0.91023887242178969</c:v>
                      </c:pt>
                      <c:pt idx="529">
                        <c:v>0.79209977416993282</c:v>
                      </c:pt>
                      <c:pt idx="530">
                        <c:v>0.71146464110496588</c:v>
                      </c:pt>
                      <c:pt idx="531">
                        <c:v>0.82552872304496372</c:v>
                      </c:pt>
                      <c:pt idx="532">
                        <c:v>0.88921622318929416</c:v>
                      </c:pt>
                      <c:pt idx="533">
                        <c:v>0.95587060647392297</c:v>
                      </c:pt>
                      <c:pt idx="534">
                        <c:v>0.90628260544773342</c:v>
                      </c:pt>
                      <c:pt idx="535">
                        <c:v>0.68011608573412141</c:v>
                      </c:pt>
                      <c:pt idx="536">
                        <c:v>0.42639511682416931</c:v>
                      </c:pt>
                      <c:pt idx="537">
                        <c:v>0.18262179856716601</c:v>
                      </c:pt>
                      <c:pt idx="538">
                        <c:v>9.4859767337980225E-3</c:v>
                      </c:pt>
                      <c:pt idx="539">
                        <c:v>-0.12916166834718351</c:v>
                      </c:pt>
                      <c:pt idx="540">
                        <c:v>-0.2159334982736372</c:v>
                      </c:pt>
                      <c:pt idx="541">
                        <c:v>-0.15816317094451929</c:v>
                      </c:pt>
                      <c:pt idx="542">
                        <c:v>-0.1606678035178489</c:v>
                      </c:pt>
                      <c:pt idx="543">
                        <c:v>-0.2315564500396449</c:v>
                      </c:pt>
                      <c:pt idx="544">
                        <c:v>-0.5003078432735697</c:v>
                      </c:pt>
                      <c:pt idx="545">
                        <c:v>-0.66646179521062077</c:v>
                      </c:pt>
                      <c:pt idx="546">
                        <c:v>-0.70044951479815354</c:v>
                      </c:pt>
                      <c:pt idx="547">
                        <c:v>-0.64362413457061118</c:v>
                      </c:pt>
                      <c:pt idx="548">
                        <c:v>-0.73618094986770033</c:v>
                      </c:pt>
                      <c:pt idx="549">
                        <c:v>-0.98184324341967122</c:v>
                      </c:pt>
                      <c:pt idx="550">
                        <c:v>-1.042990820854524</c:v>
                      </c:pt>
                      <c:pt idx="551">
                        <c:v>-1.104632377846849</c:v>
                      </c:pt>
                      <c:pt idx="552">
                        <c:v>-1.081051725249065</c:v>
                      </c:pt>
                      <c:pt idx="553">
                        <c:v>-0.97736828834489797</c:v>
                      </c:pt>
                      <c:pt idx="554">
                        <c:v>-0.9231546139513126</c:v>
                      </c:pt>
                      <c:pt idx="555">
                        <c:v>-0.9801386669057609</c:v>
                      </c:pt>
                      <c:pt idx="556">
                        <c:v>-1.124458538665184</c:v>
                      </c:pt>
                      <c:pt idx="557">
                        <c:v>-1.1179206485318891</c:v>
                      </c:pt>
                      <c:pt idx="558">
                        <c:v>-0.96871831164737843</c:v>
                      </c:pt>
                      <c:pt idx="559">
                        <c:v>-0.919048043697548</c:v>
                      </c:pt>
                      <c:pt idx="560">
                        <c:v>-0.8717339091199231</c:v>
                      </c:pt>
                      <c:pt idx="561">
                        <c:v>-0.81133075118934161</c:v>
                      </c:pt>
                      <c:pt idx="562">
                        <c:v>-0.87249256637539851</c:v>
                      </c:pt>
                      <c:pt idx="563">
                        <c:v>-0.96896439886283126</c:v>
                      </c:pt>
                      <c:pt idx="564">
                        <c:v>-1.1071849939708991</c:v>
                      </c:pt>
                      <c:pt idx="565">
                        <c:v>-1.095004068904889</c:v>
                      </c:pt>
                      <c:pt idx="566">
                        <c:v>-1.066353945594771</c:v>
                      </c:pt>
                      <c:pt idx="567">
                        <c:v>-1.0522315078116069</c:v>
                      </c:pt>
                      <c:pt idx="568">
                        <c:v>-1.0434374202107459</c:v>
                      </c:pt>
                      <c:pt idx="569">
                        <c:v>-0.9731263651208919</c:v>
                      </c:pt>
                      <c:pt idx="570">
                        <c:v>-0.93623667639832364</c:v>
                      </c:pt>
                      <c:pt idx="571">
                        <c:v>-0.88711090048488483</c:v>
                      </c:pt>
                      <c:pt idx="572">
                        <c:v>-0.9817304987064287</c:v>
                      </c:pt>
                      <c:pt idx="573">
                        <c:v>-0.98674121711698481</c:v>
                      </c:pt>
                      <c:pt idx="574">
                        <c:v>-1.114965914481671</c:v>
                      </c:pt>
                      <c:pt idx="575">
                        <c:v>-1.1746532475177589</c:v>
                      </c:pt>
                      <c:pt idx="576">
                        <c:v>-1.2030062181513761</c:v>
                      </c:pt>
                      <c:pt idx="577">
                        <c:v>-0.98633488312460293</c:v>
                      </c:pt>
                      <c:pt idx="578">
                        <c:v>-0.78300980787462537</c:v>
                      </c:pt>
                      <c:pt idx="579">
                        <c:v>-0.69690826401476214</c:v>
                      </c:pt>
                      <c:pt idx="580">
                        <c:v>-0.83788411580887401</c:v>
                      </c:pt>
                      <c:pt idx="581">
                        <c:v>-0.93073538404716272</c:v>
                      </c:pt>
                      <c:pt idx="582">
                        <c:v>-1.16300085753878</c:v>
                      </c:pt>
                      <c:pt idx="583">
                        <c:v>-1.432653047844155</c:v>
                      </c:pt>
                      <c:pt idx="584">
                        <c:v>-1.673956068028704</c:v>
                      </c:pt>
                      <c:pt idx="585">
                        <c:v>-1.6865998086401239</c:v>
                      </c:pt>
                      <c:pt idx="586">
                        <c:v>-1.6217913173656331</c:v>
                      </c:pt>
                      <c:pt idx="587">
                        <c:v>-1.2050740951984771</c:v>
                      </c:pt>
                      <c:pt idx="588">
                        <c:v>-0.77472886408262642</c:v>
                      </c:pt>
                      <c:pt idx="589">
                        <c:v>-0.30604540890032472</c:v>
                      </c:pt>
                      <c:pt idx="590">
                        <c:v>9.6527121309844463E-2</c:v>
                      </c:pt>
                      <c:pt idx="591">
                        <c:v>0.25714980935581577</c:v>
                      </c:pt>
                      <c:pt idx="592">
                        <c:v>0.23212295008855929</c:v>
                      </c:pt>
                      <c:pt idx="593">
                        <c:v>7.1211437231017929E-2</c:v>
                      </c:pt>
                      <c:pt idx="594">
                        <c:v>-7.4067994714828042E-2</c:v>
                      </c:pt>
                      <c:pt idx="595">
                        <c:v>7.0389735886856213E-4</c:v>
                      </c:pt>
                      <c:pt idx="596">
                        <c:v>-5.5408666570799327E-2</c:v>
                      </c:pt>
                      <c:pt idx="597">
                        <c:v>-2.2593958991407689E-2</c:v>
                      </c:pt>
                      <c:pt idx="598">
                        <c:v>-8.5501249291002362E-2</c:v>
                      </c:pt>
                      <c:pt idx="599">
                        <c:v>5.8259131002639207E-2</c:v>
                      </c:pt>
                      <c:pt idx="600">
                        <c:v>5.0198411670198832E-2</c:v>
                      </c:pt>
                      <c:pt idx="601">
                        <c:v>-4.5011039761876689E-2</c:v>
                      </c:pt>
                      <c:pt idx="602">
                        <c:v>-0.24670583865290729</c:v>
                      </c:pt>
                      <c:pt idx="603">
                        <c:v>0.12589415398158851</c:v>
                      </c:pt>
                      <c:pt idx="604">
                        <c:v>0.19010639480452041</c:v>
                      </c:pt>
                      <c:pt idx="605">
                        <c:v>0.36477123888136093</c:v>
                      </c:pt>
                      <c:pt idx="606">
                        <c:v>0.57321829620564202</c:v>
                      </c:pt>
                      <c:pt idx="607">
                        <c:v>0.81714803039498018</c:v>
                      </c:pt>
                      <c:pt idx="608">
                        <c:v>0.83281298535885595</c:v>
                      </c:pt>
                      <c:pt idx="609">
                        <c:v>0.598897633724782</c:v>
                      </c:pt>
                      <c:pt idx="610">
                        <c:v>0.4393151301705604</c:v>
                      </c:pt>
                      <c:pt idx="611">
                        <c:v>0.34665814203749012</c:v>
                      </c:pt>
                      <c:pt idx="612">
                        <c:v>0.42169294399152901</c:v>
                      </c:pt>
                      <c:pt idx="613">
                        <c:v>0.61201249129567892</c:v>
                      </c:pt>
                      <c:pt idx="614">
                        <c:v>0.76387414005500032</c:v>
                      </c:pt>
                      <c:pt idx="615">
                        <c:v>0.67955426662243867</c:v>
                      </c:pt>
                      <c:pt idx="616">
                        <c:v>0.52606147907418088</c:v>
                      </c:pt>
                      <c:pt idx="617">
                        <c:v>0.3752827727226678</c:v>
                      </c:pt>
                      <c:pt idx="618">
                        <c:v>0.41687168191929019</c:v>
                      </c:pt>
                      <c:pt idx="619">
                        <c:v>0.35492020192973961</c:v>
                      </c:pt>
                      <c:pt idx="620">
                        <c:v>0.24356782437641281</c:v>
                      </c:pt>
                      <c:pt idx="621">
                        <c:v>0.18322313528388201</c:v>
                      </c:pt>
                      <c:pt idx="622">
                        <c:v>3.8445572267706347E-2</c:v>
                      </c:pt>
                      <c:pt idx="623">
                        <c:v>-0.12984402361783631</c:v>
                      </c:pt>
                      <c:pt idx="624">
                        <c:v>-0.30801891898458078</c:v>
                      </c:pt>
                      <c:pt idx="625">
                        <c:v>-0.35994674498988938</c:v>
                      </c:pt>
                      <c:pt idx="626">
                        <c:v>-0.26654951954530742</c:v>
                      </c:pt>
                      <c:pt idx="627">
                        <c:v>-0.14787687257225149</c:v>
                      </c:pt>
                      <c:pt idx="628">
                        <c:v>3.076768720230811E-2</c:v>
                      </c:pt>
                      <c:pt idx="629">
                        <c:v>0.14136569509155419</c:v>
                      </c:pt>
                      <c:pt idx="630">
                        <c:v>4.0524004621454487E-2</c:v>
                      </c:pt>
                      <c:pt idx="631">
                        <c:v>-0.2280155623977172</c:v>
                      </c:pt>
                      <c:pt idx="632">
                        <c:v>-0.34094130496259678</c:v>
                      </c:pt>
                      <c:pt idx="633">
                        <c:v>-0.46871829303557261</c:v>
                      </c:pt>
                      <c:pt idx="634">
                        <c:v>-0.55871472751765217</c:v>
                      </c:pt>
                      <c:pt idx="635">
                        <c:v>-0.40477605683819368</c:v>
                      </c:pt>
                      <c:pt idx="636">
                        <c:v>-0.2454667048801687</c:v>
                      </c:pt>
                      <c:pt idx="637">
                        <c:v>-0.25566685356729241</c:v>
                      </c:pt>
                      <c:pt idx="638">
                        <c:v>-0.13028879108033101</c:v>
                      </c:pt>
                      <c:pt idx="639">
                        <c:v>-0.185859564857982</c:v>
                      </c:pt>
                      <c:pt idx="640">
                        <c:v>-0.28739400357239292</c:v>
                      </c:pt>
                      <c:pt idx="641">
                        <c:v>-0.21719583132610101</c:v>
                      </c:pt>
                      <c:pt idx="642">
                        <c:v>-0.33040013819504588</c:v>
                      </c:pt>
                      <c:pt idx="643">
                        <c:v>-0.68860953596400576</c:v>
                      </c:pt>
                      <c:pt idx="644">
                        <c:v>-0.9083905864161036</c:v>
                      </c:pt>
                      <c:pt idx="645">
                        <c:v>-1.0510357984581671</c:v>
                      </c:pt>
                      <c:pt idx="646">
                        <c:v>-1.139318034907268</c:v>
                      </c:pt>
                      <c:pt idx="647">
                        <c:v>-1.0035719931881151</c:v>
                      </c:pt>
                      <c:pt idx="648">
                        <c:v>-1.036384067610755</c:v>
                      </c:pt>
                      <c:pt idx="649">
                        <c:v>-1.1166617231993059</c:v>
                      </c:pt>
                      <c:pt idx="650">
                        <c:v>-1.168283907028246</c:v>
                      </c:pt>
                      <c:pt idx="651">
                        <c:v>-1.1999027242552509</c:v>
                      </c:pt>
                      <c:pt idx="652">
                        <c:v>-1.3769157186104919</c:v>
                      </c:pt>
                      <c:pt idx="653">
                        <c:v>-1.487779520932148</c:v>
                      </c:pt>
                      <c:pt idx="654">
                        <c:v>-1.723227030216552</c:v>
                      </c:pt>
                      <c:pt idx="655">
                        <c:v>-1.755797624130268</c:v>
                      </c:pt>
                      <c:pt idx="656">
                        <c:v>-1.7910997605494601</c:v>
                      </c:pt>
                      <c:pt idx="657">
                        <c:v>-1.951316720089791</c:v>
                      </c:pt>
                      <c:pt idx="658">
                        <c:v>-2.050321643892357</c:v>
                      </c:pt>
                      <c:pt idx="659">
                        <c:v>-2.139745642822759</c:v>
                      </c:pt>
                      <c:pt idx="660">
                        <c:v>-2.3823742344253112</c:v>
                      </c:pt>
                      <c:pt idx="661">
                        <c:v>-2.5027960787737782</c:v>
                      </c:pt>
                      <c:pt idx="662">
                        <c:v>-2.338737818304661</c:v>
                      </c:pt>
                      <c:pt idx="663">
                        <c:v>-2.248416275310567</c:v>
                      </c:pt>
                      <c:pt idx="664">
                        <c:v>-2.2585352998013901</c:v>
                      </c:pt>
                      <c:pt idx="665">
                        <c:v>-0.69340424387464061</c:v>
                      </c:pt>
                      <c:pt idx="666">
                        <c:v>-0.93200761974806234</c:v>
                      </c:pt>
                      <c:pt idx="667">
                        <c:v>-1.1794756543124061</c:v>
                      </c:pt>
                      <c:pt idx="668">
                        <c:v>-1.3719065003019131</c:v>
                      </c:pt>
                      <c:pt idx="669">
                        <c:v>-1.540984136906357</c:v>
                      </c:pt>
                      <c:pt idx="670">
                        <c:v>-1.7297526409320609</c:v>
                      </c:pt>
                      <c:pt idx="671">
                        <c:v>-1.809361337269364</c:v>
                      </c:pt>
                      <c:pt idx="672">
                        <c:v>-1.9833301787080151</c:v>
                      </c:pt>
                      <c:pt idx="673">
                        <c:v>-2.034489329733467</c:v>
                      </c:pt>
                      <c:pt idx="674">
                        <c:v>-2.2323853612042912</c:v>
                      </c:pt>
                      <c:pt idx="675">
                        <c:v>-2.1218599236026292</c:v>
                      </c:pt>
                      <c:pt idx="676">
                        <c:v>-1.7690680056033929</c:v>
                      </c:pt>
                      <c:pt idx="677">
                        <c:v>-1.5429610476696729</c:v>
                      </c:pt>
                      <c:pt idx="678">
                        <c:v>-1.4024280756830869</c:v>
                      </c:pt>
                      <c:pt idx="679">
                        <c:v>-1.3876905184805599</c:v>
                      </c:pt>
                      <c:pt idx="680">
                        <c:v>-1.4518609495729431</c:v>
                      </c:pt>
                      <c:pt idx="681">
                        <c:v>-1.5416611402053511</c:v>
                      </c:pt>
                      <c:pt idx="682">
                        <c:v>-3.6328400110019681</c:v>
                      </c:pt>
                      <c:pt idx="683">
                        <c:v>-2.1167375544680609</c:v>
                      </c:pt>
                      <c:pt idx="684">
                        <c:v>-3.833936867978744</c:v>
                      </c:pt>
                      <c:pt idx="685">
                        <c:v>-3.529302921294629</c:v>
                      </c:pt>
                      <c:pt idx="686">
                        <c:v>-3.541033313451325</c:v>
                      </c:pt>
                      <c:pt idx="687">
                        <c:v>-3.3464602533385719</c:v>
                      </c:pt>
                      <c:pt idx="688">
                        <c:v>-3.0226918991524458</c:v>
                      </c:pt>
                      <c:pt idx="689">
                        <c:v>-2.9235608923310372</c:v>
                      </c:pt>
                      <c:pt idx="690">
                        <c:v>-2.7847815065575579</c:v>
                      </c:pt>
                      <c:pt idx="691">
                        <c:v>-2.6987441999176229</c:v>
                      </c:pt>
                      <c:pt idx="692">
                        <c:v>-2.6303613554984659</c:v>
                      </c:pt>
                      <c:pt idx="693">
                        <c:v>-2.712800377162679</c:v>
                      </c:pt>
                      <c:pt idx="694">
                        <c:v>-2.7904917988440259</c:v>
                      </c:pt>
                      <c:pt idx="695">
                        <c:v>-2.854016062134423</c:v>
                      </c:pt>
                      <c:pt idx="696">
                        <c:v>-2.933914386089373</c:v>
                      </c:pt>
                      <c:pt idx="697">
                        <c:v>-2.914106007730656</c:v>
                      </c:pt>
                      <c:pt idx="698">
                        <c:v>-2.836459256963046</c:v>
                      </c:pt>
                      <c:pt idx="699">
                        <c:v>-2.7168815791776999</c:v>
                      </c:pt>
                      <c:pt idx="700">
                        <c:v>-2.6603456400120948</c:v>
                      </c:pt>
                      <c:pt idx="701">
                        <c:v>-2.587604316636543</c:v>
                      </c:pt>
                      <c:pt idx="702">
                        <c:v>-2.3435110158337631</c:v>
                      </c:pt>
                      <c:pt idx="703">
                        <c:v>-2.1354543856378081</c:v>
                      </c:pt>
                      <c:pt idx="704">
                        <c:v>-2.044204027529466</c:v>
                      </c:pt>
                      <c:pt idx="705">
                        <c:v>-1.955950966727557</c:v>
                      </c:pt>
                      <c:pt idx="706">
                        <c:v>-1.742431977535047</c:v>
                      </c:pt>
                      <c:pt idx="707">
                        <c:v>-1.7192761208393761</c:v>
                      </c:pt>
                      <c:pt idx="708">
                        <c:v>-1.708228463320185</c:v>
                      </c:pt>
                      <c:pt idx="709">
                        <c:v>-0.54603535112801038</c:v>
                      </c:pt>
                      <c:pt idx="710">
                        <c:v>-0.34820626601709143</c:v>
                      </c:pt>
                      <c:pt idx="711">
                        <c:v>-0.25012884270266678</c:v>
                      </c:pt>
                      <c:pt idx="712">
                        <c:v>-8.4826140229903924E-2</c:v>
                      </c:pt>
                      <c:pt idx="713">
                        <c:v>5.0106715584849207E-2</c:v>
                      </c:pt>
                      <c:pt idx="714">
                        <c:v>0.38699354444822193</c:v>
                      </c:pt>
                      <c:pt idx="715">
                        <c:v>0.48389690185580952</c:v>
                      </c:pt>
                      <c:pt idx="716">
                        <c:v>0.48943879206065211</c:v>
                      </c:pt>
                      <c:pt idx="717">
                        <c:v>0.35487620092634192</c:v>
                      </c:pt>
                      <c:pt idx="718">
                        <c:v>0.19834050573801629</c:v>
                      </c:pt>
                      <c:pt idx="719">
                        <c:v>-0.1210942804425757</c:v>
                      </c:pt>
                      <c:pt idx="720">
                        <c:v>-0.39784435482316521</c:v>
                      </c:pt>
                      <c:pt idx="721">
                        <c:v>-0.46248043322043852</c:v>
                      </c:pt>
                      <c:pt idx="722">
                        <c:v>-0.35009504691478871</c:v>
                      </c:pt>
                      <c:pt idx="723">
                        <c:v>1.718857646023993</c:v>
                      </c:pt>
                      <c:pt idx="724">
                        <c:v>-0.11217050497957021</c:v>
                      </c:pt>
                      <c:pt idx="725">
                        <c:v>1.7812343927529539</c:v>
                      </c:pt>
                      <c:pt idx="726">
                        <c:v>-0.2171287807347021</c:v>
                      </c:pt>
                      <c:pt idx="727">
                        <c:v>-0.44629781510114791</c:v>
                      </c:pt>
                      <c:pt idx="728">
                        <c:v>-0.52591795915519834</c:v>
                      </c:pt>
                      <c:pt idx="729">
                        <c:v>-0.56030115274844683</c:v>
                      </c:pt>
                      <c:pt idx="730">
                        <c:v>-0.43869946750181971</c:v>
                      </c:pt>
                      <c:pt idx="731">
                        <c:v>-0.41603150192782162</c:v>
                      </c:pt>
                      <c:pt idx="732">
                        <c:v>-0.48598811158761551</c:v>
                      </c:pt>
                      <c:pt idx="733">
                        <c:v>-0.70282014798374792</c:v>
                      </c:pt>
                      <c:pt idx="734">
                        <c:v>-0.93583923911611011</c:v>
                      </c:pt>
                      <c:pt idx="735">
                        <c:v>-0.91761239335792821</c:v>
                      </c:pt>
                      <c:pt idx="736">
                        <c:v>-0.78224580427977997</c:v>
                      </c:pt>
                      <c:pt idx="737">
                        <c:v>-0.47866182914179051</c:v>
                      </c:pt>
                      <c:pt idx="738">
                        <c:v>-0.25907979400520209</c:v>
                      </c:pt>
                      <c:pt idx="739">
                        <c:v>-3.0113035744592249E-2</c:v>
                      </c:pt>
                      <c:pt idx="740">
                        <c:v>7.5989106877970794E-2</c:v>
                      </c:pt>
                      <c:pt idx="741">
                        <c:v>0.1417124194787763</c:v>
                      </c:pt>
                      <c:pt idx="742">
                        <c:v>0.25537529018084509</c:v>
                      </c:pt>
                      <c:pt idx="743">
                        <c:v>0.41887197511210877</c:v>
                      </c:pt>
                      <c:pt idx="744">
                        <c:v>0.59075102465040408</c:v>
                      </c:pt>
                      <c:pt idx="745">
                        <c:v>0.64439898745752044</c:v>
                      </c:pt>
                      <c:pt idx="746">
                        <c:v>0.41939372011445469</c:v>
                      </c:pt>
                      <c:pt idx="747">
                        <c:v>0.38439284932823148</c:v>
                      </c:pt>
                      <c:pt idx="748">
                        <c:v>0.45122090497391459</c:v>
                      </c:pt>
                      <c:pt idx="749">
                        <c:v>3.7088596410934911</c:v>
                      </c:pt>
                      <c:pt idx="750">
                        <c:v>3.8015807606217908</c:v>
                      </c:pt>
                      <c:pt idx="751">
                        <c:v>4.043702781951378</c:v>
                      </c:pt>
                      <c:pt idx="752">
                        <c:v>4.2523624207515027</c:v>
                      </c:pt>
                      <c:pt idx="753">
                        <c:v>4.3976202700984928</c:v>
                      </c:pt>
                      <c:pt idx="754">
                        <c:v>4.5523064212418296</c:v>
                      </c:pt>
                      <c:pt idx="755">
                        <c:v>4.7063198140137299</c:v>
                      </c:pt>
                      <c:pt idx="756">
                        <c:v>4.877343223277455</c:v>
                      </c:pt>
                      <c:pt idx="757">
                        <c:v>4.9547600998613044</c:v>
                      </c:pt>
                      <c:pt idx="758">
                        <c:v>4.9406332009634921</c:v>
                      </c:pt>
                      <c:pt idx="759">
                        <c:v>4.9415029636979719</c:v>
                      </c:pt>
                      <c:pt idx="760">
                        <c:v>4.8281931864614567</c:v>
                      </c:pt>
                      <c:pt idx="761">
                        <c:v>4.7062106069946434</c:v>
                      </c:pt>
                      <c:pt idx="762">
                        <c:v>4.4927734828887056</c:v>
                      </c:pt>
                      <c:pt idx="763">
                        <c:v>4.1117631031604747</c:v>
                      </c:pt>
                      <c:pt idx="764">
                        <c:v>3.8714919121575431</c:v>
                      </c:pt>
                      <c:pt idx="765">
                        <c:v>3.7059577952630618</c:v>
                      </c:pt>
                      <c:pt idx="766">
                        <c:v>3.57765628024148</c:v>
                      </c:pt>
                      <c:pt idx="767">
                        <c:v>3.52416848760374</c:v>
                      </c:pt>
                      <c:pt idx="768">
                        <c:v>3.4147913943009862</c:v>
                      </c:pt>
                      <c:pt idx="769">
                        <c:v>3.5726070466703219</c:v>
                      </c:pt>
                      <c:pt idx="770">
                        <c:v>3.739826745255987</c:v>
                      </c:pt>
                      <c:pt idx="771">
                        <c:v>3.5714074319146651</c:v>
                      </c:pt>
                      <c:pt idx="772">
                        <c:v>3.3570986343631528</c:v>
                      </c:pt>
                      <c:pt idx="773">
                        <c:v>3.092251419112499</c:v>
                      </c:pt>
                      <c:pt idx="774">
                        <c:v>2.9078738816098131</c:v>
                      </c:pt>
                      <c:pt idx="775">
                        <c:v>2.7594394251466152</c:v>
                      </c:pt>
                      <c:pt idx="776">
                        <c:v>2.6168150675487829</c:v>
                      </c:pt>
                      <c:pt idx="777">
                        <c:v>2.7881068447670998</c:v>
                      </c:pt>
                      <c:pt idx="778">
                        <c:v>3.0444886034261822</c:v>
                      </c:pt>
                      <c:pt idx="779">
                        <c:v>3.3377452781196721</c:v>
                      </c:pt>
                      <c:pt idx="780">
                        <c:v>3.5597240667711971</c:v>
                      </c:pt>
                      <c:pt idx="781">
                        <c:v>3.5772394163028589</c:v>
                      </c:pt>
                      <c:pt idx="782">
                        <c:v>3.5562160197234101</c:v>
                      </c:pt>
                      <c:pt idx="783">
                        <c:v>3.483173573255455</c:v>
                      </c:pt>
                      <c:pt idx="784">
                        <c:v>3.2794237632968319</c:v>
                      </c:pt>
                      <c:pt idx="785">
                        <c:v>2.9998412782084438</c:v>
                      </c:pt>
                      <c:pt idx="786">
                        <c:v>2.8503111761712132</c:v>
                      </c:pt>
                      <c:pt idx="787">
                        <c:v>1.5276088671529009</c:v>
                      </c:pt>
                      <c:pt idx="788">
                        <c:v>2.807818528921258</c:v>
                      </c:pt>
                      <c:pt idx="789">
                        <c:v>2.662655642232115</c:v>
                      </c:pt>
                      <c:pt idx="790">
                        <c:v>2.465999322871236</c:v>
                      </c:pt>
                      <c:pt idx="791">
                        <c:v>2.3815944594202572</c:v>
                      </c:pt>
                      <c:pt idx="792">
                        <c:v>2.2473835155791999</c:v>
                      </c:pt>
                      <c:pt idx="793">
                        <c:v>1.977284144742081</c:v>
                      </c:pt>
                      <c:pt idx="794">
                        <c:v>1.9137914142327781</c:v>
                      </c:pt>
                      <c:pt idx="795">
                        <c:v>1.808578176986237</c:v>
                      </c:pt>
                      <c:pt idx="796">
                        <c:v>1.8847873158460171</c:v>
                      </c:pt>
                      <c:pt idx="797">
                        <c:v>2.264266430267885</c:v>
                      </c:pt>
                      <c:pt idx="798">
                        <c:v>2.3800446734600729</c:v>
                      </c:pt>
                      <c:pt idx="799">
                        <c:v>1.0347550085332411</c:v>
                      </c:pt>
                      <c:pt idx="800">
                        <c:v>2.3111186980190501</c:v>
                      </c:pt>
                      <c:pt idx="801">
                        <c:v>2.291071087811158</c:v>
                      </c:pt>
                      <c:pt idx="802">
                        <c:v>0.36416051199771698</c:v>
                      </c:pt>
                      <c:pt idx="803">
                        <c:v>0.19146414619476271</c:v>
                      </c:pt>
                      <c:pt idx="804">
                        <c:v>4.8244498720788363E-2</c:v>
                      </c:pt>
                      <c:pt idx="805">
                        <c:v>4.4674916119723351E-2</c:v>
                      </c:pt>
                      <c:pt idx="806">
                        <c:v>4.936817745187911E-2</c:v>
                      </c:pt>
                      <c:pt idx="807">
                        <c:v>2.3927316278049888</c:v>
                      </c:pt>
                      <c:pt idx="808">
                        <c:v>0.19299941543936991</c:v>
                      </c:pt>
                      <c:pt idx="809">
                        <c:v>2.6117016944753142</c:v>
                      </c:pt>
                      <c:pt idx="810">
                        <c:v>2.691588436251128</c:v>
                      </c:pt>
                      <c:pt idx="811">
                        <c:v>2.7931790691095819</c:v>
                      </c:pt>
                      <c:pt idx="812">
                        <c:v>2.784959056484043</c:v>
                      </c:pt>
                      <c:pt idx="813">
                        <c:v>2.8403933982565981</c:v>
                      </c:pt>
                      <c:pt idx="814">
                        <c:v>2.7455474575826719</c:v>
                      </c:pt>
                      <c:pt idx="815">
                        <c:v>2.6557984258302052</c:v>
                      </c:pt>
                      <c:pt idx="816">
                        <c:v>2.544142608770704</c:v>
                      </c:pt>
                      <c:pt idx="817">
                        <c:v>2.5233516065010431</c:v>
                      </c:pt>
                      <c:pt idx="818">
                        <c:v>2.5422202472854689</c:v>
                      </c:pt>
                      <c:pt idx="819">
                        <c:v>2.4880987672272079</c:v>
                      </c:pt>
                      <c:pt idx="820">
                        <c:v>2.2365470160785859</c:v>
                      </c:pt>
                      <c:pt idx="821">
                        <c:v>1.8195450163215381</c:v>
                      </c:pt>
                      <c:pt idx="822">
                        <c:v>1.4141278189404241</c:v>
                      </c:pt>
                      <c:pt idx="823">
                        <c:v>1.3679093540285681</c:v>
                      </c:pt>
                      <c:pt idx="824">
                        <c:v>1.5269683537827139</c:v>
                      </c:pt>
                      <c:pt idx="825">
                        <c:v>1.675083880753812</c:v>
                      </c:pt>
                      <c:pt idx="826">
                        <c:v>1.9110580151907051</c:v>
                      </c:pt>
                      <c:pt idx="827">
                        <c:v>2.1558937924562742</c:v>
                      </c:pt>
                      <c:pt idx="828">
                        <c:v>2.3046101650429018</c:v>
                      </c:pt>
                      <c:pt idx="829">
                        <c:v>2.383586794564561</c:v>
                      </c:pt>
                      <c:pt idx="830">
                        <c:v>2.4162090113553258</c:v>
                      </c:pt>
                      <c:pt idx="831">
                        <c:v>2.2624732624917399</c:v>
                      </c:pt>
                      <c:pt idx="832">
                        <c:v>2.2245323953034029</c:v>
                      </c:pt>
                      <c:pt idx="833">
                        <c:v>2.2646588456046821</c:v>
                      </c:pt>
                      <c:pt idx="834">
                        <c:v>2.3066062326562671</c:v>
                      </c:pt>
                      <c:pt idx="835">
                        <c:v>2.138974618188934</c:v>
                      </c:pt>
                      <c:pt idx="836">
                        <c:v>2.2381915120632971</c:v>
                      </c:pt>
                      <c:pt idx="837">
                        <c:v>2.2966225361800801</c:v>
                      </c:pt>
                      <c:pt idx="838">
                        <c:v>2.2006764224277209</c:v>
                      </c:pt>
                      <c:pt idx="839">
                        <c:v>2.1027941127098719</c:v>
                      </c:pt>
                      <c:pt idx="840">
                        <c:v>1.999461769832384</c:v>
                      </c:pt>
                      <c:pt idx="841">
                        <c:v>1.8347708231143529</c:v>
                      </c:pt>
                      <c:pt idx="842">
                        <c:v>1.8129098076480561</c:v>
                      </c:pt>
                      <c:pt idx="843">
                        <c:v>1.9140671090052239</c:v>
                      </c:pt>
                      <c:pt idx="844">
                        <c:v>2.202750429846323</c:v>
                      </c:pt>
                      <c:pt idx="845">
                        <c:v>2.3611303332678841</c:v>
                      </c:pt>
                      <c:pt idx="846">
                        <c:v>2.4777696784615428</c:v>
                      </c:pt>
                      <c:pt idx="847">
                        <c:v>2.636519685129842</c:v>
                      </c:pt>
                      <c:pt idx="848">
                        <c:v>2.6686461049080439</c:v>
                      </c:pt>
                      <c:pt idx="849">
                        <c:v>2.6885810901514882</c:v>
                      </c:pt>
                      <c:pt idx="850">
                        <c:v>2.6439229542487639</c:v>
                      </c:pt>
                      <c:pt idx="851">
                        <c:v>2.6321897993640828</c:v>
                      </c:pt>
                      <c:pt idx="852">
                        <c:v>2.5641409455998438</c:v>
                      </c:pt>
                      <c:pt idx="853">
                        <c:v>2.337201994816462</c:v>
                      </c:pt>
                      <c:pt idx="854">
                        <c:v>2.1330871676956988</c:v>
                      </c:pt>
                      <c:pt idx="855">
                        <c:v>2.2302777312708271</c:v>
                      </c:pt>
                      <c:pt idx="856">
                        <c:v>2.3305020383675812</c:v>
                      </c:pt>
                      <c:pt idx="857">
                        <c:v>2.3689823967728851</c:v>
                      </c:pt>
                      <c:pt idx="858">
                        <c:v>2.4561978439109922</c:v>
                      </c:pt>
                      <c:pt idx="859">
                        <c:v>2.5068605288083821</c:v>
                      </c:pt>
                      <c:pt idx="860">
                        <c:v>2.3895625425759639</c:v>
                      </c:pt>
                      <c:pt idx="861">
                        <c:v>2.3864393036258549</c:v>
                      </c:pt>
                      <c:pt idx="862">
                        <c:v>2.4605245304670271</c:v>
                      </c:pt>
                      <c:pt idx="863">
                        <c:v>2.5057502231450068</c:v>
                      </c:pt>
                      <c:pt idx="864">
                        <c:v>2.648497032990297</c:v>
                      </c:pt>
                      <c:pt idx="865">
                        <c:v>2.628735301982922</c:v>
                      </c:pt>
                      <c:pt idx="866">
                        <c:v>2.696970294166118</c:v>
                      </c:pt>
                      <c:pt idx="867">
                        <c:v>2.7807791059205278</c:v>
                      </c:pt>
                      <c:pt idx="868">
                        <c:v>2.8552707378674049</c:v>
                      </c:pt>
                      <c:pt idx="869">
                        <c:v>2.776402239730611</c:v>
                      </c:pt>
                      <c:pt idx="870">
                        <c:v>2.601667081169408</c:v>
                      </c:pt>
                      <c:pt idx="871">
                        <c:v>2.3833742136280631</c:v>
                      </c:pt>
                      <c:pt idx="872">
                        <c:v>2.1918046810586982</c:v>
                      </c:pt>
                      <c:pt idx="873">
                        <c:v>2.0746664783897182</c:v>
                      </c:pt>
                      <c:pt idx="874">
                        <c:v>2.0436892714613029</c:v>
                      </c:pt>
                      <c:pt idx="875">
                        <c:v>2.1180549797642541</c:v>
                      </c:pt>
                      <c:pt idx="876">
                        <c:v>2.4208994619672501</c:v>
                      </c:pt>
                      <c:pt idx="877">
                        <c:v>2.6303820349137479</c:v>
                      </c:pt>
                      <c:pt idx="878">
                        <c:v>2.6450378849045948</c:v>
                      </c:pt>
                      <c:pt idx="879">
                        <c:v>3.5802061229772</c:v>
                      </c:pt>
                      <c:pt idx="880">
                        <c:v>3.5108584797711502</c:v>
                      </c:pt>
                      <c:pt idx="881">
                        <c:v>3.4115487410157219</c:v>
                      </c:pt>
                      <c:pt idx="882">
                        <c:v>3.4589441929489331</c:v>
                      </c:pt>
                      <c:pt idx="883">
                        <c:v>3.4760491354299252</c:v>
                      </c:pt>
                      <c:pt idx="884">
                        <c:v>3.3072446775652709</c:v>
                      </c:pt>
                      <c:pt idx="885">
                        <c:v>3.1582672472010298</c:v>
                      </c:pt>
                      <c:pt idx="886">
                        <c:v>2.9261089924698269</c:v>
                      </c:pt>
                      <c:pt idx="887">
                        <c:v>2.7161319497521479</c:v>
                      </c:pt>
                      <c:pt idx="888">
                        <c:v>2.5129241245522902</c:v>
                      </c:pt>
                      <c:pt idx="889">
                        <c:v>2.1670203826375212</c:v>
                      </c:pt>
                      <c:pt idx="890">
                        <c:v>2.1024917834619812</c:v>
                      </c:pt>
                      <c:pt idx="891">
                        <c:v>2.0079829786244878</c:v>
                      </c:pt>
                      <c:pt idx="892">
                        <c:v>1.841921811954027</c:v>
                      </c:pt>
                      <c:pt idx="893">
                        <c:v>1.9401779743748711</c:v>
                      </c:pt>
                      <c:pt idx="894">
                        <c:v>2.0407718761956972</c:v>
                      </c:pt>
                      <c:pt idx="895">
                        <c:v>2.3330787829179909</c:v>
                      </c:pt>
                      <c:pt idx="896">
                        <c:v>2.4530924529741029</c:v>
                      </c:pt>
                      <c:pt idx="897">
                        <c:v>2.439714922208716</c:v>
                      </c:pt>
                      <c:pt idx="898">
                        <c:v>2.2734338129450928</c:v>
                      </c:pt>
                      <c:pt idx="899">
                        <c:v>1.9000325831102911</c:v>
                      </c:pt>
                      <c:pt idx="900">
                        <c:v>0.64045052848148409</c:v>
                      </c:pt>
                      <c:pt idx="901">
                        <c:v>0.9657093432139664</c:v>
                      </c:pt>
                      <c:pt idx="902">
                        <c:v>0.75801624850632332</c:v>
                      </c:pt>
                      <c:pt idx="903">
                        <c:v>1.0157666473003599</c:v>
                      </c:pt>
                      <c:pt idx="904">
                        <c:v>1.2777170329375001</c:v>
                      </c:pt>
                      <c:pt idx="905">
                        <c:v>1.4459618741523601</c:v>
                      </c:pt>
                      <c:pt idx="906">
                        <c:v>1.5463036419148299</c:v>
                      </c:pt>
                      <c:pt idx="907">
                        <c:v>1.53598765111928</c:v>
                      </c:pt>
                      <c:pt idx="908">
                        <c:v>1.381802111992172</c:v>
                      </c:pt>
                      <c:pt idx="909">
                        <c:v>1.324000999031818</c:v>
                      </c:pt>
                      <c:pt idx="910">
                        <c:v>1.498465135966383</c:v>
                      </c:pt>
                      <c:pt idx="911">
                        <c:v>1.7509935870303159</c:v>
                      </c:pt>
                      <c:pt idx="912">
                        <c:v>2.033495718812103</c:v>
                      </c:pt>
                      <c:pt idx="913">
                        <c:v>2.0652807975492369</c:v>
                      </c:pt>
                      <c:pt idx="914">
                        <c:v>2.0174306888178668</c:v>
                      </c:pt>
                      <c:pt idx="915">
                        <c:v>2.0208191581035129</c:v>
                      </c:pt>
                      <c:pt idx="916">
                        <c:v>2.2362335380306502</c:v>
                      </c:pt>
                      <c:pt idx="917">
                        <c:v>2.4786763058843331</c:v>
                      </c:pt>
                      <c:pt idx="918">
                        <c:v>2.5739742451113079</c:v>
                      </c:pt>
                      <c:pt idx="919">
                        <c:v>2.65043869045962</c:v>
                      </c:pt>
                      <c:pt idx="920">
                        <c:v>2.4727281961747618</c:v>
                      </c:pt>
                      <c:pt idx="921">
                        <c:v>2.1334478399674421</c:v>
                      </c:pt>
                      <c:pt idx="922">
                        <c:v>1.900118372826231</c:v>
                      </c:pt>
                      <c:pt idx="923">
                        <c:v>1.690016251840176</c:v>
                      </c:pt>
                      <c:pt idx="924">
                        <c:v>1.5749976551956271</c:v>
                      </c:pt>
                      <c:pt idx="925">
                        <c:v>1.444222880528927</c:v>
                      </c:pt>
                      <c:pt idx="926">
                        <c:v>1.291196885204468</c:v>
                      </c:pt>
                      <c:pt idx="927">
                        <c:v>1.3169906647631631</c:v>
                      </c:pt>
                      <c:pt idx="928">
                        <c:v>1.530147728046596</c:v>
                      </c:pt>
                      <c:pt idx="929">
                        <c:v>1.449010161177962</c:v>
                      </c:pt>
                      <c:pt idx="930">
                        <c:v>1.354985860769125</c:v>
                      </c:pt>
                      <c:pt idx="931">
                        <c:v>1.2579268813191891</c:v>
                      </c:pt>
                      <c:pt idx="932">
                        <c:v>1.3238654146545841</c:v>
                      </c:pt>
                      <c:pt idx="933">
                        <c:v>1.3792745147201391</c:v>
                      </c:pt>
                      <c:pt idx="934">
                        <c:v>1.492573602542838</c:v>
                      </c:pt>
                      <c:pt idx="935">
                        <c:v>1.7217330208148149</c:v>
                      </c:pt>
                      <c:pt idx="936">
                        <c:v>1.6896624400984841</c:v>
                      </c:pt>
                      <c:pt idx="937">
                        <c:v>1.890441349162429</c:v>
                      </c:pt>
                      <c:pt idx="938">
                        <c:v>2.0553582435330768</c:v>
                      </c:pt>
                      <c:pt idx="939">
                        <c:v>2.496701569038382</c:v>
                      </c:pt>
                      <c:pt idx="940">
                        <c:v>2.8647579941843069</c:v>
                      </c:pt>
                      <c:pt idx="941">
                        <c:v>3.2413311272965761</c:v>
                      </c:pt>
                      <c:pt idx="942">
                        <c:v>3.3107499522939379</c:v>
                      </c:pt>
                      <c:pt idx="943">
                        <c:v>3.2523105573993361</c:v>
                      </c:pt>
                      <c:pt idx="944">
                        <c:v>3.2996178928628952</c:v>
                      </c:pt>
                      <c:pt idx="945">
                        <c:v>3.2895479361143392</c:v>
                      </c:pt>
                      <c:pt idx="946">
                        <c:v>3.3104741518561158</c:v>
                      </c:pt>
                      <c:pt idx="947">
                        <c:v>3.1958744375783779</c:v>
                      </c:pt>
                      <c:pt idx="948">
                        <c:v>3.0956520374953049</c:v>
                      </c:pt>
                      <c:pt idx="949">
                        <c:v>3.2511376264296339</c:v>
                      </c:pt>
                      <c:pt idx="950">
                        <c:v>3.492416027248948</c:v>
                      </c:pt>
                      <c:pt idx="951">
                        <c:v>3.6069451616603971</c:v>
                      </c:pt>
                      <c:pt idx="952">
                        <c:v>3.5787804545412421</c:v>
                      </c:pt>
                      <c:pt idx="953">
                        <c:v>4.5871284081051487</c:v>
                      </c:pt>
                      <c:pt idx="954">
                        <c:v>4.6034425906303946</c:v>
                      </c:pt>
                      <c:pt idx="955">
                        <c:v>3.4425602829460078</c:v>
                      </c:pt>
                      <c:pt idx="956">
                        <c:v>4.5577989802815102</c:v>
                      </c:pt>
                      <c:pt idx="957">
                        <c:v>4.6113722230337464</c:v>
                      </c:pt>
                      <c:pt idx="958">
                        <c:v>4.5442371620404183</c:v>
                      </c:pt>
                      <c:pt idx="959">
                        <c:v>3.0830415133528049</c:v>
                      </c:pt>
                      <c:pt idx="960">
                        <c:v>3.001692884107289</c:v>
                      </c:pt>
                      <c:pt idx="961">
                        <c:v>2.9361592890413082</c:v>
                      </c:pt>
                      <c:pt idx="962">
                        <c:v>2.641724800073431</c:v>
                      </c:pt>
                      <c:pt idx="963">
                        <c:v>2.4691911354062048</c:v>
                      </c:pt>
                      <c:pt idx="964">
                        <c:v>2.3539384450721039</c:v>
                      </c:pt>
                      <c:pt idx="965">
                        <c:v>2.406420939272532</c:v>
                      </c:pt>
                      <c:pt idx="966">
                        <c:v>2.6604880138545939</c:v>
                      </c:pt>
                      <c:pt idx="967">
                        <c:v>2.650006699404504</c:v>
                      </c:pt>
                      <c:pt idx="968">
                        <c:v>2.4742370373404392</c:v>
                      </c:pt>
                      <c:pt idx="969">
                        <c:v>2.0446955086328278</c:v>
                      </c:pt>
                      <c:pt idx="970">
                        <c:v>1.744237693562972</c:v>
                      </c:pt>
                      <c:pt idx="971">
                        <c:v>1.5550422845277929</c:v>
                      </c:pt>
                      <c:pt idx="972">
                        <c:v>1.7415681335758459</c:v>
                      </c:pt>
                      <c:pt idx="973">
                        <c:v>1.924323032660473</c:v>
                      </c:pt>
                      <c:pt idx="974">
                        <c:v>1.9608290113779789</c:v>
                      </c:pt>
                      <c:pt idx="975">
                        <c:v>1.8652818321555931</c:v>
                      </c:pt>
                      <c:pt idx="976">
                        <c:v>1.914032919776981</c:v>
                      </c:pt>
                      <c:pt idx="977">
                        <c:v>1.7734416394590189</c:v>
                      </c:pt>
                      <c:pt idx="978">
                        <c:v>1.592022747118373</c:v>
                      </c:pt>
                      <c:pt idx="979">
                        <c:v>1.449508516701133</c:v>
                      </c:pt>
                      <c:pt idx="980">
                        <c:v>1.4413546395878361</c:v>
                      </c:pt>
                      <c:pt idx="981">
                        <c:v>1.5867213368019779</c:v>
                      </c:pt>
                      <c:pt idx="982">
                        <c:v>1.6939300436213449</c:v>
                      </c:pt>
                      <c:pt idx="983">
                        <c:v>1.683965444471617</c:v>
                      </c:pt>
                      <c:pt idx="984">
                        <c:v>1.533591968804739</c:v>
                      </c:pt>
                      <c:pt idx="985">
                        <c:v>1.355317179784141</c:v>
                      </c:pt>
                      <c:pt idx="986">
                        <c:v>1.273721901377173</c:v>
                      </c:pt>
                      <c:pt idx="987">
                        <c:v>1.3114833660272229</c:v>
                      </c:pt>
                      <c:pt idx="988">
                        <c:v>1.3168525627205421</c:v>
                      </c:pt>
                      <c:pt idx="989">
                        <c:v>1.242010697804447</c:v>
                      </c:pt>
                      <c:pt idx="990">
                        <c:v>1.1509058446707741</c:v>
                      </c:pt>
                      <c:pt idx="991">
                        <c:v>1.0652643248342619</c:v>
                      </c:pt>
                      <c:pt idx="992">
                        <c:v>1.0899831650796781</c:v>
                      </c:pt>
                      <c:pt idx="993">
                        <c:v>1.209928289189601</c:v>
                      </c:pt>
                      <c:pt idx="994">
                        <c:v>1.479329020834711</c:v>
                      </c:pt>
                      <c:pt idx="995">
                        <c:v>1.714293029649637</c:v>
                      </c:pt>
                      <c:pt idx="996">
                        <c:v>1.949827626720867</c:v>
                      </c:pt>
                      <c:pt idx="997">
                        <c:v>1.945036534004712</c:v>
                      </c:pt>
                      <c:pt idx="998">
                        <c:v>1.8572960126378131</c:v>
                      </c:pt>
                      <c:pt idx="999">
                        <c:v>1.8331337166899311</c:v>
                      </c:pt>
                      <c:pt idx="1000">
                        <c:v>1.9208951968718131</c:v>
                      </c:pt>
                      <c:pt idx="1001">
                        <c:v>2.0226742227982668</c:v>
                      </c:pt>
                      <c:pt idx="1002">
                        <c:v>1.962475977477766</c:v>
                      </c:pt>
                      <c:pt idx="1003">
                        <c:v>1.9887290485946481</c:v>
                      </c:pt>
                      <c:pt idx="1004">
                        <c:v>2.7368965063319868</c:v>
                      </c:pt>
                      <c:pt idx="1005">
                        <c:v>2.6295839541005659</c:v>
                      </c:pt>
                      <c:pt idx="1006">
                        <c:v>2.5889157263363138</c:v>
                      </c:pt>
                      <c:pt idx="1007">
                        <c:v>2.6959089360737249</c:v>
                      </c:pt>
                      <c:pt idx="1008">
                        <c:v>2.8751098863318072</c:v>
                      </c:pt>
                      <c:pt idx="1009">
                        <c:v>2.932952400110636</c:v>
                      </c:pt>
                      <c:pt idx="1010">
                        <c:v>2.8483753697697032</c:v>
                      </c:pt>
                      <c:pt idx="1011">
                        <c:v>2.7085865590666098</c:v>
                      </c:pt>
                      <c:pt idx="1012">
                        <c:v>2.4178114664391162</c:v>
                      </c:pt>
                      <c:pt idx="1013">
                        <c:v>2.1511271680682742</c:v>
                      </c:pt>
                      <c:pt idx="1014">
                        <c:v>2.0038102943450098</c:v>
                      </c:pt>
                      <c:pt idx="1015">
                        <c:v>1.9500813116568601</c:v>
                      </c:pt>
                      <c:pt idx="1016">
                        <c:v>1.820479357773902</c:v>
                      </c:pt>
                      <c:pt idx="1017">
                        <c:v>1.854032509371673</c:v>
                      </c:pt>
                      <c:pt idx="1018">
                        <c:v>1.8217425988452269</c:v>
                      </c:pt>
                      <c:pt idx="1019">
                        <c:v>1.7993029637568609</c:v>
                      </c:pt>
                      <c:pt idx="1020">
                        <c:v>1.857178674985188</c:v>
                      </c:pt>
                      <c:pt idx="1021">
                        <c:v>1.9275459986480541</c:v>
                      </c:pt>
                      <c:pt idx="1022">
                        <c:v>1.906590341914898</c:v>
                      </c:pt>
                      <c:pt idx="1023">
                        <c:v>1.83320536374289</c:v>
                      </c:pt>
                      <c:pt idx="1024">
                        <c:v>1.873868685830814</c:v>
                      </c:pt>
                      <c:pt idx="1025">
                        <c:v>1.9785067879544349</c:v>
                      </c:pt>
                      <c:pt idx="1026">
                        <c:v>1.947175399448414</c:v>
                      </c:pt>
                      <c:pt idx="1027">
                        <c:v>1.896226240423796</c:v>
                      </c:pt>
                      <c:pt idx="1028">
                        <c:v>1.7440654276542871</c:v>
                      </c:pt>
                      <c:pt idx="1029">
                        <c:v>1.596320807402194</c:v>
                      </c:pt>
                      <c:pt idx="1030">
                        <c:v>1.5141684025237829</c:v>
                      </c:pt>
                      <c:pt idx="1031">
                        <c:v>1.481003819661328</c:v>
                      </c:pt>
                      <c:pt idx="1032">
                        <c:v>1.3184082152493239</c:v>
                      </c:pt>
                      <c:pt idx="1033">
                        <c:v>1.0480095154367</c:v>
                      </c:pt>
                      <c:pt idx="1034">
                        <c:v>0.96428398930524584</c:v>
                      </c:pt>
                      <c:pt idx="1035">
                        <c:v>0.94982630670525892</c:v>
                      </c:pt>
                      <c:pt idx="1036">
                        <c:v>0.86939334228336584</c:v>
                      </c:pt>
                      <c:pt idx="1037">
                        <c:v>0.74006470201154007</c:v>
                      </c:pt>
                      <c:pt idx="1038">
                        <c:v>0.46278713502988089</c:v>
                      </c:pt>
                      <c:pt idx="1039">
                        <c:v>-0.1823791951917452</c:v>
                      </c:pt>
                      <c:pt idx="1040">
                        <c:v>-0.22034660186290869</c:v>
                      </c:pt>
                      <c:pt idx="1041">
                        <c:v>-5.3224684992560077E-2</c:v>
                      </c:pt>
                      <c:pt idx="1042">
                        <c:v>-1.684314157882753</c:v>
                      </c:pt>
                      <c:pt idx="1043">
                        <c:v>-1.462840391005805</c:v>
                      </c:pt>
                      <c:pt idx="1044">
                        <c:v>-1.1738245415806241</c:v>
                      </c:pt>
                      <c:pt idx="1045">
                        <c:v>-1.146853478248284</c:v>
                      </c:pt>
                      <c:pt idx="1046">
                        <c:v>1.7206876235421089</c:v>
                      </c:pt>
                      <c:pt idx="1047">
                        <c:v>2.0491111823560928</c:v>
                      </c:pt>
                      <c:pt idx="1048">
                        <c:v>-0.94276792895747474</c:v>
                      </c:pt>
                      <c:pt idx="1049">
                        <c:v>-6.3091071891308106</c:v>
                      </c:pt>
                      <c:pt idx="1050">
                        <c:v>3.34373340240613</c:v>
                      </c:pt>
                      <c:pt idx="1051">
                        <c:v>3.3427921888038998</c:v>
                      </c:pt>
                      <c:pt idx="1052">
                        <c:v>3.441075989358406</c:v>
                      </c:pt>
                      <c:pt idx="1053">
                        <c:v>3.6785758234654748</c:v>
                      </c:pt>
                      <c:pt idx="1054">
                        <c:v>3.8174238532922331</c:v>
                      </c:pt>
                      <c:pt idx="1055">
                        <c:v>4.0847645077062298</c:v>
                      </c:pt>
                      <c:pt idx="1056">
                        <c:v>3.9212480928305351</c:v>
                      </c:pt>
                      <c:pt idx="1057">
                        <c:v>4.6199435226770982</c:v>
                      </c:pt>
                      <c:pt idx="1058">
                        <c:v>4.7152231170316918</c:v>
                      </c:pt>
                      <c:pt idx="1059">
                        <c:v>4.7377788583405973</c:v>
                      </c:pt>
                      <c:pt idx="1060">
                        <c:v>4.65001213248381</c:v>
                      </c:pt>
                      <c:pt idx="1061">
                        <c:v>4.573815599793722</c:v>
                      </c:pt>
                      <c:pt idx="1062">
                        <c:v>3.8721238074231872</c:v>
                      </c:pt>
                      <c:pt idx="1063">
                        <c:v>-1.2005548580493499</c:v>
                      </c:pt>
                      <c:pt idx="1064">
                        <c:v>-1.338219959236405</c:v>
                      </c:pt>
                      <c:pt idx="1065">
                        <c:v>-1.4494766971187729</c:v>
                      </c:pt>
                      <c:pt idx="1066">
                        <c:v>-1.3430763161045749</c:v>
                      </c:pt>
                      <c:pt idx="1067">
                        <c:v>-1.2053400789322239</c:v>
                      </c:pt>
                      <c:pt idx="1068">
                        <c:v>-1.010065361031947</c:v>
                      </c:pt>
                      <c:pt idx="1069">
                        <c:v>-1.006625412762284</c:v>
                      </c:pt>
                      <c:pt idx="1070">
                        <c:v>-1.087925638286285</c:v>
                      </c:pt>
                      <c:pt idx="1071">
                        <c:v>-1.2683707531673769</c:v>
                      </c:pt>
                      <c:pt idx="1072">
                        <c:v>-1.3849513409190759</c:v>
                      </c:pt>
                      <c:pt idx="1073">
                        <c:v>-1.3467874257326531</c:v>
                      </c:pt>
                      <c:pt idx="1074">
                        <c:v>-1.3908927193889491</c:v>
                      </c:pt>
                      <c:pt idx="1075">
                        <c:v>-1.2232699745436419</c:v>
                      </c:pt>
                      <c:pt idx="1076">
                        <c:v>-0.88151905570509803</c:v>
                      </c:pt>
                      <c:pt idx="1077">
                        <c:v>-0.26741518104228029</c:v>
                      </c:pt>
                      <c:pt idx="1078">
                        <c:v>9.8114693362492834E-3</c:v>
                      </c:pt>
                      <c:pt idx="1079">
                        <c:v>0.41651870282216907</c:v>
                      </c:pt>
                      <c:pt idx="1080">
                        <c:v>0.644192641154682</c:v>
                      </c:pt>
                      <c:pt idx="1081">
                        <c:v>0.66325486878458817</c:v>
                      </c:pt>
                      <c:pt idx="1082">
                        <c:v>0.4735219463567289</c:v>
                      </c:pt>
                      <c:pt idx="1083">
                        <c:v>2.0123562497174281</c:v>
                      </c:pt>
                      <c:pt idx="1084">
                        <c:v>0.39250917951613212</c:v>
                      </c:pt>
                      <c:pt idx="1085">
                        <c:v>0.47739325731979798</c:v>
                      </c:pt>
                      <c:pt idx="1086">
                        <c:v>0.59543611484308923</c:v>
                      </c:pt>
                      <c:pt idx="1087">
                        <c:v>0.76250561638796943</c:v>
                      </c:pt>
                      <c:pt idx="1088">
                        <c:v>0.91026235488614049</c:v>
                      </c:pt>
                      <c:pt idx="1089">
                        <c:v>0.86060462921700143</c:v>
                      </c:pt>
                      <c:pt idx="1090">
                        <c:v>0.73815168842354584</c:v>
                      </c:pt>
                      <c:pt idx="1091">
                        <c:v>0.47751363568229832</c:v>
                      </c:pt>
                      <c:pt idx="1092">
                        <c:v>0.28025374780763429</c:v>
                      </c:pt>
                      <c:pt idx="1093">
                        <c:v>0.16022121787033891</c:v>
                      </c:pt>
                      <c:pt idx="1094">
                        <c:v>0.30197205494553248</c:v>
                      </c:pt>
                      <c:pt idx="1095">
                        <c:v>0.45702542542849478</c:v>
                      </c:pt>
                      <c:pt idx="1096">
                        <c:v>0.47618266529050463</c:v>
                      </c:pt>
                      <c:pt idx="1097">
                        <c:v>0.64544389585247142</c:v>
                      </c:pt>
                      <c:pt idx="1098">
                        <c:v>0.92934150594570808</c:v>
                      </c:pt>
                      <c:pt idx="1099">
                        <c:v>1.1247976445215631</c:v>
                      </c:pt>
                      <c:pt idx="1100">
                        <c:v>1.1799824150321241</c:v>
                      </c:pt>
                      <c:pt idx="1101">
                        <c:v>1.4342845569405109</c:v>
                      </c:pt>
                      <c:pt idx="1102">
                        <c:v>1.498642135351709</c:v>
                      </c:pt>
                      <c:pt idx="1103">
                        <c:v>1.41388010517624</c:v>
                      </c:pt>
                      <c:pt idx="1104">
                        <c:v>1.2726065786972951</c:v>
                      </c:pt>
                      <c:pt idx="1105">
                        <c:v>1.2119662518895771</c:v>
                      </c:pt>
                      <c:pt idx="1106">
                        <c:v>1.212384051324664</c:v>
                      </c:pt>
                      <c:pt idx="1107">
                        <c:v>1.220466644173001</c:v>
                      </c:pt>
                      <c:pt idx="1108">
                        <c:v>1.3295047502122099</c:v>
                      </c:pt>
                      <c:pt idx="1109">
                        <c:v>1.4742559124146311</c:v>
                      </c:pt>
                      <c:pt idx="1110">
                        <c:v>1.5426932451968729</c:v>
                      </c:pt>
                      <c:pt idx="1111">
                        <c:v>1.4243679751476921</c:v>
                      </c:pt>
                      <c:pt idx="1112">
                        <c:v>1.3484446379544679</c:v>
                      </c:pt>
                      <c:pt idx="1113">
                        <c:v>1.4995141029827621</c:v>
                      </c:pt>
                      <c:pt idx="1114">
                        <c:v>1.6930433778780589</c:v>
                      </c:pt>
                      <c:pt idx="1115">
                        <c:v>1.6919748760710001</c:v>
                      </c:pt>
                      <c:pt idx="1116">
                        <c:v>1.5520125228324151</c:v>
                      </c:pt>
                      <c:pt idx="1117">
                        <c:v>1.570457593441934</c:v>
                      </c:pt>
                      <c:pt idx="1118">
                        <c:v>1.7771928636899961</c:v>
                      </c:pt>
                      <c:pt idx="1119">
                        <c:v>1.859927213823958</c:v>
                      </c:pt>
                      <c:pt idx="1120">
                        <c:v>1.8806428397580279</c:v>
                      </c:pt>
                      <c:pt idx="1121">
                        <c:v>1.986445457624666</c:v>
                      </c:pt>
                      <c:pt idx="1122">
                        <c:v>2.1645789516082381</c:v>
                      </c:pt>
                      <c:pt idx="1123">
                        <c:v>2.3434576998047549</c:v>
                      </c:pt>
                      <c:pt idx="1124">
                        <c:v>2.5049586879758561</c:v>
                      </c:pt>
                      <c:pt idx="1125">
                        <c:v>2.3999639606458421</c:v>
                      </c:pt>
                      <c:pt idx="1126">
                        <c:v>2.3108469636022551</c:v>
                      </c:pt>
                      <c:pt idx="1127">
                        <c:v>2.0755473702014489</c:v>
                      </c:pt>
                      <c:pt idx="1128">
                        <c:v>1.721160077206656</c:v>
                      </c:pt>
                      <c:pt idx="1129">
                        <c:v>1.540758687058865</c:v>
                      </c:pt>
                      <c:pt idx="1130">
                        <c:v>1.4777251005172951</c:v>
                      </c:pt>
                      <c:pt idx="1131">
                        <c:v>1.397190003450254</c:v>
                      </c:pt>
                      <c:pt idx="1132">
                        <c:v>1.436004733598002</c:v>
                      </c:pt>
                      <c:pt idx="1133">
                        <c:v>1.5020316267797771</c:v>
                      </c:pt>
                      <c:pt idx="1134">
                        <c:v>1.4692363902968031</c:v>
                      </c:pt>
                      <c:pt idx="1135">
                        <c:v>1.47708604286926</c:v>
                      </c:pt>
                      <c:pt idx="1136">
                        <c:v>1.522856178319141</c:v>
                      </c:pt>
                      <c:pt idx="1137">
                        <c:v>1.6686344582831301</c:v>
                      </c:pt>
                      <c:pt idx="1138">
                        <c:v>1.7874262534074621</c:v>
                      </c:pt>
                      <c:pt idx="1139">
                        <c:v>1.7349853717734429</c:v>
                      </c:pt>
                      <c:pt idx="1140">
                        <c:v>1.49568713820374</c:v>
                      </c:pt>
                      <c:pt idx="1141">
                        <c:v>1.373254241948618</c:v>
                      </c:pt>
                      <c:pt idx="1142">
                        <c:v>2.3173088919705851</c:v>
                      </c:pt>
                      <c:pt idx="1143">
                        <c:v>1.313053445812127</c:v>
                      </c:pt>
                      <c:pt idx="1144">
                        <c:v>2.7161168057299032</c:v>
                      </c:pt>
                      <c:pt idx="1145">
                        <c:v>2.804268801289886</c:v>
                      </c:pt>
                      <c:pt idx="1146">
                        <c:v>1.603447432174113</c:v>
                      </c:pt>
                      <c:pt idx="1147">
                        <c:v>2.5999640635865351</c:v>
                      </c:pt>
                      <c:pt idx="1148">
                        <c:v>2.3231666968626752</c:v>
                      </c:pt>
                      <c:pt idx="1149">
                        <c:v>2.1342759749545528</c:v>
                      </c:pt>
                      <c:pt idx="1150">
                        <c:v>1.1212477428860339</c:v>
                      </c:pt>
                      <c:pt idx="1151">
                        <c:v>1.2133644172803391</c:v>
                      </c:pt>
                      <c:pt idx="1152">
                        <c:v>1.276364062574195</c:v>
                      </c:pt>
                      <c:pt idx="1153">
                        <c:v>1.3423383162342699</c:v>
                      </c:pt>
                      <c:pt idx="1154">
                        <c:v>1.3598782309956059</c:v>
                      </c:pt>
                      <c:pt idx="1155">
                        <c:v>1.3555258922968869</c:v>
                      </c:pt>
                      <c:pt idx="1156">
                        <c:v>1.1986979263671611</c:v>
                      </c:pt>
                      <c:pt idx="1157">
                        <c:v>0.94073325039900935</c:v>
                      </c:pt>
                      <c:pt idx="1158">
                        <c:v>0.88028183536492732</c:v>
                      </c:pt>
                      <c:pt idx="1159">
                        <c:v>1.024638909262702</c:v>
                      </c:pt>
                      <c:pt idx="1160">
                        <c:v>1.1283213755542381</c:v>
                      </c:pt>
                      <c:pt idx="1161">
                        <c:v>1.2642777542259349</c:v>
                      </c:pt>
                      <c:pt idx="1162">
                        <c:v>1.182291065354762</c:v>
                      </c:pt>
                      <c:pt idx="1163">
                        <c:v>1.1787682426961741</c:v>
                      </c:pt>
                      <c:pt idx="1164">
                        <c:v>1.1431893045949499</c:v>
                      </c:pt>
                      <c:pt idx="1165">
                        <c:v>1.0175045708811421</c:v>
                      </c:pt>
                      <c:pt idx="1166">
                        <c:v>0.9471920176088473</c:v>
                      </c:pt>
                      <c:pt idx="1167">
                        <c:v>0.89845415048621347</c:v>
                      </c:pt>
                      <c:pt idx="1168">
                        <c:v>0.79348010810331493</c:v>
                      </c:pt>
                      <c:pt idx="1169">
                        <c:v>0.74136045046612076</c:v>
                      </c:pt>
                      <c:pt idx="1170">
                        <c:v>0.56529684758123655</c:v>
                      </c:pt>
                      <c:pt idx="1171">
                        <c:v>0.43098956372027591</c:v>
                      </c:pt>
                      <c:pt idx="1172">
                        <c:v>0.25967220470314661</c:v>
                      </c:pt>
                      <c:pt idx="1173">
                        <c:v>0.32675787113089733</c:v>
                      </c:pt>
                      <c:pt idx="1174">
                        <c:v>0.45156611094135091</c:v>
                      </c:pt>
                      <c:pt idx="1175">
                        <c:v>0.61915697817483195</c:v>
                      </c:pt>
                      <c:pt idx="1176">
                        <c:v>0.86795447266311154</c:v>
                      </c:pt>
                      <c:pt idx="1177">
                        <c:v>1.0958856623897399</c:v>
                      </c:pt>
                      <c:pt idx="1178">
                        <c:v>1.3152837202826819</c:v>
                      </c:pt>
                      <c:pt idx="1179">
                        <c:v>1.5316002070704959</c:v>
                      </c:pt>
                      <c:pt idx="1180">
                        <c:v>1.5491586851973389</c:v>
                      </c:pt>
                      <c:pt idx="1181">
                        <c:v>1.421445744613947</c:v>
                      </c:pt>
                      <c:pt idx="1182">
                        <c:v>1.13766796181705</c:v>
                      </c:pt>
                      <c:pt idx="1183">
                        <c:v>0.77426142463761227</c:v>
                      </c:pt>
                      <c:pt idx="1184">
                        <c:v>0.48756709591656872</c:v>
                      </c:pt>
                      <c:pt idx="1185">
                        <c:v>0.1673631744110036</c:v>
                      </c:pt>
                      <c:pt idx="1186">
                        <c:v>0.2144765445992767</c:v>
                      </c:pt>
                      <c:pt idx="1187">
                        <c:v>0.41825391713314958</c:v>
                      </c:pt>
                      <c:pt idx="1188">
                        <c:v>0.48231497411564328</c:v>
                      </c:pt>
                      <c:pt idx="1189">
                        <c:v>0.42423747949594232</c:v>
                      </c:pt>
                      <c:pt idx="1190">
                        <c:v>0.35647965138540871</c:v>
                      </c:pt>
                      <c:pt idx="1191">
                        <c:v>0.32439385438814428</c:v>
                      </c:pt>
                      <c:pt idx="1192">
                        <c:v>0.249189769814746</c:v>
                      </c:pt>
                      <c:pt idx="1193">
                        <c:v>0.1299625742944589</c:v>
                      </c:pt>
                      <c:pt idx="1194">
                        <c:v>3.8394787518834267E-2</c:v>
                      </c:pt>
                      <c:pt idx="1195">
                        <c:v>4.7223769833537488E-2</c:v>
                      </c:pt>
                      <c:pt idx="1196">
                        <c:v>-0.1051106483036275</c:v>
                      </c:pt>
                      <c:pt idx="1197">
                        <c:v>-0.27084101447116948</c:v>
                      </c:pt>
                      <c:pt idx="1198">
                        <c:v>-0.61909649726314298</c:v>
                      </c:pt>
                      <c:pt idx="1199">
                        <c:v>-0.76571112000938568</c:v>
                      </c:pt>
                      <c:pt idx="1200">
                        <c:v>-0.82210039033340199</c:v>
                      </c:pt>
                      <c:pt idx="1201">
                        <c:v>-0.81537571616378091</c:v>
                      </c:pt>
                      <c:pt idx="1202">
                        <c:v>-0.96413157658831727</c:v>
                      </c:pt>
                      <c:pt idx="1203">
                        <c:v>-1.0121254663596611</c:v>
                      </c:pt>
                      <c:pt idx="1204">
                        <c:v>-1.011324527283008</c:v>
                      </c:pt>
                      <c:pt idx="1205">
                        <c:v>-0.8689291345772977</c:v>
                      </c:pt>
                      <c:pt idx="1206">
                        <c:v>-0.60444642185412067</c:v>
                      </c:pt>
                      <c:pt idx="1207">
                        <c:v>-0.61513343914048535</c:v>
                      </c:pt>
                      <c:pt idx="1208">
                        <c:v>-0.65476739462533673</c:v>
                      </c:pt>
                      <c:pt idx="1209">
                        <c:v>-0.60187431461582908</c:v>
                      </c:pt>
                      <c:pt idx="1210">
                        <c:v>-0.76840390182668339</c:v>
                      </c:pt>
                      <c:pt idx="1211">
                        <c:v>-0.85435984877525362</c:v>
                      </c:pt>
                      <c:pt idx="1212">
                        <c:v>-0.80119262445021355</c:v>
                      </c:pt>
                      <c:pt idx="1213">
                        <c:v>-0.82552418265324734</c:v>
                      </c:pt>
                      <c:pt idx="1214">
                        <c:v>-0.94962380484063869</c:v>
                      </c:pt>
                      <c:pt idx="1215">
                        <c:v>-0.78270515045387767</c:v>
                      </c:pt>
                      <c:pt idx="1216">
                        <c:v>-1.1265142863343689</c:v>
                      </c:pt>
                      <c:pt idx="1217">
                        <c:v>-0.98933370165368706</c:v>
                      </c:pt>
                      <c:pt idx="1218">
                        <c:v>-0.89701115552607691</c:v>
                      </c:pt>
                      <c:pt idx="1219">
                        <c:v>-0.78267453202613946</c:v>
                      </c:pt>
                      <c:pt idx="1220">
                        <c:v>-0.41351390063755639</c:v>
                      </c:pt>
                      <c:pt idx="1221">
                        <c:v>-0.40621577214023202</c:v>
                      </c:pt>
                      <c:pt idx="1222">
                        <c:v>-0.35241393907543372</c:v>
                      </c:pt>
                      <c:pt idx="1223">
                        <c:v>-0.28446516504513519</c:v>
                      </c:pt>
                      <c:pt idx="1224">
                        <c:v>-0.31861739606879441</c:v>
                      </c:pt>
                      <c:pt idx="1225">
                        <c:v>-0.50771190420954104</c:v>
                      </c:pt>
                      <c:pt idx="1226">
                        <c:v>-0.6149122897616307</c:v>
                      </c:pt>
                      <c:pt idx="1227">
                        <c:v>-0.54405996794427036</c:v>
                      </c:pt>
                      <c:pt idx="1228">
                        <c:v>-0.37078442163890118</c:v>
                      </c:pt>
                      <c:pt idx="1229">
                        <c:v>-0.122178743776228</c:v>
                      </c:pt>
                      <c:pt idx="1230">
                        <c:v>-6.2814389977118912E-2</c:v>
                      </c:pt>
                      <c:pt idx="1231">
                        <c:v>-0.14006915381444909</c:v>
                      </c:pt>
                      <c:pt idx="1232">
                        <c:v>-0.43062333891977272</c:v>
                      </c:pt>
                      <c:pt idx="1233">
                        <c:v>-0.66893838725031918</c:v>
                      </c:pt>
                      <c:pt idx="1234">
                        <c:v>-0.66176941723851745</c:v>
                      </c:pt>
                      <c:pt idx="1235">
                        <c:v>-0.61636050975333956</c:v>
                      </c:pt>
                      <c:pt idx="1236">
                        <c:v>-0.63377860984006285</c:v>
                      </c:pt>
                      <c:pt idx="1237">
                        <c:v>-0.75339396600911546</c:v>
                      </c:pt>
                      <c:pt idx="1238">
                        <c:v>-0.93477035972897538</c:v>
                      </c:pt>
                      <c:pt idx="1239">
                        <c:v>-1.13884173817582</c:v>
                      </c:pt>
                      <c:pt idx="1240">
                        <c:v>-1.2662464967192979</c:v>
                      </c:pt>
                      <c:pt idx="1241">
                        <c:v>-1.3257409047810189</c:v>
                      </c:pt>
                      <c:pt idx="1242">
                        <c:v>-1.431961915619212</c:v>
                      </c:pt>
                      <c:pt idx="1243">
                        <c:v>-1.496659729692563</c:v>
                      </c:pt>
                      <c:pt idx="1244">
                        <c:v>-1.339919911461223</c:v>
                      </c:pt>
                      <c:pt idx="1245">
                        <c:v>-1.2318752746827251</c:v>
                      </c:pt>
                      <c:pt idx="1246">
                        <c:v>-1.186389500927038</c:v>
                      </c:pt>
                      <c:pt idx="1247">
                        <c:v>-1.1670131319801931</c:v>
                      </c:pt>
                      <c:pt idx="1248">
                        <c:v>-1.2131321750119519</c:v>
                      </c:pt>
                      <c:pt idx="1249">
                        <c:v>-1.1489238402025499</c:v>
                      </c:pt>
                      <c:pt idx="1250">
                        <c:v>-0.97473843157083262</c:v>
                      </c:pt>
                      <c:pt idx="1251">
                        <c:v>-0.77505578951395271</c:v>
                      </c:pt>
                      <c:pt idx="1252">
                        <c:v>-0.78278299516027994</c:v>
                      </c:pt>
                      <c:pt idx="1253">
                        <c:v>-0.93438564355254972</c:v>
                      </c:pt>
                      <c:pt idx="1254">
                        <c:v>-1.198122064836769</c:v>
                      </c:pt>
                      <c:pt idx="1255">
                        <c:v>-1.534928704170639</c:v>
                      </c:pt>
                      <c:pt idx="1256">
                        <c:v>-1.8401829958120071</c:v>
                      </c:pt>
                      <c:pt idx="1257">
                        <c:v>-2.2463292287208181</c:v>
                      </c:pt>
                      <c:pt idx="1258">
                        <c:v>-2.2434478253305419</c:v>
                      </c:pt>
                      <c:pt idx="1259">
                        <c:v>-2.15465169614362</c:v>
                      </c:pt>
                      <c:pt idx="1260">
                        <c:v>-1.94156320102873</c:v>
                      </c:pt>
                      <c:pt idx="1261">
                        <c:v>-1.710206047173175</c:v>
                      </c:pt>
                      <c:pt idx="1262">
                        <c:v>-1.277237119353418</c:v>
                      </c:pt>
                      <c:pt idx="1263">
                        <c:v>-1.0560063832322431</c:v>
                      </c:pt>
                      <c:pt idx="1264">
                        <c:v>-1.3322467915596841</c:v>
                      </c:pt>
                      <c:pt idx="1265">
                        <c:v>-0.86228548846954256</c:v>
                      </c:pt>
                      <c:pt idx="1266">
                        <c:v>-0.87666790112040249</c:v>
                      </c:pt>
                      <c:pt idx="1267">
                        <c:v>-0.85939169752897537</c:v>
                      </c:pt>
                      <c:pt idx="1268">
                        <c:v>-0.81235673906484784</c:v>
                      </c:pt>
                      <c:pt idx="1269">
                        <c:v>-0.97409833311264482</c:v>
                      </c:pt>
                      <c:pt idx="1270">
                        <c:v>-0.94571756568621201</c:v>
                      </c:pt>
                      <c:pt idx="1271">
                        <c:v>-0.97959591694840908</c:v>
                      </c:pt>
                      <c:pt idx="1272">
                        <c:v>-0.97564815183636033</c:v>
                      </c:pt>
                      <c:pt idx="1273">
                        <c:v>-1.200671177435179</c:v>
                      </c:pt>
                      <c:pt idx="1274">
                        <c:v>-1.26153355371291</c:v>
                      </c:pt>
                      <c:pt idx="1275">
                        <c:v>-1.3850675007500131</c:v>
                      </c:pt>
                      <c:pt idx="1276">
                        <c:v>-1.6516457079244919</c:v>
                      </c:pt>
                      <c:pt idx="1277">
                        <c:v>-1.8537699936088929</c:v>
                      </c:pt>
                      <c:pt idx="1278">
                        <c:v>-1.9341538036077279</c:v>
                      </c:pt>
                      <c:pt idx="1279">
                        <c:v>-1.7879605871809681</c:v>
                      </c:pt>
                      <c:pt idx="1280">
                        <c:v>-1.657804726613507</c:v>
                      </c:pt>
                      <c:pt idx="1281">
                        <c:v>-1.9377877666331269</c:v>
                      </c:pt>
                      <c:pt idx="1282">
                        <c:v>-2.161683209742586</c:v>
                      </c:pt>
                      <c:pt idx="1283">
                        <c:v>-2.509386570764653</c:v>
                      </c:pt>
                      <c:pt idx="1284">
                        <c:v>-2.529149218008905</c:v>
                      </c:pt>
                      <c:pt idx="1285">
                        <c:v>-2.4253279729968078</c:v>
                      </c:pt>
                      <c:pt idx="1286">
                        <c:v>-2.5229258791278371</c:v>
                      </c:pt>
                      <c:pt idx="1287">
                        <c:v>-2.6668460367578182</c:v>
                      </c:pt>
                      <c:pt idx="1288">
                        <c:v>-2.9284208591042189</c:v>
                      </c:pt>
                      <c:pt idx="1289">
                        <c:v>-3.322523472739328</c:v>
                      </c:pt>
                      <c:pt idx="1290">
                        <c:v>-3.523232571350484</c:v>
                      </c:pt>
                      <c:pt idx="1291">
                        <c:v>-3.4130672961985469</c:v>
                      </c:pt>
                      <c:pt idx="1292">
                        <c:v>-3.3642156531802589</c:v>
                      </c:pt>
                      <c:pt idx="1293">
                        <c:v>-3.0517515222667941</c:v>
                      </c:pt>
                      <c:pt idx="1294">
                        <c:v>-2.9599085602723192</c:v>
                      </c:pt>
                      <c:pt idx="1295">
                        <c:v>-2.7934826237617392</c:v>
                      </c:pt>
                      <c:pt idx="1296">
                        <c:v>-2.68323840507023</c:v>
                      </c:pt>
                      <c:pt idx="1297">
                        <c:v>-2.6593613048908922</c:v>
                      </c:pt>
                      <c:pt idx="1298">
                        <c:v>-2.5848427562339822</c:v>
                      </c:pt>
                      <c:pt idx="1299">
                        <c:v>-2.2849521903815879</c:v>
                      </c:pt>
                      <c:pt idx="1300">
                        <c:v>-2.118029745862704</c:v>
                      </c:pt>
                      <c:pt idx="1301">
                        <c:v>-2.2617926445274552</c:v>
                      </c:pt>
                      <c:pt idx="1302">
                        <c:v>-2.311202744314004</c:v>
                      </c:pt>
                      <c:pt idx="1303">
                        <c:v>-1.393703232643114</c:v>
                      </c:pt>
                      <c:pt idx="1304">
                        <c:v>-1.925502895633997</c:v>
                      </c:pt>
                      <c:pt idx="1305">
                        <c:v>-1.5696749859502219</c:v>
                      </c:pt>
                      <c:pt idx="1306">
                        <c:v>-1.2658580442017311</c:v>
                      </c:pt>
                      <c:pt idx="1307">
                        <c:v>0.92218601679128454</c:v>
                      </c:pt>
                      <c:pt idx="1308">
                        <c:v>0.66862243047984204</c:v>
                      </c:pt>
                      <c:pt idx="1309">
                        <c:v>-1.0449926261296829</c:v>
                      </c:pt>
                      <c:pt idx="1310">
                        <c:v>-1.1786887976700049</c:v>
                      </c:pt>
                      <c:pt idx="1311">
                        <c:v>-1.2568741012047899</c:v>
                      </c:pt>
                      <c:pt idx="1312">
                        <c:v>-1.279805500465407</c:v>
                      </c:pt>
                      <c:pt idx="1313">
                        <c:v>-1.421613300821398</c:v>
                      </c:pt>
                      <c:pt idx="1314">
                        <c:v>-1.300761727166112</c:v>
                      </c:pt>
                      <c:pt idx="1315">
                        <c:v>-1.099704215429435</c:v>
                      </c:pt>
                      <c:pt idx="1316">
                        <c:v>-0.89155873255459162</c:v>
                      </c:pt>
                      <c:pt idx="1317">
                        <c:v>-0.38293003142199528</c:v>
                      </c:pt>
                      <c:pt idx="1318">
                        <c:v>-1.0452527418880879</c:v>
                      </c:pt>
                      <c:pt idx="1319">
                        <c:v>-1.313669079658442</c:v>
                      </c:pt>
                      <c:pt idx="1320">
                        <c:v>-1.506894452951691</c:v>
                      </c:pt>
                      <c:pt idx="1321">
                        <c:v>-1.570127164459536</c:v>
                      </c:pt>
                      <c:pt idx="1322">
                        <c:v>-1.4778915763014371</c:v>
                      </c:pt>
                      <c:pt idx="1323">
                        <c:v>-2.68254087653952</c:v>
                      </c:pt>
                      <c:pt idx="1324">
                        <c:v>-2.4550021906992621</c:v>
                      </c:pt>
                      <c:pt idx="1325">
                        <c:v>-1.7446958118259099</c:v>
                      </c:pt>
                      <c:pt idx="1326">
                        <c:v>-1.709562209906718</c:v>
                      </c:pt>
                      <c:pt idx="1327">
                        <c:v>-3.1477748860525638</c:v>
                      </c:pt>
                      <c:pt idx="1328">
                        <c:v>-2.8001878004920742</c:v>
                      </c:pt>
                      <c:pt idx="1329">
                        <c:v>-3.262897375006824</c:v>
                      </c:pt>
                      <c:pt idx="1330">
                        <c:v>-3.2337402896197762</c:v>
                      </c:pt>
                      <c:pt idx="1331">
                        <c:v>-2.4359797810491779</c:v>
                      </c:pt>
                      <c:pt idx="1332">
                        <c:v>-3.2189418632468279</c:v>
                      </c:pt>
                      <c:pt idx="1333">
                        <c:v>-2.3907056706376921</c:v>
                      </c:pt>
                      <c:pt idx="1334">
                        <c:v>-0.11814926483419461</c:v>
                      </c:pt>
                      <c:pt idx="1335">
                        <c:v>0.58105380929268735</c:v>
                      </c:pt>
                      <c:pt idx="1336">
                        <c:v>0.81720186677195228</c:v>
                      </c:pt>
                      <c:pt idx="1337">
                        <c:v>1.0442467479180739</c:v>
                      </c:pt>
                      <c:pt idx="1338">
                        <c:v>1.111174148390786</c:v>
                      </c:pt>
                      <c:pt idx="1339">
                        <c:v>1.0620627015756621</c:v>
                      </c:pt>
                      <c:pt idx="1340">
                        <c:v>1.0366082036488959</c:v>
                      </c:pt>
                      <c:pt idx="1341">
                        <c:v>0.9500275553367129</c:v>
                      </c:pt>
                      <c:pt idx="1342">
                        <c:v>0.56196972046123006</c:v>
                      </c:pt>
                      <c:pt idx="1343">
                        <c:v>0.56195995060232451</c:v>
                      </c:pt>
                      <c:pt idx="1344">
                        <c:v>0.43525427623385032</c:v>
                      </c:pt>
                      <c:pt idx="1345">
                        <c:v>0.32374043429173088</c:v>
                      </c:pt>
                      <c:pt idx="1346">
                        <c:v>0.23675422715278149</c:v>
                      </c:pt>
                      <c:pt idx="1347">
                        <c:v>-1.9331203837583339E-3</c:v>
                      </c:pt>
                      <c:pt idx="1348">
                        <c:v>-0.1171156158353642</c:v>
                      </c:pt>
                      <c:pt idx="1349">
                        <c:v>-1.768734577144091</c:v>
                      </c:pt>
                      <c:pt idx="1350">
                        <c:v>-4.7607426939874617</c:v>
                      </c:pt>
                      <c:pt idx="1351">
                        <c:v>-4.7985989094282084</c:v>
                      </c:pt>
                      <c:pt idx="1352">
                        <c:v>-1.668266342893721</c:v>
                      </c:pt>
                      <c:pt idx="1353">
                        <c:v>-2.7942302900136342</c:v>
                      </c:pt>
                      <c:pt idx="1354">
                        <c:v>-2.8028262619906519</c:v>
                      </c:pt>
                      <c:pt idx="1355">
                        <c:v>-1.585781648689782</c:v>
                      </c:pt>
                      <c:pt idx="1356">
                        <c:v>-2.681132470012348</c:v>
                      </c:pt>
                      <c:pt idx="1357">
                        <c:v>-0.9129250795956283</c:v>
                      </c:pt>
                      <c:pt idx="1358">
                        <c:v>-2.4909895005248668</c:v>
                      </c:pt>
                      <c:pt idx="1359">
                        <c:v>-1.131407123264637</c:v>
                      </c:pt>
                      <c:pt idx="1360">
                        <c:v>-1.002950832155111</c:v>
                      </c:pt>
                      <c:pt idx="1361">
                        <c:v>-1.076152232428599</c:v>
                      </c:pt>
                      <c:pt idx="1362">
                        <c:v>-2.029175680830364</c:v>
                      </c:pt>
                      <c:pt idx="1363">
                        <c:v>0.58233341095546209</c:v>
                      </c:pt>
                      <c:pt idx="1364">
                        <c:v>-0.90994630622329098</c:v>
                      </c:pt>
                      <c:pt idx="1365">
                        <c:v>-0.1694366383908035</c:v>
                      </c:pt>
                      <c:pt idx="1366">
                        <c:v>0.34029640491853758</c:v>
                      </c:pt>
                      <c:pt idx="1367">
                        <c:v>-1.1346149878584231</c:v>
                      </c:pt>
                      <c:pt idx="1368">
                        <c:v>-1.108650441717054</c:v>
                      </c:pt>
                      <c:pt idx="1369">
                        <c:v>-1.0079231354080369</c:v>
                      </c:pt>
                      <c:pt idx="1370">
                        <c:v>4.6994681782575473E-2</c:v>
                      </c:pt>
                      <c:pt idx="1371">
                        <c:v>-2.309905818384109</c:v>
                      </c:pt>
                      <c:pt idx="1372">
                        <c:v>-0.2826661303469466</c:v>
                      </c:pt>
                      <c:pt idx="1373">
                        <c:v>-0.85892579584767847</c:v>
                      </c:pt>
                      <c:pt idx="1374">
                        <c:v>-2.432575415030521</c:v>
                      </c:pt>
                      <c:pt idx="1375">
                        <c:v>0.73719004644864683</c:v>
                      </c:pt>
                      <c:pt idx="1376">
                        <c:v>-0.99048890577986348</c:v>
                      </c:pt>
                      <c:pt idx="1377">
                        <c:v>-1.0083294933505249</c:v>
                      </c:pt>
                      <c:pt idx="1378">
                        <c:v>-1.0874630009741291</c:v>
                      </c:pt>
                      <c:pt idx="1379">
                        <c:v>-1.085804293987652</c:v>
                      </c:pt>
                      <c:pt idx="1380">
                        <c:v>-2.2719150394044778</c:v>
                      </c:pt>
                      <c:pt idx="1381">
                        <c:v>-1.1585028961989901</c:v>
                      </c:pt>
                      <c:pt idx="1382">
                        <c:v>-1.123766524833284</c:v>
                      </c:pt>
                      <c:pt idx="1383">
                        <c:v>-1.23598062308845</c:v>
                      </c:pt>
                      <c:pt idx="1384">
                        <c:v>-1.3361706691567761</c:v>
                      </c:pt>
                      <c:pt idx="1385">
                        <c:v>-1.4896601902192641</c:v>
                      </c:pt>
                      <c:pt idx="1386">
                        <c:v>-0.9474476379513187</c:v>
                      </c:pt>
                      <c:pt idx="1387">
                        <c:v>-2.746230083797784</c:v>
                      </c:pt>
                      <c:pt idx="1388">
                        <c:v>-1.7957462105309081</c:v>
                      </c:pt>
                      <c:pt idx="1389">
                        <c:v>-1.817752072422903</c:v>
                      </c:pt>
                      <c:pt idx="1390">
                        <c:v>-1.8287449830809219</c:v>
                      </c:pt>
                      <c:pt idx="1391">
                        <c:v>-1.838082901962321</c:v>
                      </c:pt>
                      <c:pt idx="1392">
                        <c:v>-1.935121665076061</c:v>
                      </c:pt>
                      <c:pt idx="1393">
                        <c:v>-1.995064828825923</c:v>
                      </c:pt>
                      <c:pt idx="1394">
                        <c:v>-1.4613826980732969</c:v>
                      </c:pt>
                      <c:pt idx="1395">
                        <c:v>-1.5997645185021769</c:v>
                      </c:pt>
                      <c:pt idx="1396">
                        <c:v>-1.8534455668199841</c:v>
                      </c:pt>
                      <c:pt idx="1397">
                        <c:v>-1.810892087542112</c:v>
                      </c:pt>
                      <c:pt idx="1398">
                        <c:v>-1.90010531063427</c:v>
                      </c:pt>
                      <c:pt idx="1399">
                        <c:v>-3.6626228612955578</c:v>
                      </c:pt>
                      <c:pt idx="1400">
                        <c:v>-3.548917556476574</c:v>
                      </c:pt>
                      <c:pt idx="1401">
                        <c:v>-2.047912266220957</c:v>
                      </c:pt>
                      <c:pt idx="1402">
                        <c:v>-1.7996474851551449</c:v>
                      </c:pt>
                      <c:pt idx="1403">
                        <c:v>-1.7734386759248599</c:v>
                      </c:pt>
                      <c:pt idx="1404">
                        <c:v>-3.0246586416971302</c:v>
                      </c:pt>
                      <c:pt idx="1405">
                        <c:v>-2.096076226577849</c:v>
                      </c:pt>
                      <c:pt idx="1406">
                        <c:v>-2.2035045996884199</c:v>
                      </c:pt>
                      <c:pt idx="1407">
                        <c:v>-2.1552718329223008</c:v>
                      </c:pt>
                      <c:pt idx="1408">
                        <c:v>-1.945468617050049</c:v>
                      </c:pt>
                      <c:pt idx="1409">
                        <c:v>-2.235672216983553</c:v>
                      </c:pt>
                      <c:pt idx="1410">
                        <c:v>-5.6448403358433934</c:v>
                      </c:pt>
                      <c:pt idx="1411">
                        <c:v>-4.0358030277388997</c:v>
                      </c:pt>
                      <c:pt idx="1412">
                        <c:v>-7.0083840502176322</c:v>
                      </c:pt>
                      <c:pt idx="1413">
                        <c:v>-4.6622188074863189</c:v>
                      </c:pt>
                      <c:pt idx="1414">
                        <c:v>-4.7754610345089112</c:v>
                      </c:pt>
                      <c:pt idx="1415">
                        <c:v>-4.7756072580252624</c:v>
                      </c:pt>
                      <c:pt idx="1416">
                        <c:v>-4.6930044812847402</c:v>
                      </c:pt>
                      <c:pt idx="1417">
                        <c:v>-4.6123641007162437</c:v>
                      </c:pt>
                      <c:pt idx="1418">
                        <c:v>-4.497570286139684</c:v>
                      </c:pt>
                      <c:pt idx="1419">
                        <c:v>-4.3347593168310059</c:v>
                      </c:pt>
                      <c:pt idx="1420">
                        <c:v>-5.7246885607208062</c:v>
                      </c:pt>
                      <c:pt idx="1421">
                        <c:v>-4.2822293198169081</c:v>
                      </c:pt>
                      <c:pt idx="1422">
                        <c:v>-4.1806262795797604</c:v>
                      </c:pt>
                      <c:pt idx="1423">
                        <c:v>-3.780156229855963</c:v>
                      </c:pt>
                      <c:pt idx="1424">
                        <c:v>-3.6632999276438651</c:v>
                      </c:pt>
                      <c:pt idx="1425">
                        <c:v>-2.9622236576268128</c:v>
                      </c:pt>
                      <c:pt idx="1426">
                        <c:v>-3.7254675399326258</c:v>
                      </c:pt>
                      <c:pt idx="1427">
                        <c:v>-4.307867104047757</c:v>
                      </c:pt>
                      <c:pt idx="1428">
                        <c:v>-4.3754578312035122</c:v>
                      </c:pt>
                      <c:pt idx="1429">
                        <c:v>-4.3617835453081986</c:v>
                      </c:pt>
                      <c:pt idx="1430">
                        <c:v>-3.3986583892153281</c:v>
                      </c:pt>
                      <c:pt idx="1431">
                        <c:v>-4.2001122578500869</c:v>
                      </c:pt>
                      <c:pt idx="1432">
                        <c:v>-1.9508756998884491</c:v>
                      </c:pt>
                      <c:pt idx="1433">
                        <c:v>-3.2371592283642721</c:v>
                      </c:pt>
                      <c:pt idx="1434">
                        <c:v>-1.5748229272635521</c:v>
                      </c:pt>
                      <c:pt idx="1435">
                        <c:v>-1.846531858271957</c:v>
                      </c:pt>
                      <c:pt idx="1436">
                        <c:v>-1.901840111445311</c:v>
                      </c:pt>
                      <c:pt idx="1437">
                        <c:v>-1.794377377963629</c:v>
                      </c:pt>
                      <c:pt idx="1438">
                        <c:v>-1.352222032044172</c:v>
                      </c:pt>
                      <c:pt idx="1439">
                        <c:v>-1.7517124374613371</c:v>
                      </c:pt>
                      <c:pt idx="1440">
                        <c:v>-1.0126176256414541</c:v>
                      </c:pt>
                      <c:pt idx="1441">
                        <c:v>-0.87870316899451462</c:v>
                      </c:pt>
                      <c:pt idx="1442">
                        <c:v>-0.59212674561300016</c:v>
                      </c:pt>
                      <c:pt idx="1443">
                        <c:v>0.53624946878680779</c:v>
                      </c:pt>
                      <c:pt idx="1444">
                        <c:v>0.64734446975554027</c:v>
                      </c:pt>
                      <c:pt idx="1445">
                        <c:v>-0.28041139846469271</c:v>
                      </c:pt>
                      <c:pt idx="1446">
                        <c:v>-0.4873778723217817</c:v>
                      </c:pt>
                      <c:pt idx="1447">
                        <c:v>-0.65037734026883631</c:v>
                      </c:pt>
                      <c:pt idx="1448">
                        <c:v>-0.71213448048322736</c:v>
                      </c:pt>
                      <c:pt idx="1449">
                        <c:v>-0.68488590036204944</c:v>
                      </c:pt>
                      <c:pt idx="1450">
                        <c:v>-0.63518629431341178</c:v>
                      </c:pt>
                      <c:pt idx="1451">
                        <c:v>-0.4474191959522496</c:v>
                      </c:pt>
                      <c:pt idx="1452">
                        <c:v>-0.31491037782389891</c:v>
                      </c:pt>
                      <c:pt idx="1453">
                        <c:v>-0.33468869173541349</c:v>
                      </c:pt>
                      <c:pt idx="1454">
                        <c:v>-0.50411417364395128</c:v>
                      </c:pt>
                      <c:pt idx="1455">
                        <c:v>-0.72883521539974927</c:v>
                      </c:pt>
                      <c:pt idx="1456">
                        <c:v>-0.76931420501552761</c:v>
                      </c:pt>
                      <c:pt idx="1457">
                        <c:v>-0.8518562006536714</c:v>
                      </c:pt>
                      <c:pt idx="1458">
                        <c:v>-1.125295974006308</c:v>
                      </c:pt>
                      <c:pt idx="1459">
                        <c:v>-1.172066007878821</c:v>
                      </c:pt>
                      <c:pt idx="1460">
                        <c:v>-0.99710195952364522</c:v>
                      </c:pt>
                      <c:pt idx="1461">
                        <c:v>-0.7559628529046114</c:v>
                      </c:pt>
                      <c:pt idx="1462">
                        <c:v>-0.68837574895482767</c:v>
                      </c:pt>
                      <c:pt idx="1463">
                        <c:v>-0.68404637706316773</c:v>
                      </c:pt>
                      <c:pt idx="1464">
                        <c:v>-0.74666344816593788</c:v>
                      </c:pt>
                      <c:pt idx="1465">
                        <c:v>-1.0223894576309771</c:v>
                      </c:pt>
                      <c:pt idx="1466">
                        <c:v>-1.496742422345539</c:v>
                      </c:pt>
                      <c:pt idx="1467">
                        <c:v>-1.7179676882574559</c:v>
                      </c:pt>
                      <c:pt idx="1468">
                        <c:v>-1.775761046607744</c:v>
                      </c:pt>
                      <c:pt idx="1469">
                        <c:v>-1.6035077663880719</c:v>
                      </c:pt>
                      <c:pt idx="1470">
                        <c:v>-1.5485089316020839</c:v>
                      </c:pt>
                      <c:pt idx="1471">
                        <c:v>-1.61833364259705</c:v>
                      </c:pt>
                      <c:pt idx="1472">
                        <c:v>-1.8248176509152489</c:v>
                      </c:pt>
                      <c:pt idx="1473">
                        <c:v>-2.022987268376907</c:v>
                      </c:pt>
                      <c:pt idx="1474">
                        <c:v>-2.0478155844723678</c:v>
                      </c:pt>
                      <c:pt idx="1475">
                        <c:v>-2.0410936431621161</c:v>
                      </c:pt>
                      <c:pt idx="1476">
                        <c:v>-1.9836854187031261</c:v>
                      </c:pt>
                      <c:pt idx="1477">
                        <c:v>-1.9778452486996481</c:v>
                      </c:pt>
                      <c:pt idx="1478">
                        <c:v>-1.7280470507285961</c:v>
                      </c:pt>
                      <c:pt idx="1479">
                        <c:v>-1.3798275005668801</c:v>
                      </c:pt>
                      <c:pt idx="1480">
                        <c:v>-1.195278579625161</c:v>
                      </c:pt>
                      <c:pt idx="1481">
                        <c:v>-1.1924511101795781</c:v>
                      </c:pt>
                      <c:pt idx="1482">
                        <c:v>-1.3212278888802049</c:v>
                      </c:pt>
                      <c:pt idx="1483">
                        <c:v>-1.3949535352939111</c:v>
                      </c:pt>
                      <c:pt idx="1484">
                        <c:v>-1.400283212639704</c:v>
                      </c:pt>
                      <c:pt idx="1485">
                        <c:v>-1.3035755227519981</c:v>
                      </c:pt>
                      <c:pt idx="1486">
                        <c:v>-0.16528863798694041</c:v>
                      </c:pt>
                      <c:pt idx="1487">
                        <c:v>-0.4465581939661552</c:v>
                      </c:pt>
                      <c:pt idx="1488">
                        <c:v>-0.22759999462458419</c:v>
                      </c:pt>
                      <c:pt idx="1489">
                        <c:v>-0.56000667270789384</c:v>
                      </c:pt>
                      <c:pt idx="1490">
                        <c:v>-0.29689384613085779</c:v>
                      </c:pt>
                      <c:pt idx="1491">
                        <c:v>-2.3449968102373231</c:v>
                      </c:pt>
                      <c:pt idx="1492">
                        <c:v>-6.2114477498599419</c:v>
                      </c:pt>
                      <c:pt idx="1493">
                        <c:v>-1.3582823701381661</c:v>
                      </c:pt>
                      <c:pt idx="1494">
                        <c:v>-6.0992699359065403</c:v>
                      </c:pt>
                      <c:pt idx="1495">
                        <c:v>0.43400366821028569</c:v>
                      </c:pt>
                      <c:pt idx="1496">
                        <c:v>-4.6333189640544834</c:v>
                      </c:pt>
                      <c:pt idx="1497">
                        <c:v>1.423623054449537</c:v>
                      </c:pt>
                      <c:pt idx="1498">
                        <c:v>-1.2759496156470811</c:v>
                      </c:pt>
                      <c:pt idx="1499">
                        <c:v>-0.82880246998483709</c:v>
                      </c:pt>
                      <c:pt idx="1500">
                        <c:v>-2.4109042872570758</c:v>
                      </c:pt>
                      <c:pt idx="1501">
                        <c:v>-2.5387110089313771</c:v>
                      </c:pt>
                      <c:pt idx="1502">
                        <c:v>11.043836991545479</c:v>
                      </c:pt>
                      <c:pt idx="1503">
                        <c:v>1.5757637210308091</c:v>
                      </c:pt>
                      <c:pt idx="1504">
                        <c:v>-3.0056128002911082</c:v>
                      </c:pt>
                      <c:pt idx="1505">
                        <c:v>1.3651405844108371</c:v>
                      </c:pt>
                      <c:pt idx="1506">
                        <c:v>2.3622914388256802</c:v>
                      </c:pt>
                      <c:pt idx="1507">
                        <c:v>0.82454011198582167</c:v>
                      </c:pt>
                      <c:pt idx="1508">
                        <c:v>0.90593944939744731</c:v>
                      </c:pt>
                      <c:pt idx="1509">
                        <c:v>2.9911808219692002</c:v>
                      </c:pt>
                      <c:pt idx="1510">
                        <c:v>2.9943982457803568</c:v>
                      </c:pt>
                      <c:pt idx="1511">
                        <c:v>2.864558118854585</c:v>
                      </c:pt>
                      <c:pt idx="1512">
                        <c:v>2.6827325644803408</c:v>
                      </c:pt>
                      <c:pt idx="1513">
                        <c:v>2.6500944696508442</c:v>
                      </c:pt>
                      <c:pt idx="1514">
                        <c:v>2.3887601107969321</c:v>
                      </c:pt>
                      <c:pt idx="1515">
                        <c:v>2.1724246008502179</c:v>
                      </c:pt>
                      <c:pt idx="1516">
                        <c:v>0.82869043703327427</c:v>
                      </c:pt>
                      <c:pt idx="1517">
                        <c:v>2.794467098673914</c:v>
                      </c:pt>
                      <c:pt idx="1518">
                        <c:v>1.06597025696474</c:v>
                      </c:pt>
                      <c:pt idx="1519">
                        <c:v>1.025035139838876</c:v>
                      </c:pt>
                      <c:pt idx="1520">
                        <c:v>1.0212731376917299</c:v>
                      </c:pt>
                      <c:pt idx="1521">
                        <c:v>1.0006507822429509</c:v>
                      </c:pt>
                      <c:pt idx="1522">
                        <c:v>1.0681546855062809</c:v>
                      </c:pt>
                      <c:pt idx="1523">
                        <c:v>-4.2875488472742784</c:v>
                      </c:pt>
                      <c:pt idx="1524">
                        <c:v>-4.5944829479686948</c:v>
                      </c:pt>
                      <c:pt idx="1525">
                        <c:v>-4.6370948524736866</c:v>
                      </c:pt>
                      <c:pt idx="1526">
                        <c:v>-4.261786869791452</c:v>
                      </c:pt>
                      <c:pt idx="1527">
                        <c:v>-3.7707360941515531</c:v>
                      </c:pt>
                      <c:pt idx="1528">
                        <c:v>-4.2816666493858264</c:v>
                      </c:pt>
                      <c:pt idx="1529">
                        <c:v>-4.3433351820281887</c:v>
                      </c:pt>
                      <c:pt idx="1530">
                        <c:v>-4.0598480214152586</c:v>
                      </c:pt>
                      <c:pt idx="1531">
                        <c:v>-1.327711049409759</c:v>
                      </c:pt>
                      <c:pt idx="1532">
                        <c:v>-1.5168202981466301</c:v>
                      </c:pt>
                      <c:pt idx="1533">
                        <c:v>-1.9333478471646659</c:v>
                      </c:pt>
                      <c:pt idx="1534">
                        <c:v>-1.928460393550441</c:v>
                      </c:pt>
                      <c:pt idx="1535">
                        <c:v>-1.891903870843223</c:v>
                      </c:pt>
                      <c:pt idx="1536">
                        <c:v>-2.0986551735665522</c:v>
                      </c:pt>
                      <c:pt idx="1537">
                        <c:v>-2.241650392872192</c:v>
                      </c:pt>
                      <c:pt idx="1538">
                        <c:v>-2.2716210503571199</c:v>
                      </c:pt>
                      <c:pt idx="1539">
                        <c:v>-2.110688850526151</c:v>
                      </c:pt>
                      <c:pt idx="1540">
                        <c:v>-3.951984840673973</c:v>
                      </c:pt>
                      <c:pt idx="1541">
                        <c:v>-4.0437879646477803</c:v>
                      </c:pt>
                      <c:pt idx="1542">
                        <c:v>-3.9513713178674652</c:v>
                      </c:pt>
                      <c:pt idx="1543">
                        <c:v>-4.3453873088900714</c:v>
                      </c:pt>
                      <c:pt idx="1544">
                        <c:v>-4.5887914268474459</c:v>
                      </c:pt>
                      <c:pt idx="1545">
                        <c:v>-4.8009138317376738</c:v>
                      </c:pt>
                      <c:pt idx="1546">
                        <c:v>-4.8132295874823567</c:v>
                      </c:pt>
                      <c:pt idx="1547">
                        <c:v>-4.8616420010615968</c:v>
                      </c:pt>
                      <c:pt idx="1548">
                        <c:v>-4.9701409181403839</c:v>
                      </c:pt>
                      <c:pt idx="1549">
                        <c:v>-5.0707679593180393</c:v>
                      </c:pt>
                      <c:pt idx="1550">
                        <c:v>-5.2597728804253032</c:v>
                      </c:pt>
                      <c:pt idx="1551">
                        <c:v>-5.2089625380349878</c:v>
                      </c:pt>
                      <c:pt idx="1552">
                        <c:v>-5.8534384516576896</c:v>
                      </c:pt>
                      <c:pt idx="1553">
                        <c:v>-6.0809817904872556</c:v>
                      </c:pt>
                      <c:pt idx="1554">
                        <c:v>-6.0724137748331612</c:v>
                      </c:pt>
                      <c:pt idx="1555">
                        <c:v>5.1863760073962677</c:v>
                      </c:pt>
                      <c:pt idx="1556">
                        <c:v>4.9356682221468393</c:v>
                      </c:pt>
                      <c:pt idx="1557">
                        <c:v>4.8433520366553244</c:v>
                      </c:pt>
                      <c:pt idx="1558">
                        <c:v>4.5560529295982279</c:v>
                      </c:pt>
                      <c:pt idx="1559">
                        <c:v>4.2265436541342281</c:v>
                      </c:pt>
                      <c:pt idx="1560">
                        <c:v>3.7321516822037548</c:v>
                      </c:pt>
                      <c:pt idx="1561">
                        <c:v>3.1645949884386559</c:v>
                      </c:pt>
                      <c:pt idx="1562">
                        <c:v>2.7484474880787571</c:v>
                      </c:pt>
                      <c:pt idx="1563">
                        <c:v>2.367265842343623</c:v>
                      </c:pt>
                      <c:pt idx="1564">
                        <c:v>2.101349523750931</c:v>
                      </c:pt>
                      <c:pt idx="1565">
                        <c:v>2.1190869092256399</c:v>
                      </c:pt>
                      <c:pt idx="1566">
                        <c:v>2.198118716392417</c:v>
                      </c:pt>
                      <c:pt idx="1567">
                        <c:v>2.103385517543888</c:v>
                      </c:pt>
                      <c:pt idx="1568">
                        <c:v>2.077901603341167</c:v>
                      </c:pt>
                      <c:pt idx="1569">
                        <c:v>2.4502786542283341</c:v>
                      </c:pt>
                      <c:pt idx="1570">
                        <c:v>2.7312381748877161</c:v>
                      </c:pt>
                      <c:pt idx="1571">
                        <c:v>2.165905958823803</c:v>
                      </c:pt>
                      <c:pt idx="1572">
                        <c:v>2.0541144724429068</c:v>
                      </c:pt>
                      <c:pt idx="1573">
                        <c:v>2.0470947296948072</c:v>
                      </c:pt>
                      <c:pt idx="1574">
                        <c:v>1.9691183414857369</c:v>
                      </c:pt>
                      <c:pt idx="1575">
                        <c:v>1.7753776152803571</c:v>
                      </c:pt>
                      <c:pt idx="1576">
                        <c:v>1.856811883958235</c:v>
                      </c:pt>
                      <c:pt idx="1577">
                        <c:v>1.8801203117715179</c:v>
                      </c:pt>
                      <c:pt idx="1578">
                        <c:v>1.949491593602084</c:v>
                      </c:pt>
                      <c:pt idx="1579">
                        <c:v>1.8393686527163171</c:v>
                      </c:pt>
                      <c:pt idx="1580">
                        <c:v>1.7078287910710499</c:v>
                      </c:pt>
                      <c:pt idx="1581">
                        <c:v>2.029229401243418</c:v>
                      </c:pt>
                      <c:pt idx="1582">
                        <c:v>1.5188058652575349</c:v>
                      </c:pt>
                      <c:pt idx="1583">
                        <c:v>1.3715598308433821</c:v>
                      </c:pt>
                      <c:pt idx="1584">
                        <c:v>2.0863426100250848</c:v>
                      </c:pt>
                      <c:pt idx="1585">
                        <c:v>0.90708208351630637</c:v>
                      </c:pt>
                      <c:pt idx="1586">
                        <c:v>1.855251937877076</c:v>
                      </c:pt>
                      <c:pt idx="1587">
                        <c:v>1.772977999379076</c:v>
                      </c:pt>
                      <c:pt idx="1588">
                        <c:v>1.6168740366197361</c:v>
                      </c:pt>
                      <c:pt idx="1589">
                        <c:v>1.5527512282680109</c:v>
                      </c:pt>
                      <c:pt idx="1590">
                        <c:v>2.3007041953520102</c:v>
                      </c:pt>
                      <c:pt idx="1591">
                        <c:v>1.2192057499369291</c:v>
                      </c:pt>
                      <c:pt idx="1592">
                        <c:v>4.1184079199547863E-2</c:v>
                      </c:pt>
                      <c:pt idx="1593">
                        <c:v>-0.12645647255881601</c:v>
                      </c:pt>
                      <c:pt idx="1594">
                        <c:v>-0.17454791894521909</c:v>
                      </c:pt>
                      <c:pt idx="1595">
                        <c:v>-0.33390624910639971</c:v>
                      </c:pt>
                      <c:pt idx="1596">
                        <c:v>1.9443687134193051</c:v>
                      </c:pt>
                      <c:pt idx="1597">
                        <c:v>-1.202424849453378</c:v>
                      </c:pt>
                      <c:pt idx="1598">
                        <c:v>-1.1803762802740509</c:v>
                      </c:pt>
                      <c:pt idx="1599">
                        <c:v>-1.2330701299032769</c:v>
                      </c:pt>
                      <c:pt idx="1600">
                        <c:v>1.4079796440480661</c:v>
                      </c:pt>
                      <c:pt idx="1601">
                        <c:v>-0.82785805329548989</c:v>
                      </c:pt>
                      <c:pt idx="1602">
                        <c:v>0.53863317529434285</c:v>
                      </c:pt>
                      <c:pt idx="1603">
                        <c:v>-1.024359157406538</c:v>
                      </c:pt>
                      <c:pt idx="1604">
                        <c:v>-1.1187028886347079</c:v>
                      </c:pt>
                      <c:pt idx="1605">
                        <c:v>-1.1961163777525139</c:v>
                      </c:pt>
                      <c:pt idx="1606">
                        <c:v>-1.169344850562086</c:v>
                      </c:pt>
                      <c:pt idx="1607">
                        <c:v>-1.212023039063757</c:v>
                      </c:pt>
                      <c:pt idx="1608">
                        <c:v>-1.079028657548138</c:v>
                      </c:pt>
                      <c:pt idx="1609">
                        <c:v>0.97427610665811015</c:v>
                      </c:pt>
                      <c:pt idx="1610">
                        <c:v>-0.93397479798437311</c:v>
                      </c:pt>
                      <c:pt idx="1611">
                        <c:v>-0.9404969396855789</c:v>
                      </c:pt>
                      <c:pt idx="1612">
                        <c:v>-0.97126695297715837</c:v>
                      </c:pt>
                      <c:pt idx="1613">
                        <c:v>0.97976557499527239</c:v>
                      </c:pt>
                      <c:pt idx="1614">
                        <c:v>-0.92856133258788132</c:v>
                      </c:pt>
                      <c:pt idx="1615">
                        <c:v>-0.71314043341683708</c:v>
                      </c:pt>
                      <c:pt idx="1616">
                        <c:v>1.1239340431583651</c:v>
                      </c:pt>
                      <c:pt idx="1617">
                        <c:v>7.7478749625502191E-2</c:v>
                      </c:pt>
                      <c:pt idx="1618">
                        <c:v>1.304065746776039</c:v>
                      </c:pt>
                      <c:pt idx="1619">
                        <c:v>1.333534023452255</c:v>
                      </c:pt>
                      <c:pt idx="1620">
                        <c:v>1.2403283082963099</c:v>
                      </c:pt>
                      <c:pt idx="1621">
                        <c:v>0.37802379133059472</c:v>
                      </c:pt>
                      <c:pt idx="1622">
                        <c:v>-0.90163071883838719</c:v>
                      </c:pt>
                      <c:pt idx="1623">
                        <c:v>1.5786928554158079</c:v>
                      </c:pt>
                      <c:pt idx="1624">
                        <c:v>0.55240831560536052</c:v>
                      </c:pt>
                      <c:pt idx="1625">
                        <c:v>0.62161040298256021</c:v>
                      </c:pt>
                      <c:pt idx="1626">
                        <c:v>0.70176543747089681</c:v>
                      </c:pt>
                      <c:pt idx="1627">
                        <c:v>-0.44266501792590568</c:v>
                      </c:pt>
                      <c:pt idx="1628">
                        <c:v>-0.44382715549106522</c:v>
                      </c:pt>
                      <c:pt idx="1629">
                        <c:v>0.69035730847248911</c:v>
                      </c:pt>
                      <c:pt idx="1630">
                        <c:v>-0.37886762595561119</c:v>
                      </c:pt>
                      <c:pt idx="1631">
                        <c:v>0.63779326200263731</c:v>
                      </c:pt>
                      <c:pt idx="1632">
                        <c:v>-0.54875836780721043</c:v>
                      </c:pt>
                      <c:pt idx="1633">
                        <c:v>-0.54288886252199431</c:v>
                      </c:pt>
                      <c:pt idx="1634">
                        <c:v>6.7128625587185423E-2</c:v>
                      </c:pt>
                      <c:pt idx="1635">
                        <c:v>-0.58558675379023606</c:v>
                      </c:pt>
                      <c:pt idx="1636">
                        <c:v>-0.60136248670054748</c:v>
                      </c:pt>
                      <c:pt idx="1637">
                        <c:v>-0.17682758478664809</c:v>
                      </c:pt>
                      <c:pt idx="1638">
                        <c:v>-0.91966900149921549</c:v>
                      </c:pt>
                      <c:pt idx="1639">
                        <c:v>1.9235478357950999E-2</c:v>
                      </c:pt>
                      <c:pt idx="1640">
                        <c:v>-0.62445079790766655</c:v>
                      </c:pt>
                      <c:pt idx="1641">
                        <c:v>-0.51977637850340519</c:v>
                      </c:pt>
                      <c:pt idx="1642">
                        <c:v>-0.48824627197290987</c:v>
                      </c:pt>
                      <c:pt idx="1643">
                        <c:v>-0.63879527300520522</c:v>
                      </c:pt>
                      <c:pt idx="1644">
                        <c:v>-0.1701320123940521</c:v>
                      </c:pt>
                      <c:pt idx="1645">
                        <c:v>-0.1950071295846614</c:v>
                      </c:pt>
                      <c:pt idx="1646">
                        <c:v>-0.2682401657820449</c:v>
                      </c:pt>
                      <c:pt idx="1647">
                        <c:v>-0.73756782944866139</c:v>
                      </c:pt>
                      <c:pt idx="1648">
                        <c:v>-0.56549583814649851</c:v>
                      </c:pt>
                      <c:pt idx="1649">
                        <c:v>-0.14853789004285781</c:v>
                      </c:pt>
                      <c:pt idx="1650">
                        <c:v>-0.2594782618809463</c:v>
                      </c:pt>
                      <c:pt idx="1651">
                        <c:v>-0.1101307237676719</c:v>
                      </c:pt>
                      <c:pt idx="1652">
                        <c:v>-3.3700994335842747E-2</c:v>
                      </c:pt>
                      <c:pt idx="1653">
                        <c:v>-6.3362473943543315E-2</c:v>
                      </c:pt>
                      <c:pt idx="1654">
                        <c:v>3.3931702946231372E-2</c:v>
                      </c:pt>
                      <c:pt idx="1655">
                        <c:v>2.6774919731133998E-2</c:v>
                      </c:pt>
                      <c:pt idx="1656">
                        <c:v>-0.10771718568686831</c:v>
                      </c:pt>
                      <c:pt idx="1657">
                        <c:v>2.581561719544518E-2</c:v>
                      </c:pt>
                      <c:pt idx="1658">
                        <c:v>1.166270488950677</c:v>
                      </c:pt>
                      <c:pt idx="1659">
                        <c:v>1.3724035832385919</c:v>
                      </c:pt>
                      <c:pt idx="1660">
                        <c:v>1.367295231396539</c:v>
                      </c:pt>
                      <c:pt idx="1661">
                        <c:v>1.1037961844595361</c:v>
                      </c:pt>
                      <c:pt idx="1662">
                        <c:v>0.8495882364799513</c:v>
                      </c:pt>
                      <c:pt idx="1663">
                        <c:v>0.6755239627853219</c:v>
                      </c:pt>
                      <c:pt idx="1664">
                        <c:v>0.14619162548278289</c:v>
                      </c:pt>
                      <c:pt idx="1665">
                        <c:v>-0.50661556826536636</c:v>
                      </c:pt>
                      <c:pt idx="1666">
                        <c:v>-0.70736001215434052</c:v>
                      </c:pt>
                      <c:pt idx="1667">
                        <c:v>-0.1158097171211982</c:v>
                      </c:pt>
                      <c:pt idx="1668">
                        <c:v>0.5528154780149872</c:v>
                      </c:pt>
                      <c:pt idx="1669">
                        <c:v>1.105017900630064</c:v>
                      </c:pt>
                      <c:pt idx="1670">
                        <c:v>1.0609284904294281</c:v>
                      </c:pt>
                      <c:pt idx="1671">
                        <c:v>0.93320233309723155</c:v>
                      </c:pt>
                      <c:pt idx="1672">
                        <c:v>1.176087181335858</c:v>
                      </c:pt>
                      <c:pt idx="1673">
                        <c:v>1.578262313038485</c:v>
                      </c:pt>
                      <c:pt idx="1674">
                        <c:v>1.599810287919297</c:v>
                      </c:pt>
                      <c:pt idx="1675">
                        <c:v>1.8205116855224679</c:v>
                      </c:pt>
                      <c:pt idx="1676">
                        <c:v>1.786145345012663</c:v>
                      </c:pt>
                      <c:pt idx="1677">
                        <c:v>1.5591094801685179</c:v>
                      </c:pt>
                      <c:pt idx="1678">
                        <c:v>1.473376916599225</c:v>
                      </c:pt>
                      <c:pt idx="1679">
                        <c:v>1.5012001661361889</c:v>
                      </c:pt>
                      <c:pt idx="1680">
                        <c:v>1.4926063219602139</c:v>
                      </c:pt>
                      <c:pt idx="1681">
                        <c:v>1.4380119105622811</c:v>
                      </c:pt>
                      <c:pt idx="1682">
                        <c:v>1.4972786248237611</c:v>
                      </c:pt>
                      <c:pt idx="1683">
                        <c:v>1.3016326422084821</c:v>
                      </c:pt>
                      <c:pt idx="1684">
                        <c:v>1.262057689538554</c:v>
                      </c:pt>
                      <c:pt idx="1685">
                        <c:v>1.518785127284771</c:v>
                      </c:pt>
                      <c:pt idx="1686">
                        <c:v>1.6802024550574699</c:v>
                      </c:pt>
                      <c:pt idx="1687">
                        <c:v>1.6824433147740749</c:v>
                      </c:pt>
                      <c:pt idx="1688">
                        <c:v>1.5728885723646031</c:v>
                      </c:pt>
                      <c:pt idx="1689">
                        <c:v>1.418379448613498</c:v>
                      </c:pt>
                      <c:pt idx="1690">
                        <c:v>1.18130843568406</c:v>
                      </c:pt>
                      <c:pt idx="1691">
                        <c:v>1.2399470385890661</c:v>
                      </c:pt>
                      <c:pt idx="1692">
                        <c:v>1.3735949240117431</c:v>
                      </c:pt>
                      <c:pt idx="1693">
                        <c:v>1.679904787784027</c:v>
                      </c:pt>
                      <c:pt idx="1694">
                        <c:v>1.936799418302428</c:v>
                      </c:pt>
                      <c:pt idx="1695">
                        <c:v>2.036005917149653</c:v>
                      </c:pt>
                      <c:pt idx="1696">
                        <c:v>2.0595742025401251</c:v>
                      </c:pt>
                      <c:pt idx="1697">
                        <c:v>2.0375326799408442</c:v>
                      </c:pt>
                      <c:pt idx="1698">
                        <c:v>1.727028375070083</c:v>
                      </c:pt>
                      <c:pt idx="1699">
                        <c:v>1.2501185130807431</c:v>
                      </c:pt>
                      <c:pt idx="1700">
                        <c:v>1.3351049186260771</c:v>
                      </c:pt>
                      <c:pt idx="1701">
                        <c:v>1.5260356466268059</c:v>
                      </c:pt>
                      <c:pt idx="1702">
                        <c:v>1.717875590118582</c:v>
                      </c:pt>
                      <c:pt idx="1703">
                        <c:v>1.861197749006831</c:v>
                      </c:pt>
                      <c:pt idx="1704">
                        <c:v>2.1297236091260472</c:v>
                      </c:pt>
                      <c:pt idx="1705">
                        <c:v>2.285535128993279</c:v>
                      </c:pt>
                      <c:pt idx="1706">
                        <c:v>2.3645310478099009</c:v>
                      </c:pt>
                      <c:pt idx="1707">
                        <c:v>2.274785308211599</c:v>
                      </c:pt>
                      <c:pt idx="1708">
                        <c:v>2.0047108223872452</c:v>
                      </c:pt>
                      <c:pt idx="1709">
                        <c:v>1.7486262372403569</c:v>
                      </c:pt>
                      <c:pt idx="1710">
                        <c:v>1.452318542475433</c:v>
                      </c:pt>
                      <c:pt idx="1711">
                        <c:v>1.7133934226616949</c:v>
                      </c:pt>
                      <c:pt idx="1712">
                        <c:v>2.0423448152973722</c:v>
                      </c:pt>
                      <c:pt idx="1713">
                        <c:v>2.6770678244053459</c:v>
                      </c:pt>
                      <c:pt idx="1714">
                        <c:v>3.2975951058918711</c:v>
                      </c:pt>
                      <c:pt idx="1715">
                        <c:v>3.5975389728633349</c:v>
                      </c:pt>
                      <c:pt idx="1716">
                        <c:v>3.4843731024219808</c:v>
                      </c:pt>
                      <c:pt idx="1717">
                        <c:v>3.396373172003734</c:v>
                      </c:pt>
                      <c:pt idx="1718">
                        <c:v>3.1285717218238021</c:v>
                      </c:pt>
                      <c:pt idx="1719">
                        <c:v>2.753515414639756</c:v>
                      </c:pt>
                      <c:pt idx="1720">
                        <c:v>2.7624164384649301</c:v>
                      </c:pt>
                      <c:pt idx="1721">
                        <c:v>2.8939764592276429</c:v>
                      </c:pt>
                      <c:pt idx="1722">
                        <c:v>3.469909343373645</c:v>
                      </c:pt>
                      <c:pt idx="1723">
                        <c:v>4.5213599582196062</c:v>
                      </c:pt>
                      <c:pt idx="1724">
                        <c:v>4.9156693355573964</c:v>
                      </c:pt>
                      <c:pt idx="1725">
                        <c:v>4.7328266344412402</c:v>
                      </c:pt>
                      <c:pt idx="1726">
                        <c:v>4.6141940368756478</c:v>
                      </c:pt>
                      <c:pt idx="1727">
                        <c:v>4.5006418167975486</c:v>
                      </c:pt>
                      <c:pt idx="1728">
                        <c:v>4.3332629409176118</c:v>
                      </c:pt>
                      <c:pt idx="1729">
                        <c:v>4.0981518512770378</c:v>
                      </c:pt>
                      <c:pt idx="1730">
                        <c:v>3.920170205437322</c:v>
                      </c:pt>
                      <c:pt idx="1731">
                        <c:v>3.9486264712771701</c:v>
                      </c:pt>
                      <c:pt idx="1732">
                        <c:v>3.759281193378738</c:v>
                      </c:pt>
                      <c:pt idx="1733">
                        <c:v>3.4840309663986821</c:v>
                      </c:pt>
                      <c:pt idx="1734">
                        <c:v>3.6188195033097572</c:v>
                      </c:pt>
                      <c:pt idx="1735">
                        <c:v>4.1079473245275686</c:v>
                      </c:pt>
                      <c:pt idx="1736">
                        <c:v>4.1383445518431614</c:v>
                      </c:pt>
                      <c:pt idx="1737">
                        <c:v>4.2046172139820817</c:v>
                      </c:pt>
                      <c:pt idx="1738">
                        <c:v>3.7054849390132589</c:v>
                      </c:pt>
                      <c:pt idx="1739">
                        <c:v>3.53862550940008</c:v>
                      </c:pt>
                      <c:pt idx="1740">
                        <c:v>3.724272746485942</c:v>
                      </c:pt>
                      <c:pt idx="1741">
                        <c:v>4.1169887531901033</c:v>
                      </c:pt>
                      <c:pt idx="1742">
                        <c:v>4.3712717648657176</c:v>
                      </c:pt>
                      <c:pt idx="1743">
                        <c:v>4.3722067427756857</c:v>
                      </c:pt>
                      <c:pt idx="1744">
                        <c:v>4.5205945862590378</c:v>
                      </c:pt>
                      <c:pt idx="1745">
                        <c:v>4.8726988024653908</c:v>
                      </c:pt>
                      <c:pt idx="1746">
                        <c:v>5.1450733823185999</c:v>
                      </c:pt>
                      <c:pt idx="1747">
                        <c:v>5.0337367770477472</c:v>
                      </c:pt>
                      <c:pt idx="1748">
                        <c:v>4.5771909316388868</c:v>
                      </c:pt>
                      <c:pt idx="1749">
                        <c:v>3.6396121190697062</c:v>
                      </c:pt>
                      <c:pt idx="1750">
                        <c:v>3.0061966595116631</c:v>
                      </c:pt>
                      <c:pt idx="1751">
                        <c:v>2.8170365223449561</c:v>
                      </c:pt>
                      <c:pt idx="1752">
                        <c:v>2.9385724593963332</c:v>
                      </c:pt>
                      <c:pt idx="1753">
                        <c:v>3.091079958305349</c:v>
                      </c:pt>
                      <c:pt idx="1754">
                        <c:v>3.3541476331496209</c:v>
                      </c:pt>
                      <c:pt idx="1755">
                        <c:v>3.255079522845278</c:v>
                      </c:pt>
                      <c:pt idx="1756">
                        <c:v>3.162868234089383</c:v>
                      </c:pt>
                      <c:pt idx="1757">
                        <c:v>2.9664812323278942</c:v>
                      </c:pt>
                      <c:pt idx="1758">
                        <c:v>2.7338760506282411</c:v>
                      </c:pt>
                      <c:pt idx="1759">
                        <c:v>2.7802418438948449</c:v>
                      </c:pt>
                      <c:pt idx="1760">
                        <c:v>2.9331967392577352</c:v>
                      </c:pt>
                      <c:pt idx="1761">
                        <c:v>3.0488273788524221</c:v>
                      </c:pt>
                      <c:pt idx="1762">
                        <c:v>3.4597583550410338</c:v>
                      </c:pt>
                      <c:pt idx="1763">
                        <c:v>3.7094846888627488</c:v>
                      </c:pt>
                      <c:pt idx="1764">
                        <c:v>3.540198382985321</c:v>
                      </c:pt>
                      <c:pt idx="1765">
                        <c:v>3.0242391310348862</c:v>
                      </c:pt>
                      <c:pt idx="1766">
                        <c:v>2.976974000242095</c:v>
                      </c:pt>
                      <c:pt idx="1767">
                        <c:v>2.8721713952432282</c:v>
                      </c:pt>
                      <c:pt idx="1768">
                        <c:v>2.6060983846257471</c:v>
                      </c:pt>
                      <c:pt idx="1769">
                        <c:v>2.3369345504298629</c:v>
                      </c:pt>
                      <c:pt idx="1770">
                        <c:v>2.401222165683031</c:v>
                      </c:pt>
                      <c:pt idx="1771">
                        <c:v>2.4662235034484872</c:v>
                      </c:pt>
                      <c:pt idx="1772">
                        <c:v>2.3166908142688381</c:v>
                      </c:pt>
                      <c:pt idx="1773">
                        <c:v>2.3600723811351689</c:v>
                      </c:pt>
                      <c:pt idx="1774">
                        <c:v>2.4199567736199028</c:v>
                      </c:pt>
                      <c:pt idx="1775">
                        <c:v>2.376387663683186</c:v>
                      </c:pt>
                      <c:pt idx="1776">
                        <c:v>2.9421385507878819</c:v>
                      </c:pt>
                      <c:pt idx="1777">
                        <c:v>3.6069298235648368</c:v>
                      </c:pt>
                      <c:pt idx="1778">
                        <c:v>3.93681296742731</c:v>
                      </c:pt>
                      <c:pt idx="1779">
                        <c:v>3.6769882440184962</c:v>
                      </c:pt>
                      <c:pt idx="1780">
                        <c:v>3.490433496485521</c:v>
                      </c:pt>
                      <c:pt idx="1781">
                        <c:v>2.8130972791977191</c:v>
                      </c:pt>
                      <c:pt idx="1782">
                        <c:v>2.1276055457576968</c:v>
                      </c:pt>
                      <c:pt idx="1783">
                        <c:v>1.89378284436135</c:v>
                      </c:pt>
                      <c:pt idx="1784">
                        <c:v>2.210690099818998</c:v>
                      </c:pt>
                      <c:pt idx="1785">
                        <c:v>2.6614694283663849</c:v>
                      </c:pt>
                      <c:pt idx="1786">
                        <c:v>3.176631328808921</c:v>
                      </c:pt>
                      <c:pt idx="1787">
                        <c:v>2.9269333139777589</c:v>
                      </c:pt>
                      <c:pt idx="1788">
                        <c:v>2.5089460094191969</c:v>
                      </c:pt>
                      <c:pt idx="1789">
                        <c:v>1.978700209215001</c:v>
                      </c:pt>
                      <c:pt idx="1790">
                        <c:v>1.6371798014426671</c:v>
                      </c:pt>
                      <c:pt idx="1791">
                        <c:v>1.4837421145537399</c:v>
                      </c:pt>
                      <c:pt idx="1792">
                        <c:v>1.354048185560871</c:v>
                      </c:pt>
                      <c:pt idx="1793">
                        <c:v>1.2575264790566141</c:v>
                      </c:pt>
                      <c:pt idx="1794">
                        <c:v>1.1828925957913321</c:v>
                      </c:pt>
                      <c:pt idx="1795">
                        <c:v>1.0455448629342441</c:v>
                      </c:pt>
                      <c:pt idx="1796">
                        <c:v>1.0254624097476439</c:v>
                      </c:pt>
                      <c:pt idx="1797">
                        <c:v>1.3126076023212361</c:v>
                      </c:pt>
                      <c:pt idx="1798">
                        <c:v>1.8291169049730209</c:v>
                      </c:pt>
                      <c:pt idx="1799">
                        <c:v>2.416345673876398</c:v>
                      </c:pt>
                      <c:pt idx="1800">
                        <c:v>2.8750431488644441</c:v>
                      </c:pt>
                      <c:pt idx="1801">
                        <c:v>3.1429672440132679</c:v>
                      </c:pt>
                      <c:pt idx="1802">
                        <c:v>3.3942761843874201</c:v>
                      </c:pt>
                      <c:pt idx="1803">
                        <c:v>3.3468147501434982</c:v>
                      </c:pt>
                      <c:pt idx="1804">
                        <c:v>3.0117895394374239</c:v>
                      </c:pt>
                      <c:pt idx="1805">
                        <c:v>2.6648483098860618</c:v>
                      </c:pt>
                      <c:pt idx="1806">
                        <c:v>2.5426685598346102</c:v>
                      </c:pt>
                      <c:pt idx="1807">
                        <c:v>2.1367924470231929</c:v>
                      </c:pt>
                      <c:pt idx="1808">
                        <c:v>2.1590808468611198</c:v>
                      </c:pt>
                      <c:pt idx="1809">
                        <c:v>1.897989297321238</c:v>
                      </c:pt>
                      <c:pt idx="1810">
                        <c:v>1.7830684345301171</c:v>
                      </c:pt>
                      <c:pt idx="1811">
                        <c:v>1.9866262845796709</c:v>
                      </c:pt>
                      <c:pt idx="1812">
                        <c:v>2.0904660959519328</c:v>
                      </c:pt>
                      <c:pt idx="1813">
                        <c:v>1.7617451601094249</c:v>
                      </c:pt>
                      <c:pt idx="1814">
                        <c:v>1.4946322827840921</c:v>
                      </c:pt>
                      <c:pt idx="1815">
                        <c:v>1.2646447594024459</c:v>
                      </c:pt>
                      <c:pt idx="1816">
                        <c:v>1.161441344211271</c:v>
                      </c:pt>
                      <c:pt idx="1817">
                        <c:v>1.2217004777463949</c:v>
                      </c:pt>
                      <c:pt idx="1818">
                        <c:v>1.208377724470818</c:v>
                      </c:pt>
                      <c:pt idx="1819">
                        <c:v>0.8433229102552402</c:v>
                      </c:pt>
                      <c:pt idx="1820">
                        <c:v>0.6582250315645829</c:v>
                      </c:pt>
                      <c:pt idx="1821">
                        <c:v>0.46124134816577927</c:v>
                      </c:pt>
                      <c:pt idx="1822">
                        <c:v>0.31625602931065622</c:v>
                      </c:pt>
                      <c:pt idx="1823">
                        <c:v>0.4945437689410267</c:v>
                      </c:pt>
                      <c:pt idx="1824">
                        <c:v>0.74186974662908234</c:v>
                      </c:pt>
                      <c:pt idx="1825">
                        <c:v>0.94775904287610269</c:v>
                      </c:pt>
                      <c:pt idx="1826">
                        <c:v>1.0058283909797181</c:v>
                      </c:pt>
                      <c:pt idx="1827">
                        <c:v>1.3830019969041141</c:v>
                      </c:pt>
                      <c:pt idx="1828">
                        <c:v>1.691778747652523</c:v>
                      </c:pt>
                      <c:pt idx="1829">
                        <c:v>2.5458681972751198</c:v>
                      </c:pt>
                      <c:pt idx="1830">
                        <c:v>3.0710582154553641</c:v>
                      </c:pt>
                      <c:pt idx="1831">
                        <c:v>3.4970865133554732</c:v>
                      </c:pt>
                      <c:pt idx="1832">
                        <c:v>3.7262611240916419</c:v>
                      </c:pt>
                      <c:pt idx="1833">
                        <c:v>3.6090109024872312</c:v>
                      </c:pt>
                      <c:pt idx="1834">
                        <c:v>3.383171041209708</c:v>
                      </c:pt>
                      <c:pt idx="1835">
                        <c:v>2.8217078393411712</c:v>
                      </c:pt>
                      <c:pt idx="1836">
                        <c:v>2.7282745909884412</c:v>
                      </c:pt>
                      <c:pt idx="1837">
                        <c:v>2.707322581504596</c:v>
                      </c:pt>
                      <c:pt idx="1838">
                        <c:v>2.8687253123835932</c:v>
                      </c:pt>
                      <c:pt idx="1839">
                        <c:v>3.2175371415359759</c:v>
                      </c:pt>
                      <c:pt idx="1840">
                        <c:v>3.436041191498028</c:v>
                      </c:pt>
                      <c:pt idx="1841">
                        <c:v>3.8427676271072051</c:v>
                      </c:pt>
                      <c:pt idx="1842">
                        <c:v>4.0853371445295723</c:v>
                      </c:pt>
                      <c:pt idx="1843">
                        <c:v>4.3703673095812867</c:v>
                      </c:pt>
                      <c:pt idx="1844">
                        <c:v>4.373006537135252</c:v>
                      </c:pt>
                      <c:pt idx="1845">
                        <c:v>4.4302512591901957</c:v>
                      </c:pt>
                      <c:pt idx="1846">
                        <c:v>4.4146081637260677</c:v>
                      </c:pt>
                      <c:pt idx="1847">
                        <c:v>4.1750476398184286</c:v>
                      </c:pt>
                      <c:pt idx="1848">
                        <c:v>3.9967325063652162</c:v>
                      </c:pt>
                      <c:pt idx="1849">
                        <c:v>3.4449138088257718</c:v>
                      </c:pt>
                      <c:pt idx="1850">
                        <c:v>2.947397864189536</c:v>
                      </c:pt>
                      <c:pt idx="1851">
                        <c:v>2.718781993968022</c:v>
                      </c:pt>
                      <c:pt idx="1852">
                        <c:v>2.764339076793803</c:v>
                      </c:pt>
                      <c:pt idx="1853">
                        <c:v>2.539602855567352</c:v>
                      </c:pt>
                      <c:pt idx="1854">
                        <c:v>2.3645595071329368</c:v>
                      </c:pt>
                      <c:pt idx="1855">
                        <c:v>2.4184819903067911</c:v>
                      </c:pt>
                      <c:pt idx="1856">
                        <c:v>2.053163490740197</c:v>
                      </c:pt>
                      <c:pt idx="1857">
                        <c:v>1.4863801149843681</c:v>
                      </c:pt>
                      <c:pt idx="1858">
                        <c:v>1.097165974831114</c:v>
                      </c:pt>
                      <c:pt idx="1859">
                        <c:v>0.86594766446903471</c:v>
                      </c:pt>
                      <c:pt idx="1860">
                        <c:v>0.56625772629831861</c:v>
                      </c:pt>
                      <c:pt idx="1861">
                        <c:v>0.1966941750390053</c:v>
                      </c:pt>
                      <c:pt idx="1862">
                        <c:v>-0.32023054559327391</c:v>
                      </c:pt>
                      <c:pt idx="1863">
                        <c:v>-0.77070465469184535</c:v>
                      </c:pt>
                      <c:pt idx="1864">
                        <c:v>-0.95327368817622804</c:v>
                      </c:pt>
                      <c:pt idx="1865">
                        <c:v>-1.127165542043693</c:v>
                      </c:pt>
                      <c:pt idx="1866">
                        <c:v>-1.468392759395196</c:v>
                      </c:pt>
                      <c:pt idx="1867">
                        <c:v>-1.982735725412851</c:v>
                      </c:pt>
                      <c:pt idx="1868">
                        <c:v>-2.3073506955111318</c:v>
                      </c:pt>
                      <c:pt idx="1869">
                        <c:v>-2.0372717858999341</c:v>
                      </c:pt>
                      <c:pt idx="1870">
                        <c:v>-1.5622072944641729</c:v>
                      </c:pt>
                      <c:pt idx="1871">
                        <c:v>-1.5532894605746499</c:v>
                      </c:pt>
                      <c:pt idx="1872">
                        <c:v>-1.679037753359939</c:v>
                      </c:pt>
                      <c:pt idx="1873">
                        <c:v>-1.8745887910209169</c:v>
                      </c:pt>
                      <c:pt idx="1874">
                        <c:v>-2.014775432478884</c:v>
                      </c:pt>
                      <c:pt idx="1875">
                        <c:v>-1.899194457630244</c:v>
                      </c:pt>
                      <c:pt idx="1876">
                        <c:v>-1.9430916305299979</c:v>
                      </c:pt>
                      <c:pt idx="1877">
                        <c:v>-2.141436185157862</c:v>
                      </c:pt>
                      <c:pt idx="1878">
                        <c:v>-2.4872597141075472</c:v>
                      </c:pt>
                      <c:pt idx="1879">
                        <c:v>-2.8466703251834189</c:v>
                      </c:pt>
                      <c:pt idx="1880">
                        <c:v>-3.097307425104701</c:v>
                      </c:pt>
                      <c:pt idx="1881">
                        <c:v>-3.1888877001534941</c:v>
                      </c:pt>
                      <c:pt idx="1882">
                        <c:v>-3.1111838954619269</c:v>
                      </c:pt>
                      <c:pt idx="1883">
                        <c:v>-2.7015120153835439</c:v>
                      </c:pt>
                      <c:pt idx="1884">
                        <c:v>-2.838897683223554</c:v>
                      </c:pt>
                      <c:pt idx="1885">
                        <c:v>0.19507319391808359</c:v>
                      </c:pt>
                      <c:pt idx="1886">
                        <c:v>0.38452461247855801</c:v>
                      </c:pt>
                      <c:pt idx="1887">
                        <c:v>-2.533519551964913</c:v>
                      </c:pt>
                      <c:pt idx="1888">
                        <c:v>-2.2105676876413041</c:v>
                      </c:pt>
                      <c:pt idx="1889">
                        <c:v>-2.018338500790922</c:v>
                      </c:pt>
                      <c:pt idx="1890">
                        <c:v>-1.9735104145830851</c:v>
                      </c:pt>
                      <c:pt idx="1891">
                        <c:v>-1.672689072998244</c:v>
                      </c:pt>
                      <c:pt idx="1892">
                        <c:v>-1.5624405623027211</c:v>
                      </c:pt>
                      <c:pt idx="1893">
                        <c:v>-1.538685534339572</c:v>
                      </c:pt>
                      <c:pt idx="1894">
                        <c:v>2.0778461231580359</c:v>
                      </c:pt>
                      <c:pt idx="1895">
                        <c:v>-1.841393517047796</c:v>
                      </c:pt>
                      <c:pt idx="1896">
                        <c:v>-1.9735756223625329</c:v>
                      </c:pt>
                      <c:pt idx="1897">
                        <c:v>-2.0499550148856538</c:v>
                      </c:pt>
                      <c:pt idx="1898">
                        <c:v>-2.1246852596591359</c:v>
                      </c:pt>
                      <c:pt idx="1899">
                        <c:v>-2.545018009070021</c:v>
                      </c:pt>
                      <c:pt idx="1900">
                        <c:v>-1.882832355893503</c:v>
                      </c:pt>
                      <c:pt idx="1901">
                        <c:v>-1.761470115876733</c:v>
                      </c:pt>
                      <c:pt idx="1902">
                        <c:v>2.12799400003547</c:v>
                      </c:pt>
                      <c:pt idx="1903">
                        <c:v>-1.7169924238434879</c:v>
                      </c:pt>
                      <c:pt idx="1904">
                        <c:v>0.93270768045361352</c:v>
                      </c:pt>
                      <c:pt idx="1905">
                        <c:v>-2.154462318358934</c:v>
                      </c:pt>
                      <c:pt idx="1906">
                        <c:v>-2.254854131278726</c:v>
                      </c:pt>
                      <c:pt idx="1907">
                        <c:v>-2.30386917161634</c:v>
                      </c:pt>
                      <c:pt idx="1908">
                        <c:v>-2.4654947811579331</c:v>
                      </c:pt>
                      <c:pt idx="1909">
                        <c:v>-2.383175189354434</c:v>
                      </c:pt>
                      <c:pt idx="1910">
                        <c:v>-2.1992557194217062</c:v>
                      </c:pt>
                      <c:pt idx="1911">
                        <c:v>1.0449435543949579</c:v>
                      </c:pt>
                      <c:pt idx="1912">
                        <c:v>0.94040154816983512</c:v>
                      </c:pt>
                      <c:pt idx="1913">
                        <c:v>-2.0625784060261561</c:v>
                      </c:pt>
                      <c:pt idx="1914">
                        <c:v>-1.960496610119171</c:v>
                      </c:pt>
                      <c:pt idx="1915">
                        <c:v>-1.9993921796900991</c:v>
                      </c:pt>
                      <c:pt idx="1916">
                        <c:v>-2.0794162666595279</c:v>
                      </c:pt>
                      <c:pt idx="1917">
                        <c:v>-2.1146592679268612</c:v>
                      </c:pt>
                      <c:pt idx="1918">
                        <c:v>-2.151846640878178</c:v>
                      </c:pt>
                      <c:pt idx="1919">
                        <c:v>-2.100520948204549</c:v>
                      </c:pt>
                      <c:pt idx="1920">
                        <c:v>-2.2707104780723761</c:v>
                      </c:pt>
                      <c:pt idx="1921">
                        <c:v>-2.3596907574142669</c:v>
                      </c:pt>
                      <c:pt idx="1922">
                        <c:v>-2.327221745657261</c:v>
                      </c:pt>
                      <c:pt idx="1923">
                        <c:v>-2.1840738427662019</c:v>
                      </c:pt>
                      <c:pt idx="1924">
                        <c:v>-1.973028009311286</c:v>
                      </c:pt>
                      <c:pt idx="1925">
                        <c:v>-1.9570826105497521</c:v>
                      </c:pt>
                      <c:pt idx="1926">
                        <c:v>-2.0329031344976021</c:v>
                      </c:pt>
                      <c:pt idx="1927">
                        <c:v>-1.8805037826282589</c:v>
                      </c:pt>
                      <c:pt idx="1928">
                        <c:v>-1.8088376628073319</c:v>
                      </c:pt>
                      <c:pt idx="1929">
                        <c:v>-1.5974919960184191</c:v>
                      </c:pt>
                      <c:pt idx="1930">
                        <c:v>-1.693176581329354</c:v>
                      </c:pt>
                      <c:pt idx="1931">
                        <c:v>-1.643523332224299</c:v>
                      </c:pt>
                      <c:pt idx="1932">
                        <c:v>5.4433416243776588E-2</c:v>
                      </c:pt>
                      <c:pt idx="1933">
                        <c:v>-1.662820779036674</c:v>
                      </c:pt>
                      <c:pt idx="1934">
                        <c:v>-1.763402154246329</c:v>
                      </c:pt>
                      <c:pt idx="1935">
                        <c:v>-1.9490906109575721</c:v>
                      </c:pt>
                      <c:pt idx="1936">
                        <c:v>-2.0882863836377501</c:v>
                      </c:pt>
                      <c:pt idx="1937">
                        <c:v>-2.0397855490628598</c:v>
                      </c:pt>
                      <c:pt idx="1938">
                        <c:v>-0.2818733465572999</c:v>
                      </c:pt>
                      <c:pt idx="1939">
                        <c:v>-0.20753471632964551</c:v>
                      </c:pt>
                      <c:pt idx="1940">
                        <c:v>-0.27792366396593432</c:v>
                      </c:pt>
                      <c:pt idx="1941">
                        <c:v>-0.42175352310468472</c:v>
                      </c:pt>
                      <c:pt idx="1942">
                        <c:v>-1.9666402833183541</c:v>
                      </c:pt>
                      <c:pt idx="1943">
                        <c:v>-1.799679168694837</c:v>
                      </c:pt>
                      <c:pt idx="1944">
                        <c:v>-1.848588523123341</c:v>
                      </c:pt>
                      <c:pt idx="1945">
                        <c:v>-1.729270234955111</c:v>
                      </c:pt>
                      <c:pt idx="1946">
                        <c:v>-1.7273402588311819</c:v>
                      </c:pt>
                      <c:pt idx="1947">
                        <c:v>-2.3614106392708401</c:v>
                      </c:pt>
                      <c:pt idx="1948">
                        <c:v>-2.458580087801173</c:v>
                      </c:pt>
                      <c:pt idx="1949">
                        <c:v>-2.4109366533979268</c:v>
                      </c:pt>
                      <c:pt idx="1950">
                        <c:v>-2.4916190214847318</c:v>
                      </c:pt>
                      <c:pt idx="1951">
                        <c:v>-2.3102699483949309</c:v>
                      </c:pt>
                      <c:pt idx="1952">
                        <c:v>-2.478729668441622</c:v>
                      </c:pt>
                      <c:pt idx="1953">
                        <c:v>-2.3137794853546212</c:v>
                      </c:pt>
                      <c:pt idx="1954">
                        <c:v>-2.3001741784836511</c:v>
                      </c:pt>
                      <c:pt idx="1955">
                        <c:v>-2.0946388933310849</c:v>
                      </c:pt>
                      <c:pt idx="1956">
                        <c:v>-1.9407521155681331</c:v>
                      </c:pt>
                      <c:pt idx="1957">
                        <c:v>-1.8261848301648831</c:v>
                      </c:pt>
                      <c:pt idx="1958">
                        <c:v>-1.7793570615186061</c:v>
                      </c:pt>
                      <c:pt idx="1959">
                        <c:v>-1.9366183962419941</c:v>
                      </c:pt>
                      <c:pt idx="1960">
                        <c:v>-1.7122069638005739</c:v>
                      </c:pt>
                      <c:pt idx="1961">
                        <c:v>-1.7840539052852651</c:v>
                      </c:pt>
                      <c:pt idx="1962">
                        <c:v>-1.7860351511637329</c:v>
                      </c:pt>
                      <c:pt idx="1963">
                        <c:v>-1.646233785947627</c:v>
                      </c:pt>
                      <c:pt idx="1964">
                        <c:v>-1.7571075187735461</c:v>
                      </c:pt>
                      <c:pt idx="1965">
                        <c:v>-2.0188079119853799</c:v>
                      </c:pt>
                      <c:pt idx="1966">
                        <c:v>-1.96053118326672</c:v>
                      </c:pt>
                      <c:pt idx="1967">
                        <c:v>-1.86498285152051</c:v>
                      </c:pt>
                      <c:pt idx="1968">
                        <c:v>-1.622868532731303</c:v>
                      </c:pt>
                      <c:pt idx="1969">
                        <c:v>-1.450661187230363</c:v>
                      </c:pt>
                      <c:pt idx="1970">
                        <c:v>-1.252884951373975</c:v>
                      </c:pt>
                      <c:pt idx="1971">
                        <c:v>-1.261574172706738</c:v>
                      </c:pt>
                      <c:pt idx="1972">
                        <c:v>-1.461879272425312</c:v>
                      </c:pt>
                      <c:pt idx="1973">
                        <c:v>-1.7254011746645579</c:v>
                      </c:pt>
                      <c:pt idx="1974">
                        <c:v>-1.7075621512878529</c:v>
                      </c:pt>
                      <c:pt idx="1975">
                        <c:v>-1.2843460556917989</c:v>
                      </c:pt>
                      <c:pt idx="1976">
                        <c:v>-0.85104886879520358</c:v>
                      </c:pt>
                      <c:pt idx="1977">
                        <c:v>-0.88581995066460295</c:v>
                      </c:pt>
                      <c:pt idx="1978">
                        <c:v>-1.150056076106087</c:v>
                      </c:pt>
                      <c:pt idx="1979">
                        <c:v>-1.4349038232499429</c:v>
                      </c:pt>
                      <c:pt idx="1980">
                        <c:v>-1.6210352281411089</c:v>
                      </c:pt>
                      <c:pt idx="1981">
                        <c:v>-1.7385419608966231</c:v>
                      </c:pt>
                      <c:pt idx="1982">
                        <c:v>-1.7113668744841299</c:v>
                      </c:pt>
                      <c:pt idx="1983">
                        <c:v>-2.2046745015786962</c:v>
                      </c:pt>
                      <c:pt idx="1984">
                        <c:v>-2.8349264912880181</c:v>
                      </c:pt>
                      <c:pt idx="1985">
                        <c:v>-3.395392944496753</c:v>
                      </c:pt>
                      <c:pt idx="1986">
                        <c:v>-3.542012886920229</c:v>
                      </c:pt>
                      <c:pt idx="1987">
                        <c:v>-3.5101855994225</c:v>
                      </c:pt>
                      <c:pt idx="1988">
                        <c:v>-3.4502213619333548</c:v>
                      </c:pt>
                      <c:pt idx="1989">
                        <c:v>-3.4744978714936678</c:v>
                      </c:pt>
                      <c:pt idx="1990">
                        <c:v>-3.40118652433988</c:v>
                      </c:pt>
                      <c:pt idx="1991">
                        <c:v>-3.3330522389565731</c:v>
                      </c:pt>
                      <c:pt idx="1992">
                        <c:v>-3.4230848653240411</c:v>
                      </c:pt>
                      <c:pt idx="1993">
                        <c:v>-3.6930537300570379</c:v>
                      </c:pt>
                      <c:pt idx="1994">
                        <c:v>-3.5989420628592681</c:v>
                      </c:pt>
                      <c:pt idx="1995">
                        <c:v>-3.3573836658511791</c:v>
                      </c:pt>
                      <c:pt idx="1996">
                        <c:v>-2.896071859380057</c:v>
                      </c:pt>
                      <c:pt idx="1997">
                        <c:v>-2.583125752715365</c:v>
                      </c:pt>
                      <c:pt idx="1998">
                        <c:v>-2.54406735774347</c:v>
                      </c:pt>
                      <c:pt idx="1999">
                        <c:v>-2.6946470205270781</c:v>
                      </c:pt>
                      <c:pt idx="2000">
                        <c:v>-2.757523074796699</c:v>
                      </c:pt>
                      <c:pt idx="2001">
                        <c:v>-2.9434218950818591</c:v>
                      </c:pt>
                      <c:pt idx="2002">
                        <c:v>-3.0916260422768378</c:v>
                      </c:pt>
                      <c:pt idx="2003">
                        <c:v>-2.9483372007993212</c:v>
                      </c:pt>
                      <c:pt idx="2004">
                        <c:v>-2.7508647569762248</c:v>
                      </c:pt>
                      <c:pt idx="2005">
                        <c:v>-2.7435151973897951</c:v>
                      </c:pt>
                      <c:pt idx="2006">
                        <c:v>-2.2534212310665498</c:v>
                      </c:pt>
                      <c:pt idx="2007">
                        <c:v>-1.868539469992504</c:v>
                      </c:pt>
                      <c:pt idx="2008">
                        <c:v>-1.5788780833569771</c:v>
                      </c:pt>
                      <c:pt idx="2009">
                        <c:v>-1.279496109569801</c:v>
                      </c:pt>
                      <c:pt idx="2010">
                        <c:v>-0.97516562997918066</c:v>
                      </c:pt>
                      <c:pt idx="2011">
                        <c:v>-1.047667291896458</c:v>
                      </c:pt>
                      <c:pt idx="2012">
                        <c:v>-1.1382811377416819</c:v>
                      </c:pt>
                      <c:pt idx="2013">
                        <c:v>-1.2437434983457429</c:v>
                      </c:pt>
                      <c:pt idx="2014">
                        <c:v>-1.446463235068572</c:v>
                      </c:pt>
                      <c:pt idx="2015">
                        <c:v>-1.4217113090283411</c:v>
                      </c:pt>
                      <c:pt idx="2016">
                        <c:v>-1.6169985586339379</c:v>
                      </c:pt>
                      <c:pt idx="2017">
                        <c:v>-1.823606638686265</c:v>
                      </c:pt>
                      <c:pt idx="2018">
                        <c:v>-1.7662147209415979</c:v>
                      </c:pt>
                      <c:pt idx="2019">
                        <c:v>-1.6577656401264029</c:v>
                      </c:pt>
                      <c:pt idx="2020">
                        <c:v>-1.768729375569311</c:v>
                      </c:pt>
                      <c:pt idx="2021">
                        <c:v>-1.920465810076617</c:v>
                      </c:pt>
                      <c:pt idx="2022">
                        <c:v>-2.0428888390278219</c:v>
                      </c:pt>
                      <c:pt idx="2023">
                        <c:v>-2.2859297315424629</c:v>
                      </c:pt>
                      <c:pt idx="2024">
                        <c:v>-2.700909667796092</c:v>
                      </c:pt>
                      <c:pt idx="2025">
                        <c:v>-3.263109644231351</c:v>
                      </c:pt>
                      <c:pt idx="2026">
                        <c:v>-3.586797918968923</c:v>
                      </c:pt>
                      <c:pt idx="2027">
                        <c:v>-3.553221450949029</c:v>
                      </c:pt>
                      <c:pt idx="2028">
                        <c:v>-3.661089025931358</c:v>
                      </c:pt>
                      <c:pt idx="2029">
                        <c:v>-3.4872051958259309</c:v>
                      </c:pt>
                      <c:pt idx="2030">
                        <c:v>-3.1243156909630678</c:v>
                      </c:pt>
                      <c:pt idx="2031">
                        <c:v>-3.5473804239867861</c:v>
                      </c:pt>
                      <c:pt idx="2032">
                        <c:v>-3.8316591019986519</c:v>
                      </c:pt>
                      <c:pt idx="2033">
                        <c:v>-4.2702106910472537</c:v>
                      </c:pt>
                      <c:pt idx="2034">
                        <c:v>-4.8644240257690807</c:v>
                      </c:pt>
                      <c:pt idx="2035">
                        <c:v>-5.2149433520677224</c:v>
                      </c:pt>
                      <c:pt idx="2036">
                        <c:v>-5.6562299762233099</c:v>
                      </c:pt>
                      <c:pt idx="2037">
                        <c:v>-5.7050366265161019</c:v>
                      </c:pt>
                      <c:pt idx="2038">
                        <c:v>-5.0595441491043287</c:v>
                      </c:pt>
                      <c:pt idx="2039">
                        <c:v>-4.449098159774727</c:v>
                      </c:pt>
                      <c:pt idx="2040">
                        <c:v>-3.632647274454456</c:v>
                      </c:pt>
                      <c:pt idx="2041">
                        <c:v>-3.1763279564440352</c:v>
                      </c:pt>
                      <c:pt idx="2042">
                        <c:v>-2.8854778022666752</c:v>
                      </c:pt>
                      <c:pt idx="2043">
                        <c:v>-3.0803927285043202</c:v>
                      </c:pt>
                      <c:pt idx="2044">
                        <c:v>-3.0753295748336642</c:v>
                      </c:pt>
                      <c:pt idx="2045">
                        <c:v>-3.2801517649965799</c:v>
                      </c:pt>
                      <c:pt idx="2046">
                        <c:v>-2.9135169141566521</c:v>
                      </c:pt>
                      <c:pt idx="2047">
                        <c:v>-2.57052053044921</c:v>
                      </c:pt>
                      <c:pt idx="2048">
                        <c:v>-2.1215971274534531</c:v>
                      </c:pt>
                      <c:pt idx="2049">
                        <c:v>-1.544828424551052</c:v>
                      </c:pt>
                      <c:pt idx="2050">
                        <c:v>-0.9897078966848788</c:v>
                      </c:pt>
                      <c:pt idx="2051">
                        <c:v>-0.65238612512121097</c:v>
                      </c:pt>
                      <c:pt idx="2052">
                        <c:v>-0.54188602743451575</c:v>
                      </c:pt>
                      <c:pt idx="2053">
                        <c:v>-0.59155293519176</c:v>
                      </c:pt>
                      <c:pt idx="2054">
                        <c:v>-0.40755690406151479</c:v>
                      </c:pt>
                      <c:pt idx="2055">
                        <c:v>9.0219868648831608E-2</c:v>
                      </c:pt>
                      <c:pt idx="2056">
                        <c:v>-0.28875815725593051</c:v>
                      </c:pt>
                      <c:pt idx="2057">
                        <c:v>-0.72567269940255896</c:v>
                      </c:pt>
                      <c:pt idx="2058">
                        <c:v>-0.59444432610915132</c:v>
                      </c:pt>
                      <c:pt idx="2059">
                        <c:v>-0.56953668849277728</c:v>
                      </c:pt>
                      <c:pt idx="2060">
                        <c:v>0.53706744048599253</c:v>
                      </c:pt>
                      <c:pt idx="2061">
                        <c:v>-0.57137994362985611</c:v>
                      </c:pt>
                      <c:pt idx="2062">
                        <c:v>1.04782009503596</c:v>
                      </c:pt>
                      <c:pt idx="2063">
                        <c:v>0.90457445144596105</c:v>
                      </c:pt>
                      <c:pt idx="2064">
                        <c:v>-1.096938655932564</c:v>
                      </c:pt>
                      <c:pt idx="2065">
                        <c:v>-1.0653229664166219</c:v>
                      </c:pt>
                      <c:pt idx="2066">
                        <c:v>-1.3075944477994459</c:v>
                      </c:pt>
                      <c:pt idx="2067">
                        <c:v>-1.682954127981855</c:v>
                      </c:pt>
                      <c:pt idx="2068">
                        <c:v>-1.1494029603256</c:v>
                      </c:pt>
                      <c:pt idx="2069">
                        <c:v>-1.7453700854236229</c:v>
                      </c:pt>
                      <c:pt idx="2070">
                        <c:v>-1.878339653890114</c:v>
                      </c:pt>
                      <c:pt idx="2071">
                        <c:v>-1.831688720845176</c:v>
                      </c:pt>
                      <c:pt idx="2072">
                        <c:v>-1.842033102674562</c:v>
                      </c:pt>
                      <c:pt idx="2073">
                        <c:v>-1.9888026954504721</c:v>
                      </c:pt>
                      <c:pt idx="2074">
                        <c:v>2.2883640707044579</c:v>
                      </c:pt>
                      <c:pt idx="2075">
                        <c:v>-2.116548297845982</c:v>
                      </c:pt>
                      <c:pt idx="2076">
                        <c:v>2.7948747869468491</c:v>
                      </c:pt>
                      <c:pt idx="2077">
                        <c:v>-0.71569542420189169</c:v>
                      </c:pt>
                      <c:pt idx="2078">
                        <c:v>-1.824750383357262</c:v>
                      </c:pt>
                      <c:pt idx="2079">
                        <c:v>-0.40315600487276032</c:v>
                      </c:pt>
                      <c:pt idx="2080">
                        <c:v>2.4682374412614201</c:v>
                      </c:pt>
                      <c:pt idx="2081">
                        <c:v>2.70558155170459</c:v>
                      </c:pt>
                      <c:pt idx="2082">
                        <c:v>2.2027386516312681</c:v>
                      </c:pt>
                      <c:pt idx="2083">
                        <c:v>2.6354177453790779</c:v>
                      </c:pt>
                      <c:pt idx="2084">
                        <c:v>-1.655617168243696</c:v>
                      </c:pt>
                      <c:pt idx="2085">
                        <c:v>5.5239662912274112E-2</c:v>
                      </c:pt>
                      <c:pt idx="2086">
                        <c:v>2.6758725676581241</c:v>
                      </c:pt>
                      <c:pt idx="2087">
                        <c:v>2.6576350447945658</c:v>
                      </c:pt>
                      <c:pt idx="2088">
                        <c:v>-1.630572143913996</c:v>
                      </c:pt>
                      <c:pt idx="2089">
                        <c:v>2.52664903236488</c:v>
                      </c:pt>
                      <c:pt idx="2090">
                        <c:v>2.6223714163435128</c:v>
                      </c:pt>
                      <c:pt idx="2091">
                        <c:v>2.6189979899972959</c:v>
                      </c:pt>
                      <c:pt idx="2092">
                        <c:v>2.6283662046248901</c:v>
                      </c:pt>
                      <c:pt idx="2093">
                        <c:v>2.4470206427677268</c:v>
                      </c:pt>
                      <c:pt idx="2094">
                        <c:v>2.414528900709533</c:v>
                      </c:pt>
                      <c:pt idx="2095">
                        <c:v>2.6653911112640358</c:v>
                      </c:pt>
                      <c:pt idx="2096">
                        <c:v>2.2955428049163169</c:v>
                      </c:pt>
                      <c:pt idx="2097">
                        <c:v>2.283563038713103</c:v>
                      </c:pt>
                      <c:pt idx="2098">
                        <c:v>2.297090304973346</c:v>
                      </c:pt>
                      <c:pt idx="2099">
                        <c:v>2.2228964212640152</c:v>
                      </c:pt>
                      <c:pt idx="2100">
                        <c:v>-1.7727158830517209</c:v>
                      </c:pt>
                      <c:pt idx="2101">
                        <c:v>2.0223901374561759</c:v>
                      </c:pt>
                      <c:pt idx="2102">
                        <c:v>2.174219885818383</c:v>
                      </c:pt>
                      <c:pt idx="2103">
                        <c:v>2.237360332140764</c:v>
                      </c:pt>
                      <c:pt idx="2104">
                        <c:v>2.363102732796456</c:v>
                      </c:pt>
                      <c:pt idx="2105">
                        <c:v>2.4209931199117118</c:v>
                      </c:pt>
                      <c:pt idx="2106">
                        <c:v>2.327552147345636</c:v>
                      </c:pt>
                      <c:pt idx="2107">
                        <c:v>2.588734509124575</c:v>
                      </c:pt>
                      <c:pt idx="2108">
                        <c:v>1.9439900251283551</c:v>
                      </c:pt>
                      <c:pt idx="2109">
                        <c:v>2.100126221537618</c:v>
                      </c:pt>
                      <c:pt idx="2110">
                        <c:v>-0.9570460540344502</c:v>
                      </c:pt>
                      <c:pt idx="2111">
                        <c:v>2.3185940622181511</c:v>
                      </c:pt>
                      <c:pt idx="2112">
                        <c:v>-1.063950194982004</c:v>
                      </c:pt>
                      <c:pt idx="2113">
                        <c:v>3.4530430872725821</c:v>
                      </c:pt>
                      <c:pt idx="2114">
                        <c:v>3.6262822133102932</c:v>
                      </c:pt>
                      <c:pt idx="2115">
                        <c:v>2.0041730108980631</c:v>
                      </c:pt>
                      <c:pt idx="2116">
                        <c:v>3.6652382903977929</c:v>
                      </c:pt>
                      <c:pt idx="2117">
                        <c:v>3.8362554469118408</c:v>
                      </c:pt>
                      <c:pt idx="2118">
                        <c:v>3.7993631491490452</c:v>
                      </c:pt>
                      <c:pt idx="2119">
                        <c:v>2.5903823015297269</c:v>
                      </c:pt>
                      <c:pt idx="2120">
                        <c:v>2.3768125469523458</c:v>
                      </c:pt>
                      <c:pt idx="2121">
                        <c:v>-0.34993626572317887</c:v>
                      </c:pt>
                      <c:pt idx="2122">
                        <c:v>-0.13264680494809389</c:v>
                      </c:pt>
                      <c:pt idx="2123">
                        <c:v>3.6840938409262032</c:v>
                      </c:pt>
                      <c:pt idx="2124">
                        <c:v>1.9869781749728699E-2</c:v>
                      </c:pt>
                      <c:pt idx="2125">
                        <c:v>3.8325776072391529</c:v>
                      </c:pt>
                      <c:pt idx="2126">
                        <c:v>3.856634098198882</c:v>
                      </c:pt>
                      <c:pt idx="2127">
                        <c:v>3.483977607631334</c:v>
                      </c:pt>
                      <c:pt idx="2128">
                        <c:v>-0.51059556532022943</c:v>
                      </c:pt>
                      <c:pt idx="2129">
                        <c:v>-0.67060805952828595</c:v>
                      </c:pt>
                      <c:pt idx="2130">
                        <c:v>-0.85753598016538324</c:v>
                      </c:pt>
                      <c:pt idx="2131">
                        <c:v>-0.63763357465916626</c:v>
                      </c:pt>
                      <c:pt idx="2132">
                        <c:v>-0.86138063763712436</c:v>
                      </c:pt>
                      <c:pt idx="2133">
                        <c:v>-0.63002575059686017</c:v>
                      </c:pt>
                      <c:pt idx="2134">
                        <c:v>-0.74251025463662212</c:v>
                      </c:pt>
                      <c:pt idx="2135">
                        <c:v>-0.75235083350294352</c:v>
                      </c:pt>
                      <c:pt idx="2136">
                        <c:v>-0.74669642787466628</c:v>
                      </c:pt>
                      <c:pt idx="2137">
                        <c:v>-0.73444886361416051</c:v>
                      </c:pt>
                      <c:pt idx="2138">
                        <c:v>-0.88595111856309616</c:v>
                      </c:pt>
                      <c:pt idx="2139">
                        <c:v>-0.89887637576810864</c:v>
                      </c:pt>
                      <c:pt idx="2140">
                        <c:v>-0.6584417455839473</c:v>
                      </c:pt>
                      <c:pt idx="2141">
                        <c:v>-0.67484100362171839</c:v>
                      </c:pt>
                      <c:pt idx="2142">
                        <c:v>-0.5251362607663741</c:v>
                      </c:pt>
                      <c:pt idx="2143">
                        <c:v>-0.50100812016973939</c:v>
                      </c:pt>
                      <c:pt idx="2144">
                        <c:v>-0.46185753398580398</c:v>
                      </c:pt>
                      <c:pt idx="2145">
                        <c:v>-0.47247443461050009</c:v>
                      </c:pt>
                      <c:pt idx="2146">
                        <c:v>-0.58732075329931244</c:v>
                      </c:pt>
                      <c:pt idx="2147">
                        <c:v>-0.43493240465997179</c:v>
                      </c:pt>
                      <c:pt idx="2148">
                        <c:v>3.1853259295449239</c:v>
                      </c:pt>
                      <c:pt idx="2149">
                        <c:v>-0.74512847443270325</c:v>
                      </c:pt>
                      <c:pt idx="2150">
                        <c:v>-0.69105198104160925</c:v>
                      </c:pt>
                      <c:pt idx="2151">
                        <c:v>-0.70598626049352931</c:v>
                      </c:pt>
                      <c:pt idx="2152">
                        <c:v>3.2279251206647039</c:v>
                      </c:pt>
                      <c:pt idx="2153">
                        <c:v>-0.40787120348588968</c:v>
                      </c:pt>
                      <c:pt idx="2154">
                        <c:v>3.2402669060135558</c:v>
                      </c:pt>
                      <c:pt idx="2155">
                        <c:v>3.6677894282439381</c:v>
                      </c:pt>
                      <c:pt idx="2156">
                        <c:v>3.618132676617559</c:v>
                      </c:pt>
                      <c:pt idx="2157">
                        <c:v>3.48538076044556</c:v>
                      </c:pt>
                      <c:pt idx="2158">
                        <c:v>3.5516946210272371</c:v>
                      </c:pt>
                      <c:pt idx="2159">
                        <c:v>3.8578174164674519</c:v>
                      </c:pt>
                      <c:pt idx="2160">
                        <c:v>3.6791700287942648</c:v>
                      </c:pt>
                      <c:pt idx="2161">
                        <c:v>3.6610466517926818</c:v>
                      </c:pt>
                      <c:pt idx="2162">
                        <c:v>3.463958068276495</c:v>
                      </c:pt>
                      <c:pt idx="2163">
                        <c:v>3.218968340871347</c:v>
                      </c:pt>
                      <c:pt idx="2164">
                        <c:v>3.148885492911762</c:v>
                      </c:pt>
                      <c:pt idx="2165">
                        <c:v>2.9829467751648528</c:v>
                      </c:pt>
                      <c:pt idx="2166">
                        <c:v>2.7851117418137199</c:v>
                      </c:pt>
                      <c:pt idx="2167">
                        <c:v>3.126863270552223</c:v>
                      </c:pt>
                      <c:pt idx="2168">
                        <c:v>3.174005564837191</c:v>
                      </c:pt>
                      <c:pt idx="2169">
                        <c:v>-0.46377879972517161</c:v>
                      </c:pt>
                      <c:pt idx="2170">
                        <c:v>3.0522001409117481</c:v>
                      </c:pt>
                      <c:pt idx="2171">
                        <c:v>2.6621160520371321</c:v>
                      </c:pt>
                      <c:pt idx="2172">
                        <c:v>-1.412648382954224</c:v>
                      </c:pt>
                      <c:pt idx="2173">
                        <c:v>-1.3009586861190521</c:v>
                      </c:pt>
                      <c:pt idx="2174">
                        <c:v>2.6517131790346399E-2</c:v>
                      </c:pt>
                      <c:pt idx="2175">
                        <c:v>-0.28165275368452769</c:v>
                      </c:pt>
                      <c:pt idx="2176">
                        <c:v>-0.37752796208499362</c:v>
                      </c:pt>
                      <c:pt idx="2177">
                        <c:v>-1.6575889767583949</c:v>
                      </c:pt>
                      <c:pt idx="2178">
                        <c:v>-1.7192678010667759</c:v>
                      </c:pt>
                      <c:pt idx="2179">
                        <c:v>-0.34417313350245982</c:v>
                      </c:pt>
                      <c:pt idx="2180">
                        <c:v>-0.21160443703887541</c:v>
                      </c:pt>
                      <c:pt idx="2181">
                        <c:v>-1.4388420668175941</c:v>
                      </c:pt>
                      <c:pt idx="2182">
                        <c:v>-0.18612607339820089</c:v>
                      </c:pt>
                      <c:pt idx="2183">
                        <c:v>-0.30595780419818541</c:v>
                      </c:pt>
                      <c:pt idx="2184">
                        <c:v>-0.1831111052620466</c:v>
                      </c:pt>
                      <c:pt idx="2185">
                        <c:v>-1.720218004369658</c:v>
                      </c:pt>
                      <c:pt idx="2186">
                        <c:v>-1.9368716497101479</c:v>
                      </c:pt>
                      <c:pt idx="2187">
                        <c:v>0.56674513414089644</c:v>
                      </c:pt>
                      <c:pt idx="2188">
                        <c:v>-1.6494448927224199</c:v>
                      </c:pt>
                      <c:pt idx="2189">
                        <c:v>-1.5134615677848291</c:v>
                      </c:pt>
                      <c:pt idx="2190">
                        <c:v>-1.5159819769712271</c:v>
                      </c:pt>
                      <c:pt idx="2191">
                        <c:v>-1.3536726598085611</c:v>
                      </c:pt>
                      <c:pt idx="2192">
                        <c:v>-1.4042848250487141</c:v>
                      </c:pt>
                      <c:pt idx="2193">
                        <c:v>1.542124769139942</c:v>
                      </c:pt>
                      <c:pt idx="2194">
                        <c:v>-1.4389153108333299</c:v>
                      </c:pt>
                      <c:pt idx="2195">
                        <c:v>-1.4680359094054201</c:v>
                      </c:pt>
                      <c:pt idx="2196">
                        <c:v>1.0635622138617391</c:v>
                      </c:pt>
                      <c:pt idx="2197">
                        <c:v>1.006914786938228</c:v>
                      </c:pt>
                      <c:pt idx="2198">
                        <c:v>-1.319709431415903</c:v>
                      </c:pt>
                      <c:pt idx="2199">
                        <c:v>1.089198130469605</c:v>
                      </c:pt>
                      <c:pt idx="2200">
                        <c:v>1.026227700701638</c:v>
                      </c:pt>
                      <c:pt idx="2201">
                        <c:v>-1.57118374963148</c:v>
                      </c:pt>
                      <c:pt idx="2202">
                        <c:v>0.70671726162326898</c:v>
                      </c:pt>
                      <c:pt idx="2203">
                        <c:v>0.59434335251822434</c:v>
                      </c:pt>
                      <c:pt idx="2204">
                        <c:v>-1.6931819695814101</c:v>
                      </c:pt>
                      <c:pt idx="2205">
                        <c:v>0.60107557896645947</c:v>
                      </c:pt>
                      <c:pt idx="2206">
                        <c:v>-0.37135310832498708</c:v>
                      </c:pt>
                      <c:pt idx="2207">
                        <c:v>0.82486415590870332</c:v>
                      </c:pt>
                      <c:pt idx="2208">
                        <c:v>1.9562950082276818E-3</c:v>
                      </c:pt>
                      <c:pt idx="2209">
                        <c:v>0.69890000301033306</c:v>
                      </c:pt>
                      <c:pt idx="2210">
                        <c:v>0.60355741097146443</c:v>
                      </c:pt>
                      <c:pt idx="2211">
                        <c:v>-0.18447024792016209</c:v>
                      </c:pt>
                      <c:pt idx="2212">
                        <c:v>-2.0436900820687072</c:v>
                      </c:pt>
                      <c:pt idx="2213">
                        <c:v>-1.4347316767418901</c:v>
                      </c:pt>
                      <c:pt idx="2214">
                        <c:v>0.10043329635458501</c:v>
                      </c:pt>
                      <c:pt idx="2215">
                        <c:v>4.4560827337228361E-2</c:v>
                      </c:pt>
                      <c:pt idx="2216">
                        <c:v>-6.8354496188438698E-3</c:v>
                      </c:pt>
                      <c:pt idx="2217">
                        <c:v>-0.1881196148986124</c:v>
                      </c:pt>
                      <c:pt idx="2218">
                        <c:v>-0.32600400312392958</c:v>
                      </c:pt>
                      <c:pt idx="2219">
                        <c:v>-2.0998089903040489</c:v>
                      </c:pt>
                      <c:pt idx="2220">
                        <c:v>-2.0972734635073089</c:v>
                      </c:pt>
                      <c:pt idx="2221">
                        <c:v>-2.1978771476365249</c:v>
                      </c:pt>
                      <c:pt idx="2222">
                        <c:v>-2.1399626314352131</c:v>
                      </c:pt>
                      <c:pt idx="2223">
                        <c:v>-0.39658052906478192</c:v>
                      </c:pt>
                      <c:pt idx="2224">
                        <c:v>-2.4247671806012421</c:v>
                      </c:pt>
                      <c:pt idx="2225">
                        <c:v>-2.4180600212303882</c:v>
                      </c:pt>
                      <c:pt idx="2226">
                        <c:v>-2.575082909195328</c:v>
                      </c:pt>
                      <c:pt idx="2227">
                        <c:v>0.1012741612555923</c:v>
                      </c:pt>
                      <c:pt idx="2228">
                        <c:v>0.21222345687841959</c:v>
                      </c:pt>
                      <c:pt idx="2229">
                        <c:v>-0.43449551599254033</c:v>
                      </c:pt>
                      <c:pt idx="2230">
                        <c:v>-2.052370880789387</c:v>
                      </c:pt>
                      <c:pt idx="2231">
                        <c:v>-2.1962606337098309</c:v>
                      </c:pt>
                      <c:pt idx="2232">
                        <c:v>-2.2908071226034372</c:v>
                      </c:pt>
                      <c:pt idx="2233">
                        <c:v>-2.4057704185095141</c:v>
                      </c:pt>
                      <c:pt idx="2234">
                        <c:v>-2.5841042987576812</c:v>
                      </c:pt>
                      <c:pt idx="2235">
                        <c:v>5.2627179362379567E-2</c:v>
                      </c:pt>
                      <c:pt idx="2236">
                        <c:v>8.3285300981370422E-2</c:v>
                      </c:pt>
                      <c:pt idx="2237">
                        <c:v>6.6314293734246474E-3</c:v>
                      </c:pt>
                      <c:pt idx="2238">
                        <c:v>-0.25999501241370898</c:v>
                      </c:pt>
                      <c:pt idx="2239">
                        <c:v>-0.46853671902513322</c:v>
                      </c:pt>
                      <c:pt idx="2240">
                        <c:v>-0.30677100860744788</c:v>
                      </c:pt>
                      <c:pt idx="2241">
                        <c:v>-0.44962140946300999</c:v>
                      </c:pt>
                      <c:pt idx="2242">
                        <c:v>-0.41984119422975008</c:v>
                      </c:pt>
                      <c:pt idx="2243">
                        <c:v>-2.6590684993010618</c:v>
                      </c:pt>
                      <c:pt idx="2244">
                        <c:v>-0.26319263798829629</c:v>
                      </c:pt>
                      <c:pt idx="2245">
                        <c:v>-0.29163144621152598</c:v>
                      </c:pt>
                      <c:pt idx="2246">
                        <c:v>-0.49146179944845209</c:v>
                      </c:pt>
                      <c:pt idx="2247">
                        <c:v>0.61034954957880172</c:v>
                      </c:pt>
                      <c:pt idx="2248">
                        <c:v>0.77997345404764595</c:v>
                      </c:pt>
                      <c:pt idx="2249">
                        <c:v>0.57414794680097025</c:v>
                      </c:pt>
                      <c:pt idx="2250">
                        <c:v>0.56090804607432054</c:v>
                      </c:pt>
                      <c:pt idx="2251">
                        <c:v>0.58766838425911216</c:v>
                      </c:pt>
                      <c:pt idx="2252">
                        <c:v>-2.4554249099347909</c:v>
                      </c:pt>
                      <c:pt idx="2253">
                        <c:v>-2.9252258371269879</c:v>
                      </c:pt>
                      <c:pt idx="2254">
                        <c:v>-1.980523936112961</c:v>
                      </c:pt>
                      <c:pt idx="2255">
                        <c:v>-3.238787108061151</c:v>
                      </c:pt>
                      <c:pt idx="2256">
                        <c:v>-2.3723123828861699</c:v>
                      </c:pt>
                      <c:pt idx="2257">
                        <c:v>-2.405545087582873</c:v>
                      </c:pt>
                      <c:pt idx="2258">
                        <c:v>-2.0127679955660809</c:v>
                      </c:pt>
                      <c:pt idx="2259">
                        <c:v>-2.236827797632984</c:v>
                      </c:pt>
                      <c:pt idx="2260">
                        <c:v>-2.1114779356617821</c:v>
                      </c:pt>
                      <c:pt idx="2261">
                        <c:v>-1.7366574157879351</c:v>
                      </c:pt>
                      <c:pt idx="2262">
                        <c:v>-1.699238324428243</c:v>
                      </c:pt>
                      <c:pt idx="2263">
                        <c:v>-1.6907893684720641</c:v>
                      </c:pt>
                      <c:pt idx="2264">
                        <c:v>-1.5999545475400949</c:v>
                      </c:pt>
                      <c:pt idx="2265">
                        <c:v>-1.49313268990209</c:v>
                      </c:pt>
                      <c:pt idx="2266">
                        <c:v>-1.6270537623770041</c:v>
                      </c:pt>
                      <c:pt idx="2267">
                        <c:v>-1.787283179886427</c:v>
                      </c:pt>
                      <c:pt idx="2268">
                        <c:v>-1.9197149960409521</c:v>
                      </c:pt>
                      <c:pt idx="2269">
                        <c:v>-2.057290409258643</c:v>
                      </c:pt>
                      <c:pt idx="2270">
                        <c:v>-2.0262792091438002</c:v>
                      </c:pt>
                      <c:pt idx="2271">
                        <c:v>-2.0725849999810588</c:v>
                      </c:pt>
                      <c:pt idx="2272">
                        <c:v>-1.8865868251384621</c:v>
                      </c:pt>
                      <c:pt idx="2273">
                        <c:v>-1.597333726247931</c:v>
                      </c:pt>
                      <c:pt idx="2274">
                        <c:v>-1.2976555792964479</c:v>
                      </c:pt>
                      <c:pt idx="2275">
                        <c:v>-1.0807717062779101</c:v>
                      </c:pt>
                      <c:pt idx="2276">
                        <c:v>-0.86672315795470145</c:v>
                      </c:pt>
                      <c:pt idx="2277">
                        <c:v>-0.53995355900736741</c:v>
                      </c:pt>
                      <c:pt idx="2278">
                        <c:v>-0.24147895371680381</c:v>
                      </c:pt>
                      <c:pt idx="2279">
                        <c:v>4.9563417227930368E-3</c:v>
                      </c:pt>
                      <c:pt idx="2280">
                        <c:v>5.0025281765457043E-2</c:v>
                      </c:pt>
                      <c:pt idx="2281">
                        <c:v>-1.4143204970704509E-2</c:v>
                      </c:pt>
                      <c:pt idx="2282">
                        <c:v>-0.1502722896718415</c:v>
                      </c:pt>
                      <c:pt idx="2283">
                        <c:v>-0.33342174672237967</c:v>
                      </c:pt>
                      <c:pt idx="2284">
                        <c:v>-0.7421861092721368</c:v>
                      </c:pt>
                      <c:pt idx="2285">
                        <c:v>-1.2622914829323559</c:v>
                      </c:pt>
                      <c:pt idx="2286">
                        <c:v>-1.25022913708979</c:v>
                      </c:pt>
                      <c:pt idx="2287">
                        <c:v>-1.182312898902834</c:v>
                      </c:pt>
                      <c:pt idx="2288">
                        <c:v>-0.84650802827228988</c:v>
                      </c:pt>
                      <c:pt idx="2289">
                        <c:v>-0.64297154571025472</c:v>
                      </c:pt>
                      <c:pt idx="2290">
                        <c:v>-0.52326846932467763</c:v>
                      </c:pt>
                      <c:pt idx="2291">
                        <c:v>-0.68808052009685727</c:v>
                      </c:pt>
                      <c:pt idx="2292">
                        <c:v>-0.80635654313374838</c:v>
                      </c:pt>
                      <c:pt idx="2293">
                        <c:v>-0.72264506017450181</c:v>
                      </c:pt>
                      <c:pt idx="2294">
                        <c:v>-0.54265916583563312</c:v>
                      </c:pt>
                      <c:pt idx="2295">
                        <c:v>-0.46562615539814289</c:v>
                      </c:pt>
                      <c:pt idx="2296">
                        <c:v>-0.42264736602600511</c:v>
                      </c:pt>
                      <c:pt idx="2297">
                        <c:v>-0.44018787079041771</c:v>
                      </c:pt>
                      <c:pt idx="2298">
                        <c:v>-0.509865252917856</c:v>
                      </c:pt>
                      <c:pt idx="2299">
                        <c:v>-0.50095705893069686</c:v>
                      </c:pt>
                      <c:pt idx="2300">
                        <c:v>-0.30511682799418288</c:v>
                      </c:pt>
                      <c:pt idx="2301">
                        <c:v>-0.1031411345037417</c:v>
                      </c:pt>
                      <c:pt idx="2302">
                        <c:v>0.21024285521236341</c:v>
                      </c:pt>
                      <c:pt idx="2303">
                        <c:v>0.763408713166292</c:v>
                      </c:pt>
                      <c:pt idx="2304">
                        <c:v>0.99217573707228102</c:v>
                      </c:pt>
                      <c:pt idx="2305">
                        <c:v>1.092695837775902</c:v>
                      </c:pt>
                      <c:pt idx="2306">
                        <c:v>0.95743786251731566</c:v>
                      </c:pt>
                      <c:pt idx="2307">
                        <c:v>0.58538922279799521</c:v>
                      </c:pt>
                      <c:pt idx="2308">
                        <c:v>0.15092940945609301</c:v>
                      </c:pt>
                      <c:pt idx="2309">
                        <c:v>2.4976142152016521E-2</c:v>
                      </c:pt>
                      <c:pt idx="2310">
                        <c:v>-0.25643548637836061</c:v>
                      </c:pt>
                      <c:pt idx="2311">
                        <c:v>-0.17812139568389879</c:v>
                      </c:pt>
                      <c:pt idx="2312">
                        <c:v>-0.18920867856946641</c:v>
                      </c:pt>
                      <c:pt idx="2313">
                        <c:v>-0.11220361113328239</c:v>
                      </c:pt>
                      <c:pt idx="2314">
                        <c:v>-2.842843007175222E-2</c:v>
                      </c:pt>
                      <c:pt idx="2315">
                        <c:v>-0.14617341330138209</c:v>
                      </c:pt>
                      <c:pt idx="2316">
                        <c:v>-0.44376158387033587</c:v>
                      </c:pt>
                      <c:pt idx="2317">
                        <c:v>-0.68187082444508729</c:v>
                      </c:pt>
                      <c:pt idx="2318">
                        <c:v>-0.41190480515727168</c:v>
                      </c:pt>
                      <c:pt idx="2319">
                        <c:v>0.29875795818696699</c:v>
                      </c:pt>
                      <c:pt idx="2320">
                        <c:v>0.57189792479870438</c:v>
                      </c:pt>
                      <c:pt idx="2321">
                        <c:v>0.89487461804340174</c:v>
                      </c:pt>
                      <c:pt idx="2322">
                        <c:v>1.0999754599482421</c:v>
                      </c:pt>
                      <c:pt idx="2323">
                        <c:v>0.59131286278327755</c:v>
                      </c:pt>
                      <c:pt idx="2324">
                        <c:v>0.74101805274295973</c:v>
                      </c:pt>
                      <c:pt idx="2325">
                        <c:v>0.63544197834428384</c:v>
                      </c:pt>
                      <c:pt idx="2326">
                        <c:v>0.72805084694005417</c:v>
                      </c:pt>
                      <c:pt idx="2327">
                        <c:v>1.0306758927299171</c:v>
                      </c:pt>
                      <c:pt idx="2328">
                        <c:v>1.2238980384354139</c:v>
                      </c:pt>
                      <c:pt idx="2329">
                        <c:v>1.3021094422598669</c:v>
                      </c:pt>
                      <c:pt idx="2330">
                        <c:v>1.4812531064364061</c:v>
                      </c:pt>
                      <c:pt idx="2331">
                        <c:v>1.779184861410245</c:v>
                      </c:pt>
                      <c:pt idx="2332">
                        <c:v>1.7935826874884619</c:v>
                      </c:pt>
                      <c:pt idx="2333">
                        <c:v>1.72556392833682</c:v>
                      </c:pt>
                      <c:pt idx="2334">
                        <c:v>1.493313929596465</c:v>
                      </c:pt>
                      <c:pt idx="2335">
                        <c:v>1.4104213068413509</c:v>
                      </c:pt>
                      <c:pt idx="2336">
                        <c:v>1.4861525689498329</c:v>
                      </c:pt>
                      <c:pt idx="2337">
                        <c:v>2.086428223983753</c:v>
                      </c:pt>
                      <c:pt idx="2338">
                        <c:v>2.5205997723004372</c:v>
                      </c:pt>
                      <c:pt idx="2339">
                        <c:v>2.9132701583262781</c:v>
                      </c:pt>
                      <c:pt idx="2340">
                        <c:v>2.974227501812531</c:v>
                      </c:pt>
                      <c:pt idx="2341">
                        <c:v>2.659276979087545</c:v>
                      </c:pt>
                      <c:pt idx="2342">
                        <c:v>2.4100759227324708</c:v>
                      </c:pt>
                      <c:pt idx="2343">
                        <c:v>2.5448921019803179</c:v>
                      </c:pt>
                      <c:pt idx="2344">
                        <c:v>2.9957140203687329</c:v>
                      </c:pt>
                      <c:pt idx="2345">
                        <c:v>3.192803535258506</c:v>
                      </c:pt>
                      <c:pt idx="2346">
                        <c:v>3.336578762119907</c:v>
                      </c:pt>
                      <c:pt idx="2347">
                        <c:v>3.129531632991351</c:v>
                      </c:pt>
                      <c:pt idx="2348">
                        <c:v>2.935769080006057</c:v>
                      </c:pt>
                      <c:pt idx="2349">
                        <c:v>2.8882959154242851</c:v>
                      </c:pt>
                      <c:pt idx="2350">
                        <c:v>2.9355508121356482</c:v>
                      </c:pt>
                      <c:pt idx="2351">
                        <c:v>3.123387117319834</c:v>
                      </c:pt>
                      <c:pt idx="2352">
                        <c:v>3.513160748928255</c:v>
                      </c:pt>
                      <c:pt idx="2353">
                        <c:v>4.0585793265817269</c:v>
                      </c:pt>
                      <c:pt idx="2354">
                        <c:v>4.556595708786304</c:v>
                      </c:pt>
                      <c:pt idx="2355">
                        <c:v>4.6313315469438381</c:v>
                      </c:pt>
                      <c:pt idx="2356">
                        <c:v>4.8107606571111523</c:v>
                      </c:pt>
                      <c:pt idx="2357">
                        <c:v>4.9386904178053364</c:v>
                      </c:pt>
                      <c:pt idx="2358">
                        <c:v>4.8962465597309883</c:v>
                      </c:pt>
                      <c:pt idx="2359">
                        <c:v>4.9190802792448372</c:v>
                      </c:pt>
                      <c:pt idx="2360">
                        <c:v>5.0795520083665107</c:v>
                      </c:pt>
                      <c:pt idx="2361">
                        <c:v>5.0850867826523292</c:v>
                      </c:pt>
                      <c:pt idx="2362">
                        <c:v>4.8272105074837857</c:v>
                      </c:pt>
                      <c:pt idx="2363">
                        <c:v>4.407573568261018</c:v>
                      </c:pt>
                      <c:pt idx="2364">
                        <c:v>3.9009056676587779</c:v>
                      </c:pt>
                      <c:pt idx="2365">
                        <c:v>3.6671331114970749</c:v>
                      </c:pt>
                      <c:pt idx="2366">
                        <c:v>3.3964087067097442</c:v>
                      </c:pt>
                      <c:pt idx="2367">
                        <c:v>3.1678443810877992</c:v>
                      </c:pt>
                      <c:pt idx="2368">
                        <c:v>3.2767039937399569</c:v>
                      </c:pt>
                      <c:pt idx="2369">
                        <c:v>3.4863901394133361</c:v>
                      </c:pt>
                      <c:pt idx="2370">
                        <c:v>3.6006239808624261</c:v>
                      </c:pt>
                      <c:pt idx="2371">
                        <c:v>3.7983256592022818</c:v>
                      </c:pt>
                      <c:pt idx="2372">
                        <c:v>3.8305515911225512</c:v>
                      </c:pt>
                      <c:pt idx="2373">
                        <c:v>3.7188757667439201</c:v>
                      </c:pt>
                      <c:pt idx="2374">
                        <c:v>3.6054900114072841</c:v>
                      </c:pt>
                      <c:pt idx="2375">
                        <c:v>3.5294018938590672</c:v>
                      </c:pt>
                      <c:pt idx="2376">
                        <c:v>3.582711440606416</c:v>
                      </c:pt>
                      <c:pt idx="2377">
                        <c:v>3.6455448695400028</c:v>
                      </c:pt>
                      <c:pt idx="2378">
                        <c:v>3.5770272837399402</c:v>
                      </c:pt>
                      <c:pt idx="2379">
                        <c:v>3.3445418155753912</c:v>
                      </c:pt>
                      <c:pt idx="2380">
                        <c:v>3.104875386411071</c:v>
                      </c:pt>
                      <c:pt idx="2381">
                        <c:v>2.795381095230848</c:v>
                      </c:pt>
                      <c:pt idx="2382">
                        <c:v>2.5429122769627379</c:v>
                      </c:pt>
                      <c:pt idx="2383">
                        <c:v>2.4793289384175869</c:v>
                      </c:pt>
                      <c:pt idx="2384">
                        <c:v>2.4499326462591071</c:v>
                      </c:pt>
                      <c:pt idx="2385">
                        <c:v>2.247454531101702</c:v>
                      </c:pt>
                      <c:pt idx="2386">
                        <c:v>2.077216829734843</c:v>
                      </c:pt>
                      <c:pt idx="2387">
                        <c:v>1.936706609206694</c:v>
                      </c:pt>
                      <c:pt idx="2388">
                        <c:v>1.899302257676023</c:v>
                      </c:pt>
                      <c:pt idx="2389">
                        <c:v>1.9909261598479251</c:v>
                      </c:pt>
                      <c:pt idx="2390">
                        <c:v>2.1320886807588049</c:v>
                      </c:pt>
                      <c:pt idx="2391">
                        <c:v>2.1969765736202072</c:v>
                      </c:pt>
                      <c:pt idx="2392">
                        <c:v>2.3518831729059548</c:v>
                      </c:pt>
                      <c:pt idx="2393">
                        <c:v>2.2301426798030328</c:v>
                      </c:pt>
                      <c:pt idx="2394">
                        <c:v>1.853499415156751</c:v>
                      </c:pt>
                      <c:pt idx="2395">
                        <c:v>1.610866227483237</c:v>
                      </c:pt>
                      <c:pt idx="2396">
                        <c:v>1.5069240924567819</c:v>
                      </c:pt>
                      <c:pt idx="2397">
                        <c:v>1.7200735530393969</c:v>
                      </c:pt>
                      <c:pt idx="2398">
                        <c:v>1.8559674088111571</c:v>
                      </c:pt>
                      <c:pt idx="2399">
                        <c:v>2.187565335742963</c:v>
                      </c:pt>
                      <c:pt idx="2400">
                        <c:v>2.3928545506000152</c:v>
                      </c:pt>
                      <c:pt idx="2401">
                        <c:v>2.4270459937461761</c:v>
                      </c:pt>
                      <c:pt idx="2402">
                        <c:v>2.463956140282201</c:v>
                      </c:pt>
                      <c:pt idx="2403">
                        <c:v>2.647790786330821</c:v>
                      </c:pt>
                      <c:pt idx="2404">
                        <c:v>2.856673957249563</c:v>
                      </c:pt>
                      <c:pt idx="2405">
                        <c:v>3.0582929972753541</c:v>
                      </c:pt>
                      <c:pt idx="2406">
                        <c:v>3.2055845015171589</c:v>
                      </c:pt>
                      <c:pt idx="2407">
                        <c:v>3.2547443642873071</c:v>
                      </c:pt>
                      <c:pt idx="2408">
                        <c:v>3.0270656160145659</c:v>
                      </c:pt>
                      <c:pt idx="2409">
                        <c:v>2.7812653856036191</c:v>
                      </c:pt>
                      <c:pt idx="2410">
                        <c:v>2.5210012410834821</c:v>
                      </c:pt>
                      <c:pt idx="2411">
                        <c:v>4.4169335085331829</c:v>
                      </c:pt>
                      <c:pt idx="2412">
                        <c:v>4.7048255741065681</c:v>
                      </c:pt>
                      <c:pt idx="2413">
                        <c:v>2.5552357356443181</c:v>
                      </c:pt>
                      <c:pt idx="2414">
                        <c:v>2.6357824445744131</c:v>
                      </c:pt>
                      <c:pt idx="2415">
                        <c:v>2.7582796298447918</c:v>
                      </c:pt>
                      <c:pt idx="2416">
                        <c:v>2.8484492530636238</c:v>
                      </c:pt>
                      <c:pt idx="2417">
                        <c:v>2.8371679375040069</c:v>
                      </c:pt>
                      <c:pt idx="2418">
                        <c:v>2.9375693291527138</c:v>
                      </c:pt>
                      <c:pt idx="2419">
                        <c:v>3.0052227507938452</c:v>
                      </c:pt>
                      <c:pt idx="2420">
                        <c:v>2.7799247760287731</c:v>
                      </c:pt>
                      <c:pt idx="2421">
                        <c:v>2.6172518868276939</c:v>
                      </c:pt>
                      <c:pt idx="2422">
                        <c:v>2.5841196113283709</c:v>
                      </c:pt>
                      <c:pt idx="2423">
                        <c:v>2.4513952322160661</c:v>
                      </c:pt>
                      <c:pt idx="2424">
                        <c:v>2.3750554309409528</c:v>
                      </c:pt>
                      <c:pt idx="2425">
                        <c:v>2.325751413193319</c:v>
                      </c:pt>
                      <c:pt idx="2426">
                        <c:v>2.2993048285429092</c:v>
                      </c:pt>
                      <c:pt idx="2427">
                        <c:v>2.365416355395225</c:v>
                      </c:pt>
                      <c:pt idx="2428">
                        <c:v>2.340800432979536</c:v>
                      </c:pt>
                      <c:pt idx="2429">
                        <c:v>2.4519122437417762</c:v>
                      </c:pt>
                      <c:pt idx="2430">
                        <c:v>5.0043213700280189</c:v>
                      </c:pt>
                      <c:pt idx="2431">
                        <c:v>2.108050456907375</c:v>
                      </c:pt>
                      <c:pt idx="2432">
                        <c:v>0.71666779349491294</c:v>
                      </c:pt>
                      <c:pt idx="2433">
                        <c:v>4.6894298197625437</c:v>
                      </c:pt>
                      <c:pt idx="2434">
                        <c:v>4.6171277166408728</c:v>
                      </c:pt>
                      <c:pt idx="2435">
                        <c:v>4.5783131141365656</c:v>
                      </c:pt>
                      <c:pt idx="2436">
                        <c:v>4.4250582968801044</c:v>
                      </c:pt>
                      <c:pt idx="2437">
                        <c:v>4.3216959212343724</c:v>
                      </c:pt>
                      <c:pt idx="2438">
                        <c:v>4.2698200295413393</c:v>
                      </c:pt>
                      <c:pt idx="2439">
                        <c:v>4.2781283893348467</c:v>
                      </c:pt>
                      <c:pt idx="2440">
                        <c:v>4.1744512045878839</c:v>
                      </c:pt>
                      <c:pt idx="2441">
                        <c:v>1.2845218081147971</c:v>
                      </c:pt>
                      <c:pt idx="2442">
                        <c:v>1.2426435556871509</c:v>
                      </c:pt>
                      <c:pt idx="2443">
                        <c:v>1.41543027505928</c:v>
                      </c:pt>
                      <c:pt idx="2444">
                        <c:v>1.5724668537849591</c:v>
                      </c:pt>
                      <c:pt idx="2445">
                        <c:v>1.7894466336679531</c:v>
                      </c:pt>
                      <c:pt idx="2446">
                        <c:v>1.8890162890066451</c:v>
                      </c:pt>
                      <c:pt idx="2447">
                        <c:v>1.916716189550741</c:v>
                      </c:pt>
                      <c:pt idx="2448">
                        <c:v>1.7802737271303719</c:v>
                      </c:pt>
                      <c:pt idx="2449">
                        <c:v>1.5400181064065599</c:v>
                      </c:pt>
                      <c:pt idx="2450">
                        <c:v>1.299139204578746</c:v>
                      </c:pt>
                      <c:pt idx="2451">
                        <c:v>0.76876789380161004</c:v>
                      </c:pt>
                      <c:pt idx="2452">
                        <c:v>0.37220903784432319</c:v>
                      </c:pt>
                      <c:pt idx="2453">
                        <c:v>0.23714541289203481</c:v>
                      </c:pt>
                      <c:pt idx="2454">
                        <c:v>7.792578009787568E-2</c:v>
                      </c:pt>
                      <c:pt idx="2455">
                        <c:v>4.9620991702697091E-2</c:v>
                      </c:pt>
                      <c:pt idx="2456">
                        <c:v>0.12091420827837029</c:v>
                      </c:pt>
                      <c:pt idx="2457">
                        <c:v>0.37593676306219398</c:v>
                      </c:pt>
                      <c:pt idx="2458">
                        <c:v>0.62770818726551525</c:v>
                      </c:pt>
                      <c:pt idx="2459">
                        <c:v>0.68796985857766846</c:v>
                      </c:pt>
                      <c:pt idx="2460">
                        <c:v>0.32971110824255229</c:v>
                      </c:pt>
                      <c:pt idx="2461">
                        <c:v>-0.1449955301229329</c:v>
                      </c:pt>
                      <c:pt idx="2462">
                        <c:v>-0.62329343502846757</c:v>
                      </c:pt>
                      <c:pt idx="2463">
                        <c:v>-0.96837016464791603</c:v>
                      </c:pt>
                      <c:pt idx="2464">
                        <c:v>-1.1029691219473401</c:v>
                      </c:pt>
                      <c:pt idx="2465">
                        <c:v>-1.0942500870092089</c:v>
                      </c:pt>
                      <c:pt idx="2466">
                        <c:v>-0.85821709245492672</c:v>
                      </c:pt>
                      <c:pt idx="2467">
                        <c:v>-0.37767532044995539</c:v>
                      </c:pt>
                      <c:pt idx="2468">
                        <c:v>-1.4681313520467649</c:v>
                      </c:pt>
                      <c:pt idx="2469">
                        <c:v>-1.729790106152816</c:v>
                      </c:pt>
                      <c:pt idx="2470">
                        <c:v>-1.866693810603149</c:v>
                      </c:pt>
                      <c:pt idx="2471">
                        <c:v>-1.665685735191321</c:v>
                      </c:pt>
                      <c:pt idx="2472">
                        <c:v>-1.3145679899600471</c:v>
                      </c:pt>
                      <c:pt idx="2473">
                        <c:v>-0.77866373902073138</c:v>
                      </c:pt>
                      <c:pt idx="2474">
                        <c:v>-8.0579177861955014</c:v>
                      </c:pt>
                      <c:pt idx="2475">
                        <c:v>0.85293308798167278</c:v>
                      </c:pt>
                      <c:pt idx="2476">
                        <c:v>-1.6604019168046511</c:v>
                      </c:pt>
                      <c:pt idx="2477">
                        <c:v>-1.7010551944629959</c:v>
                      </c:pt>
                      <c:pt idx="2478">
                        <c:v>4.3656695571224926</c:v>
                      </c:pt>
                      <c:pt idx="2479">
                        <c:v>0.42950945238029758</c:v>
                      </c:pt>
                      <c:pt idx="2480">
                        <c:v>-2.091073182317194</c:v>
                      </c:pt>
                      <c:pt idx="2481">
                        <c:v>3.9735000255566861</c:v>
                      </c:pt>
                      <c:pt idx="2482">
                        <c:v>-2.3513869496423299</c:v>
                      </c:pt>
                      <c:pt idx="2483">
                        <c:v>3.8893593281778318</c:v>
                      </c:pt>
                      <c:pt idx="2484">
                        <c:v>3.8056881761790868</c:v>
                      </c:pt>
                      <c:pt idx="2485">
                        <c:v>-2.5434564068453271</c:v>
                      </c:pt>
                      <c:pt idx="2486">
                        <c:v>3.3580817296648808</c:v>
                      </c:pt>
                      <c:pt idx="2487">
                        <c:v>3.6383338597195181</c:v>
                      </c:pt>
                      <c:pt idx="2488">
                        <c:v>3.5394703040086379</c:v>
                      </c:pt>
                      <c:pt idx="2489">
                        <c:v>1.3673503283672941</c:v>
                      </c:pt>
                      <c:pt idx="2490">
                        <c:v>0.98573666632345502</c:v>
                      </c:pt>
                      <c:pt idx="2491">
                        <c:v>0.71776890447495878</c:v>
                      </c:pt>
                      <c:pt idx="2492">
                        <c:v>0.51794150412178597</c:v>
                      </c:pt>
                      <c:pt idx="2493">
                        <c:v>0.55427073253026993</c:v>
                      </c:pt>
                      <c:pt idx="2494">
                        <c:v>0.65858043886231943</c:v>
                      </c:pt>
                      <c:pt idx="2495">
                        <c:v>0.72454761154959846</c:v>
                      </c:pt>
                      <c:pt idx="2496">
                        <c:v>0.7998133570131104</c:v>
                      </c:pt>
                      <c:pt idx="2497">
                        <c:v>0.68774223787222533</c:v>
                      </c:pt>
                      <c:pt idx="2498">
                        <c:v>-1.659251921295837</c:v>
                      </c:pt>
                      <c:pt idx="2499">
                        <c:v>-1.7150346625430331</c:v>
                      </c:pt>
                      <c:pt idx="2500">
                        <c:v>-1.693929167379925</c:v>
                      </c:pt>
                      <c:pt idx="2501">
                        <c:v>-1.7964897456005771</c:v>
                      </c:pt>
                      <c:pt idx="2502">
                        <c:v>-1.0205046578685519</c:v>
                      </c:pt>
                      <c:pt idx="2503">
                        <c:v>1.668575844401387</c:v>
                      </c:pt>
                      <c:pt idx="2504">
                        <c:v>-1.020880894715706</c:v>
                      </c:pt>
                      <c:pt idx="2505">
                        <c:v>-1.071012063541571</c:v>
                      </c:pt>
                      <c:pt idx="2506">
                        <c:v>-1.079257872045861</c:v>
                      </c:pt>
                      <c:pt idx="2507">
                        <c:v>-1.0715182217821499</c:v>
                      </c:pt>
                      <c:pt idx="2508">
                        <c:v>-1.248889939203657</c:v>
                      </c:pt>
                      <c:pt idx="2509">
                        <c:v>-1.237641966084108</c:v>
                      </c:pt>
                      <c:pt idx="2510">
                        <c:v>0.95708350060697212</c:v>
                      </c:pt>
                      <c:pt idx="2511">
                        <c:v>-1.238289119145658</c:v>
                      </c:pt>
                      <c:pt idx="2512">
                        <c:v>3.4329939174621402</c:v>
                      </c:pt>
                      <c:pt idx="2513">
                        <c:v>1.1413915128814109</c:v>
                      </c:pt>
                      <c:pt idx="2514">
                        <c:v>2.9869970508839212</c:v>
                      </c:pt>
                      <c:pt idx="2515">
                        <c:v>2.870524617229218</c:v>
                      </c:pt>
                      <c:pt idx="2516">
                        <c:v>2.8761458265126278</c:v>
                      </c:pt>
                      <c:pt idx="2517">
                        <c:v>2.9047403994184871</c:v>
                      </c:pt>
                      <c:pt idx="2518">
                        <c:v>2.7098567275876149</c:v>
                      </c:pt>
                      <c:pt idx="2519">
                        <c:v>2.7655060059471328</c:v>
                      </c:pt>
                      <c:pt idx="2520">
                        <c:v>2.7103929530304631</c:v>
                      </c:pt>
                      <c:pt idx="2521">
                        <c:v>2.6449128974003342</c:v>
                      </c:pt>
                      <c:pt idx="2522">
                        <c:v>2.619978115737871</c:v>
                      </c:pt>
                      <c:pt idx="2523">
                        <c:v>2.46059294238689</c:v>
                      </c:pt>
                      <c:pt idx="2524">
                        <c:v>2.4700358025129399</c:v>
                      </c:pt>
                      <c:pt idx="2525">
                        <c:v>-0.85617547758732859</c:v>
                      </c:pt>
                      <c:pt idx="2526">
                        <c:v>-0.85464674306854338</c:v>
                      </c:pt>
                      <c:pt idx="2527">
                        <c:v>2.4826736631137729</c:v>
                      </c:pt>
                      <c:pt idx="2528">
                        <c:v>-1.160598399924557</c:v>
                      </c:pt>
                      <c:pt idx="2529">
                        <c:v>-1.2526250487082971</c:v>
                      </c:pt>
                      <c:pt idx="2530">
                        <c:v>-1.2828175726562501</c:v>
                      </c:pt>
                      <c:pt idx="2531">
                        <c:v>1.95251802471029</c:v>
                      </c:pt>
                      <c:pt idx="2532">
                        <c:v>1.0419884515798461</c:v>
                      </c:pt>
                      <c:pt idx="2533">
                        <c:v>0.88166116934934369</c:v>
                      </c:pt>
                      <c:pt idx="2534">
                        <c:v>0.82471717301017167</c:v>
                      </c:pt>
                      <c:pt idx="2535">
                        <c:v>0.64132674458172578</c:v>
                      </c:pt>
                      <c:pt idx="2536">
                        <c:v>-1.689621554889442</c:v>
                      </c:pt>
                      <c:pt idx="2537">
                        <c:v>-1.679035031761628</c:v>
                      </c:pt>
                      <c:pt idx="2538">
                        <c:v>-0.41753515701948207</c:v>
                      </c:pt>
                      <c:pt idx="2539">
                        <c:v>-0.51682453934697437</c:v>
                      </c:pt>
                      <c:pt idx="2540">
                        <c:v>-0.55510982259460817</c:v>
                      </c:pt>
                      <c:pt idx="2541">
                        <c:v>-1.771178617074352</c:v>
                      </c:pt>
                      <c:pt idx="2542">
                        <c:v>-1.4559197564183839</c:v>
                      </c:pt>
                      <c:pt idx="2543">
                        <c:v>-5.3820729211771532</c:v>
                      </c:pt>
                      <c:pt idx="2544">
                        <c:v>-5.5499378570709856</c:v>
                      </c:pt>
                      <c:pt idx="2545">
                        <c:v>-3.1459251571182412</c:v>
                      </c:pt>
                      <c:pt idx="2546">
                        <c:v>-2.4719804466815281</c:v>
                      </c:pt>
                      <c:pt idx="2547">
                        <c:v>3.34183693538525</c:v>
                      </c:pt>
                      <c:pt idx="2548">
                        <c:v>-6.422542639680989</c:v>
                      </c:pt>
                      <c:pt idx="2549">
                        <c:v>-0.33684653758090571</c:v>
                      </c:pt>
                      <c:pt idx="2550">
                        <c:v>-2.7312598138330428</c:v>
                      </c:pt>
                      <c:pt idx="2551">
                        <c:v>-3.971847549596359</c:v>
                      </c:pt>
                      <c:pt idx="2552">
                        <c:v>-2.4299842048175382</c:v>
                      </c:pt>
                      <c:pt idx="2553">
                        <c:v>-3.3615144906476271</c:v>
                      </c:pt>
                      <c:pt idx="2554">
                        <c:v>-6.1468995508287083</c:v>
                      </c:pt>
                      <c:pt idx="2555">
                        <c:v>-2.8351106410806879</c:v>
                      </c:pt>
                      <c:pt idx="2556">
                        <c:v>-3.1458040817141808</c:v>
                      </c:pt>
                      <c:pt idx="2557">
                        <c:v>-3.8082833649159111</c:v>
                      </c:pt>
                      <c:pt idx="2558">
                        <c:v>-2.206174773607501</c:v>
                      </c:pt>
                      <c:pt idx="2559">
                        <c:v>-2.2433857642780271</c:v>
                      </c:pt>
                      <c:pt idx="2560">
                        <c:v>-3.781297071187395</c:v>
                      </c:pt>
                      <c:pt idx="2561">
                        <c:v>-2.383659791066393</c:v>
                      </c:pt>
                      <c:pt idx="2562">
                        <c:v>-2.3138068126460798</c:v>
                      </c:pt>
                      <c:pt idx="2563">
                        <c:v>-2.2744646937204291</c:v>
                      </c:pt>
                      <c:pt idx="2564">
                        <c:v>-2.272813368544742</c:v>
                      </c:pt>
                      <c:pt idx="2565">
                        <c:v>-2.28074995769399</c:v>
                      </c:pt>
                      <c:pt idx="2566">
                        <c:v>-2.460947724308554</c:v>
                      </c:pt>
                      <c:pt idx="2567">
                        <c:v>-3.9798668719186852</c:v>
                      </c:pt>
                      <c:pt idx="2568">
                        <c:v>-4.0312054326843318</c:v>
                      </c:pt>
                      <c:pt idx="2569">
                        <c:v>-4.0757295639015876</c:v>
                      </c:pt>
                      <c:pt idx="2570">
                        <c:v>-4.0237189890206144</c:v>
                      </c:pt>
                      <c:pt idx="2571">
                        <c:v>-4.0456110714351663</c:v>
                      </c:pt>
                      <c:pt idx="2572">
                        <c:v>-3.9933515042354251</c:v>
                      </c:pt>
                      <c:pt idx="2573">
                        <c:v>-2.7325837253994569</c:v>
                      </c:pt>
                      <c:pt idx="2574">
                        <c:v>-4.010170653251941</c:v>
                      </c:pt>
                      <c:pt idx="2575">
                        <c:v>-2.4152686553218761</c:v>
                      </c:pt>
                      <c:pt idx="2576">
                        <c:v>-2.6898546397200742</c:v>
                      </c:pt>
                      <c:pt idx="2577">
                        <c:v>-3.9416750295020009</c:v>
                      </c:pt>
                      <c:pt idx="2578">
                        <c:v>-3.8268685456822489</c:v>
                      </c:pt>
                      <c:pt idx="2579">
                        <c:v>-3.876907730822011</c:v>
                      </c:pt>
                      <c:pt idx="2580">
                        <c:v>-4.04422200104458</c:v>
                      </c:pt>
                      <c:pt idx="2581">
                        <c:v>-3.968383819111259</c:v>
                      </c:pt>
                      <c:pt idx="2582">
                        <c:v>-4.336533518665239</c:v>
                      </c:pt>
                      <c:pt idx="2583">
                        <c:v>-4.0173653987021511</c:v>
                      </c:pt>
                      <c:pt idx="2584">
                        <c:v>-3.411225764465704</c:v>
                      </c:pt>
                      <c:pt idx="2585">
                        <c:v>-3.3907764940874938</c:v>
                      </c:pt>
                      <c:pt idx="2586">
                        <c:v>-3.3196196650232142</c:v>
                      </c:pt>
                      <c:pt idx="2587">
                        <c:v>-3.2236112987189829</c:v>
                      </c:pt>
                      <c:pt idx="2588">
                        <c:v>-3.0823847889310438</c:v>
                      </c:pt>
                      <c:pt idx="2589">
                        <c:v>-3.020644163060759</c:v>
                      </c:pt>
                      <c:pt idx="2590">
                        <c:v>-2.8466520689491062</c:v>
                      </c:pt>
                      <c:pt idx="2591">
                        <c:v>-2.930895965842903</c:v>
                      </c:pt>
                      <c:pt idx="2592">
                        <c:v>-2.973714287012875</c:v>
                      </c:pt>
                      <c:pt idx="2593">
                        <c:v>-2.9849244155926131</c:v>
                      </c:pt>
                      <c:pt idx="2594">
                        <c:v>-3.0218683863354459</c:v>
                      </c:pt>
                      <c:pt idx="2595">
                        <c:v>-3.0653595528603539</c:v>
                      </c:pt>
                      <c:pt idx="2596">
                        <c:v>-3.224792872103881</c:v>
                      </c:pt>
                      <c:pt idx="2597">
                        <c:v>-3.2391499225318352</c:v>
                      </c:pt>
                      <c:pt idx="2598">
                        <c:v>-3.3463537467811659</c:v>
                      </c:pt>
                      <c:pt idx="2599">
                        <c:v>-3.324809452121503</c:v>
                      </c:pt>
                      <c:pt idx="2600">
                        <c:v>-3.5093601159382741</c:v>
                      </c:pt>
                      <c:pt idx="2601">
                        <c:v>-3.4391384130671789</c:v>
                      </c:pt>
                      <c:pt idx="2602">
                        <c:v>-3.3748377835925778</c:v>
                      </c:pt>
                      <c:pt idx="2603">
                        <c:v>-3.3814577242995618</c:v>
                      </c:pt>
                      <c:pt idx="2604">
                        <c:v>-3.3708121568577578</c:v>
                      </c:pt>
                      <c:pt idx="2605">
                        <c:v>-3.238519246291883</c:v>
                      </c:pt>
                      <c:pt idx="2606">
                        <c:v>-3.168765751106275</c:v>
                      </c:pt>
                      <c:pt idx="2607">
                        <c:v>-3.1500384949257252</c:v>
                      </c:pt>
                      <c:pt idx="2608">
                        <c:v>-3.1848083328474641</c:v>
                      </c:pt>
                      <c:pt idx="2609">
                        <c:v>-3.2388238075569582</c:v>
                      </c:pt>
                      <c:pt idx="2610">
                        <c:v>-3.1765552115462121</c:v>
                      </c:pt>
                      <c:pt idx="2611">
                        <c:v>-3.2188574704310491</c:v>
                      </c:pt>
                      <c:pt idx="2612">
                        <c:v>-3.1728324089298838</c:v>
                      </c:pt>
                      <c:pt idx="2613">
                        <c:v>-3.215032069485432</c:v>
                      </c:pt>
                      <c:pt idx="2614">
                        <c:v>-3.1286416516232891</c:v>
                      </c:pt>
                      <c:pt idx="2615">
                        <c:v>-2.9770961233228528</c:v>
                      </c:pt>
                      <c:pt idx="2616">
                        <c:v>-2.8808737707609331</c:v>
                      </c:pt>
                      <c:pt idx="2617">
                        <c:v>-2.911152097515143</c:v>
                      </c:pt>
                      <c:pt idx="2618">
                        <c:v>-2.8764367035613421</c:v>
                      </c:pt>
                      <c:pt idx="2619">
                        <c:v>-2.9114308097524999</c:v>
                      </c:pt>
                      <c:pt idx="2620">
                        <c:v>-2.8797691477970622</c:v>
                      </c:pt>
                      <c:pt idx="2621">
                        <c:v>-2.8830172915005861</c:v>
                      </c:pt>
                      <c:pt idx="2622">
                        <c:v>-2.9242944046482648</c:v>
                      </c:pt>
                      <c:pt idx="2623">
                        <c:v>-2.795658091147684</c:v>
                      </c:pt>
                      <c:pt idx="2624">
                        <c:v>-2.7202083392983218</c:v>
                      </c:pt>
                      <c:pt idx="2625">
                        <c:v>-2.7562256423746021</c:v>
                      </c:pt>
                      <c:pt idx="2626">
                        <c:v>-2.6081372098623419</c:v>
                      </c:pt>
                      <c:pt idx="2627">
                        <c:v>-2.557249777021219</c:v>
                      </c:pt>
                      <c:pt idx="2628">
                        <c:v>-2.4619653135149919</c:v>
                      </c:pt>
                      <c:pt idx="2629">
                        <c:v>-2.873014369421921</c:v>
                      </c:pt>
                      <c:pt idx="2630">
                        <c:v>-2.8413172217192888</c:v>
                      </c:pt>
                      <c:pt idx="2631">
                        <c:v>-1.535367595910061</c:v>
                      </c:pt>
                      <c:pt idx="2632">
                        <c:v>-2.7240367911651209</c:v>
                      </c:pt>
                      <c:pt idx="2633">
                        <c:v>-2.684898933033979</c:v>
                      </c:pt>
                      <c:pt idx="2634">
                        <c:v>-2.6392290516774248</c:v>
                      </c:pt>
                      <c:pt idx="2635">
                        <c:v>-2.7170099328443902</c:v>
                      </c:pt>
                      <c:pt idx="2636">
                        <c:v>-2.7773949565411891</c:v>
                      </c:pt>
                      <c:pt idx="2637">
                        <c:v>-2.441482154020151</c:v>
                      </c:pt>
                      <c:pt idx="2638">
                        <c:v>-3.1173564989081681</c:v>
                      </c:pt>
                      <c:pt idx="2639">
                        <c:v>-2.944930250897253</c:v>
                      </c:pt>
                      <c:pt idx="2640">
                        <c:v>-2.7370405239283961</c:v>
                      </c:pt>
                      <c:pt idx="2641">
                        <c:v>-2.3669309807107139</c:v>
                      </c:pt>
                      <c:pt idx="2642">
                        <c:v>-2.0037968124136021</c:v>
                      </c:pt>
                      <c:pt idx="2643">
                        <c:v>-1.894312072453141</c:v>
                      </c:pt>
                      <c:pt idx="2644">
                        <c:v>-2.3048166152803051</c:v>
                      </c:pt>
                      <c:pt idx="2645">
                        <c:v>-2.5700303347885129</c:v>
                      </c:pt>
                      <c:pt idx="2646">
                        <c:v>-2.6719808779838341</c:v>
                      </c:pt>
                      <c:pt idx="2647">
                        <c:v>-2.6638843646860808</c:v>
                      </c:pt>
                      <c:pt idx="2648">
                        <c:v>-2.027294910101646</c:v>
                      </c:pt>
                      <c:pt idx="2649">
                        <c:v>-2.010308280464336</c:v>
                      </c:pt>
                      <c:pt idx="2650">
                        <c:v>-2.061625555795874</c:v>
                      </c:pt>
                      <c:pt idx="2651">
                        <c:v>-2.11022907429096</c:v>
                      </c:pt>
                      <c:pt idx="2652">
                        <c:v>-2.0750936851971562</c:v>
                      </c:pt>
                      <c:pt idx="2653">
                        <c:v>-2.7694217689771801</c:v>
                      </c:pt>
                      <c:pt idx="2654">
                        <c:v>-2.802996264186087</c:v>
                      </c:pt>
                      <c:pt idx="2655">
                        <c:v>-2.6658035569116278</c:v>
                      </c:pt>
                      <c:pt idx="2656">
                        <c:v>-3.0905423277570629</c:v>
                      </c:pt>
                      <c:pt idx="2657">
                        <c:v>-3.0933817142000701</c:v>
                      </c:pt>
                      <c:pt idx="2658">
                        <c:v>-2.7462301827704829</c:v>
                      </c:pt>
                      <c:pt idx="2659">
                        <c:v>-2.7859971039781861</c:v>
                      </c:pt>
                      <c:pt idx="2660">
                        <c:v>-2.813305813997486</c:v>
                      </c:pt>
                      <c:pt idx="2661">
                        <c:v>-3.0398725844172718</c:v>
                      </c:pt>
                      <c:pt idx="2662">
                        <c:v>-2.9984963250346781</c:v>
                      </c:pt>
                      <c:pt idx="2663">
                        <c:v>-2.7938537470868061</c:v>
                      </c:pt>
                      <c:pt idx="2664">
                        <c:v>-2.6587472266369119</c:v>
                      </c:pt>
                      <c:pt idx="2665">
                        <c:v>-2.1560365518747471</c:v>
                      </c:pt>
                      <c:pt idx="2666">
                        <c:v>-1.8572862340037559</c:v>
                      </c:pt>
                      <c:pt idx="2667">
                        <c:v>-1.685927536352422</c:v>
                      </c:pt>
                      <c:pt idx="2668">
                        <c:v>-1.92282809601909</c:v>
                      </c:pt>
                      <c:pt idx="2669">
                        <c:v>-1.905358842736643</c:v>
                      </c:pt>
                      <c:pt idx="2670">
                        <c:v>-1.722000313935282</c:v>
                      </c:pt>
                      <c:pt idx="2671">
                        <c:v>-1.5764018854478901</c:v>
                      </c:pt>
                      <c:pt idx="2672">
                        <c:v>-1.736560478678689</c:v>
                      </c:pt>
                      <c:pt idx="2673">
                        <c:v>-1.948244935090214</c:v>
                      </c:pt>
                      <c:pt idx="2674">
                        <c:v>-2.0990035329571519</c:v>
                      </c:pt>
                      <c:pt idx="2675">
                        <c:v>-2.5913934583587568</c:v>
                      </c:pt>
                      <c:pt idx="2676">
                        <c:v>-3.0772012015980752</c:v>
                      </c:pt>
                      <c:pt idx="2677">
                        <c:v>-3.240946773830621</c:v>
                      </c:pt>
                      <c:pt idx="2678">
                        <c:v>-3.3082196694222632</c:v>
                      </c:pt>
                      <c:pt idx="2679">
                        <c:v>-3.613469389516347</c:v>
                      </c:pt>
                      <c:pt idx="2680">
                        <c:v>-3.7078430265597042</c:v>
                      </c:pt>
                      <c:pt idx="2681">
                        <c:v>-3.7562645544571058</c:v>
                      </c:pt>
                      <c:pt idx="2682">
                        <c:v>-3.6274058016274782</c:v>
                      </c:pt>
                      <c:pt idx="2683">
                        <c:v>-3.4771737386894088</c:v>
                      </c:pt>
                      <c:pt idx="2684">
                        <c:v>-3.338221708280023</c:v>
                      </c:pt>
                      <c:pt idx="2685">
                        <c:v>-3.270269820402572</c:v>
                      </c:pt>
                      <c:pt idx="2686">
                        <c:v>-3.294812562712762</c:v>
                      </c:pt>
                      <c:pt idx="2687">
                        <c:v>-3.1210365494897352</c:v>
                      </c:pt>
                      <c:pt idx="2688">
                        <c:v>-3.1815887629386919</c:v>
                      </c:pt>
                      <c:pt idx="2689">
                        <c:v>-3.0364718529482611</c:v>
                      </c:pt>
                      <c:pt idx="2690">
                        <c:v>-2.7549787083480348</c:v>
                      </c:pt>
                      <c:pt idx="2691">
                        <c:v>-2.4487831915123559</c:v>
                      </c:pt>
                      <c:pt idx="2692">
                        <c:v>-2.4268910682791098</c:v>
                      </c:pt>
                      <c:pt idx="2693">
                        <c:v>-2.3538131147922252</c:v>
                      </c:pt>
                      <c:pt idx="2694">
                        <c:v>-2.2740882346225302</c:v>
                      </c:pt>
                      <c:pt idx="2695">
                        <c:v>-1.960381651708339</c:v>
                      </c:pt>
                      <c:pt idx="2696">
                        <c:v>-1.836139671821382</c:v>
                      </c:pt>
                      <c:pt idx="2697">
                        <c:v>-1.899568124332784</c:v>
                      </c:pt>
                      <c:pt idx="2698">
                        <c:v>-1.891368652391938</c:v>
                      </c:pt>
                      <c:pt idx="2699">
                        <c:v>-1.9930178669138241</c:v>
                      </c:pt>
                      <c:pt idx="2700">
                        <c:v>-1.836959782904261</c:v>
                      </c:pt>
                      <c:pt idx="2701">
                        <c:v>-1.8186515733955491</c:v>
                      </c:pt>
                      <c:pt idx="2702">
                        <c:v>-1.7954908180325131</c:v>
                      </c:pt>
                      <c:pt idx="2703">
                        <c:v>-1.640364819548737</c:v>
                      </c:pt>
                      <c:pt idx="2704">
                        <c:v>-1.599944679410078</c:v>
                      </c:pt>
                      <c:pt idx="2705">
                        <c:v>-1.547827491748107</c:v>
                      </c:pt>
                      <c:pt idx="2706">
                        <c:v>-1.521402961200681</c:v>
                      </c:pt>
                      <c:pt idx="2707">
                        <c:v>-1.4403156874616521</c:v>
                      </c:pt>
                      <c:pt idx="2708">
                        <c:v>-1.357721863744253</c:v>
                      </c:pt>
                      <c:pt idx="2709">
                        <c:v>-1.4998749310175019</c:v>
                      </c:pt>
                      <c:pt idx="2710">
                        <c:v>-1.5447786460939179</c:v>
                      </c:pt>
                      <c:pt idx="2711">
                        <c:v>-1.426989578902925</c:v>
                      </c:pt>
                      <c:pt idx="2712">
                        <c:v>-1.2533813700449621</c:v>
                      </c:pt>
                      <c:pt idx="2713">
                        <c:v>-1.213457767645715</c:v>
                      </c:pt>
                      <c:pt idx="2714">
                        <c:v>-1.0529874015543039</c:v>
                      </c:pt>
                      <c:pt idx="2715">
                        <c:v>-1.014568758877473</c:v>
                      </c:pt>
                      <c:pt idx="2716">
                        <c:v>-1.080181938910856</c:v>
                      </c:pt>
                      <c:pt idx="2717">
                        <c:v>-0.90228303543411703</c:v>
                      </c:pt>
                      <c:pt idx="2718">
                        <c:v>-0.79734073908317993</c:v>
                      </c:pt>
                      <c:pt idx="2719">
                        <c:v>-1.0140509365400849</c:v>
                      </c:pt>
                      <c:pt idx="2720">
                        <c:v>-1.095181045750401</c:v>
                      </c:pt>
                      <c:pt idx="2721">
                        <c:v>-1.5060327905525679</c:v>
                      </c:pt>
                      <c:pt idx="2722">
                        <c:v>-1.717331138761554</c:v>
                      </c:pt>
                      <c:pt idx="2723">
                        <c:v>-1.5890946736598339</c:v>
                      </c:pt>
                      <c:pt idx="2724">
                        <c:v>-1.3987605796151401</c:v>
                      </c:pt>
                      <c:pt idx="2725">
                        <c:v>-1.25768615421138</c:v>
                      </c:pt>
                      <c:pt idx="2726">
                        <c:v>-1.2199747200988631</c:v>
                      </c:pt>
                      <c:pt idx="2727">
                        <c:v>-1.20977843595101</c:v>
                      </c:pt>
                      <c:pt idx="2728">
                        <c:v>-1.1331279694949361</c:v>
                      </c:pt>
                      <c:pt idx="2729">
                        <c:v>-0.99164102270446652</c:v>
                      </c:pt>
                      <c:pt idx="2730">
                        <c:v>-0.9239344603719446</c:v>
                      </c:pt>
                      <c:pt idx="2731">
                        <c:v>-1.002459114204318</c:v>
                      </c:pt>
                      <c:pt idx="2732">
                        <c:v>-1.085861483845074</c:v>
                      </c:pt>
                      <c:pt idx="2733">
                        <c:v>-0.95725131374057582</c:v>
                      </c:pt>
                      <c:pt idx="2734">
                        <c:v>-0.79327616922794453</c:v>
                      </c:pt>
                      <c:pt idx="2735">
                        <c:v>-0.63628089029397639</c:v>
                      </c:pt>
                      <c:pt idx="2736">
                        <c:v>-0.32500299887156731</c:v>
                      </c:pt>
                      <c:pt idx="2737">
                        <c:v>-0.25092956128877458</c:v>
                      </c:pt>
                      <c:pt idx="2738">
                        <c:v>-1.2519834389589379E-3</c:v>
                      </c:pt>
                      <c:pt idx="2739">
                        <c:v>-1.2153050764019169E-2</c:v>
                      </c:pt>
                      <c:pt idx="2740">
                        <c:v>0.1199548638299959</c:v>
                      </c:pt>
                      <c:pt idx="2741">
                        <c:v>0.3124183250042033</c:v>
                      </c:pt>
                      <c:pt idx="2742">
                        <c:v>0.28133340475393698</c:v>
                      </c:pt>
                      <c:pt idx="2743">
                        <c:v>8.4328945612037298E-2</c:v>
                      </c:pt>
                      <c:pt idx="2744">
                        <c:v>-0.16835452224764461</c:v>
                      </c:pt>
                      <c:pt idx="2745">
                        <c:v>-0.46108496512265279</c:v>
                      </c:pt>
                      <c:pt idx="2746">
                        <c:v>-0.58697913996882711</c:v>
                      </c:pt>
                      <c:pt idx="2747">
                        <c:v>-0.61782561056040552</c:v>
                      </c:pt>
                      <c:pt idx="2748">
                        <c:v>-0.45483580611238422</c:v>
                      </c:pt>
                      <c:pt idx="2749">
                        <c:v>-8.6892426299985212E-2</c:v>
                      </c:pt>
                      <c:pt idx="2750">
                        <c:v>0.35395129472587811</c:v>
                      </c:pt>
                      <c:pt idx="2751">
                        <c:v>0.49332097779538198</c:v>
                      </c:pt>
                      <c:pt idx="2752">
                        <c:v>0.56075780866803515</c:v>
                      </c:pt>
                      <c:pt idx="2753">
                        <c:v>0.29992950141629199</c:v>
                      </c:pt>
                      <c:pt idx="2754">
                        <c:v>0.18981820786793141</c:v>
                      </c:pt>
                      <c:pt idx="2755">
                        <c:v>0.12989140625964279</c:v>
                      </c:pt>
                      <c:pt idx="2756">
                        <c:v>0.34477140824168417</c:v>
                      </c:pt>
                      <c:pt idx="2757">
                        <c:v>0.68519093130431297</c:v>
                      </c:pt>
                      <c:pt idx="2758">
                        <c:v>0.79676038899010349</c:v>
                      </c:pt>
                      <c:pt idx="2759">
                        <c:v>0.56612034525092592</c:v>
                      </c:pt>
                      <c:pt idx="2760">
                        <c:v>0.62457408304636619</c:v>
                      </c:pt>
                      <c:pt idx="2761">
                        <c:v>0.77176376037335526</c:v>
                      </c:pt>
                      <c:pt idx="2762">
                        <c:v>0.99986633126134283</c:v>
                      </c:pt>
                      <c:pt idx="2763">
                        <c:v>1.315349519084857</c:v>
                      </c:pt>
                      <c:pt idx="2764">
                        <c:v>1.5335072744882861</c:v>
                      </c:pt>
                      <c:pt idx="2765">
                        <c:v>1.728848528839773</c:v>
                      </c:pt>
                      <c:pt idx="2766">
                        <c:v>1.8097924761206401</c:v>
                      </c:pt>
                      <c:pt idx="2767">
                        <c:v>1.777143316639852</c:v>
                      </c:pt>
                      <c:pt idx="2768">
                        <c:v>1.6308823542282149</c:v>
                      </c:pt>
                      <c:pt idx="2769">
                        <c:v>1.5327023419514001</c:v>
                      </c:pt>
                      <c:pt idx="2770">
                        <c:v>1.341229120059108</c:v>
                      </c:pt>
                      <c:pt idx="2771">
                        <c:v>1.330873497890193</c:v>
                      </c:pt>
                      <c:pt idx="2772">
                        <c:v>1.405092880243878</c:v>
                      </c:pt>
                      <c:pt idx="2773">
                        <c:v>1.481693712777262</c:v>
                      </c:pt>
                      <c:pt idx="2774">
                        <c:v>1.3835124279156841</c:v>
                      </c:pt>
                      <c:pt idx="2775">
                        <c:v>1.3449133743588919</c:v>
                      </c:pt>
                      <c:pt idx="2776">
                        <c:v>1.4165440662874871</c:v>
                      </c:pt>
                      <c:pt idx="2777">
                        <c:v>1.2380801174843961</c:v>
                      </c:pt>
                      <c:pt idx="2778">
                        <c:v>1.017756558121456</c:v>
                      </c:pt>
                      <c:pt idx="2779">
                        <c:v>1.1449904628226031</c:v>
                      </c:pt>
                      <c:pt idx="2780">
                        <c:v>1.1470118514884879</c:v>
                      </c:pt>
                      <c:pt idx="2781">
                        <c:v>0.65560694033246736</c:v>
                      </c:pt>
                      <c:pt idx="2782">
                        <c:v>0.52780540412142229</c:v>
                      </c:pt>
                      <c:pt idx="2783">
                        <c:v>0.59272846831606629</c:v>
                      </c:pt>
                      <c:pt idx="2784">
                        <c:v>0.36031916363192562</c:v>
                      </c:pt>
                      <c:pt idx="2785">
                        <c:v>0.14475442256196719</c:v>
                      </c:pt>
                      <c:pt idx="2786">
                        <c:v>0.19883244770154021</c:v>
                      </c:pt>
                      <c:pt idx="2787">
                        <c:v>0.3000865296124115</c:v>
                      </c:pt>
                      <c:pt idx="2788">
                        <c:v>0.42977126689299611</c:v>
                      </c:pt>
                      <c:pt idx="2789">
                        <c:v>0.614786347313098</c:v>
                      </c:pt>
                      <c:pt idx="2790">
                        <c:v>0.71259078959767574</c:v>
                      </c:pt>
                      <c:pt idx="2791">
                        <c:v>0.59855692912184955</c:v>
                      </c:pt>
                      <c:pt idx="2792">
                        <c:v>0.40851906079385519</c:v>
                      </c:pt>
                      <c:pt idx="2793">
                        <c:v>0.43143855429156192</c:v>
                      </c:pt>
                      <c:pt idx="2794">
                        <c:v>0.61626323373127456</c:v>
                      </c:pt>
                      <c:pt idx="2795">
                        <c:v>0.65857056157427862</c:v>
                      </c:pt>
                      <c:pt idx="2796">
                        <c:v>0.55238540655283996</c:v>
                      </c:pt>
                      <c:pt idx="2797">
                        <c:v>0.77152601653248076</c:v>
                      </c:pt>
                      <c:pt idx="2798">
                        <c:v>1.026766001423812</c:v>
                      </c:pt>
                      <c:pt idx="2799">
                        <c:v>1.22897411958713</c:v>
                      </c:pt>
                      <c:pt idx="2800">
                        <c:v>1.3370784949212671</c:v>
                      </c:pt>
                      <c:pt idx="2801">
                        <c:v>1.3620805748216791</c:v>
                      </c:pt>
                      <c:pt idx="2802">
                        <c:v>1.245355538736076</c:v>
                      </c:pt>
                      <c:pt idx="2803">
                        <c:v>0.95773056314514604</c:v>
                      </c:pt>
                      <c:pt idx="2804">
                        <c:v>0.81200516210838536</c:v>
                      </c:pt>
                      <c:pt idx="2805">
                        <c:v>0.60353415780044017</c:v>
                      </c:pt>
                      <c:pt idx="2806">
                        <c:v>0.40256392993012702</c:v>
                      </c:pt>
                      <c:pt idx="2807">
                        <c:v>0.16494852437308299</c:v>
                      </c:pt>
                      <c:pt idx="2808">
                        <c:v>0.1270159522135885</c:v>
                      </c:pt>
                      <c:pt idx="2809">
                        <c:v>0.18903045024925491</c:v>
                      </c:pt>
                      <c:pt idx="2810">
                        <c:v>0.24864330077367919</c:v>
                      </c:pt>
                      <c:pt idx="2811">
                        <c:v>0.1846552327838033</c:v>
                      </c:pt>
                      <c:pt idx="2812">
                        <c:v>0.30134542042480073</c:v>
                      </c:pt>
                      <c:pt idx="2813">
                        <c:v>0.47334638473097629</c:v>
                      </c:pt>
                      <c:pt idx="2814">
                        <c:v>0.67613470411114829</c:v>
                      </c:pt>
                      <c:pt idx="2815">
                        <c:v>0.78820624239311965</c:v>
                      </c:pt>
                      <c:pt idx="2816">
                        <c:v>0.72210612944429098</c:v>
                      </c:pt>
                      <c:pt idx="2817">
                        <c:v>0.58888638486988443</c:v>
                      </c:pt>
                      <c:pt idx="2818">
                        <c:v>0.67642725751082355</c:v>
                      </c:pt>
                      <c:pt idx="2819">
                        <c:v>0.85147307568795616</c:v>
                      </c:pt>
                      <c:pt idx="2820">
                        <c:v>0.75535989357206124</c:v>
                      </c:pt>
                      <c:pt idx="2821">
                        <c:v>0.64927853690212156</c:v>
                      </c:pt>
                      <c:pt idx="2822">
                        <c:v>0.45128335839682743</c:v>
                      </c:pt>
                      <c:pt idx="2823">
                        <c:v>0.38016508110280722</c:v>
                      </c:pt>
                      <c:pt idx="2824">
                        <c:v>6.1598228650807441E-2</c:v>
                      </c:pt>
                      <c:pt idx="2825">
                        <c:v>-0.16425278691210751</c:v>
                      </c:pt>
                      <c:pt idx="2826">
                        <c:v>-9.4321753335038686E-2</c:v>
                      </c:pt>
                      <c:pt idx="2827">
                        <c:v>-3.032468752916628E-2</c:v>
                      </c:pt>
                      <c:pt idx="2828">
                        <c:v>7.5863673815380575E-2</c:v>
                      </c:pt>
                      <c:pt idx="2829">
                        <c:v>-8.3740718156601654E-2</c:v>
                      </c:pt>
                      <c:pt idx="2830">
                        <c:v>-7.0714591676513755E-2</c:v>
                      </c:pt>
                      <c:pt idx="2831">
                        <c:v>-1.2899994258716709E-2</c:v>
                      </c:pt>
                      <c:pt idx="2832">
                        <c:v>0.21239258874036829</c:v>
                      </c:pt>
                      <c:pt idx="2833">
                        <c:v>0.11571847608972941</c:v>
                      </c:pt>
                      <c:pt idx="2834">
                        <c:v>8.7018477498827698E-2</c:v>
                      </c:pt>
                      <c:pt idx="2835">
                        <c:v>5.8614958848203252E-2</c:v>
                      </c:pt>
                      <c:pt idx="2836">
                        <c:v>0.1634919835537163</c:v>
                      </c:pt>
                      <c:pt idx="2837">
                        <c:v>5.2313728083365339E-2</c:v>
                      </c:pt>
                      <c:pt idx="2838">
                        <c:v>-0.31619109390912581</c:v>
                      </c:pt>
                      <c:pt idx="2839">
                        <c:v>-0.483963862544598</c:v>
                      </c:pt>
                      <c:pt idx="2840">
                        <c:v>-0.67314046178268205</c:v>
                      </c:pt>
                      <c:pt idx="2841">
                        <c:v>-0.71179816453150691</c:v>
                      </c:pt>
                      <c:pt idx="2842">
                        <c:v>-0.77213249632652392</c:v>
                      </c:pt>
                      <c:pt idx="2843">
                        <c:v>-0.81251657303989078</c:v>
                      </c:pt>
                      <c:pt idx="2844">
                        <c:v>-0.81192120256607436</c:v>
                      </c:pt>
                      <c:pt idx="2845">
                        <c:v>-0.74874213341676543</c:v>
                      </c:pt>
                      <c:pt idx="2846">
                        <c:v>-0.87109090907882369</c:v>
                      </c:pt>
                      <c:pt idx="2847">
                        <c:v>-1.207461386248865</c:v>
                      </c:pt>
                      <c:pt idx="2848">
                        <c:v>-1.707123472287694</c:v>
                      </c:pt>
                      <c:pt idx="2849">
                        <c:v>-1.9705960716383411</c:v>
                      </c:pt>
                      <c:pt idx="2850">
                        <c:v>-2.0438035122019218</c:v>
                      </c:pt>
                      <c:pt idx="2851">
                        <c:v>-2.1302741454513918</c:v>
                      </c:pt>
                      <c:pt idx="2852">
                        <c:v>-2.0085396708221772</c:v>
                      </c:pt>
                      <c:pt idx="2853">
                        <c:v>-1.8519017625946279</c:v>
                      </c:pt>
                      <c:pt idx="2854">
                        <c:v>-1.5878571836914861</c:v>
                      </c:pt>
                      <c:pt idx="2855">
                        <c:v>-1.731883361310677</c:v>
                      </c:pt>
                      <c:pt idx="2856">
                        <c:v>-2.0972798425520889</c:v>
                      </c:pt>
                      <c:pt idx="2857">
                        <c:v>-2.443700378369777</c:v>
                      </c:pt>
                      <c:pt idx="2858">
                        <c:v>-2.4612368583632001</c:v>
                      </c:pt>
                      <c:pt idx="2859">
                        <c:v>-2.434305933559088</c:v>
                      </c:pt>
                      <c:pt idx="2860">
                        <c:v>-2.4832389744202721</c:v>
                      </c:pt>
                      <c:pt idx="2861">
                        <c:v>-2.525689012541291</c:v>
                      </c:pt>
                      <c:pt idx="2862">
                        <c:v>-2.421123928140045</c:v>
                      </c:pt>
                      <c:pt idx="2863">
                        <c:v>-2.4477165804139269</c:v>
                      </c:pt>
                      <c:pt idx="2864">
                        <c:v>-0.1794820285825876</c:v>
                      </c:pt>
                      <c:pt idx="2865">
                        <c:v>-0.63472270424913224</c:v>
                      </c:pt>
                      <c:pt idx="2866">
                        <c:v>-0.62002004037672154</c:v>
                      </c:pt>
                      <c:pt idx="2867">
                        <c:v>-0.63509659284896047</c:v>
                      </c:pt>
                      <c:pt idx="2868">
                        <c:v>-0.72468875242975705</c:v>
                      </c:pt>
                      <c:pt idx="2869">
                        <c:v>-0.84485461267704742</c:v>
                      </c:pt>
                      <c:pt idx="2870">
                        <c:v>-0.90794111013400502</c:v>
                      </c:pt>
                      <c:pt idx="2871">
                        <c:v>-1.041998187800717</c:v>
                      </c:pt>
                      <c:pt idx="2872">
                        <c:v>-1.1073582003085281</c:v>
                      </c:pt>
                      <c:pt idx="2873">
                        <c:v>-1.263140806383017</c:v>
                      </c:pt>
                      <c:pt idx="2874">
                        <c:v>-1.345475039841217</c:v>
                      </c:pt>
                      <c:pt idx="2875">
                        <c:v>-1.4115663897338779</c:v>
                      </c:pt>
                      <c:pt idx="2876">
                        <c:v>-0.29841829449153789</c:v>
                      </c:pt>
                      <c:pt idx="2877">
                        <c:v>-1.603319283593909</c:v>
                      </c:pt>
                      <c:pt idx="2878">
                        <c:v>-1.0991217287867969</c:v>
                      </c:pt>
                      <c:pt idx="2879">
                        <c:v>-1.0687035319126641</c:v>
                      </c:pt>
                      <c:pt idx="2880">
                        <c:v>-2.4474660267058619</c:v>
                      </c:pt>
                      <c:pt idx="2881">
                        <c:v>-0.89123473054439906</c:v>
                      </c:pt>
                      <c:pt idx="2882">
                        <c:v>-0.91906221559479284</c:v>
                      </c:pt>
                      <c:pt idx="2883">
                        <c:v>-0.98945965212670184</c:v>
                      </c:pt>
                      <c:pt idx="2884">
                        <c:v>-1.006290072457741</c:v>
                      </c:pt>
                      <c:pt idx="2885">
                        <c:v>-2.4808812345720268</c:v>
                      </c:pt>
                      <c:pt idx="2886">
                        <c:v>-1.027313092975366</c:v>
                      </c:pt>
                      <c:pt idx="2887">
                        <c:v>-1.0015985126915969</c:v>
                      </c:pt>
                      <c:pt idx="2888">
                        <c:v>-2.0777498467721052</c:v>
                      </c:pt>
                      <c:pt idx="2889">
                        <c:v>-1.934852343005629</c:v>
                      </c:pt>
                      <c:pt idx="2890">
                        <c:v>-0.97818953040252188</c:v>
                      </c:pt>
                      <c:pt idx="2891">
                        <c:v>-1.1203885442757191</c:v>
                      </c:pt>
                      <c:pt idx="2892">
                        <c:v>-1.1679449680992311</c:v>
                      </c:pt>
                      <c:pt idx="2893">
                        <c:v>-1.786145002395253</c:v>
                      </c:pt>
                      <c:pt idx="2894">
                        <c:v>-1.482251416934433</c:v>
                      </c:pt>
                      <c:pt idx="2895">
                        <c:v>-1.604539778976775</c:v>
                      </c:pt>
                      <c:pt idx="2896">
                        <c:v>-1.702420036736991</c:v>
                      </c:pt>
                      <c:pt idx="2897">
                        <c:v>-1.6571454170552209</c:v>
                      </c:pt>
                      <c:pt idx="2898">
                        <c:v>-1.7677358623170689</c:v>
                      </c:pt>
                      <c:pt idx="2899">
                        <c:v>-1.7379252304328581</c:v>
                      </c:pt>
                      <c:pt idx="2900">
                        <c:v>-2.006296661853411</c:v>
                      </c:pt>
                      <c:pt idx="2901">
                        <c:v>-1.842226517595914</c:v>
                      </c:pt>
                      <c:pt idx="2902">
                        <c:v>-1.892073524342925</c:v>
                      </c:pt>
                      <c:pt idx="2903">
                        <c:v>-1.5404185631339331</c:v>
                      </c:pt>
                      <c:pt idx="2904">
                        <c:v>-2.0162227169776679</c:v>
                      </c:pt>
                      <c:pt idx="2905">
                        <c:v>-4.505011500614521</c:v>
                      </c:pt>
                      <c:pt idx="2906">
                        <c:v>-4.6757468860729752</c:v>
                      </c:pt>
                      <c:pt idx="2907">
                        <c:v>-3.6981231423149961</c:v>
                      </c:pt>
                      <c:pt idx="2908">
                        <c:v>-3.5722157337924378</c:v>
                      </c:pt>
                      <c:pt idx="2909">
                        <c:v>-2.4614222564211361</c:v>
                      </c:pt>
                      <c:pt idx="2910">
                        <c:v>-2.3441815069503149</c:v>
                      </c:pt>
                      <c:pt idx="2911">
                        <c:v>-2.2209789397293398</c:v>
                      </c:pt>
                      <c:pt idx="2912">
                        <c:v>-2.1425876198347589</c:v>
                      </c:pt>
                      <c:pt idx="2913">
                        <c:v>-2.7950199207371211</c:v>
                      </c:pt>
                      <c:pt idx="2914">
                        <c:v>-3.0493878408273551</c:v>
                      </c:pt>
                      <c:pt idx="2915">
                        <c:v>-2.9853337578901069</c:v>
                      </c:pt>
                      <c:pt idx="2916">
                        <c:v>-3.0869796415988162</c:v>
                      </c:pt>
                      <c:pt idx="2917">
                        <c:v>-3.1761299401268732</c:v>
                      </c:pt>
                      <c:pt idx="2918">
                        <c:v>-3.4679618600815592</c:v>
                      </c:pt>
                      <c:pt idx="2919">
                        <c:v>-3.7865219527210661</c:v>
                      </c:pt>
                      <c:pt idx="2920">
                        <c:v>-3.8065288126957451</c:v>
                      </c:pt>
                      <c:pt idx="2921">
                        <c:v>-3.74187948215262</c:v>
                      </c:pt>
                      <c:pt idx="2922">
                        <c:v>-3.559891555794422</c:v>
                      </c:pt>
                      <c:pt idx="2923">
                        <c:v>-3.4212401674913879</c:v>
                      </c:pt>
                      <c:pt idx="2924">
                        <c:v>-3.4783712806434859</c:v>
                      </c:pt>
                      <c:pt idx="2925">
                        <c:v>-3.436591185539783</c:v>
                      </c:pt>
                      <c:pt idx="2926">
                        <c:v>-3.4921803820082049</c:v>
                      </c:pt>
                      <c:pt idx="2927">
                        <c:v>-3.538895029861719</c:v>
                      </c:pt>
                      <c:pt idx="2928">
                        <c:v>-3.5635270812712578</c:v>
                      </c:pt>
                      <c:pt idx="2929">
                        <c:v>-3.6349162810911508</c:v>
                      </c:pt>
                      <c:pt idx="2930">
                        <c:v>-3.645777650872609</c:v>
                      </c:pt>
                      <c:pt idx="2931">
                        <c:v>-3.8345763306826979</c:v>
                      </c:pt>
                      <c:pt idx="2932">
                        <c:v>-4.1289897183333304</c:v>
                      </c:pt>
                      <c:pt idx="2933">
                        <c:v>-4.3092420803807201</c:v>
                      </c:pt>
                      <c:pt idx="2934">
                        <c:v>-4.4821589709347949</c:v>
                      </c:pt>
                      <c:pt idx="2935">
                        <c:v>-4.527855040249003</c:v>
                      </c:pt>
                      <c:pt idx="2936">
                        <c:v>-4.4385095173093756</c:v>
                      </c:pt>
                      <c:pt idx="2937">
                        <c:v>-4.4042974158817643</c:v>
                      </c:pt>
                      <c:pt idx="2938">
                        <c:v>-4.4135951511393587</c:v>
                      </c:pt>
                      <c:pt idx="2939">
                        <c:v>-4.1041083660422917</c:v>
                      </c:pt>
                      <c:pt idx="2940">
                        <c:v>-3.6905654080471062</c:v>
                      </c:pt>
                      <c:pt idx="2941">
                        <c:v>-3.6376277418148919</c:v>
                      </c:pt>
                      <c:pt idx="2942">
                        <c:v>-3.689104427846861</c:v>
                      </c:pt>
                      <c:pt idx="2943">
                        <c:v>-3.7424381689813142</c:v>
                      </c:pt>
                      <c:pt idx="2944">
                        <c:v>-3.7244049790045368</c:v>
                      </c:pt>
                      <c:pt idx="2945">
                        <c:v>-3.8671370480914078</c:v>
                      </c:pt>
                      <c:pt idx="2946">
                        <c:v>-3.9817470783971318</c:v>
                      </c:pt>
                      <c:pt idx="2947">
                        <c:v>-4.1512964369055032</c:v>
                      </c:pt>
                      <c:pt idx="2948">
                        <c:v>-4.2925113736416396</c:v>
                      </c:pt>
                      <c:pt idx="2949">
                        <c:v>-4.2657685628012816</c:v>
                      </c:pt>
                      <c:pt idx="2950">
                        <c:v>-4.0993832548998599</c:v>
                      </c:pt>
                      <c:pt idx="2951">
                        <c:v>-3.594888489982742</c:v>
                      </c:pt>
                      <c:pt idx="2952">
                        <c:v>-3.1040691897532788</c:v>
                      </c:pt>
                      <c:pt idx="2953">
                        <c:v>-2.723951716099863</c:v>
                      </c:pt>
                      <c:pt idx="2954">
                        <c:v>-2.2717370929010938</c:v>
                      </c:pt>
                      <c:pt idx="2955">
                        <c:v>-1.8237414274009189</c:v>
                      </c:pt>
                      <c:pt idx="2956">
                        <c:v>-1.436973768530236</c:v>
                      </c:pt>
                      <c:pt idx="2957">
                        <c:v>-1.490904000763865</c:v>
                      </c:pt>
                      <c:pt idx="2958">
                        <c:v>-1.6062202679148889</c:v>
                      </c:pt>
                      <c:pt idx="2959">
                        <c:v>-1.788148420482097</c:v>
                      </c:pt>
                      <c:pt idx="2960">
                        <c:v>-1.900519374079888</c:v>
                      </c:pt>
                      <c:pt idx="2961">
                        <c:v>-1.7711161872498631</c:v>
                      </c:pt>
                      <c:pt idx="2962">
                        <c:v>-1.715924217192571</c:v>
                      </c:pt>
                      <c:pt idx="2963">
                        <c:v>-1.8332358186757181</c:v>
                      </c:pt>
                      <c:pt idx="2964">
                        <c:v>-1.9700105027248289</c:v>
                      </c:pt>
                      <c:pt idx="2965">
                        <c:v>-1.725188781810294</c:v>
                      </c:pt>
                      <c:pt idx="2966">
                        <c:v>-1.8709507778251859</c:v>
                      </c:pt>
                      <c:pt idx="2967">
                        <c:v>-1.975207198246302</c:v>
                      </c:pt>
                      <c:pt idx="2968">
                        <c:v>-1.904262538138626</c:v>
                      </c:pt>
                      <c:pt idx="2969">
                        <c:v>-1.800192935579513</c:v>
                      </c:pt>
                      <c:pt idx="2970">
                        <c:v>-1.7278009702076</c:v>
                      </c:pt>
                      <c:pt idx="2971">
                        <c:v>-1.6081548084490831</c:v>
                      </c:pt>
                      <c:pt idx="2972">
                        <c:v>-1.690998299008224</c:v>
                      </c:pt>
                      <c:pt idx="2973">
                        <c:v>-2.0090858742912872</c:v>
                      </c:pt>
                      <c:pt idx="2974">
                        <c:v>-2.4471419972216091</c:v>
                      </c:pt>
                      <c:pt idx="2975">
                        <c:v>-2.5286019159680349</c:v>
                      </c:pt>
                      <c:pt idx="2976">
                        <c:v>-2.7476716489596709</c:v>
                      </c:pt>
                      <c:pt idx="2977">
                        <c:v>-2.8003513796163779</c:v>
                      </c:pt>
                      <c:pt idx="2978">
                        <c:v>-2.6545291507700739</c:v>
                      </c:pt>
                      <c:pt idx="2979">
                        <c:v>-2.4296602292228031</c:v>
                      </c:pt>
                      <c:pt idx="2980">
                        <c:v>-2.4783944806458371</c:v>
                      </c:pt>
                      <c:pt idx="2981">
                        <c:v>-2.3759872368201091</c:v>
                      </c:pt>
                      <c:pt idx="2982">
                        <c:v>-2.316050985347812</c:v>
                      </c:pt>
                      <c:pt idx="2983">
                        <c:v>-2.141243610278905</c:v>
                      </c:pt>
                      <c:pt idx="2984">
                        <c:v>-2.0731463594510262</c:v>
                      </c:pt>
                      <c:pt idx="2985">
                        <c:v>-2.0851121633859528</c:v>
                      </c:pt>
                      <c:pt idx="2986">
                        <c:v>-2.1792741365050499</c:v>
                      </c:pt>
                      <c:pt idx="2987">
                        <c:v>-2.422122010735019</c:v>
                      </c:pt>
                      <c:pt idx="2988">
                        <c:v>-2.550786974410137</c:v>
                      </c:pt>
                      <c:pt idx="2989">
                        <c:v>-2.4695154190554778</c:v>
                      </c:pt>
                      <c:pt idx="2990">
                        <c:v>-2.4961248950864752</c:v>
                      </c:pt>
                      <c:pt idx="2991">
                        <c:v>-2.169092208102287</c:v>
                      </c:pt>
                      <c:pt idx="2992">
                        <c:v>-1.780007680416875</c:v>
                      </c:pt>
                      <c:pt idx="2993">
                        <c:v>-1.6048906338410771</c:v>
                      </c:pt>
                      <c:pt idx="2994">
                        <c:v>-1.4587932922835221</c:v>
                      </c:pt>
                      <c:pt idx="2995">
                        <c:v>-1.4731210552910019</c:v>
                      </c:pt>
                      <c:pt idx="2996">
                        <c:v>-1.6622008497148739</c:v>
                      </c:pt>
                      <c:pt idx="2997">
                        <c:v>-1.639240490969381</c:v>
                      </c:pt>
                      <c:pt idx="2998">
                        <c:v>-1.568473432219863</c:v>
                      </c:pt>
                      <c:pt idx="2999">
                        <c:v>-1.398348578061724</c:v>
                      </c:pt>
                      <c:pt idx="3000">
                        <c:v>-1.077528738797628</c:v>
                      </c:pt>
                      <c:pt idx="3001">
                        <c:v>-0.79014918089240915</c:v>
                      </c:pt>
                      <c:pt idx="3002">
                        <c:v>-0.51022539157856517</c:v>
                      </c:pt>
                      <c:pt idx="3003">
                        <c:v>-0.12901729926614719</c:v>
                      </c:pt>
                      <c:pt idx="3004">
                        <c:v>6.2062416430487301E-2</c:v>
                      </c:pt>
                      <c:pt idx="3005">
                        <c:v>-1.194416108370816E-2</c:v>
                      </c:pt>
                      <c:pt idx="3006">
                        <c:v>-0.2584498591901731</c:v>
                      </c:pt>
                      <c:pt idx="3007">
                        <c:v>-0.47360980244889372</c:v>
                      </c:pt>
                      <c:pt idx="3008">
                        <c:v>-0.67714613457333328</c:v>
                      </c:pt>
                      <c:pt idx="3009">
                        <c:v>-0.77270313747923958</c:v>
                      </c:pt>
                      <c:pt idx="3010">
                        <c:v>-0.67039487876094905</c:v>
                      </c:pt>
                      <c:pt idx="3011">
                        <c:v>-0.76026095018460249</c:v>
                      </c:pt>
                      <c:pt idx="3012">
                        <c:v>-0.43350307031936891</c:v>
                      </c:pt>
                      <c:pt idx="3013">
                        <c:v>-0.99048652090401279</c:v>
                      </c:pt>
                      <c:pt idx="3014">
                        <c:v>-0.2109010503977593</c:v>
                      </c:pt>
                      <c:pt idx="3015">
                        <c:v>-1.6104112130253989</c:v>
                      </c:pt>
                      <c:pt idx="3016">
                        <c:v>-1.883556672467025</c:v>
                      </c:pt>
                      <c:pt idx="3017">
                        <c:v>-2.374999007561287</c:v>
                      </c:pt>
                      <c:pt idx="3018">
                        <c:v>-2.458289583963412</c:v>
                      </c:pt>
                      <c:pt idx="3019">
                        <c:v>-2.536066087379675</c:v>
                      </c:pt>
                      <c:pt idx="3020">
                        <c:v>-2.3817472698748068</c:v>
                      </c:pt>
                      <c:pt idx="3021">
                        <c:v>0.65603658596084435</c:v>
                      </c:pt>
                      <c:pt idx="3022">
                        <c:v>1.0536946440924211</c:v>
                      </c:pt>
                      <c:pt idx="3023">
                        <c:v>1.4176014678998601</c:v>
                      </c:pt>
                      <c:pt idx="3024">
                        <c:v>1.6793638309764249</c:v>
                      </c:pt>
                      <c:pt idx="3025">
                        <c:v>1.831457889383445</c:v>
                      </c:pt>
                      <c:pt idx="3026">
                        <c:v>1.818123510763878</c:v>
                      </c:pt>
                      <c:pt idx="3027">
                        <c:v>1.4873909426317029</c:v>
                      </c:pt>
                      <c:pt idx="3028">
                        <c:v>1.172663468273011</c:v>
                      </c:pt>
                      <c:pt idx="3029">
                        <c:v>0.88037058830458315</c:v>
                      </c:pt>
                      <c:pt idx="3030">
                        <c:v>0.77203524612572383</c:v>
                      </c:pt>
                      <c:pt idx="3031">
                        <c:v>1.0153205692302061</c:v>
                      </c:pt>
                      <c:pt idx="3032">
                        <c:v>1.235155869789947</c:v>
                      </c:pt>
                      <c:pt idx="3033">
                        <c:v>1.434406094808653</c:v>
                      </c:pt>
                      <c:pt idx="3034">
                        <c:v>1.4670843476224491</c:v>
                      </c:pt>
                      <c:pt idx="3035">
                        <c:v>1.328759227571328</c:v>
                      </c:pt>
                      <c:pt idx="3036">
                        <c:v>1.33441938669085</c:v>
                      </c:pt>
                      <c:pt idx="3037">
                        <c:v>1.1415597754649249</c:v>
                      </c:pt>
                      <c:pt idx="3038">
                        <c:v>0.96864153592150481</c:v>
                      </c:pt>
                      <c:pt idx="3039">
                        <c:v>0.86441236458342063</c:v>
                      </c:pt>
                      <c:pt idx="3040">
                        <c:v>0.99292640352633976</c:v>
                      </c:pt>
                      <c:pt idx="3041">
                        <c:v>0.86077413161468608</c:v>
                      </c:pt>
                      <c:pt idx="3042">
                        <c:v>0.64870237365632077</c:v>
                      </c:pt>
                      <c:pt idx="3043">
                        <c:v>0.42388446271168301</c:v>
                      </c:pt>
                      <c:pt idx="3044">
                        <c:v>8.1451831555664836E-2</c:v>
                      </c:pt>
                      <c:pt idx="3045">
                        <c:v>-0.22853211991399669</c:v>
                      </c:pt>
                      <c:pt idx="3046">
                        <c:v>-0.39958047328446161</c:v>
                      </c:pt>
                      <c:pt idx="3047">
                        <c:v>-0.58832492858217778</c:v>
                      </c:pt>
                      <c:pt idx="3048">
                        <c:v>-0.71211940725446798</c:v>
                      </c:pt>
                      <c:pt idx="3049">
                        <c:v>-0.37973968410826009</c:v>
                      </c:pt>
                      <c:pt idx="3050">
                        <c:v>0.3677257795580966</c:v>
                      </c:pt>
                      <c:pt idx="3051">
                        <c:v>0.91587505068770847</c:v>
                      </c:pt>
                      <c:pt idx="3052">
                        <c:v>1.3496011755815951</c:v>
                      </c:pt>
                      <c:pt idx="3053">
                        <c:v>1.330153552008847</c:v>
                      </c:pt>
                      <c:pt idx="3054">
                        <c:v>1.4928179307717131</c:v>
                      </c:pt>
                      <c:pt idx="3055">
                        <c:v>1.592004340837089</c:v>
                      </c:pt>
                      <c:pt idx="3056">
                        <c:v>1.443380475373464</c:v>
                      </c:pt>
                      <c:pt idx="3057">
                        <c:v>1.1348771520753349</c:v>
                      </c:pt>
                      <c:pt idx="3058">
                        <c:v>0.88382289770553957</c:v>
                      </c:pt>
                      <c:pt idx="3059">
                        <c:v>0.81169657920565041</c:v>
                      </c:pt>
                      <c:pt idx="3060">
                        <c:v>0.72117243008714582</c:v>
                      </c:pt>
                      <c:pt idx="3061">
                        <c:v>0.57332880573297551</c:v>
                      </c:pt>
                      <c:pt idx="3062">
                        <c:v>0.67201063701410013</c:v>
                      </c:pt>
                      <c:pt idx="3063">
                        <c:v>0.5991445070913296</c:v>
                      </c:pt>
                      <c:pt idx="3064">
                        <c:v>0.59963309310905555</c:v>
                      </c:pt>
                      <c:pt idx="3065">
                        <c:v>0.55871345001576267</c:v>
                      </c:pt>
                      <c:pt idx="3066">
                        <c:v>0.57414329961860811</c:v>
                      </c:pt>
                      <c:pt idx="3067">
                        <c:v>0.51977480624131767</c:v>
                      </c:pt>
                      <c:pt idx="3068">
                        <c:v>0.49960752241950029</c:v>
                      </c:pt>
                      <c:pt idx="3069">
                        <c:v>0.38291364812432388</c:v>
                      </c:pt>
                      <c:pt idx="3070">
                        <c:v>0.43352995324859278</c:v>
                      </c:pt>
                      <c:pt idx="3071">
                        <c:v>0.79538944170147097</c:v>
                      </c:pt>
                      <c:pt idx="3072">
                        <c:v>1.189491335324478</c:v>
                      </c:pt>
                      <c:pt idx="3073">
                        <c:v>1.5263611304247049</c:v>
                      </c:pt>
                      <c:pt idx="3074">
                        <c:v>1.681354990766164</c:v>
                      </c:pt>
                      <c:pt idx="3075">
                        <c:v>1.728591928230371</c:v>
                      </c:pt>
                      <c:pt idx="3076">
                        <c:v>1.7682987035529609</c:v>
                      </c:pt>
                      <c:pt idx="3077">
                        <c:v>1.417682520620539</c:v>
                      </c:pt>
                      <c:pt idx="3078">
                        <c:v>1.166260013947237</c:v>
                      </c:pt>
                      <c:pt idx="3079">
                        <c:v>0.79107174166142347</c:v>
                      </c:pt>
                      <c:pt idx="3080">
                        <c:v>0.26880207181172278</c:v>
                      </c:pt>
                      <c:pt idx="3081">
                        <c:v>-0.27857337871744542</c:v>
                      </c:pt>
                      <c:pt idx="3082">
                        <c:v>-0.48450901358196308</c:v>
                      </c:pt>
                      <c:pt idx="3083">
                        <c:v>-0.24416835457959449</c:v>
                      </c:pt>
                      <c:pt idx="3084">
                        <c:v>7.9036924752133739E-2</c:v>
                      </c:pt>
                      <c:pt idx="3085">
                        <c:v>0.28728054657999641</c:v>
                      </c:pt>
                      <c:pt idx="3086">
                        <c:v>0.42688625255679702</c:v>
                      </c:pt>
                      <c:pt idx="3087">
                        <c:v>0.39092928232024338</c:v>
                      </c:pt>
                      <c:pt idx="3088">
                        <c:v>0.3466691802414667</c:v>
                      </c:pt>
                      <c:pt idx="3089">
                        <c:v>0.27544433298374049</c:v>
                      </c:pt>
                      <c:pt idx="3090">
                        <c:v>0.33045146171340872</c:v>
                      </c:pt>
                      <c:pt idx="3091">
                        <c:v>0.49833403457946007</c:v>
                      </c:pt>
                      <c:pt idx="3092">
                        <c:v>0.85873334340945051</c:v>
                      </c:pt>
                      <c:pt idx="3093">
                        <c:v>0.96260729624251273</c:v>
                      </c:pt>
                      <c:pt idx="3094">
                        <c:v>0.83171660574178685</c:v>
                      </c:pt>
                      <c:pt idx="3095">
                        <c:v>0.86384970472241951</c:v>
                      </c:pt>
                      <c:pt idx="3096">
                        <c:v>0.95280137049650337</c:v>
                      </c:pt>
                      <c:pt idx="3097">
                        <c:v>0.78836259256708652</c:v>
                      </c:pt>
                      <c:pt idx="3098">
                        <c:v>0.77670925303125782</c:v>
                      </c:pt>
                      <c:pt idx="3099">
                        <c:v>0.87532291645847848</c:v>
                      </c:pt>
                      <c:pt idx="3100">
                        <c:v>0.84511816986654809</c:v>
                      </c:pt>
                      <c:pt idx="3101">
                        <c:v>0.80154053508780487</c:v>
                      </c:pt>
                      <c:pt idx="3102">
                        <c:v>1.0171036476859621</c:v>
                      </c:pt>
                      <c:pt idx="3103">
                        <c:v>1.3298283915498399</c:v>
                      </c:pt>
                      <c:pt idx="3104">
                        <c:v>1.611490620830538</c:v>
                      </c:pt>
                      <c:pt idx="3105">
                        <c:v>1.706767934538397</c:v>
                      </c:pt>
                      <c:pt idx="3106">
                        <c:v>1.4774024475088221</c:v>
                      </c:pt>
                      <c:pt idx="3107">
                        <c:v>1.287768830335567</c:v>
                      </c:pt>
                      <c:pt idx="3108">
                        <c:v>1.276551097393938</c:v>
                      </c:pt>
                      <c:pt idx="3109">
                        <c:v>1.3871272861973361</c:v>
                      </c:pt>
                      <c:pt idx="3110">
                        <c:v>1.4206604409097441</c:v>
                      </c:pt>
                      <c:pt idx="3111">
                        <c:v>1.479334419299839</c:v>
                      </c:pt>
                      <c:pt idx="3112">
                        <c:v>1.4416359853672549</c:v>
                      </c:pt>
                      <c:pt idx="3113">
                        <c:v>1.3917850142249171</c:v>
                      </c:pt>
                      <c:pt idx="3114">
                        <c:v>1.4838044327253299</c:v>
                      </c:pt>
                      <c:pt idx="3115">
                        <c:v>1.6917260866318879</c:v>
                      </c:pt>
                      <c:pt idx="3116">
                        <c:v>1.7564857237743241</c:v>
                      </c:pt>
                      <c:pt idx="3117">
                        <c:v>1.992725606641099</c:v>
                      </c:pt>
                      <c:pt idx="3118">
                        <c:v>2.0925019974613019</c:v>
                      </c:pt>
                      <c:pt idx="3119">
                        <c:v>2.2081841326932081</c:v>
                      </c:pt>
                      <c:pt idx="3120">
                        <c:v>2.4875936068254831</c:v>
                      </c:pt>
                      <c:pt idx="3121">
                        <c:v>2.796796634542059</c:v>
                      </c:pt>
                      <c:pt idx="3122">
                        <c:v>2.816186752284453</c:v>
                      </c:pt>
                      <c:pt idx="3123">
                        <c:v>2.4303656548641461</c:v>
                      </c:pt>
                      <c:pt idx="3124">
                        <c:v>2.153103979848257</c:v>
                      </c:pt>
                      <c:pt idx="3125">
                        <c:v>2.026759951866858</c:v>
                      </c:pt>
                      <c:pt idx="3126">
                        <c:v>2.2298360756687141</c:v>
                      </c:pt>
                      <c:pt idx="3127">
                        <c:v>2.601095092428809</c:v>
                      </c:pt>
                      <c:pt idx="3128">
                        <c:v>3.0007089138912861</c:v>
                      </c:pt>
                      <c:pt idx="3129">
                        <c:v>3.4796485446558512</c:v>
                      </c:pt>
                      <c:pt idx="3130">
                        <c:v>3.6931063798564572</c:v>
                      </c:pt>
                      <c:pt idx="3131">
                        <c:v>3.782838228483314</c:v>
                      </c:pt>
                      <c:pt idx="3132">
                        <c:v>3.7522441235659691</c:v>
                      </c:pt>
                      <c:pt idx="3133">
                        <c:v>3.5678153844250531</c:v>
                      </c:pt>
                      <c:pt idx="3134">
                        <c:v>3.6356236324901929</c:v>
                      </c:pt>
                      <c:pt idx="3135">
                        <c:v>3.7183188892708992</c:v>
                      </c:pt>
                      <c:pt idx="3136">
                        <c:v>3.8741823231735451</c:v>
                      </c:pt>
                      <c:pt idx="3137">
                        <c:v>3.90341479136936</c:v>
                      </c:pt>
                      <c:pt idx="3138">
                        <c:v>3.75970004946935</c:v>
                      </c:pt>
                      <c:pt idx="3139">
                        <c:v>3.4757274950506192</c:v>
                      </c:pt>
                      <c:pt idx="3140">
                        <c:v>2.931341919358871</c:v>
                      </c:pt>
                      <c:pt idx="3141">
                        <c:v>2.534793742958108</c:v>
                      </c:pt>
                      <c:pt idx="3142">
                        <c:v>2.988752733363079</c:v>
                      </c:pt>
                      <c:pt idx="3143">
                        <c:v>2.8653527246712458</c:v>
                      </c:pt>
                      <c:pt idx="3144">
                        <c:v>2.9156013626593982</c:v>
                      </c:pt>
                      <c:pt idx="3145">
                        <c:v>2.924765793377492</c:v>
                      </c:pt>
                      <c:pt idx="3146">
                        <c:v>2.920790478389252</c:v>
                      </c:pt>
                      <c:pt idx="3147">
                        <c:v>3.026541349474742</c:v>
                      </c:pt>
                      <c:pt idx="3148">
                        <c:v>3.2759079938401712</c:v>
                      </c:pt>
                      <c:pt idx="3149">
                        <c:v>3.3560847670645422</c:v>
                      </c:pt>
                      <c:pt idx="3150">
                        <c:v>3.3993820090437672</c:v>
                      </c:pt>
                      <c:pt idx="3151">
                        <c:v>3.6471306787340581</c:v>
                      </c:pt>
                      <c:pt idx="3152">
                        <c:v>3.9668839885501188</c:v>
                      </c:pt>
                      <c:pt idx="3153">
                        <c:v>4.2883927669306354</c:v>
                      </c:pt>
                      <c:pt idx="3154">
                        <c:v>4.7486323192866946</c:v>
                      </c:pt>
                      <c:pt idx="3155">
                        <c:v>5.3181234282190886</c:v>
                      </c:pt>
                      <c:pt idx="3156">
                        <c:v>5.3953425568429196</c:v>
                      </c:pt>
                      <c:pt idx="3157">
                        <c:v>5.2883360092371516</c:v>
                      </c:pt>
                      <c:pt idx="3158">
                        <c:v>5.2968546404567398</c:v>
                      </c:pt>
                      <c:pt idx="3159">
                        <c:v>5.0876535400149248</c:v>
                      </c:pt>
                      <c:pt idx="3160">
                        <c:v>4.8470628778660867</c:v>
                      </c:pt>
                      <c:pt idx="3161">
                        <c:v>4.4679044500658716</c:v>
                      </c:pt>
                      <c:pt idx="3162">
                        <c:v>4.1079190289849743</c:v>
                      </c:pt>
                      <c:pt idx="3163">
                        <c:v>3.974990915857251</c:v>
                      </c:pt>
                      <c:pt idx="3164">
                        <c:v>4.0540324106513639</c:v>
                      </c:pt>
                      <c:pt idx="3165">
                        <c:v>4.0896106068591394</c:v>
                      </c:pt>
                      <c:pt idx="3166">
                        <c:v>4.0558754791023244</c:v>
                      </c:pt>
                      <c:pt idx="3167">
                        <c:v>4.107692305737177</c:v>
                      </c:pt>
                      <c:pt idx="3168">
                        <c:v>4.0383769448855418</c:v>
                      </c:pt>
                      <c:pt idx="3169">
                        <c:v>3.993988440718816</c:v>
                      </c:pt>
                      <c:pt idx="3170">
                        <c:v>3.8514150223406292</c:v>
                      </c:pt>
                      <c:pt idx="3171">
                        <c:v>3.6988080987309422</c:v>
                      </c:pt>
                      <c:pt idx="3172">
                        <c:v>3.5577581392761228</c:v>
                      </c:pt>
                      <c:pt idx="3173">
                        <c:v>3.3701609717580849</c:v>
                      </c:pt>
                      <c:pt idx="3174">
                        <c:v>3.0987367933077841</c:v>
                      </c:pt>
                      <c:pt idx="3175">
                        <c:v>2.8291602233337039</c:v>
                      </c:pt>
                      <c:pt idx="3176">
                        <c:v>2.7366313157972439</c:v>
                      </c:pt>
                      <c:pt idx="3177">
                        <c:v>2.4804978875486539</c:v>
                      </c:pt>
                      <c:pt idx="3178">
                        <c:v>2.2985959321372209</c:v>
                      </c:pt>
                      <c:pt idx="3179">
                        <c:v>2.2585014816683748</c:v>
                      </c:pt>
                      <c:pt idx="3180">
                        <c:v>2.5519334153422131</c:v>
                      </c:pt>
                      <c:pt idx="3181">
                        <c:v>2.8973734613768531</c:v>
                      </c:pt>
                      <c:pt idx="3182">
                        <c:v>2.8745763571250902</c:v>
                      </c:pt>
                      <c:pt idx="3183">
                        <c:v>2.6566020544503322</c:v>
                      </c:pt>
                      <c:pt idx="3184">
                        <c:v>2.5033583835438948</c:v>
                      </c:pt>
                      <c:pt idx="3185">
                        <c:v>2.2686182843090852</c:v>
                      </c:pt>
                      <c:pt idx="3186">
                        <c:v>1.976834613161941</c:v>
                      </c:pt>
                      <c:pt idx="3187">
                        <c:v>1.5759458828970421</c:v>
                      </c:pt>
                      <c:pt idx="3188">
                        <c:v>0.86427146521652742</c:v>
                      </c:pt>
                      <c:pt idx="3189">
                        <c:v>0.23979579806299431</c:v>
                      </c:pt>
                      <c:pt idx="3190">
                        <c:v>-1.235247278589883E-2</c:v>
                      </c:pt>
                      <c:pt idx="3191">
                        <c:v>-6.8351418851802501E-2</c:v>
                      </c:pt>
                      <c:pt idx="3192">
                        <c:v>-0.21981362211792521</c:v>
                      </c:pt>
                      <c:pt idx="3193">
                        <c:v>-0.105437391990157</c:v>
                      </c:pt>
                      <c:pt idx="3194">
                        <c:v>1.838844186904846E-2</c:v>
                      </c:pt>
                      <c:pt idx="3195">
                        <c:v>4.5322735929965129E-2</c:v>
                      </c:pt>
                      <c:pt idx="3196">
                        <c:v>2.8104054003647551E-2</c:v>
                      </c:pt>
                      <c:pt idx="3197">
                        <c:v>1.423978528125083E-2</c:v>
                      </c:pt>
                      <c:pt idx="3198">
                        <c:v>-0.1309191651126981</c:v>
                      </c:pt>
                      <c:pt idx="3199">
                        <c:v>-0.31509850205737922</c:v>
                      </c:pt>
                      <c:pt idx="3200">
                        <c:v>-0.50954943613408665</c:v>
                      </c:pt>
                      <c:pt idx="3201">
                        <c:v>-0.51842174002504815</c:v>
                      </c:pt>
                      <c:pt idx="3202">
                        <c:v>-0.46988020553295101</c:v>
                      </c:pt>
                      <c:pt idx="3203">
                        <c:v>-0.53427854784238937</c:v>
                      </c:pt>
                      <c:pt idx="3204">
                        <c:v>-0.70870588776533572</c:v>
                      </c:pt>
                      <c:pt idx="3205">
                        <c:v>-0.90989028361923419</c:v>
                      </c:pt>
                      <c:pt idx="3206">
                        <c:v>-1.0050901797945311</c:v>
                      </c:pt>
                      <c:pt idx="3207">
                        <c:v>-0.63713544631566532</c:v>
                      </c:pt>
                      <c:pt idx="3208">
                        <c:v>-0.19434611845504729</c:v>
                      </c:pt>
                      <c:pt idx="3209">
                        <c:v>0.14512448007172099</c:v>
                      </c:pt>
                      <c:pt idx="3210">
                        <c:v>0.38589615325525889</c:v>
                      </c:pt>
                      <c:pt idx="3211">
                        <c:v>0.63690375138121469</c:v>
                      </c:pt>
                      <c:pt idx="3212">
                        <c:v>0.83851081117203308</c:v>
                      </c:pt>
                      <c:pt idx="3213">
                        <c:v>0.78108235682510507</c:v>
                      </c:pt>
                      <c:pt idx="3214">
                        <c:v>0.7328704609770379</c:v>
                      </c:pt>
                      <c:pt idx="3215">
                        <c:v>0.52017084838179617</c:v>
                      </c:pt>
                      <c:pt idx="3216">
                        <c:v>0.14792145436051651</c:v>
                      </c:pt>
                      <c:pt idx="3217">
                        <c:v>-0.1852334727546166</c:v>
                      </c:pt>
                      <c:pt idx="3218">
                        <c:v>-0.47671920728811462</c:v>
                      </c:pt>
                      <c:pt idx="3219">
                        <c:v>-0.94905444541478334</c:v>
                      </c:pt>
                      <c:pt idx="3220">
                        <c:v>-1.231655668023669</c:v>
                      </c:pt>
                      <c:pt idx="3221">
                        <c:v>-1.330133355642064</c:v>
                      </c:pt>
                      <c:pt idx="3222">
                        <c:v>-1.5589684409051401</c:v>
                      </c:pt>
                      <c:pt idx="3223">
                        <c:v>-1.673339290368095</c:v>
                      </c:pt>
                      <c:pt idx="3224">
                        <c:v>-1.6516853685285731</c:v>
                      </c:pt>
                      <c:pt idx="3225">
                        <c:v>-1.5809031544815719</c:v>
                      </c:pt>
                      <c:pt idx="3226">
                        <c:v>-1.4183890048426719</c:v>
                      </c:pt>
                      <c:pt idx="3227">
                        <c:v>-1.3409431048294831</c:v>
                      </c:pt>
                      <c:pt idx="3228">
                        <c:v>-0.98284132037525129</c:v>
                      </c:pt>
                      <c:pt idx="3229">
                        <c:v>0.9289552206340298</c:v>
                      </c:pt>
                      <c:pt idx="3230">
                        <c:v>-0.69539031409949181</c:v>
                      </c:pt>
                      <c:pt idx="3231">
                        <c:v>0.66692934653455638</c:v>
                      </c:pt>
                      <c:pt idx="3232">
                        <c:v>0.61619990926972557</c:v>
                      </c:pt>
                      <c:pt idx="3233">
                        <c:v>-1.4716295743069849</c:v>
                      </c:pt>
                      <c:pt idx="3234">
                        <c:v>-0.59598660170165829</c:v>
                      </c:pt>
                      <c:pt idx="3235">
                        <c:v>-1.245343803839839</c:v>
                      </c:pt>
                      <c:pt idx="3236">
                        <c:v>-0.96314581357248463</c:v>
                      </c:pt>
                      <c:pt idx="3237">
                        <c:v>-1.029806916291691</c:v>
                      </c:pt>
                      <c:pt idx="3238">
                        <c:v>-1.1695165022030849</c:v>
                      </c:pt>
                      <c:pt idx="3239">
                        <c:v>-1.191992272609572</c:v>
                      </c:pt>
                      <c:pt idx="3240">
                        <c:v>-1.043583915991724</c:v>
                      </c:pt>
                      <c:pt idx="3241">
                        <c:v>-0.96420461561251802</c:v>
                      </c:pt>
                      <c:pt idx="3242">
                        <c:v>-0.98334473517929544</c:v>
                      </c:pt>
                      <c:pt idx="3243">
                        <c:v>-1.152831242386571</c:v>
                      </c:pt>
                      <c:pt idx="3244">
                        <c:v>-1.089358105266879</c:v>
                      </c:pt>
                      <c:pt idx="3245">
                        <c:v>-1.2144851337554261</c:v>
                      </c:pt>
                      <c:pt idx="3246">
                        <c:v>-0.99349839796471251</c:v>
                      </c:pt>
                      <c:pt idx="3247">
                        <c:v>-0.6511734923327972</c:v>
                      </c:pt>
                      <c:pt idx="3248">
                        <c:v>-0.492137816883641</c:v>
                      </c:pt>
                      <c:pt idx="3249">
                        <c:v>-0.31690203424798841</c:v>
                      </c:pt>
                      <c:pt idx="3250">
                        <c:v>-0.44041497232345028</c:v>
                      </c:pt>
                      <c:pt idx="3251">
                        <c:v>-0.6640594629863229</c:v>
                      </c:pt>
                      <c:pt idx="3252">
                        <c:v>-0.85557301271112618</c:v>
                      </c:pt>
                      <c:pt idx="3253">
                        <c:v>-0.87850745443297817</c:v>
                      </c:pt>
                      <c:pt idx="3254">
                        <c:v>-0.91668260785940969</c:v>
                      </c:pt>
                      <c:pt idx="3255">
                        <c:v>-0.96253127461818011</c:v>
                      </c:pt>
                      <c:pt idx="3256">
                        <c:v>-0.93255577944400592</c:v>
                      </c:pt>
                      <c:pt idx="3257">
                        <c:v>-0.88318296532318996</c:v>
                      </c:pt>
                      <c:pt idx="3258">
                        <c:v>-0.80984978536302377</c:v>
                      </c:pt>
                      <c:pt idx="3259">
                        <c:v>-0.94810531215454341</c:v>
                      </c:pt>
                      <c:pt idx="3260">
                        <c:v>-0.88863833954156013</c:v>
                      </c:pt>
                      <c:pt idx="3261">
                        <c:v>-0.72554082953002763</c:v>
                      </c:pt>
                      <c:pt idx="3262">
                        <c:v>-0.67085089822351329</c:v>
                      </c:pt>
                      <c:pt idx="3263">
                        <c:v>-0.58542715333584605</c:v>
                      </c:pt>
                      <c:pt idx="3264">
                        <c:v>-0.68021617678695712</c:v>
                      </c:pt>
                      <c:pt idx="3265">
                        <c:v>-0.70562796076912659</c:v>
                      </c:pt>
                      <c:pt idx="3266">
                        <c:v>-0.7114355656171073</c:v>
                      </c:pt>
                      <c:pt idx="3267">
                        <c:v>-0.61026931407864138</c:v>
                      </c:pt>
                      <c:pt idx="3268">
                        <c:v>-0.48969312711397978</c:v>
                      </c:pt>
                      <c:pt idx="3269">
                        <c:v>-0.36641247382498571</c:v>
                      </c:pt>
                      <c:pt idx="3270">
                        <c:v>-0.35269603226553031</c:v>
                      </c:pt>
                      <c:pt idx="3271">
                        <c:v>-0.37748397869249389</c:v>
                      </c:pt>
                      <c:pt idx="3272">
                        <c:v>-0.27111346882635651</c:v>
                      </c:pt>
                      <c:pt idx="3273">
                        <c:v>1.0085529107089739E-2</c:v>
                      </c:pt>
                      <c:pt idx="3274">
                        <c:v>0.364183391462509</c:v>
                      </c:pt>
                      <c:pt idx="3275">
                        <c:v>0.39457984684316982</c:v>
                      </c:pt>
                      <c:pt idx="3276">
                        <c:v>0.1756128735183359</c:v>
                      </c:pt>
                      <c:pt idx="3277">
                        <c:v>8.7786572110932215E-3</c:v>
                      </c:pt>
                      <c:pt idx="3278">
                        <c:v>-8.9271702946984749E-2</c:v>
                      </c:pt>
                      <c:pt idx="3279">
                        <c:v>0.14355281388880639</c:v>
                      </c:pt>
                      <c:pt idx="3280">
                        <c:v>0.17358971565281281</c:v>
                      </c:pt>
                      <c:pt idx="3281">
                        <c:v>0.28236862782049632</c:v>
                      </c:pt>
                      <c:pt idx="3282">
                        <c:v>0.54837904236177615</c:v>
                      </c:pt>
                      <c:pt idx="3283">
                        <c:v>0.76659924186960515</c:v>
                      </c:pt>
                      <c:pt idx="3284">
                        <c:v>0.83228612472254249</c:v>
                      </c:pt>
                      <c:pt idx="3285">
                        <c:v>0.71837854828585224</c:v>
                      </c:pt>
                      <c:pt idx="3286">
                        <c:v>0.69527083370092446</c:v>
                      </c:pt>
                      <c:pt idx="3287">
                        <c:v>0.79349034077976299</c:v>
                      </c:pt>
                      <c:pt idx="3288">
                        <c:v>0.84987773015033841</c:v>
                      </c:pt>
                      <c:pt idx="3289">
                        <c:v>1.0234135898869079</c:v>
                      </c:pt>
                      <c:pt idx="3290">
                        <c:v>1.217965859247353</c:v>
                      </c:pt>
                      <c:pt idx="3291">
                        <c:v>1.260120068500767</c:v>
                      </c:pt>
                      <c:pt idx="3292">
                        <c:v>1.3176033020835329</c:v>
                      </c:pt>
                      <c:pt idx="3293">
                        <c:v>1.3390751796246729</c:v>
                      </c:pt>
                      <c:pt idx="3294">
                        <c:v>1.42603108909789</c:v>
                      </c:pt>
                      <c:pt idx="3295">
                        <c:v>1.691609238915625</c:v>
                      </c:pt>
                      <c:pt idx="3296">
                        <c:v>2.006952583431806</c:v>
                      </c:pt>
                      <c:pt idx="3297">
                        <c:v>2.235527814769128</c:v>
                      </c:pt>
                      <c:pt idx="3298">
                        <c:v>2.1357128506608509</c:v>
                      </c:pt>
                      <c:pt idx="3299">
                        <c:v>1.9296101791459519</c:v>
                      </c:pt>
                      <c:pt idx="3300">
                        <c:v>1.693933129767867</c:v>
                      </c:pt>
                      <c:pt idx="3301">
                        <c:v>1.6888440506667111</c:v>
                      </c:pt>
                      <c:pt idx="3302">
                        <c:v>1.7864237134832091</c:v>
                      </c:pt>
                      <c:pt idx="3303">
                        <c:v>1.824964002036765</c:v>
                      </c:pt>
                      <c:pt idx="3304">
                        <c:v>2.0026515070951301</c:v>
                      </c:pt>
                      <c:pt idx="3305">
                        <c:v>2.1682356035313659</c:v>
                      </c:pt>
                      <c:pt idx="3306">
                        <c:v>2.300235376944022</c:v>
                      </c:pt>
                      <c:pt idx="3307">
                        <c:v>2.1075029738268358</c:v>
                      </c:pt>
                      <c:pt idx="3308">
                        <c:v>1.7597042419370139</c:v>
                      </c:pt>
                      <c:pt idx="3309">
                        <c:v>1.569280064950292</c:v>
                      </c:pt>
                      <c:pt idx="3310">
                        <c:v>1.4813177640472031</c:v>
                      </c:pt>
                      <c:pt idx="3311">
                        <c:v>1.530490537866497</c:v>
                      </c:pt>
                      <c:pt idx="3312">
                        <c:v>1.419149649502994</c:v>
                      </c:pt>
                      <c:pt idx="3313">
                        <c:v>1.9694165247593129</c:v>
                      </c:pt>
                      <c:pt idx="3314">
                        <c:v>1.750648274692356</c:v>
                      </c:pt>
                      <c:pt idx="3315">
                        <c:v>1.4160232451564609</c:v>
                      </c:pt>
                      <c:pt idx="3316">
                        <c:v>1.4351732490025251</c:v>
                      </c:pt>
                      <c:pt idx="3317">
                        <c:v>0.90483586407499517</c:v>
                      </c:pt>
                      <c:pt idx="3318">
                        <c:v>0.52129615154795594</c:v>
                      </c:pt>
                      <c:pt idx="3319">
                        <c:v>0.35714425937752098</c:v>
                      </c:pt>
                      <c:pt idx="3320">
                        <c:v>0.26573258892653451</c:v>
                      </c:pt>
                      <c:pt idx="3321">
                        <c:v>0.22862213549912519</c:v>
                      </c:pt>
                      <c:pt idx="3322">
                        <c:v>0.19905454384499291</c:v>
                      </c:pt>
                      <c:pt idx="3323">
                        <c:v>0.26026680839340838</c:v>
                      </c:pt>
                      <c:pt idx="3324">
                        <c:v>0.52436725886999391</c:v>
                      </c:pt>
                      <c:pt idx="3325">
                        <c:v>0.68173869762932204</c:v>
                      </c:pt>
                      <c:pt idx="3326">
                        <c:v>0.65029941160901905</c:v>
                      </c:pt>
                      <c:pt idx="3327">
                        <c:v>0.58235976471162842</c:v>
                      </c:pt>
                      <c:pt idx="3328">
                        <c:v>0.7573100930700486</c:v>
                      </c:pt>
                      <c:pt idx="3329">
                        <c:v>0.92810961732568242</c:v>
                      </c:pt>
                      <c:pt idx="3330">
                        <c:v>1.344039988341144</c:v>
                      </c:pt>
                      <c:pt idx="3331">
                        <c:v>1.614369477310553</c:v>
                      </c:pt>
                      <c:pt idx="3332">
                        <c:v>1.8563653758287599</c:v>
                      </c:pt>
                      <c:pt idx="3333">
                        <c:v>1.984937429382565</c:v>
                      </c:pt>
                      <c:pt idx="3334">
                        <c:v>2.6092752535492192</c:v>
                      </c:pt>
                      <c:pt idx="3335">
                        <c:v>2.4407661085567551</c:v>
                      </c:pt>
                      <c:pt idx="3336">
                        <c:v>1.144883222948569</c:v>
                      </c:pt>
                      <c:pt idx="3337">
                        <c:v>1.0190551193993249</c:v>
                      </c:pt>
                      <c:pt idx="3338">
                        <c:v>1.861697182673838</c:v>
                      </c:pt>
                      <c:pt idx="3339">
                        <c:v>1.5734261943594789</c:v>
                      </c:pt>
                      <c:pt idx="3340">
                        <c:v>2.585339948911237</c:v>
                      </c:pt>
                      <c:pt idx="3341">
                        <c:v>2.7723859785375722</c:v>
                      </c:pt>
                      <c:pt idx="3342">
                        <c:v>2.602841300206955</c:v>
                      </c:pt>
                      <c:pt idx="3343">
                        <c:v>2.6189017101305869</c:v>
                      </c:pt>
                      <c:pt idx="3344">
                        <c:v>2.4468796821152701</c:v>
                      </c:pt>
                      <c:pt idx="3345">
                        <c:v>2.3744618680590648</c:v>
                      </c:pt>
                      <c:pt idx="3346">
                        <c:v>2.2294355945079012</c:v>
                      </c:pt>
                      <c:pt idx="3347">
                        <c:v>2.0666410130634891</c:v>
                      </c:pt>
                      <c:pt idx="3348">
                        <c:v>1.666109078937789</c:v>
                      </c:pt>
                      <c:pt idx="3349">
                        <c:v>1.496025587899769</c:v>
                      </c:pt>
                      <c:pt idx="3350">
                        <c:v>1.078639415093545</c:v>
                      </c:pt>
                      <c:pt idx="3351">
                        <c:v>1.0894557324382701</c:v>
                      </c:pt>
                      <c:pt idx="3352">
                        <c:v>1.223346792594721</c:v>
                      </c:pt>
                      <c:pt idx="3353">
                        <c:v>1.393673726435692</c:v>
                      </c:pt>
                      <c:pt idx="3354">
                        <c:v>1.4873292355608609</c:v>
                      </c:pt>
                      <c:pt idx="3355">
                        <c:v>1.382375139780945</c:v>
                      </c:pt>
                      <c:pt idx="3356">
                        <c:v>1.244941867666187</c:v>
                      </c:pt>
                      <c:pt idx="3357">
                        <c:v>1.0359474616169659</c:v>
                      </c:pt>
                      <c:pt idx="3358">
                        <c:v>0.92403201360115761</c:v>
                      </c:pt>
                      <c:pt idx="3359">
                        <c:v>0.62037004841861465</c:v>
                      </c:pt>
                      <c:pt idx="3360">
                        <c:v>0.55453760843394995</c:v>
                      </c:pt>
                      <c:pt idx="3361">
                        <c:v>0.47390324459486971</c:v>
                      </c:pt>
                      <c:pt idx="3362">
                        <c:v>0.1922406842181284</c:v>
                      </c:pt>
                      <c:pt idx="3363">
                        <c:v>-0.32803974015124032</c:v>
                      </c:pt>
                      <c:pt idx="3364">
                        <c:v>-0.46623572488980608</c:v>
                      </c:pt>
                      <c:pt idx="3365">
                        <c:v>-0.33199765974488499</c:v>
                      </c:pt>
                      <c:pt idx="3366">
                        <c:v>-0.24047736478092679</c:v>
                      </c:pt>
                      <c:pt idx="3367">
                        <c:v>-9.3460352635776012E-2</c:v>
                      </c:pt>
                      <c:pt idx="3368">
                        <c:v>0.1638994383059906</c:v>
                      </c:pt>
                      <c:pt idx="3369">
                        <c:v>0.15789270871477801</c:v>
                      </c:pt>
                      <c:pt idx="3370">
                        <c:v>-0.77551555905647263</c:v>
                      </c:pt>
                      <c:pt idx="3371">
                        <c:v>-1.421586249318521</c:v>
                      </c:pt>
                    </c:numCache>
                  </c:numRef>
                </c:yVal>
                <c:smooth val="0"/>
                <c:extLst xmlns:c15="http://schemas.microsoft.com/office/drawing/2012/chart">
                  <c:ext xmlns:c16="http://schemas.microsoft.com/office/drawing/2014/chart" uri="{C3380CC4-5D6E-409C-BE32-E72D297353CC}">
                    <c16:uniqueId val="{00000007-FB57-48F4-8B3C-1771B29A97C0}"/>
                  </c:ext>
                </c:extLst>
              </c15:ser>
            </c15:filteredScatterSeries>
            <c15:filteredScatterSeries>
              <c15:ser>
                <c:idx val="7"/>
                <c:order val="8"/>
                <c:tx>
                  <c:v>8) Erro Static</c:v>
                </c:tx>
                <c:spPr>
                  <a:ln w="25400" cap="rnd">
                    <a:noFill/>
                    <a:round/>
                  </a:ln>
                  <a:effectLst/>
                </c:spPr>
                <c:marker>
                  <c:symbol val="circle"/>
                  <c:size val="2"/>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8) Erro Static'!$G$2:$G$1379</c15:sqref>
                        </c15:formulaRef>
                      </c:ext>
                    </c:extLst>
                    <c:numCache>
                      <c:formatCode>h:mm:ss</c:formatCode>
                      <c:ptCount val="1378"/>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numCache>
                  </c:numRef>
                </c:xVal>
                <c:yVal>
                  <c:numRef>
                    <c:extLst xmlns:c15="http://schemas.microsoft.com/office/drawing/2012/chart">
                      <c:ext xmlns:c15="http://schemas.microsoft.com/office/drawing/2012/chart" uri="{02D57815-91ED-43cb-92C2-25804820EDAC}">
                        <c15:formulaRef>
                          <c15:sqref>'8) Erro Static'!$D$2:$D$1379</c15:sqref>
                        </c15:formulaRef>
                      </c:ext>
                    </c:extLst>
                    <c:numCache>
                      <c:formatCode>General</c:formatCode>
                      <c:ptCount val="1378"/>
                      <c:pt idx="0">
                        <c:v>9.3937473044363031</c:v>
                      </c:pt>
                      <c:pt idx="1">
                        <c:v>9.3937473044363031</c:v>
                      </c:pt>
                      <c:pt idx="2">
                        <c:v>9.3937473044363031</c:v>
                      </c:pt>
                      <c:pt idx="3">
                        <c:v>9.3937473044363031</c:v>
                      </c:pt>
                      <c:pt idx="4">
                        <c:v>9.3937473044363031</c:v>
                      </c:pt>
                      <c:pt idx="5">
                        <c:v>9.3937473044363031</c:v>
                      </c:pt>
                      <c:pt idx="6">
                        <c:v>9.3937473044363031</c:v>
                      </c:pt>
                      <c:pt idx="7">
                        <c:v>9.3937473044363031</c:v>
                      </c:pt>
                      <c:pt idx="8">
                        <c:v>9.3937473044363031</c:v>
                      </c:pt>
                      <c:pt idx="9">
                        <c:v>9.3937473044363031</c:v>
                      </c:pt>
                      <c:pt idx="10">
                        <c:v>9.3937473044363031</c:v>
                      </c:pt>
                      <c:pt idx="11">
                        <c:v>9.3937473044363031</c:v>
                      </c:pt>
                      <c:pt idx="12">
                        <c:v>9.3937473044363031</c:v>
                      </c:pt>
                      <c:pt idx="13">
                        <c:v>9.3937473044363031</c:v>
                      </c:pt>
                      <c:pt idx="14">
                        <c:v>9.3937473044363031</c:v>
                      </c:pt>
                      <c:pt idx="15">
                        <c:v>9.3937473044363031</c:v>
                      </c:pt>
                      <c:pt idx="16">
                        <c:v>9.3937473044363031</c:v>
                      </c:pt>
                      <c:pt idx="17">
                        <c:v>9.3937473044363031</c:v>
                      </c:pt>
                      <c:pt idx="18">
                        <c:v>9.3937473044363031</c:v>
                      </c:pt>
                      <c:pt idx="19">
                        <c:v>9.3937473044363031</c:v>
                      </c:pt>
                      <c:pt idx="20">
                        <c:v>9.3937473044363031</c:v>
                      </c:pt>
                      <c:pt idx="21">
                        <c:v>9.3937473044363031</c:v>
                      </c:pt>
                      <c:pt idx="22">
                        <c:v>9.3937473044363031</c:v>
                      </c:pt>
                      <c:pt idx="23">
                        <c:v>9.3937473044363031</c:v>
                      </c:pt>
                      <c:pt idx="24">
                        <c:v>9.3937473044363031</c:v>
                      </c:pt>
                      <c:pt idx="25">
                        <c:v>9.3937473044363031</c:v>
                      </c:pt>
                      <c:pt idx="26">
                        <c:v>9.3937473044363031</c:v>
                      </c:pt>
                      <c:pt idx="27">
                        <c:v>9.3937473044363031</c:v>
                      </c:pt>
                      <c:pt idx="28">
                        <c:v>9.3937473044363031</c:v>
                      </c:pt>
                      <c:pt idx="29">
                        <c:v>9.3937473044363031</c:v>
                      </c:pt>
                      <c:pt idx="30">
                        <c:v>9.3937473044363031</c:v>
                      </c:pt>
                      <c:pt idx="31">
                        <c:v>9.3937473044363031</c:v>
                      </c:pt>
                      <c:pt idx="32">
                        <c:v>9.3937473044363031</c:v>
                      </c:pt>
                      <c:pt idx="33">
                        <c:v>9.3937473044363031</c:v>
                      </c:pt>
                      <c:pt idx="34">
                        <c:v>9.3937473044363031</c:v>
                      </c:pt>
                      <c:pt idx="35">
                        <c:v>9.3937473044363031</c:v>
                      </c:pt>
                      <c:pt idx="36">
                        <c:v>9.3937473044363031</c:v>
                      </c:pt>
                      <c:pt idx="37">
                        <c:v>9.3937473044363031</c:v>
                      </c:pt>
                      <c:pt idx="38">
                        <c:v>9.3937473044363031</c:v>
                      </c:pt>
                      <c:pt idx="39">
                        <c:v>9.3937473044363031</c:v>
                      </c:pt>
                      <c:pt idx="40">
                        <c:v>9.3937473044363031</c:v>
                      </c:pt>
                      <c:pt idx="41">
                        <c:v>9.3937473044363031</c:v>
                      </c:pt>
                      <c:pt idx="42">
                        <c:v>9.3937473044363031</c:v>
                      </c:pt>
                      <c:pt idx="43">
                        <c:v>9.3937473044363031</c:v>
                      </c:pt>
                      <c:pt idx="44">
                        <c:v>9.3937473044363031</c:v>
                      </c:pt>
                      <c:pt idx="45">
                        <c:v>9.3937473044363031</c:v>
                      </c:pt>
                      <c:pt idx="46">
                        <c:v>9.3937473044363031</c:v>
                      </c:pt>
                      <c:pt idx="47">
                        <c:v>9.3937473044363031</c:v>
                      </c:pt>
                      <c:pt idx="48">
                        <c:v>9.3937473044363031</c:v>
                      </c:pt>
                      <c:pt idx="49">
                        <c:v>9.3937473044363031</c:v>
                      </c:pt>
                      <c:pt idx="50">
                        <c:v>9.3937473044363031</c:v>
                      </c:pt>
                      <c:pt idx="51">
                        <c:v>9.3937473044363031</c:v>
                      </c:pt>
                      <c:pt idx="52">
                        <c:v>9.3937473044363031</c:v>
                      </c:pt>
                      <c:pt idx="53">
                        <c:v>9.3937473044363031</c:v>
                      </c:pt>
                      <c:pt idx="54">
                        <c:v>9.3937473044363031</c:v>
                      </c:pt>
                      <c:pt idx="55">
                        <c:v>9.3937473044363031</c:v>
                      </c:pt>
                      <c:pt idx="56">
                        <c:v>9.3937473044363031</c:v>
                      </c:pt>
                      <c:pt idx="57">
                        <c:v>9.3937473044363031</c:v>
                      </c:pt>
                      <c:pt idx="58">
                        <c:v>9.3937473044363031</c:v>
                      </c:pt>
                      <c:pt idx="59">
                        <c:v>9.3937473044363031</c:v>
                      </c:pt>
                      <c:pt idx="60">
                        <c:v>9.3937473044363031</c:v>
                      </c:pt>
                      <c:pt idx="61">
                        <c:v>9.3937473044363031</c:v>
                      </c:pt>
                      <c:pt idx="62">
                        <c:v>9.3937473044363031</c:v>
                      </c:pt>
                      <c:pt idx="63">
                        <c:v>9.3937473044363031</c:v>
                      </c:pt>
                      <c:pt idx="64">
                        <c:v>9.3937473044363031</c:v>
                      </c:pt>
                      <c:pt idx="65">
                        <c:v>9.3937473044363031</c:v>
                      </c:pt>
                      <c:pt idx="66">
                        <c:v>9.3937473044363031</c:v>
                      </c:pt>
                      <c:pt idx="67">
                        <c:v>9.3937473044363031</c:v>
                      </c:pt>
                      <c:pt idx="68">
                        <c:v>9.3937473044363031</c:v>
                      </c:pt>
                      <c:pt idx="69">
                        <c:v>9.3937473044363031</c:v>
                      </c:pt>
                      <c:pt idx="70">
                        <c:v>9.3937473044363031</c:v>
                      </c:pt>
                      <c:pt idx="71">
                        <c:v>9.3937473044363031</c:v>
                      </c:pt>
                      <c:pt idx="72">
                        <c:v>9.3937473044363031</c:v>
                      </c:pt>
                      <c:pt idx="73">
                        <c:v>9.3937473044363031</c:v>
                      </c:pt>
                      <c:pt idx="74">
                        <c:v>9.3937473044363031</c:v>
                      </c:pt>
                      <c:pt idx="75">
                        <c:v>9.3937473044363031</c:v>
                      </c:pt>
                      <c:pt idx="76">
                        <c:v>9.3937473044363031</c:v>
                      </c:pt>
                      <c:pt idx="77">
                        <c:v>9.3937473044363031</c:v>
                      </c:pt>
                      <c:pt idx="78">
                        <c:v>9.3937473044363031</c:v>
                      </c:pt>
                      <c:pt idx="79">
                        <c:v>9.3937473044363031</c:v>
                      </c:pt>
                      <c:pt idx="80">
                        <c:v>9.3937473044363031</c:v>
                      </c:pt>
                      <c:pt idx="81">
                        <c:v>9.3937473044363031</c:v>
                      </c:pt>
                      <c:pt idx="82">
                        <c:v>9.3937473044363031</c:v>
                      </c:pt>
                      <c:pt idx="83">
                        <c:v>9.3937473044363031</c:v>
                      </c:pt>
                      <c:pt idx="84">
                        <c:v>9.3937473044363031</c:v>
                      </c:pt>
                      <c:pt idx="85">
                        <c:v>9.3937473044363031</c:v>
                      </c:pt>
                      <c:pt idx="86">
                        <c:v>9.3937473044363031</c:v>
                      </c:pt>
                      <c:pt idx="87">
                        <c:v>9.3937473044363031</c:v>
                      </c:pt>
                      <c:pt idx="88">
                        <c:v>9.3937473044363031</c:v>
                      </c:pt>
                      <c:pt idx="89">
                        <c:v>9.3937473044363031</c:v>
                      </c:pt>
                      <c:pt idx="90">
                        <c:v>9.3937473044363031</c:v>
                      </c:pt>
                      <c:pt idx="91">
                        <c:v>9.3937473044363031</c:v>
                      </c:pt>
                      <c:pt idx="92">
                        <c:v>9.3937473044363031</c:v>
                      </c:pt>
                      <c:pt idx="93">
                        <c:v>9.3937473044363031</c:v>
                      </c:pt>
                      <c:pt idx="94">
                        <c:v>9.3937473044363031</c:v>
                      </c:pt>
                      <c:pt idx="95">
                        <c:v>9.3937473044363031</c:v>
                      </c:pt>
                      <c:pt idx="96">
                        <c:v>9.3937473044363031</c:v>
                      </c:pt>
                      <c:pt idx="97">
                        <c:v>9.3937473044363031</c:v>
                      </c:pt>
                      <c:pt idx="98">
                        <c:v>9.3937473044363031</c:v>
                      </c:pt>
                      <c:pt idx="99">
                        <c:v>9.3937473044363031</c:v>
                      </c:pt>
                      <c:pt idx="100">
                        <c:v>9.3937473044363031</c:v>
                      </c:pt>
                      <c:pt idx="101">
                        <c:v>9.3937473044363031</c:v>
                      </c:pt>
                      <c:pt idx="102">
                        <c:v>9.3937473044363031</c:v>
                      </c:pt>
                      <c:pt idx="103">
                        <c:v>9.3937473044363031</c:v>
                      </c:pt>
                      <c:pt idx="104">
                        <c:v>9.3937473044363031</c:v>
                      </c:pt>
                      <c:pt idx="105">
                        <c:v>9.3937473044363031</c:v>
                      </c:pt>
                      <c:pt idx="106">
                        <c:v>9.3937473044363031</c:v>
                      </c:pt>
                      <c:pt idx="107">
                        <c:v>9.3937473044363031</c:v>
                      </c:pt>
                      <c:pt idx="108">
                        <c:v>9.3937473044363031</c:v>
                      </c:pt>
                      <c:pt idx="109">
                        <c:v>9.3937473044363031</c:v>
                      </c:pt>
                      <c:pt idx="110">
                        <c:v>9.3937473044363031</c:v>
                      </c:pt>
                      <c:pt idx="111">
                        <c:v>9.3937473044363031</c:v>
                      </c:pt>
                      <c:pt idx="112">
                        <c:v>9.3937473044363031</c:v>
                      </c:pt>
                      <c:pt idx="113">
                        <c:v>9.3937473044363031</c:v>
                      </c:pt>
                      <c:pt idx="114">
                        <c:v>9.3937473044363031</c:v>
                      </c:pt>
                      <c:pt idx="115">
                        <c:v>9.3937473044363031</c:v>
                      </c:pt>
                      <c:pt idx="116">
                        <c:v>9.3937473044363031</c:v>
                      </c:pt>
                      <c:pt idx="117">
                        <c:v>9.3937473044363031</c:v>
                      </c:pt>
                      <c:pt idx="118">
                        <c:v>9.3937473044363031</c:v>
                      </c:pt>
                      <c:pt idx="119">
                        <c:v>9.3937473044363031</c:v>
                      </c:pt>
                      <c:pt idx="120">
                        <c:v>9.3937473044363031</c:v>
                      </c:pt>
                      <c:pt idx="121">
                        <c:v>9.3937473044363031</c:v>
                      </c:pt>
                      <c:pt idx="122">
                        <c:v>9.3937473044363031</c:v>
                      </c:pt>
                      <c:pt idx="123">
                        <c:v>9.3937473044363031</c:v>
                      </c:pt>
                      <c:pt idx="124">
                        <c:v>9.3937473044363031</c:v>
                      </c:pt>
                      <c:pt idx="125">
                        <c:v>9.3937473044363031</c:v>
                      </c:pt>
                      <c:pt idx="126">
                        <c:v>9.3937473044363031</c:v>
                      </c:pt>
                      <c:pt idx="127">
                        <c:v>9.3937473044363031</c:v>
                      </c:pt>
                      <c:pt idx="128">
                        <c:v>9.3937473044363031</c:v>
                      </c:pt>
                      <c:pt idx="129">
                        <c:v>9.3937473044363031</c:v>
                      </c:pt>
                      <c:pt idx="130">
                        <c:v>9.3937473044363031</c:v>
                      </c:pt>
                      <c:pt idx="131">
                        <c:v>9.3937473044363031</c:v>
                      </c:pt>
                      <c:pt idx="132">
                        <c:v>9.3937473044363031</c:v>
                      </c:pt>
                      <c:pt idx="133">
                        <c:v>9.3937473044363031</c:v>
                      </c:pt>
                      <c:pt idx="134">
                        <c:v>9.3937473044363031</c:v>
                      </c:pt>
                      <c:pt idx="135">
                        <c:v>9.3937473044363031</c:v>
                      </c:pt>
                      <c:pt idx="136">
                        <c:v>9.3937473044363031</c:v>
                      </c:pt>
                      <c:pt idx="137">
                        <c:v>9.3937473044363031</c:v>
                      </c:pt>
                      <c:pt idx="138">
                        <c:v>9.3937473044363031</c:v>
                      </c:pt>
                      <c:pt idx="139">
                        <c:v>9.3937473044363031</c:v>
                      </c:pt>
                      <c:pt idx="140">
                        <c:v>9.3937473044363031</c:v>
                      </c:pt>
                      <c:pt idx="141">
                        <c:v>9.3937473044363031</c:v>
                      </c:pt>
                      <c:pt idx="142">
                        <c:v>9.3937473044363031</c:v>
                      </c:pt>
                      <c:pt idx="143">
                        <c:v>9.3937473044363031</c:v>
                      </c:pt>
                      <c:pt idx="144">
                        <c:v>9.3937473044363031</c:v>
                      </c:pt>
                      <c:pt idx="145">
                        <c:v>9.3937473044363031</c:v>
                      </c:pt>
                      <c:pt idx="146">
                        <c:v>9.3937473044363031</c:v>
                      </c:pt>
                      <c:pt idx="147">
                        <c:v>9.3937473044363031</c:v>
                      </c:pt>
                      <c:pt idx="148">
                        <c:v>9.3937473044363031</c:v>
                      </c:pt>
                      <c:pt idx="149">
                        <c:v>9.3937473044363031</c:v>
                      </c:pt>
                      <c:pt idx="150">
                        <c:v>9.3937473044363031</c:v>
                      </c:pt>
                      <c:pt idx="151">
                        <c:v>9.3937473044363031</c:v>
                      </c:pt>
                      <c:pt idx="152">
                        <c:v>9.3937473044363031</c:v>
                      </c:pt>
                      <c:pt idx="153">
                        <c:v>9.3937473044363031</c:v>
                      </c:pt>
                      <c:pt idx="154">
                        <c:v>9.3937473044363031</c:v>
                      </c:pt>
                      <c:pt idx="155">
                        <c:v>9.3937473044363031</c:v>
                      </c:pt>
                      <c:pt idx="156">
                        <c:v>9.3937473044363031</c:v>
                      </c:pt>
                      <c:pt idx="157">
                        <c:v>9.3937473044363031</c:v>
                      </c:pt>
                      <c:pt idx="158">
                        <c:v>9.3937473044363031</c:v>
                      </c:pt>
                      <c:pt idx="159">
                        <c:v>9.3937473044363031</c:v>
                      </c:pt>
                      <c:pt idx="160">
                        <c:v>9.3937473044363031</c:v>
                      </c:pt>
                      <c:pt idx="161">
                        <c:v>9.3937473044363031</c:v>
                      </c:pt>
                      <c:pt idx="162">
                        <c:v>9.3937473044363031</c:v>
                      </c:pt>
                      <c:pt idx="163">
                        <c:v>9.3937473044363031</c:v>
                      </c:pt>
                      <c:pt idx="164">
                        <c:v>9.3937473044363031</c:v>
                      </c:pt>
                      <c:pt idx="165">
                        <c:v>9.3937473044363031</c:v>
                      </c:pt>
                      <c:pt idx="166">
                        <c:v>9.3937473044363031</c:v>
                      </c:pt>
                      <c:pt idx="167">
                        <c:v>9.3937473044363031</c:v>
                      </c:pt>
                      <c:pt idx="168">
                        <c:v>9.3937473044363031</c:v>
                      </c:pt>
                      <c:pt idx="169">
                        <c:v>9.3937473044363031</c:v>
                      </c:pt>
                      <c:pt idx="170">
                        <c:v>9.3937473044363031</c:v>
                      </c:pt>
                      <c:pt idx="171">
                        <c:v>9.3937473044363031</c:v>
                      </c:pt>
                      <c:pt idx="172">
                        <c:v>9.3937473044363031</c:v>
                      </c:pt>
                      <c:pt idx="173">
                        <c:v>9.3937473044363031</c:v>
                      </c:pt>
                      <c:pt idx="174">
                        <c:v>9.3937473044363031</c:v>
                      </c:pt>
                      <c:pt idx="175">
                        <c:v>9.3937473044363031</c:v>
                      </c:pt>
                      <c:pt idx="176">
                        <c:v>9.3937473044363031</c:v>
                      </c:pt>
                      <c:pt idx="177">
                        <c:v>9.3937473044363031</c:v>
                      </c:pt>
                      <c:pt idx="178">
                        <c:v>9.3937473044363031</c:v>
                      </c:pt>
                      <c:pt idx="179">
                        <c:v>9.3937473044363031</c:v>
                      </c:pt>
                      <c:pt idx="180">
                        <c:v>9.3937473044363031</c:v>
                      </c:pt>
                      <c:pt idx="181">
                        <c:v>9.3937473044363031</c:v>
                      </c:pt>
                      <c:pt idx="182">
                        <c:v>9.3937473044363031</c:v>
                      </c:pt>
                      <c:pt idx="183">
                        <c:v>9.3937473044363031</c:v>
                      </c:pt>
                      <c:pt idx="184">
                        <c:v>9.3937473044363031</c:v>
                      </c:pt>
                      <c:pt idx="185">
                        <c:v>9.3937473044363031</c:v>
                      </c:pt>
                      <c:pt idx="186">
                        <c:v>9.3937473044363031</c:v>
                      </c:pt>
                      <c:pt idx="187">
                        <c:v>9.3937473044363031</c:v>
                      </c:pt>
                      <c:pt idx="188">
                        <c:v>9.3937473044363031</c:v>
                      </c:pt>
                      <c:pt idx="189">
                        <c:v>9.3937473044363031</c:v>
                      </c:pt>
                      <c:pt idx="190">
                        <c:v>9.3937473044363031</c:v>
                      </c:pt>
                      <c:pt idx="191">
                        <c:v>9.3937473044363031</c:v>
                      </c:pt>
                      <c:pt idx="192">
                        <c:v>9.3937473044363031</c:v>
                      </c:pt>
                      <c:pt idx="193">
                        <c:v>9.3937473044363031</c:v>
                      </c:pt>
                      <c:pt idx="194">
                        <c:v>9.3937473044363031</c:v>
                      </c:pt>
                      <c:pt idx="195">
                        <c:v>9.3937473044363031</c:v>
                      </c:pt>
                      <c:pt idx="196">
                        <c:v>9.3937473044363031</c:v>
                      </c:pt>
                      <c:pt idx="197">
                        <c:v>9.3937473044363031</c:v>
                      </c:pt>
                      <c:pt idx="198">
                        <c:v>9.3937473044363031</c:v>
                      </c:pt>
                      <c:pt idx="199">
                        <c:v>9.3937473044363031</c:v>
                      </c:pt>
                      <c:pt idx="200">
                        <c:v>9.3937473044363031</c:v>
                      </c:pt>
                      <c:pt idx="201">
                        <c:v>9.3937473044363031</c:v>
                      </c:pt>
                      <c:pt idx="202">
                        <c:v>9.3937473044363031</c:v>
                      </c:pt>
                      <c:pt idx="203">
                        <c:v>9.3937473044363031</c:v>
                      </c:pt>
                      <c:pt idx="204">
                        <c:v>9.3937473044363031</c:v>
                      </c:pt>
                      <c:pt idx="205">
                        <c:v>9.3937473044363031</c:v>
                      </c:pt>
                      <c:pt idx="206">
                        <c:v>9.3937473044363031</c:v>
                      </c:pt>
                      <c:pt idx="207">
                        <c:v>9.3937473044363031</c:v>
                      </c:pt>
                      <c:pt idx="208">
                        <c:v>9.3937473044363031</c:v>
                      </c:pt>
                      <c:pt idx="209">
                        <c:v>9.3937473044363031</c:v>
                      </c:pt>
                      <c:pt idx="210">
                        <c:v>9.3937473044363031</c:v>
                      </c:pt>
                      <c:pt idx="211">
                        <c:v>9.3937473044363031</c:v>
                      </c:pt>
                      <c:pt idx="212">
                        <c:v>9.3937473044363031</c:v>
                      </c:pt>
                      <c:pt idx="213">
                        <c:v>9.3937473044363031</c:v>
                      </c:pt>
                      <c:pt idx="214">
                        <c:v>9.3937473044363031</c:v>
                      </c:pt>
                      <c:pt idx="215">
                        <c:v>9.3937473044363031</c:v>
                      </c:pt>
                      <c:pt idx="216">
                        <c:v>9.3937473044363031</c:v>
                      </c:pt>
                      <c:pt idx="217">
                        <c:v>9.3937473044363031</c:v>
                      </c:pt>
                      <c:pt idx="218">
                        <c:v>9.3937473044363031</c:v>
                      </c:pt>
                      <c:pt idx="219">
                        <c:v>9.3937473044363031</c:v>
                      </c:pt>
                      <c:pt idx="220">
                        <c:v>9.3937473044363031</c:v>
                      </c:pt>
                      <c:pt idx="221">
                        <c:v>9.3937473044363031</c:v>
                      </c:pt>
                      <c:pt idx="222">
                        <c:v>9.3937473044363031</c:v>
                      </c:pt>
                      <c:pt idx="223">
                        <c:v>9.3937473044363031</c:v>
                      </c:pt>
                      <c:pt idx="224">
                        <c:v>9.3937473044363031</c:v>
                      </c:pt>
                      <c:pt idx="225">
                        <c:v>9.3937473044363031</c:v>
                      </c:pt>
                      <c:pt idx="226">
                        <c:v>9.3937473044363031</c:v>
                      </c:pt>
                      <c:pt idx="227">
                        <c:v>9.3937473044363031</c:v>
                      </c:pt>
                      <c:pt idx="228">
                        <c:v>9.3937473044363031</c:v>
                      </c:pt>
                      <c:pt idx="229">
                        <c:v>9.3937473044363031</c:v>
                      </c:pt>
                      <c:pt idx="230">
                        <c:v>9.3937473044363031</c:v>
                      </c:pt>
                      <c:pt idx="231">
                        <c:v>9.3937473044363031</c:v>
                      </c:pt>
                      <c:pt idx="232">
                        <c:v>9.3937473044363031</c:v>
                      </c:pt>
                      <c:pt idx="233">
                        <c:v>9.3937473044363031</c:v>
                      </c:pt>
                      <c:pt idx="234">
                        <c:v>9.3937473044363031</c:v>
                      </c:pt>
                      <c:pt idx="235">
                        <c:v>9.3937473044363031</c:v>
                      </c:pt>
                      <c:pt idx="236">
                        <c:v>9.3937473044363031</c:v>
                      </c:pt>
                      <c:pt idx="237">
                        <c:v>9.3937473044363031</c:v>
                      </c:pt>
                      <c:pt idx="238">
                        <c:v>9.3937473044363031</c:v>
                      </c:pt>
                      <c:pt idx="239">
                        <c:v>9.3937473044363031</c:v>
                      </c:pt>
                      <c:pt idx="240">
                        <c:v>9.3937473044363031</c:v>
                      </c:pt>
                      <c:pt idx="241">
                        <c:v>9.3937473044363031</c:v>
                      </c:pt>
                      <c:pt idx="242">
                        <c:v>9.3937473044363031</c:v>
                      </c:pt>
                      <c:pt idx="243">
                        <c:v>9.3937473044363031</c:v>
                      </c:pt>
                      <c:pt idx="244">
                        <c:v>9.3937473044363031</c:v>
                      </c:pt>
                      <c:pt idx="245">
                        <c:v>9.3937473044363031</c:v>
                      </c:pt>
                      <c:pt idx="246">
                        <c:v>9.3937473044363031</c:v>
                      </c:pt>
                      <c:pt idx="247">
                        <c:v>9.3937473044363031</c:v>
                      </c:pt>
                      <c:pt idx="248">
                        <c:v>9.3937473044363031</c:v>
                      </c:pt>
                      <c:pt idx="249">
                        <c:v>9.3937473044363031</c:v>
                      </c:pt>
                      <c:pt idx="250">
                        <c:v>9.3937473044363031</c:v>
                      </c:pt>
                      <c:pt idx="251">
                        <c:v>9.3937473044363031</c:v>
                      </c:pt>
                      <c:pt idx="252">
                        <c:v>9.3937473044363031</c:v>
                      </c:pt>
                      <c:pt idx="253">
                        <c:v>9.3937473044363031</c:v>
                      </c:pt>
                      <c:pt idx="254">
                        <c:v>9.3937473044363031</c:v>
                      </c:pt>
                      <c:pt idx="255">
                        <c:v>9.3937473044363031</c:v>
                      </c:pt>
                      <c:pt idx="256">
                        <c:v>9.3937473044363031</c:v>
                      </c:pt>
                      <c:pt idx="257">
                        <c:v>9.3937473044363031</c:v>
                      </c:pt>
                      <c:pt idx="258">
                        <c:v>9.3937473044363031</c:v>
                      </c:pt>
                      <c:pt idx="259">
                        <c:v>9.3937473044363031</c:v>
                      </c:pt>
                      <c:pt idx="260">
                        <c:v>9.3937473044363031</c:v>
                      </c:pt>
                      <c:pt idx="261">
                        <c:v>9.3937473044363031</c:v>
                      </c:pt>
                      <c:pt idx="262">
                        <c:v>9.3937473044363031</c:v>
                      </c:pt>
                      <c:pt idx="263">
                        <c:v>9.3937473044363031</c:v>
                      </c:pt>
                      <c:pt idx="264">
                        <c:v>9.3937473044363031</c:v>
                      </c:pt>
                      <c:pt idx="265">
                        <c:v>9.3937473044363031</c:v>
                      </c:pt>
                      <c:pt idx="266">
                        <c:v>9.3937473044363031</c:v>
                      </c:pt>
                      <c:pt idx="267">
                        <c:v>9.3937473044363031</c:v>
                      </c:pt>
                      <c:pt idx="268">
                        <c:v>9.3937473044363031</c:v>
                      </c:pt>
                      <c:pt idx="269">
                        <c:v>9.3937473044363031</c:v>
                      </c:pt>
                      <c:pt idx="270">
                        <c:v>9.3937473044363031</c:v>
                      </c:pt>
                      <c:pt idx="271">
                        <c:v>9.3937473044363031</c:v>
                      </c:pt>
                      <c:pt idx="272">
                        <c:v>9.3937473044363031</c:v>
                      </c:pt>
                      <c:pt idx="273">
                        <c:v>9.3937473044363031</c:v>
                      </c:pt>
                      <c:pt idx="274">
                        <c:v>9.3937473044363031</c:v>
                      </c:pt>
                      <c:pt idx="275">
                        <c:v>9.3937473044363031</c:v>
                      </c:pt>
                      <c:pt idx="276">
                        <c:v>9.3937473044363031</c:v>
                      </c:pt>
                      <c:pt idx="277">
                        <c:v>9.3937473044363031</c:v>
                      </c:pt>
                      <c:pt idx="278">
                        <c:v>9.3937473044363031</c:v>
                      </c:pt>
                      <c:pt idx="279">
                        <c:v>9.3937473044363031</c:v>
                      </c:pt>
                      <c:pt idx="280">
                        <c:v>9.3937473044363031</c:v>
                      </c:pt>
                      <c:pt idx="281">
                        <c:v>9.3937473044363031</c:v>
                      </c:pt>
                      <c:pt idx="282">
                        <c:v>9.3937473044363031</c:v>
                      </c:pt>
                      <c:pt idx="283">
                        <c:v>9.3937473044363031</c:v>
                      </c:pt>
                      <c:pt idx="284">
                        <c:v>9.3937473044363031</c:v>
                      </c:pt>
                      <c:pt idx="285">
                        <c:v>9.3937473044363031</c:v>
                      </c:pt>
                      <c:pt idx="286">
                        <c:v>9.3937473044363031</c:v>
                      </c:pt>
                      <c:pt idx="287">
                        <c:v>9.3937473044363031</c:v>
                      </c:pt>
                      <c:pt idx="288">
                        <c:v>9.3937473044363031</c:v>
                      </c:pt>
                      <c:pt idx="289">
                        <c:v>9.3937473044363031</c:v>
                      </c:pt>
                      <c:pt idx="290">
                        <c:v>9.3937473044363031</c:v>
                      </c:pt>
                      <c:pt idx="291">
                        <c:v>9.3937473044363031</c:v>
                      </c:pt>
                      <c:pt idx="292">
                        <c:v>9.3937473044363031</c:v>
                      </c:pt>
                      <c:pt idx="293">
                        <c:v>9.3937473044363031</c:v>
                      </c:pt>
                      <c:pt idx="294">
                        <c:v>9.3937473044363031</c:v>
                      </c:pt>
                      <c:pt idx="295">
                        <c:v>9.3937473044363031</c:v>
                      </c:pt>
                      <c:pt idx="296">
                        <c:v>9.3937473044363031</c:v>
                      </c:pt>
                      <c:pt idx="297">
                        <c:v>9.3937473044363031</c:v>
                      </c:pt>
                      <c:pt idx="298">
                        <c:v>9.3937473044363031</c:v>
                      </c:pt>
                      <c:pt idx="299">
                        <c:v>9.3937473044363031</c:v>
                      </c:pt>
                      <c:pt idx="300">
                        <c:v>9.3937473044363031</c:v>
                      </c:pt>
                      <c:pt idx="301">
                        <c:v>9.3937473044363031</c:v>
                      </c:pt>
                      <c:pt idx="302">
                        <c:v>9.3937473044363031</c:v>
                      </c:pt>
                      <c:pt idx="303">
                        <c:v>9.3937473044363031</c:v>
                      </c:pt>
                      <c:pt idx="304">
                        <c:v>9.3937473044363031</c:v>
                      </c:pt>
                      <c:pt idx="305">
                        <c:v>9.3937473044363031</c:v>
                      </c:pt>
                      <c:pt idx="306">
                        <c:v>9.3937473044363031</c:v>
                      </c:pt>
                      <c:pt idx="307">
                        <c:v>9.3937473044363031</c:v>
                      </c:pt>
                      <c:pt idx="308">
                        <c:v>9.3937473044363031</c:v>
                      </c:pt>
                      <c:pt idx="309">
                        <c:v>9.3937473044363031</c:v>
                      </c:pt>
                      <c:pt idx="310">
                        <c:v>9.3937473044363031</c:v>
                      </c:pt>
                      <c:pt idx="311">
                        <c:v>9.3937473044363031</c:v>
                      </c:pt>
                      <c:pt idx="312">
                        <c:v>9.3937473044363031</c:v>
                      </c:pt>
                      <c:pt idx="313">
                        <c:v>9.3937473044363031</c:v>
                      </c:pt>
                      <c:pt idx="314">
                        <c:v>9.3937473044363031</c:v>
                      </c:pt>
                      <c:pt idx="315">
                        <c:v>9.3937473044363031</c:v>
                      </c:pt>
                      <c:pt idx="316">
                        <c:v>9.3937473044363031</c:v>
                      </c:pt>
                      <c:pt idx="317">
                        <c:v>9.3937473044363031</c:v>
                      </c:pt>
                      <c:pt idx="318">
                        <c:v>9.3937473044363031</c:v>
                      </c:pt>
                      <c:pt idx="319">
                        <c:v>9.3937473044363031</c:v>
                      </c:pt>
                      <c:pt idx="320">
                        <c:v>9.3937473044363031</c:v>
                      </c:pt>
                      <c:pt idx="321">
                        <c:v>9.3937473044363031</c:v>
                      </c:pt>
                      <c:pt idx="322">
                        <c:v>9.3937473044363031</c:v>
                      </c:pt>
                      <c:pt idx="323">
                        <c:v>9.3937473044363031</c:v>
                      </c:pt>
                      <c:pt idx="324">
                        <c:v>9.3937473044363031</c:v>
                      </c:pt>
                      <c:pt idx="325">
                        <c:v>9.3937473044363031</c:v>
                      </c:pt>
                      <c:pt idx="326">
                        <c:v>9.3937473044363031</c:v>
                      </c:pt>
                      <c:pt idx="327">
                        <c:v>9.3937473044363031</c:v>
                      </c:pt>
                      <c:pt idx="328">
                        <c:v>9.3937473044363031</c:v>
                      </c:pt>
                      <c:pt idx="329">
                        <c:v>9.3937473044363031</c:v>
                      </c:pt>
                      <c:pt idx="330">
                        <c:v>9.3937473044363031</c:v>
                      </c:pt>
                      <c:pt idx="331">
                        <c:v>9.3937473044363031</c:v>
                      </c:pt>
                      <c:pt idx="332">
                        <c:v>9.3937473044363031</c:v>
                      </c:pt>
                      <c:pt idx="333">
                        <c:v>9.3937473044363031</c:v>
                      </c:pt>
                      <c:pt idx="334">
                        <c:v>9.3937473044363031</c:v>
                      </c:pt>
                      <c:pt idx="335">
                        <c:v>9.3937473044363031</c:v>
                      </c:pt>
                      <c:pt idx="336">
                        <c:v>9.3937473044363031</c:v>
                      </c:pt>
                      <c:pt idx="337">
                        <c:v>9.3937473044363031</c:v>
                      </c:pt>
                      <c:pt idx="338">
                        <c:v>9.3937473044363031</c:v>
                      </c:pt>
                      <c:pt idx="339">
                        <c:v>9.3937473044363031</c:v>
                      </c:pt>
                      <c:pt idx="340">
                        <c:v>9.3937473044363031</c:v>
                      </c:pt>
                      <c:pt idx="341">
                        <c:v>9.3937473044363031</c:v>
                      </c:pt>
                      <c:pt idx="342">
                        <c:v>9.3937473044363031</c:v>
                      </c:pt>
                      <c:pt idx="343">
                        <c:v>9.3937473044363031</c:v>
                      </c:pt>
                      <c:pt idx="344">
                        <c:v>9.3937473044363031</c:v>
                      </c:pt>
                      <c:pt idx="345">
                        <c:v>9.3937473044363031</c:v>
                      </c:pt>
                      <c:pt idx="346">
                        <c:v>9.3937473044363031</c:v>
                      </c:pt>
                      <c:pt idx="347">
                        <c:v>9.3937473044363031</c:v>
                      </c:pt>
                      <c:pt idx="348">
                        <c:v>9.3937473044363031</c:v>
                      </c:pt>
                      <c:pt idx="349">
                        <c:v>9.3937473044363031</c:v>
                      </c:pt>
                      <c:pt idx="350">
                        <c:v>9.3937473044363031</c:v>
                      </c:pt>
                      <c:pt idx="351">
                        <c:v>9.3937473044363031</c:v>
                      </c:pt>
                      <c:pt idx="352">
                        <c:v>9.3937473044363031</c:v>
                      </c:pt>
                      <c:pt idx="353">
                        <c:v>9.3937473044363031</c:v>
                      </c:pt>
                      <c:pt idx="354">
                        <c:v>9.3937473044363031</c:v>
                      </c:pt>
                      <c:pt idx="355">
                        <c:v>9.3937473044363031</c:v>
                      </c:pt>
                      <c:pt idx="356">
                        <c:v>9.3937473044363031</c:v>
                      </c:pt>
                      <c:pt idx="357">
                        <c:v>9.3937473044363031</c:v>
                      </c:pt>
                      <c:pt idx="358">
                        <c:v>9.3937473044363031</c:v>
                      </c:pt>
                      <c:pt idx="359">
                        <c:v>9.3937473044363031</c:v>
                      </c:pt>
                      <c:pt idx="360">
                        <c:v>9.3937473044363031</c:v>
                      </c:pt>
                      <c:pt idx="361">
                        <c:v>9.3937473044363031</c:v>
                      </c:pt>
                      <c:pt idx="362">
                        <c:v>9.3937473044363031</c:v>
                      </c:pt>
                      <c:pt idx="363">
                        <c:v>9.3937473044363031</c:v>
                      </c:pt>
                      <c:pt idx="364">
                        <c:v>9.3937473044363031</c:v>
                      </c:pt>
                      <c:pt idx="365">
                        <c:v>9.3937473044363031</c:v>
                      </c:pt>
                      <c:pt idx="366">
                        <c:v>9.3937473044363031</c:v>
                      </c:pt>
                      <c:pt idx="367">
                        <c:v>9.3937473044363031</c:v>
                      </c:pt>
                      <c:pt idx="368">
                        <c:v>9.3937473044363031</c:v>
                      </c:pt>
                      <c:pt idx="369">
                        <c:v>9.3937473044363031</c:v>
                      </c:pt>
                      <c:pt idx="370">
                        <c:v>9.3937473044363031</c:v>
                      </c:pt>
                      <c:pt idx="371">
                        <c:v>9.3937473044363031</c:v>
                      </c:pt>
                      <c:pt idx="372">
                        <c:v>9.3937473044363031</c:v>
                      </c:pt>
                      <c:pt idx="373">
                        <c:v>9.3937473044363031</c:v>
                      </c:pt>
                      <c:pt idx="374">
                        <c:v>9.3937473044363031</c:v>
                      </c:pt>
                      <c:pt idx="375">
                        <c:v>9.3937473044363031</c:v>
                      </c:pt>
                      <c:pt idx="376">
                        <c:v>9.3937473044363031</c:v>
                      </c:pt>
                      <c:pt idx="377">
                        <c:v>9.3937473044363031</c:v>
                      </c:pt>
                      <c:pt idx="378">
                        <c:v>9.3937473044363031</c:v>
                      </c:pt>
                      <c:pt idx="379">
                        <c:v>9.3937473044363031</c:v>
                      </c:pt>
                      <c:pt idx="380">
                        <c:v>9.3937473044363031</c:v>
                      </c:pt>
                      <c:pt idx="381">
                        <c:v>9.3937473044363031</c:v>
                      </c:pt>
                      <c:pt idx="382">
                        <c:v>9.3937473044363031</c:v>
                      </c:pt>
                      <c:pt idx="383">
                        <c:v>9.3937473044363031</c:v>
                      </c:pt>
                      <c:pt idx="384">
                        <c:v>9.3937473044363031</c:v>
                      </c:pt>
                      <c:pt idx="385">
                        <c:v>9.3937473044363031</c:v>
                      </c:pt>
                      <c:pt idx="386">
                        <c:v>9.3937473044363031</c:v>
                      </c:pt>
                      <c:pt idx="387">
                        <c:v>9.3937473044363031</c:v>
                      </c:pt>
                      <c:pt idx="388">
                        <c:v>9.3937473044363031</c:v>
                      </c:pt>
                      <c:pt idx="389">
                        <c:v>9.3937473044363031</c:v>
                      </c:pt>
                      <c:pt idx="390">
                        <c:v>9.3937473044363031</c:v>
                      </c:pt>
                      <c:pt idx="391">
                        <c:v>9.3937473044363031</c:v>
                      </c:pt>
                      <c:pt idx="392">
                        <c:v>9.3937473044363031</c:v>
                      </c:pt>
                      <c:pt idx="393">
                        <c:v>9.3937473044363031</c:v>
                      </c:pt>
                      <c:pt idx="394">
                        <c:v>9.3937473044363031</c:v>
                      </c:pt>
                      <c:pt idx="395">
                        <c:v>9.3937473044363031</c:v>
                      </c:pt>
                      <c:pt idx="396">
                        <c:v>9.3937473044363031</c:v>
                      </c:pt>
                      <c:pt idx="397">
                        <c:v>9.3937473044363031</c:v>
                      </c:pt>
                      <c:pt idx="398">
                        <c:v>9.3937473044363031</c:v>
                      </c:pt>
                      <c:pt idx="399">
                        <c:v>9.3937473044363031</c:v>
                      </c:pt>
                      <c:pt idx="400">
                        <c:v>9.3937473044363031</c:v>
                      </c:pt>
                      <c:pt idx="401">
                        <c:v>9.3937473044363031</c:v>
                      </c:pt>
                      <c:pt idx="402">
                        <c:v>9.3937473044363031</c:v>
                      </c:pt>
                      <c:pt idx="403">
                        <c:v>9.3937473044363031</c:v>
                      </c:pt>
                      <c:pt idx="404">
                        <c:v>9.3937473044363031</c:v>
                      </c:pt>
                      <c:pt idx="405">
                        <c:v>9.3937473044363031</c:v>
                      </c:pt>
                      <c:pt idx="406">
                        <c:v>9.3937473044363031</c:v>
                      </c:pt>
                      <c:pt idx="407">
                        <c:v>9.3937473044363031</c:v>
                      </c:pt>
                      <c:pt idx="408">
                        <c:v>9.3937473044363031</c:v>
                      </c:pt>
                      <c:pt idx="409">
                        <c:v>9.3937473044363031</c:v>
                      </c:pt>
                      <c:pt idx="410">
                        <c:v>9.3937473044363031</c:v>
                      </c:pt>
                      <c:pt idx="411">
                        <c:v>9.3937473044363031</c:v>
                      </c:pt>
                      <c:pt idx="412">
                        <c:v>9.3937473044363031</c:v>
                      </c:pt>
                      <c:pt idx="413">
                        <c:v>9.3937473044363031</c:v>
                      </c:pt>
                      <c:pt idx="414">
                        <c:v>9.3937473044363031</c:v>
                      </c:pt>
                      <c:pt idx="415">
                        <c:v>9.3937473044363031</c:v>
                      </c:pt>
                      <c:pt idx="416">
                        <c:v>9.3937473044363031</c:v>
                      </c:pt>
                      <c:pt idx="417">
                        <c:v>9.3937473044363031</c:v>
                      </c:pt>
                      <c:pt idx="418">
                        <c:v>9.3937473044363031</c:v>
                      </c:pt>
                      <c:pt idx="419">
                        <c:v>9.3937473044363031</c:v>
                      </c:pt>
                      <c:pt idx="420">
                        <c:v>9.3937473044363031</c:v>
                      </c:pt>
                      <c:pt idx="421">
                        <c:v>9.3937473044363031</c:v>
                      </c:pt>
                      <c:pt idx="422">
                        <c:v>9.3937473044363031</c:v>
                      </c:pt>
                      <c:pt idx="423">
                        <c:v>9.3937473044363031</c:v>
                      </c:pt>
                      <c:pt idx="424">
                        <c:v>9.3937473044363031</c:v>
                      </c:pt>
                      <c:pt idx="425">
                        <c:v>9.3937473044363031</c:v>
                      </c:pt>
                      <c:pt idx="426">
                        <c:v>9.3937473044363031</c:v>
                      </c:pt>
                      <c:pt idx="427">
                        <c:v>9.3937473044363031</c:v>
                      </c:pt>
                      <c:pt idx="428">
                        <c:v>9.3937473044363031</c:v>
                      </c:pt>
                      <c:pt idx="429">
                        <c:v>9.3937473044363031</c:v>
                      </c:pt>
                      <c:pt idx="430">
                        <c:v>9.3937473044363031</c:v>
                      </c:pt>
                      <c:pt idx="431">
                        <c:v>9.3937473044363031</c:v>
                      </c:pt>
                      <c:pt idx="432">
                        <c:v>9.3937473044363031</c:v>
                      </c:pt>
                      <c:pt idx="433">
                        <c:v>9.3937473044363031</c:v>
                      </c:pt>
                      <c:pt idx="434">
                        <c:v>9.3937473044363031</c:v>
                      </c:pt>
                      <c:pt idx="435">
                        <c:v>9.3937473044363031</c:v>
                      </c:pt>
                      <c:pt idx="436">
                        <c:v>9.3937473044363031</c:v>
                      </c:pt>
                      <c:pt idx="437">
                        <c:v>9.3937473044363031</c:v>
                      </c:pt>
                      <c:pt idx="438">
                        <c:v>9.3937473044363031</c:v>
                      </c:pt>
                      <c:pt idx="439">
                        <c:v>9.3937473044363031</c:v>
                      </c:pt>
                      <c:pt idx="440">
                        <c:v>9.3937473044363031</c:v>
                      </c:pt>
                      <c:pt idx="441">
                        <c:v>9.3937473044363031</c:v>
                      </c:pt>
                      <c:pt idx="442">
                        <c:v>9.3937473044363031</c:v>
                      </c:pt>
                      <c:pt idx="443">
                        <c:v>9.3937473044363031</c:v>
                      </c:pt>
                      <c:pt idx="444">
                        <c:v>9.3937473044363031</c:v>
                      </c:pt>
                      <c:pt idx="445">
                        <c:v>9.3937473044363031</c:v>
                      </c:pt>
                      <c:pt idx="446">
                        <c:v>9.3937473044363031</c:v>
                      </c:pt>
                      <c:pt idx="447">
                        <c:v>9.3937473044363031</c:v>
                      </c:pt>
                      <c:pt idx="448">
                        <c:v>9.3937473044363031</c:v>
                      </c:pt>
                      <c:pt idx="449">
                        <c:v>9.3937473044363031</c:v>
                      </c:pt>
                      <c:pt idx="450">
                        <c:v>9.3937473044363031</c:v>
                      </c:pt>
                      <c:pt idx="451">
                        <c:v>9.3937473044363031</c:v>
                      </c:pt>
                      <c:pt idx="452">
                        <c:v>9.3937473044363031</c:v>
                      </c:pt>
                      <c:pt idx="453">
                        <c:v>9.3937473044363031</c:v>
                      </c:pt>
                      <c:pt idx="454">
                        <c:v>9.3937473044363031</c:v>
                      </c:pt>
                      <c:pt idx="455">
                        <c:v>9.3937473044363031</c:v>
                      </c:pt>
                      <c:pt idx="456">
                        <c:v>9.3937473044363031</c:v>
                      </c:pt>
                      <c:pt idx="457">
                        <c:v>9.3937473044363031</c:v>
                      </c:pt>
                      <c:pt idx="458">
                        <c:v>9.3937473044363031</c:v>
                      </c:pt>
                      <c:pt idx="459">
                        <c:v>9.3937473044363031</c:v>
                      </c:pt>
                      <c:pt idx="460">
                        <c:v>9.3937473044363031</c:v>
                      </c:pt>
                      <c:pt idx="461">
                        <c:v>9.3937473044363031</c:v>
                      </c:pt>
                      <c:pt idx="462">
                        <c:v>9.3937473044363031</c:v>
                      </c:pt>
                      <c:pt idx="463">
                        <c:v>9.3937473044363031</c:v>
                      </c:pt>
                      <c:pt idx="464">
                        <c:v>9.3937473044363031</c:v>
                      </c:pt>
                      <c:pt idx="465">
                        <c:v>9.3937473044363031</c:v>
                      </c:pt>
                      <c:pt idx="466">
                        <c:v>9.3937473044363031</c:v>
                      </c:pt>
                      <c:pt idx="467">
                        <c:v>9.3937473044363031</c:v>
                      </c:pt>
                      <c:pt idx="468">
                        <c:v>9.3937473044363031</c:v>
                      </c:pt>
                      <c:pt idx="469">
                        <c:v>9.3937473044363031</c:v>
                      </c:pt>
                      <c:pt idx="470">
                        <c:v>9.3937473044363031</c:v>
                      </c:pt>
                      <c:pt idx="471">
                        <c:v>9.3937473044363031</c:v>
                      </c:pt>
                      <c:pt idx="472">
                        <c:v>9.3937473044363031</c:v>
                      </c:pt>
                      <c:pt idx="473">
                        <c:v>9.3937473044363031</c:v>
                      </c:pt>
                      <c:pt idx="474">
                        <c:v>9.3937473044363031</c:v>
                      </c:pt>
                      <c:pt idx="475">
                        <c:v>9.3937473044363031</c:v>
                      </c:pt>
                      <c:pt idx="476">
                        <c:v>9.3937473044363031</c:v>
                      </c:pt>
                      <c:pt idx="477">
                        <c:v>9.3937473044363031</c:v>
                      </c:pt>
                      <c:pt idx="478">
                        <c:v>9.3937473044363031</c:v>
                      </c:pt>
                      <c:pt idx="479">
                        <c:v>9.3937473044363031</c:v>
                      </c:pt>
                      <c:pt idx="480">
                        <c:v>9.3937473044363031</c:v>
                      </c:pt>
                      <c:pt idx="481">
                        <c:v>9.3937473044363031</c:v>
                      </c:pt>
                      <c:pt idx="482">
                        <c:v>9.3937473044363031</c:v>
                      </c:pt>
                      <c:pt idx="483">
                        <c:v>9.3937473044363031</c:v>
                      </c:pt>
                      <c:pt idx="484">
                        <c:v>9.3937473044363031</c:v>
                      </c:pt>
                      <c:pt idx="485">
                        <c:v>9.3937473044363031</c:v>
                      </c:pt>
                      <c:pt idx="486">
                        <c:v>9.3937473044363031</c:v>
                      </c:pt>
                      <c:pt idx="487">
                        <c:v>9.3937473044363031</c:v>
                      </c:pt>
                      <c:pt idx="488">
                        <c:v>9.3937473044363031</c:v>
                      </c:pt>
                      <c:pt idx="489">
                        <c:v>9.3937473044363031</c:v>
                      </c:pt>
                      <c:pt idx="490">
                        <c:v>9.3937473044363031</c:v>
                      </c:pt>
                      <c:pt idx="491">
                        <c:v>9.3937473044363031</c:v>
                      </c:pt>
                      <c:pt idx="492">
                        <c:v>9.3937473044363031</c:v>
                      </c:pt>
                      <c:pt idx="493">
                        <c:v>9.3937473044363031</c:v>
                      </c:pt>
                      <c:pt idx="494">
                        <c:v>9.3937473044363031</c:v>
                      </c:pt>
                      <c:pt idx="495">
                        <c:v>9.3937473044363031</c:v>
                      </c:pt>
                      <c:pt idx="496">
                        <c:v>9.3937473044363031</c:v>
                      </c:pt>
                      <c:pt idx="497">
                        <c:v>9.3937473044363031</c:v>
                      </c:pt>
                      <c:pt idx="498">
                        <c:v>9.3937473044363031</c:v>
                      </c:pt>
                      <c:pt idx="499">
                        <c:v>9.3937473044363031</c:v>
                      </c:pt>
                      <c:pt idx="500">
                        <c:v>9.3937473044363031</c:v>
                      </c:pt>
                      <c:pt idx="501">
                        <c:v>9.3937473044363031</c:v>
                      </c:pt>
                      <c:pt idx="502">
                        <c:v>9.3937473044363031</c:v>
                      </c:pt>
                      <c:pt idx="503">
                        <c:v>9.3937473044363031</c:v>
                      </c:pt>
                      <c:pt idx="504">
                        <c:v>9.3937473044363031</c:v>
                      </c:pt>
                      <c:pt idx="505">
                        <c:v>9.3937473044363031</c:v>
                      </c:pt>
                      <c:pt idx="506">
                        <c:v>9.3937473044363031</c:v>
                      </c:pt>
                      <c:pt idx="507">
                        <c:v>9.3937473044363031</c:v>
                      </c:pt>
                      <c:pt idx="508">
                        <c:v>9.3937473044363031</c:v>
                      </c:pt>
                      <c:pt idx="509">
                        <c:v>9.3937473044363031</c:v>
                      </c:pt>
                      <c:pt idx="510">
                        <c:v>9.3937473044363031</c:v>
                      </c:pt>
                      <c:pt idx="511">
                        <c:v>9.3937473044363031</c:v>
                      </c:pt>
                      <c:pt idx="512">
                        <c:v>9.3937473044363031</c:v>
                      </c:pt>
                      <c:pt idx="513">
                        <c:v>9.3937473044363031</c:v>
                      </c:pt>
                      <c:pt idx="514">
                        <c:v>9.3937473044363031</c:v>
                      </c:pt>
                      <c:pt idx="515">
                        <c:v>9.3937473044363031</c:v>
                      </c:pt>
                      <c:pt idx="516">
                        <c:v>9.3937473044363031</c:v>
                      </c:pt>
                      <c:pt idx="517">
                        <c:v>9.3937473044363031</c:v>
                      </c:pt>
                      <c:pt idx="518">
                        <c:v>9.3937473044363031</c:v>
                      </c:pt>
                      <c:pt idx="519">
                        <c:v>9.3937473044363031</c:v>
                      </c:pt>
                      <c:pt idx="520">
                        <c:v>9.3937473044363031</c:v>
                      </c:pt>
                      <c:pt idx="521">
                        <c:v>9.3937473044363031</c:v>
                      </c:pt>
                      <c:pt idx="522">
                        <c:v>9.3937473044363031</c:v>
                      </c:pt>
                      <c:pt idx="523">
                        <c:v>9.3937473044363031</c:v>
                      </c:pt>
                      <c:pt idx="524">
                        <c:v>9.3937473044363031</c:v>
                      </c:pt>
                      <c:pt idx="525">
                        <c:v>9.3937473044363031</c:v>
                      </c:pt>
                      <c:pt idx="526">
                        <c:v>9.3937473044363031</c:v>
                      </c:pt>
                      <c:pt idx="527">
                        <c:v>9.3937473044363031</c:v>
                      </c:pt>
                      <c:pt idx="528">
                        <c:v>9.3937473044363031</c:v>
                      </c:pt>
                      <c:pt idx="529">
                        <c:v>9.3937473044363031</c:v>
                      </c:pt>
                      <c:pt idx="530">
                        <c:v>9.3937473044363031</c:v>
                      </c:pt>
                      <c:pt idx="531">
                        <c:v>9.3937473044363031</c:v>
                      </c:pt>
                      <c:pt idx="532">
                        <c:v>9.3937473044363031</c:v>
                      </c:pt>
                      <c:pt idx="533">
                        <c:v>9.3937473044363031</c:v>
                      </c:pt>
                      <c:pt idx="534">
                        <c:v>9.3937473044363031</c:v>
                      </c:pt>
                      <c:pt idx="535">
                        <c:v>9.3937473044363031</c:v>
                      </c:pt>
                      <c:pt idx="536">
                        <c:v>9.3937473044363031</c:v>
                      </c:pt>
                      <c:pt idx="537">
                        <c:v>9.3937473044363031</c:v>
                      </c:pt>
                      <c:pt idx="538">
                        <c:v>9.3937473044363031</c:v>
                      </c:pt>
                      <c:pt idx="539">
                        <c:v>9.3937473044363031</c:v>
                      </c:pt>
                      <c:pt idx="540">
                        <c:v>9.3937473044363031</c:v>
                      </c:pt>
                      <c:pt idx="541">
                        <c:v>9.3937473044363031</c:v>
                      </c:pt>
                      <c:pt idx="542">
                        <c:v>9.3937473044363031</c:v>
                      </c:pt>
                      <c:pt idx="543">
                        <c:v>9.3937473044363031</c:v>
                      </c:pt>
                      <c:pt idx="544">
                        <c:v>9.3937473044363031</c:v>
                      </c:pt>
                      <c:pt idx="545">
                        <c:v>9.3937473044363031</c:v>
                      </c:pt>
                      <c:pt idx="546">
                        <c:v>9.3937473044363031</c:v>
                      </c:pt>
                      <c:pt idx="547">
                        <c:v>9.3937473044363031</c:v>
                      </c:pt>
                      <c:pt idx="548">
                        <c:v>9.3937473044363031</c:v>
                      </c:pt>
                      <c:pt idx="549">
                        <c:v>9.3937473044363031</c:v>
                      </c:pt>
                      <c:pt idx="550">
                        <c:v>9.3937473044363031</c:v>
                      </c:pt>
                      <c:pt idx="551">
                        <c:v>9.3937473044363031</c:v>
                      </c:pt>
                      <c:pt idx="552">
                        <c:v>9.3937473044363031</c:v>
                      </c:pt>
                      <c:pt idx="553">
                        <c:v>9.3937473044363031</c:v>
                      </c:pt>
                      <c:pt idx="554">
                        <c:v>9.3937473044363031</c:v>
                      </c:pt>
                      <c:pt idx="555">
                        <c:v>9.3937473044363031</c:v>
                      </c:pt>
                      <c:pt idx="556">
                        <c:v>9.3937473044363031</c:v>
                      </c:pt>
                      <c:pt idx="557">
                        <c:v>9.3937473044363031</c:v>
                      </c:pt>
                      <c:pt idx="558">
                        <c:v>9.3937473044363031</c:v>
                      </c:pt>
                      <c:pt idx="559">
                        <c:v>9.3937473044363031</c:v>
                      </c:pt>
                      <c:pt idx="560">
                        <c:v>9.3937473044363031</c:v>
                      </c:pt>
                      <c:pt idx="561">
                        <c:v>9.3937473044363031</c:v>
                      </c:pt>
                      <c:pt idx="562">
                        <c:v>9.3937473044363031</c:v>
                      </c:pt>
                      <c:pt idx="563">
                        <c:v>9.3937473044363031</c:v>
                      </c:pt>
                      <c:pt idx="564">
                        <c:v>9.3937473044363031</c:v>
                      </c:pt>
                      <c:pt idx="565">
                        <c:v>9.3937473044363031</c:v>
                      </c:pt>
                      <c:pt idx="566">
                        <c:v>9.3937473044363031</c:v>
                      </c:pt>
                      <c:pt idx="567">
                        <c:v>9.3937473044363031</c:v>
                      </c:pt>
                      <c:pt idx="568">
                        <c:v>9.3937473044363031</c:v>
                      </c:pt>
                      <c:pt idx="569">
                        <c:v>9.3937473044363031</c:v>
                      </c:pt>
                      <c:pt idx="570">
                        <c:v>9.3937473044363031</c:v>
                      </c:pt>
                      <c:pt idx="571">
                        <c:v>9.3937473044363031</c:v>
                      </c:pt>
                      <c:pt idx="572">
                        <c:v>9.3937473044363031</c:v>
                      </c:pt>
                      <c:pt idx="573">
                        <c:v>9.3937473044363031</c:v>
                      </c:pt>
                      <c:pt idx="574">
                        <c:v>9.3937473044363031</c:v>
                      </c:pt>
                      <c:pt idx="575">
                        <c:v>9.3937473044363031</c:v>
                      </c:pt>
                      <c:pt idx="576">
                        <c:v>9.3937473044363031</c:v>
                      </c:pt>
                      <c:pt idx="577">
                        <c:v>9.3937473044363031</c:v>
                      </c:pt>
                      <c:pt idx="578">
                        <c:v>9.3937473044363031</c:v>
                      </c:pt>
                      <c:pt idx="579">
                        <c:v>9.3937473044363031</c:v>
                      </c:pt>
                      <c:pt idx="580">
                        <c:v>9.3937473044363031</c:v>
                      </c:pt>
                      <c:pt idx="581">
                        <c:v>9.3937473044363031</c:v>
                      </c:pt>
                      <c:pt idx="582">
                        <c:v>9.3937473044363031</c:v>
                      </c:pt>
                      <c:pt idx="583">
                        <c:v>9.3937473044363031</c:v>
                      </c:pt>
                      <c:pt idx="584">
                        <c:v>9.3937473044363031</c:v>
                      </c:pt>
                      <c:pt idx="585">
                        <c:v>9.3937473044363031</c:v>
                      </c:pt>
                      <c:pt idx="586">
                        <c:v>9.3937473044363031</c:v>
                      </c:pt>
                      <c:pt idx="587">
                        <c:v>9.3937473044363031</c:v>
                      </c:pt>
                      <c:pt idx="588">
                        <c:v>9.3937473044363031</c:v>
                      </c:pt>
                      <c:pt idx="589">
                        <c:v>9.3937473044363031</c:v>
                      </c:pt>
                      <c:pt idx="590">
                        <c:v>9.3937473044363031</c:v>
                      </c:pt>
                      <c:pt idx="591">
                        <c:v>9.3937473044363031</c:v>
                      </c:pt>
                      <c:pt idx="592">
                        <c:v>9.3937473044363031</c:v>
                      </c:pt>
                      <c:pt idx="593">
                        <c:v>9.3937473044363031</c:v>
                      </c:pt>
                      <c:pt idx="594">
                        <c:v>9.3937473044363031</c:v>
                      </c:pt>
                      <c:pt idx="595">
                        <c:v>9.3937473044363031</c:v>
                      </c:pt>
                      <c:pt idx="596">
                        <c:v>9.3937473044363031</c:v>
                      </c:pt>
                      <c:pt idx="597">
                        <c:v>9.3937473044363031</c:v>
                      </c:pt>
                      <c:pt idx="598">
                        <c:v>9.3937473044363031</c:v>
                      </c:pt>
                      <c:pt idx="599">
                        <c:v>9.3937473044363031</c:v>
                      </c:pt>
                      <c:pt idx="600">
                        <c:v>9.3937473044363031</c:v>
                      </c:pt>
                      <c:pt idx="601">
                        <c:v>9.3937473044363031</c:v>
                      </c:pt>
                      <c:pt idx="602">
                        <c:v>9.3937473044363031</c:v>
                      </c:pt>
                      <c:pt idx="603">
                        <c:v>9.3937473044363031</c:v>
                      </c:pt>
                      <c:pt idx="604">
                        <c:v>9.3937473044363031</c:v>
                      </c:pt>
                      <c:pt idx="605">
                        <c:v>9.3937473044363031</c:v>
                      </c:pt>
                      <c:pt idx="606">
                        <c:v>9.3937473044363031</c:v>
                      </c:pt>
                      <c:pt idx="607">
                        <c:v>9.3937473044363031</c:v>
                      </c:pt>
                      <c:pt idx="608">
                        <c:v>9.3937473044363031</c:v>
                      </c:pt>
                      <c:pt idx="609">
                        <c:v>9.3937473044363031</c:v>
                      </c:pt>
                      <c:pt idx="610">
                        <c:v>9.3937473044363031</c:v>
                      </c:pt>
                      <c:pt idx="611">
                        <c:v>9.3937473044363031</c:v>
                      </c:pt>
                      <c:pt idx="612">
                        <c:v>9.3937473044363031</c:v>
                      </c:pt>
                      <c:pt idx="613">
                        <c:v>9.3937473044363031</c:v>
                      </c:pt>
                      <c:pt idx="614">
                        <c:v>9.3937473044363031</c:v>
                      </c:pt>
                      <c:pt idx="615">
                        <c:v>9.3937473044363031</c:v>
                      </c:pt>
                      <c:pt idx="616">
                        <c:v>9.3937473044363031</c:v>
                      </c:pt>
                      <c:pt idx="617">
                        <c:v>9.3937473044363031</c:v>
                      </c:pt>
                      <c:pt idx="618">
                        <c:v>9.3937473044363031</c:v>
                      </c:pt>
                      <c:pt idx="619">
                        <c:v>9.3937473044363031</c:v>
                      </c:pt>
                      <c:pt idx="620">
                        <c:v>9.3937473044363031</c:v>
                      </c:pt>
                      <c:pt idx="621">
                        <c:v>9.3937473044363031</c:v>
                      </c:pt>
                      <c:pt idx="622">
                        <c:v>9.3937473044363031</c:v>
                      </c:pt>
                      <c:pt idx="623">
                        <c:v>9.3937473044363031</c:v>
                      </c:pt>
                      <c:pt idx="624">
                        <c:v>9.3937473044363031</c:v>
                      </c:pt>
                      <c:pt idx="625">
                        <c:v>9.3937473044363031</c:v>
                      </c:pt>
                      <c:pt idx="626">
                        <c:v>9.3937473044363031</c:v>
                      </c:pt>
                      <c:pt idx="627">
                        <c:v>9.3937473044363031</c:v>
                      </c:pt>
                      <c:pt idx="628">
                        <c:v>9.3937473044363031</c:v>
                      </c:pt>
                      <c:pt idx="629">
                        <c:v>9.3937473044363031</c:v>
                      </c:pt>
                      <c:pt idx="630">
                        <c:v>9.3937473044363031</c:v>
                      </c:pt>
                      <c:pt idx="631">
                        <c:v>9.3937473044363031</c:v>
                      </c:pt>
                      <c:pt idx="632">
                        <c:v>9.3937473044363031</c:v>
                      </c:pt>
                      <c:pt idx="633">
                        <c:v>9.3937473044363031</c:v>
                      </c:pt>
                      <c:pt idx="634">
                        <c:v>9.3937473044363031</c:v>
                      </c:pt>
                      <c:pt idx="635">
                        <c:v>9.3937473044363031</c:v>
                      </c:pt>
                      <c:pt idx="636">
                        <c:v>9.3937473044363031</c:v>
                      </c:pt>
                      <c:pt idx="637">
                        <c:v>9.3937473044363031</c:v>
                      </c:pt>
                      <c:pt idx="638">
                        <c:v>9.3937473044363031</c:v>
                      </c:pt>
                      <c:pt idx="639">
                        <c:v>9.3937473044363031</c:v>
                      </c:pt>
                      <c:pt idx="640">
                        <c:v>9.3937473044363031</c:v>
                      </c:pt>
                      <c:pt idx="641">
                        <c:v>9.3937473044363031</c:v>
                      </c:pt>
                      <c:pt idx="642">
                        <c:v>9.3937473044363031</c:v>
                      </c:pt>
                      <c:pt idx="643">
                        <c:v>9.3937473044363031</c:v>
                      </c:pt>
                      <c:pt idx="644">
                        <c:v>9.3937473044363031</c:v>
                      </c:pt>
                      <c:pt idx="645">
                        <c:v>9.3937473044363031</c:v>
                      </c:pt>
                      <c:pt idx="646">
                        <c:v>9.3937473044363031</c:v>
                      </c:pt>
                      <c:pt idx="647">
                        <c:v>9.3937473044363031</c:v>
                      </c:pt>
                      <c:pt idx="648">
                        <c:v>9.3937473044363031</c:v>
                      </c:pt>
                      <c:pt idx="649">
                        <c:v>9.3937473044363031</c:v>
                      </c:pt>
                      <c:pt idx="650">
                        <c:v>9.3937473044363031</c:v>
                      </c:pt>
                      <c:pt idx="651">
                        <c:v>9.3937473044363031</c:v>
                      </c:pt>
                      <c:pt idx="652">
                        <c:v>9.3937473044363031</c:v>
                      </c:pt>
                      <c:pt idx="653">
                        <c:v>9.3937473044363031</c:v>
                      </c:pt>
                      <c:pt idx="654">
                        <c:v>9.3937473044363031</c:v>
                      </c:pt>
                      <c:pt idx="655">
                        <c:v>9.3937473044363031</c:v>
                      </c:pt>
                      <c:pt idx="656">
                        <c:v>9.3937473044363031</c:v>
                      </c:pt>
                      <c:pt idx="657">
                        <c:v>9.3937473044363031</c:v>
                      </c:pt>
                      <c:pt idx="658">
                        <c:v>9.3937473044363031</c:v>
                      </c:pt>
                      <c:pt idx="659">
                        <c:v>9.3937473044363031</c:v>
                      </c:pt>
                      <c:pt idx="660">
                        <c:v>9.3937473044363031</c:v>
                      </c:pt>
                      <c:pt idx="661">
                        <c:v>9.3937473044363031</c:v>
                      </c:pt>
                      <c:pt idx="662">
                        <c:v>9.3937473044363031</c:v>
                      </c:pt>
                      <c:pt idx="663">
                        <c:v>9.3937473044363031</c:v>
                      </c:pt>
                      <c:pt idx="664">
                        <c:v>9.3937473044363031</c:v>
                      </c:pt>
                      <c:pt idx="665">
                        <c:v>9.3937473044363031</c:v>
                      </c:pt>
                      <c:pt idx="666">
                        <c:v>9.3937473044363031</c:v>
                      </c:pt>
                      <c:pt idx="667">
                        <c:v>9.3937473044363031</c:v>
                      </c:pt>
                      <c:pt idx="668">
                        <c:v>9.3937473044363031</c:v>
                      </c:pt>
                      <c:pt idx="669">
                        <c:v>9.3937473044363031</c:v>
                      </c:pt>
                      <c:pt idx="670">
                        <c:v>9.3937473044363031</c:v>
                      </c:pt>
                      <c:pt idx="671">
                        <c:v>9.3937473044363031</c:v>
                      </c:pt>
                      <c:pt idx="672">
                        <c:v>9.3937473044363031</c:v>
                      </c:pt>
                      <c:pt idx="673">
                        <c:v>9.3937473044363031</c:v>
                      </c:pt>
                      <c:pt idx="674">
                        <c:v>9.3937473044363031</c:v>
                      </c:pt>
                      <c:pt idx="675">
                        <c:v>9.3937473044363031</c:v>
                      </c:pt>
                      <c:pt idx="676">
                        <c:v>9.3937473044363031</c:v>
                      </c:pt>
                      <c:pt idx="677">
                        <c:v>9.3937473044363031</c:v>
                      </c:pt>
                      <c:pt idx="678">
                        <c:v>9.3937473044363031</c:v>
                      </c:pt>
                      <c:pt idx="679">
                        <c:v>9.3937473044363031</c:v>
                      </c:pt>
                      <c:pt idx="680">
                        <c:v>9.3937473044363031</c:v>
                      </c:pt>
                      <c:pt idx="681">
                        <c:v>9.3937473044363031</c:v>
                      </c:pt>
                      <c:pt idx="682">
                        <c:v>9.3937473044363031</c:v>
                      </c:pt>
                      <c:pt idx="683">
                        <c:v>9.3937473044363031</c:v>
                      </c:pt>
                      <c:pt idx="684">
                        <c:v>9.3937473044363031</c:v>
                      </c:pt>
                      <c:pt idx="685">
                        <c:v>9.3937473044363031</c:v>
                      </c:pt>
                      <c:pt idx="686">
                        <c:v>9.3937473044363031</c:v>
                      </c:pt>
                      <c:pt idx="687">
                        <c:v>9.3937473044363031</c:v>
                      </c:pt>
                      <c:pt idx="688">
                        <c:v>9.3937473044363031</c:v>
                      </c:pt>
                      <c:pt idx="689">
                        <c:v>9.3937473044363031</c:v>
                      </c:pt>
                      <c:pt idx="690">
                        <c:v>9.3937473044363031</c:v>
                      </c:pt>
                      <c:pt idx="691">
                        <c:v>9.3937473044363031</c:v>
                      </c:pt>
                      <c:pt idx="692">
                        <c:v>9.3937473044363031</c:v>
                      </c:pt>
                      <c:pt idx="693">
                        <c:v>9.3937473044363031</c:v>
                      </c:pt>
                      <c:pt idx="694">
                        <c:v>9.3937473044363031</c:v>
                      </c:pt>
                      <c:pt idx="695">
                        <c:v>9.3937473044363031</c:v>
                      </c:pt>
                      <c:pt idx="696">
                        <c:v>9.3937473044363031</c:v>
                      </c:pt>
                      <c:pt idx="697">
                        <c:v>9.3937473044363031</c:v>
                      </c:pt>
                      <c:pt idx="698">
                        <c:v>9.3937473044363031</c:v>
                      </c:pt>
                      <c:pt idx="699">
                        <c:v>9.3937473044363031</c:v>
                      </c:pt>
                      <c:pt idx="700">
                        <c:v>9.3937473044363031</c:v>
                      </c:pt>
                      <c:pt idx="701">
                        <c:v>9.3937473044363031</c:v>
                      </c:pt>
                      <c:pt idx="702">
                        <c:v>9.3937473044363031</c:v>
                      </c:pt>
                      <c:pt idx="703">
                        <c:v>9.3937473044363031</c:v>
                      </c:pt>
                      <c:pt idx="704">
                        <c:v>9.3937473044363031</c:v>
                      </c:pt>
                      <c:pt idx="705">
                        <c:v>9.3937473044363031</c:v>
                      </c:pt>
                      <c:pt idx="706">
                        <c:v>9.3937473044363031</c:v>
                      </c:pt>
                      <c:pt idx="707">
                        <c:v>9.3937473044363031</c:v>
                      </c:pt>
                      <c:pt idx="708">
                        <c:v>9.3937473044363031</c:v>
                      </c:pt>
                      <c:pt idx="709">
                        <c:v>9.3937473044363031</c:v>
                      </c:pt>
                      <c:pt idx="710">
                        <c:v>9.3937473044363031</c:v>
                      </c:pt>
                      <c:pt idx="711">
                        <c:v>9.3937473044363031</c:v>
                      </c:pt>
                      <c:pt idx="712">
                        <c:v>9.3937473044363031</c:v>
                      </c:pt>
                      <c:pt idx="713">
                        <c:v>9.3937473044363031</c:v>
                      </c:pt>
                      <c:pt idx="714">
                        <c:v>9.3937473044363031</c:v>
                      </c:pt>
                      <c:pt idx="715">
                        <c:v>9.3937473044363031</c:v>
                      </c:pt>
                      <c:pt idx="716">
                        <c:v>9.3937473044363031</c:v>
                      </c:pt>
                      <c:pt idx="717">
                        <c:v>9.3937473044363031</c:v>
                      </c:pt>
                      <c:pt idx="718">
                        <c:v>9.3937473044363031</c:v>
                      </c:pt>
                      <c:pt idx="719">
                        <c:v>9.3937473044363031</c:v>
                      </c:pt>
                      <c:pt idx="720">
                        <c:v>9.3937473044363031</c:v>
                      </c:pt>
                      <c:pt idx="721">
                        <c:v>9.3937473044363031</c:v>
                      </c:pt>
                      <c:pt idx="722">
                        <c:v>9.3937473044363031</c:v>
                      </c:pt>
                      <c:pt idx="723">
                        <c:v>9.3937473044363031</c:v>
                      </c:pt>
                      <c:pt idx="724">
                        <c:v>9.3937473044363031</c:v>
                      </c:pt>
                      <c:pt idx="725">
                        <c:v>9.3937473044363031</c:v>
                      </c:pt>
                      <c:pt idx="726">
                        <c:v>9.3937473044363031</c:v>
                      </c:pt>
                      <c:pt idx="727">
                        <c:v>9.3937473044363031</c:v>
                      </c:pt>
                      <c:pt idx="728">
                        <c:v>9.3937473044363031</c:v>
                      </c:pt>
                      <c:pt idx="729">
                        <c:v>9.3937473044363031</c:v>
                      </c:pt>
                      <c:pt idx="730">
                        <c:v>9.3937473044363031</c:v>
                      </c:pt>
                      <c:pt idx="731">
                        <c:v>9.3937473044363031</c:v>
                      </c:pt>
                      <c:pt idx="732">
                        <c:v>9.3937473044363031</c:v>
                      </c:pt>
                      <c:pt idx="733">
                        <c:v>9.3937473044363031</c:v>
                      </c:pt>
                      <c:pt idx="734">
                        <c:v>9.3937473044363031</c:v>
                      </c:pt>
                      <c:pt idx="735">
                        <c:v>9.3937473044363031</c:v>
                      </c:pt>
                      <c:pt idx="736">
                        <c:v>9.3937473044363031</c:v>
                      </c:pt>
                      <c:pt idx="737">
                        <c:v>9.3937473044363031</c:v>
                      </c:pt>
                      <c:pt idx="738">
                        <c:v>9.3937473044363031</c:v>
                      </c:pt>
                      <c:pt idx="739">
                        <c:v>9.3937473044363031</c:v>
                      </c:pt>
                      <c:pt idx="740">
                        <c:v>9.3937473044363031</c:v>
                      </c:pt>
                      <c:pt idx="741">
                        <c:v>9.3937473044363031</c:v>
                      </c:pt>
                      <c:pt idx="742">
                        <c:v>9.3937473044363031</c:v>
                      </c:pt>
                      <c:pt idx="743">
                        <c:v>9.3937473044363031</c:v>
                      </c:pt>
                      <c:pt idx="744">
                        <c:v>9.3937473044363031</c:v>
                      </c:pt>
                      <c:pt idx="745">
                        <c:v>9.3937473044363031</c:v>
                      </c:pt>
                      <c:pt idx="746">
                        <c:v>9.3937473044363031</c:v>
                      </c:pt>
                      <c:pt idx="747">
                        <c:v>9.3937473044363031</c:v>
                      </c:pt>
                      <c:pt idx="748">
                        <c:v>9.3937473044363031</c:v>
                      </c:pt>
                      <c:pt idx="749">
                        <c:v>9.3937473044363031</c:v>
                      </c:pt>
                      <c:pt idx="750">
                        <c:v>9.3937473044363031</c:v>
                      </c:pt>
                      <c:pt idx="751">
                        <c:v>9.3937473044363031</c:v>
                      </c:pt>
                      <c:pt idx="752">
                        <c:v>9.3937473044363031</c:v>
                      </c:pt>
                      <c:pt idx="753">
                        <c:v>9.3937473044363031</c:v>
                      </c:pt>
                      <c:pt idx="754">
                        <c:v>9.3937473044363031</c:v>
                      </c:pt>
                      <c:pt idx="755">
                        <c:v>9.3937473044363031</c:v>
                      </c:pt>
                      <c:pt idx="756">
                        <c:v>9.3937473044363031</c:v>
                      </c:pt>
                      <c:pt idx="757">
                        <c:v>9.3937473044363031</c:v>
                      </c:pt>
                      <c:pt idx="758">
                        <c:v>9.3937473044363031</c:v>
                      </c:pt>
                      <c:pt idx="759">
                        <c:v>9.3937473044363031</c:v>
                      </c:pt>
                      <c:pt idx="760">
                        <c:v>9.3937473044363031</c:v>
                      </c:pt>
                      <c:pt idx="761">
                        <c:v>9.3937473044363031</c:v>
                      </c:pt>
                      <c:pt idx="762">
                        <c:v>9.3937473044363031</c:v>
                      </c:pt>
                      <c:pt idx="763">
                        <c:v>9.3937473044363031</c:v>
                      </c:pt>
                      <c:pt idx="764">
                        <c:v>9.3937473044363031</c:v>
                      </c:pt>
                      <c:pt idx="765">
                        <c:v>9.3937473044363031</c:v>
                      </c:pt>
                      <c:pt idx="766">
                        <c:v>9.3937473044363031</c:v>
                      </c:pt>
                      <c:pt idx="767">
                        <c:v>9.3937473044363031</c:v>
                      </c:pt>
                      <c:pt idx="768">
                        <c:v>9.3937473044363031</c:v>
                      </c:pt>
                      <c:pt idx="769">
                        <c:v>9.3937473044363031</c:v>
                      </c:pt>
                      <c:pt idx="770">
                        <c:v>9.3937473044363031</c:v>
                      </c:pt>
                      <c:pt idx="771">
                        <c:v>9.3937473044363031</c:v>
                      </c:pt>
                      <c:pt idx="772">
                        <c:v>9.3937473044363031</c:v>
                      </c:pt>
                      <c:pt idx="773">
                        <c:v>9.3937473044363031</c:v>
                      </c:pt>
                      <c:pt idx="774">
                        <c:v>9.3937473044363031</c:v>
                      </c:pt>
                      <c:pt idx="775">
                        <c:v>9.3937473044363031</c:v>
                      </c:pt>
                      <c:pt idx="776">
                        <c:v>9.3937473044363031</c:v>
                      </c:pt>
                      <c:pt idx="777">
                        <c:v>9.3937473044363031</c:v>
                      </c:pt>
                      <c:pt idx="778">
                        <c:v>9.3937473044363031</c:v>
                      </c:pt>
                      <c:pt idx="779">
                        <c:v>9.3937473044363031</c:v>
                      </c:pt>
                      <c:pt idx="780">
                        <c:v>9.3937473044363031</c:v>
                      </c:pt>
                      <c:pt idx="781">
                        <c:v>9.3937473044363031</c:v>
                      </c:pt>
                      <c:pt idx="782">
                        <c:v>9.3937473044363031</c:v>
                      </c:pt>
                      <c:pt idx="783">
                        <c:v>9.3937473044363031</c:v>
                      </c:pt>
                      <c:pt idx="784">
                        <c:v>9.3937473044363031</c:v>
                      </c:pt>
                      <c:pt idx="785">
                        <c:v>9.3937473044363031</c:v>
                      </c:pt>
                      <c:pt idx="786">
                        <c:v>9.3937473044363031</c:v>
                      </c:pt>
                      <c:pt idx="787">
                        <c:v>9.3937473044363031</c:v>
                      </c:pt>
                      <c:pt idx="788">
                        <c:v>9.3937473044363031</c:v>
                      </c:pt>
                      <c:pt idx="789">
                        <c:v>9.3937473044363031</c:v>
                      </c:pt>
                      <c:pt idx="790">
                        <c:v>9.3937473044363031</c:v>
                      </c:pt>
                      <c:pt idx="791">
                        <c:v>9.3937473044363031</c:v>
                      </c:pt>
                      <c:pt idx="792">
                        <c:v>9.3937473044363031</c:v>
                      </c:pt>
                      <c:pt idx="793">
                        <c:v>9.3937473044363031</c:v>
                      </c:pt>
                      <c:pt idx="794">
                        <c:v>9.3937473044363031</c:v>
                      </c:pt>
                      <c:pt idx="795">
                        <c:v>9.3937473044363031</c:v>
                      </c:pt>
                      <c:pt idx="796">
                        <c:v>9.3937473044363031</c:v>
                      </c:pt>
                      <c:pt idx="797">
                        <c:v>9.3937473044363031</c:v>
                      </c:pt>
                      <c:pt idx="798">
                        <c:v>9.3937473044363031</c:v>
                      </c:pt>
                      <c:pt idx="799">
                        <c:v>9.3937473044363031</c:v>
                      </c:pt>
                      <c:pt idx="800">
                        <c:v>9.3937473044363031</c:v>
                      </c:pt>
                      <c:pt idx="801">
                        <c:v>9.3937473044363031</c:v>
                      </c:pt>
                      <c:pt idx="802">
                        <c:v>9.3937473044363031</c:v>
                      </c:pt>
                      <c:pt idx="803">
                        <c:v>9.3937473044363031</c:v>
                      </c:pt>
                      <c:pt idx="804">
                        <c:v>9.3937473044363031</c:v>
                      </c:pt>
                      <c:pt idx="805">
                        <c:v>9.3937473044363031</c:v>
                      </c:pt>
                      <c:pt idx="806">
                        <c:v>9.3937473044363031</c:v>
                      </c:pt>
                      <c:pt idx="807">
                        <c:v>9.3937473044363031</c:v>
                      </c:pt>
                      <c:pt idx="808">
                        <c:v>9.3937473044363031</c:v>
                      </c:pt>
                      <c:pt idx="809">
                        <c:v>9.3937473044363031</c:v>
                      </c:pt>
                      <c:pt idx="810">
                        <c:v>9.3937473044363031</c:v>
                      </c:pt>
                      <c:pt idx="811">
                        <c:v>9.3937473044363031</c:v>
                      </c:pt>
                      <c:pt idx="812">
                        <c:v>9.3937473044363031</c:v>
                      </c:pt>
                      <c:pt idx="813">
                        <c:v>9.3937473044363031</c:v>
                      </c:pt>
                      <c:pt idx="814">
                        <c:v>9.3937473044363031</c:v>
                      </c:pt>
                      <c:pt idx="815">
                        <c:v>9.3937473044363031</c:v>
                      </c:pt>
                      <c:pt idx="816">
                        <c:v>9.3937473044363031</c:v>
                      </c:pt>
                      <c:pt idx="817">
                        <c:v>9.3937473044363031</c:v>
                      </c:pt>
                      <c:pt idx="818">
                        <c:v>9.3937473044363031</c:v>
                      </c:pt>
                      <c:pt idx="819">
                        <c:v>9.3937473044363031</c:v>
                      </c:pt>
                      <c:pt idx="820">
                        <c:v>9.3937473044363031</c:v>
                      </c:pt>
                      <c:pt idx="821">
                        <c:v>9.3937473044363031</c:v>
                      </c:pt>
                      <c:pt idx="822">
                        <c:v>9.3937473044363031</c:v>
                      </c:pt>
                      <c:pt idx="823">
                        <c:v>9.3937473044363031</c:v>
                      </c:pt>
                      <c:pt idx="824">
                        <c:v>9.3937473044363031</c:v>
                      </c:pt>
                      <c:pt idx="825">
                        <c:v>9.3937473044363031</c:v>
                      </c:pt>
                      <c:pt idx="826">
                        <c:v>9.3937473044363031</c:v>
                      </c:pt>
                      <c:pt idx="827">
                        <c:v>9.3937473044363031</c:v>
                      </c:pt>
                      <c:pt idx="828">
                        <c:v>9.3937473044363031</c:v>
                      </c:pt>
                      <c:pt idx="829">
                        <c:v>9.3937473044363031</c:v>
                      </c:pt>
                      <c:pt idx="830">
                        <c:v>9.3937473044363031</c:v>
                      </c:pt>
                      <c:pt idx="831">
                        <c:v>9.3937473044363031</c:v>
                      </c:pt>
                      <c:pt idx="832">
                        <c:v>9.3937473044363031</c:v>
                      </c:pt>
                      <c:pt idx="833">
                        <c:v>9.3937473044363031</c:v>
                      </c:pt>
                      <c:pt idx="834">
                        <c:v>9.3937473044363031</c:v>
                      </c:pt>
                      <c:pt idx="835">
                        <c:v>9.3937473044363031</c:v>
                      </c:pt>
                      <c:pt idx="836">
                        <c:v>9.3937473044363031</c:v>
                      </c:pt>
                      <c:pt idx="837">
                        <c:v>9.3937473044363031</c:v>
                      </c:pt>
                      <c:pt idx="838">
                        <c:v>9.3937473044363031</c:v>
                      </c:pt>
                      <c:pt idx="839">
                        <c:v>9.3937473044363031</c:v>
                      </c:pt>
                      <c:pt idx="840">
                        <c:v>9.3937473044363031</c:v>
                      </c:pt>
                      <c:pt idx="841">
                        <c:v>9.3937473044363031</c:v>
                      </c:pt>
                      <c:pt idx="842">
                        <c:v>9.3937473044363031</c:v>
                      </c:pt>
                      <c:pt idx="843">
                        <c:v>9.3937473044363031</c:v>
                      </c:pt>
                      <c:pt idx="844">
                        <c:v>9.3937473044363031</c:v>
                      </c:pt>
                      <c:pt idx="845">
                        <c:v>9.3937473044363031</c:v>
                      </c:pt>
                      <c:pt idx="846">
                        <c:v>9.3937473044363031</c:v>
                      </c:pt>
                      <c:pt idx="847">
                        <c:v>9.3937473044363031</c:v>
                      </c:pt>
                      <c:pt idx="848">
                        <c:v>9.3937473044363031</c:v>
                      </c:pt>
                      <c:pt idx="849">
                        <c:v>9.3937473044363031</c:v>
                      </c:pt>
                      <c:pt idx="850">
                        <c:v>9.3937473044363031</c:v>
                      </c:pt>
                      <c:pt idx="851">
                        <c:v>9.3937473044363031</c:v>
                      </c:pt>
                      <c:pt idx="852">
                        <c:v>9.3937473044363031</c:v>
                      </c:pt>
                      <c:pt idx="853">
                        <c:v>9.3937473044363031</c:v>
                      </c:pt>
                      <c:pt idx="854">
                        <c:v>9.3937473044363031</c:v>
                      </c:pt>
                      <c:pt idx="855">
                        <c:v>9.3937473044363031</c:v>
                      </c:pt>
                      <c:pt idx="856">
                        <c:v>9.3937473044363031</c:v>
                      </c:pt>
                      <c:pt idx="857">
                        <c:v>9.3937473044363031</c:v>
                      </c:pt>
                      <c:pt idx="858">
                        <c:v>9.3937473044363031</c:v>
                      </c:pt>
                      <c:pt idx="859">
                        <c:v>9.3937473044363031</c:v>
                      </c:pt>
                      <c:pt idx="860">
                        <c:v>9.3937473044363031</c:v>
                      </c:pt>
                      <c:pt idx="861">
                        <c:v>9.3937473044363031</c:v>
                      </c:pt>
                      <c:pt idx="862">
                        <c:v>9.3937473044363031</c:v>
                      </c:pt>
                      <c:pt idx="863">
                        <c:v>9.3937473044363031</c:v>
                      </c:pt>
                      <c:pt idx="864">
                        <c:v>9.3937473044363031</c:v>
                      </c:pt>
                      <c:pt idx="865">
                        <c:v>9.3937473044363031</c:v>
                      </c:pt>
                      <c:pt idx="866">
                        <c:v>9.3937473044363031</c:v>
                      </c:pt>
                      <c:pt idx="867">
                        <c:v>9.3937473044363031</c:v>
                      </c:pt>
                      <c:pt idx="868">
                        <c:v>9.3937473044363031</c:v>
                      </c:pt>
                      <c:pt idx="869">
                        <c:v>9.3937473044363031</c:v>
                      </c:pt>
                      <c:pt idx="870">
                        <c:v>9.3937473044363031</c:v>
                      </c:pt>
                      <c:pt idx="871">
                        <c:v>9.3937473044363031</c:v>
                      </c:pt>
                      <c:pt idx="872">
                        <c:v>9.3937473044363031</c:v>
                      </c:pt>
                      <c:pt idx="873">
                        <c:v>9.3937473044363031</c:v>
                      </c:pt>
                      <c:pt idx="874">
                        <c:v>9.3937473044363031</c:v>
                      </c:pt>
                      <c:pt idx="875">
                        <c:v>9.3937473044363031</c:v>
                      </c:pt>
                      <c:pt idx="876">
                        <c:v>9.3937473044363031</c:v>
                      </c:pt>
                      <c:pt idx="877">
                        <c:v>9.3937473044363031</c:v>
                      </c:pt>
                      <c:pt idx="878">
                        <c:v>9.3937473044363031</c:v>
                      </c:pt>
                      <c:pt idx="879">
                        <c:v>9.3937473044363031</c:v>
                      </c:pt>
                      <c:pt idx="880">
                        <c:v>9.3937473044363031</c:v>
                      </c:pt>
                      <c:pt idx="881">
                        <c:v>9.3937473044363031</c:v>
                      </c:pt>
                      <c:pt idx="882">
                        <c:v>9.3937473044363031</c:v>
                      </c:pt>
                      <c:pt idx="883">
                        <c:v>9.3937473044363031</c:v>
                      </c:pt>
                      <c:pt idx="884">
                        <c:v>9.3937473044363031</c:v>
                      </c:pt>
                      <c:pt idx="885">
                        <c:v>9.3937473044363031</c:v>
                      </c:pt>
                      <c:pt idx="886">
                        <c:v>9.3937473044363031</c:v>
                      </c:pt>
                      <c:pt idx="887">
                        <c:v>9.3937473044363031</c:v>
                      </c:pt>
                      <c:pt idx="888">
                        <c:v>9.3937473044363031</c:v>
                      </c:pt>
                      <c:pt idx="889">
                        <c:v>9.3937473044363031</c:v>
                      </c:pt>
                      <c:pt idx="890">
                        <c:v>9.3937473044363031</c:v>
                      </c:pt>
                      <c:pt idx="891">
                        <c:v>9.3937473044363031</c:v>
                      </c:pt>
                      <c:pt idx="892">
                        <c:v>9.3937473044363031</c:v>
                      </c:pt>
                      <c:pt idx="893">
                        <c:v>9.3937473044363031</c:v>
                      </c:pt>
                      <c:pt idx="894">
                        <c:v>9.3937473044363031</c:v>
                      </c:pt>
                      <c:pt idx="895">
                        <c:v>9.3937473044363031</c:v>
                      </c:pt>
                      <c:pt idx="896">
                        <c:v>9.3937473044363031</c:v>
                      </c:pt>
                      <c:pt idx="897">
                        <c:v>9.3937473044363031</c:v>
                      </c:pt>
                      <c:pt idx="898">
                        <c:v>9.3937473044363031</c:v>
                      </c:pt>
                      <c:pt idx="899">
                        <c:v>9.3937473044363031</c:v>
                      </c:pt>
                      <c:pt idx="900">
                        <c:v>9.3937473044363031</c:v>
                      </c:pt>
                      <c:pt idx="901">
                        <c:v>9.3937473044363031</c:v>
                      </c:pt>
                      <c:pt idx="902">
                        <c:v>9.3937473044363031</c:v>
                      </c:pt>
                      <c:pt idx="903">
                        <c:v>9.3937473044363031</c:v>
                      </c:pt>
                      <c:pt idx="904">
                        <c:v>9.3937473044363031</c:v>
                      </c:pt>
                      <c:pt idx="905">
                        <c:v>9.3937473044363031</c:v>
                      </c:pt>
                      <c:pt idx="906">
                        <c:v>9.3937473044363031</c:v>
                      </c:pt>
                      <c:pt idx="907">
                        <c:v>9.3937473044363031</c:v>
                      </c:pt>
                      <c:pt idx="908">
                        <c:v>9.3937473044363031</c:v>
                      </c:pt>
                      <c:pt idx="909">
                        <c:v>9.3937473044363031</c:v>
                      </c:pt>
                      <c:pt idx="910">
                        <c:v>9.3937473044363031</c:v>
                      </c:pt>
                      <c:pt idx="911">
                        <c:v>9.3937473044363031</c:v>
                      </c:pt>
                      <c:pt idx="912">
                        <c:v>9.3937473044363031</c:v>
                      </c:pt>
                      <c:pt idx="913">
                        <c:v>9.3937473044363031</c:v>
                      </c:pt>
                      <c:pt idx="914">
                        <c:v>9.3937473044363031</c:v>
                      </c:pt>
                      <c:pt idx="915">
                        <c:v>9.3937473044363031</c:v>
                      </c:pt>
                      <c:pt idx="916">
                        <c:v>9.3937473044363031</c:v>
                      </c:pt>
                      <c:pt idx="917">
                        <c:v>9.3937473044363031</c:v>
                      </c:pt>
                      <c:pt idx="918">
                        <c:v>9.3937473044363031</c:v>
                      </c:pt>
                      <c:pt idx="919">
                        <c:v>9.3937473044363031</c:v>
                      </c:pt>
                      <c:pt idx="920">
                        <c:v>9.3937473044363031</c:v>
                      </c:pt>
                      <c:pt idx="921">
                        <c:v>9.3937473044363031</c:v>
                      </c:pt>
                      <c:pt idx="922">
                        <c:v>9.3937473044363031</c:v>
                      </c:pt>
                      <c:pt idx="923">
                        <c:v>9.3937473044363031</c:v>
                      </c:pt>
                      <c:pt idx="924">
                        <c:v>9.3937473044363031</c:v>
                      </c:pt>
                      <c:pt idx="925">
                        <c:v>9.3937473044363031</c:v>
                      </c:pt>
                      <c:pt idx="926">
                        <c:v>9.3937473044363031</c:v>
                      </c:pt>
                      <c:pt idx="927">
                        <c:v>9.3937473044363031</c:v>
                      </c:pt>
                      <c:pt idx="928">
                        <c:v>9.3937473044363031</c:v>
                      </c:pt>
                      <c:pt idx="929">
                        <c:v>9.3937473044363031</c:v>
                      </c:pt>
                      <c:pt idx="930">
                        <c:v>9.3937473044363031</c:v>
                      </c:pt>
                      <c:pt idx="931">
                        <c:v>9.3937473044363031</c:v>
                      </c:pt>
                      <c:pt idx="932">
                        <c:v>9.3937473044363031</c:v>
                      </c:pt>
                      <c:pt idx="933">
                        <c:v>9.3937473044363031</c:v>
                      </c:pt>
                      <c:pt idx="934">
                        <c:v>9.3937473044363031</c:v>
                      </c:pt>
                      <c:pt idx="935">
                        <c:v>9.3937473044363031</c:v>
                      </c:pt>
                      <c:pt idx="936">
                        <c:v>9.3937473044363031</c:v>
                      </c:pt>
                      <c:pt idx="937">
                        <c:v>9.3937473044363031</c:v>
                      </c:pt>
                      <c:pt idx="938">
                        <c:v>9.3937473044363031</c:v>
                      </c:pt>
                      <c:pt idx="939">
                        <c:v>9.3937473044363031</c:v>
                      </c:pt>
                      <c:pt idx="940">
                        <c:v>9.3937473044363031</c:v>
                      </c:pt>
                      <c:pt idx="941">
                        <c:v>9.3937473044363031</c:v>
                      </c:pt>
                      <c:pt idx="942">
                        <c:v>9.3937473044363031</c:v>
                      </c:pt>
                      <c:pt idx="943">
                        <c:v>9.3937473044363031</c:v>
                      </c:pt>
                      <c:pt idx="944">
                        <c:v>9.3937473044363031</c:v>
                      </c:pt>
                      <c:pt idx="945">
                        <c:v>9.3937473044363031</c:v>
                      </c:pt>
                      <c:pt idx="946">
                        <c:v>9.3937473044363031</c:v>
                      </c:pt>
                      <c:pt idx="947">
                        <c:v>9.3937473044363031</c:v>
                      </c:pt>
                      <c:pt idx="948">
                        <c:v>9.3937473044363031</c:v>
                      </c:pt>
                      <c:pt idx="949">
                        <c:v>9.3937473044363031</c:v>
                      </c:pt>
                      <c:pt idx="950">
                        <c:v>9.3937473044363031</c:v>
                      </c:pt>
                      <c:pt idx="951">
                        <c:v>9.3937473044363031</c:v>
                      </c:pt>
                      <c:pt idx="952">
                        <c:v>9.3937473044363031</c:v>
                      </c:pt>
                      <c:pt idx="953">
                        <c:v>9.3937473044363031</c:v>
                      </c:pt>
                      <c:pt idx="954">
                        <c:v>9.3937473044363031</c:v>
                      </c:pt>
                      <c:pt idx="955">
                        <c:v>9.3937473044363031</c:v>
                      </c:pt>
                      <c:pt idx="956">
                        <c:v>9.3937473044363031</c:v>
                      </c:pt>
                      <c:pt idx="957">
                        <c:v>9.3937473044363031</c:v>
                      </c:pt>
                      <c:pt idx="958">
                        <c:v>9.3937473044363031</c:v>
                      </c:pt>
                      <c:pt idx="959">
                        <c:v>9.3937473044363031</c:v>
                      </c:pt>
                      <c:pt idx="960">
                        <c:v>9.3937473044363031</c:v>
                      </c:pt>
                      <c:pt idx="961">
                        <c:v>9.3937473044363031</c:v>
                      </c:pt>
                      <c:pt idx="962">
                        <c:v>9.3937473044363031</c:v>
                      </c:pt>
                      <c:pt idx="963">
                        <c:v>9.3937473044363031</c:v>
                      </c:pt>
                      <c:pt idx="964">
                        <c:v>9.3937473044363031</c:v>
                      </c:pt>
                      <c:pt idx="965">
                        <c:v>9.3937473044363031</c:v>
                      </c:pt>
                      <c:pt idx="966">
                        <c:v>9.3937473044363031</c:v>
                      </c:pt>
                      <c:pt idx="967">
                        <c:v>9.3937473044363031</c:v>
                      </c:pt>
                      <c:pt idx="968">
                        <c:v>9.3937473044363031</c:v>
                      </c:pt>
                      <c:pt idx="969">
                        <c:v>9.3937473044363031</c:v>
                      </c:pt>
                      <c:pt idx="970">
                        <c:v>9.3937473044363031</c:v>
                      </c:pt>
                      <c:pt idx="971">
                        <c:v>9.3937473044363031</c:v>
                      </c:pt>
                      <c:pt idx="972">
                        <c:v>9.3937473044363031</c:v>
                      </c:pt>
                      <c:pt idx="973">
                        <c:v>9.3937473044363031</c:v>
                      </c:pt>
                      <c:pt idx="974">
                        <c:v>9.3937473044363031</c:v>
                      </c:pt>
                      <c:pt idx="975">
                        <c:v>9.3937473044363031</c:v>
                      </c:pt>
                      <c:pt idx="976">
                        <c:v>9.3937473044363031</c:v>
                      </c:pt>
                      <c:pt idx="977">
                        <c:v>9.3937473044363031</c:v>
                      </c:pt>
                      <c:pt idx="978">
                        <c:v>9.3937473044363031</c:v>
                      </c:pt>
                      <c:pt idx="979">
                        <c:v>9.3937473044363031</c:v>
                      </c:pt>
                      <c:pt idx="980">
                        <c:v>9.3937473044363031</c:v>
                      </c:pt>
                      <c:pt idx="981">
                        <c:v>9.3937473044363031</c:v>
                      </c:pt>
                      <c:pt idx="982">
                        <c:v>9.3937473044363031</c:v>
                      </c:pt>
                      <c:pt idx="983">
                        <c:v>9.3937473044363031</c:v>
                      </c:pt>
                      <c:pt idx="984">
                        <c:v>9.3937473044363031</c:v>
                      </c:pt>
                      <c:pt idx="985">
                        <c:v>9.3937473044363031</c:v>
                      </c:pt>
                      <c:pt idx="986">
                        <c:v>9.3937473044363031</c:v>
                      </c:pt>
                      <c:pt idx="987">
                        <c:v>9.3937473044363031</c:v>
                      </c:pt>
                      <c:pt idx="988">
                        <c:v>9.3937473044363031</c:v>
                      </c:pt>
                      <c:pt idx="989">
                        <c:v>9.3937473044363031</c:v>
                      </c:pt>
                      <c:pt idx="990">
                        <c:v>9.3937473044363031</c:v>
                      </c:pt>
                      <c:pt idx="991">
                        <c:v>9.3937473044363031</c:v>
                      </c:pt>
                      <c:pt idx="992">
                        <c:v>9.3937473044363031</c:v>
                      </c:pt>
                      <c:pt idx="993">
                        <c:v>9.3937473044363031</c:v>
                      </c:pt>
                      <c:pt idx="994">
                        <c:v>9.3937473044363031</c:v>
                      </c:pt>
                      <c:pt idx="995">
                        <c:v>9.3937473044363031</c:v>
                      </c:pt>
                      <c:pt idx="996">
                        <c:v>9.3937473044363031</c:v>
                      </c:pt>
                      <c:pt idx="997">
                        <c:v>9.3937473044363031</c:v>
                      </c:pt>
                      <c:pt idx="998">
                        <c:v>9.3937473044363031</c:v>
                      </c:pt>
                      <c:pt idx="999">
                        <c:v>9.3937473044363031</c:v>
                      </c:pt>
                      <c:pt idx="1000">
                        <c:v>9.3937473044363031</c:v>
                      </c:pt>
                      <c:pt idx="1001">
                        <c:v>9.3937473044363031</c:v>
                      </c:pt>
                      <c:pt idx="1002">
                        <c:v>9.3937473044363031</c:v>
                      </c:pt>
                      <c:pt idx="1003">
                        <c:v>9.3937473044363031</c:v>
                      </c:pt>
                      <c:pt idx="1004">
                        <c:v>9.3937473044363031</c:v>
                      </c:pt>
                      <c:pt idx="1005">
                        <c:v>9.3937473044363031</c:v>
                      </c:pt>
                      <c:pt idx="1006">
                        <c:v>9.3937473044363031</c:v>
                      </c:pt>
                      <c:pt idx="1007">
                        <c:v>9.3937473044363031</c:v>
                      </c:pt>
                      <c:pt idx="1008">
                        <c:v>9.3937473044363031</c:v>
                      </c:pt>
                      <c:pt idx="1009">
                        <c:v>9.3937473044363031</c:v>
                      </c:pt>
                      <c:pt idx="1010">
                        <c:v>9.3937473044363031</c:v>
                      </c:pt>
                      <c:pt idx="1011">
                        <c:v>9.3937473044363031</c:v>
                      </c:pt>
                      <c:pt idx="1012">
                        <c:v>9.3937473044363031</c:v>
                      </c:pt>
                      <c:pt idx="1013">
                        <c:v>9.3937473044363031</c:v>
                      </c:pt>
                      <c:pt idx="1014">
                        <c:v>9.3937473044363031</c:v>
                      </c:pt>
                      <c:pt idx="1015">
                        <c:v>9.3937473044363031</c:v>
                      </c:pt>
                      <c:pt idx="1016">
                        <c:v>9.3937473044363031</c:v>
                      </c:pt>
                      <c:pt idx="1017">
                        <c:v>9.3937473044363031</c:v>
                      </c:pt>
                      <c:pt idx="1018">
                        <c:v>9.3937473044363031</c:v>
                      </c:pt>
                      <c:pt idx="1019">
                        <c:v>9.3937473044363031</c:v>
                      </c:pt>
                      <c:pt idx="1020">
                        <c:v>9.3937473044363031</c:v>
                      </c:pt>
                      <c:pt idx="1021">
                        <c:v>9.3937473044363031</c:v>
                      </c:pt>
                      <c:pt idx="1022">
                        <c:v>9.3937473044363031</c:v>
                      </c:pt>
                      <c:pt idx="1023">
                        <c:v>9.3937473044363031</c:v>
                      </c:pt>
                      <c:pt idx="1024">
                        <c:v>9.3937473044363031</c:v>
                      </c:pt>
                      <c:pt idx="1025">
                        <c:v>9.3937473044363031</c:v>
                      </c:pt>
                      <c:pt idx="1026">
                        <c:v>9.3937473044363031</c:v>
                      </c:pt>
                      <c:pt idx="1027">
                        <c:v>9.3937473044363031</c:v>
                      </c:pt>
                      <c:pt idx="1028">
                        <c:v>9.3937473044363031</c:v>
                      </c:pt>
                      <c:pt idx="1029">
                        <c:v>9.3937473044363031</c:v>
                      </c:pt>
                      <c:pt idx="1030">
                        <c:v>9.3937473044363031</c:v>
                      </c:pt>
                      <c:pt idx="1031">
                        <c:v>9.3937473044363031</c:v>
                      </c:pt>
                      <c:pt idx="1032">
                        <c:v>9.3937473044363031</c:v>
                      </c:pt>
                      <c:pt idx="1033">
                        <c:v>9.3937473044363031</c:v>
                      </c:pt>
                      <c:pt idx="1034">
                        <c:v>9.3937473044363031</c:v>
                      </c:pt>
                      <c:pt idx="1035">
                        <c:v>9.3937473044363031</c:v>
                      </c:pt>
                      <c:pt idx="1036">
                        <c:v>9.3937473044363031</c:v>
                      </c:pt>
                      <c:pt idx="1037">
                        <c:v>9.3937473044363031</c:v>
                      </c:pt>
                      <c:pt idx="1038">
                        <c:v>9.3937473044363031</c:v>
                      </c:pt>
                      <c:pt idx="1039">
                        <c:v>9.3937473044363031</c:v>
                      </c:pt>
                      <c:pt idx="1040">
                        <c:v>9.3937473044363031</c:v>
                      </c:pt>
                      <c:pt idx="1041">
                        <c:v>9.3937473044363031</c:v>
                      </c:pt>
                      <c:pt idx="1042">
                        <c:v>9.3937473044363031</c:v>
                      </c:pt>
                      <c:pt idx="1043">
                        <c:v>9.3937473044363031</c:v>
                      </c:pt>
                      <c:pt idx="1044">
                        <c:v>9.3937473044363031</c:v>
                      </c:pt>
                      <c:pt idx="1045">
                        <c:v>9.3937473044363031</c:v>
                      </c:pt>
                      <c:pt idx="1046">
                        <c:v>9.3937473044363031</c:v>
                      </c:pt>
                      <c:pt idx="1047">
                        <c:v>9.3937473044363031</c:v>
                      </c:pt>
                      <c:pt idx="1048">
                        <c:v>9.3937473044363031</c:v>
                      </c:pt>
                      <c:pt idx="1049">
                        <c:v>9.3937473044363031</c:v>
                      </c:pt>
                      <c:pt idx="1050">
                        <c:v>9.3937473044363031</c:v>
                      </c:pt>
                      <c:pt idx="1051">
                        <c:v>9.3937473044363031</c:v>
                      </c:pt>
                      <c:pt idx="1052">
                        <c:v>9.3937473044363031</c:v>
                      </c:pt>
                      <c:pt idx="1053">
                        <c:v>9.3937473044363031</c:v>
                      </c:pt>
                      <c:pt idx="1054">
                        <c:v>9.3937473044363031</c:v>
                      </c:pt>
                      <c:pt idx="1055">
                        <c:v>9.3937473044363031</c:v>
                      </c:pt>
                      <c:pt idx="1056">
                        <c:v>9.3937473044363031</c:v>
                      </c:pt>
                      <c:pt idx="1057">
                        <c:v>9.3937473044363031</c:v>
                      </c:pt>
                      <c:pt idx="1058">
                        <c:v>9.3937473044363031</c:v>
                      </c:pt>
                      <c:pt idx="1059">
                        <c:v>9.3937473044363031</c:v>
                      </c:pt>
                      <c:pt idx="1060">
                        <c:v>9.3937473044363031</c:v>
                      </c:pt>
                      <c:pt idx="1061">
                        <c:v>9.3937473044363031</c:v>
                      </c:pt>
                      <c:pt idx="1062">
                        <c:v>9.3937473044363031</c:v>
                      </c:pt>
                      <c:pt idx="1063">
                        <c:v>9.3937473044363031</c:v>
                      </c:pt>
                      <c:pt idx="1064">
                        <c:v>9.3937473044363031</c:v>
                      </c:pt>
                      <c:pt idx="1065">
                        <c:v>9.3937473044363031</c:v>
                      </c:pt>
                      <c:pt idx="1066">
                        <c:v>9.3937473044363031</c:v>
                      </c:pt>
                      <c:pt idx="1067">
                        <c:v>9.3937473044363031</c:v>
                      </c:pt>
                      <c:pt idx="1068">
                        <c:v>9.3937473044363031</c:v>
                      </c:pt>
                      <c:pt idx="1069">
                        <c:v>9.3937473044363031</c:v>
                      </c:pt>
                      <c:pt idx="1070">
                        <c:v>9.3937473044363031</c:v>
                      </c:pt>
                      <c:pt idx="1071">
                        <c:v>9.3937473044363031</c:v>
                      </c:pt>
                      <c:pt idx="1072">
                        <c:v>9.3937473044363031</c:v>
                      </c:pt>
                      <c:pt idx="1073">
                        <c:v>9.3937473044363031</c:v>
                      </c:pt>
                      <c:pt idx="1074">
                        <c:v>9.3937473044363031</c:v>
                      </c:pt>
                      <c:pt idx="1075">
                        <c:v>9.3937473044363031</c:v>
                      </c:pt>
                      <c:pt idx="1076">
                        <c:v>9.3937473044363031</c:v>
                      </c:pt>
                      <c:pt idx="1077">
                        <c:v>9.3937473044363031</c:v>
                      </c:pt>
                      <c:pt idx="1078">
                        <c:v>9.3937473044363031</c:v>
                      </c:pt>
                      <c:pt idx="1079">
                        <c:v>9.3937473044363031</c:v>
                      </c:pt>
                      <c:pt idx="1080">
                        <c:v>9.3937473044363031</c:v>
                      </c:pt>
                      <c:pt idx="1081">
                        <c:v>9.3937473044363031</c:v>
                      </c:pt>
                      <c:pt idx="1082">
                        <c:v>9.3937473044363031</c:v>
                      </c:pt>
                      <c:pt idx="1083">
                        <c:v>9.3937473044363031</c:v>
                      </c:pt>
                      <c:pt idx="1084">
                        <c:v>9.3937473044363031</c:v>
                      </c:pt>
                      <c:pt idx="1085">
                        <c:v>9.3937473044363031</c:v>
                      </c:pt>
                      <c:pt idx="1086">
                        <c:v>9.3937473044363031</c:v>
                      </c:pt>
                      <c:pt idx="1087">
                        <c:v>9.3937473044363031</c:v>
                      </c:pt>
                      <c:pt idx="1088">
                        <c:v>9.3937473044363031</c:v>
                      </c:pt>
                      <c:pt idx="1089">
                        <c:v>9.3937473044363031</c:v>
                      </c:pt>
                      <c:pt idx="1090">
                        <c:v>9.3937473044363031</c:v>
                      </c:pt>
                      <c:pt idx="1091">
                        <c:v>9.3937473044363031</c:v>
                      </c:pt>
                      <c:pt idx="1092">
                        <c:v>9.3937473044363031</c:v>
                      </c:pt>
                      <c:pt idx="1093">
                        <c:v>9.3937473044363031</c:v>
                      </c:pt>
                      <c:pt idx="1094">
                        <c:v>9.3937473044363031</c:v>
                      </c:pt>
                      <c:pt idx="1095">
                        <c:v>9.3937473044363031</c:v>
                      </c:pt>
                      <c:pt idx="1096">
                        <c:v>9.3937473044363031</c:v>
                      </c:pt>
                      <c:pt idx="1097">
                        <c:v>9.3937473044363031</c:v>
                      </c:pt>
                      <c:pt idx="1098">
                        <c:v>9.3937473044363031</c:v>
                      </c:pt>
                      <c:pt idx="1099">
                        <c:v>9.3937473044363031</c:v>
                      </c:pt>
                      <c:pt idx="1100">
                        <c:v>9.3937473044363031</c:v>
                      </c:pt>
                      <c:pt idx="1101">
                        <c:v>9.3937473044363031</c:v>
                      </c:pt>
                      <c:pt idx="1102">
                        <c:v>9.3937473044363031</c:v>
                      </c:pt>
                      <c:pt idx="1103">
                        <c:v>9.3937473044363031</c:v>
                      </c:pt>
                      <c:pt idx="1104">
                        <c:v>9.3937473044363031</c:v>
                      </c:pt>
                      <c:pt idx="1105">
                        <c:v>9.3937473044363031</c:v>
                      </c:pt>
                      <c:pt idx="1106">
                        <c:v>9.3937473044363031</c:v>
                      </c:pt>
                      <c:pt idx="1107">
                        <c:v>9.3937473044363031</c:v>
                      </c:pt>
                      <c:pt idx="1108">
                        <c:v>9.3937473044363031</c:v>
                      </c:pt>
                      <c:pt idx="1109">
                        <c:v>9.3937473044363031</c:v>
                      </c:pt>
                      <c:pt idx="1110">
                        <c:v>9.3937473044363031</c:v>
                      </c:pt>
                      <c:pt idx="1111">
                        <c:v>9.3937473044363031</c:v>
                      </c:pt>
                      <c:pt idx="1112">
                        <c:v>9.3937473044363031</c:v>
                      </c:pt>
                      <c:pt idx="1113">
                        <c:v>9.3937473044363031</c:v>
                      </c:pt>
                      <c:pt idx="1114">
                        <c:v>9.3937473044363031</c:v>
                      </c:pt>
                      <c:pt idx="1115">
                        <c:v>9.3937473044363031</c:v>
                      </c:pt>
                      <c:pt idx="1116">
                        <c:v>9.3937473044363031</c:v>
                      </c:pt>
                      <c:pt idx="1117">
                        <c:v>9.3937473044363031</c:v>
                      </c:pt>
                      <c:pt idx="1118">
                        <c:v>9.3937473044363031</c:v>
                      </c:pt>
                      <c:pt idx="1119">
                        <c:v>9.3937473044363031</c:v>
                      </c:pt>
                      <c:pt idx="1120">
                        <c:v>9.3937473044363031</c:v>
                      </c:pt>
                      <c:pt idx="1121">
                        <c:v>9.3937473044363031</c:v>
                      </c:pt>
                      <c:pt idx="1122">
                        <c:v>9.3937473044363031</c:v>
                      </c:pt>
                      <c:pt idx="1123">
                        <c:v>9.3937473044363031</c:v>
                      </c:pt>
                      <c:pt idx="1124">
                        <c:v>9.3937473044363031</c:v>
                      </c:pt>
                      <c:pt idx="1125">
                        <c:v>9.3937473044363031</c:v>
                      </c:pt>
                      <c:pt idx="1126">
                        <c:v>9.3937473044363031</c:v>
                      </c:pt>
                      <c:pt idx="1127">
                        <c:v>9.3937473044363031</c:v>
                      </c:pt>
                      <c:pt idx="1128">
                        <c:v>9.3937473044363031</c:v>
                      </c:pt>
                      <c:pt idx="1129">
                        <c:v>9.3937473044363031</c:v>
                      </c:pt>
                      <c:pt idx="1130">
                        <c:v>9.3937473044363031</c:v>
                      </c:pt>
                      <c:pt idx="1131">
                        <c:v>9.3937473044363031</c:v>
                      </c:pt>
                      <c:pt idx="1132">
                        <c:v>9.3937473044363031</c:v>
                      </c:pt>
                      <c:pt idx="1133">
                        <c:v>9.3937473044363031</c:v>
                      </c:pt>
                      <c:pt idx="1134">
                        <c:v>9.3937473044363031</c:v>
                      </c:pt>
                      <c:pt idx="1135">
                        <c:v>9.3937473044363031</c:v>
                      </c:pt>
                      <c:pt idx="1136">
                        <c:v>9.3937473044363031</c:v>
                      </c:pt>
                      <c:pt idx="1137">
                        <c:v>9.3937473044363031</c:v>
                      </c:pt>
                      <c:pt idx="1138">
                        <c:v>9.3937473044363031</c:v>
                      </c:pt>
                      <c:pt idx="1139">
                        <c:v>9.3937473044363031</c:v>
                      </c:pt>
                      <c:pt idx="1140">
                        <c:v>9.3937473044363031</c:v>
                      </c:pt>
                      <c:pt idx="1141">
                        <c:v>9.3937473044363031</c:v>
                      </c:pt>
                      <c:pt idx="1142">
                        <c:v>9.3937473044363031</c:v>
                      </c:pt>
                      <c:pt idx="1143">
                        <c:v>9.3937473044363031</c:v>
                      </c:pt>
                      <c:pt idx="1144">
                        <c:v>9.3937473044363031</c:v>
                      </c:pt>
                      <c:pt idx="1145">
                        <c:v>9.3937473044363031</c:v>
                      </c:pt>
                      <c:pt idx="1146">
                        <c:v>9.3937473044363031</c:v>
                      </c:pt>
                      <c:pt idx="1147">
                        <c:v>9.3937473044363031</c:v>
                      </c:pt>
                      <c:pt idx="1148">
                        <c:v>9.3937473044363031</c:v>
                      </c:pt>
                      <c:pt idx="1149">
                        <c:v>9.3937473044363031</c:v>
                      </c:pt>
                      <c:pt idx="1150">
                        <c:v>9.3937473044363031</c:v>
                      </c:pt>
                      <c:pt idx="1151">
                        <c:v>9.3937473044363031</c:v>
                      </c:pt>
                      <c:pt idx="1152">
                        <c:v>9.3937473044363031</c:v>
                      </c:pt>
                      <c:pt idx="1153">
                        <c:v>9.3937473044363031</c:v>
                      </c:pt>
                      <c:pt idx="1154">
                        <c:v>9.3937473044363031</c:v>
                      </c:pt>
                      <c:pt idx="1155">
                        <c:v>9.3937473044363031</c:v>
                      </c:pt>
                      <c:pt idx="1156">
                        <c:v>9.3937473044363031</c:v>
                      </c:pt>
                      <c:pt idx="1157">
                        <c:v>9.3937473044363031</c:v>
                      </c:pt>
                      <c:pt idx="1158">
                        <c:v>9.3937473044363031</c:v>
                      </c:pt>
                      <c:pt idx="1159">
                        <c:v>9.3937473044363031</c:v>
                      </c:pt>
                      <c:pt idx="1160">
                        <c:v>9.3937473044363031</c:v>
                      </c:pt>
                      <c:pt idx="1161">
                        <c:v>9.3937473044363031</c:v>
                      </c:pt>
                      <c:pt idx="1162">
                        <c:v>9.3937473044363031</c:v>
                      </c:pt>
                      <c:pt idx="1163">
                        <c:v>9.3937473044363031</c:v>
                      </c:pt>
                      <c:pt idx="1164">
                        <c:v>9.3937473044363031</c:v>
                      </c:pt>
                      <c:pt idx="1165">
                        <c:v>9.3937473044363031</c:v>
                      </c:pt>
                      <c:pt idx="1166">
                        <c:v>9.3937473044363031</c:v>
                      </c:pt>
                      <c:pt idx="1167">
                        <c:v>9.3937473044363031</c:v>
                      </c:pt>
                      <c:pt idx="1168">
                        <c:v>9.3937473044363031</c:v>
                      </c:pt>
                      <c:pt idx="1169">
                        <c:v>9.3937473044363031</c:v>
                      </c:pt>
                      <c:pt idx="1170">
                        <c:v>9.3937473044363031</c:v>
                      </c:pt>
                      <c:pt idx="1171">
                        <c:v>9.3937473044363031</c:v>
                      </c:pt>
                      <c:pt idx="1172">
                        <c:v>9.3937473044363031</c:v>
                      </c:pt>
                      <c:pt idx="1173">
                        <c:v>9.3937473044363031</c:v>
                      </c:pt>
                      <c:pt idx="1174">
                        <c:v>9.3937473044363031</c:v>
                      </c:pt>
                      <c:pt idx="1175">
                        <c:v>9.3937473044363031</c:v>
                      </c:pt>
                      <c:pt idx="1176">
                        <c:v>9.3937473044363031</c:v>
                      </c:pt>
                      <c:pt idx="1177">
                        <c:v>9.3937473044363031</c:v>
                      </c:pt>
                      <c:pt idx="1178">
                        <c:v>9.3937473044363031</c:v>
                      </c:pt>
                      <c:pt idx="1179">
                        <c:v>9.3937473044363031</c:v>
                      </c:pt>
                      <c:pt idx="1180">
                        <c:v>9.3937473044363031</c:v>
                      </c:pt>
                      <c:pt idx="1181">
                        <c:v>9.3937473044363031</c:v>
                      </c:pt>
                      <c:pt idx="1182">
                        <c:v>9.3937473044363031</c:v>
                      </c:pt>
                      <c:pt idx="1183">
                        <c:v>9.3937473044363031</c:v>
                      </c:pt>
                      <c:pt idx="1184">
                        <c:v>9.3937473044363031</c:v>
                      </c:pt>
                      <c:pt idx="1185">
                        <c:v>9.3937473044363031</c:v>
                      </c:pt>
                      <c:pt idx="1186">
                        <c:v>9.3937473044363031</c:v>
                      </c:pt>
                      <c:pt idx="1187">
                        <c:v>9.3937473044363031</c:v>
                      </c:pt>
                      <c:pt idx="1188">
                        <c:v>9.3937473044363031</c:v>
                      </c:pt>
                      <c:pt idx="1189">
                        <c:v>9.3937473044363031</c:v>
                      </c:pt>
                      <c:pt idx="1190">
                        <c:v>9.3937473044363031</c:v>
                      </c:pt>
                      <c:pt idx="1191">
                        <c:v>9.3937473044363031</c:v>
                      </c:pt>
                      <c:pt idx="1192">
                        <c:v>9.3937473044363031</c:v>
                      </c:pt>
                      <c:pt idx="1193">
                        <c:v>9.3937473044363031</c:v>
                      </c:pt>
                      <c:pt idx="1194">
                        <c:v>9.3937473044363031</c:v>
                      </c:pt>
                      <c:pt idx="1195">
                        <c:v>9.3937473044363031</c:v>
                      </c:pt>
                      <c:pt idx="1196">
                        <c:v>9.3937473044363031</c:v>
                      </c:pt>
                      <c:pt idx="1197">
                        <c:v>9.3937473044363031</c:v>
                      </c:pt>
                      <c:pt idx="1198">
                        <c:v>9.3937473044363031</c:v>
                      </c:pt>
                      <c:pt idx="1199">
                        <c:v>9.3937473044363031</c:v>
                      </c:pt>
                      <c:pt idx="1200">
                        <c:v>9.3937473044363031</c:v>
                      </c:pt>
                      <c:pt idx="1201">
                        <c:v>9.3937473044363031</c:v>
                      </c:pt>
                      <c:pt idx="1202">
                        <c:v>9.3937473044363031</c:v>
                      </c:pt>
                      <c:pt idx="1203">
                        <c:v>9.3937473044363031</c:v>
                      </c:pt>
                      <c:pt idx="1204">
                        <c:v>9.3937473044363031</c:v>
                      </c:pt>
                      <c:pt idx="1205">
                        <c:v>9.3937473044363031</c:v>
                      </c:pt>
                      <c:pt idx="1206">
                        <c:v>9.3937473044363031</c:v>
                      </c:pt>
                      <c:pt idx="1207">
                        <c:v>9.3937473044363031</c:v>
                      </c:pt>
                      <c:pt idx="1208">
                        <c:v>9.3937473044363031</c:v>
                      </c:pt>
                      <c:pt idx="1209">
                        <c:v>9.3937473044363031</c:v>
                      </c:pt>
                      <c:pt idx="1210">
                        <c:v>9.3937473044363031</c:v>
                      </c:pt>
                      <c:pt idx="1211">
                        <c:v>9.3937473044363031</c:v>
                      </c:pt>
                      <c:pt idx="1212">
                        <c:v>9.3937473044363031</c:v>
                      </c:pt>
                      <c:pt idx="1213">
                        <c:v>9.3937473044363031</c:v>
                      </c:pt>
                      <c:pt idx="1214">
                        <c:v>9.3937473044363031</c:v>
                      </c:pt>
                      <c:pt idx="1215">
                        <c:v>9.3937473044363031</c:v>
                      </c:pt>
                      <c:pt idx="1216">
                        <c:v>9.3937473044363031</c:v>
                      </c:pt>
                      <c:pt idx="1217">
                        <c:v>9.3937473044363031</c:v>
                      </c:pt>
                      <c:pt idx="1218">
                        <c:v>9.3937473044363031</c:v>
                      </c:pt>
                      <c:pt idx="1219">
                        <c:v>9.3937473044363031</c:v>
                      </c:pt>
                      <c:pt idx="1220">
                        <c:v>9.3937473044363031</c:v>
                      </c:pt>
                      <c:pt idx="1221">
                        <c:v>9.3937473044363031</c:v>
                      </c:pt>
                      <c:pt idx="1222">
                        <c:v>9.3937473044363031</c:v>
                      </c:pt>
                      <c:pt idx="1223">
                        <c:v>9.3937473044363031</c:v>
                      </c:pt>
                      <c:pt idx="1224">
                        <c:v>9.3937473044363031</c:v>
                      </c:pt>
                      <c:pt idx="1225">
                        <c:v>9.3937473044363031</c:v>
                      </c:pt>
                      <c:pt idx="1226">
                        <c:v>9.3937473044363031</c:v>
                      </c:pt>
                      <c:pt idx="1227">
                        <c:v>9.3937473044363031</c:v>
                      </c:pt>
                      <c:pt idx="1228">
                        <c:v>9.3937473044363031</c:v>
                      </c:pt>
                      <c:pt idx="1229">
                        <c:v>9.3937473044363031</c:v>
                      </c:pt>
                      <c:pt idx="1230">
                        <c:v>9.3937473044363031</c:v>
                      </c:pt>
                      <c:pt idx="1231">
                        <c:v>9.3937473044363031</c:v>
                      </c:pt>
                      <c:pt idx="1232">
                        <c:v>9.3937473044363031</c:v>
                      </c:pt>
                      <c:pt idx="1233">
                        <c:v>9.3937473044363031</c:v>
                      </c:pt>
                      <c:pt idx="1234">
                        <c:v>9.3937473044363031</c:v>
                      </c:pt>
                      <c:pt idx="1235">
                        <c:v>9.3937473044363031</c:v>
                      </c:pt>
                      <c:pt idx="1236">
                        <c:v>9.3937473044363031</c:v>
                      </c:pt>
                      <c:pt idx="1237">
                        <c:v>9.3937473044363031</c:v>
                      </c:pt>
                      <c:pt idx="1238">
                        <c:v>9.3937473044363031</c:v>
                      </c:pt>
                      <c:pt idx="1239">
                        <c:v>9.3937473044363031</c:v>
                      </c:pt>
                      <c:pt idx="1240">
                        <c:v>9.3937473044363031</c:v>
                      </c:pt>
                      <c:pt idx="1241">
                        <c:v>9.3937473044363031</c:v>
                      </c:pt>
                      <c:pt idx="1242">
                        <c:v>9.3937473044363031</c:v>
                      </c:pt>
                      <c:pt idx="1243">
                        <c:v>9.3937473044363031</c:v>
                      </c:pt>
                      <c:pt idx="1244">
                        <c:v>9.3937473044363031</c:v>
                      </c:pt>
                      <c:pt idx="1245">
                        <c:v>9.3937473044363031</c:v>
                      </c:pt>
                      <c:pt idx="1246">
                        <c:v>9.3937473044363031</c:v>
                      </c:pt>
                      <c:pt idx="1247">
                        <c:v>9.3937473044363031</c:v>
                      </c:pt>
                      <c:pt idx="1248">
                        <c:v>9.3937473044363031</c:v>
                      </c:pt>
                      <c:pt idx="1249">
                        <c:v>9.3937473044363031</c:v>
                      </c:pt>
                      <c:pt idx="1250">
                        <c:v>9.3937473044363031</c:v>
                      </c:pt>
                      <c:pt idx="1251">
                        <c:v>9.3937473044363031</c:v>
                      </c:pt>
                      <c:pt idx="1252">
                        <c:v>9.3937473044363031</c:v>
                      </c:pt>
                      <c:pt idx="1253">
                        <c:v>9.3937473044363031</c:v>
                      </c:pt>
                      <c:pt idx="1254">
                        <c:v>9.3937473044363031</c:v>
                      </c:pt>
                      <c:pt idx="1255">
                        <c:v>9.3937473044363031</c:v>
                      </c:pt>
                      <c:pt idx="1256">
                        <c:v>9.3937473044363031</c:v>
                      </c:pt>
                      <c:pt idx="1257">
                        <c:v>9.3937473044363031</c:v>
                      </c:pt>
                      <c:pt idx="1258">
                        <c:v>9.3937473044363031</c:v>
                      </c:pt>
                      <c:pt idx="1259">
                        <c:v>9.3937473044363031</c:v>
                      </c:pt>
                      <c:pt idx="1260">
                        <c:v>9.3937473044363031</c:v>
                      </c:pt>
                      <c:pt idx="1261">
                        <c:v>9.3937473044363031</c:v>
                      </c:pt>
                      <c:pt idx="1262">
                        <c:v>9.3937473044363031</c:v>
                      </c:pt>
                      <c:pt idx="1263">
                        <c:v>9.3937473044363031</c:v>
                      </c:pt>
                      <c:pt idx="1264">
                        <c:v>9.3937473044363031</c:v>
                      </c:pt>
                      <c:pt idx="1265">
                        <c:v>9.3937473044363031</c:v>
                      </c:pt>
                      <c:pt idx="1266">
                        <c:v>9.3937473044363031</c:v>
                      </c:pt>
                      <c:pt idx="1267">
                        <c:v>9.3937473044363031</c:v>
                      </c:pt>
                      <c:pt idx="1268">
                        <c:v>9.3937473044363031</c:v>
                      </c:pt>
                      <c:pt idx="1269">
                        <c:v>9.3937473044363031</c:v>
                      </c:pt>
                      <c:pt idx="1270">
                        <c:v>9.3937473044363031</c:v>
                      </c:pt>
                      <c:pt idx="1271">
                        <c:v>9.3937473044363031</c:v>
                      </c:pt>
                      <c:pt idx="1272">
                        <c:v>9.3937473044363031</c:v>
                      </c:pt>
                      <c:pt idx="1273">
                        <c:v>9.3937473044363031</c:v>
                      </c:pt>
                      <c:pt idx="1274">
                        <c:v>9.3937473044363031</c:v>
                      </c:pt>
                      <c:pt idx="1275">
                        <c:v>9.3937473044363031</c:v>
                      </c:pt>
                      <c:pt idx="1276">
                        <c:v>9.3937473044363031</c:v>
                      </c:pt>
                      <c:pt idx="1277">
                        <c:v>9.3937473044363031</c:v>
                      </c:pt>
                      <c:pt idx="1278">
                        <c:v>9.3937473044363031</c:v>
                      </c:pt>
                      <c:pt idx="1279">
                        <c:v>9.3937473044363031</c:v>
                      </c:pt>
                      <c:pt idx="1280">
                        <c:v>9.3937473044363031</c:v>
                      </c:pt>
                      <c:pt idx="1281">
                        <c:v>9.3937473044363031</c:v>
                      </c:pt>
                      <c:pt idx="1282">
                        <c:v>9.3937473044363031</c:v>
                      </c:pt>
                      <c:pt idx="1283">
                        <c:v>9.3937473044363031</c:v>
                      </c:pt>
                      <c:pt idx="1284">
                        <c:v>9.3937473044363031</c:v>
                      </c:pt>
                      <c:pt idx="1285">
                        <c:v>9.3937473044363031</c:v>
                      </c:pt>
                      <c:pt idx="1286">
                        <c:v>9.3937473044363031</c:v>
                      </c:pt>
                      <c:pt idx="1287">
                        <c:v>9.3937473044363031</c:v>
                      </c:pt>
                      <c:pt idx="1288">
                        <c:v>9.3937473044363031</c:v>
                      </c:pt>
                      <c:pt idx="1289">
                        <c:v>9.3937473044363031</c:v>
                      </c:pt>
                      <c:pt idx="1290">
                        <c:v>9.3937473044363031</c:v>
                      </c:pt>
                      <c:pt idx="1291">
                        <c:v>9.3937473044363031</c:v>
                      </c:pt>
                      <c:pt idx="1292">
                        <c:v>9.3937473044363031</c:v>
                      </c:pt>
                      <c:pt idx="1293">
                        <c:v>9.3937473044363031</c:v>
                      </c:pt>
                      <c:pt idx="1294">
                        <c:v>9.3937473044363031</c:v>
                      </c:pt>
                      <c:pt idx="1295">
                        <c:v>9.3937473044363031</c:v>
                      </c:pt>
                      <c:pt idx="1296">
                        <c:v>9.3937473044363031</c:v>
                      </c:pt>
                      <c:pt idx="1297">
                        <c:v>9.3937473044363031</c:v>
                      </c:pt>
                      <c:pt idx="1298">
                        <c:v>9.3937473044363031</c:v>
                      </c:pt>
                      <c:pt idx="1299">
                        <c:v>9.3937473044363031</c:v>
                      </c:pt>
                      <c:pt idx="1300">
                        <c:v>9.3937473044363031</c:v>
                      </c:pt>
                      <c:pt idx="1301">
                        <c:v>9.3937473044363031</c:v>
                      </c:pt>
                      <c:pt idx="1302">
                        <c:v>9.3937473044363031</c:v>
                      </c:pt>
                      <c:pt idx="1303">
                        <c:v>9.3937473044363031</c:v>
                      </c:pt>
                      <c:pt idx="1304">
                        <c:v>9.3937473044363031</c:v>
                      </c:pt>
                      <c:pt idx="1305">
                        <c:v>9.3937473044363031</c:v>
                      </c:pt>
                      <c:pt idx="1306">
                        <c:v>9.3937473044363031</c:v>
                      </c:pt>
                      <c:pt idx="1307">
                        <c:v>9.3937473044363031</c:v>
                      </c:pt>
                      <c:pt idx="1308">
                        <c:v>9.3937473044363031</c:v>
                      </c:pt>
                      <c:pt idx="1309">
                        <c:v>9.3937473044363031</c:v>
                      </c:pt>
                      <c:pt idx="1310">
                        <c:v>9.3937473044363031</c:v>
                      </c:pt>
                      <c:pt idx="1311">
                        <c:v>9.3937473044363031</c:v>
                      </c:pt>
                      <c:pt idx="1312">
                        <c:v>9.3937473044363031</c:v>
                      </c:pt>
                      <c:pt idx="1313">
                        <c:v>9.3937473044363031</c:v>
                      </c:pt>
                      <c:pt idx="1314">
                        <c:v>9.3937473044363031</c:v>
                      </c:pt>
                      <c:pt idx="1315">
                        <c:v>9.3937473044363031</c:v>
                      </c:pt>
                      <c:pt idx="1316">
                        <c:v>9.3937473044363031</c:v>
                      </c:pt>
                      <c:pt idx="1317">
                        <c:v>9.3937473044363031</c:v>
                      </c:pt>
                      <c:pt idx="1318">
                        <c:v>9.3937473044363031</c:v>
                      </c:pt>
                      <c:pt idx="1319">
                        <c:v>9.3937473044363031</c:v>
                      </c:pt>
                      <c:pt idx="1320">
                        <c:v>9.3937473044363031</c:v>
                      </c:pt>
                      <c:pt idx="1321">
                        <c:v>9.3937473044363031</c:v>
                      </c:pt>
                      <c:pt idx="1322">
                        <c:v>9.3937473044363031</c:v>
                      </c:pt>
                      <c:pt idx="1323">
                        <c:v>9.3937473044363031</c:v>
                      </c:pt>
                      <c:pt idx="1324">
                        <c:v>9.3937473044363031</c:v>
                      </c:pt>
                      <c:pt idx="1325">
                        <c:v>9.3937473044363031</c:v>
                      </c:pt>
                      <c:pt idx="1326">
                        <c:v>9.3937473044363031</c:v>
                      </c:pt>
                      <c:pt idx="1327">
                        <c:v>9.3937473044363031</c:v>
                      </c:pt>
                      <c:pt idx="1328">
                        <c:v>9.3937473044363031</c:v>
                      </c:pt>
                      <c:pt idx="1329">
                        <c:v>9.3937473044363031</c:v>
                      </c:pt>
                      <c:pt idx="1330">
                        <c:v>9.3937473044363031</c:v>
                      </c:pt>
                      <c:pt idx="1331">
                        <c:v>9.3937473044363031</c:v>
                      </c:pt>
                      <c:pt idx="1332">
                        <c:v>9.3937473044363031</c:v>
                      </c:pt>
                      <c:pt idx="1333">
                        <c:v>9.3937473044363031</c:v>
                      </c:pt>
                      <c:pt idx="1334">
                        <c:v>9.3937473044363031</c:v>
                      </c:pt>
                      <c:pt idx="1335">
                        <c:v>9.3937473044363031</c:v>
                      </c:pt>
                      <c:pt idx="1336">
                        <c:v>9.3937473044363031</c:v>
                      </c:pt>
                      <c:pt idx="1337">
                        <c:v>9.3937473044363031</c:v>
                      </c:pt>
                      <c:pt idx="1338">
                        <c:v>9.3937473044363031</c:v>
                      </c:pt>
                      <c:pt idx="1339">
                        <c:v>9.3937473044363031</c:v>
                      </c:pt>
                      <c:pt idx="1340">
                        <c:v>9.3937473044363031</c:v>
                      </c:pt>
                      <c:pt idx="1341">
                        <c:v>9.3937473044363031</c:v>
                      </c:pt>
                      <c:pt idx="1342">
                        <c:v>9.3937473044363031</c:v>
                      </c:pt>
                      <c:pt idx="1343">
                        <c:v>9.3937473044363031</c:v>
                      </c:pt>
                      <c:pt idx="1344">
                        <c:v>9.3937473044363031</c:v>
                      </c:pt>
                      <c:pt idx="1345">
                        <c:v>9.3937473044363031</c:v>
                      </c:pt>
                      <c:pt idx="1346">
                        <c:v>9.3937473044363031</c:v>
                      </c:pt>
                      <c:pt idx="1347">
                        <c:v>9.3937473044363031</c:v>
                      </c:pt>
                      <c:pt idx="1348">
                        <c:v>9.3937473044363031</c:v>
                      </c:pt>
                      <c:pt idx="1349">
                        <c:v>9.3937473044363031</c:v>
                      </c:pt>
                      <c:pt idx="1350">
                        <c:v>9.3937473044363031</c:v>
                      </c:pt>
                      <c:pt idx="1351">
                        <c:v>9.3937473044363031</c:v>
                      </c:pt>
                      <c:pt idx="1352">
                        <c:v>9.3937473044363031</c:v>
                      </c:pt>
                      <c:pt idx="1353">
                        <c:v>9.3937473044363031</c:v>
                      </c:pt>
                      <c:pt idx="1354">
                        <c:v>9.3937473044363031</c:v>
                      </c:pt>
                      <c:pt idx="1355">
                        <c:v>9.3937473044363031</c:v>
                      </c:pt>
                      <c:pt idx="1356">
                        <c:v>9.3937473044363031</c:v>
                      </c:pt>
                      <c:pt idx="1357">
                        <c:v>9.3937473044363031</c:v>
                      </c:pt>
                      <c:pt idx="1358">
                        <c:v>9.3937473044363031</c:v>
                      </c:pt>
                      <c:pt idx="1359">
                        <c:v>9.3937473044363031</c:v>
                      </c:pt>
                      <c:pt idx="1360">
                        <c:v>9.3937473044363031</c:v>
                      </c:pt>
                      <c:pt idx="1361">
                        <c:v>9.3937473044363031</c:v>
                      </c:pt>
                      <c:pt idx="1362">
                        <c:v>9.3937473044363031</c:v>
                      </c:pt>
                      <c:pt idx="1363">
                        <c:v>9.3937473044363031</c:v>
                      </c:pt>
                      <c:pt idx="1364">
                        <c:v>9.3937473044363031</c:v>
                      </c:pt>
                      <c:pt idx="1365">
                        <c:v>9.3937473044363031</c:v>
                      </c:pt>
                      <c:pt idx="1366">
                        <c:v>9.3937473044363031</c:v>
                      </c:pt>
                      <c:pt idx="1367">
                        <c:v>9.3937473044363031</c:v>
                      </c:pt>
                      <c:pt idx="1368">
                        <c:v>9.3937473044363031</c:v>
                      </c:pt>
                      <c:pt idx="1369">
                        <c:v>9.3937473044363031</c:v>
                      </c:pt>
                      <c:pt idx="1370">
                        <c:v>9.3937473044363031</c:v>
                      </c:pt>
                      <c:pt idx="1371">
                        <c:v>9.3937473044363031</c:v>
                      </c:pt>
                      <c:pt idx="1372">
                        <c:v>9.3937473044363031</c:v>
                      </c:pt>
                      <c:pt idx="1373">
                        <c:v>9.3937473044363031</c:v>
                      </c:pt>
                      <c:pt idx="1374">
                        <c:v>9.3937473044363031</c:v>
                      </c:pt>
                      <c:pt idx="1375">
                        <c:v>9.3937473044363031</c:v>
                      </c:pt>
                      <c:pt idx="1376">
                        <c:v>9.3937473044363031</c:v>
                      </c:pt>
                      <c:pt idx="1377">
                        <c:v>9.3937473044363031</c:v>
                      </c:pt>
                    </c:numCache>
                  </c:numRef>
                </c:yVal>
                <c:smooth val="0"/>
                <c:extLst xmlns:c15="http://schemas.microsoft.com/office/drawing/2012/chart">
                  <c:ext xmlns:c16="http://schemas.microsoft.com/office/drawing/2014/chart" uri="{C3380CC4-5D6E-409C-BE32-E72D297353CC}">
                    <c16:uniqueId val="{00000008-FB57-48F4-8B3C-1771B29A97C0}"/>
                  </c:ext>
                </c:extLst>
              </c15:ser>
            </c15:filteredScatterSeries>
            <c15:filteredScatterSeries>
              <c15:ser>
                <c:idx val="8"/>
                <c:order val="9"/>
                <c:tx>
                  <c:v>9) Erro Static Filter</c:v>
                </c:tx>
                <c:spPr>
                  <a:ln w="25400" cap="rnd">
                    <a:noFill/>
                    <a:round/>
                  </a:ln>
                  <a:effectLst/>
                </c:spPr>
                <c:marker>
                  <c:symbol val="circle"/>
                  <c:size val="2"/>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9) Erro Static Filter'!$G$2:$G$3503</c15:sqref>
                        </c15:formulaRef>
                      </c:ext>
                    </c:extLst>
                    <c:numCache>
                      <c:formatCode>h:mm:ss</c:formatCode>
                      <c:ptCount val="3502"/>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numRef>
                </c:xVal>
                <c:yVal>
                  <c:numRef>
                    <c:extLst xmlns:c15="http://schemas.microsoft.com/office/drawing/2012/chart">
                      <c:ext xmlns:c15="http://schemas.microsoft.com/office/drawing/2012/chart" uri="{02D57815-91ED-43cb-92C2-25804820EDAC}">
                        <c15:formulaRef>
                          <c15:sqref>'9) Erro Static Filter'!$D$2:$D$3503</c15:sqref>
                        </c15:formulaRef>
                      </c:ext>
                    </c:extLst>
                    <c:numCache>
                      <c:formatCode>General</c:formatCode>
                      <c:ptCount val="3502"/>
                      <c:pt idx="0">
                        <c:v>4.5747713431469617</c:v>
                      </c:pt>
                      <c:pt idx="1">
                        <c:v>4.5747713431469617</c:v>
                      </c:pt>
                      <c:pt idx="2">
                        <c:v>4.5747713431469617</c:v>
                      </c:pt>
                      <c:pt idx="3">
                        <c:v>4.5747713431469617</c:v>
                      </c:pt>
                      <c:pt idx="4">
                        <c:v>4.5747713431469617</c:v>
                      </c:pt>
                      <c:pt idx="5">
                        <c:v>4.5747713431469617</c:v>
                      </c:pt>
                      <c:pt idx="6">
                        <c:v>4.5747713431469617</c:v>
                      </c:pt>
                      <c:pt idx="7">
                        <c:v>4.5747713431469617</c:v>
                      </c:pt>
                      <c:pt idx="8">
                        <c:v>4.5747713431469617</c:v>
                      </c:pt>
                      <c:pt idx="9">
                        <c:v>4.5747713431469617</c:v>
                      </c:pt>
                      <c:pt idx="10">
                        <c:v>4.5747713431469617</c:v>
                      </c:pt>
                      <c:pt idx="11">
                        <c:v>4.5747713431469617</c:v>
                      </c:pt>
                      <c:pt idx="12">
                        <c:v>4.5747713431469617</c:v>
                      </c:pt>
                      <c:pt idx="13">
                        <c:v>4.5747713431469617</c:v>
                      </c:pt>
                      <c:pt idx="14">
                        <c:v>4.5747713431469617</c:v>
                      </c:pt>
                      <c:pt idx="15">
                        <c:v>4.5747713431469617</c:v>
                      </c:pt>
                      <c:pt idx="16">
                        <c:v>4.5747713431469617</c:v>
                      </c:pt>
                      <c:pt idx="17">
                        <c:v>4.5747713431469617</c:v>
                      </c:pt>
                      <c:pt idx="18">
                        <c:v>4.5747713431469617</c:v>
                      </c:pt>
                      <c:pt idx="19">
                        <c:v>4.5747713431469617</c:v>
                      </c:pt>
                      <c:pt idx="20">
                        <c:v>4.5747713431469617</c:v>
                      </c:pt>
                      <c:pt idx="21">
                        <c:v>4.5747713431469617</c:v>
                      </c:pt>
                      <c:pt idx="22">
                        <c:v>4.5747713431469617</c:v>
                      </c:pt>
                      <c:pt idx="23">
                        <c:v>4.5747713431469617</c:v>
                      </c:pt>
                      <c:pt idx="24">
                        <c:v>4.5747713431469617</c:v>
                      </c:pt>
                      <c:pt idx="25">
                        <c:v>4.5747713431469617</c:v>
                      </c:pt>
                      <c:pt idx="26">
                        <c:v>4.5747713431469617</c:v>
                      </c:pt>
                      <c:pt idx="27">
                        <c:v>4.5747713431469617</c:v>
                      </c:pt>
                      <c:pt idx="28">
                        <c:v>4.5747713431469617</c:v>
                      </c:pt>
                      <c:pt idx="29">
                        <c:v>4.5747713431469617</c:v>
                      </c:pt>
                      <c:pt idx="30">
                        <c:v>4.5747713431469617</c:v>
                      </c:pt>
                      <c:pt idx="31">
                        <c:v>4.5747713431469617</c:v>
                      </c:pt>
                      <c:pt idx="32">
                        <c:v>4.5747713431469617</c:v>
                      </c:pt>
                      <c:pt idx="33">
                        <c:v>4.5747713431469617</c:v>
                      </c:pt>
                      <c:pt idx="34">
                        <c:v>4.5747713431469617</c:v>
                      </c:pt>
                      <c:pt idx="35">
                        <c:v>4.5747713431469617</c:v>
                      </c:pt>
                      <c:pt idx="36">
                        <c:v>4.5747713431469617</c:v>
                      </c:pt>
                      <c:pt idx="37">
                        <c:v>4.5747713431469617</c:v>
                      </c:pt>
                      <c:pt idx="38">
                        <c:v>4.5747713431469617</c:v>
                      </c:pt>
                      <c:pt idx="39">
                        <c:v>4.5747713431469617</c:v>
                      </c:pt>
                      <c:pt idx="40">
                        <c:v>4.5747713431469617</c:v>
                      </c:pt>
                      <c:pt idx="41">
                        <c:v>4.5747713431469617</c:v>
                      </c:pt>
                      <c:pt idx="42">
                        <c:v>4.5747713431469617</c:v>
                      </c:pt>
                      <c:pt idx="43">
                        <c:v>4.5747713431469617</c:v>
                      </c:pt>
                      <c:pt idx="44">
                        <c:v>4.5747713431469617</c:v>
                      </c:pt>
                      <c:pt idx="45">
                        <c:v>4.5747713431469617</c:v>
                      </c:pt>
                      <c:pt idx="46">
                        <c:v>4.5747713431469617</c:v>
                      </c:pt>
                      <c:pt idx="47">
                        <c:v>4.5747713431469617</c:v>
                      </c:pt>
                      <c:pt idx="48">
                        <c:v>4.5747713431469617</c:v>
                      </c:pt>
                      <c:pt idx="49">
                        <c:v>4.5747713431469617</c:v>
                      </c:pt>
                      <c:pt idx="50">
                        <c:v>4.5747713431469617</c:v>
                      </c:pt>
                      <c:pt idx="51">
                        <c:v>4.5747713431469617</c:v>
                      </c:pt>
                      <c:pt idx="52">
                        <c:v>4.5747713431469617</c:v>
                      </c:pt>
                      <c:pt idx="53">
                        <c:v>4.5747713431469617</c:v>
                      </c:pt>
                      <c:pt idx="54">
                        <c:v>4.5747713431469617</c:v>
                      </c:pt>
                      <c:pt idx="55">
                        <c:v>4.5747713431469617</c:v>
                      </c:pt>
                      <c:pt idx="56">
                        <c:v>4.5747713431469617</c:v>
                      </c:pt>
                      <c:pt idx="57">
                        <c:v>4.5747713431469617</c:v>
                      </c:pt>
                      <c:pt idx="58">
                        <c:v>4.5747713431469617</c:v>
                      </c:pt>
                      <c:pt idx="59">
                        <c:v>4.5747713431469617</c:v>
                      </c:pt>
                      <c:pt idx="60">
                        <c:v>4.5747713431469617</c:v>
                      </c:pt>
                      <c:pt idx="61">
                        <c:v>4.5747713431469617</c:v>
                      </c:pt>
                      <c:pt idx="62">
                        <c:v>4.5747713431469617</c:v>
                      </c:pt>
                      <c:pt idx="63">
                        <c:v>4.5747713431469617</c:v>
                      </c:pt>
                      <c:pt idx="64">
                        <c:v>4.5747713431469617</c:v>
                      </c:pt>
                      <c:pt idx="65">
                        <c:v>4.5747713431469617</c:v>
                      </c:pt>
                      <c:pt idx="66">
                        <c:v>4.5747713431469617</c:v>
                      </c:pt>
                      <c:pt idx="67">
                        <c:v>4.5747713431469617</c:v>
                      </c:pt>
                      <c:pt idx="68">
                        <c:v>4.5747713431469617</c:v>
                      </c:pt>
                      <c:pt idx="69">
                        <c:v>4.5747713431469617</c:v>
                      </c:pt>
                      <c:pt idx="70">
                        <c:v>4.5747713431469617</c:v>
                      </c:pt>
                      <c:pt idx="71">
                        <c:v>4.5747713431469617</c:v>
                      </c:pt>
                      <c:pt idx="72">
                        <c:v>4.5747713431469617</c:v>
                      </c:pt>
                      <c:pt idx="73">
                        <c:v>4.5747713431469617</c:v>
                      </c:pt>
                      <c:pt idx="74">
                        <c:v>4.5747713431469617</c:v>
                      </c:pt>
                      <c:pt idx="75">
                        <c:v>4.5747713431469617</c:v>
                      </c:pt>
                      <c:pt idx="76">
                        <c:v>4.5747713431469617</c:v>
                      </c:pt>
                      <c:pt idx="77">
                        <c:v>4.5747713431469617</c:v>
                      </c:pt>
                      <c:pt idx="78">
                        <c:v>4.5747713431469617</c:v>
                      </c:pt>
                      <c:pt idx="79">
                        <c:v>4.5747713431469617</c:v>
                      </c:pt>
                      <c:pt idx="80">
                        <c:v>4.5747713431469617</c:v>
                      </c:pt>
                      <c:pt idx="81">
                        <c:v>4.5747713431469617</c:v>
                      </c:pt>
                      <c:pt idx="82">
                        <c:v>4.5747713431469617</c:v>
                      </c:pt>
                      <c:pt idx="83">
                        <c:v>4.5747713431469617</c:v>
                      </c:pt>
                      <c:pt idx="84">
                        <c:v>4.5747713431469617</c:v>
                      </c:pt>
                      <c:pt idx="85">
                        <c:v>4.5747713431469617</c:v>
                      </c:pt>
                      <c:pt idx="86">
                        <c:v>4.5747713431469617</c:v>
                      </c:pt>
                      <c:pt idx="87">
                        <c:v>4.5747713431469617</c:v>
                      </c:pt>
                      <c:pt idx="88">
                        <c:v>4.5747713431469617</c:v>
                      </c:pt>
                      <c:pt idx="89">
                        <c:v>4.5747713431469617</c:v>
                      </c:pt>
                      <c:pt idx="90">
                        <c:v>4.5747713431469617</c:v>
                      </c:pt>
                      <c:pt idx="91">
                        <c:v>4.5747713431469617</c:v>
                      </c:pt>
                      <c:pt idx="92">
                        <c:v>4.5747713431469617</c:v>
                      </c:pt>
                      <c:pt idx="93">
                        <c:v>4.5747713431469617</c:v>
                      </c:pt>
                      <c:pt idx="94">
                        <c:v>4.5747713431469617</c:v>
                      </c:pt>
                      <c:pt idx="95">
                        <c:v>4.5747713431469617</c:v>
                      </c:pt>
                      <c:pt idx="96">
                        <c:v>4.5747713431469617</c:v>
                      </c:pt>
                      <c:pt idx="97">
                        <c:v>4.5747713431469617</c:v>
                      </c:pt>
                      <c:pt idx="98">
                        <c:v>4.5747713431469617</c:v>
                      </c:pt>
                      <c:pt idx="99">
                        <c:v>4.5747713431469617</c:v>
                      </c:pt>
                      <c:pt idx="100">
                        <c:v>4.5747713431469617</c:v>
                      </c:pt>
                      <c:pt idx="101">
                        <c:v>4.5747713431469617</c:v>
                      </c:pt>
                      <c:pt idx="102">
                        <c:v>4.5747713431469617</c:v>
                      </c:pt>
                      <c:pt idx="103">
                        <c:v>4.5747713431469617</c:v>
                      </c:pt>
                      <c:pt idx="104">
                        <c:v>4.5747713431469617</c:v>
                      </c:pt>
                      <c:pt idx="105">
                        <c:v>4.5747713431469617</c:v>
                      </c:pt>
                      <c:pt idx="106">
                        <c:v>4.5747713431469617</c:v>
                      </c:pt>
                      <c:pt idx="107">
                        <c:v>4.5747713431469617</c:v>
                      </c:pt>
                      <c:pt idx="108">
                        <c:v>4.5747713431469617</c:v>
                      </c:pt>
                      <c:pt idx="109">
                        <c:v>4.5747713431469617</c:v>
                      </c:pt>
                      <c:pt idx="110">
                        <c:v>4.5747713431469617</c:v>
                      </c:pt>
                      <c:pt idx="111">
                        <c:v>4.5747713431469617</c:v>
                      </c:pt>
                      <c:pt idx="112">
                        <c:v>4.5747713431469617</c:v>
                      </c:pt>
                      <c:pt idx="113">
                        <c:v>4.5747713431469617</c:v>
                      </c:pt>
                      <c:pt idx="114">
                        <c:v>4.5747713431469617</c:v>
                      </c:pt>
                      <c:pt idx="115">
                        <c:v>4.5747713431469617</c:v>
                      </c:pt>
                      <c:pt idx="116">
                        <c:v>4.5747713431469617</c:v>
                      </c:pt>
                      <c:pt idx="117">
                        <c:v>4.5747713431469617</c:v>
                      </c:pt>
                      <c:pt idx="118">
                        <c:v>4.5747713431469617</c:v>
                      </c:pt>
                      <c:pt idx="119">
                        <c:v>4.5747713431469617</c:v>
                      </c:pt>
                      <c:pt idx="120">
                        <c:v>4.5747713431469617</c:v>
                      </c:pt>
                      <c:pt idx="121">
                        <c:v>4.5747713431469617</c:v>
                      </c:pt>
                      <c:pt idx="122">
                        <c:v>4.5747713431469617</c:v>
                      </c:pt>
                      <c:pt idx="123">
                        <c:v>4.5747713431469617</c:v>
                      </c:pt>
                      <c:pt idx="124">
                        <c:v>4.5747713431469617</c:v>
                      </c:pt>
                      <c:pt idx="125">
                        <c:v>4.5747713431469617</c:v>
                      </c:pt>
                      <c:pt idx="126">
                        <c:v>4.5747713431469617</c:v>
                      </c:pt>
                      <c:pt idx="127">
                        <c:v>4.5747713431469617</c:v>
                      </c:pt>
                      <c:pt idx="128">
                        <c:v>4.5747713431469617</c:v>
                      </c:pt>
                      <c:pt idx="129">
                        <c:v>4.5747713431469617</c:v>
                      </c:pt>
                      <c:pt idx="130">
                        <c:v>4.5747713431469617</c:v>
                      </c:pt>
                      <c:pt idx="131">
                        <c:v>4.5747713431469617</c:v>
                      </c:pt>
                      <c:pt idx="132">
                        <c:v>4.5747713431469617</c:v>
                      </c:pt>
                      <c:pt idx="133">
                        <c:v>4.5747713431469617</c:v>
                      </c:pt>
                      <c:pt idx="134">
                        <c:v>4.5747713431469617</c:v>
                      </c:pt>
                      <c:pt idx="135">
                        <c:v>4.5747713431469617</c:v>
                      </c:pt>
                      <c:pt idx="136">
                        <c:v>4.5747713431469617</c:v>
                      </c:pt>
                      <c:pt idx="137">
                        <c:v>4.5747713431469617</c:v>
                      </c:pt>
                      <c:pt idx="138">
                        <c:v>4.5747713431469617</c:v>
                      </c:pt>
                      <c:pt idx="139">
                        <c:v>4.5747713431469617</c:v>
                      </c:pt>
                      <c:pt idx="140">
                        <c:v>4.5747713431469617</c:v>
                      </c:pt>
                      <c:pt idx="141">
                        <c:v>4.5747713431469617</c:v>
                      </c:pt>
                      <c:pt idx="142">
                        <c:v>4.5747713431469617</c:v>
                      </c:pt>
                      <c:pt idx="143">
                        <c:v>4.5747713431469617</c:v>
                      </c:pt>
                      <c:pt idx="144">
                        <c:v>4.5747713431469617</c:v>
                      </c:pt>
                      <c:pt idx="145">
                        <c:v>4.5747713431469617</c:v>
                      </c:pt>
                      <c:pt idx="146">
                        <c:v>4.5747713431469617</c:v>
                      </c:pt>
                      <c:pt idx="147">
                        <c:v>4.5747713431469617</c:v>
                      </c:pt>
                      <c:pt idx="148">
                        <c:v>4.5747713431469617</c:v>
                      </c:pt>
                      <c:pt idx="149">
                        <c:v>4.5747713431469617</c:v>
                      </c:pt>
                      <c:pt idx="150">
                        <c:v>4.5747713431469617</c:v>
                      </c:pt>
                      <c:pt idx="151">
                        <c:v>4.5747713431469617</c:v>
                      </c:pt>
                      <c:pt idx="152">
                        <c:v>4.5747713431469617</c:v>
                      </c:pt>
                      <c:pt idx="153">
                        <c:v>4.5747713431469617</c:v>
                      </c:pt>
                      <c:pt idx="154">
                        <c:v>4.5747713431469617</c:v>
                      </c:pt>
                      <c:pt idx="155">
                        <c:v>4.5747713431469617</c:v>
                      </c:pt>
                      <c:pt idx="156">
                        <c:v>4.5747713431469617</c:v>
                      </c:pt>
                      <c:pt idx="157">
                        <c:v>4.5747713431469617</c:v>
                      </c:pt>
                      <c:pt idx="158">
                        <c:v>4.5747713431469617</c:v>
                      </c:pt>
                      <c:pt idx="159">
                        <c:v>4.5747713431469617</c:v>
                      </c:pt>
                      <c:pt idx="160">
                        <c:v>4.5747713431469617</c:v>
                      </c:pt>
                      <c:pt idx="161">
                        <c:v>4.5747713431469617</c:v>
                      </c:pt>
                      <c:pt idx="162">
                        <c:v>4.5747713431469617</c:v>
                      </c:pt>
                      <c:pt idx="163">
                        <c:v>4.5747713431469617</c:v>
                      </c:pt>
                      <c:pt idx="164">
                        <c:v>4.5747713431469617</c:v>
                      </c:pt>
                      <c:pt idx="165">
                        <c:v>4.5747713431469617</c:v>
                      </c:pt>
                      <c:pt idx="166">
                        <c:v>4.5747713431469617</c:v>
                      </c:pt>
                      <c:pt idx="167">
                        <c:v>4.5747713431469617</c:v>
                      </c:pt>
                      <c:pt idx="168">
                        <c:v>4.5747713431469617</c:v>
                      </c:pt>
                      <c:pt idx="169">
                        <c:v>4.5747713431469617</c:v>
                      </c:pt>
                      <c:pt idx="170">
                        <c:v>4.5747713431469617</c:v>
                      </c:pt>
                      <c:pt idx="171">
                        <c:v>4.5747713431469617</c:v>
                      </c:pt>
                      <c:pt idx="172">
                        <c:v>4.5747713431469617</c:v>
                      </c:pt>
                      <c:pt idx="173">
                        <c:v>4.5747713431469617</c:v>
                      </c:pt>
                      <c:pt idx="174">
                        <c:v>4.5747713431469617</c:v>
                      </c:pt>
                      <c:pt idx="175">
                        <c:v>4.5747713431469617</c:v>
                      </c:pt>
                      <c:pt idx="176">
                        <c:v>4.5747713431469617</c:v>
                      </c:pt>
                      <c:pt idx="177">
                        <c:v>4.5747713431469617</c:v>
                      </c:pt>
                      <c:pt idx="178">
                        <c:v>4.5747713431469617</c:v>
                      </c:pt>
                      <c:pt idx="179">
                        <c:v>4.5747713431469617</c:v>
                      </c:pt>
                      <c:pt idx="180">
                        <c:v>4.5747713431469617</c:v>
                      </c:pt>
                      <c:pt idx="181">
                        <c:v>4.5747713431469617</c:v>
                      </c:pt>
                      <c:pt idx="182">
                        <c:v>4.5747713431469617</c:v>
                      </c:pt>
                      <c:pt idx="183">
                        <c:v>4.5747713431469617</c:v>
                      </c:pt>
                      <c:pt idx="184">
                        <c:v>4.5747713431469617</c:v>
                      </c:pt>
                      <c:pt idx="185">
                        <c:v>4.5747713431469617</c:v>
                      </c:pt>
                      <c:pt idx="186">
                        <c:v>4.5747713431469617</c:v>
                      </c:pt>
                      <c:pt idx="187">
                        <c:v>4.5747713431469617</c:v>
                      </c:pt>
                      <c:pt idx="188">
                        <c:v>4.5747713431469617</c:v>
                      </c:pt>
                      <c:pt idx="189">
                        <c:v>4.5747713431469617</c:v>
                      </c:pt>
                      <c:pt idx="190">
                        <c:v>4.5747713431469617</c:v>
                      </c:pt>
                      <c:pt idx="191">
                        <c:v>4.5747713431469617</c:v>
                      </c:pt>
                      <c:pt idx="192">
                        <c:v>4.5747713431469617</c:v>
                      </c:pt>
                      <c:pt idx="193">
                        <c:v>4.5747713431469617</c:v>
                      </c:pt>
                      <c:pt idx="194">
                        <c:v>4.5747713431469617</c:v>
                      </c:pt>
                      <c:pt idx="195">
                        <c:v>4.5747713431469617</c:v>
                      </c:pt>
                      <c:pt idx="196">
                        <c:v>4.5747713431469617</c:v>
                      </c:pt>
                      <c:pt idx="197">
                        <c:v>4.5747713431469617</c:v>
                      </c:pt>
                      <c:pt idx="198">
                        <c:v>4.5747713431469617</c:v>
                      </c:pt>
                      <c:pt idx="199">
                        <c:v>4.5747713431469617</c:v>
                      </c:pt>
                      <c:pt idx="200">
                        <c:v>4.5747713431469617</c:v>
                      </c:pt>
                      <c:pt idx="201">
                        <c:v>4.5747713431469617</c:v>
                      </c:pt>
                      <c:pt idx="202">
                        <c:v>4.5747713431469617</c:v>
                      </c:pt>
                      <c:pt idx="203">
                        <c:v>4.5747713431469617</c:v>
                      </c:pt>
                      <c:pt idx="204">
                        <c:v>4.5747713431469617</c:v>
                      </c:pt>
                      <c:pt idx="205">
                        <c:v>4.5747713431469617</c:v>
                      </c:pt>
                      <c:pt idx="206">
                        <c:v>4.5747713431469617</c:v>
                      </c:pt>
                      <c:pt idx="207">
                        <c:v>4.5747713431469617</c:v>
                      </c:pt>
                      <c:pt idx="208">
                        <c:v>4.5747713431469617</c:v>
                      </c:pt>
                      <c:pt idx="209">
                        <c:v>4.5747713431469617</c:v>
                      </c:pt>
                      <c:pt idx="210">
                        <c:v>4.5747713431469617</c:v>
                      </c:pt>
                      <c:pt idx="211">
                        <c:v>4.5747713431469617</c:v>
                      </c:pt>
                      <c:pt idx="212">
                        <c:v>4.5747713431469617</c:v>
                      </c:pt>
                      <c:pt idx="213">
                        <c:v>4.5747713431469617</c:v>
                      </c:pt>
                      <c:pt idx="214">
                        <c:v>4.5747713431469617</c:v>
                      </c:pt>
                      <c:pt idx="215">
                        <c:v>4.5747713431469617</c:v>
                      </c:pt>
                      <c:pt idx="216">
                        <c:v>4.5747713431469617</c:v>
                      </c:pt>
                      <c:pt idx="217">
                        <c:v>4.5747713431469617</c:v>
                      </c:pt>
                      <c:pt idx="218">
                        <c:v>4.5747713431469617</c:v>
                      </c:pt>
                      <c:pt idx="219">
                        <c:v>4.5747713431469617</c:v>
                      </c:pt>
                      <c:pt idx="220">
                        <c:v>4.5747713431469617</c:v>
                      </c:pt>
                      <c:pt idx="221">
                        <c:v>4.5747713431469617</c:v>
                      </c:pt>
                      <c:pt idx="222">
                        <c:v>4.5747713431469617</c:v>
                      </c:pt>
                      <c:pt idx="223">
                        <c:v>4.5747713431469617</c:v>
                      </c:pt>
                      <c:pt idx="224">
                        <c:v>4.5747713431469617</c:v>
                      </c:pt>
                      <c:pt idx="225">
                        <c:v>4.5747713431469617</c:v>
                      </c:pt>
                      <c:pt idx="226">
                        <c:v>4.5747713431469617</c:v>
                      </c:pt>
                      <c:pt idx="227">
                        <c:v>4.5747713431469617</c:v>
                      </c:pt>
                      <c:pt idx="228">
                        <c:v>4.5747713431469617</c:v>
                      </c:pt>
                      <c:pt idx="229">
                        <c:v>4.5747713431469617</c:v>
                      </c:pt>
                      <c:pt idx="230">
                        <c:v>4.5747713431469617</c:v>
                      </c:pt>
                      <c:pt idx="231">
                        <c:v>4.5747713431469617</c:v>
                      </c:pt>
                      <c:pt idx="232">
                        <c:v>4.5747713431469617</c:v>
                      </c:pt>
                      <c:pt idx="233">
                        <c:v>4.5747713431469617</c:v>
                      </c:pt>
                      <c:pt idx="234">
                        <c:v>4.5747713431469617</c:v>
                      </c:pt>
                      <c:pt idx="235">
                        <c:v>4.5747713431469617</c:v>
                      </c:pt>
                      <c:pt idx="236">
                        <c:v>4.5747713431469617</c:v>
                      </c:pt>
                      <c:pt idx="237">
                        <c:v>4.5747713431469617</c:v>
                      </c:pt>
                      <c:pt idx="238">
                        <c:v>4.5747713431469617</c:v>
                      </c:pt>
                      <c:pt idx="239">
                        <c:v>4.5747713431469617</c:v>
                      </c:pt>
                      <c:pt idx="240">
                        <c:v>4.5747713431469617</c:v>
                      </c:pt>
                      <c:pt idx="241">
                        <c:v>4.5747713431469617</c:v>
                      </c:pt>
                      <c:pt idx="242">
                        <c:v>4.5747713431469617</c:v>
                      </c:pt>
                      <c:pt idx="243">
                        <c:v>4.5747713431469617</c:v>
                      </c:pt>
                      <c:pt idx="244">
                        <c:v>4.5747713431469617</c:v>
                      </c:pt>
                      <c:pt idx="245">
                        <c:v>4.5747713431469617</c:v>
                      </c:pt>
                      <c:pt idx="246">
                        <c:v>4.5747713431469617</c:v>
                      </c:pt>
                      <c:pt idx="247">
                        <c:v>4.5747713431469617</c:v>
                      </c:pt>
                      <c:pt idx="248">
                        <c:v>4.5747713431469617</c:v>
                      </c:pt>
                      <c:pt idx="249">
                        <c:v>4.5747713431469617</c:v>
                      </c:pt>
                      <c:pt idx="250">
                        <c:v>4.5747713431469617</c:v>
                      </c:pt>
                      <c:pt idx="251">
                        <c:v>4.5747713431469617</c:v>
                      </c:pt>
                      <c:pt idx="252">
                        <c:v>4.5747713431469617</c:v>
                      </c:pt>
                      <c:pt idx="253">
                        <c:v>4.5747713431469617</c:v>
                      </c:pt>
                      <c:pt idx="254">
                        <c:v>4.5747713431469617</c:v>
                      </c:pt>
                      <c:pt idx="255">
                        <c:v>4.5747713431469617</c:v>
                      </c:pt>
                      <c:pt idx="256">
                        <c:v>4.5747713431469617</c:v>
                      </c:pt>
                      <c:pt idx="257">
                        <c:v>4.5747713431469617</c:v>
                      </c:pt>
                      <c:pt idx="258">
                        <c:v>4.5747713431469617</c:v>
                      </c:pt>
                      <c:pt idx="259">
                        <c:v>4.5747713431469617</c:v>
                      </c:pt>
                      <c:pt idx="260">
                        <c:v>4.5747713431469617</c:v>
                      </c:pt>
                      <c:pt idx="261">
                        <c:v>4.5747713431469617</c:v>
                      </c:pt>
                      <c:pt idx="262">
                        <c:v>4.5747713431469617</c:v>
                      </c:pt>
                      <c:pt idx="263">
                        <c:v>4.5747713431469617</c:v>
                      </c:pt>
                      <c:pt idx="264">
                        <c:v>4.5747713431469617</c:v>
                      </c:pt>
                      <c:pt idx="265">
                        <c:v>4.5747713431469617</c:v>
                      </c:pt>
                      <c:pt idx="266">
                        <c:v>4.5747713431469617</c:v>
                      </c:pt>
                      <c:pt idx="267">
                        <c:v>4.5747713431469617</c:v>
                      </c:pt>
                      <c:pt idx="268">
                        <c:v>4.5747713431469617</c:v>
                      </c:pt>
                      <c:pt idx="269">
                        <c:v>4.5747713431469617</c:v>
                      </c:pt>
                      <c:pt idx="270">
                        <c:v>4.5747713431469617</c:v>
                      </c:pt>
                      <c:pt idx="271">
                        <c:v>4.5747713431469617</c:v>
                      </c:pt>
                      <c:pt idx="272">
                        <c:v>4.5747713431469617</c:v>
                      </c:pt>
                      <c:pt idx="273">
                        <c:v>4.5747713431469617</c:v>
                      </c:pt>
                      <c:pt idx="274">
                        <c:v>4.5747713431469617</c:v>
                      </c:pt>
                      <c:pt idx="275">
                        <c:v>4.5747713431469617</c:v>
                      </c:pt>
                      <c:pt idx="276">
                        <c:v>4.5747713431469617</c:v>
                      </c:pt>
                      <c:pt idx="277">
                        <c:v>4.5747713431469617</c:v>
                      </c:pt>
                      <c:pt idx="278">
                        <c:v>4.5747713431469617</c:v>
                      </c:pt>
                      <c:pt idx="279">
                        <c:v>4.5747713431469617</c:v>
                      </c:pt>
                      <c:pt idx="280">
                        <c:v>4.5747713431469617</c:v>
                      </c:pt>
                      <c:pt idx="281">
                        <c:v>4.5747713431469617</c:v>
                      </c:pt>
                      <c:pt idx="282">
                        <c:v>4.5747713431469617</c:v>
                      </c:pt>
                      <c:pt idx="283">
                        <c:v>4.5747713431469617</c:v>
                      </c:pt>
                      <c:pt idx="284">
                        <c:v>4.5747713431469617</c:v>
                      </c:pt>
                      <c:pt idx="285">
                        <c:v>4.5747713431469617</c:v>
                      </c:pt>
                      <c:pt idx="286">
                        <c:v>4.5747713431469617</c:v>
                      </c:pt>
                      <c:pt idx="287">
                        <c:v>4.5747713431469617</c:v>
                      </c:pt>
                      <c:pt idx="288">
                        <c:v>4.5747713431469617</c:v>
                      </c:pt>
                      <c:pt idx="289">
                        <c:v>4.5747713431469617</c:v>
                      </c:pt>
                      <c:pt idx="290">
                        <c:v>4.5747713431469617</c:v>
                      </c:pt>
                      <c:pt idx="291">
                        <c:v>4.5747713431469617</c:v>
                      </c:pt>
                      <c:pt idx="292">
                        <c:v>4.5747713431469617</c:v>
                      </c:pt>
                      <c:pt idx="293">
                        <c:v>4.5747713431469617</c:v>
                      </c:pt>
                      <c:pt idx="294">
                        <c:v>4.5747713431469617</c:v>
                      </c:pt>
                      <c:pt idx="295">
                        <c:v>4.5747713431469617</c:v>
                      </c:pt>
                      <c:pt idx="296">
                        <c:v>4.5747713431469617</c:v>
                      </c:pt>
                      <c:pt idx="297">
                        <c:v>4.5747713431469617</c:v>
                      </c:pt>
                      <c:pt idx="298">
                        <c:v>4.5747713431469617</c:v>
                      </c:pt>
                      <c:pt idx="299">
                        <c:v>4.5747713431469617</c:v>
                      </c:pt>
                      <c:pt idx="300">
                        <c:v>4.5747713431469617</c:v>
                      </c:pt>
                      <c:pt idx="301">
                        <c:v>4.5747713431469617</c:v>
                      </c:pt>
                      <c:pt idx="302">
                        <c:v>4.5747713431469617</c:v>
                      </c:pt>
                      <c:pt idx="303">
                        <c:v>4.5747713431469617</c:v>
                      </c:pt>
                      <c:pt idx="304">
                        <c:v>4.5747713431469617</c:v>
                      </c:pt>
                      <c:pt idx="305">
                        <c:v>4.5747713431469617</c:v>
                      </c:pt>
                      <c:pt idx="306">
                        <c:v>4.5747713431469617</c:v>
                      </c:pt>
                      <c:pt idx="307">
                        <c:v>4.5747713431469617</c:v>
                      </c:pt>
                      <c:pt idx="308">
                        <c:v>4.5747713431469617</c:v>
                      </c:pt>
                      <c:pt idx="309">
                        <c:v>4.5747713431469617</c:v>
                      </c:pt>
                      <c:pt idx="310">
                        <c:v>4.5747713431469617</c:v>
                      </c:pt>
                      <c:pt idx="311">
                        <c:v>4.5747713431469617</c:v>
                      </c:pt>
                      <c:pt idx="312">
                        <c:v>4.5747713431469617</c:v>
                      </c:pt>
                      <c:pt idx="313">
                        <c:v>4.5747713431469617</c:v>
                      </c:pt>
                      <c:pt idx="314">
                        <c:v>4.5747713431469617</c:v>
                      </c:pt>
                      <c:pt idx="315">
                        <c:v>4.5747713431469617</c:v>
                      </c:pt>
                      <c:pt idx="316">
                        <c:v>4.5747713431469617</c:v>
                      </c:pt>
                      <c:pt idx="317">
                        <c:v>4.5747713431469617</c:v>
                      </c:pt>
                      <c:pt idx="318">
                        <c:v>4.5747713431469617</c:v>
                      </c:pt>
                      <c:pt idx="319">
                        <c:v>4.5747713431469617</c:v>
                      </c:pt>
                      <c:pt idx="320">
                        <c:v>4.5747713431469617</c:v>
                      </c:pt>
                      <c:pt idx="321">
                        <c:v>4.5747713431469617</c:v>
                      </c:pt>
                      <c:pt idx="322">
                        <c:v>4.5747713431469617</c:v>
                      </c:pt>
                      <c:pt idx="323">
                        <c:v>4.5747713431469617</c:v>
                      </c:pt>
                      <c:pt idx="324">
                        <c:v>4.5747713431469617</c:v>
                      </c:pt>
                      <c:pt idx="325">
                        <c:v>4.5747713431469617</c:v>
                      </c:pt>
                      <c:pt idx="326">
                        <c:v>4.5747713431469617</c:v>
                      </c:pt>
                      <c:pt idx="327">
                        <c:v>4.5747713431469617</c:v>
                      </c:pt>
                      <c:pt idx="328">
                        <c:v>4.5747713431469617</c:v>
                      </c:pt>
                      <c:pt idx="329">
                        <c:v>4.5747713431469617</c:v>
                      </c:pt>
                      <c:pt idx="330">
                        <c:v>4.5747713431469617</c:v>
                      </c:pt>
                      <c:pt idx="331">
                        <c:v>4.5747713431469617</c:v>
                      </c:pt>
                      <c:pt idx="332">
                        <c:v>4.5747713431469617</c:v>
                      </c:pt>
                      <c:pt idx="333">
                        <c:v>4.5747713431469617</c:v>
                      </c:pt>
                      <c:pt idx="334">
                        <c:v>4.5747713431469617</c:v>
                      </c:pt>
                      <c:pt idx="335">
                        <c:v>4.5747713431469617</c:v>
                      </c:pt>
                      <c:pt idx="336">
                        <c:v>4.5747713431469617</c:v>
                      </c:pt>
                      <c:pt idx="337">
                        <c:v>4.5747713431469617</c:v>
                      </c:pt>
                      <c:pt idx="338">
                        <c:v>4.5747713431469617</c:v>
                      </c:pt>
                      <c:pt idx="339">
                        <c:v>4.5747713431469617</c:v>
                      </c:pt>
                      <c:pt idx="340">
                        <c:v>4.5747713431469617</c:v>
                      </c:pt>
                      <c:pt idx="341">
                        <c:v>4.5747713431469617</c:v>
                      </c:pt>
                      <c:pt idx="342">
                        <c:v>4.5747713431469617</c:v>
                      </c:pt>
                      <c:pt idx="343">
                        <c:v>4.5747713431469617</c:v>
                      </c:pt>
                      <c:pt idx="344">
                        <c:v>4.5747713431469617</c:v>
                      </c:pt>
                      <c:pt idx="345">
                        <c:v>4.5747713431469617</c:v>
                      </c:pt>
                      <c:pt idx="346">
                        <c:v>4.5747713431469617</c:v>
                      </c:pt>
                      <c:pt idx="347">
                        <c:v>4.5747713431469617</c:v>
                      </c:pt>
                      <c:pt idx="348">
                        <c:v>4.5747713431469617</c:v>
                      </c:pt>
                      <c:pt idx="349">
                        <c:v>4.5747713431469617</c:v>
                      </c:pt>
                      <c:pt idx="350">
                        <c:v>4.5747713431469617</c:v>
                      </c:pt>
                      <c:pt idx="351">
                        <c:v>4.5747713431469617</c:v>
                      </c:pt>
                      <c:pt idx="352">
                        <c:v>4.5747713431469617</c:v>
                      </c:pt>
                      <c:pt idx="353">
                        <c:v>4.5747713431469617</c:v>
                      </c:pt>
                      <c:pt idx="354">
                        <c:v>4.5747713431469617</c:v>
                      </c:pt>
                      <c:pt idx="355">
                        <c:v>4.5747713431469617</c:v>
                      </c:pt>
                      <c:pt idx="356">
                        <c:v>4.5747713431469617</c:v>
                      </c:pt>
                      <c:pt idx="357">
                        <c:v>4.5747713431469617</c:v>
                      </c:pt>
                      <c:pt idx="358">
                        <c:v>4.5747713431469617</c:v>
                      </c:pt>
                      <c:pt idx="359">
                        <c:v>4.5747713431469617</c:v>
                      </c:pt>
                      <c:pt idx="360">
                        <c:v>4.5747713431469617</c:v>
                      </c:pt>
                      <c:pt idx="361">
                        <c:v>4.5747713431469617</c:v>
                      </c:pt>
                      <c:pt idx="362">
                        <c:v>4.5747713431469617</c:v>
                      </c:pt>
                      <c:pt idx="363">
                        <c:v>4.5747713431469617</c:v>
                      </c:pt>
                      <c:pt idx="364">
                        <c:v>4.5747713431469617</c:v>
                      </c:pt>
                      <c:pt idx="365">
                        <c:v>4.5747713431469617</c:v>
                      </c:pt>
                      <c:pt idx="366">
                        <c:v>4.5747713431469617</c:v>
                      </c:pt>
                      <c:pt idx="367">
                        <c:v>4.5747713431469617</c:v>
                      </c:pt>
                      <c:pt idx="368">
                        <c:v>4.5747713431469617</c:v>
                      </c:pt>
                      <c:pt idx="369">
                        <c:v>4.5747713431469617</c:v>
                      </c:pt>
                      <c:pt idx="370">
                        <c:v>4.5747713431469617</c:v>
                      </c:pt>
                      <c:pt idx="371">
                        <c:v>4.5747713431469617</c:v>
                      </c:pt>
                      <c:pt idx="372">
                        <c:v>4.5747713431469617</c:v>
                      </c:pt>
                      <c:pt idx="373">
                        <c:v>4.5747713431469617</c:v>
                      </c:pt>
                      <c:pt idx="374">
                        <c:v>4.5747713431469617</c:v>
                      </c:pt>
                      <c:pt idx="375">
                        <c:v>4.5747713431469617</c:v>
                      </c:pt>
                      <c:pt idx="376">
                        <c:v>4.5747713431469617</c:v>
                      </c:pt>
                      <c:pt idx="377">
                        <c:v>4.5747713431469617</c:v>
                      </c:pt>
                      <c:pt idx="378">
                        <c:v>4.5747713431469617</c:v>
                      </c:pt>
                      <c:pt idx="379">
                        <c:v>4.5747713431469617</c:v>
                      </c:pt>
                      <c:pt idx="380">
                        <c:v>4.5747713431469617</c:v>
                      </c:pt>
                      <c:pt idx="381">
                        <c:v>4.5747713431469617</c:v>
                      </c:pt>
                      <c:pt idx="382">
                        <c:v>4.5747713431469617</c:v>
                      </c:pt>
                      <c:pt idx="383">
                        <c:v>4.5747713431469617</c:v>
                      </c:pt>
                      <c:pt idx="384">
                        <c:v>4.5747713431469617</c:v>
                      </c:pt>
                      <c:pt idx="385">
                        <c:v>4.5747713431469617</c:v>
                      </c:pt>
                      <c:pt idx="386">
                        <c:v>4.5747713431469617</c:v>
                      </c:pt>
                      <c:pt idx="387">
                        <c:v>4.5747713431469617</c:v>
                      </c:pt>
                      <c:pt idx="388">
                        <c:v>4.5747713431469617</c:v>
                      </c:pt>
                      <c:pt idx="389">
                        <c:v>4.5747713431469617</c:v>
                      </c:pt>
                      <c:pt idx="390">
                        <c:v>4.5747713431469617</c:v>
                      </c:pt>
                      <c:pt idx="391">
                        <c:v>4.5747713431469617</c:v>
                      </c:pt>
                      <c:pt idx="392">
                        <c:v>4.5747713431469617</c:v>
                      </c:pt>
                      <c:pt idx="393">
                        <c:v>4.5747713431469617</c:v>
                      </c:pt>
                      <c:pt idx="394">
                        <c:v>4.5747713431469617</c:v>
                      </c:pt>
                      <c:pt idx="395">
                        <c:v>4.5747713431469617</c:v>
                      </c:pt>
                      <c:pt idx="396">
                        <c:v>4.5747713431469617</c:v>
                      </c:pt>
                      <c:pt idx="397">
                        <c:v>4.5747713431469617</c:v>
                      </c:pt>
                      <c:pt idx="398">
                        <c:v>4.5747713431469617</c:v>
                      </c:pt>
                      <c:pt idx="399">
                        <c:v>4.5747713431469617</c:v>
                      </c:pt>
                      <c:pt idx="400">
                        <c:v>4.5747713431469617</c:v>
                      </c:pt>
                      <c:pt idx="401">
                        <c:v>4.5747713431469617</c:v>
                      </c:pt>
                      <c:pt idx="402">
                        <c:v>4.5747713431469617</c:v>
                      </c:pt>
                      <c:pt idx="403">
                        <c:v>4.5747713431469617</c:v>
                      </c:pt>
                      <c:pt idx="404">
                        <c:v>4.5747713431469617</c:v>
                      </c:pt>
                      <c:pt idx="405">
                        <c:v>4.5747713431469617</c:v>
                      </c:pt>
                      <c:pt idx="406">
                        <c:v>4.5747713431469617</c:v>
                      </c:pt>
                      <c:pt idx="407">
                        <c:v>4.5747713431469617</c:v>
                      </c:pt>
                      <c:pt idx="408">
                        <c:v>4.5747713431469617</c:v>
                      </c:pt>
                      <c:pt idx="409">
                        <c:v>4.5747713431469617</c:v>
                      </c:pt>
                      <c:pt idx="410">
                        <c:v>4.5747713431469617</c:v>
                      </c:pt>
                      <c:pt idx="411">
                        <c:v>4.5747713431469617</c:v>
                      </c:pt>
                      <c:pt idx="412">
                        <c:v>4.5747713431469617</c:v>
                      </c:pt>
                      <c:pt idx="413">
                        <c:v>4.5747713431469617</c:v>
                      </c:pt>
                      <c:pt idx="414">
                        <c:v>4.5747713431469617</c:v>
                      </c:pt>
                      <c:pt idx="415">
                        <c:v>4.5747713431469617</c:v>
                      </c:pt>
                      <c:pt idx="416">
                        <c:v>4.5747713431469617</c:v>
                      </c:pt>
                      <c:pt idx="417">
                        <c:v>4.5747713431469617</c:v>
                      </c:pt>
                      <c:pt idx="418">
                        <c:v>4.5747713431469617</c:v>
                      </c:pt>
                      <c:pt idx="419">
                        <c:v>4.5747713431469617</c:v>
                      </c:pt>
                      <c:pt idx="420">
                        <c:v>4.5747713431469617</c:v>
                      </c:pt>
                      <c:pt idx="421">
                        <c:v>4.5747713431469617</c:v>
                      </c:pt>
                      <c:pt idx="422">
                        <c:v>4.5747713431469617</c:v>
                      </c:pt>
                      <c:pt idx="423">
                        <c:v>4.5747713431469617</c:v>
                      </c:pt>
                      <c:pt idx="424">
                        <c:v>4.5747713431469617</c:v>
                      </c:pt>
                      <c:pt idx="425">
                        <c:v>4.5747713431469617</c:v>
                      </c:pt>
                      <c:pt idx="426">
                        <c:v>4.5747713431469617</c:v>
                      </c:pt>
                      <c:pt idx="427">
                        <c:v>4.5747713431469617</c:v>
                      </c:pt>
                      <c:pt idx="428">
                        <c:v>4.5747713431469617</c:v>
                      </c:pt>
                      <c:pt idx="429">
                        <c:v>4.5747713431469617</c:v>
                      </c:pt>
                      <c:pt idx="430">
                        <c:v>4.5747713431469617</c:v>
                      </c:pt>
                      <c:pt idx="431">
                        <c:v>4.5747713431469617</c:v>
                      </c:pt>
                      <c:pt idx="432">
                        <c:v>4.5747713431469617</c:v>
                      </c:pt>
                      <c:pt idx="433">
                        <c:v>4.5747713431469617</c:v>
                      </c:pt>
                      <c:pt idx="434">
                        <c:v>4.5747713431469617</c:v>
                      </c:pt>
                      <c:pt idx="435">
                        <c:v>4.5747713431469617</c:v>
                      </c:pt>
                      <c:pt idx="436">
                        <c:v>4.5747713431469617</c:v>
                      </c:pt>
                      <c:pt idx="437">
                        <c:v>4.5747713431469617</c:v>
                      </c:pt>
                      <c:pt idx="438">
                        <c:v>4.5747713431469617</c:v>
                      </c:pt>
                      <c:pt idx="439">
                        <c:v>4.5747713431469617</c:v>
                      </c:pt>
                      <c:pt idx="440">
                        <c:v>4.5747713431469617</c:v>
                      </c:pt>
                      <c:pt idx="441">
                        <c:v>4.5747713431469617</c:v>
                      </c:pt>
                      <c:pt idx="442">
                        <c:v>4.5747713431469617</c:v>
                      </c:pt>
                      <c:pt idx="443">
                        <c:v>4.5747713431469617</c:v>
                      </c:pt>
                      <c:pt idx="444">
                        <c:v>4.5747713431469617</c:v>
                      </c:pt>
                      <c:pt idx="445">
                        <c:v>4.5747713431469617</c:v>
                      </c:pt>
                      <c:pt idx="446">
                        <c:v>4.5747713431469617</c:v>
                      </c:pt>
                      <c:pt idx="447">
                        <c:v>4.5747713431469617</c:v>
                      </c:pt>
                      <c:pt idx="448">
                        <c:v>4.5747713431469617</c:v>
                      </c:pt>
                      <c:pt idx="449">
                        <c:v>4.5747713431469617</c:v>
                      </c:pt>
                      <c:pt idx="450">
                        <c:v>4.5747713431469617</c:v>
                      </c:pt>
                      <c:pt idx="451">
                        <c:v>4.5747713431469617</c:v>
                      </c:pt>
                      <c:pt idx="452">
                        <c:v>4.5747713431469617</c:v>
                      </c:pt>
                      <c:pt idx="453">
                        <c:v>4.5747713431469617</c:v>
                      </c:pt>
                      <c:pt idx="454">
                        <c:v>4.5747713431469617</c:v>
                      </c:pt>
                      <c:pt idx="455">
                        <c:v>4.5747713431469617</c:v>
                      </c:pt>
                      <c:pt idx="456">
                        <c:v>4.5747713431469617</c:v>
                      </c:pt>
                      <c:pt idx="457">
                        <c:v>4.5747713431469617</c:v>
                      </c:pt>
                      <c:pt idx="458">
                        <c:v>4.5747713431469617</c:v>
                      </c:pt>
                      <c:pt idx="459">
                        <c:v>4.5747713431469617</c:v>
                      </c:pt>
                      <c:pt idx="460">
                        <c:v>4.5747713431469617</c:v>
                      </c:pt>
                      <c:pt idx="461">
                        <c:v>4.5747713431469617</c:v>
                      </c:pt>
                      <c:pt idx="462">
                        <c:v>4.5747713431469617</c:v>
                      </c:pt>
                      <c:pt idx="463">
                        <c:v>4.5747713431469617</c:v>
                      </c:pt>
                      <c:pt idx="464">
                        <c:v>4.5747713431469617</c:v>
                      </c:pt>
                      <c:pt idx="465">
                        <c:v>4.5747713431469617</c:v>
                      </c:pt>
                      <c:pt idx="466">
                        <c:v>4.5747713431469617</c:v>
                      </c:pt>
                      <c:pt idx="467">
                        <c:v>4.5747713431469617</c:v>
                      </c:pt>
                      <c:pt idx="468">
                        <c:v>4.5747713431469617</c:v>
                      </c:pt>
                      <c:pt idx="469">
                        <c:v>4.5747713431469617</c:v>
                      </c:pt>
                      <c:pt idx="470">
                        <c:v>4.5747713431469617</c:v>
                      </c:pt>
                      <c:pt idx="471">
                        <c:v>4.5747713431469617</c:v>
                      </c:pt>
                      <c:pt idx="472">
                        <c:v>4.5747713431469617</c:v>
                      </c:pt>
                      <c:pt idx="473">
                        <c:v>4.5747713431469617</c:v>
                      </c:pt>
                      <c:pt idx="474">
                        <c:v>4.5747713431469617</c:v>
                      </c:pt>
                      <c:pt idx="475">
                        <c:v>4.5747713431469617</c:v>
                      </c:pt>
                      <c:pt idx="476">
                        <c:v>4.5747713431469617</c:v>
                      </c:pt>
                      <c:pt idx="477">
                        <c:v>4.5747713431469617</c:v>
                      </c:pt>
                      <c:pt idx="478">
                        <c:v>4.5747713431469617</c:v>
                      </c:pt>
                      <c:pt idx="479">
                        <c:v>4.5747713431469617</c:v>
                      </c:pt>
                      <c:pt idx="480">
                        <c:v>4.5747713431469617</c:v>
                      </c:pt>
                      <c:pt idx="481">
                        <c:v>4.5747713431469617</c:v>
                      </c:pt>
                      <c:pt idx="482">
                        <c:v>4.5747713431469617</c:v>
                      </c:pt>
                      <c:pt idx="483">
                        <c:v>4.5747713431469617</c:v>
                      </c:pt>
                      <c:pt idx="484">
                        <c:v>4.5747713431469617</c:v>
                      </c:pt>
                      <c:pt idx="485">
                        <c:v>4.5747713431469617</c:v>
                      </c:pt>
                      <c:pt idx="486">
                        <c:v>4.5747713431469617</c:v>
                      </c:pt>
                      <c:pt idx="487">
                        <c:v>4.5747713431469617</c:v>
                      </c:pt>
                      <c:pt idx="488">
                        <c:v>4.5747713431469617</c:v>
                      </c:pt>
                      <c:pt idx="489">
                        <c:v>4.5747713431469617</c:v>
                      </c:pt>
                      <c:pt idx="490">
                        <c:v>4.5747713431469617</c:v>
                      </c:pt>
                      <c:pt idx="491">
                        <c:v>4.5747713431469617</c:v>
                      </c:pt>
                      <c:pt idx="492">
                        <c:v>4.5747713431469617</c:v>
                      </c:pt>
                      <c:pt idx="493">
                        <c:v>4.5747713431469617</c:v>
                      </c:pt>
                      <c:pt idx="494">
                        <c:v>4.5747713431469617</c:v>
                      </c:pt>
                      <c:pt idx="495">
                        <c:v>4.5747713431469617</c:v>
                      </c:pt>
                      <c:pt idx="496">
                        <c:v>4.5747713431469617</c:v>
                      </c:pt>
                      <c:pt idx="497">
                        <c:v>4.5747713431469617</c:v>
                      </c:pt>
                      <c:pt idx="498">
                        <c:v>4.5747713431469617</c:v>
                      </c:pt>
                      <c:pt idx="499">
                        <c:v>4.5747713431469617</c:v>
                      </c:pt>
                      <c:pt idx="500">
                        <c:v>4.5747713431469617</c:v>
                      </c:pt>
                      <c:pt idx="501">
                        <c:v>4.5747713431469617</c:v>
                      </c:pt>
                      <c:pt idx="502">
                        <c:v>4.5747713431469617</c:v>
                      </c:pt>
                      <c:pt idx="503">
                        <c:v>4.5747713431469617</c:v>
                      </c:pt>
                      <c:pt idx="504">
                        <c:v>4.5747713431469617</c:v>
                      </c:pt>
                      <c:pt idx="505">
                        <c:v>4.5747713431469617</c:v>
                      </c:pt>
                      <c:pt idx="506">
                        <c:v>4.5747713431469617</c:v>
                      </c:pt>
                      <c:pt idx="507">
                        <c:v>4.5747713431469617</c:v>
                      </c:pt>
                      <c:pt idx="508">
                        <c:v>4.5747713431469617</c:v>
                      </c:pt>
                      <c:pt idx="509">
                        <c:v>4.5747713431469617</c:v>
                      </c:pt>
                      <c:pt idx="510">
                        <c:v>4.5747713431469617</c:v>
                      </c:pt>
                      <c:pt idx="511">
                        <c:v>4.5747713431469617</c:v>
                      </c:pt>
                      <c:pt idx="512">
                        <c:v>4.5747713431469617</c:v>
                      </c:pt>
                      <c:pt idx="513">
                        <c:v>4.5747713431469617</c:v>
                      </c:pt>
                      <c:pt idx="514">
                        <c:v>4.5747713431469617</c:v>
                      </c:pt>
                      <c:pt idx="515">
                        <c:v>4.5747713431469617</c:v>
                      </c:pt>
                      <c:pt idx="516">
                        <c:v>4.5747713431469617</c:v>
                      </c:pt>
                      <c:pt idx="517">
                        <c:v>4.5747713431469617</c:v>
                      </c:pt>
                      <c:pt idx="518">
                        <c:v>4.5747713431469617</c:v>
                      </c:pt>
                      <c:pt idx="519">
                        <c:v>4.5747713431469617</c:v>
                      </c:pt>
                      <c:pt idx="520">
                        <c:v>4.5747713431469617</c:v>
                      </c:pt>
                      <c:pt idx="521">
                        <c:v>4.5747713431469617</c:v>
                      </c:pt>
                      <c:pt idx="522">
                        <c:v>4.5747713431469617</c:v>
                      </c:pt>
                      <c:pt idx="523">
                        <c:v>4.5747713431469617</c:v>
                      </c:pt>
                      <c:pt idx="524">
                        <c:v>4.5747713431469617</c:v>
                      </c:pt>
                      <c:pt idx="525">
                        <c:v>4.5747713431469617</c:v>
                      </c:pt>
                      <c:pt idx="526">
                        <c:v>4.5747713431469617</c:v>
                      </c:pt>
                      <c:pt idx="527">
                        <c:v>4.5747713431469617</c:v>
                      </c:pt>
                      <c:pt idx="528">
                        <c:v>4.5747713431469617</c:v>
                      </c:pt>
                      <c:pt idx="529">
                        <c:v>4.5747713431469617</c:v>
                      </c:pt>
                      <c:pt idx="530">
                        <c:v>4.5747713431469617</c:v>
                      </c:pt>
                      <c:pt idx="531">
                        <c:v>4.5747713431469617</c:v>
                      </c:pt>
                      <c:pt idx="532">
                        <c:v>4.5747713431469617</c:v>
                      </c:pt>
                      <c:pt idx="533">
                        <c:v>4.5747713431469617</c:v>
                      </c:pt>
                      <c:pt idx="534">
                        <c:v>4.5747713431469617</c:v>
                      </c:pt>
                      <c:pt idx="535">
                        <c:v>4.5747713431469617</c:v>
                      </c:pt>
                      <c:pt idx="536">
                        <c:v>4.5747713431469617</c:v>
                      </c:pt>
                      <c:pt idx="537">
                        <c:v>4.5747713431469617</c:v>
                      </c:pt>
                      <c:pt idx="538">
                        <c:v>4.5747713431469617</c:v>
                      </c:pt>
                      <c:pt idx="539">
                        <c:v>4.5747713431469617</c:v>
                      </c:pt>
                      <c:pt idx="540">
                        <c:v>4.5747713431469617</c:v>
                      </c:pt>
                      <c:pt idx="541">
                        <c:v>4.5747713431469617</c:v>
                      </c:pt>
                      <c:pt idx="542">
                        <c:v>4.5747713431469617</c:v>
                      </c:pt>
                      <c:pt idx="543">
                        <c:v>4.5747713431469617</c:v>
                      </c:pt>
                      <c:pt idx="544">
                        <c:v>4.5747713431469617</c:v>
                      </c:pt>
                      <c:pt idx="545">
                        <c:v>4.5747713431469617</c:v>
                      </c:pt>
                      <c:pt idx="546">
                        <c:v>4.5747713431469617</c:v>
                      </c:pt>
                      <c:pt idx="547">
                        <c:v>4.5747713431469617</c:v>
                      </c:pt>
                      <c:pt idx="548">
                        <c:v>4.5747713431469617</c:v>
                      </c:pt>
                      <c:pt idx="549">
                        <c:v>4.5747713431469617</c:v>
                      </c:pt>
                      <c:pt idx="550">
                        <c:v>4.5747713431469617</c:v>
                      </c:pt>
                      <c:pt idx="551">
                        <c:v>4.5747713431469617</c:v>
                      </c:pt>
                      <c:pt idx="552">
                        <c:v>4.5747713431469617</c:v>
                      </c:pt>
                      <c:pt idx="553">
                        <c:v>4.5747713431469617</c:v>
                      </c:pt>
                      <c:pt idx="554">
                        <c:v>4.5747713431469617</c:v>
                      </c:pt>
                      <c:pt idx="555">
                        <c:v>4.5747713431469617</c:v>
                      </c:pt>
                      <c:pt idx="556">
                        <c:v>4.5747713431469617</c:v>
                      </c:pt>
                      <c:pt idx="557">
                        <c:v>4.5747713431469617</c:v>
                      </c:pt>
                      <c:pt idx="558">
                        <c:v>4.5747713431469617</c:v>
                      </c:pt>
                      <c:pt idx="559">
                        <c:v>4.5747713431469617</c:v>
                      </c:pt>
                      <c:pt idx="560">
                        <c:v>4.5747713431469617</c:v>
                      </c:pt>
                      <c:pt idx="561">
                        <c:v>4.5747713431469617</c:v>
                      </c:pt>
                      <c:pt idx="562">
                        <c:v>4.5747713431469617</c:v>
                      </c:pt>
                      <c:pt idx="563">
                        <c:v>4.5747713431469617</c:v>
                      </c:pt>
                      <c:pt idx="564">
                        <c:v>4.5747713431469617</c:v>
                      </c:pt>
                      <c:pt idx="565">
                        <c:v>4.5747713431469617</c:v>
                      </c:pt>
                      <c:pt idx="566">
                        <c:v>4.5747713431469617</c:v>
                      </c:pt>
                      <c:pt idx="567">
                        <c:v>4.5747713431469617</c:v>
                      </c:pt>
                      <c:pt idx="568">
                        <c:v>4.5747713431469617</c:v>
                      </c:pt>
                      <c:pt idx="569">
                        <c:v>4.5747713431469617</c:v>
                      </c:pt>
                      <c:pt idx="570">
                        <c:v>4.5747713431469617</c:v>
                      </c:pt>
                      <c:pt idx="571">
                        <c:v>4.5747713431469617</c:v>
                      </c:pt>
                      <c:pt idx="572">
                        <c:v>4.5747713431469617</c:v>
                      </c:pt>
                      <c:pt idx="573">
                        <c:v>4.5747713431469617</c:v>
                      </c:pt>
                      <c:pt idx="574">
                        <c:v>4.5747713431469617</c:v>
                      </c:pt>
                      <c:pt idx="575">
                        <c:v>4.5747713431469617</c:v>
                      </c:pt>
                      <c:pt idx="576">
                        <c:v>4.5747713431469617</c:v>
                      </c:pt>
                      <c:pt idx="577">
                        <c:v>4.5747713431469617</c:v>
                      </c:pt>
                      <c:pt idx="578">
                        <c:v>4.5747713431469617</c:v>
                      </c:pt>
                      <c:pt idx="579">
                        <c:v>4.5747713431469617</c:v>
                      </c:pt>
                      <c:pt idx="580">
                        <c:v>4.5747713431469617</c:v>
                      </c:pt>
                      <c:pt idx="581">
                        <c:v>4.5747713431469617</c:v>
                      </c:pt>
                      <c:pt idx="582">
                        <c:v>4.5747713431469617</c:v>
                      </c:pt>
                      <c:pt idx="583">
                        <c:v>4.5747713431469617</c:v>
                      </c:pt>
                      <c:pt idx="584">
                        <c:v>4.5747713431469617</c:v>
                      </c:pt>
                      <c:pt idx="585">
                        <c:v>4.5747713431469617</c:v>
                      </c:pt>
                      <c:pt idx="586">
                        <c:v>4.5747713431469617</c:v>
                      </c:pt>
                      <c:pt idx="587">
                        <c:v>4.5747713431469617</c:v>
                      </c:pt>
                      <c:pt idx="588">
                        <c:v>4.5747713431469617</c:v>
                      </c:pt>
                      <c:pt idx="589">
                        <c:v>4.5747713431469617</c:v>
                      </c:pt>
                      <c:pt idx="590">
                        <c:v>4.5747713431469617</c:v>
                      </c:pt>
                      <c:pt idx="591">
                        <c:v>4.5747713431469617</c:v>
                      </c:pt>
                      <c:pt idx="592">
                        <c:v>4.5747713431469617</c:v>
                      </c:pt>
                      <c:pt idx="593">
                        <c:v>4.5747713431469617</c:v>
                      </c:pt>
                      <c:pt idx="594">
                        <c:v>4.5747713431469617</c:v>
                      </c:pt>
                      <c:pt idx="595">
                        <c:v>4.5747713431469617</c:v>
                      </c:pt>
                      <c:pt idx="596">
                        <c:v>4.5747713431469617</c:v>
                      </c:pt>
                      <c:pt idx="597">
                        <c:v>4.5747713431469617</c:v>
                      </c:pt>
                      <c:pt idx="598">
                        <c:v>4.5747713431469617</c:v>
                      </c:pt>
                      <c:pt idx="599">
                        <c:v>4.5747713431469617</c:v>
                      </c:pt>
                      <c:pt idx="600">
                        <c:v>4.5747713431469617</c:v>
                      </c:pt>
                      <c:pt idx="601">
                        <c:v>4.5747713431469617</c:v>
                      </c:pt>
                      <c:pt idx="602">
                        <c:v>4.5747713431469617</c:v>
                      </c:pt>
                      <c:pt idx="603">
                        <c:v>4.5747713431469617</c:v>
                      </c:pt>
                      <c:pt idx="604">
                        <c:v>4.5747713431469617</c:v>
                      </c:pt>
                      <c:pt idx="605">
                        <c:v>4.5747713431469617</c:v>
                      </c:pt>
                      <c:pt idx="606">
                        <c:v>4.5747713431469617</c:v>
                      </c:pt>
                      <c:pt idx="607">
                        <c:v>4.5747713431469617</c:v>
                      </c:pt>
                      <c:pt idx="608">
                        <c:v>4.5747713431469617</c:v>
                      </c:pt>
                      <c:pt idx="609">
                        <c:v>4.5747713431469617</c:v>
                      </c:pt>
                      <c:pt idx="610">
                        <c:v>4.5747713431469617</c:v>
                      </c:pt>
                      <c:pt idx="611">
                        <c:v>4.5747713431469617</c:v>
                      </c:pt>
                      <c:pt idx="612">
                        <c:v>4.5747713431469617</c:v>
                      </c:pt>
                      <c:pt idx="613">
                        <c:v>4.5747713431469617</c:v>
                      </c:pt>
                      <c:pt idx="614">
                        <c:v>4.5747713431469617</c:v>
                      </c:pt>
                      <c:pt idx="615">
                        <c:v>4.5747713431469617</c:v>
                      </c:pt>
                      <c:pt idx="616">
                        <c:v>4.5747713431469617</c:v>
                      </c:pt>
                      <c:pt idx="617">
                        <c:v>4.5747713431469617</c:v>
                      </c:pt>
                      <c:pt idx="618">
                        <c:v>4.5747713431469617</c:v>
                      </c:pt>
                      <c:pt idx="619">
                        <c:v>4.5747713431469617</c:v>
                      </c:pt>
                      <c:pt idx="620">
                        <c:v>4.5747713431469617</c:v>
                      </c:pt>
                      <c:pt idx="621">
                        <c:v>4.5747713431469617</c:v>
                      </c:pt>
                      <c:pt idx="622">
                        <c:v>4.5747713431469617</c:v>
                      </c:pt>
                      <c:pt idx="623">
                        <c:v>4.5747713431469617</c:v>
                      </c:pt>
                      <c:pt idx="624">
                        <c:v>4.5747713431469617</c:v>
                      </c:pt>
                      <c:pt idx="625">
                        <c:v>4.5747713431469617</c:v>
                      </c:pt>
                      <c:pt idx="626">
                        <c:v>4.5747713431469617</c:v>
                      </c:pt>
                      <c:pt idx="627">
                        <c:v>4.5747713431469617</c:v>
                      </c:pt>
                      <c:pt idx="628">
                        <c:v>4.5747713431469617</c:v>
                      </c:pt>
                      <c:pt idx="629">
                        <c:v>4.5747713431469617</c:v>
                      </c:pt>
                      <c:pt idx="630">
                        <c:v>4.5747713431469617</c:v>
                      </c:pt>
                      <c:pt idx="631">
                        <c:v>4.5747713431469617</c:v>
                      </c:pt>
                      <c:pt idx="632">
                        <c:v>4.5747713431469617</c:v>
                      </c:pt>
                      <c:pt idx="633">
                        <c:v>4.5747713431469617</c:v>
                      </c:pt>
                      <c:pt idx="634">
                        <c:v>4.5747713431469617</c:v>
                      </c:pt>
                      <c:pt idx="635">
                        <c:v>4.5747713431469617</c:v>
                      </c:pt>
                      <c:pt idx="636">
                        <c:v>4.5747713431469617</c:v>
                      </c:pt>
                      <c:pt idx="637">
                        <c:v>4.5747713431469617</c:v>
                      </c:pt>
                      <c:pt idx="638">
                        <c:v>4.5747713431469617</c:v>
                      </c:pt>
                      <c:pt idx="639">
                        <c:v>4.5747713431469617</c:v>
                      </c:pt>
                      <c:pt idx="640">
                        <c:v>4.5747713431469617</c:v>
                      </c:pt>
                      <c:pt idx="641">
                        <c:v>4.5747713431469617</c:v>
                      </c:pt>
                      <c:pt idx="642">
                        <c:v>4.5747713431469617</c:v>
                      </c:pt>
                      <c:pt idx="643">
                        <c:v>4.5747713431469617</c:v>
                      </c:pt>
                      <c:pt idx="644">
                        <c:v>4.5747713431469617</c:v>
                      </c:pt>
                      <c:pt idx="645">
                        <c:v>4.5747713431469617</c:v>
                      </c:pt>
                      <c:pt idx="646">
                        <c:v>4.5747713431469617</c:v>
                      </c:pt>
                      <c:pt idx="647">
                        <c:v>4.5747713431469617</c:v>
                      </c:pt>
                      <c:pt idx="648">
                        <c:v>4.5747713431469617</c:v>
                      </c:pt>
                      <c:pt idx="649">
                        <c:v>4.5747713431469617</c:v>
                      </c:pt>
                      <c:pt idx="650">
                        <c:v>4.5747713431469617</c:v>
                      </c:pt>
                      <c:pt idx="651">
                        <c:v>4.5747713431469617</c:v>
                      </c:pt>
                      <c:pt idx="652">
                        <c:v>4.5747713431469617</c:v>
                      </c:pt>
                      <c:pt idx="653">
                        <c:v>4.5747713431469617</c:v>
                      </c:pt>
                      <c:pt idx="654">
                        <c:v>4.5747713431469617</c:v>
                      </c:pt>
                      <c:pt idx="655">
                        <c:v>4.5747713431469617</c:v>
                      </c:pt>
                      <c:pt idx="656">
                        <c:v>4.5747713431469617</c:v>
                      </c:pt>
                      <c:pt idx="657">
                        <c:v>4.5747713431469617</c:v>
                      </c:pt>
                      <c:pt idx="658">
                        <c:v>4.5747713431469617</c:v>
                      </c:pt>
                      <c:pt idx="659">
                        <c:v>4.5747713431469617</c:v>
                      </c:pt>
                      <c:pt idx="660">
                        <c:v>4.5747713431469617</c:v>
                      </c:pt>
                      <c:pt idx="661">
                        <c:v>4.5747713431469617</c:v>
                      </c:pt>
                      <c:pt idx="662">
                        <c:v>4.5747713431469617</c:v>
                      </c:pt>
                      <c:pt idx="663">
                        <c:v>4.5747713431469617</c:v>
                      </c:pt>
                      <c:pt idx="664">
                        <c:v>4.5747713431469617</c:v>
                      </c:pt>
                      <c:pt idx="665">
                        <c:v>4.5747713431469617</c:v>
                      </c:pt>
                      <c:pt idx="666">
                        <c:v>4.5747713431469617</c:v>
                      </c:pt>
                      <c:pt idx="667">
                        <c:v>4.5747713431469617</c:v>
                      </c:pt>
                      <c:pt idx="668">
                        <c:v>4.5747713431469617</c:v>
                      </c:pt>
                      <c:pt idx="669">
                        <c:v>4.5747713431469617</c:v>
                      </c:pt>
                      <c:pt idx="670">
                        <c:v>4.5747713431469617</c:v>
                      </c:pt>
                      <c:pt idx="671">
                        <c:v>4.5747713431469617</c:v>
                      </c:pt>
                      <c:pt idx="672">
                        <c:v>4.5747713431469617</c:v>
                      </c:pt>
                      <c:pt idx="673">
                        <c:v>4.5747713431469617</c:v>
                      </c:pt>
                      <c:pt idx="674">
                        <c:v>4.5747713431469617</c:v>
                      </c:pt>
                      <c:pt idx="675">
                        <c:v>4.5747713431469617</c:v>
                      </c:pt>
                      <c:pt idx="676">
                        <c:v>4.5747713431469617</c:v>
                      </c:pt>
                      <c:pt idx="677">
                        <c:v>4.5747713431469617</c:v>
                      </c:pt>
                      <c:pt idx="678">
                        <c:v>4.5747713431469617</c:v>
                      </c:pt>
                      <c:pt idx="679">
                        <c:v>4.5747713431469617</c:v>
                      </c:pt>
                      <c:pt idx="680">
                        <c:v>4.5747713431469617</c:v>
                      </c:pt>
                      <c:pt idx="681">
                        <c:v>4.5747713431469617</c:v>
                      </c:pt>
                      <c:pt idx="682">
                        <c:v>4.5747713431469617</c:v>
                      </c:pt>
                      <c:pt idx="683">
                        <c:v>4.5747713431469617</c:v>
                      </c:pt>
                      <c:pt idx="684">
                        <c:v>4.5747713431469617</c:v>
                      </c:pt>
                      <c:pt idx="685">
                        <c:v>4.5747713431469617</c:v>
                      </c:pt>
                      <c:pt idx="686">
                        <c:v>4.5747713431469617</c:v>
                      </c:pt>
                      <c:pt idx="687">
                        <c:v>4.5747713431469617</c:v>
                      </c:pt>
                      <c:pt idx="688">
                        <c:v>4.5747713431469617</c:v>
                      </c:pt>
                      <c:pt idx="689">
                        <c:v>4.5747713431469617</c:v>
                      </c:pt>
                      <c:pt idx="690">
                        <c:v>4.5747713431469617</c:v>
                      </c:pt>
                      <c:pt idx="691">
                        <c:v>4.5747713431469617</c:v>
                      </c:pt>
                      <c:pt idx="692">
                        <c:v>4.5747713431469617</c:v>
                      </c:pt>
                      <c:pt idx="693">
                        <c:v>4.5747713431469617</c:v>
                      </c:pt>
                      <c:pt idx="694">
                        <c:v>4.5747713431469617</c:v>
                      </c:pt>
                      <c:pt idx="695">
                        <c:v>4.5747713431469617</c:v>
                      </c:pt>
                      <c:pt idx="696">
                        <c:v>4.5747713431469617</c:v>
                      </c:pt>
                      <c:pt idx="697">
                        <c:v>4.5747713431469617</c:v>
                      </c:pt>
                      <c:pt idx="698">
                        <c:v>4.5747713431469617</c:v>
                      </c:pt>
                      <c:pt idx="699">
                        <c:v>4.5747713431469617</c:v>
                      </c:pt>
                      <c:pt idx="700">
                        <c:v>4.5747713431469617</c:v>
                      </c:pt>
                      <c:pt idx="701">
                        <c:v>4.5747713431469617</c:v>
                      </c:pt>
                      <c:pt idx="702">
                        <c:v>4.5747713431469617</c:v>
                      </c:pt>
                      <c:pt idx="703">
                        <c:v>4.5747713431469617</c:v>
                      </c:pt>
                      <c:pt idx="704">
                        <c:v>4.5747713431469617</c:v>
                      </c:pt>
                      <c:pt idx="705">
                        <c:v>4.5747713431469617</c:v>
                      </c:pt>
                      <c:pt idx="706">
                        <c:v>4.5747713431469617</c:v>
                      </c:pt>
                      <c:pt idx="707">
                        <c:v>4.5747713431469617</c:v>
                      </c:pt>
                      <c:pt idx="708">
                        <c:v>4.5747713431469617</c:v>
                      </c:pt>
                      <c:pt idx="709">
                        <c:v>4.5747713431469617</c:v>
                      </c:pt>
                      <c:pt idx="710">
                        <c:v>4.5747713431469617</c:v>
                      </c:pt>
                      <c:pt idx="711">
                        <c:v>4.5747713431469617</c:v>
                      </c:pt>
                      <c:pt idx="712">
                        <c:v>4.5747713431469617</c:v>
                      </c:pt>
                      <c:pt idx="713">
                        <c:v>4.5747713431469617</c:v>
                      </c:pt>
                      <c:pt idx="714">
                        <c:v>4.5747713431469617</c:v>
                      </c:pt>
                      <c:pt idx="715">
                        <c:v>4.5747713431469617</c:v>
                      </c:pt>
                      <c:pt idx="716">
                        <c:v>4.5747713431469617</c:v>
                      </c:pt>
                      <c:pt idx="717">
                        <c:v>4.5747713431469617</c:v>
                      </c:pt>
                      <c:pt idx="718">
                        <c:v>4.5747713431469617</c:v>
                      </c:pt>
                      <c:pt idx="719">
                        <c:v>4.5747713431469617</c:v>
                      </c:pt>
                      <c:pt idx="720">
                        <c:v>4.5747713431469617</c:v>
                      </c:pt>
                      <c:pt idx="721">
                        <c:v>4.5747713431469617</c:v>
                      </c:pt>
                      <c:pt idx="722">
                        <c:v>4.5747713431469617</c:v>
                      </c:pt>
                      <c:pt idx="723">
                        <c:v>4.5747713431469617</c:v>
                      </c:pt>
                      <c:pt idx="724">
                        <c:v>4.5747713431469617</c:v>
                      </c:pt>
                      <c:pt idx="725">
                        <c:v>4.5747713431469617</c:v>
                      </c:pt>
                      <c:pt idx="726">
                        <c:v>4.5747713431469617</c:v>
                      </c:pt>
                      <c:pt idx="727">
                        <c:v>4.5747713431469617</c:v>
                      </c:pt>
                      <c:pt idx="728">
                        <c:v>4.5747713431469617</c:v>
                      </c:pt>
                      <c:pt idx="729">
                        <c:v>4.5747713431469617</c:v>
                      </c:pt>
                      <c:pt idx="730">
                        <c:v>4.5747713431469617</c:v>
                      </c:pt>
                      <c:pt idx="731">
                        <c:v>4.5747713431469617</c:v>
                      </c:pt>
                      <c:pt idx="732">
                        <c:v>4.5747713431469617</c:v>
                      </c:pt>
                      <c:pt idx="733">
                        <c:v>4.5747713431469617</c:v>
                      </c:pt>
                      <c:pt idx="734">
                        <c:v>4.5747713431469617</c:v>
                      </c:pt>
                      <c:pt idx="735">
                        <c:v>4.5747713431469617</c:v>
                      </c:pt>
                      <c:pt idx="736">
                        <c:v>4.5747713431469617</c:v>
                      </c:pt>
                      <c:pt idx="737">
                        <c:v>4.5747713431469617</c:v>
                      </c:pt>
                      <c:pt idx="738">
                        <c:v>4.5747713431469617</c:v>
                      </c:pt>
                      <c:pt idx="739">
                        <c:v>4.5747713431469617</c:v>
                      </c:pt>
                      <c:pt idx="740">
                        <c:v>4.5747713431469617</c:v>
                      </c:pt>
                      <c:pt idx="741">
                        <c:v>4.5747713431469617</c:v>
                      </c:pt>
                      <c:pt idx="742">
                        <c:v>4.5747713431469617</c:v>
                      </c:pt>
                      <c:pt idx="743">
                        <c:v>4.5747713431469617</c:v>
                      </c:pt>
                      <c:pt idx="744">
                        <c:v>4.5747713431469617</c:v>
                      </c:pt>
                      <c:pt idx="745">
                        <c:v>4.5747713431469617</c:v>
                      </c:pt>
                      <c:pt idx="746">
                        <c:v>4.5747713431469617</c:v>
                      </c:pt>
                      <c:pt idx="747">
                        <c:v>4.5747713431469617</c:v>
                      </c:pt>
                      <c:pt idx="748">
                        <c:v>4.5747713431469617</c:v>
                      </c:pt>
                      <c:pt idx="749">
                        <c:v>4.5747713431469617</c:v>
                      </c:pt>
                      <c:pt idx="750">
                        <c:v>4.5747713431469617</c:v>
                      </c:pt>
                      <c:pt idx="751">
                        <c:v>4.5747713431469617</c:v>
                      </c:pt>
                      <c:pt idx="752">
                        <c:v>4.5747713431469617</c:v>
                      </c:pt>
                      <c:pt idx="753">
                        <c:v>4.5747713431469617</c:v>
                      </c:pt>
                      <c:pt idx="754">
                        <c:v>4.5747713431469617</c:v>
                      </c:pt>
                      <c:pt idx="755">
                        <c:v>4.5747713431469617</c:v>
                      </c:pt>
                      <c:pt idx="756">
                        <c:v>4.5747713431469617</c:v>
                      </c:pt>
                      <c:pt idx="757">
                        <c:v>4.5747713431469617</c:v>
                      </c:pt>
                      <c:pt idx="758">
                        <c:v>4.5747713431469617</c:v>
                      </c:pt>
                      <c:pt idx="759">
                        <c:v>4.5747713431469617</c:v>
                      </c:pt>
                      <c:pt idx="760">
                        <c:v>4.5747713431469617</c:v>
                      </c:pt>
                      <c:pt idx="761">
                        <c:v>4.5747713431469617</c:v>
                      </c:pt>
                      <c:pt idx="762">
                        <c:v>4.5747713431469617</c:v>
                      </c:pt>
                      <c:pt idx="763">
                        <c:v>4.5747713431469617</c:v>
                      </c:pt>
                      <c:pt idx="764">
                        <c:v>4.5747713431469617</c:v>
                      </c:pt>
                      <c:pt idx="765">
                        <c:v>4.5747713431469617</c:v>
                      </c:pt>
                      <c:pt idx="766">
                        <c:v>4.5747713431469617</c:v>
                      </c:pt>
                      <c:pt idx="767">
                        <c:v>4.5747713431469617</c:v>
                      </c:pt>
                      <c:pt idx="768">
                        <c:v>4.5747713431469617</c:v>
                      </c:pt>
                      <c:pt idx="769">
                        <c:v>4.5747713431469617</c:v>
                      </c:pt>
                      <c:pt idx="770">
                        <c:v>4.5747713431469617</c:v>
                      </c:pt>
                      <c:pt idx="771">
                        <c:v>4.5747713431469617</c:v>
                      </c:pt>
                      <c:pt idx="772">
                        <c:v>4.5747713431469617</c:v>
                      </c:pt>
                      <c:pt idx="773">
                        <c:v>4.5747713431469617</c:v>
                      </c:pt>
                      <c:pt idx="774">
                        <c:v>4.5747713431469617</c:v>
                      </c:pt>
                      <c:pt idx="775">
                        <c:v>4.5747713431469617</c:v>
                      </c:pt>
                      <c:pt idx="776">
                        <c:v>4.5747713431469617</c:v>
                      </c:pt>
                      <c:pt idx="777">
                        <c:v>4.5747713431469617</c:v>
                      </c:pt>
                      <c:pt idx="778">
                        <c:v>4.5747713431469617</c:v>
                      </c:pt>
                      <c:pt idx="779">
                        <c:v>4.5747713431469617</c:v>
                      </c:pt>
                      <c:pt idx="780">
                        <c:v>4.5747713431469617</c:v>
                      </c:pt>
                      <c:pt idx="781">
                        <c:v>4.5747713431469617</c:v>
                      </c:pt>
                      <c:pt idx="782">
                        <c:v>4.5747713431469617</c:v>
                      </c:pt>
                      <c:pt idx="783">
                        <c:v>4.5747713431469617</c:v>
                      </c:pt>
                      <c:pt idx="784">
                        <c:v>4.5747713431469617</c:v>
                      </c:pt>
                      <c:pt idx="785">
                        <c:v>4.5747713431469617</c:v>
                      </c:pt>
                      <c:pt idx="786">
                        <c:v>4.5747713431469617</c:v>
                      </c:pt>
                      <c:pt idx="787">
                        <c:v>4.5747713431469617</c:v>
                      </c:pt>
                      <c:pt idx="788">
                        <c:v>4.5747713431469617</c:v>
                      </c:pt>
                      <c:pt idx="789">
                        <c:v>4.5747713431469617</c:v>
                      </c:pt>
                      <c:pt idx="790">
                        <c:v>4.5747713431469617</c:v>
                      </c:pt>
                      <c:pt idx="791">
                        <c:v>4.5747713431469617</c:v>
                      </c:pt>
                      <c:pt idx="792">
                        <c:v>4.5747713431469617</c:v>
                      </c:pt>
                      <c:pt idx="793">
                        <c:v>4.5747713431469617</c:v>
                      </c:pt>
                      <c:pt idx="794">
                        <c:v>4.5747713431469617</c:v>
                      </c:pt>
                      <c:pt idx="795">
                        <c:v>4.5747713431469617</c:v>
                      </c:pt>
                      <c:pt idx="796">
                        <c:v>4.5747713431469617</c:v>
                      </c:pt>
                      <c:pt idx="797">
                        <c:v>4.5747713431469617</c:v>
                      </c:pt>
                      <c:pt idx="798">
                        <c:v>4.5747713431469617</c:v>
                      </c:pt>
                      <c:pt idx="799">
                        <c:v>4.5747713431469617</c:v>
                      </c:pt>
                      <c:pt idx="800">
                        <c:v>4.5747713431469617</c:v>
                      </c:pt>
                      <c:pt idx="801">
                        <c:v>4.5747713431469617</c:v>
                      </c:pt>
                      <c:pt idx="802">
                        <c:v>4.5747713431469617</c:v>
                      </c:pt>
                      <c:pt idx="803">
                        <c:v>4.5747713431469617</c:v>
                      </c:pt>
                      <c:pt idx="804">
                        <c:v>4.5747713431469617</c:v>
                      </c:pt>
                      <c:pt idx="805">
                        <c:v>4.5747713431469617</c:v>
                      </c:pt>
                      <c:pt idx="806">
                        <c:v>4.5747713431469617</c:v>
                      </c:pt>
                      <c:pt idx="807">
                        <c:v>4.5747713431469617</c:v>
                      </c:pt>
                      <c:pt idx="808">
                        <c:v>4.5747713431469617</c:v>
                      </c:pt>
                      <c:pt idx="809">
                        <c:v>4.5747713431469617</c:v>
                      </c:pt>
                      <c:pt idx="810">
                        <c:v>4.5747713431469617</c:v>
                      </c:pt>
                      <c:pt idx="811">
                        <c:v>4.5747713431469617</c:v>
                      </c:pt>
                      <c:pt idx="812">
                        <c:v>4.5747713431469617</c:v>
                      </c:pt>
                      <c:pt idx="813">
                        <c:v>4.5747713431469617</c:v>
                      </c:pt>
                      <c:pt idx="814">
                        <c:v>4.5747713431469617</c:v>
                      </c:pt>
                      <c:pt idx="815">
                        <c:v>4.5747713431469617</c:v>
                      </c:pt>
                      <c:pt idx="816">
                        <c:v>4.5747713431469617</c:v>
                      </c:pt>
                      <c:pt idx="817">
                        <c:v>4.5747713431469617</c:v>
                      </c:pt>
                      <c:pt idx="818">
                        <c:v>4.5747713431469617</c:v>
                      </c:pt>
                      <c:pt idx="819">
                        <c:v>4.5747713431469617</c:v>
                      </c:pt>
                      <c:pt idx="820">
                        <c:v>4.5747713431469617</c:v>
                      </c:pt>
                      <c:pt idx="821">
                        <c:v>4.5747713431469617</c:v>
                      </c:pt>
                      <c:pt idx="822">
                        <c:v>4.5747713431469617</c:v>
                      </c:pt>
                      <c:pt idx="823">
                        <c:v>4.5747713431469617</c:v>
                      </c:pt>
                      <c:pt idx="824">
                        <c:v>4.5747713431469617</c:v>
                      </c:pt>
                      <c:pt idx="825">
                        <c:v>4.5747713431469617</c:v>
                      </c:pt>
                      <c:pt idx="826">
                        <c:v>4.5747713431469617</c:v>
                      </c:pt>
                      <c:pt idx="827">
                        <c:v>4.5747713431469617</c:v>
                      </c:pt>
                      <c:pt idx="828">
                        <c:v>4.5747713431469617</c:v>
                      </c:pt>
                      <c:pt idx="829">
                        <c:v>4.5747713431469617</c:v>
                      </c:pt>
                      <c:pt idx="830">
                        <c:v>4.5747713431469617</c:v>
                      </c:pt>
                      <c:pt idx="831">
                        <c:v>4.5747713431469617</c:v>
                      </c:pt>
                      <c:pt idx="832">
                        <c:v>4.5747713431469617</c:v>
                      </c:pt>
                      <c:pt idx="833">
                        <c:v>4.5747713431469617</c:v>
                      </c:pt>
                      <c:pt idx="834">
                        <c:v>4.5747713431469617</c:v>
                      </c:pt>
                      <c:pt idx="835">
                        <c:v>4.5747713431469617</c:v>
                      </c:pt>
                      <c:pt idx="836">
                        <c:v>4.5747713431469617</c:v>
                      </c:pt>
                      <c:pt idx="837">
                        <c:v>4.5747713431469617</c:v>
                      </c:pt>
                      <c:pt idx="838">
                        <c:v>4.5747713431469617</c:v>
                      </c:pt>
                      <c:pt idx="839">
                        <c:v>4.5747713431469617</c:v>
                      </c:pt>
                      <c:pt idx="840">
                        <c:v>4.5747713431469617</c:v>
                      </c:pt>
                      <c:pt idx="841">
                        <c:v>4.5747713431469617</c:v>
                      </c:pt>
                      <c:pt idx="842">
                        <c:v>4.5747713431469617</c:v>
                      </c:pt>
                      <c:pt idx="843">
                        <c:v>4.5747713431469617</c:v>
                      </c:pt>
                      <c:pt idx="844">
                        <c:v>4.5747713431469617</c:v>
                      </c:pt>
                      <c:pt idx="845">
                        <c:v>4.5747713431469617</c:v>
                      </c:pt>
                      <c:pt idx="846">
                        <c:v>4.5747713431469617</c:v>
                      </c:pt>
                      <c:pt idx="847">
                        <c:v>4.5747713431469617</c:v>
                      </c:pt>
                      <c:pt idx="848">
                        <c:v>4.5747713431469617</c:v>
                      </c:pt>
                      <c:pt idx="849">
                        <c:v>4.5747713431469617</c:v>
                      </c:pt>
                      <c:pt idx="850">
                        <c:v>4.5747713431469617</c:v>
                      </c:pt>
                      <c:pt idx="851">
                        <c:v>4.5747713431469617</c:v>
                      </c:pt>
                      <c:pt idx="852">
                        <c:v>4.5747713431469617</c:v>
                      </c:pt>
                      <c:pt idx="853">
                        <c:v>4.5747713431469617</c:v>
                      </c:pt>
                      <c:pt idx="854">
                        <c:v>4.5747713431469617</c:v>
                      </c:pt>
                      <c:pt idx="855">
                        <c:v>4.5747713431469617</c:v>
                      </c:pt>
                      <c:pt idx="856">
                        <c:v>4.5747713431469617</c:v>
                      </c:pt>
                      <c:pt idx="857">
                        <c:v>4.5747713431469617</c:v>
                      </c:pt>
                      <c:pt idx="858">
                        <c:v>4.5747713431469617</c:v>
                      </c:pt>
                      <c:pt idx="859">
                        <c:v>4.5747713431469617</c:v>
                      </c:pt>
                      <c:pt idx="860">
                        <c:v>4.5747713431469617</c:v>
                      </c:pt>
                      <c:pt idx="861">
                        <c:v>4.5747713431469617</c:v>
                      </c:pt>
                      <c:pt idx="862">
                        <c:v>4.5747713431469617</c:v>
                      </c:pt>
                      <c:pt idx="863">
                        <c:v>4.5747713431469617</c:v>
                      </c:pt>
                      <c:pt idx="864">
                        <c:v>4.5747713431469617</c:v>
                      </c:pt>
                      <c:pt idx="865">
                        <c:v>4.5747713431469617</c:v>
                      </c:pt>
                      <c:pt idx="866">
                        <c:v>4.5747713431469617</c:v>
                      </c:pt>
                      <c:pt idx="867">
                        <c:v>4.5747713431469617</c:v>
                      </c:pt>
                      <c:pt idx="868">
                        <c:v>4.5747713431469617</c:v>
                      </c:pt>
                      <c:pt idx="869">
                        <c:v>4.5747713431469617</c:v>
                      </c:pt>
                      <c:pt idx="870">
                        <c:v>4.5747713431469617</c:v>
                      </c:pt>
                      <c:pt idx="871">
                        <c:v>4.5747713431469617</c:v>
                      </c:pt>
                      <c:pt idx="872">
                        <c:v>4.5747713431469617</c:v>
                      </c:pt>
                      <c:pt idx="873">
                        <c:v>4.5747713431469617</c:v>
                      </c:pt>
                      <c:pt idx="874">
                        <c:v>4.5747713431469617</c:v>
                      </c:pt>
                      <c:pt idx="875">
                        <c:v>4.5747713431469617</c:v>
                      </c:pt>
                      <c:pt idx="876">
                        <c:v>4.5747713431469617</c:v>
                      </c:pt>
                      <c:pt idx="877">
                        <c:v>4.5747713431469617</c:v>
                      </c:pt>
                      <c:pt idx="878">
                        <c:v>4.5747713431469617</c:v>
                      </c:pt>
                      <c:pt idx="879">
                        <c:v>4.5747713431469617</c:v>
                      </c:pt>
                      <c:pt idx="880">
                        <c:v>4.5747713431469617</c:v>
                      </c:pt>
                      <c:pt idx="881">
                        <c:v>4.5747713431469617</c:v>
                      </c:pt>
                      <c:pt idx="882">
                        <c:v>4.5747713431469617</c:v>
                      </c:pt>
                      <c:pt idx="883">
                        <c:v>4.5747713431469617</c:v>
                      </c:pt>
                      <c:pt idx="884">
                        <c:v>4.5747713431469617</c:v>
                      </c:pt>
                      <c:pt idx="885">
                        <c:v>4.5747713431469617</c:v>
                      </c:pt>
                      <c:pt idx="886">
                        <c:v>4.5747713431469617</c:v>
                      </c:pt>
                      <c:pt idx="887">
                        <c:v>4.5747713431469617</c:v>
                      </c:pt>
                      <c:pt idx="888">
                        <c:v>4.5747713431469617</c:v>
                      </c:pt>
                      <c:pt idx="889">
                        <c:v>4.5747713431469617</c:v>
                      </c:pt>
                      <c:pt idx="890">
                        <c:v>4.5747713431469617</c:v>
                      </c:pt>
                      <c:pt idx="891">
                        <c:v>4.5747713431469617</c:v>
                      </c:pt>
                      <c:pt idx="892">
                        <c:v>4.5747713431469617</c:v>
                      </c:pt>
                      <c:pt idx="893">
                        <c:v>4.5747713431469617</c:v>
                      </c:pt>
                      <c:pt idx="894">
                        <c:v>4.5747713431469617</c:v>
                      </c:pt>
                      <c:pt idx="895">
                        <c:v>4.5747713431469617</c:v>
                      </c:pt>
                      <c:pt idx="896">
                        <c:v>4.5747713431469617</c:v>
                      </c:pt>
                      <c:pt idx="897">
                        <c:v>4.5747713431469617</c:v>
                      </c:pt>
                      <c:pt idx="898">
                        <c:v>4.5747713431469617</c:v>
                      </c:pt>
                      <c:pt idx="899">
                        <c:v>4.5747713431469617</c:v>
                      </c:pt>
                      <c:pt idx="900">
                        <c:v>4.5747713431469617</c:v>
                      </c:pt>
                      <c:pt idx="901">
                        <c:v>4.5747713431469617</c:v>
                      </c:pt>
                      <c:pt idx="902">
                        <c:v>4.5747713431469617</c:v>
                      </c:pt>
                      <c:pt idx="903">
                        <c:v>4.5747713431469617</c:v>
                      </c:pt>
                      <c:pt idx="904">
                        <c:v>4.5747713431469617</c:v>
                      </c:pt>
                      <c:pt idx="905">
                        <c:v>4.5747713431469617</c:v>
                      </c:pt>
                      <c:pt idx="906">
                        <c:v>4.5747713431469617</c:v>
                      </c:pt>
                      <c:pt idx="907">
                        <c:v>4.5747713431469617</c:v>
                      </c:pt>
                      <c:pt idx="908">
                        <c:v>4.5747713431469617</c:v>
                      </c:pt>
                      <c:pt idx="909">
                        <c:v>4.5747713431469617</c:v>
                      </c:pt>
                      <c:pt idx="910">
                        <c:v>4.5747713431469617</c:v>
                      </c:pt>
                      <c:pt idx="911">
                        <c:v>4.5747713431469617</c:v>
                      </c:pt>
                      <c:pt idx="912">
                        <c:v>4.5747713431469617</c:v>
                      </c:pt>
                      <c:pt idx="913">
                        <c:v>4.5747713431469617</c:v>
                      </c:pt>
                      <c:pt idx="914">
                        <c:v>4.5747713431469617</c:v>
                      </c:pt>
                      <c:pt idx="915">
                        <c:v>4.5747713431469617</c:v>
                      </c:pt>
                      <c:pt idx="916">
                        <c:v>4.5747713431469617</c:v>
                      </c:pt>
                      <c:pt idx="917">
                        <c:v>4.5747713431469617</c:v>
                      </c:pt>
                      <c:pt idx="918">
                        <c:v>4.5747713431469617</c:v>
                      </c:pt>
                      <c:pt idx="919">
                        <c:v>4.5747713431469617</c:v>
                      </c:pt>
                      <c:pt idx="920">
                        <c:v>4.5747713431469617</c:v>
                      </c:pt>
                      <c:pt idx="921">
                        <c:v>4.5747713431469617</c:v>
                      </c:pt>
                      <c:pt idx="922">
                        <c:v>4.5747713431469617</c:v>
                      </c:pt>
                      <c:pt idx="923">
                        <c:v>4.5747713431469617</c:v>
                      </c:pt>
                      <c:pt idx="924">
                        <c:v>4.5747713431469617</c:v>
                      </c:pt>
                      <c:pt idx="925">
                        <c:v>4.5747713431469617</c:v>
                      </c:pt>
                      <c:pt idx="926">
                        <c:v>4.5747713431469617</c:v>
                      </c:pt>
                      <c:pt idx="927">
                        <c:v>4.5747713431469617</c:v>
                      </c:pt>
                      <c:pt idx="928">
                        <c:v>4.5747713431469617</c:v>
                      </c:pt>
                      <c:pt idx="929">
                        <c:v>4.5747713431469617</c:v>
                      </c:pt>
                      <c:pt idx="930">
                        <c:v>4.5747713431469617</c:v>
                      </c:pt>
                      <c:pt idx="931">
                        <c:v>4.5747713431469617</c:v>
                      </c:pt>
                      <c:pt idx="932">
                        <c:v>4.5747713431469617</c:v>
                      </c:pt>
                      <c:pt idx="933">
                        <c:v>4.5747713431469617</c:v>
                      </c:pt>
                      <c:pt idx="934">
                        <c:v>4.5747713431469617</c:v>
                      </c:pt>
                      <c:pt idx="935">
                        <c:v>4.5747713431469617</c:v>
                      </c:pt>
                      <c:pt idx="936">
                        <c:v>4.5747713431469617</c:v>
                      </c:pt>
                      <c:pt idx="937">
                        <c:v>4.5747713431469617</c:v>
                      </c:pt>
                      <c:pt idx="938">
                        <c:v>4.5747713431469617</c:v>
                      </c:pt>
                      <c:pt idx="939">
                        <c:v>4.5747713431469617</c:v>
                      </c:pt>
                      <c:pt idx="940">
                        <c:v>4.5747713431469617</c:v>
                      </c:pt>
                      <c:pt idx="941">
                        <c:v>4.5747713431469617</c:v>
                      </c:pt>
                      <c:pt idx="942">
                        <c:v>4.5747713431469617</c:v>
                      </c:pt>
                      <c:pt idx="943">
                        <c:v>4.5747713431469617</c:v>
                      </c:pt>
                      <c:pt idx="944">
                        <c:v>4.5747713431469617</c:v>
                      </c:pt>
                      <c:pt idx="945">
                        <c:v>4.5747713431469617</c:v>
                      </c:pt>
                      <c:pt idx="946">
                        <c:v>4.5747713431469617</c:v>
                      </c:pt>
                      <c:pt idx="947">
                        <c:v>4.5747713431469617</c:v>
                      </c:pt>
                      <c:pt idx="948">
                        <c:v>4.5747713431469617</c:v>
                      </c:pt>
                      <c:pt idx="949">
                        <c:v>4.5747713431469617</c:v>
                      </c:pt>
                      <c:pt idx="950">
                        <c:v>4.5747713431469617</c:v>
                      </c:pt>
                      <c:pt idx="951">
                        <c:v>4.5747713431469617</c:v>
                      </c:pt>
                      <c:pt idx="952">
                        <c:v>4.5747713431469617</c:v>
                      </c:pt>
                      <c:pt idx="953">
                        <c:v>4.5747713431469617</c:v>
                      </c:pt>
                      <c:pt idx="954">
                        <c:v>4.5747713431469617</c:v>
                      </c:pt>
                      <c:pt idx="955">
                        <c:v>4.5747713431469617</c:v>
                      </c:pt>
                      <c:pt idx="956">
                        <c:v>4.5747713431469617</c:v>
                      </c:pt>
                      <c:pt idx="957">
                        <c:v>4.5747713431469617</c:v>
                      </c:pt>
                      <c:pt idx="958">
                        <c:v>4.5747713431469617</c:v>
                      </c:pt>
                      <c:pt idx="959">
                        <c:v>4.5747713431469617</c:v>
                      </c:pt>
                      <c:pt idx="960">
                        <c:v>4.5747713431469617</c:v>
                      </c:pt>
                      <c:pt idx="961">
                        <c:v>4.5747713431469617</c:v>
                      </c:pt>
                      <c:pt idx="962">
                        <c:v>4.5747713431469617</c:v>
                      </c:pt>
                      <c:pt idx="963">
                        <c:v>4.5747713431469617</c:v>
                      </c:pt>
                      <c:pt idx="964">
                        <c:v>4.5747713431469617</c:v>
                      </c:pt>
                      <c:pt idx="965">
                        <c:v>4.5747713431469617</c:v>
                      </c:pt>
                      <c:pt idx="966">
                        <c:v>4.5747713431469617</c:v>
                      </c:pt>
                      <c:pt idx="967">
                        <c:v>4.5747713431469617</c:v>
                      </c:pt>
                      <c:pt idx="968">
                        <c:v>4.5747713431469617</c:v>
                      </c:pt>
                      <c:pt idx="969">
                        <c:v>4.5747713431469617</c:v>
                      </c:pt>
                      <c:pt idx="970">
                        <c:v>4.5747713431469617</c:v>
                      </c:pt>
                      <c:pt idx="971">
                        <c:v>4.5747713431469617</c:v>
                      </c:pt>
                      <c:pt idx="972">
                        <c:v>4.5747713431469617</c:v>
                      </c:pt>
                      <c:pt idx="973">
                        <c:v>4.5747713431469617</c:v>
                      </c:pt>
                      <c:pt idx="974">
                        <c:v>4.5747713431469617</c:v>
                      </c:pt>
                      <c:pt idx="975">
                        <c:v>4.5747713431469617</c:v>
                      </c:pt>
                      <c:pt idx="976">
                        <c:v>4.5747713431469617</c:v>
                      </c:pt>
                      <c:pt idx="977">
                        <c:v>4.5747713431469617</c:v>
                      </c:pt>
                      <c:pt idx="978">
                        <c:v>4.5747713431469617</c:v>
                      </c:pt>
                      <c:pt idx="979">
                        <c:v>4.5747713431469617</c:v>
                      </c:pt>
                      <c:pt idx="980">
                        <c:v>4.5747713431469617</c:v>
                      </c:pt>
                      <c:pt idx="981">
                        <c:v>4.5747713431469617</c:v>
                      </c:pt>
                      <c:pt idx="982">
                        <c:v>4.5747713431469617</c:v>
                      </c:pt>
                      <c:pt idx="983">
                        <c:v>4.5747713431469617</c:v>
                      </c:pt>
                      <c:pt idx="984">
                        <c:v>4.5747713431469617</c:v>
                      </c:pt>
                      <c:pt idx="985">
                        <c:v>4.5747713431469617</c:v>
                      </c:pt>
                      <c:pt idx="986">
                        <c:v>4.5747713431469617</c:v>
                      </c:pt>
                      <c:pt idx="987">
                        <c:v>4.5747713431469617</c:v>
                      </c:pt>
                      <c:pt idx="988">
                        <c:v>4.5747713431469617</c:v>
                      </c:pt>
                      <c:pt idx="989">
                        <c:v>4.5747713431469617</c:v>
                      </c:pt>
                      <c:pt idx="990">
                        <c:v>4.5747713431469617</c:v>
                      </c:pt>
                      <c:pt idx="991">
                        <c:v>4.5747713431469617</c:v>
                      </c:pt>
                      <c:pt idx="992">
                        <c:v>4.5747713431469617</c:v>
                      </c:pt>
                      <c:pt idx="993">
                        <c:v>4.5747713431469617</c:v>
                      </c:pt>
                      <c:pt idx="994">
                        <c:v>4.5747713431469617</c:v>
                      </c:pt>
                      <c:pt idx="995">
                        <c:v>4.5747713431469617</c:v>
                      </c:pt>
                      <c:pt idx="996">
                        <c:v>4.5747713431469617</c:v>
                      </c:pt>
                      <c:pt idx="997">
                        <c:v>4.5747713431469617</c:v>
                      </c:pt>
                      <c:pt idx="998">
                        <c:v>4.5747713431469617</c:v>
                      </c:pt>
                      <c:pt idx="999">
                        <c:v>4.5747713431469617</c:v>
                      </c:pt>
                      <c:pt idx="1000">
                        <c:v>4.5747713431469617</c:v>
                      </c:pt>
                      <c:pt idx="1001">
                        <c:v>4.5747713431469617</c:v>
                      </c:pt>
                      <c:pt idx="1002">
                        <c:v>4.5747713431469617</c:v>
                      </c:pt>
                      <c:pt idx="1003">
                        <c:v>4.5747713431469617</c:v>
                      </c:pt>
                      <c:pt idx="1004">
                        <c:v>4.5747713431469617</c:v>
                      </c:pt>
                      <c:pt idx="1005">
                        <c:v>4.5747713431469617</c:v>
                      </c:pt>
                      <c:pt idx="1006">
                        <c:v>4.5747713431469617</c:v>
                      </c:pt>
                      <c:pt idx="1007">
                        <c:v>4.5747713431469617</c:v>
                      </c:pt>
                      <c:pt idx="1008">
                        <c:v>4.5747713431469617</c:v>
                      </c:pt>
                      <c:pt idx="1009">
                        <c:v>4.5747713431469617</c:v>
                      </c:pt>
                      <c:pt idx="1010">
                        <c:v>4.5747713431469617</c:v>
                      </c:pt>
                      <c:pt idx="1011">
                        <c:v>4.5747713431469617</c:v>
                      </c:pt>
                      <c:pt idx="1012">
                        <c:v>4.5747713431469617</c:v>
                      </c:pt>
                      <c:pt idx="1013">
                        <c:v>4.5747713431469617</c:v>
                      </c:pt>
                      <c:pt idx="1014">
                        <c:v>4.5747713431469617</c:v>
                      </c:pt>
                      <c:pt idx="1015">
                        <c:v>4.5747713431469617</c:v>
                      </c:pt>
                      <c:pt idx="1016">
                        <c:v>4.5747713431469617</c:v>
                      </c:pt>
                      <c:pt idx="1017">
                        <c:v>4.5747713431469617</c:v>
                      </c:pt>
                      <c:pt idx="1018">
                        <c:v>4.5747713431469617</c:v>
                      </c:pt>
                      <c:pt idx="1019">
                        <c:v>4.5747713431469617</c:v>
                      </c:pt>
                      <c:pt idx="1020">
                        <c:v>4.5747713431469617</c:v>
                      </c:pt>
                      <c:pt idx="1021">
                        <c:v>4.5747713431469617</c:v>
                      </c:pt>
                      <c:pt idx="1022">
                        <c:v>4.5747713431469617</c:v>
                      </c:pt>
                      <c:pt idx="1023">
                        <c:v>4.5747713431469617</c:v>
                      </c:pt>
                      <c:pt idx="1024">
                        <c:v>4.5747713431469617</c:v>
                      </c:pt>
                      <c:pt idx="1025">
                        <c:v>4.5747713431469617</c:v>
                      </c:pt>
                      <c:pt idx="1026">
                        <c:v>4.5747713431469617</c:v>
                      </c:pt>
                      <c:pt idx="1027">
                        <c:v>4.5747713431469617</c:v>
                      </c:pt>
                      <c:pt idx="1028">
                        <c:v>4.5747713431469617</c:v>
                      </c:pt>
                      <c:pt idx="1029">
                        <c:v>4.5747713431469617</c:v>
                      </c:pt>
                      <c:pt idx="1030">
                        <c:v>4.5747713431469617</c:v>
                      </c:pt>
                      <c:pt idx="1031">
                        <c:v>4.5747713431469617</c:v>
                      </c:pt>
                      <c:pt idx="1032">
                        <c:v>4.5747713431469617</c:v>
                      </c:pt>
                      <c:pt idx="1033">
                        <c:v>4.5747713431469617</c:v>
                      </c:pt>
                      <c:pt idx="1034">
                        <c:v>4.5747713431469617</c:v>
                      </c:pt>
                      <c:pt idx="1035">
                        <c:v>4.5747713431469617</c:v>
                      </c:pt>
                      <c:pt idx="1036">
                        <c:v>4.5747713431469617</c:v>
                      </c:pt>
                      <c:pt idx="1037">
                        <c:v>4.5747713431469617</c:v>
                      </c:pt>
                      <c:pt idx="1038">
                        <c:v>4.5747713431469617</c:v>
                      </c:pt>
                      <c:pt idx="1039">
                        <c:v>4.5747713431469617</c:v>
                      </c:pt>
                      <c:pt idx="1040">
                        <c:v>4.5747713431469617</c:v>
                      </c:pt>
                      <c:pt idx="1041">
                        <c:v>4.5747713431469617</c:v>
                      </c:pt>
                      <c:pt idx="1042">
                        <c:v>4.5747713431469617</c:v>
                      </c:pt>
                      <c:pt idx="1043">
                        <c:v>4.5747713431469617</c:v>
                      </c:pt>
                      <c:pt idx="1044">
                        <c:v>4.5747713431469617</c:v>
                      </c:pt>
                      <c:pt idx="1045">
                        <c:v>4.5747713431469617</c:v>
                      </c:pt>
                      <c:pt idx="1046">
                        <c:v>4.5747713431469617</c:v>
                      </c:pt>
                      <c:pt idx="1047">
                        <c:v>4.5747713431469617</c:v>
                      </c:pt>
                      <c:pt idx="1048">
                        <c:v>4.5747713431469617</c:v>
                      </c:pt>
                      <c:pt idx="1049">
                        <c:v>4.5747713431469617</c:v>
                      </c:pt>
                      <c:pt idx="1050">
                        <c:v>4.5747713431469617</c:v>
                      </c:pt>
                      <c:pt idx="1051">
                        <c:v>4.5747713431469617</c:v>
                      </c:pt>
                      <c:pt idx="1052">
                        <c:v>4.5747713431469617</c:v>
                      </c:pt>
                      <c:pt idx="1053">
                        <c:v>4.5747713431469617</c:v>
                      </c:pt>
                      <c:pt idx="1054">
                        <c:v>4.5747713431469617</c:v>
                      </c:pt>
                      <c:pt idx="1055">
                        <c:v>4.5747713431469617</c:v>
                      </c:pt>
                      <c:pt idx="1056">
                        <c:v>4.5747713431469617</c:v>
                      </c:pt>
                      <c:pt idx="1057">
                        <c:v>4.5747713431469617</c:v>
                      </c:pt>
                      <c:pt idx="1058">
                        <c:v>4.5747713431469617</c:v>
                      </c:pt>
                      <c:pt idx="1059">
                        <c:v>4.5747713431469617</c:v>
                      </c:pt>
                      <c:pt idx="1060">
                        <c:v>4.5747713431469617</c:v>
                      </c:pt>
                      <c:pt idx="1061">
                        <c:v>4.5747713431469617</c:v>
                      </c:pt>
                      <c:pt idx="1062">
                        <c:v>4.5747713431469617</c:v>
                      </c:pt>
                      <c:pt idx="1063">
                        <c:v>4.5747713431469617</c:v>
                      </c:pt>
                      <c:pt idx="1064">
                        <c:v>4.5747713431469617</c:v>
                      </c:pt>
                      <c:pt idx="1065">
                        <c:v>4.5747713431469617</c:v>
                      </c:pt>
                      <c:pt idx="1066">
                        <c:v>4.5747713431469617</c:v>
                      </c:pt>
                      <c:pt idx="1067">
                        <c:v>4.5747713431469617</c:v>
                      </c:pt>
                      <c:pt idx="1068">
                        <c:v>4.5747713431469617</c:v>
                      </c:pt>
                      <c:pt idx="1069">
                        <c:v>4.5747713431469617</c:v>
                      </c:pt>
                      <c:pt idx="1070">
                        <c:v>4.5747713431469617</c:v>
                      </c:pt>
                      <c:pt idx="1071">
                        <c:v>4.5747713431469617</c:v>
                      </c:pt>
                      <c:pt idx="1072">
                        <c:v>4.5747713431469617</c:v>
                      </c:pt>
                      <c:pt idx="1073">
                        <c:v>4.5747713431469617</c:v>
                      </c:pt>
                      <c:pt idx="1074">
                        <c:v>4.5747713431469617</c:v>
                      </c:pt>
                      <c:pt idx="1075">
                        <c:v>4.5747713431469617</c:v>
                      </c:pt>
                      <c:pt idx="1076">
                        <c:v>4.5747713431469617</c:v>
                      </c:pt>
                      <c:pt idx="1077">
                        <c:v>4.5747713431469617</c:v>
                      </c:pt>
                      <c:pt idx="1078">
                        <c:v>4.5747713431469617</c:v>
                      </c:pt>
                      <c:pt idx="1079">
                        <c:v>4.5747713431469617</c:v>
                      </c:pt>
                      <c:pt idx="1080">
                        <c:v>4.5747713431469617</c:v>
                      </c:pt>
                      <c:pt idx="1081">
                        <c:v>4.5747713431469617</c:v>
                      </c:pt>
                      <c:pt idx="1082">
                        <c:v>4.5747713431469617</c:v>
                      </c:pt>
                      <c:pt idx="1083">
                        <c:v>4.5747713431469617</c:v>
                      </c:pt>
                      <c:pt idx="1084">
                        <c:v>4.5747713431469617</c:v>
                      </c:pt>
                      <c:pt idx="1085">
                        <c:v>4.5747713431469617</c:v>
                      </c:pt>
                      <c:pt idx="1086">
                        <c:v>4.5747713431469617</c:v>
                      </c:pt>
                      <c:pt idx="1087">
                        <c:v>4.5747713431469617</c:v>
                      </c:pt>
                      <c:pt idx="1088">
                        <c:v>4.5747713431469617</c:v>
                      </c:pt>
                      <c:pt idx="1089">
                        <c:v>4.5747713431469617</c:v>
                      </c:pt>
                      <c:pt idx="1090">
                        <c:v>4.5747713431469617</c:v>
                      </c:pt>
                      <c:pt idx="1091">
                        <c:v>4.5747713431469617</c:v>
                      </c:pt>
                      <c:pt idx="1092">
                        <c:v>4.5747713431469617</c:v>
                      </c:pt>
                      <c:pt idx="1093">
                        <c:v>4.5747713431469617</c:v>
                      </c:pt>
                      <c:pt idx="1094">
                        <c:v>4.5747713431469617</c:v>
                      </c:pt>
                      <c:pt idx="1095">
                        <c:v>4.5747713431469617</c:v>
                      </c:pt>
                      <c:pt idx="1096">
                        <c:v>4.5747713431469617</c:v>
                      </c:pt>
                      <c:pt idx="1097">
                        <c:v>4.5747713431469617</c:v>
                      </c:pt>
                      <c:pt idx="1098">
                        <c:v>4.5747713431469617</c:v>
                      </c:pt>
                      <c:pt idx="1099">
                        <c:v>4.5747713431469617</c:v>
                      </c:pt>
                      <c:pt idx="1100">
                        <c:v>4.5747713431469617</c:v>
                      </c:pt>
                      <c:pt idx="1101">
                        <c:v>4.5747713431469617</c:v>
                      </c:pt>
                      <c:pt idx="1102">
                        <c:v>4.5747713431469617</c:v>
                      </c:pt>
                      <c:pt idx="1103">
                        <c:v>4.5747713431469617</c:v>
                      </c:pt>
                      <c:pt idx="1104">
                        <c:v>4.5747713431469617</c:v>
                      </c:pt>
                      <c:pt idx="1105">
                        <c:v>4.5747713431469617</c:v>
                      </c:pt>
                      <c:pt idx="1106">
                        <c:v>4.5747713431469617</c:v>
                      </c:pt>
                      <c:pt idx="1107">
                        <c:v>4.5747713431469617</c:v>
                      </c:pt>
                      <c:pt idx="1108">
                        <c:v>4.5747713431469617</c:v>
                      </c:pt>
                      <c:pt idx="1109">
                        <c:v>4.5747713431469617</c:v>
                      </c:pt>
                      <c:pt idx="1110">
                        <c:v>4.5747713431469617</c:v>
                      </c:pt>
                      <c:pt idx="1111">
                        <c:v>4.5747713431469617</c:v>
                      </c:pt>
                      <c:pt idx="1112">
                        <c:v>4.5747713431469617</c:v>
                      </c:pt>
                      <c:pt idx="1113">
                        <c:v>4.5747713431469617</c:v>
                      </c:pt>
                      <c:pt idx="1114">
                        <c:v>4.5747713431469617</c:v>
                      </c:pt>
                      <c:pt idx="1115">
                        <c:v>4.5747713431469617</c:v>
                      </c:pt>
                      <c:pt idx="1116">
                        <c:v>4.5747713431469617</c:v>
                      </c:pt>
                      <c:pt idx="1117">
                        <c:v>4.5747713431469617</c:v>
                      </c:pt>
                      <c:pt idx="1118">
                        <c:v>4.5747713431469617</c:v>
                      </c:pt>
                      <c:pt idx="1119">
                        <c:v>4.5747713431469617</c:v>
                      </c:pt>
                      <c:pt idx="1120">
                        <c:v>4.5747713431469617</c:v>
                      </c:pt>
                      <c:pt idx="1121">
                        <c:v>4.5747713431469617</c:v>
                      </c:pt>
                      <c:pt idx="1122">
                        <c:v>4.5747713431469617</c:v>
                      </c:pt>
                      <c:pt idx="1123">
                        <c:v>4.5747713431469617</c:v>
                      </c:pt>
                      <c:pt idx="1124">
                        <c:v>4.5747713431469617</c:v>
                      </c:pt>
                      <c:pt idx="1125">
                        <c:v>4.5747713431469617</c:v>
                      </c:pt>
                      <c:pt idx="1126">
                        <c:v>4.5747713431469617</c:v>
                      </c:pt>
                      <c:pt idx="1127">
                        <c:v>4.5747713431469617</c:v>
                      </c:pt>
                      <c:pt idx="1128">
                        <c:v>4.5747713431469617</c:v>
                      </c:pt>
                      <c:pt idx="1129">
                        <c:v>4.5747713431469617</c:v>
                      </c:pt>
                      <c:pt idx="1130">
                        <c:v>4.5747713431469617</c:v>
                      </c:pt>
                      <c:pt idx="1131">
                        <c:v>4.5747713431469617</c:v>
                      </c:pt>
                      <c:pt idx="1132">
                        <c:v>4.5747713431469617</c:v>
                      </c:pt>
                      <c:pt idx="1133">
                        <c:v>4.5747713431469617</c:v>
                      </c:pt>
                      <c:pt idx="1134">
                        <c:v>4.5747713431469617</c:v>
                      </c:pt>
                      <c:pt idx="1135">
                        <c:v>4.5747713431469617</c:v>
                      </c:pt>
                      <c:pt idx="1136">
                        <c:v>4.5747713431469617</c:v>
                      </c:pt>
                      <c:pt idx="1137">
                        <c:v>4.5747713431469617</c:v>
                      </c:pt>
                      <c:pt idx="1138">
                        <c:v>4.5747713431469617</c:v>
                      </c:pt>
                      <c:pt idx="1139">
                        <c:v>4.5747713431469617</c:v>
                      </c:pt>
                      <c:pt idx="1140">
                        <c:v>4.5747713431469617</c:v>
                      </c:pt>
                      <c:pt idx="1141">
                        <c:v>4.5747713431469617</c:v>
                      </c:pt>
                      <c:pt idx="1142">
                        <c:v>4.5747713431469617</c:v>
                      </c:pt>
                      <c:pt idx="1143">
                        <c:v>4.5747713431469617</c:v>
                      </c:pt>
                      <c:pt idx="1144">
                        <c:v>4.5747713431469617</c:v>
                      </c:pt>
                      <c:pt idx="1145">
                        <c:v>4.5747713431469617</c:v>
                      </c:pt>
                      <c:pt idx="1146">
                        <c:v>4.5747713431469617</c:v>
                      </c:pt>
                      <c:pt idx="1147">
                        <c:v>4.5747713431469617</c:v>
                      </c:pt>
                      <c:pt idx="1148">
                        <c:v>4.5747713431469617</c:v>
                      </c:pt>
                      <c:pt idx="1149">
                        <c:v>4.5747713431469617</c:v>
                      </c:pt>
                      <c:pt idx="1150">
                        <c:v>4.5747713431469617</c:v>
                      </c:pt>
                      <c:pt idx="1151">
                        <c:v>4.5747713431469617</c:v>
                      </c:pt>
                      <c:pt idx="1152">
                        <c:v>4.5747713431469617</c:v>
                      </c:pt>
                      <c:pt idx="1153">
                        <c:v>4.5747713431469617</c:v>
                      </c:pt>
                      <c:pt idx="1154">
                        <c:v>4.5747713431469617</c:v>
                      </c:pt>
                      <c:pt idx="1155">
                        <c:v>4.5747713431469617</c:v>
                      </c:pt>
                      <c:pt idx="1156">
                        <c:v>4.5747713431469617</c:v>
                      </c:pt>
                      <c:pt idx="1157">
                        <c:v>4.5747713431469617</c:v>
                      </c:pt>
                      <c:pt idx="1158">
                        <c:v>4.5747713431469617</c:v>
                      </c:pt>
                      <c:pt idx="1159">
                        <c:v>4.5747713431469617</c:v>
                      </c:pt>
                      <c:pt idx="1160">
                        <c:v>4.5747713431469617</c:v>
                      </c:pt>
                      <c:pt idx="1161">
                        <c:v>4.5747713431469617</c:v>
                      </c:pt>
                      <c:pt idx="1162">
                        <c:v>4.5747713431469617</c:v>
                      </c:pt>
                      <c:pt idx="1163">
                        <c:v>4.5747713431469617</c:v>
                      </c:pt>
                      <c:pt idx="1164">
                        <c:v>4.5747713431469617</c:v>
                      </c:pt>
                      <c:pt idx="1165">
                        <c:v>4.5747713431469617</c:v>
                      </c:pt>
                      <c:pt idx="1166">
                        <c:v>4.5747713431469617</c:v>
                      </c:pt>
                      <c:pt idx="1167">
                        <c:v>4.5747713431469617</c:v>
                      </c:pt>
                      <c:pt idx="1168">
                        <c:v>4.5747713431469617</c:v>
                      </c:pt>
                      <c:pt idx="1169">
                        <c:v>4.5747713431469617</c:v>
                      </c:pt>
                      <c:pt idx="1170">
                        <c:v>4.5747713431469617</c:v>
                      </c:pt>
                      <c:pt idx="1171">
                        <c:v>4.5747713431469617</c:v>
                      </c:pt>
                      <c:pt idx="1172">
                        <c:v>4.5747713431469617</c:v>
                      </c:pt>
                      <c:pt idx="1173">
                        <c:v>4.5747713431469617</c:v>
                      </c:pt>
                      <c:pt idx="1174">
                        <c:v>4.5747713431469617</c:v>
                      </c:pt>
                      <c:pt idx="1175">
                        <c:v>4.5747713431469617</c:v>
                      </c:pt>
                      <c:pt idx="1176">
                        <c:v>4.5747713431469617</c:v>
                      </c:pt>
                      <c:pt idx="1177">
                        <c:v>4.5747713431469617</c:v>
                      </c:pt>
                      <c:pt idx="1178">
                        <c:v>4.5747713431469617</c:v>
                      </c:pt>
                      <c:pt idx="1179">
                        <c:v>4.5747713431469617</c:v>
                      </c:pt>
                      <c:pt idx="1180">
                        <c:v>4.5747713431469617</c:v>
                      </c:pt>
                      <c:pt idx="1181">
                        <c:v>4.5747713431469617</c:v>
                      </c:pt>
                      <c:pt idx="1182">
                        <c:v>4.5747713431469617</c:v>
                      </c:pt>
                      <c:pt idx="1183">
                        <c:v>4.5747713431469617</c:v>
                      </c:pt>
                      <c:pt idx="1184">
                        <c:v>4.5747713431469617</c:v>
                      </c:pt>
                      <c:pt idx="1185">
                        <c:v>4.5747713431469617</c:v>
                      </c:pt>
                      <c:pt idx="1186">
                        <c:v>4.5747713431469617</c:v>
                      </c:pt>
                      <c:pt idx="1187">
                        <c:v>4.5747713431469617</c:v>
                      </c:pt>
                      <c:pt idx="1188">
                        <c:v>4.5747713431469617</c:v>
                      </c:pt>
                      <c:pt idx="1189">
                        <c:v>4.5747713431469617</c:v>
                      </c:pt>
                      <c:pt idx="1190">
                        <c:v>4.5747713431469617</c:v>
                      </c:pt>
                      <c:pt idx="1191">
                        <c:v>4.5747713431469617</c:v>
                      </c:pt>
                      <c:pt idx="1192">
                        <c:v>4.5747713431469617</c:v>
                      </c:pt>
                      <c:pt idx="1193">
                        <c:v>4.5747713431469617</c:v>
                      </c:pt>
                      <c:pt idx="1194">
                        <c:v>4.5747713431469617</c:v>
                      </c:pt>
                      <c:pt idx="1195">
                        <c:v>4.5747713431469617</c:v>
                      </c:pt>
                      <c:pt idx="1196">
                        <c:v>4.5747713431469617</c:v>
                      </c:pt>
                      <c:pt idx="1197">
                        <c:v>4.5747713431469617</c:v>
                      </c:pt>
                      <c:pt idx="1198">
                        <c:v>4.5747713431469617</c:v>
                      </c:pt>
                      <c:pt idx="1199">
                        <c:v>4.5747713431469617</c:v>
                      </c:pt>
                      <c:pt idx="1200">
                        <c:v>4.5747713431469617</c:v>
                      </c:pt>
                      <c:pt idx="1201">
                        <c:v>4.5747713431469617</c:v>
                      </c:pt>
                      <c:pt idx="1202">
                        <c:v>4.5747713431469617</c:v>
                      </c:pt>
                      <c:pt idx="1203">
                        <c:v>4.5747713431469617</c:v>
                      </c:pt>
                      <c:pt idx="1204">
                        <c:v>4.5747713431469617</c:v>
                      </c:pt>
                      <c:pt idx="1205">
                        <c:v>4.5747713431469617</c:v>
                      </c:pt>
                      <c:pt idx="1206">
                        <c:v>4.5747713431469617</c:v>
                      </c:pt>
                      <c:pt idx="1207">
                        <c:v>4.5747713431469617</c:v>
                      </c:pt>
                      <c:pt idx="1208">
                        <c:v>4.5747713431469617</c:v>
                      </c:pt>
                      <c:pt idx="1209">
                        <c:v>4.5747713431469617</c:v>
                      </c:pt>
                      <c:pt idx="1210">
                        <c:v>4.5747713431469617</c:v>
                      </c:pt>
                      <c:pt idx="1211">
                        <c:v>4.5747713431469617</c:v>
                      </c:pt>
                      <c:pt idx="1212">
                        <c:v>4.5747713431469617</c:v>
                      </c:pt>
                      <c:pt idx="1213">
                        <c:v>4.5747713431469617</c:v>
                      </c:pt>
                      <c:pt idx="1214">
                        <c:v>4.5747713431469617</c:v>
                      </c:pt>
                      <c:pt idx="1215">
                        <c:v>4.5747713431469617</c:v>
                      </c:pt>
                      <c:pt idx="1216">
                        <c:v>4.5747713431469617</c:v>
                      </c:pt>
                      <c:pt idx="1217">
                        <c:v>4.5747713431469617</c:v>
                      </c:pt>
                      <c:pt idx="1218">
                        <c:v>4.5747713431469617</c:v>
                      </c:pt>
                      <c:pt idx="1219">
                        <c:v>4.5747713431469617</c:v>
                      </c:pt>
                      <c:pt idx="1220">
                        <c:v>4.5747713431469617</c:v>
                      </c:pt>
                      <c:pt idx="1221">
                        <c:v>4.5747713431469617</c:v>
                      </c:pt>
                      <c:pt idx="1222">
                        <c:v>4.5747713431469617</c:v>
                      </c:pt>
                      <c:pt idx="1223">
                        <c:v>4.5747713431469617</c:v>
                      </c:pt>
                      <c:pt idx="1224">
                        <c:v>4.5747713431469617</c:v>
                      </c:pt>
                      <c:pt idx="1225">
                        <c:v>4.5747713431469617</c:v>
                      </c:pt>
                      <c:pt idx="1226">
                        <c:v>4.5747713431469617</c:v>
                      </c:pt>
                      <c:pt idx="1227">
                        <c:v>4.5747713431469617</c:v>
                      </c:pt>
                      <c:pt idx="1228">
                        <c:v>4.5747713431469617</c:v>
                      </c:pt>
                      <c:pt idx="1229">
                        <c:v>4.5747713431469617</c:v>
                      </c:pt>
                      <c:pt idx="1230">
                        <c:v>4.5747713431469617</c:v>
                      </c:pt>
                      <c:pt idx="1231">
                        <c:v>4.5747713431469617</c:v>
                      </c:pt>
                      <c:pt idx="1232">
                        <c:v>4.5747713431469617</c:v>
                      </c:pt>
                      <c:pt idx="1233">
                        <c:v>4.5747713431469617</c:v>
                      </c:pt>
                      <c:pt idx="1234">
                        <c:v>4.5747713431469617</c:v>
                      </c:pt>
                      <c:pt idx="1235">
                        <c:v>4.5747713431469617</c:v>
                      </c:pt>
                      <c:pt idx="1236">
                        <c:v>4.5747713431469617</c:v>
                      </c:pt>
                      <c:pt idx="1237">
                        <c:v>4.5747713431469617</c:v>
                      </c:pt>
                      <c:pt idx="1238">
                        <c:v>4.5747713431469617</c:v>
                      </c:pt>
                      <c:pt idx="1239">
                        <c:v>4.5747713431469617</c:v>
                      </c:pt>
                      <c:pt idx="1240">
                        <c:v>4.5747713431469617</c:v>
                      </c:pt>
                      <c:pt idx="1241">
                        <c:v>4.5747713431469617</c:v>
                      </c:pt>
                      <c:pt idx="1242">
                        <c:v>4.5747713431469617</c:v>
                      </c:pt>
                      <c:pt idx="1243">
                        <c:v>4.5747713431469617</c:v>
                      </c:pt>
                      <c:pt idx="1244">
                        <c:v>4.5747713431469617</c:v>
                      </c:pt>
                      <c:pt idx="1245">
                        <c:v>4.5747713431469617</c:v>
                      </c:pt>
                      <c:pt idx="1246">
                        <c:v>4.5747713431469617</c:v>
                      </c:pt>
                      <c:pt idx="1247">
                        <c:v>4.5747713431469617</c:v>
                      </c:pt>
                      <c:pt idx="1248">
                        <c:v>4.5747713431469617</c:v>
                      </c:pt>
                      <c:pt idx="1249">
                        <c:v>4.5747713431469617</c:v>
                      </c:pt>
                      <c:pt idx="1250">
                        <c:v>4.5747713431469617</c:v>
                      </c:pt>
                      <c:pt idx="1251">
                        <c:v>4.5747713431469617</c:v>
                      </c:pt>
                      <c:pt idx="1252">
                        <c:v>4.5747713431469617</c:v>
                      </c:pt>
                      <c:pt idx="1253">
                        <c:v>4.5747713431469617</c:v>
                      </c:pt>
                      <c:pt idx="1254">
                        <c:v>4.5747713431469617</c:v>
                      </c:pt>
                      <c:pt idx="1255">
                        <c:v>4.5747713431469617</c:v>
                      </c:pt>
                      <c:pt idx="1256">
                        <c:v>4.5747713431469617</c:v>
                      </c:pt>
                      <c:pt idx="1257">
                        <c:v>4.5747713431469617</c:v>
                      </c:pt>
                      <c:pt idx="1258">
                        <c:v>4.5747713431469617</c:v>
                      </c:pt>
                      <c:pt idx="1259">
                        <c:v>4.5747713431469617</c:v>
                      </c:pt>
                      <c:pt idx="1260">
                        <c:v>4.5747713431469617</c:v>
                      </c:pt>
                      <c:pt idx="1261">
                        <c:v>4.5747713431469617</c:v>
                      </c:pt>
                      <c:pt idx="1262">
                        <c:v>4.5747713431469617</c:v>
                      </c:pt>
                      <c:pt idx="1263">
                        <c:v>4.5747713431469617</c:v>
                      </c:pt>
                      <c:pt idx="1264">
                        <c:v>4.5747713431469617</c:v>
                      </c:pt>
                      <c:pt idx="1265">
                        <c:v>4.5747713431469617</c:v>
                      </c:pt>
                      <c:pt idx="1266">
                        <c:v>4.5747713431469617</c:v>
                      </c:pt>
                      <c:pt idx="1267">
                        <c:v>4.5747713431469617</c:v>
                      </c:pt>
                      <c:pt idx="1268">
                        <c:v>4.5747713431469617</c:v>
                      </c:pt>
                      <c:pt idx="1269">
                        <c:v>4.5747713431469617</c:v>
                      </c:pt>
                      <c:pt idx="1270">
                        <c:v>4.5747713431469617</c:v>
                      </c:pt>
                      <c:pt idx="1271">
                        <c:v>4.5747713431469617</c:v>
                      </c:pt>
                      <c:pt idx="1272">
                        <c:v>4.5747713431469617</c:v>
                      </c:pt>
                      <c:pt idx="1273">
                        <c:v>4.5747713431469617</c:v>
                      </c:pt>
                      <c:pt idx="1274">
                        <c:v>4.5747713431469617</c:v>
                      </c:pt>
                      <c:pt idx="1275">
                        <c:v>4.5747713431469617</c:v>
                      </c:pt>
                      <c:pt idx="1276">
                        <c:v>4.5747713431469617</c:v>
                      </c:pt>
                      <c:pt idx="1277">
                        <c:v>4.5747713431469617</c:v>
                      </c:pt>
                      <c:pt idx="1278">
                        <c:v>4.5747713431469617</c:v>
                      </c:pt>
                      <c:pt idx="1279">
                        <c:v>4.5747713431469617</c:v>
                      </c:pt>
                      <c:pt idx="1280">
                        <c:v>4.5747713431469617</c:v>
                      </c:pt>
                      <c:pt idx="1281">
                        <c:v>4.5747713431469617</c:v>
                      </c:pt>
                      <c:pt idx="1282">
                        <c:v>4.5747713431469617</c:v>
                      </c:pt>
                      <c:pt idx="1283">
                        <c:v>4.5747713431469617</c:v>
                      </c:pt>
                      <c:pt idx="1284">
                        <c:v>4.5747713431469617</c:v>
                      </c:pt>
                      <c:pt idx="1285">
                        <c:v>4.5747713431469617</c:v>
                      </c:pt>
                      <c:pt idx="1286">
                        <c:v>4.5747713431469617</c:v>
                      </c:pt>
                      <c:pt idx="1287">
                        <c:v>4.5747713431469617</c:v>
                      </c:pt>
                      <c:pt idx="1288">
                        <c:v>4.5747713431469617</c:v>
                      </c:pt>
                      <c:pt idx="1289">
                        <c:v>4.5747713431469617</c:v>
                      </c:pt>
                      <c:pt idx="1290">
                        <c:v>4.5747713431469617</c:v>
                      </c:pt>
                      <c:pt idx="1291">
                        <c:v>4.5747713431469617</c:v>
                      </c:pt>
                      <c:pt idx="1292">
                        <c:v>4.5747713431469617</c:v>
                      </c:pt>
                      <c:pt idx="1293">
                        <c:v>4.5747713431469617</c:v>
                      </c:pt>
                      <c:pt idx="1294">
                        <c:v>4.5747713431469617</c:v>
                      </c:pt>
                      <c:pt idx="1295">
                        <c:v>4.5747713431469617</c:v>
                      </c:pt>
                      <c:pt idx="1296">
                        <c:v>4.5747713431469617</c:v>
                      </c:pt>
                      <c:pt idx="1297">
                        <c:v>4.5747713431469617</c:v>
                      </c:pt>
                      <c:pt idx="1298">
                        <c:v>4.5747713431469617</c:v>
                      </c:pt>
                      <c:pt idx="1299">
                        <c:v>4.5747713431469617</c:v>
                      </c:pt>
                      <c:pt idx="1300">
                        <c:v>4.5747713431469617</c:v>
                      </c:pt>
                      <c:pt idx="1301">
                        <c:v>4.5747713431469617</c:v>
                      </c:pt>
                      <c:pt idx="1302">
                        <c:v>4.5747713431469617</c:v>
                      </c:pt>
                      <c:pt idx="1303">
                        <c:v>4.5747713431469617</c:v>
                      </c:pt>
                      <c:pt idx="1304">
                        <c:v>4.5747713431469617</c:v>
                      </c:pt>
                      <c:pt idx="1305">
                        <c:v>4.5747713431469617</c:v>
                      </c:pt>
                      <c:pt idx="1306">
                        <c:v>4.5747713431469617</c:v>
                      </c:pt>
                      <c:pt idx="1307">
                        <c:v>4.5747713431469617</c:v>
                      </c:pt>
                      <c:pt idx="1308">
                        <c:v>4.5747713431469617</c:v>
                      </c:pt>
                      <c:pt idx="1309">
                        <c:v>4.5747713431469617</c:v>
                      </c:pt>
                      <c:pt idx="1310">
                        <c:v>4.5747713431469617</c:v>
                      </c:pt>
                      <c:pt idx="1311">
                        <c:v>4.5747713431469617</c:v>
                      </c:pt>
                      <c:pt idx="1312">
                        <c:v>4.5747713431469617</c:v>
                      </c:pt>
                      <c:pt idx="1313">
                        <c:v>4.5747713431469617</c:v>
                      </c:pt>
                      <c:pt idx="1314">
                        <c:v>4.5747713431469617</c:v>
                      </c:pt>
                      <c:pt idx="1315">
                        <c:v>4.5747713431469617</c:v>
                      </c:pt>
                      <c:pt idx="1316">
                        <c:v>4.5747713431469617</c:v>
                      </c:pt>
                      <c:pt idx="1317">
                        <c:v>4.5747713431469617</c:v>
                      </c:pt>
                      <c:pt idx="1318">
                        <c:v>4.5747713431469617</c:v>
                      </c:pt>
                      <c:pt idx="1319">
                        <c:v>4.5747713431469617</c:v>
                      </c:pt>
                      <c:pt idx="1320">
                        <c:v>4.5747713431469617</c:v>
                      </c:pt>
                      <c:pt idx="1321">
                        <c:v>4.5747713431469617</c:v>
                      </c:pt>
                      <c:pt idx="1322">
                        <c:v>4.5747713431469617</c:v>
                      </c:pt>
                      <c:pt idx="1323">
                        <c:v>4.5747713431469617</c:v>
                      </c:pt>
                      <c:pt idx="1324">
                        <c:v>4.5747713431469617</c:v>
                      </c:pt>
                      <c:pt idx="1325">
                        <c:v>4.5747713431469617</c:v>
                      </c:pt>
                      <c:pt idx="1326">
                        <c:v>4.5747713431469617</c:v>
                      </c:pt>
                      <c:pt idx="1327">
                        <c:v>4.5747713431469617</c:v>
                      </c:pt>
                      <c:pt idx="1328">
                        <c:v>4.5747713431469617</c:v>
                      </c:pt>
                      <c:pt idx="1329">
                        <c:v>4.5747713431469617</c:v>
                      </c:pt>
                      <c:pt idx="1330">
                        <c:v>4.5747713431469617</c:v>
                      </c:pt>
                      <c:pt idx="1331">
                        <c:v>4.5747713431469617</c:v>
                      </c:pt>
                      <c:pt idx="1332">
                        <c:v>4.5747713431469617</c:v>
                      </c:pt>
                      <c:pt idx="1333">
                        <c:v>4.5747713431469617</c:v>
                      </c:pt>
                      <c:pt idx="1334">
                        <c:v>4.5747713431469617</c:v>
                      </c:pt>
                      <c:pt idx="1335">
                        <c:v>4.5747713431469617</c:v>
                      </c:pt>
                      <c:pt idx="1336">
                        <c:v>4.5747713431469617</c:v>
                      </c:pt>
                      <c:pt idx="1337">
                        <c:v>4.5747713431469617</c:v>
                      </c:pt>
                      <c:pt idx="1338">
                        <c:v>4.5747713431469617</c:v>
                      </c:pt>
                      <c:pt idx="1339">
                        <c:v>4.5747713431469617</c:v>
                      </c:pt>
                      <c:pt idx="1340">
                        <c:v>4.5747713431469617</c:v>
                      </c:pt>
                      <c:pt idx="1341">
                        <c:v>4.5747713431469617</c:v>
                      </c:pt>
                      <c:pt idx="1342">
                        <c:v>4.5747713431469617</c:v>
                      </c:pt>
                      <c:pt idx="1343">
                        <c:v>4.5747713431469617</c:v>
                      </c:pt>
                      <c:pt idx="1344">
                        <c:v>4.5747713431469617</c:v>
                      </c:pt>
                      <c:pt idx="1345">
                        <c:v>4.5747713431469617</c:v>
                      </c:pt>
                      <c:pt idx="1346">
                        <c:v>4.5747713431469617</c:v>
                      </c:pt>
                      <c:pt idx="1347">
                        <c:v>4.5747713431469617</c:v>
                      </c:pt>
                      <c:pt idx="1348">
                        <c:v>4.5747713431469617</c:v>
                      </c:pt>
                      <c:pt idx="1349">
                        <c:v>4.5747713431469617</c:v>
                      </c:pt>
                      <c:pt idx="1350">
                        <c:v>4.5747713431469617</c:v>
                      </c:pt>
                      <c:pt idx="1351">
                        <c:v>4.5747713431469617</c:v>
                      </c:pt>
                      <c:pt idx="1352">
                        <c:v>4.5747713431469617</c:v>
                      </c:pt>
                      <c:pt idx="1353">
                        <c:v>4.5747713431469617</c:v>
                      </c:pt>
                      <c:pt idx="1354">
                        <c:v>4.5747713431469617</c:v>
                      </c:pt>
                      <c:pt idx="1355">
                        <c:v>4.5747713431469617</c:v>
                      </c:pt>
                      <c:pt idx="1356">
                        <c:v>4.5747713431469617</c:v>
                      </c:pt>
                      <c:pt idx="1357">
                        <c:v>4.5747713431469617</c:v>
                      </c:pt>
                      <c:pt idx="1358">
                        <c:v>4.5747713431469617</c:v>
                      </c:pt>
                      <c:pt idx="1359">
                        <c:v>4.5747713431469617</c:v>
                      </c:pt>
                      <c:pt idx="1360">
                        <c:v>4.5747713431469617</c:v>
                      </c:pt>
                      <c:pt idx="1361">
                        <c:v>4.5747713431469617</c:v>
                      </c:pt>
                      <c:pt idx="1362">
                        <c:v>4.5747713431469617</c:v>
                      </c:pt>
                      <c:pt idx="1363">
                        <c:v>4.5747713431469617</c:v>
                      </c:pt>
                      <c:pt idx="1364">
                        <c:v>4.5747713431469617</c:v>
                      </c:pt>
                      <c:pt idx="1365">
                        <c:v>4.5747713431469617</c:v>
                      </c:pt>
                      <c:pt idx="1366">
                        <c:v>4.5747713431469617</c:v>
                      </c:pt>
                      <c:pt idx="1367">
                        <c:v>4.5747713431469617</c:v>
                      </c:pt>
                      <c:pt idx="1368">
                        <c:v>4.5747713431469617</c:v>
                      </c:pt>
                      <c:pt idx="1369">
                        <c:v>4.5747713431469617</c:v>
                      </c:pt>
                      <c:pt idx="1370">
                        <c:v>4.5747713431469617</c:v>
                      </c:pt>
                      <c:pt idx="1371">
                        <c:v>4.5747713431469617</c:v>
                      </c:pt>
                      <c:pt idx="1372">
                        <c:v>4.5747713431469617</c:v>
                      </c:pt>
                      <c:pt idx="1373">
                        <c:v>4.5747713431469617</c:v>
                      </c:pt>
                      <c:pt idx="1374">
                        <c:v>4.5747713431469617</c:v>
                      </c:pt>
                      <c:pt idx="1375">
                        <c:v>4.5747713431469617</c:v>
                      </c:pt>
                      <c:pt idx="1376">
                        <c:v>4.5747713431469617</c:v>
                      </c:pt>
                      <c:pt idx="1377">
                        <c:v>4.5747713431469617</c:v>
                      </c:pt>
                      <c:pt idx="1378">
                        <c:v>4.5747713431469617</c:v>
                      </c:pt>
                      <c:pt idx="1379">
                        <c:v>4.5747713431469617</c:v>
                      </c:pt>
                      <c:pt idx="1380">
                        <c:v>4.5747713431469617</c:v>
                      </c:pt>
                      <c:pt idx="1381">
                        <c:v>4.5747713431469617</c:v>
                      </c:pt>
                      <c:pt idx="1382">
                        <c:v>4.5747713431469617</c:v>
                      </c:pt>
                      <c:pt idx="1383">
                        <c:v>4.5747713431469617</c:v>
                      </c:pt>
                      <c:pt idx="1384">
                        <c:v>4.5747713431469617</c:v>
                      </c:pt>
                      <c:pt idx="1385">
                        <c:v>4.5747713431469617</c:v>
                      </c:pt>
                      <c:pt idx="1386">
                        <c:v>4.5747713431469617</c:v>
                      </c:pt>
                      <c:pt idx="1387">
                        <c:v>4.5747713431469617</c:v>
                      </c:pt>
                      <c:pt idx="1388">
                        <c:v>4.5747713431469617</c:v>
                      </c:pt>
                      <c:pt idx="1389">
                        <c:v>4.5747713431469617</c:v>
                      </c:pt>
                      <c:pt idx="1390">
                        <c:v>4.5747713431469617</c:v>
                      </c:pt>
                      <c:pt idx="1391">
                        <c:v>4.5747713431469617</c:v>
                      </c:pt>
                      <c:pt idx="1392">
                        <c:v>4.5747713431469617</c:v>
                      </c:pt>
                      <c:pt idx="1393">
                        <c:v>4.5747713431469617</c:v>
                      </c:pt>
                      <c:pt idx="1394">
                        <c:v>4.5747713431469617</c:v>
                      </c:pt>
                      <c:pt idx="1395">
                        <c:v>4.5747713431469617</c:v>
                      </c:pt>
                      <c:pt idx="1396">
                        <c:v>4.5747713431469617</c:v>
                      </c:pt>
                      <c:pt idx="1397">
                        <c:v>4.5747713431469617</c:v>
                      </c:pt>
                      <c:pt idx="1398">
                        <c:v>4.5747713431469617</c:v>
                      </c:pt>
                      <c:pt idx="1399">
                        <c:v>4.5747713431469617</c:v>
                      </c:pt>
                      <c:pt idx="1400">
                        <c:v>4.5747713431469617</c:v>
                      </c:pt>
                      <c:pt idx="1401">
                        <c:v>4.5747713431469617</c:v>
                      </c:pt>
                      <c:pt idx="1402">
                        <c:v>4.5747713431469617</c:v>
                      </c:pt>
                      <c:pt idx="1403">
                        <c:v>4.5747713431469617</c:v>
                      </c:pt>
                      <c:pt idx="1404">
                        <c:v>4.5747713431469617</c:v>
                      </c:pt>
                      <c:pt idx="1405">
                        <c:v>4.5747713431469617</c:v>
                      </c:pt>
                      <c:pt idx="1406">
                        <c:v>4.5747713431469617</c:v>
                      </c:pt>
                      <c:pt idx="1407">
                        <c:v>4.5747713431469617</c:v>
                      </c:pt>
                      <c:pt idx="1408">
                        <c:v>4.5747713431469617</c:v>
                      </c:pt>
                      <c:pt idx="1409">
                        <c:v>4.5747713431469617</c:v>
                      </c:pt>
                      <c:pt idx="1410">
                        <c:v>4.5747713431469617</c:v>
                      </c:pt>
                      <c:pt idx="1411">
                        <c:v>4.5747713431469617</c:v>
                      </c:pt>
                      <c:pt idx="1412">
                        <c:v>4.5747713431469617</c:v>
                      </c:pt>
                      <c:pt idx="1413">
                        <c:v>4.5747713431469617</c:v>
                      </c:pt>
                      <c:pt idx="1414">
                        <c:v>4.5747713431469617</c:v>
                      </c:pt>
                      <c:pt idx="1415">
                        <c:v>4.5747713431469617</c:v>
                      </c:pt>
                      <c:pt idx="1416">
                        <c:v>4.5747713431469617</c:v>
                      </c:pt>
                      <c:pt idx="1417">
                        <c:v>4.5747713431469617</c:v>
                      </c:pt>
                      <c:pt idx="1418">
                        <c:v>4.5747713431469617</c:v>
                      </c:pt>
                      <c:pt idx="1419">
                        <c:v>4.5747713431469617</c:v>
                      </c:pt>
                      <c:pt idx="1420">
                        <c:v>4.5747713431469617</c:v>
                      </c:pt>
                      <c:pt idx="1421">
                        <c:v>4.5747713431469617</c:v>
                      </c:pt>
                      <c:pt idx="1422">
                        <c:v>4.5747713431469617</c:v>
                      </c:pt>
                      <c:pt idx="1423">
                        <c:v>4.5747713431469617</c:v>
                      </c:pt>
                      <c:pt idx="1424">
                        <c:v>4.5747713431469617</c:v>
                      </c:pt>
                      <c:pt idx="1425">
                        <c:v>4.5747713431469617</c:v>
                      </c:pt>
                      <c:pt idx="1426">
                        <c:v>4.5747713431469617</c:v>
                      </c:pt>
                      <c:pt idx="1427">
                        <c:v>4.5747713431469617</c:v>
                      </c:pt>
                      <c:pt idx="1428">
                        <c:v>4.5747713431469617</c:v>
                      </c:pt>
                      <c:pt idx="1429">
                        <c:v>4.5747713431469617</c:v>
                      </c:pt>
                      <c:pt idx="1430">
                        <c:v>4.5747713431469617</c:v>
                      </c:pt>
                      <c:pt idx="1431">
                        <c:v>4.5747713431469617</c:v>
                      </c:pt>
                      <c:pt idx="1432">
                        <c:v>4.5747713431469617</c:v>
                      </c:pt>
                      <c:pt idx="1433">
                        <c:v>4.5747713431469617</c:v>
                      </c:pt>
                      <c:pt idx="1434">
                        <c:v>4.5747713431469617</c:v>
                      </c:pt>
                      <c:pt idx="1435">
                        <c:v>4.5747713431469617</c:v>
                      </c:pt>
                      <c:pt idx="1436">
                        <c:v>4.5747713431469617</c:v>
                      </c:pt>
                      <c:pt idx="1437">
                        <c:v>4.5747713431469617</c:v>
                      </c:pt>
                      <c:pt idx="1438">
                        <c:v>4.5747713431469617</c:v>
                      </c:pt>
                      <c:pt idx="1439">
                        <c:v>4.5747713431469617</c:v>
                      </c:pt>
                      <c:pt idx="1440">
                        <c:v>4.5747713431469617</c:v>
                      </c:pt>
                      <c:pt idx="1441">
                        <c:v>4.5747713431469617</c:v>
                      </c:pt>
                      <c:pt idx="1442">
                        <c:v>4.5747713431469617</c:v>
                      </c:pt>
                      <c:pt idx="1443">
                        <c:v>4.5747713431469617</c:v>
                      </c:pt>
                      <c:pt idx="1444">
                        <c:v>4.5747713431469617</c:v>
                      </c:pt>
                      <c:pt idx="1445">
                        <c:v>4.5747713431469617</c:v>
                      </c:pt>
                      <c:pt idx="1446">
                        <c:v>4.5747713431469617</c:v>
                      </c:pt>
                      <c:pt idx="1447">
                        <c:v>4.5747713431469617</c:v>
                      </c:pt>
                      <c:pt idx="1448">
                        <c:v>4.5747713431469617</c:v>
                      </c:pt>
                      <c:pt idx="1449">
                        <c:v>4.5747713431469617</c:v>
                      </c:pt>
                      <c:pt idx="1450">
                        <c:v>4.5747713431469617</c:v>
                      </c:pt>
                      <c:pt idx="1451">
                        <c:v>4.5747713431469617</c:v>
                      </c:pt>
                      <c:pt idx="1452">
                        <c:v>4.5747713431469617</c:v>
                      </c:pt>
                      <c:pt idx="1453">
                        <c:v>4.5747713431469617</c:v>
                      </c:pt>
                      <c:pt idx="1454">
                        <c:v>4.5747713431469617</c:v>
                      </c:pt>
                      <c:pt idx="1455">
                        <c:v>4.5747713431469617</c:v>
                      </c:pt>
                      <c:pt idx="1456">
                        <c:v>4.5747713431469617</c:v>
                      </c:pt>
                      <c:pt idx="1457">
                        <c:v>4.5747713431469617</c:v>
                      </c:pt>
                      <c:pt idx="1458">
                        <c:v>4.5747713431469617</c:v>
                      </c:pt>
                      <c:pt idx="1459">
                        <c:v>4.5747713431469617</c:v>
                      </c:pt>
                      <c:pt idx="1460">
                        <c:v>4.5747713431469617</c:v>
                      </c:pt>
                      <c:pt idx="1461">
                        <c:v>4.5747713431469617</c:v>
                      </c:pt>
                      <c:pt idx="1462">
                        <c:v>4.5747713431469617</c:v>
                      </c:pt>
                      <c:pt idx="1463">
                        <c:v>4.5747713431469617</c:v>
                      </c:pt>
                      <c:pt idx="1464">
                        <c:v>4.5747713431469617</c:v>
                      </c:pt>
                      <c:pt idx="1465">
                        <c:v>4.5747713431469617</c:v>
                      </c:pt>
                      <c:pt idx="1466">
                        <c:v>4.5747713431469617</c:v>
                      </c:pt>
                      <c:pt idx="1467">
                        <c:v>4.5747713431469617</c:v>
                      </c:pt>
                      <c:pt idx="1468">
                        <c:v>4.5747713431469617</c:v>
                      </c:pt>
                      <c:pt idx="1469">
                        <c:v>4.5747713431469617</c:v>
                      </c:pt>
                      <c:pt idx="1470">
                        <c:v>4.5747713431469617</c:v>
                      </c:pt>
                      <c:pt idx="1471">
                        <c:v>4.5747713431469617</c:v>
                      </c:pt>
                      <c:pt idx="1472">
                        <c:v>4.5747713431469617</c:v>
                      </c:pt>
                      <c:pt idx="1473">
                        <c:v>4.5747713431469617</c:v>
                      </c:pt>
                      <c:pt idx="1474">
                        <c:v>4.5747713431469617</c:v>
                      </c:pt>
                      <c:pt idx="1475">
                        <c:v>4.5747713431469617</c:v>
                      </c:pt>
                      <c:pt idx="1476">
                        <c:v>4.5747713431469617</c:v>
                      </c:pt>
                      <c:pt idx="1477">
                        <c:v>4.5747713431469617</c:v>
                      </c:pt>
                      <c:pt idx="1478">
                        <c:v>4.5747713431469617</c:v>
                      </c:pt>
                      <c:pt idx="1479">
                        <c:v>4.5747713431469617</c:v>
                      </c:pt>
                      <c:pt idx="1480">
                        <c:v>4.5747713431469617</c:v>
                      </c:pt>
                      <c:pt idx="1481">
                        <c:v>4.5747713431469617</c:v>
                      </c:pt>
                      <c:pt idx="1482">
                        <c:v>4.5747713431469617</c:v>
                      </c:pt>
                      <c:pt idx="1483">
                        <c:v>4.5747713431469617</c:v>
                      </c:pt>
                      <c:pt idx="1484">
                        <c:v>4.5747713431469617</c:v>
                      </c:pt>
                      <c:pt idx="1485">
                        <c:v>4.5747713431469617</c:v>
                      </c:pt>
                      <c:pt idx="1486">
                        <c:v>4.5747713431469617</c:v>
                      </c:pt>
                      <c:pt idx="1487">
                        <c:v>4.5747713431469617</c:v>
                      </c:pt>
                      <c:pt idx="1488">
                        <c:v>4.5747713431469617</c:v>
                      </c:pt>
                      <c:pt idx="1489">
                        <c:v>4.5747713431469617</c:v>
                      </c:pt>
                      <c:pt idx="1490">
                        <c:v>4.5747713431469617</c:v>
                      </c:pt>
                      <c:pt idx="1491">
                        <c:v>4.5747713431469617</c:v>
                      </c:pt>
                      <c:pt idx="1492">
                        <c:v>4.5747713431469617</c:v>
                      </c:pt>
                      <c:pt idx="1493">
                        <c:v>4.5747713431469617</c:v>
                      </c:pt>
                      <c:pt idx="1494">
                        <c:v>4.5747713431469617</c:v>
                      </c:pt>
                      <c:pt idx="1495">
                        <c:v>4.5747713431469617</c:v>
                      </c:pt>
                      <c:pt idx="1496">
                        <c:v>4.5747713431469617</c:v>
                      </c:pt>
                      <c:pt idx="1497">
                        <c:v>4.5747713431469617</c:v>
                      </c:pt>
                      <c:pt idx="1498">
                        <c:v>4.5747713431469617</c:v>
                      </c:pt>
                      <c:pt idx="1499">
                        <c:v>4.5747713431469617</c:v>
                      </c:pt>
                      <c:pt idx="1500">
                        <c:v>4.5747713431469617</c:v>
                      </c:pt>
                      <c:pt idx="1501">
                        <c:v>4.5747713431469617</c:v>
                      </c:pt>
                      <c:pt idx="1502">
                        <c:v>4.5747713431469617</c:v>
                      </c:pt>
                      <c:pt idx="1503">
                        <c:v>4.5747713431469617</c:v>
                      </c:pt>
                      <c:pt idx="1504">
                        <c:v>4.5747713431469617</c:v>
                      </c:pt>
                      <c:pt idx="1505">
                        <c:v>4.5747713431469617</c:v>
                      </c:pt>
                      <c:pt idx="1506">
                        <c:v>4.5747713431469617</c:v>
                      </c:pt>
                      <c:pt idx="1507">
                        <c:v>4.5747713431469617</c:v>
                      </c:pt>
                      <c:pt idx="1508">
                        <c:v>4.5747713431469617</c:v>
                      </c:pt>
                      <c:pt idx="1509">
                        <c:v>4.5747713431469617</c:v>
                      </c:pt>
                      <c:pt idx="1510">
                        <c:v>4.5747713431469617</c:v>
                      </c:pt>
                      <c:pt idx="1511">
                        <c:v>4.5747713431469617</c:v>
                      </c:pt>
                      <c:pt idx="1512">
                        <c:v>4.5747713431469617</c:v>
                      </c:pt>
                      <c:pt idx="1513">
                        <c:v>4.5747713431469617</c:v>
                      </c:pt>
                      <c:pt idx="1514">
                        <c:v>4.5747713431469617</c:v>
                      </c:pt>
                      <c:pt idx="1515">
                        <c:v>4.5747713431469617</c:v>
                      </c:pt>
                      <c:pt idx="1516">
                        <c:v>4.5747713431469617</c:v>
                      </c:pt>
                      <c:pt idx="1517">
                        <c:v>4.5747713431469617</c:v>
                      </c:pt>
                      <c:pt idx="1518">
                        <c:v>4.5747713431469617</c:v>
                      </c:pt>
                      <c:pt idx="1519">
                        <c:v>4.5747713431469617</c:v>
                      </c:pt>
                      <c:pt idx="1520">
                        <c:v>4.5747713431469617</c:v>
                      </c:pt>
                      <c:pt idx="1521">
                        <c:v>4.5747713431469617</c:v>
                      </c:pt>
                      <c:pt idx="1522">
                        <c:v>4.5747713431469617</c:v>
                      </c:pt>
                      <c:pt idx="1523">
                        <c:v>4.5747713431469617</c:v>
                      </c:pt>
                      <c:pt idx="1524">
                        <c:v>4.5747713431469617</c:v>
                      </c:pt>
                      <c:pt idx="1525">
                        <c:v>4.5747713431469617</c:v>
                      </c:pt>
                      <c:pt idx="1526">
                        <c:v>4.5747713431469617</c:v>
                      </c:pt>
                      <c:pt idx="1527">
                        <c:v>4.5747713431469617</c:v>
                      </c:pt>
                      <c:pt idx="1528">
                        <c:v>4.5747713431469617</c:v>
                      </c:pt>
                      <c:pt idx="1529">
                        <c:v>4.5747713431469617</c:v>
                      </c:pt>
                      <c:pt idx="1530">
                        <c:v>4.5747713431469617</c:v>
                      </c:pt>
                      <c:pt idx="1531">
                        <c:v>4.5747713431469617</c:v>
                      </c:pt>
                      <c:pt idx="1532">
                        <c:v>4.5747713431469617</c:v>
                      </c:pt>
                      <c:pt idx="1533">
                        <c:v>4.5747713431469617</c:v>
                      </c:pt>
                      <c:pt idx="1534">
                        <c:v>4.5747713431469617</c:v>
                      </c:pt>
                      <c:pt idx="1535">
                        <c:v>4.5747713431469617</c:v>
                      </c:pt>
                      <c:pt idx="1536">
                        <c:v>4.5747713431469617</c:v>
                      </c:pt>
                      <c:pt idx="1537">
                        <c:v>4.5747713431469617</c:v>
                      </c:pt>
                      <c:pt idx="1538">
                        <c:v>4.5747713431469617</c:v>
                      </c:pt>
                      <c:pt idx="1539">
                        <c:v>4.5747713431469617</c:v>
                      </c:pt>
                      <c:pt idx="1540">
                        <c:v>4.5747713431469617</c:v>
                      </c:pt>
                      <c:pt idx="1541">
                        <c:v>4.5747713431469617</c:v>
                      </c:pt>
                      <c:pt idx="1542">
                        <c:v>4.5747713431469617</c:v>
                      </c:pt>
                      <c:pt idx="1543">
                        <c:v>4.5747713431469617</c:v>
                      </c:pt>
                      <c:pt idx="1544">
                        <c:v>4.5747713431469617</c:v>
                      </c:pt>
                      <c:pt idx="1545">
                        <c:v>4.5747713431469617</c:v>
                      </c:pt>
                      <c:pt idx="1546">
                        <c:v>4.5747713431469617</c:v>
                      </c:pt>
                      <c:pt idx="1547">
                        <c:v>4.5747713431469617</c:v>
                      </c:pt>
                      <c:pt idx="1548">
                        <c:v>4.5747713431469617</c:v>
                      </c:pt>
                      <c:pt idx="1549">
                        <c:v>4.5747713431469617</c:v>
                      </c:pt>
                      <c:pt idx="1550">
                        <c:v>4.5747713431469617</c:v>
                      </c:pt>
                      <c:pt idx="1551">
                        <c:v>4.5747713431469617</c:v>
                      </c:pt>
                      <c:pt idx="1552">
                        <c:v>4.5747713431469617</c:v>
                      </c:pt>
                      <c:pt idx="1553">
                        <c:v>4.5747713431469617</c:v>
                      </c:pt>
                      <c:pt idx="1554">
                        <c:v>4.5747713431469617</c:v>
                      </c:pt>
                      <c:pt idx="1555">
                        <c:v>4.5747713431469617</c:v>
                      </c:pt>
                      <c:pt idx="1556">
                        <c:v>4.5747713431469617</c:v>
                      </c:pt>
                      <c:pt idx="1557">
                        <c:v>4.5747713431469617</c:v>
                      </c:pt>
                      <c:pt idx="1558">
                        <c:v>4.5747713431469617</c:v>
                      </c:pt>
                      <c:pt idx="1559">
                        <c:v>4.5747713431469617</c:v>
                      </c:pt>
                      <c:pt idx="1560">
                        <c:v>4.5747713431469617</c:v>
                      </c:pt>
                      <c:pt idx="1561">
                        <c:v>4.5747713431469617</c:v>
                      </c:pt>
                      <c:pt idx="1562">
                        <c:v>4.5747713431469617</c:v>
                      </c:pt>
                      <c:pt idx="1563">
                        <c:v>4.5747713431469617</c:v>
                      </c:pt>
                      <c:pt idx="1564">
                        <c:v>4.5747713431469617</c:v>
                      </c:pt>
                      <c:pt idx="1565">
                        <c:v>4.5747713431469617</c:v>
                      </c:pt>
                      <c:pt idx="1566">
                        <c:v>4.5747713431469617</c:v>
                      </c:pt>
                      <c:pt idx="1567">
                        <c:v>4.5747713431469617</c:v>
                      </c:pt>
                      <c:pt idx="1568">
                        <c:v>4.5747713431469617</c:v>
                      </c:pt>
                      <c:pt idx="1569">
                        <c:v>4.5747713431469617</c:v>
                      </c:pt>
                      <c:pt idx="1570">
                        <c:v>4.5747713431469617</c:v>
                      </c:pt>
                      <c:pt idx="1571">
                        <c:v>4.5747713431469617</c:v>
                      </c:pt>
                      <c:pt idx="1572">
                        <c:v>4.5747713431469617</c:v>
                      </c:pt>
                      <c:pt idx="1573">
                        <c:v>4.5747713431469617</c:v>
                      </c:pt>
                      <c:pt idx="1574">
                        <c:v>4.5747713431469617</c:v>
                      </c:pt>
                      <c:pt idx="1575">
                        <c:v>4.5747713431469617</c:v>
                      </c:pt>
                      <c:pt idx="1576">
                        <c:v>4.5747713431469617</c:v>
                      </c:pt>
                      <c:pt idx="1577">
                        <c:v>4.5747713431469617</c:v>
                      </c:pt>
                      <c:pt idx="1578">
                        <c:v>4.5747713431469617</c:v>
                      </c:pt>
                      <c:pt idx="1579">
                        <c:v>4.5747713431469617</c:v>
                      </c:pt>
                      <c:pt idx="1580">
                        <c:v>4.5747713431469617</c:v>
                      </c:pt>
                      <c:pt idx="1581">
                        <c:v>4.5747713431469617</c:v>
                      </c:pt>
                      <c:pt idx="1582">
                        <c:v>4.5747713431469617</c:v>
                      </c:pt>
                      <c:pt idx="1583">
                        <c:v>4.5747713431469617</c:v>
                      </c:pt>
                      <c:pt idx="1584">
                        <c:v>4.5747713431469617</c:v>
                      </c:pt>
                      <c:pt idx="1585">
                        <c:v>4.5747713431469617</c:v>
                      </c:pt>
                      <c:pt idx="1586">
                        <c:v>4.5747713431469617</c:v>
                      </c:pt>
                      <c:pt idx="1587">
                        <c:v>4.5747713431469617</c:v>
                      </c:pt>
                      <c:pt idx="1588">
                        <c:v>4.5747713431469617</c:v>
                      </c:pt>
                      <c:pt idx="1589">
                        <c:v>4.5747713431469617</c:v>
                      </c:pt>
                      <c:pt idx="1590">
                        <c:v>4.5747713431469617</c:v>
                      </c:pt>
                      <c:pt idx="1591">
                        <c:v>4.5747713431469617</c:v>
                      </c:pt>
                      <c:pt idx="1592">
                        <c:v>4.5747713431469617</c:v>
                      </c:pt>
                      <c:pt idx="1593">
                        <c:v>4.5747713431469617</c:v>
                      </c:pt>
                      <c:pt idx="1594">
                        <c:v>4.5747713431469617</c:v>
                      </c:pt>
                      <c:pt idx="1595">
                        <c:v>4.5747713431469617</c:v>
                      </c:pt>
                      <c:pt idx="1596">
                        <c:v>4.5747713431469617</c:v>
                      </c:pt>
                      <c:pt idx="1597">
                        <c:v>4.5747713431469617</c:v>
                      </c:pt>
                      <c:pt idx="1598">
                        <c:v>4.5747713431469617</c:v>
                      </c:pt>
                      <c:pt idx="1599">
                        <c:v>4.5747713431469617</c:v>
                      </c:pt>
                      <c:pt idx="1600">
                        <c:v>4.5747713431469617</c:v>
                      </c:pt>
                      <c:pt idx="1601">
                        <c:v>4.5747713431469617</c:v>
                      </c:pt>
                      <c:pt idx="1602">
                        <c:v>4.5747713431469617</c:v>
                      </c:pt>
                      <c:pt idx="1603">
                        <c:v>4.5747713431469617</c:v>
                      </c:pt>
                      <c:pt idx="1604">
                        <c:v>4.5747713431469617</c:v>
                      </c:pt>
                      <c:pt idx="1605">
                        <c:v>4.5747713431469617</c:v>
                      </c:pt>
                      <c:pt idx="1606">
                        <c:v>4.5747713431469617</c:v>
                      </c:pt>
                      <c:pt idx="1607">
                        <c:v>4.5747713431469617</c:v>
                      </c:pt>
                      <c:pt idx="1608">
                        <c:v>4.5747713431469617</c:v>
                      </c:pt>
                      <c:pt idx="1609">
                        <c:v>4.5747713431469617</c:v>
                      </c:pt>
                      <c:pt idx="1610">
                        <c:v>4.5747713431469617</c:v>
                      </c:pt>
                      <c:pt idx="1611">
                        <c:v>4.5747713431469617</c:v>
                      </c:pt>
                      <c:pt idx="1612">
                        <c:v>4.5747713431469617</c:v>
                      </c:pt>
                      <c:pt idx="1613">
                        <c:v>4.5747713431469617</c:v>
                      </c:pt>
                      <c:pt idx="1614">
                        <c:v>4.5747713431469617</c:v>
                      </c:pt>
                      <c:pt idx="1615">
                        <c:v>4.5747713431469617</c:v>
                      </c:pt>
                      <c:pt idx="1616">
                        <c:v>4.5747713431469617</c:v>
                      </c:pt>
                      <c:pt idx="1617">
                        <c:v>4.5747713431469617</c:v>
                      </c:pt>
                      <c:pt idx="1618">
                        <c:v>4.5747713431469617</c:v>
                      </c:pt>
                      <c:pt idx="1619">
                        <c:v>4.5747713431469617</c:v>
                      </c:pt>
                      <c:pt idx="1620">
                        <c:v>4.5747713431469617</c:v>
                      </c:pt>
                      <c:pt idx="1621">
                        <c:v>4.5747713431469617</c:v>
                      </c:pt>
                      <c:pt idx="1622">
                        <c:v>4.5747713431469617</c:v>
                      </c:pt>
                      <c:pt idx="1623">
                        <c:v>4.5747713431469617</c:v>
                      </c:pt>
                      <c:pt idx="1624">
                        <c:v>4.5747713431469617</c:v>
                      </c:pt>
                      <c:pt idx="1625">
                        <c:v>4.5747713431469617</c:v>
                      </c:pt>
                      <c:pt idx="1626">
                        <c:v>4.5747713431469617</c:v>
                      </c:pt>
                      <c:pt idx="1627">
                        <c:v>4.5747713431469617</c:v>
                      </c:pt>
                      <c:pt idx="1628">
                        <c:v>4.5747713431469617</c:v>
                      </c:pt>
                      <c:pt idx="1629">
                        <c:v>4.5747713431469617</c:v>
                      </c:pt>
                      <c:pt idx="1630">
                        <c:v>4.5747713431469617</c:v>
                      </c:pt>
                      <c:pt idx="1631">
                        <c:v>4.5747713431469617</c:v>
                      </c:pt>
                      <c:pt idx="1632">
                        <c:v>4.5747713431469617</c:v>
                      </c:pt>
                      <c:pt idx="1633">
                        <c:v>4.5747713431469617</c:v>
                      </c:pt>
                      <c:pt idx="1634">
                        <c:v>4.5747713431469617</c:v>
                      </c:pt>
                      <c:pt idx="1635">
                        <c:v>4.5747713431469617</c:v>
                      </c:pt>
                      <c:pt idx="1636">
                        <c:v>4.5747713431469617</c:v>
                      </c:pt>
                      <c:pt idx="1637">
                        <c:v>4.5747713431469617</c:v>
                      </c:pt>
                      <c:pt idx="1638">
                        <c:v>4.5747713431469617</c:v>
                      </c:pt>
                      <c:pt idx="1639">
                        <c:v>4.5747713431469617</c:v>
                      </c:pt>
                      <c:pt idx="1640">
                        <c:v>4.5747713431469617</c:v>
                      </c:pt>
                      <c:pt idx="1641">
                        <c:v>4.5747713431469617</c:v>
                      </c:pt>
                      <c:pt idx="1642">
                        <c:v>4.5747713431469617</c:v>
                      </c:pt>
                      <c:pt idx="1643">
                        <c:v>4.5747713431469617</c:v>
                      </c:pt>
                      <c:pt idx="1644">
                        <c:v>4.5747713431469617</c:v>
                      </c:pt>
                      <c:pt idx="1645">
                        <c:v>4.5747713431469617</c:v>
                      </c:pt>
                      <c:pt idx="1646">
                        <c:v>4.5747713431469617</c:v>
                      </c:pt>
                      <c:pt idx="1647">
                        <c:v>4.5747713431469617</c:v>
                      </c:pt>
                      <c:pt idx="1648">
                        <c:v>4.5747713431469617</c:v>
                      </c:pt>
                      <c:pt idx="1649">
                        <c:v>4.5747713431469617</c:v>
                      </c:pt>
                      <c:pt idx="1650">
                        <c:v>4.5747713431469617</c:v>
                      </c:pt>
                      <c:pt idx="1651">
                        <c:v>4.5747713431469617</c:v>
                      </c:pt>
                      <c:pt idx="1652">
                        <c:v>4.5747713431469617</c:v>
                      </c:pt>
                      <c:pt idx="1653">
                        <c:v>4.5747713431469617</c:v>
                      </c:pt>
                      <c:pt idx="1654">
                        <c:v>4.5747713431469617</c:v>
                      </c:pt>
                      <c:pt idx="1655">
                        <c:v>4.5747713431469617</c:v>
                      </c:pt>
                      <c:pt idx="1656">
                        <c:v>4.5747713431469617</c:v>
                      </c:pt>
                      <c:pt idx="1657">
                        <c:v>4.5747713431469617</c:v>
                      </c:pt>
                      <c:pt idx="1658">
                        <c:v>4.5747713431469617</c:v>
                      </c:pt>
                      <c:pt idx="1659">
                        <c:v>4.5747713431469617</c:v>
                      </c:pt>
                      <c:pt idx="1660">
                        <c:v>4.5747713431469617</c:v>
                      </c:pt>
                      <c:pt idx="1661">
                        <c:v>4.5747713431469617</c:v>
                      </c:pt>
                      <c:pt idx="1662">
                        <c:v>4.5747713431469617</c:v>
                      </c:pt>
                      <c:pt idx="1663">
                        <c:v>4.5747713431469617</c:v>
                      </c:pt>
                      <c:pt idx="1664">
                        <c:v>4.5747713431469617</c:v>
                      </c:pt>
                      <c:pt idx="1665">
                        <c:v>4.5747713431469617</c:v>
                      </c:pt>
                      <c:pt idx="1666">
                        <c:v>4.5747713431469617</c:v>
                      </c:pt>
                      <c:pt idx="1667">
                        <c:v>4.5747713431469617</c:v>
                      </c:pt>
                      <c:pt idx="1668">
                        <c:v>4.5747713431469617</c:v>
                      </c:pt>
                      <c:pt idx="1669">
                        <c:v>4.5747713431469617</c:v>
                      </c:pt>
                      <c:pt idx="1670">
                        <c:v>4.5747713431469617</c:v>
                      </c:pt>
                      <c:pt idx="1671">
                        <c:v>4.5747713431469617</c:v>
                      </c:pt>
                      <c:pt idx="1672">
                        <c:v>4.5747713431469617</c:v>
                      </c:pt>
                      <c:pt idx="1673">
                        <c:v>4.5747713431469617</c:v>
                      </c:pt>
                      <c:pt idx="1674">
                        <c:v>4.5747713431469617</c:v>
                      </c:pt>
                      <c:pt idx="1675">
                        <c:v>4.5747713431469617</c:v>
                      </c:pt>
                      <c:pt idx="1676">
                        <c:v>4.5747713431469617</c:v>
                      </c:pt>
                      <c:pt idx="1677">
                        <c:v>4.5747713431469617</c:v>
                      </c:pt>
                      <c:pt idx="1678">
                        <c:v>4.5747713431469617</c:v>
                      </c:pt>
                      <c:pt idx="1679">
                        <c:v>4.5747713431469617</c:v>
                      </c:pt>
                      <c:pt idx="1680">
                        <c:v>4.5747713431469617</c:v>
                      </c:pt>
                      <c:pt idx="1681">
                        <c:v>4.5747713431469617</c:v>
                      </c:pt>
                      <c:pt idx="1682">
                        <c:v>4.5747713431469617</c:v>
                      </c:pt>
                      <c:pt idx="1683">
                        <c:v>4.5747713431469617</c:v>
                      </c:pt>
                      <c:pt idx="1684">
                        <c:v>4.5747713431469617</c:v>
                      </c:pt>
                      <c:pt idx="1685">
                        <c:v>4.5747713431469617</c:v>
                      </c:pt>
                      <c:pt idx="1686">
                        <c:v>4.5747713431469617</c:v>
                      </c:pt>
                      <c:pt idx="1687">
                        <c:v>4.5747713431469617</c:v>
                      </c:pt>
                      <c:pt idx="1688">
                        <c:v>4.5747713431469617</c:v>
                      </c:pt>
                      <c:pt idx="1689">
                        <c:v>4.5747713431469617</c:v>
                      </c:pt>
                      <c:pt idx="1690">
                        <c:v>4.5747713431469617</c:v>
                      </c:pt>
                      <c:pt idx="1691">
                        <c:v>4.5747713431469617</c:v>
                      </c:pt>
                      <c:pt idx="1692">
                        <c:v>4.5747713431469617</c:v>
                      </c:pt>
                      <c:pt idx="1693">
                        <c:v>4.5747713431469617</c:v>
                      </c:pt>
                      <c:pt idx="1694">
                        <c:v>4.5747713431469617</c:v>
                      </c:pt>
                      <c:pt idx="1695">
                        <c:v>4.5747713431469617</c:v>
                      </c:pt>
                      <c:pt idx="1696">
                        <c:v>4.5747713431469617</c:v>
                      </c:pt>
                      <c:pt idx="1697">
                        <c:v>4.5747713431469617</c:v>
                      </c:pt>
                      <c:pt idx="1698">
                        <c:v>4.5747713431469617</c:v>
                      </c:pt>
                      <c:pt idx="1699">
                        <c:v>4.5747713431469617</c:v>
                      </c:pt>
                      <c:pt idx="1700">
                        <c:v>4.5747713431469617</c:v>
                      </c:pt>
                      <c:pt idx="1701">
                        <c:v>4.5747713431469617</c:v>
                      </c:pt>
                      <c:pt idx="1702">
                        <c:v>4.5747713431469617</c:v>
                      </c:pt>
                      <c:pt idx="1703">
                        <c:v>4.5747713431469617</c:v>
                      </c:pt>
                      <c:pt idx="1704">
                        <c:v>4.5747713431469617</c:v>
                      </c:pt>
                      <c:pt idx="1705">
                        <c:v>4.5747713431469617</c:v>
                      </c:pt>
                      <c:pt idx="1706">
                        <c:v>4.5747713431469617</c:v>
                      </c:pt>
                      <c:pt idx="1707">
                        <c:v>4.5747713431469617</c:v>
                      </c:pt>
                      <c:pt idx="1708">
                        <c:v>4.5747713431469617</c:v>
                      </c:pt>
                      <c:pt idx="1709">
                        <c:v>4.5747713431469617</c:v>
                      </c:pt>
                      <c:pt idx="1710">
                        <c:v>4.5747713431469617</c:v>
                      </c:pt>
                      <c:pt idx="1711">
                        <c:v>4.5747713431469617</c:v>
                      </c:pt>
                      <c:pt idx="1712">
                        <c:v>4.5747713431469617</c:v>
                      </c:pt>
                      <c:pt idx="1713">
                        <c:v>4.5747713431469617</c:v>
                      </c:pt>
                      <c:pt idx="1714">
                        <c:v>4.5747713431469617</c:v>
                      </c:pt>
                      <c:pt idx="1715">
                        <c:v>4.5747713431469617</c:v>
                      </c:pt>
                      <c:pt idx="1716">
                        <c:v>4.5747713431469617</c:v>
                      </c:pt>
                      <c:pt idx="1717">
                        <c:v>4.5747713431469617</c:v>
                      </c:pt>
                      <c:pt idx="1718">
                        <c:v>4.5747713431469617</c:v>
                      </c:pt>
                      <c:pt idx="1719">
                        <c:v>4.5747713431469617</c:v>
                      </c:pt>
                      <c:pt idx="1720">
                        <c:v>4.5747713431469617</c:v>
                      </c:pt>
                      <c:pt idx="1721">
                        <c:v>4.5747713431469617</c:v>
                      </c:pt>
                      <c:pt idx="1722">
                        <c:v>4.5747713431469617</c:v>
                      </c:pt>
                      <c:pt idx="1723">
                        <c:v>4.5747713431469617</c:v>
                      </c:pt>
                      <c:pt idx="1724">
                        <c:v>4.5747713431469617</c:v>
                      </c:pt>
                      <c:pt idx="1725">
                        <c:v>4.5747713431469617</c:v>
                      </c:pt>
                      <c:pt idx="1726">
                        <c:v>4.5747713431469617</c:v>
                      </c:pt>
                      <c:pt idx="1727">
                        <c:v>4.5747713431469617</c:v>
                      </c:pt>
                      <c:pt idx="1728">
                        <c:v>4.5747713431469617</c:v>
                      </c:pt>
                      <c:pt idx="1729">
                        <c:v>4.5747713431469617</c:v>
                      </c:pt>
                      <c:pt idx="1730">
                        <c:v>4.5747713431469617</c:v>
                      </c:pt>
                      <c:pt idx="1731">
                        <c:v>4.5747713431469617</c:v>
                      </c:pt>
                      <c:pt idx="1732">
                        <c:v>4.5747713431469617</c:v>
                      </c:pt>
                      <c:pt idx="1733">
                        <c:v>4.5747713431469617</c:v>
                      </c:pt>
                      <c:pt idx="1734">
                        <c:v>4.5747713431469617</c:v>
                      </c:pt>
                      <c:pt idx="1735">
                        <c:v>4.5747713431469617</c:v>
                      </c:pt>
                      <c:pt idx="1736">
                        <c:v>4.5747713431469617</c:v>
                      </c:pt>
                      <c:pt idx="1737">
                        <c:v>4.5747713431469617</c:v>
                      </c:pt>
                      <c:pt idx="1738">
                        <c:v>4.5747713431469617</c:v>
                      </c:pt>
                      <c:pt idx="1739">
                        <c:v>4.5747713431469617</c:v>
                      </c:pt>
                      <c:pt idx="1740">
                        <c:v>4.5747713431469617</c:v>
                      </c:pt>
                      <c:pt idx="1741">
                        <c:v>4.5747713431469617</c:v>
                      </c:pt>
                      <c:pt idx="1742">
                        <c:v>4.5747713431469617</c:v>
                      </c:pt>
                      <c:pt idx="1743">
                        <c:v>4.5747713431469617</c:v>
                      </c:pt>
                      <c:pt idx="1744">
                        <c:v>4.5747713431469617</c:v>
                      </c:pt>
                      <c:pt idx="1745">
                        <c:v>4.5747713431469617</c:v>
                      </c:pt>
                      <c:pt idx="1746">
                        <c:v>4.5747713431469617</c:v>
                      </c:pt>
                      <c:pt idx="1747">
                        <c:v>4.5747713431469617</c:v>
                      </c:pt>
                      <c:pt idx="1748">
                        <c:v>4.5747713431469617</c:v>
                      </c:pt>
                      <c:pt idx="1749">
                        <c:v>4.5747713431469617</c:v>
                      </c:pt>
                      <c:pt idx="1750">
                        <c:v>4.5747713431469617</c:v>
                      </c:pt>
                      <c:pt idx="1751">
                        <c:v>4.5747713431469617</c:v>
                      </c:pt>
                      <c:pt idx="1752">
                        <c:v>4.5747713431469617</c:v>
                      </c:pt>
                      <c:pt idx="1753">
                        <c:v>4.5747713431469617</c:v>
                      </c:pt>
                      <c:pt idx="1754">
                        <c:v>4.5747713431469617</c:v>
                      </c:pt>
                      <c:pt idx="1755">
                        <c:v>4.5747713431469617</c:v>
                      </c:pt>
                      <c:pt idx="1756">
                        <c:v>4.5747713431469617</c:v>
                      </c:pt>
                      <c:pt idx="1757">
                        <c:v>4.5747713431469617</c:v>
                      </c:pt>
                      <c:pt idx="1758">
                        <c:v>4.5747713431469617</c:v>
                      </c:pt>
                      <c:pt idx="1759">
                        <c:v>4.5747713431469617</c:v>
                      </c:pt>
                      <c:pt idx="1760">
                        <c:v>4.5747713431469617</c:v>
                      </c:pt>
                      <c:pt idx="1761">
                        <c:v>4.5747713431469617</c:v>
                      </c:pt>
                      <c:pt idx="1762">
                        <c:v>4.5747713431469617</c:v>
                      </c:pt>
                      <c:pt idx="1763">
                        <c:v>4.5747713431469617</c:v>
                      </c:pt>
                      <c:pt idx="1764">
                        <c:v>4.5747713431469617</c:v>
                      </c:pt>
                      <c:pt idx="1765">
                        <c:v>4.5747713431469617</c:v>
                      </c:pt>
                      <c:pt idx="1766">
                        <c:v>4.5747713431469617</c:v>
                      </c:pt>
                      <c:pt idx="1767">
                        <c:v>4.5747713431469617</c:v>
                      </c:pt>
                      <c:pt idx="1768">
                        <c:v>4.5747713431469617</c:v>
                      </c:pt>
                      <c:pt idx="1769">
                        <c:v>4.5747713431469617</c:v>
                      </c:pt>
                      <c:pt idx="1770">
                        <c:v>4.5747713431469617</c:v>
                      </c:pt>
                      <c:pt idx="1771">
                        <c:v>4.5747713431469617</c:v>
                      </c:pt>
                      <c:pt idx="1772">
                        <c:v>4.5747713431469617</c:v>
                      </c:pt>
                      <c:pt idx="1773">
                        <c:v>4.5747713431469617</c:v>
                      </c:pt>
                      <c:pt idx="1774">
                        <c:v>4.5747713431469617</c:v>
                      </c:pt>
                      <c:pt idx="1775">
                        <c:v>4.5747713431469617</c:v>
                      </c:pt>
                      <c:pt idx="1776">
                        <c:v>4.5747713431469617</c:v>
                      </c:pt>
                      <c:pt idx="1777">
                        <c:v>4.5747713431469617</c:v>
                      </c:pt>
                      <c:pt idx="1778">
                        <c:v>4.5747713431469617</c:v>
                      </c:pt>
                      <c:pt idx="1779">
                        <c:v>4.5747713431469617</c:v>
                      </c:pt>
                      <c:pt idx="1780">
                        <c:v>4.5747713431469617</c:v>
                      </c:pt>
                      <c:pt idx="1781">
                        <c:v>4.5747713431469617</c:v>
                      </c:pt>
                      <c:pt idx="1782">
                        <c:v>4.5747713431469617</c:v>
                      </c:pt>
                      <c:pt idx="1783">
                        <c:v>4.5747713431469617</c:v>
                      </c:pt>
                      <c:pt idx="1784">
                        <c:v>4.5747713431469617</c:v>
                      </c:pt>
                      <c:pt idx="1785">
                        <c:v>4.5747713431469617</c:v>
                      </c:pt>
                      <c:pt idx="1786">
                        <c:v>4.5747713431469617</c:v>
                      </c:pt>
                      <c:pt idx="1787">
                        <c:v>4.5747713431469617</c:v>
                      </c:pt>
                      <c:pt idx="1788">
                        <c:v>4.5747713431469617</c:v>
                      </c:pt>
                      <c:pt idx="1789">
                        <c:v>4.5747713431469617</c:v>
                      </c:pt>
                      <c:pt idx="1790">
                        <c:v>4.5747713431469617</c:v>
                      </c:pt>
                      <c:pt idx="1791">
                        <c:v>4.5747713431469617</c:v>
                      </c:pt>
                      <c:pt idx="1792">
                        <c:v>4.5747713431469617</c:v>
                      </c:pt>
                      <c:pt idx="1793">
                        <c:v>4.5747713431469617</c:v>
                      </c:pt>
                      <c:pt idx="1794">
                        <c:v>4.5747713431469617</c:v>
                      </c:pt>
                      <c:pt idx="1795">
                        <c:v>4.5747713431469617</c:v>
                      </c:pt>
                      <c:pt idx="1796">
                        <c:v>4.5747713431469617</c:v>
                      </c:pt>
                      <c:pt idx="1797">
                        <c:v>4.5747713431469617</c:v>
                      </c:pt>
                      <c:pt idx="1798">
                        <c:v>4.5747713431469617</c:v>
                      </c:pt>
                      <c:pt idx="1799">
                        <c:v>4.5747713431469617</c:v>
                      </c:pt>
                      <c:pt idx="1800">
                        <c:v>4.5747713431469617</c:v>
                      </c:pt>
                      <c:pt idx="1801">
                        <c:v>4.5747713431469617</c:v>
                      </c:pt>
                      <c:pt idx="1802">
                        <c:v>4.5747713431469617</c:v>
                      </c:pt>
                      <c:pt idx="1803">
                        <c:v>4.5747713431469617</c:v>
                      </c:pt>
                      <c:pt idx="1804">
                        <c:v>4.5747713431469617</c:v>
                      </c:pt>
                      <c:pt idx="1805">
                        <c:v>4.5747713431469617</c:v>
                      </c:pt>
                      <c:pt idx="1806">
                        <c:v>4.5747713431469617</c:v>
                      </c:pt>
                      <c:pt idx="1807">
                        <c:v>4.5747713431469617</c:v>
                      </c:pt>
                      <c:pt idx="1808">
                        <c:v>4.5747713431469617</c:v>
                      </c:pt>
                      <c:pt idx="1809">
                        <c:v>4.5747713431469617</c:v>
                      </c:pt>
                      <c:pt idx="1810">
                        <c:v>4.5747713431469617</c:v>
                      </c:pt>
                      <c:pt idx="1811">
                        <c:v>4.5747713431469617</c:v>
                      </c:pt>
                      <c:pt idx="1812">
                        <c:v>4.5747713431469617</c:v>
                      </c:pt>
                      <c:pt idx="1813">
                        <c:v>4.5747713431469617</c:v>
                      </c:pt>
                      <c:pt idx="1814">
                        <c:v>4.5747713431469617</c:v>
                      </c:pt>
                      <c:pt idx="1815">
                        <c:v>4.5747713431469617</c:v>
                      </c:pt>
                      <c:pt idx="1816">
                        <c:v>4.5747713431469617</c:v>
                      </c:pt>
                      <c:pt idx="1817">
                        <c:v>4.5747713431469617</c:v>
                      </c:pt>
                      <c:pt idx="1818">
                        <c:v>4.5747713431469617</c:v>
                      </c:pt>
                      <c:pt idx="1819">
                        <c:v>4.5747713431469617</c:v>
                      </c:pt>
                      <c:pt idx="1820">
                        <c:v>4.5747713431469617</c:v>
                      </c:pt>
                      <c:pt idx="1821">
                        <c:v>4.5747713431469617</c:v>
                      </c:pt>
                      <c:pt idx="1822">
                        <c:v>4.5747713431469617</c:v>
                      </c:pt>
                      <c:pt idx="1823">
                        <c:v>4.5747713431469617</c:v>
                      </c:pt>
                      <c:pt idx="1824">
                        <c:v>4.5747713431469617</c:v>
                      </c:pt>
                      <c:pt idx="1825">
                        <c:v>4.5747713431469617</c:v>
                      </c:pt>
                      <c:pt idx="1826">
                        <c:v>4.5747713431469617</c:v>
                      </c:pt>
                      <c:pt idx="1827">
                        <c:v>4.5747713431469617</c:v>
                      </c:pt>
                      <c:pt idx="1828">
                        <c:v>4.5747713431469617</c:v>
                      </c:pt>
                      <c:pt idx="1829">
                        <c:v>4.5747713431469617</c:v>
                      </c:pt>
                      <c:pt idx="1830">
                        <c:v>4.5747713431469617</c:v>
                      </c:pt>
                      <c:pt idx="1831">
                        <c:v>4.5747713431469617</c:v>
                      </c:pt>
                      <c:pt idx="1832">
                        <c:v>4.5747713431469617</c:v>
                      </c:pt>
                      <c:pt idx="1833">
                        <c:v>4.5747713431469617</c:v>
                      </c:pt>
                      <c:pt idx="1834">
                        <c:v>4.5747713431469617</c:v>
                      </c:pt>
                      <c:pt idx="1835">
                        <c:v>4.5747713431469617</c:v>
                      </c:pt>
                      <c:pt idx="1836">
                        <c:v>4.5747713431469617</c:v>
                      </c:pt>
                      <c:pt idx="1837">
                        <c:v>4.5747713431469617</c:v>
                      </c:pt>
                      <c:pt idx="1838">
                        <c:v>4.5747713431469617</c:v>
                      </c:pt>
                      <c:pt idx="1839">
                        <c:v>4.5747713431469617</c:v>
                      </c:pt>
                      <c:pt idx="1840">
                        <c:v>4.5747713431469617</c:v>
                      </c:pt>
                      <c:pt idx="1841">
                        <c:v>4.5747713431469617</c:v>
                      </c:pt>
                      <c:pt idx="1842">
                        <c:v>4.5747713431469617</c:v>
                      </c:pt>
                      <c:pt idx="1843">
                        <c:v>4.5747713431469617</c:v>
                      </c:pt>
                      <c:pt idx="1844">
                        <c:v>4.5747713431469617</c:v>
                      </c:pt>
                      <c:pt idx="1845">
                        <c:v>4.5747713431469617</c:v>
                      </c:pt>
                      <c:pt idx="1846">
                        <c:v>4.5747713431469617</c:v>
                      </c:pt>
                      <c:pt idx="1847">
                        <c:v>4.5747713431469617</c:v>
                      </c:pt>
                      <c:pt idx="1848">
                        <c:v>4.5747713431469617</c:v>
                      </c:pt>
                      <c:pt idx="1849">
                        <c:v>4.5747713431469617</c:v>
                      </c:pt>
                      <c:pt idx="1850">
                        <c:v>4.5747713431469617</c:v>
                      </c:pt>
                      <c:pt idx="1851">
                        <c:v>4.5747713431469617</c:v>
                      </c:pt>
                      <c:pt idx="1852">
                        <c:v>4.5747713431469617</c:v>
                      </c:pt>
                      <c:pt idx="1853">
                        <c:v>4.5747713431469617</c:v>
                      </c:pt>
                      <c:pt idx="1854">
                        <c:v>4.5747713431469617</c:v>
                      </c:pt>
                      <c:pt idx="1855">
                        <c:v>4.5747713431469617</c:v>
                      </c:pt>
                      <c:pt idx="1856">
                        <c:v>4.5747713431469617</c:v>
                      </c:pt>
                      <c:pt idx="1857">
                        <c:v>4.5747713431469617</c:v>
                      </c:pt>
                      <c:pt idx="1858">
                        <c:v>4.5747713431469617</c:v>
                      </c:pt>
                      <c:pt idx="1859">
                        <c:v>4.5747713431469617</c:v>
                      </c:pt>
                      <c:pt idx="1860">
                        <c:v>4.5747713431469617</c:v>
                      </c:pt>
                      <c:pt idx="1861">
                        <c:v>4.5747713431469617</c:v>
                      </c:pt>
                      <c:pt idx="1862">
                        <c:v>4.5747713431469617</c:v>
                      </c:pt>
                      <c:pt idx="1863">
                        <c:v>4.5747713431469617</c:v>
                      </c:pt>
                      <c:pt idx="1864">
                        <c:v>4.5747713431469617</c:v>
                      </c:pt>
                      <c:pt idx="1865">
                        <c:v>4.5747713431469617</c:v>
                      </c:pt>
                      <c:pt idx="1866">
                        <c:v>4.5747713431469617</c:v>
                      </c:pt>
                      <c:pt idx="1867">
                        <c:v>4.5747713431469617</c:v>
                      </c:pt>
                      <c:pt idx="1868">
                        <c:v>4.5747713431469617</c:v>
                      </c:pt>
                      <c:pt idx="1869">
                        <c:v>4.5747713431469617</c:v>
                      </c:pt>
                      <c:pt idx="1870">
                        <c:v>4.5747713431469617</c:v>
                      </c:pt>
                      <c:pt idx="1871">
                        <c:v>4.5747713431469617</c:v>
                      </c:pt>
                      <c:pt idx="1872">
                        <c:v>4.5747713431469617</c:v>
                      </c:pt>
                      <c:pt idx="1873">
                        <c:v>4.5747713431469617</c:v>
                      </c:pt>
                      <c:pt idx="1874">
                        <c:v>4.5747713431469617</c:v>
                      </c:pt>
                      <c:pt idx="1875">
                        <c:v>4.5747713431469617</c:v>
                      </c:pt>
                      <c:pt idx="1876">
                        <c:v>4.5747713431469617</c:v>
                      </c:pt>
                      <c:pt idx="1877">
                        <c:v>4.5747713431469617</c:v>
                      </c:pt>
                      <c:pt idx="1878">
                        <c:v>4.5747713431469617</c:v>
                      </c:pt>
                      <c:pt idx="1879">
                        <c:v>4.5747713431469617</c:v>
                      </c:pt>
                      <c:pt idx="1880">
                        <c:v>4.5747713431469617</c:v>
                      </c:pt>
                      <c:pt idx="1881">
                        <c:v>4.5747713431469617</c:v>
                      </c:pt>
                      <c:pt idx="1882">
                        <c:v>4.5747713431469617</c:v>
                      </c:pt>
                      <c:pt idx="1883">
                        <c:v>4.5747713431469617</c:v>
                      </c:pt>
                      <c:pt idx="1884">
                        <c:v>4.5747713431469617</c:v>
                      </c:pt>
                      <c:pt idx="1885">
                        <c:v>4.5747713431469617</c:v>
                      </c:pt>
                      <c:pt idx="1886">
                        <c:v>4.5747713431469617</c:v>
                      </c:pt>
                      <c:pt idx="1887">
                        <c:v>4.5747713431469617</c:v>
                      </c:pt>
                      <c:pt idx="1888">
                        <c:v>4.5747713431469617</c:v>
                      </c:pt>
                      <c:pt idx="1889">
                        <c:v>4.5747713431469617</c:v>
                      </c:pt>
                      <c:pt idx="1890">
                        <c:v>4.5747713431469617</c:v>
                      </c:pt>
                      <c:pt idx="1891">
                        <c:v>4.5747713431469617</c:v>
                      </c:pt>
                      <c:pt idx="1892">
                        <c:v>4.5747713431469617</c:v>
                      </c:pt>
                      <c:pt idx="1893">
                        <c:v>4.5747713431469617</c:v>
                      </c:pt>
                      <c:pt idx="1894">
                        <c:v>4.5747713431469617</c:v>
                      </c:pt>
                      <c:pt idx="1895">
                        <c:v>4.5747713431469617</c:v>
                      </c:pt>
                      <c:pt idx="1896">
                        <c:v>4.5747713431469617</c:v>
                      </c:pt>
                      <c:pt idx="1897">
                        <c:v>4.5747713431469617</c:v>
                      </c:pt>
                      <c:pt idx="1898">
                        <c:v>4.5747713431469617</c:v>
                      </c:pt>
                      <c:pt idx="1899">
                        <c:v>4.5747713431469617</c:v>
                      </c:pt>
                      <c:pt idx="1900">
                        <c:v>4.5747713431469617</c:v>
                      </c:pt>
                      <c:pt idx="1901">
                        <c:v>4.5747713431469617</c:v>
                      </c:pt>
                      <c:pt idx="1902">
                        <c:v>4.5747713431469617</c:v>
                      </c:pt>
                      <c:pt idx="1903">
                        <c:v>4.5747713431469617</c:v>
                      </c:pt>
                      <c:pt idx="1904">
                        <c:v>4.5747713431469617</c:v>
                      </c:pt>
                      <c:pt idx="1905">
                        <c:v>4.5747713431469617</c:v>
                      </c:pt>
                      <c:pt idx="1906">
                        <c:v>4.5747713431469617</c:v>
                      </c:pt>
                      <c:pt idx="1907">
                        <c:v>4.5747713431469617</c:v>
                      </c:pt>
                      <c:pt idx="1908">
                        <c:v>4.5747713431469617</c:v>
                      </c:pt>
                      <c:pt idx="1909">
                        <c:v>4.5747713431469617</c:v>
                      </c:pt>
                      <c:pt idx="1910">
                        <c:v>4.5747713431469617</c:v>
                      </c:pt>
                      <c:pt idx="1911">
                        <c:v>4.5747713431469617</c:v>
                      </c:pt>
                      <c:pt idx="1912">
                        <c:v>4.5747713431469617</c:v>
                      </c:pt>
                      <c:pt idx="1913">
                        <c:v>4.5747713431469617</c:v>
                      </c:pt>
                      <c:pt idx="1914">
                        <c:v>4.5747713431469617</c:v>
                      </c:pt>
                      <c:pt idx="1915">
                        <c:v>4.5747713431469617</c:v>
                      </c:pt>
                      <c:pt idx="1916">
                        <c:v>4.5747713431469617</c:v>
                      </c:pt>
                      <c:pt idx="1917">
                        <c:v>4.5747713431469617</c:v>
                      </c:pt>
                      <c:pt idx="1918">
                        <c:v>4.5747713431469617</c:v>
                      </c:pt>
                      <c:pt idx="1919">
                        <c:v>4.5747713431469617</c:v>
                      </c:pt>
                      <c:pt idx="1920">
                        <c:v>4.5747713431469617</c:v>
                      </c:pt>
                      <c:pt idx="1921">
                        <c:v>4.5747713431469617</c:v>
                      </c:pt>
                      <c:pt idx="1922">
                        <c:v>4.5747713431469617</c:v>
                      </c:pt>
                      <c:pt idx="1923">
                        <c:v>4.5747713431469617</c:v>
                      </c:pt>
                      <c:pt idx="1924">
                        <c:v>4.5747713431469617</c:v>
                      </c:pt>
                      <c:pt idx="1925">
                        <c:v>4.5747713431469617</c:v>
                      </c:pt>
                      <c:pt idx="1926">
                        <c:v>4.5747713431469617</c:v>
                      </c:pt>
                      <c:pt idx="1927">
                        <c:v>4.5747713431469617</c:v>
                      </c:pt>
                      <c:pt idx="1928">
                        <c:v>4.5747713431469617</c:v>
                      </c:pt>
                      <c:pt idx="1929">
                        <c:v>4.5747713431469617</c:v>
                      </c:pt>
                      <c:pt idx="1930">
                        <c:v>4.5747713431469617</c:v>
                      </c:pt>
                      <c:pt idx="1931">
                        <c:v>4.5747713431469617</c:v>
                      </c:pt>
                      <c:pt idx="1932">
                        <c:v>4.5747713431469617</c:v>
                      </c:pt>
                      <c:pt idx="1933">
                        <c:v>4.5747713431469617</c:v>
                      </c:pt>
                      <c:pt idx="1934">
                        <c:v>4.5747713431469617</c:v>
                      </c:pt>
                      <c:pt idx="1935">
                        <c:v>4.5747713431469617</c:v>
                      </c:pt>
                      <c:pt idx="1936">
                        <c:v>4.5747713431469617</c:v>
                      </c:pt>
                      <c:pt idx="1937">
                        <c:v>4.5747713431469617</c:v>
                      </c:pt>
                      <c:pt idx="1938">
                        <c:v>4.5747713431469617</c:v>
                      </c:pt>
                      <c:pt idx="1939">
                        <c:v>4.5747713431469617</c:v>
                      </c:pt>
                      <c:pt idx="1940">
                        <c:v>4.5747713431469617</c:v>
                      </c:pt>
                      <c:pt idx="1941">
                        <c:v>4.5747713431469617</c:v>
                      </c:pt>
                      <c:pt idx="1942">
                        <c:v>4.5747713431469617</c:v>
                      </c:pt>
                      <c:pt idx="1943">
                        <c:v>4.5747713431469617</c:v>
                      </c:pt>
                      <c:pt idx="1944">
                        <c:v>4.5747713431469617</c:v>
                      </c:pt>
                      <c:pt idx="1945">
                        <c:v>4.5747713431469617</c:v>
                      </c:pt>
                      <c:pt idx="1946">
                        <c:v>4.5747713431469617</c:v>
                      </c:pt>
                      <c:pt idx="1947">
                        <c:v>4.5747713431469617</c:v>
                      </c:pt>
                      <c:pt idx="1948">
                        <c:v>4.5747713431469617</c:v>
                      </c:pt>
                      <c:pt idx="1949">
                        <c:v>4.5747713431469617</c:v>
                      </c:pt>
                      <c:pt idx="1950">
                        <c:v>4.5747713431469617</c:v>
                      </c:pt>
                      <c:pt idx="1951">
                        <c:v>4.5747713431469617</c:v>
                      </c:pt>
                      <c:pt idx="1952">
                        <c:v>4.5747713431469617</c:v>
                      </c:pt>
                      <c:pt idx="1953">
                        <c:v>4.5747713431469617</c:v>
                      </c:pt>
                      <c:pt idx="1954">
                        <c:v>4.5747713431469617</c:v>
                      </c:pt>
                      <c:pt idx="1955">
                        <c:v>4.5747713431469617</c:v>
                      </c:pt>
                      <c:pt idx="1956">
                        <c:v>4.5747713431469617</c:v>
                      </c:pt>
                      <c:pt idx="1957">
                        <c:v>4.5747713431469617</c:v>
                      </c:pt>
                      <c:pt idx="1958">
                        <c:v>4.5747713431469617</c:v>
                      </c:pt>
                      <c:pt idx="1959">
                        <c:v>4.5747713431469617</c:v>
                      </c:pt>
                      <c:pt idx="1960">
                        <c:v>4.5747713431469617</c:v>
                      </c:pt>
                      <c:pt idx="1961">
                        <c:v>4.5747713431469617</c:v>
                      </c:pt>
                      <c:pt idx="1962">
                        <c:v>4.5747713431469617</c:v>
                      </c:pt>
                      <c:pt idx="1963">
                        <c:v>4.5747713431469617</c:v>
                      </c:pt>
                      <c:pt idx="1964">
                        <c:v>4.5747713431469617</c:v>
                      </c:pt>
                      <c:pt idx="1965">
                        <c:v>4.5747713431469617</c:v>
                      </c:pt>
                      <c:pt idx="1966">
                        <c:v>4.5747713431469617</c:v>
                      </c:pt>
                      <c:pt idx="1967">
                        <c:v>4.5747713431469617</c:v>
                      </c:pt>
                      <c:pt idx="1968">
                        <c:v>4.5747713431469617</c:v>
                      </c:pt>
                      <c:pt idx="1969">
                        <c:v>4.5747713431469617</c:v>
                      </c:pt>
                      <c:pt idx="1970">
                        <c:v>4.5747713431469617</c:v>
                      </c:pt>
                      <c:pt idx="1971">
                        <c:v>4.5747713431469617</c:v>
                      </c:pt>
                      <c:pt idx="1972">
                        <c:v>4.5747713431469617</c:v>
                      </c:pt>
                      <c:pt idx="1973">
                        <c:v>4.5747713431469617</c:v>
                      </c:pt>
                      <c:pt idx="1974">
                        <c:v>4.5747713431469617</c:v>
                      </c:pt>
                      <c:pt idx="1975">
                        <c:v>4.5747713431469617</c:v>
                      </c:pt>
                      <c:pt idx="1976">
                        <c:v>4.5747713431469617</c:v>
                      </c:pt>
                      <c:pt idx="1977">
                        <c:v>4.5747713431469617</c:v>
                      </c:pt>
                      <c:pt idx="1978">
                        <c:v>4.5747713431469617</c:v>
                      </c:pt>
                      <c:pt idx="1979">
                        <c:v>4.5747713431469617</c:v>
                      </c:pt>
                      <c:pt idx="1980">
                        <c:v>4.5747713431469617</c:v>
                      </c:pt>
                      <c:pt idx="1981">
                        <c:v>4.5747713431469617</c:v>
                      </c:pt>
                      <c:pt idx="1982">
                        <c:v>4.5747713431469617</c:v>
                      </c:pt>
                      <c:pt idx="1983">
                        <c:v>4.5747713431469617</c:v>
                      </c:pt>
                      <c:pt idx="1984">
                        <c:v>4.5747713431469617</c:v>
                      </c:pt>
                      <c:pt idx="1985">
                        <c:v>4.5747713431469617</c:v>
                      </c:pt>
                      <c:pt idx="1986">
                        <c:v>4.5747713431469617</c:v>
                      </c:pt>
                      <c:pt idx="1987">
                        <c:v>4.5747713431469617</c:v>
                      </c:pt>
                      <c:pt idx="1988">
                        <c:v>4.5747713431469617</c:v>
                      </c:pt>
                      <c:pt idx="1989">
                        <c:v>4.5747713431469617</c:v>
                      </c:pt>
                      <c:pt idx="1990">
                        <c:v>4.5747713431469617</c:v>
                      </c:pt>
                      <c:pt idx="1991">
                        <c:v>4.5747713431469617</c:v>
                      </c:pt>
                      <c:pt idx="1992">
                        <c:v>4.5747713431469617</c:v>
                      </c:pt>
                      <c:pt idx="1993">
                        <c:v>4.5747713431469617</c:v>
                      </c:pt>
                      <c:pt idx="1994">
                        <c:v>4.5747713431469617</c:v>
                      </c:pt>
                      <c:pt idx="1995">
                        <c:v>4.5747713431469617</c:v>
                      </c:pt>
                      <c:pt idx="1996">
                        <c:v>4.5747713431469617</c:v>
                      </c:pt>
                      <c:pt idx="1997">
                        <c:v>4.5747713431469617</c:v>
                      </c:pt>
                      <c:pt idx="1998">
                        <c:v>4.5747713431469617</c:v>
                      </c:pt>
                      <c:pt idx="1999">
                        <c:v>4.5747713431469617</c:v>
                      </c:pt>
                      <c:pt idx="2000">
                        <c:v>4.5747713431469617</c:v>
                      </c:pt>
                      <c:pt idx="2001">
                        <c:v>4.5747713431469617</c:v>
                      </c:pt>
                      <c:pt idx="2002">
                        <c:v>4.5747713431469617</c:v>
                      </c:pt>
                      <c:pt idx="2003">
                        <c:v>4.5747713431469617</c:v>
                      </c:pt>
                      <c:pt idx="2004">
                        <c:v>4.5747713431469617</c:v>
                      </c:pt>
                      <c:pt idx="2005">
                        <c:v>4.5747713431469617</c:v>
                      </c:pt>
                      <c:pt idx="2006">
                        <c:v>4.5747713431469617</c:v>
                      </c:pt>
                      <c:pt idx="2007">
                        <c:v>4.5747713431469617</c:v>
                      </c:pt>
                      <c:pt idx="2008">
                        <c:v>4.5747713431469617</c:v>
                      </c:pt>
                      <c:pt idx="2009">
                        <c:v>4.5747713431469617</c:v>
                      </c:pt>
                      <c:pt idx="2010">
                        <c:v>4.5747713431469617</c:v>
                      </c:pt>
                      <c:pt idx="2011">
                        <c:v>4.5747713431469617</c:v>
                      </c:pt>
                      <c:pt idx="2012">
                        <c:v>4.5747713431469617</c:v>
                      </c:pt>
                      <c:pt idx="2013">
                        <c:v>4.5747713431469617</c:v>
                      </c:pt>
                      <c:pt idx="2014">
                        <c:v>4.5747713431469617</c:v>
                      </c:pt>
                      <c:pt idx="2015">
                        <c:v>4.5747713431469617</c:v>
                      </c:pt>
                      <c:pt idx="2016">
                        <c:v>4.5747713431469617</c:v>
                      </c:pt>
                      <c:pt idx="2017">
                        <c:v>4.5747713431469617</c:v>
                      </c:pt>
                      <c:pt idx="2018">
                        <c:v>4.5747713431469617</c:v>
                      </c:pt>
                      <c:pt idx="2019">
                        <c:v>4.5747713431469617</c:v>
                      </c:pt>
                      <c:pt idx="2020">
                        <c:v>4.5747713431469617</c:v>
                      </c:pt>
                      <c:pt idx="2021">
                        <c:v>4.5747713431469617</c:v>
                      </c:pt>
                      <c:pt idx="2022">
                        <c:v>4.5747713431469617</c:v>
                      </c:pt>
                      <c:pt idx="2023">
                        <c:v>4.5747713431469617</c:v>
                      </c:pt>
                      <c:pt idx="2024">
                        <c:v>4.5747713431469617</c:v>
                      </c:pt>
                      <c:pt idx="2025">
                        <c:v>4.5747713431469617</c:v>
                      </c:pt>
                      <c:pt idx="2026">
                        <c:v>4.5747713431469617</c:v>
                      </c:pt>
                      <c:pt idx="2027">
                        <c:v>4.5747713431469617</c:v>
                      </c:pt>
                      <c:pt idx="2028">
                        <c:v>4.5747713431469617</c:v>
                      </c:pt>
                      <c:pt idx="2029">
                        <c:v>4.5747713431469617</c:v>
                      </c:pt>
                      <c:pt idx="2030">
                        <c:v>4.5747713431469617</c:v>
                      </c:pt>
                      <c:pt idx="2031">
                        <c:v>4.5747713431469617</c:v>
                      </c:pt>
                      <c:pt idx="2032">
                        <c:v>4.5747713431469617</c:v>
                      </c:pt>
                      <c:pt idx="2033">
                        <c:v>4.5747713431469617</c:v>
                      </c:pt>
                      <c:pt idx="2034">
                        <c:v>4.5747713431469617</c:v>
                      </c:pt>
                      <c:pt idx="2035">
                        <c:v>4.5747713431469617</c:v>
                      </c:pt>
                      <c:pt idx="2036">
                        <c:v>4.5747713431469617</c:v>
                      </c:pt>
                      <c:pt idx="2037">
                        <c:v>4.5747713431469617</c:v>
                      </c:pt>
                      <c:pt idx="2038">
                        <c:v>4.5747713431469617</c:v>
                      </c:pt>
                      <c:pt idx="2039">
                        <c:v>4.5747713431469617</c:v>
                      </c:pt>
                      <c:pt idx="2040">
                        <c:v>4.5747713431469617</c:v>
                      </c:pt>
                      <c:pt idx="2041">
                        <c:v>4.5747713431469617</c:v>
                      </c:pt>
                      <c:pt idx="2042">
                        <c:v>4.5747713431469617</c:v>
                      </c:pt>
                      <c:pt idx="2043">
                        <c:v>4.5747713431469617</c:v>
                      </c:pt>
                      <c:pt idx="2044">
                        <c:v>4.5747713431469617</c:v>
                      </c:pt>
                      <c:pt idx="2045">
                        <c:v>4.5747713431469617</c:v>
                      </c:pt>
                      <c:pt idx="2046">
                        <c:v>4.5747713431469617</c:v>
                      </c:pt>
                      <c:pt idx="2047">
                        <c:v>4.5747713431469617</c:v>
                      </c:pt>
                      <c:pt idx="2048">
                        <c:v>4.5747713431469617</c:v>
                      </c:pt>
                      <c:pt idx="2049">
                        <c:v>4.5747713431469617</c:v>
                      </c:pt>
                      <c:pt idx="2050">
                        <c:v>4.5747713431469617</c:v>
                      </c:pt>
                      <c:pt idx="2051">
                        <c:v>4.5747713431469617</c:v>
                      </c:pt>
                      <c:pt idx="2052">
                        <c:v>4.5747713431469617</c:v>
                      </c:pt>
                      <c:pt idx="2053">
                        <c:v>4.5747713431469617</c:v>
                      </c:pt>
                      <c:pt idx="2054">
                        <c:v>4.5747713431469617</c:v>
                      </c:pt>
                      <c:pt idx="2055">
                        <c:v>4.5747713431469617</c:v>
                      </c:pt>
                      <c:pt idx="2056">
                        <c:v>4.5747713431469617</c:v>
                      </c:pt>
                      <c:pt idx="2057">
                        <c:v>4.5747713431469617</c:v>
                      </c:pt>
                      <c:pt idx="2058">
                        <c:v>4.5747713431469617</c:v>
                      </c:pt>
                      <c:pt idx="2059">
                        <c:v>4.5747713431469617</c:v>
                      </c:pt>
                      <c:pt idx="2060">
                        <c:v>4.5747713431469617</c:v>
                      </c:pt>
                      <c:pt idx="2061">
                        <c:v>4.5747713431469617</c:v>
                      </c:pt>
                      <c:pt idx="2062">
                        <c:v>4.5747713431469617</c:v>
                      </c:pt>
                      <c:pt idx="2063">
                        <c:v>4.5747713431469617</c:v>
                      </c:pt>
                      <c:pt idx="2064">
                        <c:v>4.5747713431469617</c:v>
                      </c:pt>
                      <c:pt idx="2065">
                        <c:v>4.5747713431469617</c:v>
                      </c:pt>
                      <c:pt idx="2066">
                        <c:v>4.5747713431469617</c:v>
                      </c:pt>
                      <c:pt idx="2067">
                        <c:v>4.5747713431469617</c:v>
                      </c:pt>
                      <c:pt idx="2068">
                        <c:v>4.5747713431469617</c:v>
                      </c:pt>
                      <c:pt idx="2069">
                        <c:v>4.5747713431469617</c:v>
                      </c:pt>
                      <c:pt idx="2070">
                        <c:v>4.5747713431469617</c:v>
                      </c:pt>
                      <c:pt idx="2071">
                        <c:v>4.5747713431469617</c:v>
                      </c:pt>
                      <c:pt idx="2072">
                        <c:v>4.5747713431469617</c:v>
                      </c:pt>
                      <c:pt idx="2073">
                        <c:v>4.5747713431469617</c:v>
                      </c:pt>
                      <c:pt idx="2074">
                        <c:v>4.5747713431469617</c:v>
                      </c:pt>
                      <c:pt idx="2075">
                        <c:v>4.5747713431469617</c:v>
                      </c:pt>
                      <c:pt idx="2076">
                        <c:v>4.5747713431469617</c:v>
                      </c:pt>
                      <c:pt idx="2077">
                        <c:v>4.5747713431469617</c:v>
                      </c:pt>
                      <c:pt idx="2078">
                        <c:v>4.5747713431469617</c:v>
                      </c:pt>
                      <c:pt idx="2079">
                        <c:v>4.5747713431469617</c:v>
                      </c:pt>
                      <c:pt idx="2080">
                        <c:v>4.5747713431469617</c:v>
                      </c:pt>
                      <c:pt idx="2081">
                        <c:v>4.5747713431469617</c:v>
                      </c:pt>
                      <c:pt idx="2082">
                        <c:v>4.5747713431469617</c:v>
                      </c:pt>
                      <c:pt idx="2083">
                        <c:v>4.5747713431469617</c:v>
                      </c:pt>
                      <c:pt idx="2084">
                        <c:v>4.5747713431469617</c:v>
                      </c:pt>
                      <c:pt idx="2085">
                        <c:v>4.5747713431469617</c:v>
                      </c:pt>
                      <c:pt idx="2086">
                        <c:v>4.5747713431469617</c:v>
                      </c:pt>
                      <c:pt idx="2087">
                        <c:v>4.5747713431469617</c:v>
                      </c:pt>
                      <c:pt idx="2088">
                        <c:v>4.5747713431469617</c:v>
                      </c:pt>
                      <c:pt idx="2089">
                        <c:v>4.5747713431469617</c:v>
                      </c:pt>
                      <c:pt idx="2090">
                        <c:v>4.5747713431469617</c:v>
                      </c:pt>
                      <c:pt idx="2091">
                        <c:v>4.5747713431469617</c:v>
                      </c:pt>
                      <c:pt idx="2092">
                        <c:v>4.5747713431469617</c:v>
                      </c:pt>
                      <c:pt idx="2093">
                        <c:v>4.5747713431469617</c:v>
                      </c:pt>
                      <c:pt idx="2094">
                        <c:v>4.5747713431469617</c:v>
                      </c:pt>
                      <c:pt idx="2095">
                        <c:v>4.5747713431469617</c:v>
                      </c:pt>
                      <c:pt idx="2096">
                        <c:v>4.5747713431469617</c:v>
                      </c:pt>
                      <c:pt idx="2097">
                        <c:v>4.5747713431469617</c:v>
                      </c:pt>
                      <c:pt idx="2098">
                        <c:v>4.5747713431469617</c:v>
                      </c:pt>
                      <c:pt idx="2099">
                        <c:v>4.5747713431469617</c:v>
                      </c:pt>
                      <c:pt idx="2100">
                        <c:v>4.5747713431469617</c:v>
                      </c:pt>
                      <c:pt idx="2101">
                        <c:v>4.5747713431469617</c:v>
                      </c:pt>
                      <c:pt idx="2102">
                        <c:v>4.5747713431469617</c:v>
                      </c:pt>
                      <c:pt idx="2103">
                        <c:v>4.5747713431469617</c:v>
                      </c:pt>
                      <c:pt idx="2104">
                        <c:v>4.5747713431469617</c:v>
                      </c:pt>
                      <c:pt idx="2105">
                        <c:v>4.5747713431469617</c:v>
                      </c:pt>
                      <c:pt idx="2106">
                        <c:v>4.5747713431469617</c:v>
                      </c:pt>
                      <c:pt idx="2107">
                        <c:v>4.5747713431469617</c:v>
                      </c:pt>
                      <c:pt idx="2108">
                        <c:v>4.5747713431469617</c:v>
                      </c:pt>
                      <c:pt idx="2109">
                        <c:v>4.5747713431469617</c:v>
                      </c:pt>
                      <c:pt idx="2110">
                        <c:v>4.5747713431469617</c:v>
                      </c:pt>
                      <c:pt idx="2111">
                        <c:v>4.5747713431469617</c:v>
                      </c:pt>
                      <c:pt idx="2112">
                        <c:v>4.5747713431469617</c:v>
                      </c:pt>
                      <c:pt idx="2113">
                        <c:v>4.5747713431469617</c:v>
                      </c:pt>
                      <c:pt idx="2114">
                        <c:v>4.5747713431469617</c:v>
                      </c:pt>
                      <c:pt idx="2115">
                        <c:v>4.5747713431469617</c:v>
                      </c:pt>
                      <c:pt idx="2116">
                        <c:v>4.5747713431469617</c:v>
                      </c:pt>
                      <c:pt idx="2117">
                        <c:v>4.5747713431469617</c:v>
                      </c:pt>
                      <c:pt idx="2118">
                        <c:v>4.5747713431469617</c:v>
                      </c:pt>
                      <c:pt idx="2119">
                        <c:v>4.5747713431469617</c:v>
                      </c:pt>
                      <c:pt idx="2120">
                        <c:v>4.5747713431469617</c:v>
                      </c:pt>
                      <c:pt idx="2121">
                        <c:v>4.5747713431469617</c:v>
                      </c:pt>
                      <c:pt idx="2122">
                        <c:v>4.5747713431469617</c:v>
                      </c:pt>
                      <c:pt idx="2123">
                        <c:v>4.5747713431469617</c:v>
                      </c:pt>
                      <c:pt idx="2124">
                        <c:v>4.5747713431469617</c:v>
                      </c:pt>
                      <c:pt idx="2125">
                        <c:v>4.5747713431469617</c:v>
                      </c:pt>
                      <c:pt idx="2126">
                        <c:v>4.5747713431469617</c:v>
                      </c:pt>
                      <c:pt idx="2127">
                        <c:v>4.5747713431469617</c:v>
                      </c:pt>
                      <c:pt idx="2128">
                        <c:v>4.5747713431469617</c:v>
                      </c:pt>
                      <c:pt idx="2129">
                        <c:v>4.5747713431469617</c:v>
                      </c:pt>
                      <c:pt idx="2130">
                        <c:v>4.5747713431469617</c:v>
                      </c:pt>
                      <c:pt idx="2131">
                        <c:v>4.5747713431469617</c:v>
                      </c:pt>
                      <c:pt idx="2132">
                        <c:v>4.5747713431469617</c:v>
                      </c:pt>
                      <c:pt idx="2133">
                        <c:v>4.5747713431469617</c:v>
                      </c:pt>
                      <c:pt idx="2134">
                        <c:v>4.5747713431469617</c:v>
                      </c:pt>
                      <c:pt idx="2135">
                        <c:v>4.5747713431469617</c:v>
                      </c:pt>
                      <c:pt idx="2136">
                        <c:v>4.5747713431469617</c:v>
                      </c:pt>
                      <c:pt idx="2137">
                        <c:v>4.5747713431469617</c:v>
                      </c:pt>
                      <c:pt idx="2138">
                        <c:v>4.5747713431469617</c:v>
                      </c:pt>
                      <c:pt idx="2139">
                        <c:v>4.5747713431469617</c:v>
                      </c:pt>
                      <c:pt idx="2140">
                        <c:v>4.5747713431469617</c:v>
                      </c:pt>
                      <c:pt idx="2141">
                        <c:v>4.5747713431469617</c:v>
                      </c:pt>
                      <c:pt idx="2142">
                        <c:v>4.5747713431469617</c:v>
                      </c:pt>
                      <c:pt idx="2143">
                        <c:v>4.5747713431469617</c:v>
                      </c:pt>
                      <c:pt idx="2144">
                        <c:v>4.5747713431469617</c:v>
                      </c:pt>
                      <c:pt idx="2145">
                        <c:v>4.5747713431469617</c:v>
                      </c:pt>
                      <c:pt idx="2146">
                        <c:v>4.5747713431469617</c:v>
                      </c:pt>
                      <c:pt idx="2147">
                        <c:v>4.5747713431469617</c:v>
                      </c:pt>
                      <c:pt idx="2148">
                        <c:v>4.5747713431469617</c:v>
                      </c:pt>
                      <c:pt idx="2149">
                        <c:v>4.5747713431469617</c:v>
                      </c:pt>
                      <c:pt idx="2150">
                        <c:v>4.5747713431469617</c:v>
                      </c:pt>
                      <c:pt idx="2151">
                        <c:v>4.5747713431469617</c:v>
                      </c:pt>
                      <c:pt idx="2152">
                        <c:v>4.5747713431469617</c:v>
                      </c:pt>
                      <c:pt idx="2153">
                        <c:v>4.5747713431469617</c:v>
                      </c:pt>
                      <c:pt idx="2154">
                        <c:v>4.5747713431469617</c:v>
                      </c:pt>
                      <c:pt idx="2155">
                        <c:v>4.5747713431469617</c:v>
                      </c:pt>
                      <c:pt idx="2156">
                        <c:v>4.5747713431469617</c:v>
                      </c:pt>
                      <c:pt idx="2157">
                        <c:v>4.5747713431469617</c:v>
                      </c:pt>
                      <c:pt idx="2158">
                        <c:v>4.5747713431469617</c:v>
                      </c:pt>
                      <c:pt idx="2159">
                        <c:v>4.5747713431469617</c:v>
                      </c:pt>
                      <c:pt idx="2160">
                        <c:v>4.5747713431469617</c:v>
                      </c:pt>
                      <c:pt idx="2161">
                        <c:v>4.5747713431469617</c:v>
                      </c:pt>
                      <c:pt idx="2162">
                        <c:v>4.5747713431469617</c:v>
                      </c:pt>
                      <c:pt idx="2163">
                        <c:v>4.5747713431469617</c:v>
                      </c:pt>
                      <c:pt idx="2164">
                        <c:v>4.5747713431469617</c:v>
                      </c:pt>
                      <c:pt idx="2165">
                        <c:v>4.5747713431469617</c:v>
                      </c:pt>
                      <c:pt idx="2166">
                        <c:v>4.5747713431469617</c:v>
                      </c:pt>
                      <c:pt idx="2167">
                        <c:v>4.5747713431469617</c:v>
                      </c:pt>
                      <c:pt idx="2168">
                        <c:v>4.5747713431469617</c:v>
                      </c:pt>
                      <c:pt idx="2169">
                        <c:v>4.5747713431469617</c:v>
                      </c:pt>
                      <c:pt idx="2170">
                        <c:v>4.5747713431469617</c:v>
                      </c:pt>
                      <c:pt idx="2171">
                        <c:v>4.5747713431469617</c:v>
                      </c:pt>
                      <c:pt idx="2172">
                        <c:v>4.5747713431469617</c:v>
                      </c:pt>
                      <c:pt idx="2173">
                        <c:v>4.5747713431469617</c:v>
                      </c:pt>
                      <c:pt idx="2174">
                        <c:v>4.5747713431469617</c:v>
                      </c:pt>
                      <c:pt idx="2175">
                        <c:v>4.5747713431469617</c:v>
                      </c:pt>
                      <c:pt idx="2176">
                        <c:v>4.5747713431469617</c:v>
                      </c:pt>
                      <c:pt idx="2177">
                        <c:v>4.5747713431469617</c:v>
                      </c:pt>
                      <c:pt idx="2178">
                        <c:v>4.5747713431469617</c:v>
                      </c:pt>
                      <c:pt idx="2179">
                        <c:v>4.5747713431469617</c:v>
                      </c:pt>
                      <c:pt idx="2180">
                        <c:v>4.5747713431469617</c:v>
                      </c:pt>
                      <c:pt idx="2181">
                        <c:v>4.5747713431469617</c:v>
                      </c:pt>
                      <c:pt idx="2182">
                        <c:v>4.5747713431469617</c:v>
                      </c:pt>
                      <c:pt idx="2183">
                        <c:v>4.5747713431469617</c:v>
                      </c:pt>
                      <c:pt idx="2184">
                        <c:v>4.5747713431469617</c:v>
                      </c:pt>
                      <c:pt idx="2185">
                        <c:v>4.5747713431469617</c:v>
                      </c:pt>
                      <c:pt idx="2186">
                        <c:v>4.5747713431469617</c:v>
                      </c:pt>
                      <c:pt idx="2187">
                        <c:v>4.5747713431469617</c:v>
                      </c:pt>
                      <c:pt idx="2188">
                        <c:v>4.5747713431469617</c:v>
                      </c:pt>
                      <c:pt idx="2189">
                        <c:v>4.5747713431469617</c:v>
                      </c:pt>
                      <c:pt idx="2190">
                        <c:v>4.5747713431469617</c:v>
                      </c:pt>
                      <c:pt idx="2191">
                        <c:v>4.5747713431469617</c:v>
                      </c:pt>
                      <c:pt idx="2192">
                        <c:v>4.5747713431469617</c:v>
                      </c:pt>
                      <c:pt idx="2193">
                        <c:v>4.5747713431469617</c:v>
                      </c:pt>
                      <c:pt idx="2194">
                        <c:v>4.5747713431469617</c:v>
                      </c:pt>
                      <c:pt idx="2195">
                        <c:v>4.5747713431469617</c:v>
                      </c:pt>
                      <c:pt idx="2196">
                        <c:v>4.5747713431469617</c:v>
                      </c:pt>
                      <c:pt idx="2197">
                        <c:v>4.5747713431469617</c:v>
                      </c:pt>
                      <c:pt idx="2198">
                        <c:v>4.5747713431469617</c:v>
                      </c:pt>
                      <c:pt idx="2199">
                        <c:v>4.5747713431469617</c:v>
                      </c:pt>
                      <c:pt idx="2200">
                        <c:v>4.5747713431469617</c:v>
                      </c:pt>
                      <c:pt idx="2201">
                        <c:v>4.5747713431469617</c:v>
                      </c:pt>
                      <c:pt idx="2202">
                        <c:v>4.5747713431469617</c:v>
                      </c:pt>
                      <c:pt idx="2203">
                        <c:v>4.5747713431469617</c:v>
                      </c:pt>
                      <c:pt idx="2204">
                        <c:v>4.5747713431469617</c:v>
                      </c:pt>
                      <c:pt idx="2205">
                        <c:v>4.5747713431469617</c:v>
                      </c:pt>
                      <c:pt idx="2206">
                        <c:v>4.5747713431469617</c:v>
                      </c:pt>
                      <c:pt idx="2207">
                        <c:v>4.5747713431469617</c:v>
                      </c:pt>
                      <c:pt idx="2208">
                        <c:v>4.5747713431469617</c:v>
                      </c:pt>
                      <c:pt idx="2209">
                        <c:v>4.5747713431469617</c:v>
                      </c:pt>
                      <c:pt idx="2210">
                        <c:v>4.5747713431469617</c:v>
                      </c:pt>
                      <c:pt idx="2211">
                        <c:v>4.5747713431469617</c:v>
                      </c:pt>
                      <c:pt idx="2212">
                        <c:v>4.5747713431469617</c:v>
                      </c:pt>
                      <c:pt idx="2213">
                        <c:v>4.5747713431469617</c:v>
                      </c:pt>
                      <c:pt idx="2214">
                        <c:v>4.5747713431469617</c:v>
                      </c:pt>
                      <c:pt idx="2215">
                        <c:v>4.5747713431469617</c:v>
                      </c:pt>
                      <c:pt idx="2216">
                        <c:v>4.5747713431469617</c:v>
                      </c:pt>
                      <c:pt idx="2217">
                        <c:v>4.5747713431469617</c:v>
                      </c:pt>
                      <c:pt idx="2218">
                        <c:v>4.5747713431469617</c:v>
                      </c:pt>
                      <c:pt idx="2219">
                        <c:v>4.5747713431469617</c:v>
                      </c:pt>
                      <c:pt idx="2220">
                        <c:v>4.5747713431469617</c:v>
                      </c:pt>
                      <c:pt idx="2221">
                        <c:v>4.5747713431469617</c:v>
                      </c:pt>
                      <c:pt idx="2222">
                        <c:v>4.5747713431469617</c:v>
                      </c:pt>
                      <c:pt idx="2223">
                        <c:v>4.5747713431469617</c:v>
                      </c:pt>
                      <c:pt idx="2224">
                        <c:v>4.5747713431469617</c:v>
                      </c:pt>
                      <c:pt idx="2225">
                        <c:v>4.5747713431469617</c:v>
                      </c:pt>
                      <c:pt idx="2226">
                        <c:v>4.5747713431469617</c:v>
                      </c:pt>
                      <c:pt idx="2227">
                        <c:v>4.5747713431469617</c:v>
                      </c:pt>
                      <c:pt idx="2228">
                        <c:v>4.5747713431469617</c:v>
                      </c:pt>
                      <c:pt idx="2229">
                        <c:v>4.5747713431469617</c:v>
                      </c:pt>
                      <c:pt idx="2230">
                        <c:v>4.5747713431469617</c:v>
                      </c:pt>
                      <c:pt idx="2231">
                        <c:v>4.5747713431469617</c:v>
                      </c:pt>
                      <c:pt idx="2232">
                        <c:v>4.5747713431469617</c:v>
                      </c:pt>
                      <c:pt idx="2233">
                        <c:v>4.5747713431469617</c:v>
                      </c:pt>
                      <c:pt idx="2234">
                        <c:v>4.5747713431469617</c:v>
                      </c:pt>
                      <c:pt idx="2235">
                        <c:v>4.5747713431469617</c:v>
                      </c:pt>
                      <c:pt idx="2236">
                        <c:v>4.5747713431469617</c:v>
                      </c:pt>
                      <c:pt idx="2237">
                        <c:v>4.5747713431469617</c:v>
                      </c:pt>
                      <c:pt idx="2238">
                        <c:v>4.5747713431469617</c:v>
                      </c:pt>
                      <c:pt idx="2239">
                        <c:v>4.5747713431469617</c:v>
                      </c:pt>
                      <c:pt idx="2240">
                        <c:v>4.5747713431469617</c:v>
                      </c:pt>
                      <c:pt idx="2241">
                        <c:v>4.5747713431469617</c:v>
                      </c:pt>
                      <c:pt idx="2242">
                        <c:v>4.5747713431469617</c:v>
                      </c:pt>
                      <c:pt idx="2243">
                        <c:v>4.5747713431469617</c:v>
                      </c:pt>
                      <c:pt idx="2244">
                        <c:v>4.5747713431469617</c:v>
                      </c:pt>
                      <c:pt idx="2245">
                        <c:v>4.5747713431469617</c:v>
                      </c:pt>
                      <c:pt idx="2246">
                        <c:v>4.5747713431469617</c:v>
                      </c:pt>
                      <c:pt idx="2247">
                        <c:v>4.5747713431469617</c:v>
                      </c:pt>
                      <c:pt idx="2248">
                        <c:v>4.5747713431469617</c:v>
                      </c:pt>
                      <c:pt idx="2249">
                        <c:v>4.5747713431469617</c:v>
                      </c:pt>
                      <c:pt idx="2250">
                        <c:v>4.5747713431469617</c:v>
                      </c:pt>
                      <c:pt idx="2251">
                        <c:v>4.5747713431469617</c:v>
                      </c:pt>
                      <c:pt idx="2252">
                        <c:v>4.5747713431469617</c:v>
                      </c:pt>
                      <c:pt idx="2253">
                        <c:v>4.5747713431469617</c:v>
                      </c:pt>
                      <c:pt idx="2254">
                        <c:v>4.5747713431469617</c:v>
                      </c:pt>
                      <c:pt idx="2255">
                        <c:v>4.5747713431469617</c:v>
                      </c:pt>
                      <c:pt idx="2256">
                        <c:v>4.5747713431469617</c:v>
                      </c:pt>
                      <c:pt idx="2257">
                        <c:v>4.5747713431469617</c:v>
                      </c:pt>
                      <c:pt idx="2258">
                        <c:v>4.5747713431469617</c:v>
                      </c:pt>
                      <c:pt idx="2259">
                        <c:v>4.5747713431469617</c:v>
                      </c:pt>
                      <c:pt idx="2260">
                        <c:v>4.5747713431469617</c:v>
                      </c:pt>
                      <c:pt idx="2261">
                        <c:v>4.5747713431469617</c:v>
                      </c:pt>
                      <c:pt idx="2262">
                        <c:v>4.5747713431469617</c:v>
                      </c:pt>
                      <c:pt idx="2263">
                        <c:v>4.5747713431469617</c:v>
                      </c:pt>
                      <c:pt idx="2264">
                        <c:v>4.5747713431469617</c:v>
                      </c:pt>
                      <c:pt idx="2265">
                        <c:v>4.5747713431469617</c:v>
                      </c:pt>
                      <c:pt idx="2266">
                        <c:v>4.5747713431469617</c:v>
                      </c:pt>
                      <c:pt idx="2267">
                        <c:v>4.5747713431469617</c:v>
                      </c:pt>
                      <c:pt idx="2268">
                        <c:v>4.5747713431469617</c:v>
                      </c:pt>
                      <c:pt idx="2269">
                        <c:v>4.5747713431469617</c:v>
                      </c:pt>
                      <c:pt idx="2270">
                        <c:v>4.5747713431469617</c:v>
                      </c:pt>
                      <c:pt idx="2271">
                        <c:v>4.5747713431469617</c:v>
                      </c:pt>
                      <c:pt idx="2272">
                        <c:v>4.5747713431469617</c:v>
                      </c:pt>
                      <c:pt idx="2273">
                        <c:v>4.5747713431469617</c:v>
                      </c:pt>
                      <c:pt idx="2274">
                        <c:v>4.5747713431469617</c:v>
                      </c:pt>
                      <c:pt idx="2275">
                        <c:v>4.5747713431469617</c:v>
                      </c:pt>
                      <c:pt idx="2276">
                        <c:v>4.5747713431469617</c:v>
                      </c:pt>
                      <c:pt idx="2277">
                        <c:v>4.5747713431469617</c:v>
                      </c:pt>
                      <c:pt idx="2278">
                        <c:v>4.5747713431469617</c:v>
                      </c:pt>
                      <c:pt idx="2279">
                        <c:v>4.5747713431469617</c:v>
                      </c:pt>
                      <c:pt idx="2280">
                        <c:v>4.5747713431469617</c:v>
                      </c:pt>
                      <c:pt idx="2281">
                        <c:v>4.5747713431469617</c:v>
                      </c:pt>
                      <c:pt idx="2282">
                        <c:v>4.5747713431469617</c:v>
                      </c:pt>
                      <c:pt idx="2283">
                        <c:v>4.5747713431469617</c:v>
                      </c:pt>
                      <c:pt idx="2284">
                        <c:v>4.5747713431469617</c:v>
                      </c:pt>
                      <c:pt idx="2285">
                        <c:v>4.5747713431469617</c:v>
                      </c:pt>
                      <c:pt idx="2286">
                        <c:v>4.5747713431469617</c:v>
                      </c:pt>
                      <c:pt idx="2287">
                        <c:v>4.5747713431469617</c:v>
                      </c:pt>
                      <c:pt idx="2288">
                        <c:v>4.5747713431469617</c:v>
                      </c:pt>
                      <c:pt idx="2289">
                        <c:v>4.5747713431469617</c:v>
                      </c:pt>
                      <c:pt idx="2290">
                        <c:v>4.5747713431469617</c:v>
                      </c:pt>
                      <c:pt idx="2291">
                        <c:v>4.5747713431469617</c:v>
                      </c:pt>
                      <c:pt idx="2292">
                        <c:v>4.5747713431469617</c:v>
                      </c:pt>
                      <c:pt idx="2293">
                        <c:v>4.5747713431469617</c:v>
                      </c:pt>
                      <c:pt idx="2294">
                        <c:v>4.5747713431469617</c:v>
                      </c:pt>
                      <c:pt idx="2295">
                        <c:v>4.5747713431469617</c:v>
                      </c:pt>
                      <c:pt idx="2296">
                        <c:v>4.5747713431469617</c:v>
                      </c:pt>
                      <c:pt idx="2297">
                        <c:v>4.5747713431469617</c:v>
                      </c:pt>
                      <c:pt idx="2298">
                        <c:v>4.5747713431469617</c:v>
                      </c:pt>
                      <c:pt idx="2299">
                        <c:v>4.5747713431469617</c:v>
                      </c:pt>
                      <c:pt idx="2300">
                        <c:v>4.5747713431469617</c:v>
                      </c:pt>
                      <c:pt idx="2301">
                        <c:v>4.5747713431469617</c:v>
                      </c:pt>
                      <c:pt idx="2302">
                        <c:v>4.5747713431469617</c:v>
                      </c:pt>
                      <c:pt idx="2303">
                        <c:v>4.5747713431469617</c:v>
                      </c:pt>
                      <c:pt idx="2304">
                        <c:v>4.5747713431469617</c:v>
                      </c:pt>
                      <c:pt idx="2305">
                        <c:v>4.5747713431469617</c:v>
                      </c:pt>
                      <c:pt idx="2306">
                        <c:v>4.5747713431469617</c:v>
                      </c:pt>
                      <c:pt idx="2307">
                        <c:v>4.5747713431469617</c:v>
                      </c:pt>
                      <c:pt idx="2308">
                        <c:v>4.5747713431469617</c:v>
                      </c:pt>
                      <c:pt idx="2309">
                        <c:v>4.5747713431469617</c:v>
                      </c:pt>
                      <c:pt idx="2310">
                        <c:v>4.5747713431469617</c:v>
                      </c:pt>
                      <c:pt idx="2311">
                        <c:v>4.5747713431469617</c:v>
                      </c:pt>
                      <c:pt idx="2312">
                        <c:v>4.5747713431469617</c:v>
                      </c:pt>
                      <c:pt idx="2313">
                        <c:v>4.5747713431469617</c:v>
                      </c:pt>
                      <c:pt idx="2314">
                        <c:v>4.5747713431469617</c:v>
                      </c:pt>
                      <c:pt idx="2315">
                        <c:v>4.5747713431469617</c:v>
                      </c:pt>
                      <c:pt idx="2316">
                        <c:v>4.5747713431469617</c:v>
                      </c:pt>
                      <c:pt idx="2317">
                        <c:v>4.5747713431469617</c:v>
                      </c:pt>
                      <c:pt idx="2318">
                        <c:v>4.5747713431469617</c:v>
                      </c:pt>
                      <c:pt idx="2319">
                        <c:v>4.5747713431469617</c:v>
                      </c:pt>
                      <c:pt idx="2320">
                        <c:v>4.5747713431469617</c:v>
                      </c:pt>
                      <c:pt idx="2321">
                        <c:v>4.5747713431469617</c:v>
                      </c:pt>
                      <c:pt idx="2322">
                        <c:v>4.5747713431469617</c:v>
                      </c:pt>
                      <c:pt idx="2323">
                        <c:v>4.5747713431469617</c:v>
                      </c:pt>
                      <c:pt idx="2324">
                        <c:v>4.5747713431469617</c:v>
                      </c:pt>
                      <c:pt idx="2325">
                        <c:v>4.5747713431469617</c:v>
                      </c:pt>
                      <c:pt idx="2326">
                        <c:v>4.5747713431469617</c:v>
                      </c:pt>
                      <c:pt idx="2327">
                        <c:v>4.5747713431469617</c:v>
                      </c:pt>
                      <c:pt idx="2328">
                        <c:v>4.5747713431469617</c:v>
                      </c:pt>
                      <c:pt idx="2329">
                        <c:v>4.5747713431469617</c:v>
                      </c:pt>
                      <c:pt idx="2330">
                        <c:v>4.5747713431469617</c:v>
                      </c:pt>
                      <c:pt idx="2331">
                        <c:v>4.5747713431469617</c:v>
                      </c:pt>
                      <c:pt idx="2332">
                        <c:v>4.5747713431469617</c:v>
                      </c:pt>
                      <c:pt idx="2333">
                        <c:v>4.5747713431469617</c:v>
                      </c:pt>
                      <c:pt idx="2334">
                        <c:v>4.5747713431469617</c:v>
                      </c:pt>
                      <c:pt idx="2335">
                        <c:v>4.5747713431469617</c:v>
                      </c:pt>
                      <c:pt idx="2336">
                        <c:v>4.5747713431469617</c:v>
                      </c:pt>
                      <c:pt idx="2337">
                        <c:v>4.5747713431469617</c:v>
                      </c:pt>
                      <c:pt idx="2338">
                        <c:v>4.5747713431469617</c:v>
                      </c:pt>
                      <c:pt idx="2339">
                        <c:v>4.5747713431469617</c:v>
                      </c:pt>
                      <c:pt idx="2340">
                        <c:v>4.5747713431469617</c:v>
                      </c:pt>
                      <c:pt idx="2341">
                        <c:v>4.5747713431469617</c:v>
                      </c:pt>
                      <c:pt idx="2342">
                        <c:v>4.5747713431469617</c:v>
                      </c:pt>
                      <c:pt idx="2343">
                        <c:v>4.5747713431469617</c:v>
                      </c:pt>
                      <c:pt idx="2344">
                        <c:v>4.5747713431469617</c:v>
                      </c:pt>
                      <c:pt idx="2345">
                        <c:v>4.5747713431469617</c:v>
                      </c:pt>
                      <c:pt idx="2346">
                        <c:v>4.5747713431469617</c:v>
                      </c:pt>
                      <c:pt idx="2347">
                        <c:v>4.5747713431469617</c:v>
                      </c:pt>
                      <c:pt idx="2348">
                        <c:v>4.5747713431469617</c:v>
                      </c:pt>
                      <c:pt idx="2349">
                        <c:v>4.5747713431469617</c:v>
                      </c:pt>
                      <c:pt idx="2350">
                        <c:v>4.5747713431469617</c:v>
                      </c:pt>
                      <c:pt idx="2351">
                        <c:v>4.5747713431469617</c:v>
                      </c:pt>
                      <c:pt idx="2352">
                        <c:v>4.5747713431469617</c:v>
                      </c:pt>
                      <c:pt idx="2353">
                        <c:v>4.5747713431469617</c:v>
                      </c:pt>
                      <c:pt idx="2354">
                        <c:v>4.5747713431469617</c:v>
                      </c:pt>
                      <c:pt idx="2355">
                        <c:v>4.5747713431469617</c:v>
                      </c:pt>
                      <c:pt idx="2356">
                        <c:v>4.5747713431469617</c:v>
                      </c:pt>
                      <c:pt idx="2357">
                        <c:v>4.5747713431469617</c:v>
                      </c:pt>
                      <c:pt idx="2358">
                        <c:v>4.5747713431469617</c:v>
                      </c:pt>
                      <c:pt idx="2359">
                        <c:v>4.5747713431469617</c:v>
                      </c:pt>
                      <c:pt idx="2360">
                        <c:v>4.5747713431469617</c:v>
                      </c:pt>
                      <c:pt idx="2361">
                        <c:v>4.5747713431469617</c:v>
                      </c:pt>
                      <c:pt idx="2362">
                        <c:v>4.5747713431469617</c:v>
                      </c:pt>
                      <c:pt idx="2363">
                        <c:v>4.5747713431469617</c:v>
                      </c:pt>
                      <c:pt idx="2364">
                        <c:v>4.5747713431469617</c:v>
                      </c:pt>
                      <c:pt idx="2365">
                        <c:v>4.5747713431469617</c:v>
                      </c:pt>
                      <c:pt idx="2366">
                        <c:v>4.5747713431469617</c:v>
                      </c:pt>
                      <c:pt idx="2367">
                        <c:v>4.5747713431469617</c:v>
                      </c:pt>
                      <c:pt idx="2368">
                        <c:v>4.5747713431469617</c:v>
                      </c:pt>
                      <c:pt idx="2369">
                        <c:v>4.5747713431469617</c:v>
                      </c:pt>
                      <c:pt idx="2370">
                        <c:v>4.5747713431469617</c:v>
                      </c:pt>
                      <c:pt idx="2371">
                        <c:v>4.5747713431469617</c:v>
                      </c:pt>
                      <c:pt idx="2372">
                        <c:v>4.5747713431469617</c:v>
                      </c:pt>
                      <c:pt idx="2373">
                        <c:v>4.5747713431469617</c:v>
                      </c:pt>
                      <c:pt idx="2374">
                        <c:v>4.5747713431469617</c:v>
                      </c:pt>
                      <c:pt idx="2375">
                        <c:v>4.5747713431469617</c:v>
                      </c:pt>
                      <c:pt idx="2376">
                        <c:v>4.5747713431469617</c:v>
                      </c:pt>
                      <c:pt idx="2377">
                        <c:v>4.5747713431469617</c:v>
                      </c:pt>
                      <c:pt idx="2378">
                        <c:v>4.5747713431469617</c:v>
                      </c:pt>
                      <c:pt idx="2379">
                        <c:v>4.5747713431469617</c:v>
                      </c:pt>
                      <c:pt idx="2380">
                        <c:v>4.5747713431469617</c:v>
                      </c:pt>
                      <c:pt idx="2381">
                        <c:v>4.5747713431469617</c:v>
                      </c:pt>
                      <c:pt idx="2382">
                        <c:v>4.5747713431469617</c:v>
                      </c:pt>
                      <c:pt idx="2383">
                        <c:v>4.5747713431469617</c:v>
                      </c:pt>
                      <c:pt idx="2384">
                        <c:v>4.5747713431469617</c:v>
                      </c:pt>
                      <c:pt idx="2385">
                        <c:v>4.5747713431469617</c:v>
                      </c:pt>
                      <c:pt idx="2386">
                        <c:v>4.5747713431469617</c:v>
                      </c:pt>
                      <c:pt idx="2387">
                        <c:v>4.5747713431469617</c:v>
                      </c:pt>
                      <c:pt idx="2388">
                        <c:v>4.5747713431469617</c:v>
                      </c:pt>
                      <c:pt idx="2389">
                        <c:v>4.5747713431469617</c:v>
                      </c:pt>
                      <c:pt idx="2390">
                        <c:v>4.5747713431469617</c:v>
                      </c:pt>
                      <c:pt idx="2391">
                        <c:v>4.5747713431469617</c:v>
                      </c:pt>
                      <c:pt idx="2392">
                        <c:v>4.5747713431469617</c:v>
                      </c:pt>
                      <c:pt idx="2393">
                        <c:v>4.5747713431469617</c:v>
                      </c:pt>
                      <c:pt idx="2394">
                        <c:v>4.5747713431469617</c:v>
                      </c:pt>
                      <c:pt idx="2395">
                        <c:v>4.5747713431469617</c:v>
                      </c:pt>
                      <c:pt idx="2396">
                        <c:v>4.5747713431469617</c:v>
                      </c:pt>
                      <c:pt idx="2397">
                        <c:v>4.5747713431469617</c:v>
                      </c:pt>
                      <c:pt idx="2398">
                        <c:v>4.5747713431469617</c:v>
                      </c:pt>
                      <c:pt idx="2399">
                        <c:v>4.5747713431469617</c:v>
                      </c:pt>
                      <c:pt idx="2400">
                        <c:v>4.5747713431469617</c:v>
                      </c:pt>
                      <c:pt idx="2401">
                        <c:v>4.5747713431469617</c:v>
                      </c:pt>
                      <c:pt idx="2402">
                        <c:v>4.5747713431469617</c:v>
                      </c:pt>
                      <c:pt idx="2403">
                        <c:v>4.5747713431469617</c:v>
                      </c:pt>
                      <c:pt idx="2404">
                        <c:v>4.5747713431469617</c:v>
                      </c:pt>
                      <c:pt idx="2405">
                        <c:v>4.5747713431469617</c:v>
                      </c:pt>
                      <c:pt idx="2406">
                        <c:v>4.5747713431469617</c:v>
                      </c:pt>
                      <c:pt idx="2407">
                        <c:v>4.5747713431469617</c:v>
                      </c:pt>
                      <c:pt idx="2408">
                        <c:v>4.5747713431469617</c:v>
                      </c:pt>
                      <c:pt idx="2409">
                        <c:v>4.5747713431469617</c:v>
                      </c:pt>
                      <c:pt idx="2410">
                        <c:v>4.5747713431469617</c:v>
                      </c:pt>
                      <c:pt idx="2411">
                        <c:v>4.5747713431469617</c:v>
                      </c:pt>
                      <c:pt idx="2412">
                        <c:v>4.5747713431469617</c:v>
                      </c:pt>
                      <c:pt idx="2413">
                        <c:v>4.5747713431469617</c:v>
                      </c:pt>
                      <c:pt idx="2414">
                        <c:v>4.5747713431469617</c:v>
                      </c:pt>
                      <c:pt idx="2415">
                        <c:v>4.5747713431469617</c:v>
                      </c:pt>
                      <c:pt idx="2416">
                        <c:v>4.5747713431469617</c:v>
                      </c:pt>
                      <c:pt idx="2417">
                        <c:v>4.5747713431469617</c:v>
                      </c:pt>
                      <c:pt idx="2418">
                        <c:v>4.5747713431469617</c:v>
                      </c:pt>
                      <c:pt idx="2419">
                        <c:v>4.5747713431469617</c:v>
                      </c:pt>
                      <c:pt idx="2420">
                        <c:v>4.5747713431469617</c:v>
                      </c:pt>
                      <c:pt idx="2421">
                        <c:v>4.5747713431469617</c:v>
                      </c:pt>
                      <c:pt idx="2422">
                        <c:v>4.5747713431469617</c:v>
                      </c:pt>
                      <c:pt idx="2423">
                        <c:v>4.5747713431469617</c:v>
                      </c:pt>
                      <c:pt idx="2424">
                        <c:v>4.5747713431469617</c:v>
                      </c:pt>
                      <c:pt idx="2425">
                        <c:v>4.5747713431469617</c:v>
                      </c:pt>
                      <c:pt idx="2426">
                        <c:v>4.5747713431469617</c:v>
                      </c:pt>
                      <c:pt idx="2427">
                        <c:v>4.5747713431469617</c:v>
                      </c:pt>
                      <c:pt idx="2428">
                        <c:v>4.5747713431469617</c:v>
                      </c:pt>
                      <c:pt idx="2429">
                        <c:v>4.5747713431469617</c:v>
                      </c:pt>
                      <c:pt idx="2430">
                        <c:v>4.5747713431469617</c:v>
                      </c:pt>
                      <c:pt idx="2431">
                        <c:v>4.5747713431469617</c:v>
                      </c:pt>
                      <c:pt idx="2432">
                        <c:v>4.5747713431469617</c:v>
                      </c:pt>
                      <c:pt idx="2433">
                        <c:v>4.5747713431469617</c:v>
                      </c:pt>
                      <c:pt idx="2434">
                        <c:v>4.5747713431469617</c:v>
                      </c:pt>
                      <c:pt idx="2435">
                        <c:v>4.5747713431469617</c:v>
                      </c:pt>
                      <c:pt idx="2436">
                        <c:v>4.5747713431469617</c:v>
                      </c:pt>
                      <c:pt idx="2437">
                        <c:v>4.5747713431469617</c:v>
                      </c:pt>
                      <c:pt idx="2438">
                        <c:v>4.5747713431469617</c:v>
                      </c:pt>
                      <c:pt idx="2439">
                        <c:v>4.5747713431469617</c:v>
                      </c:pt>
                      <c:pt idx="2440">
                        <c:v>4.5747713431469617</c:v>
                      </c:pt>
                      <c:pt idx="2441">
                        <c:v>4.5747713431469617</c:v>
                      </c:pt>
                      <c:pt idx="2442">
                        <c:v>4.5747713431469617</c:v>
                      </c:pt>
                      <c:pt idx="2443">
                        <c:v>4.5747713431469617</c:v>
                      </c:pt>
                      <c:pt idx="2444">
                        <c:v>4.5747713431469617</c:v>
                      </c:pt>
                      <c:pt idx="2445">
                        <c:v>4.5747713431469617</c:v>
                      </c:pt>
                      <c:pt idx="2446">
                        <c:v>4.5747713431469617</c:v>
                      </c:pt>
                      <c:pt idx="2447">
                        <c:v>4.5747713431469617</c:v>
                      </c:pt>
                      <c:pt idx="2448">
                        <c:v>4.5747713431469617</c:v>
                      </c:pt>
                      <c:pt idx="2449">
                        <c:v>4.5747713431469617</c:v>
                      </c:pt>
                      <c:pt idx="2450">
                        <c:v>4.5747713431469617</c:v>
                      </c:pt>
                      <c:pt idx="2451">
                        <c:v>4.5747713431469617</c:v>
                      </c:pt>
                      <c:pt idx="2452">
                        <c:v>4.5747713431469617</c:v>
                      </c:pt>
                      <c:pt idx="2453">
                        <c:v>4.5747713431469617</c:v>
                      </c:pt>
                      <c:pt idx="2454">
                        <c:v>4.5747713431469617</c:v>
                      </c:pt>
                      <c:pt idx="2455">
                        <c:v>4.5747713431469617</c:v>
                      </c:pt>
                      <c:pt idx="2456">
                        <c:v>4.5747713431469617</c:v>
                      </c:pt>
                      <c:pt idx="2457">
                        <c:v>4.5747713431469617</c:v>
                      </c:pt>
                      <c:pt idx="2458">
                        <c:v>4.5747713431469617</c:v>
                      </c:pt>
                      <c:pt idx="2459">
                        <c:v>4.5747713431469617</c:v>
                      </c:pt>
                      <c:pt idx="2460">
                        <c:v>4.5747713431469617</c:v>
                      </c:pt>
                      <c:pt idx="2461">
                        <c:v>4.5747713431469617</c:v>
                      </c:pt>
                      <c:pt idx="2462">
                        <c:v>4.5747713431469617</c:v>
                      </c:pt>
                      <c:pt idx="2463">
                        <c:v>4.5747713431469617</c:v>
                      </c:pt>
                      <c:pt idx="2464">
                        <c:v>4.5747713431469617</c:v>
                      </c:pt>
                      <c:pt idx="2465">
                        <c:v>4.5747713431469617</c:v>
                      </c:pt>
                      <c:pt idx="2466">
                        <c:v>4.5747713431469617</c:v>
                      </c:pt>
                      <c:pt idx="2467">
                        <c:v>4.5747713431469617</c:v>
                      </c:pt>
                      <c:pt idx="2468">
                        <c:v>4.5747713431469617</c:v>
                      </c:pt>
                      <c:pt idx="2469">
                        <c:v>4.5747713431469617</c:v>
                      </c:pt>
                      <c:pt idx="2470">
                        <c:v>4.5747713431469617</c:v>
                      </c:pt>
                      <c:pt idx="2471">
                        <c:v>4.5747713431469617</c:v>
                      </c:pt>
                      <c:pt idx="2472">
                        <c:v>4.5747713431469617</c:v>
                      </c:pt>
                      <c:pt idx="2473">
                        <c:v>4.5747713431469617</c:v>
                      </c:pt>
                      <c:pt idx="2474">
                        <c:v>4.5747713431469617</c:v>
                      </c:pt>
                      <c:pt idx="2475">
                        <c:v>4.5747713431469617</c:v>
                      </c:pt>
                      <c:pt idx="2476">
                        <c:v>4.5747713431469617</c:v>
                      </c:pt>
                      <c:pt idx="2477">
                        <c:v>4.5747713431469617</c:v>
                      </c:pt>
                      <c:pt idx="2478">
                        <c:v>4.5747713431469617</c:v>
                      </c:pt>
                      <c:pt idx="2479">
                        <c:v>4.5747713431469617</c:v>
                      </c:pt>
                      <c:pt idx="2480">
                        <c:v>4.5747713431469617</c:v>
                      </c:pt>
                      <c:pt idx="2481">
                        <c:v>4.5747713431469617</c:v>
                      </c:pt>
                      <c:pt idx="2482">
                        <c:v>4.5747713431469617</c:v>
                      </c:pt>
                      <c:pt idx="2483">
                        <c:v>4.5747713431469617</c:v>
                      </c:pt>
                      <c:pt idx="2484">
                        <c:v>4.5747713431469617</c:v>
                      </c:pt>
                      <c:pt idx="2485">
                        <c:v>4.5747713431469617</c:v>
                      </c:pt>
                      <c:pt idx="2486">
                        <c:v>4.5747713431469617</c:v>
                      </c:pt>
                      <c:pt idx="2487">
                        <c:v>4.5747713431469617</c:v>
                      </c:pt>
                      <c:pt idx="2488">
                        <c:v>4.5747713431469617</c:v>
                      </c:pt>
                      <c:pt idx="2489">
                        <c:v>4.5747713431469617</c:v>
                      </c:pt>
                      <c:pt idx="2490">
                        <c:v>4.5747713431469617</c:v>
                      </c:pt>
                      <c:pt idx="2491">
                        <c:v>4.5747713431469617</c:v>
                      </c:pt>
                      <c:pt idx="2492">
                        <c:v>4.5747713431469617</c:v>
                      </c:pt>
                      <c:pt idx="2493">
                        <c:v>4.5747713431469617</c:v>
                      </c:pt>
                      <c:pt idx="2494">
                        <c:v>4.5747713431469617</c:v>
                      </c:pt>
                      <c:pt idx="2495">
                        <c:v>4.5747713431469617</c:v>
                      </c:pt>
                      <c:pt idx="2496">
                        <c:v>4.5747713431469617</c:v>
                      </c:pt>
                      <c:pt idx="2497">
                        <c:v>4.5747713431469617</c:v>
                      </c:pt>
                      <c:pt idx="2498">
                        <c:v>4.5747713431469617</c:v>
                      </c:pt>
                      <c:pt idx="2499">
                        <c:v>4.5747713431469617</c:v>
                      </c:pt>
                      <c:pt idx="2500">
                        <c:v>4.5747713431469617</c:v>
                      </c:pt>
                      <c:pt idx="2501">
                        <c:v>4.5747713431469617</c:v>
                      </c:pt>
                      <c:pt idx="2502">
                        <c:v>4.5747713431469617</c:v>
                      </c:pt>
                      <c:pt idx="2503">
                        <c:v>4.5747713431469617</c:v>
                      </c:pt>
                      <c:pt idx="2504">
                        <c:v>4.5747713431469617</c:v>
                      </c:pt>
                      <c:pt idx="2505">
                        <c:v>4.5747713431469617</c:v>
                      </c:pt>
                      <c:pt idx="2506">
                        <c:v>4.5747713431469617</c:v>
                      </c:pt>
                      <c:pt idx="2507">
                        <c:v>4.5747713431469617</c:v>
                      </c:pt>
                      <c:pt idx="2508">
                        <c:v>4.5747713431469617</c:v>
                      </c:pt>
                      <c:pt idx="2509">
                        <c:v>4.5747713431469617</c:v>
                      </c:pt>
                      <c:pt idx="2510">
                        <c:v>4.5747713431469617</c:v>
                      </c:pt>
                      <c:pt idx="2511">
                        <c:v>4.5747713431469617</c:v>
                      </c:pt>
                      <c:pt idx="2512">
                        <c:v>4.5747713431469617</c:v>
                      </c:pt>
                      <c:pt idx="2513">
                        <c:v>4.5747713431469617</c:v>
                      </c:pt>
                      <c:pt idx="2514">
                        <c:v>4.5747713431469617</c:v>
                      </c:pt>
                      <c:pt idx="2515">
                        <c:v>4.5747713431469617</c:v>
                      </c:pt>
                      <c:pt idx="2516">
                        <c:v>4.5747713431469617</c:v>
                      </c:pt>
                      <c:pt idx="2517">
                        <c:v>4.5747713431469617</c:v>
                      </c:pt>
                      <c:pt idx="2518">
                        <c:v>4.5747713431469617</c:v>
                      </c:pt>
                      <c:pt idx="2519">
                        <c:v>4.5747713431469617</c:v>
                      </c:pt>
                      <c:pt idx="2520">
                        <c:v>4.5747713431469617</c:v>
                      </c:pt>
                      <c:pt idx="2521">
                        <c:v>4.5747713431469617</c:v>
                      </c:pt>
                      <c:pt idx="2522">
                        <c:v>4.5747713431469617</c:v>
                      </c:pt>
                      <c:pt idx="2523">
                        <c:v>4.5747713431469617</c:v>
                      </c:pt>
                      <c:pt idx="2524">
                        <c:v>4.5747713431469617</c:v>
                      </c:pt>
                      <c:pt idx="2525">
                        <c:v>4.5747713431469617</c:v>
                      </c:pt>
                      <c:pt idx="2526">
                        <c:v>4.5747713431469617</c:v>
                      </c:pt>
                      <c:pt idx="2527">
                        <c:v>4.5747713431469617</c:v>
                      </c:pt>
                      <c:pt idx="2528">
                        <c:v>4.5747713431469617</c:v>
                      </c:pt>
                      <c:pt idx="2529">
                        <c:v>4.5747713431469617</c:v>
                      </c:pt>
                      <c:pt idx="2530">
                        <c:v>4.5747713431469617</c:v>
                      </c:pt>
                      <c:pt idx="2531">
                        <c:v>4.5747713431469617</c:v>
                      </c:pt>
                      <c:pt idx="2532">
                        <c:v>4.5747713431469617</c:v>
                      </c:pt>
                      <c:pt idx="2533">
                        <c:v>4.5747713431469617</c:v>
                      </c:pt>
                      <c:pt idx="2534">
                        <c:v>4.5747713431469617</c:v>
                      </c:pt>
                      <c:pt idx="2535">
                        <c:v>4.5747713431469617</c:v>
                      </c:pt>
                      <c:pt idx="2536">
                        <c:v>4.5747713431469617</c:v>
                      </c:pt>
                      <c:pt idx="2537">
                        <c:v>4.5747713431469617</c:v>
                      </c:pt>
                      <c:pt idx="2538">
                        <c:v>4.5747713431469617</c:v>
                      </c:pt>
                      <c:pt idx="2539">
                        <c:v>4.5747713431469617</c:v>
                      </c:pt>
                      <c:pt idx="2540">
                        <c:v>4.5747713431469617</c:v>
                      </c:pt>
                      <c:pt idx="2541">
                        <c:v>4.5747713431469617</c:v>
                      </c:pt>
                      <c:pt idx="2542">
                        <c:v>4.5747713431469617</c:v>
                      </c:pt>
                      <c:pt idx="2543">
                        <c:v>4.5747713431469617</c:v>
                      </c:pt>
                      <c:pt idx="2544">
                        <c:v>4.5747713431469617</c:v>
                      </c:pt>
                      <c:pt idx="2545">
                        <c:v>4.5747713431469617</c:v>
                      </c:pt>
                      <c:pt idx="2546">
                        <c:v>4.5747713431469617</c:v>
                      </c:pt>
                      <c:pt idx="2547">
                        <c:v>4.5747713431469617</c:v>
                      </c:pt>
                      <c:pt idx="2548">
                        <c:v>4.5747713431469617</c:v>
                      </c:pt>
                      <c:pt idx="2549">
                        <c:v>4.5747713431469617</c:v>
                      </c:pt>
                      <c:pt idx="2550">
                        <c:v>4.5747713431469617</c:v>
                      </c:pt>
                      <c:pt idx="2551">
                        <c:v>4.5747713431469617</c:v>
                      </c:pt>
                      <c:pt idx="2552">
                        <c:v>4.5747713431469617</c:v>
                      </c:pt>
                      <c:pt idx="2553">
                        <c:v>4.5747713431469617</c:v>
                      </c:pt>
                      <c:pt idx="2554">
                        <c:v>4.5747713431469617</c:v>
                      </c:pt>
                      <c:pt idx="2555">
                        <c:v>4.5747713431469617</c:v>
                      </c:pt>
                      <c:pt idx="2556">
                        <c:v>4.5747713431469617</c:v>
                      </c:pt>
                      <c:pt idx="2557">
                        <c:v>4.5747713431469617</c:v>
                      </c:pt>
                      <c:pt idx="2558">
                        <c:v>4.5747713431469617</c:v>
                      </c:pt>
                      <c:pt idx="2559">
                        <c:v>4.5747713431469617</c:v>
                      </c:pt>
                      <c:pt idx="2560">
                        <c:v>4.5747713431469617</c:v>
                      </c:pt>
                      <c:pt idx="2561">
                        <c:v>4.5747713431469617</c:v>
                      </c:pt>
                      <c:pt idx="2562">
                        <c:v>4.5747713431469617</c:v>
                      </c:pt>
                      <c:pt idx="2563">
                        <c:v>4.5747713431469617</c:v>
                      </c:pt>
                      <c:pt idx="2564">
                        <c:v>4.5747713431469617</c:v>
                      </c:pt>
                      <c:pt idx="2565">
                        <c:v>4.5747713431469617</c:v>
                      </c:pt>
                      <c:pt idx="2566">
                        <c:v>4.5747713431469617</c:v>
                      </c:pt>
                      <c:pt idx="2567">
                        <c:v>4.5747713431469617</c:v>
                      </c:pt>
                      <c:pt idx="2568">
                        <c:v>4.5747713431469617</c:v>
                      </c:pt>
                      <c:pt idx="2569">
                        <c:v>4.5747713431469617</c:v>
                      </c:pt>
                      <c:pt idx="2570">
                        <c:v>4.5747713431469617</c:v>
                      </c:pt>
                      <c:pt idx="2571">
                        <c:v>4.5747713431469617</c:v>
                      </c:pt>
                      <c:pt idx="2572">
                        <c:v>4.5747713431469617</c:v>
                      </c:pt>
                      <c:pt idx="2573">
                        <c:v>4.5747713431469617</c:v>
                      </c:pt>
                      <c:pt idx="2574">
                        <c:v>4.5747713431469617</c:v>
                      </c:pt>
                      <c:pt idx="2575">
                        <c:v>4.5747713431469617</c:v>
                      </c:pt>
                      <c:pt idx="2576">
                        <c:v>4.5747713431469617</c:v>
                      </c:pt>
                      <c:pt idx="2577">
                        <c:v>4.5747713431469617</c:v>
                      </c:pt>
                      <c:pt idx="2578">
                        <c:v>4.5747713431469617</c:v>
                      </c:pt>
                      <c:pt idx="2579">
                        <c:v>4.5747713431469617</c:v>
                      </c:pt>
                      <c:pt idx="2580">
                        <c:v>4.5747713431469617</c:v>
                      </c:pt>
                      <c:pt idx="2581">
                        <c:v>4.5747713431469617</c:v>
                      </c:pt>
                      <c:pt idx="2582">
                        <c:v>4.5747713431469617</c:v>
                      </c:pt>
                      <c:pt idx="2583">
                        <c:v>4.5747713431469617</c:v>
                      </c:pt>
                      <c:pt idx="2584">
                        <c:v>4.5747713431469617</c:v>
                      </c:pt>
                      <c:pt idx="2585">
                        <c:v>4.5747713431469617</c:v>
                      </c:pt>
                      <c:pt idx="2586">
                        <c:v>4.5747713431469617</c:v>
                      </c:pt>
                      <c:pt idx="2587">
                        <c:v>4.5747713431469617</c:v>
                      </c:pt>
                      <c:pt idx="2588">
                        <c:v>4.5747713431469617</c:v>
                      </c:pt>
                      <c:pt idx="2589">
                        <c:v>4.5747713431469617</c:v>
                      </c:pt>
                      <c:pt idx="2590">
                        <c:v>4.5747713431469617</c:v>
                      </c:pt>
                      <c:pt idx="2591">
                        <c:v>4.5747713431469617</c:v>
                      </c:pt>
                      <c:pt idx="2592">
                        <c:v>4.5747713431469617</c:v>
                      </c:pt>
                      <c:pt idx="2593">
                        <c:v>4.5747713431469617</c:v>
                      </c:pt>
                      <c:pt idx="2594">
                        <c:v>4.5747713431469617</c:v>
                      </c:pt>
                      <c:pt idx="2595">
                        <c:v>4.5747713431469617</c:v>
                      </c:pt>
                      <c:pt idx="2596">
                        <c:v>4.5747713431469617</c:v>
                      </c:pt>
                      <c:pt idx="2597">
                        <c:v>4.5747713431469617</c:v>
                      </c:pt>
                      <c:pt idx="2598">
                        <c:v>4.5747713431469617</c:v>
                      </c:pt>
                      <c:pt idx="2599">
                        <c:v>4.5747713431469617</c:v>
                      </c:pt>
                      <c:pt idx="2600">
                        <c:v>4.5747713431469617</c:v>
                      </c:pt>
                      <c:pt idx="2601">
                        <c:v>4.5747713431469617</c:v>
                      </c:pt>
                      <c:pt idx="2602">
                        <c:v>4.5747713431469617</c:v>
                      </c:pt>
                      <c:pt idx="2603">
                        <c:v>4.5747713431469617</c:v>
                      </c:pt>
                      <c:pt idx="2604">
                        <c:v>4.5747713431469617</c:v>
                      </c:pt>
                      <c:pt idx="2605">
                        <c:v>4.5747713431469617</c:v>
                      </c:pt>
                      <c:pt idx="2606">
                        <c:v>4.5747713431469617</c:v>
                      </c:pt>
                      <c:pt idx="2607">
                        <c:v>4.5747713431469617</c:v>
                      </c:pt>
                      <c:pt idx="2608">
                        <c:v>4.5747713431469617</c:v>
                      </c:pt>
                      <c:pt idx="2609">
                        <c:v>4.5747713431469617</c:v>
                      </c:pt>
                      <c:pt idx="2610">
                        <c:v>4.5747713431469617</c:v>
                      </c:pt>
                      <c:pt idx="2611">
                        <c:v>4.5747713431469617</c:v>
                      </c:pt>
                      <c:pt idx="2612">
                        <c:v>4.5747713431469617</c:v>
                      </c:pt>
                      <c:pt idx="2613">
                        <c:v>4.5747713431469617</c:v>
                      </c:pt>
                      <c:pt idx="2614">
                        <c:v>4.5747713431469617</c:v>
                      </c:pt>
                      <c:pt idx="2615">
                        <c:v>4.5747713431469617</c:v>
                      </c:pt>
                      <c:pt idx="2616">
                        <c:v>4.5747713431469617</c:v>
                      </c:pt>
                      <c:pt idx="2617">
                        <c:v>4.5747713431469617</c:v>
                      </c:pt>
                      <c:pt idx="2618">
                        <c:v>4.5747713431469617</c:v>
                      </c:pt>
                      <c:pt idx="2619">
                        <c:v>4.5747713431469617</c:v>
                      </c:pt>
                      <c:pt idx="2620">
                        <c:v>4.5747713431469617</c:v>
                      </c:pt>
                      <c:pt idx="2621">
                        <c:v>4.5747713431469617</c:v>
                      </c:pt>
                      <c:pt idx="2622">
                        <c:v>4.5747713431469617</c:v>
                      </c:pt>
                      <c:pt idx="2623">
                        <c:v>4.5747713431469617</c:v>
                      </c:pt>
                      <c:pt idx="2624">
                        <c:v>4.5747713431469617</c:v>
                      </c:pt>
                      <c:pt idx="2625">
                        <c:v>4.5747713431469617</c:v>
                      </c:pt>
                      <c:pt idx="2626">
                        <c:v>4.5747713431469617</c:v>
                      </c:pt>
                      <c:pt idx="2627">
                        <c:v>4.5747713431469617</c:v>
                      </c:pt>
                      <c:pt idx="2628">
                        <c:v>4.5747713431469617</c:v>
                      </c:pt>
                      <c:pt idx="2629">
                        <c:v>4.5747713431469617</c:v>
                      </c:pt>
                      <c:pt idx="2630">
                        <c:v>4.5747713431469617</c:v>
                      </c:pt>
                      <c:pt idx="2631">
                        <c:v>4.5747713431469617</c:v>
                      </c:pt>
                      <c:pt idx="2632">
                        <c:v>4.5747713431469617</c:v>
                      </c:pt>
                      <c:pt idx="2633">
                        <c:v>4.5747713431469617</c:v>
                      </c:pt>
                      <c:pt idx="2634">
                        <c:v>4.5747713431469617</c:v>
                      </c:pt>
                      <c:pt idx="2635">
                        <c:v>4.5747713431469617</c:v>
                      </c:pt>
                      <c:pt idx="2636">
                        <c:v>4.5747713431469617</c:v>
                      </c:pt>
                      <c:pt idx="2637">
                        <c:v>4.5747713431469617</c:v>
                      </c:pt>
                      <c:pt idx="2638">
                        <c:v>4.5747713431469617</c:v>
                      </c:pt>
                      <c:pt idx="2639">
                        <c:v>4.5747713431469617</c:v>
                      </c:pt>
                      <c:pt idx="2640">
                        <c:v>4.5747713431469617</c:v>
                      </c:pt>
                      <c:pt idx="2641">
                        <c:v>4.5747713431469617</c:v>
                      </c:pt>
                      <c:pt idx="2642">
                        <c:v>4.5747713431469617</c:v>
                      </c:pt>
                      <c:pt idx="2643">
                        <c:v>4.5747713431469617</c:v>
                      </c:pt>
                      <c:pt idx="2644">
                        <c:v>4.5747713431469617</c:v>
                      </c:pt>
                      <c:pt idx="2645">
                        <c:v>4.5747713431469617</c:v>
                      </c:pt>
                      <c:pt idx="2646">
                        <c:v>4.5747713431469617</c:v>
                      </c:pt>
                      <c:pt idx="2647">
                        <c:v>4.5747713431469617</c:v>
                      </c:pt>
                      <c:pt idx="2648">
                        <c:v>4.5747713431469617</c:v>
                      </c:pt>
                      <c:pt idx="2649">
                        <c:v>4.5747713431469617</c:v>
                      </c:pt>
                      <c:pt idx="2650">
                        <c:v>4.5747713431469617</c:v>
                      </c:pt>
                      <c:pt idx="2651">
                        <c:v>4.5747713431469617</c:v>
                      </c:pt>
                      <c:pt idx="2652">
                        <c:v>4.5747713431469617</c:v>
                      </c:pt>
                      <c:pt idx="2653">
                        <c:v>4.5747713431469617</c:v>
                      </c:pt>
                      <c:pt idx="2654">
                        <c:v>4.5747713431469617</c:v>
                      </c:pt>
                      <c:pt idx="2655">
                        <c:v>4.5747713431469617</c:v>
                      </c:pt>
                      <c:pt idx="2656">
                        <c:v>4.5747713431469617</c:v>
                      </c:pt>
                      <c:pt idx="2657">
                        <c:v>4.5747713431469617</c:v>
                      </c:pt>
                      <c:pt idx="2658">
                        <c:v>4.5747713431469617</c:v>
                      </c:pt>
                      <c:pt idx="2659">
                        <c:v>4.5747713431469617</c:v>
                      </c:pt>
                      <c:pt idx="2660">
                        <c:v>4.5747713431469617</c:v>
                      </c:pt>
                      <c:pt idx="2661">
                        <c:v>4.5747713431469617</c:v>
                      </c:pt>
                      <c:pt idx="2662">
                        <c:v>4.5747713431469617</c:v>
                      </c:pt>
                      <c:pt idx="2663">
                        <c:v>4.5747713431469617</c:v>
                      </c:pt>
                      <c:pt idx="2664">
                        <c:v>4.5747713431469617</c:v>
                      </c:pt>
                      <c:pt idx="2665">
                        <c:v>4.5747713431469617</c:v>
                      </c:pt>
                      <c:pt idx="2666">
                        <c:v>4.5747713431469617</c:v>
                      </c:pt>
                      <c:pt idx="2667">
                        <c:v>4.5747713431469617</c:v>
                      </c:pt>
                      <c:pt idx="2668">
                        <c:v>4.5747713431469617</c:v>
                      </c:pt>
                      <c:pt idx="2669">
                        <c:v>4.5747713431469617</c:v>
                      </c:pt>
                      <c:pt idx="2670">
                        <c:v>4.5747713431469617</c:v>
                      </c:pt>
                      <c:pt idx="2671">
                        <c:v>4.5747713431469617</c:v>
                      </c:pt>
                      <c:pt idx="2672">
                        <c:v>4.5747713431469617</c:v>
                      </c:pt>
                      <c:pt idx="2673">
                        <c:v>4.5747713431469617</c:v>
                      </c:pt>
                      <c:pt idx="2674">
                        <c:v>4.5747713431469617</c:v>
                      </c:pt>
                      <c:pt idx="2675">
                        <c:v>4.5747713431469617</c:v>
                      </c:pt>
                      <c:pt idx="2676">
                        <c:v>4.5747713431469617</c:v>
                      </c:pt>
                      <c:pt idx="2677">
                        <c:v>4.5747713431469617</c:v>
                      </c:pt>
                      <c:pt idx="2678">
                        <c:v>4.5747713431469617</c:v>
                      </c:pt>
                      <c:pt idx="2679">
                        <c:v>4.5747713431469617</c:v>
                      </c:pt>
                      <c:pt idx="2680">
                        <c:v>4.5747713431469617</c:v>
                      </c:pt>
                      <c:pt idx="2681">
                        <c:v>4.5747713431469617</c:v>
                      </c:pt>
                      <c:pt idx="2682">
                        <c:v>4.5747713431469617</c:v>
                      </c:pt>
                      <c:pt idx="2683">
                        <c:v>4.5747713431469617</c:v>
                      </c:pt>
                      <c:pt idx="2684">
                        <c:v>4.5747713431469617</c:v>
                      </c:pt>
                      <c:pt idx="2685">
                        <c:v>4.5747713431469617</c:v>
                      </c:pt>
                      <c:pt idx="2686">
                        <c:v>4.5747713431469617</c:v>
                      </c:pt>
                      <c:pt idx="2687">
                        <c:v>4.5747713431469617</c:v>
                      </c:pt>
                      <c:pt idx="2688">
                        <c:v>4.5747713431469617</c:v>
                      </c:pt>
                      <c:pt idx="2689">
                        <c:v>4.5747713431469617</c:v>
                      </c:pt>
                      <c:pt idx="2690">
                        <c:v>4.5747713431469617</c:v>
                      </c:pt>
                      <c:pt idx="2691">
                        <c:v>4.5747713431469617</c:v>
                      </c:pt>
                      <c:pt idx="2692">
                        <c:v>4.5747713431469617</c:v>
                      </c:pt>
                      <c:pt idx="2693">
                        <c:v>4.5747713431469617</c:v>
                      </c:pt>
                      <c:pt idx="2694">
                        <c:v>4.5747713431469617</c:v>
                      </c:pt>
                      <c:pt idx="2695">
                        <c:v>4.5747713431469617</c:v>
                      </c:pt>
                      <c:pt idx="2696">
                        <c:v>4.5747713431469617</c:v>
                      </c:pt>
                      <c:pt idx="2697">
                        <c:v>4.5747713431469617</c:v>
                      </c:pt>
                      <c:pt idx="2698">
                        <c:v>4.5747713431469617</c:v>
                      </c:pt>
                      <c:pt idx="2699">
                        <c:v>4.5747713431469617</c:v>
                      </c:pt>
                      <c:pt idx="2700">
                        <c:v>4.5747713431469617</c:v>
                      </c:pt>
                      <c:pt idx="2701">
                        <c:v>4.5747713431469617</c:v>
                      </c:pt>
                      <c:pt idx="2702">
                        <c:v>4.5747713431469617</c:v>
                      </c:pt>
                      <c:pt idx="2703">
                        <c:v>4.5747713431469617</c:v>
                      </c:pt>
                      <c:pt idx="2704">
                        <c:v>4.5747713431469617</c:v>
                      </c:pt>
                      <c:pt idx="2705">
                        <c:v>4.5747713431469617</c:v>
                      </c:pt>
                      <c:pt idx="2706">
                        <c:v>4.5747713431469617</c:v>
                      </c:pt>
                      <c:pt idx="2707">
                        <c:v>4.5747713431469617</c:v>
                      </c:pt>
                      <c:pt idx="2708">
                        <c:v>4.5747713431469617</c:v>
                      </c:pt>
                      <c:pt idx="2709">
                        <c:v>4.5747713431469617</c:v>
                      </c:pt>
                      <c:pt idx="2710">
                        <c:v>4.5747713431469617</c:v>
                      </c:pt>
                      <c:pt idx="2711">
                        <c:v>4.5747713431469617</c:v>
                      </c:pt>
                      <c:pt idx="2712">
                        <c:v>4.5747713431469617</c:v>
                      </c:pt>
                      <c:pt idx="2713">
                        <c:v>4.5747713431469617</c:v>
                      </c:pt>
                      <c:pt idx="2714">
                        <c:v>4.5747713431469617</c:v>
                      </c:pt>
                      <c:pt idx="2715">
                        <c:v>4.5747713431469617</c:v>
                      </c:pt>
                      <c:pt idx="2716">
                        <c:v>4.5747713431469617</c:v>
                      </c:pt>
                      <c:pt idx="2717">
                        <c:v>4.5747713431469617</c:v>
                      </c:pt>
                      <c:pt idx="2718">
                        <c:v>4.5747713431469617</c:v>
                      </c:pt>
                      <c:pt idx="2719">
                        <c:v>4.5747713431469617</c:v>
                      </c:pt>
                      <c:pt idx="2720">
                        <c:v>4.5747713431469617</c:v>
                      </c:pt>
                      <c:pt idx="2721">
                        <c:v>4.5747713431469617</c:v>
                      </c:pt>
                      <c:pt idx="2722">
                        <c:v>4.5747713431469617</c:v>
                      </c:pt>
                      <c:pt idx="2723">
                        <c:v>4.5747713431469617</c:v>
                      </c:pt>
                      <c:pt idx="2724">
                        <c:v>4.5747713431469617</c:v>
                      </c:pt>
                      <c:pt idx="2725">
                        <c:v>4.5747713431469617</c:v>
                      </c:pt>
                      <c:pt idx="2726">
                        <c:v>4.5747713431469617</c:v>
                      </c:pt>
                      <c:pt idx="2727">
                        <c:v>4.5747713431469617</c:v>
                      </c:pt>
                      <c:pt idx="2728">
                        <c:v>4.5747713431469617</c:v>
                      </c:pt>
                      <c:pt idx="2729">
                        <c:v>4.5747713431469617</c:v>
                      </c:pt>
                      <c:pt idx="2730">
                        <c:v>4.5747713431469617</c:v>
                      </c:pt>
                      <c:pt idx="2731">
                        <c:v>4.5747713431469617</c:v>
                      </c:pt>
                      <c:pt idx="2732">
                        <c:v>4.5747713431469617</c:v>
                      </c:pt>
                      <c:pt idx="2733">
                        <c:v>4.5747713431469617</c:v>
                      </c:pt>
                      <c:pt idx="2734">
                        <c:v>4.5747713431469617</c:v>
                      </c:pt>
                      <c:pt idx="2735">
                        <c:v>4.5747713431469617</c:v>
                      </c:pt>
                      <c:pt idx="2736">
                        <c:v>4.5747713431469617</c:v>
                      </c:pt>
                      <c:pt idx="2737">
                        <c:v>4.5747713431469617</c:v>
                      </c:pt>
                      <c:pt idx="2738">
                        <c:v>4.5747713431469617</c:v>
                      </c:pt>
                      <c:pt idx="2739">
                        <c:v>4.5747713431469617</c:v>
                      </c:pt>
                      <c:pt idx="2740">
                        <c:v>4.5747713431469617</c:v>
                      </c:pt>
                      <c:pt idx="2741">
                        <c:v>4.5747713431469617</c:v>
                      </c:pt>
                      <c:pt idx="2742">
                        <c:v>4.5747713431469617</c:v>
                      </c:pt>
                      <c:pt idx="2743">
                        <c:v>4.5747713431469617</c:v>
                      </c:pt>
                      <c:pt idx="2744">
                        <c:v>4.5747713431469617</c:v>
                      </c:pt>
                      <c:pt idx="2745">
                        <c:v>4.5747713431469617</c:v>
                      </c:pt>
                      <c:pt idx="2746">
                        <c:v>4.5747713431469617</c:v>
                      </c:pt>
                      <c:pt idx="2747">
                        <c:v>4.5747713431469617</c:v>
                      </c:pt>
                      <c:pt idx="2748">
                        <c:v>4.5747713431469617</c:v>
                      </c:pt>
                      <c:pt idx="2749">
                        <c:v>4.5747713431469617</c:v>
                      </c:pt>
                      <c:pt idx="2750">
                        <c:v>4.5747713431469617</c:v>
                      </c:pt>
                      <c:pt idx="2751">
                        <c:v>4.5747713431469617</c:v>
                      </c:pt>
                      <c:pt idx="2752">
                        <c:v>4.5747713431469617</c:v>
                      </c:pt>
                      <c:pt idx="2753">
                        <c:v>4.5747713431469617</c:v>
                      </c:pt>
                      <c:pt idx="2754">
                        <c:v>4.5747713431469617</c:v>
                      </c:pt>
                      <c:pt idx="2755">
                        <c:v>4.5747713431469617</c:v>
                      </c:pt>
                      <c:pt idx="2756">
                        <c:v>4.5747713431469617</c:v>
                      </c:pt>
                      <c:pt idx="2757">
                        <c:v>4.5747713431469617</c:v>
                      </c:pt>
                      <c:pt idx="2758">
                        <c:v>4.5747713431469617</c:v>
                      </c:pt>
                      <c:pt idx="2759">
                        <c:v>4.5747713431469617</c:v>
                      </c:pt>
                      <c:pt idx="2760">
                        <c:v>4.5747713431469617</c:v>
                      </c:pt>
                      <c:pt idx="2761">
                        <c:v>4.5747713431469617</c:v>
                      </c:pt>
                      <c:pt idx="2762">
                        <c:v>4.5747713431469617</c:v>
                      </c:pt>
                      <c:pt idx="2763">
                        <c:v>4.5747713431469617</c:v>
                      </c:pt>
                      <c:pt idx="2764">
                        <c:v>4.5747713431469617</c:v>
                      </c:pt>
                      <c:pt idx="2765">
                        <c:v>4.5747713431469617</c:v>
                      </c:pt>
                      <c:pt idx="2766">
                        <c:v>4.5747713431469617</c:v>
                      </c:pt>
                      <c:pt idx="2767">
                        <c:v>4.5747713431469617</c:v>
                      </c:pt>
                      <c:pt idx="2768">
                        <c:v>4.5747713431469617</c:v>
                      </c:pt>
                      <c:pt idx="2769">
                        <c:v>4.5747713431469617</c:v>
                      </c:pt>
                      <c:pt idx="2770">
                        <c:v>4.5747713431469617</c:v>
                      </c:pt>
                      <c:pt idx="2771">
                        <c:v>4.5747713431469617</c:v>
                      </c:pt>
                      <c:pt idx="2772">
                        <c:v>4.5747713431469617</c:v>
                      </c:pt>
                      <c:pt idx="2773">
                        <c:v>4.5747713431469617</c:v>
                      </c:pt>
                      <c:pt idx="2774">
                        <c:v>4.5747713431469617</c:v>
                      </c:pt>
                      <c:pt idx="2775">
                        <c:v>4.5747713431469617</c:v>
                      </c:pt>
                      <c:pt idx="2776">
                        <c:v>4.5747713431469617</c:v>
                      </c:pt>
                      <c:pt idx="2777">
                        <c:v>4.5747713431469617</c:v>
                      </c:pt>
                      <c:pt idx="2778">
                        <c:v>4.5747713431469617</c:v>
                      </c:pt>
                      <c:pt idx="2779">
                        <c:v>4.5747713431469617</c:v>
                      </c:pt>
                      <c:pt idx="2780">
                        <c:v>4.5747713431469617</c:v>
                      </c:pt>
                      <c:pt idx="2781">
                        <c:v>4.5747713431469617</c:v>
                      </c:pt>
                      <c:pt idx="2782">
                        <c:v>4.5747713431469617</c:v>
                      </c:pt>
                      <c:pt idx="2783">
                        <c:v>4.5747713431469617</c:v>
                      </c:pt>
                      <c:pt idx="2784">
                        <c:v>4.5747713431469617</c:v>
                      </c:pt>
                      <c:pt idx="2785">
                        <c:v>4.5747713431469617</c:v>
                      </c:pt>
                      <c:pt idx="2786">
                        <c:v>4.5747713431469617</c:v>
                      </c:pt>
                      <c:pt idx="2787">
                        <c:v>4.5747713431469617</c:v>
                      </c:pt>
                      <c:pt idx="2788">
                        <c:v>4.5747713431469617</c:v>
                      </c:pt>
                      <c:pt idx="2789">
                        <c:v>4.5747713431469617</c:v>
                      </c:pt>
                      <c:pt idx="2790">
                        <c:v>4.5747713431469617</c:v>
                      </c:pt>
                      <c:pt idx="2791">
                        <c:v>4.5747713431469617</c:v>
                      </c:pt>
                      <c:pt idx="2792">
                        <c:v>4.5747713431469617</c:v>
                      </c:pt>
                      <c:pt idx="2793">
                        <c:v>4.5747713431469617</c:v>
                      </c:pt>
                      <c:pt idx="2794">
                        <c:v>4.5747713431469617</c:v>
                      </c:pt>
                      <c:pt idx="2795">
                        <c:v>4.5747713431469617</c:v>
                      </c:pt>
                      <c:pt idx="2796">
                        <c:v>4.5747713431469617</c:v>
                      </c:pt>
                      <c:pt idx="2797">
                        <c:v>4.5747713431469617</c:v>
                      </c:pt>
                      <c:pt idx="2798">
                        <c:v>4.5747713431469617</c:v>
                      </c:pt>
                      <c:pt idx="2799">
                        <c:v>4.5747713431469617</c:v>
                      </c:pt>
                      <c:pt idx="2800">
                        <c:v>4.5747713431469617</c:v>
                      </c:pt>
                      <c:pt idx="2801">
                        <c:v>4.5747713431469617</c:v>
                      </c:pt>
                      <c:pt idx="2802">
                        <c:v>4.5747713431469617</c:v>
                      </c:pt>
                      <c:pt idx="2803">
                        <c:v>4.5747713431469617</c:v>
                      </c:pt>
                      <c:pt idx="2804">
                        <c:v>4.5747713431469617</c:v>
                      </c:pt>
                      <c:pt idx="2805">
                        <c:v>4.5747713431469617</c:v>
                      </c:pt>
                      <c:pt idx="2806">
                        <c:v>4.5747713431469617</c:v>
                      </c:pt>
                      <c:pt idx="2807">
                        <c:v>4.5747713431469617</c:v>
                      </c:pt>
                      <c:pt idx="2808">
                        <c:v>4.5747713431469617</c:v>
                      </c:pt>
                      <c:pt idx="2809">
                        <c:v>4.5747713431469617</c:v>
                      </c:pt>
                      <c:pt idx="2810">
                        <c:v>4.5747713431469617</c:v>
                      </c:pt>
                      <c:pt idx="2811">
                        <c:v>4.5747713431469617</c:v>
                      </c:pt>
                      <c:pt idx="2812">
                        <c:v>4.5747713431469617</c:v>
                      </c:pt>
                      <c:pt idx="2813">
                        <c:v>4.5747713431469617</c:v>
                      </c:pt>
                      <c:pt idx="2814">
                        <c:v>4.5747713431469617</c:v>
                      </c:pt>
                      <c:pt idx="2815">
                        <c:v>4.5747713431469617</c:v>
                      </c:pt>
                      <c:pt idx="2816">
                        <c:v>4.5747713431469617</c:v>
                      </c:pt>
                      <c:pt idx="2817">
                        <c:v>4.5747713431469617</c:v>
                      </c:pt>
                      <c:pt idx="2818">
                        <c:v>4.5747713431469617</c:v>
                      </c:pt>
                      <c:pt idx="2819">
                        <c:v>4.5747713431469617</c:v>
                      </c:pt>
                      <c:pt idx="2820">
                        <c:v>4.5747713431469617</c:v>
                      </c:pt>
                      <c:pt idx="2821">
                        <c:v>4.5747713431469617</c:v>
                      </c:pt>
                      <c:pt idx="2822">
                        <c:v>4.5747713431469617</c:v>
                      </c:pt>
                      <c:pt idx="2823">
                        <c:v>4.5747713431469617</c:v>
                      </c:pt>
                      <c:pt idx="2824">
                        <c:v>4.5747713431469617</c:v>
                      </c:pt>
                      <c:pt idx="2825">
                        <c:v>4.5747713431469617</c:v>
                      </c:pt>
                      <c:pt idx="2826">
                        <c:v>4.5747713431469617</c:v>
                      </c:pt>
                      <c:pt idx="2827">
                        <c:v>4.5747713431469617</c:v>
                      </c:pt>
                      <c:pt idx="2828">
                        <c:v>4.5747713431469617</c:v>
                      </c:pt>
                      <c:pt idx="2829">
                        <c:v>4.5747713431469617</c:v>
                      </c:pt>
                      <c:pt idx="2830">
                        <c:v>4.5747713431469617</c:v>
                      </c:pt>
                      <c:pt idx="2831">
                        <c:v>4.5747713431469617</c:v>
                      </c:pt>
                      <c:pt idx="2832">
                        <c:v>4.5747713431469617</c:v>
                      </c:pt>
                      <c:pt idx="2833">
                        <c:v>4.5747713431469617</c:v>
                      </c:pt>
                      <c:pt idx="2834">
                        <c:v>4.5747713431469617</c:v>
                      </c:pt>
                      <c:pt idx="2835">
                        <c:v>4.5747713431469617</c:v>
                      </c:pt>
                      <c:pt idx="2836">
                        <c:v>4.5747713431469617</c:v>
                      </c:pt>
                      <c:pt idx="2837">
                        <c:v>4.5747713431469617</c:v>
                      </c:pt>
                      <c:pt idx="2838">
                        <c:v>4.5747713431469617</c:v>
                      </c:pt>
                      <c:pt idx="2839">
                        <c:v>4.5747713431469617</c:v>
                      </c:pt>
                      <c:pt idx="2840">
                        <c:v>4.5747713431469617</c:v>
                      </c:pt>
                      <c:pt idx="2841">
                        <c:v>4.5747713431469617</c:v>
                      </c:pt>
                      <c:pt idx="2842">
                        <c:v>4.5747713431469617</c:v>
                      </c:pt>
                      <c:pt idx="2843">
                        <c:v>4.5747713431469617</c:v>
                      </c:pt>
                      <c:pt idx="2844">
                        <c:v>4.5747713431469617</c:v>
                      </c:pt>
                      <c:pt idx="2845">
                        <c:v>4.5747713431469617</c:v>
                      </c:pt>
                      <c:pt idx="2846">
                        <c:v>4.5747713431469617</c:v>
                      </c:pt>
                      <c:pt idx="2847">
                        <c:v>4.5747713431469617</c:v>
                      </c:pt>
                      <c:pt idx="2848">
                        <c:v>4.5747713431469617</c:v>
                      </c:pt>
                      <c:pt idx="2849">
                        <c:v>4.5747713431469617</c:v>
                      </c:pt>
                      <c:pt idx="2850">
                        <c:v>4.5747713431469617</c:v>
                      </c:pt>
                      <c:pt idx="2851">
                        <c:v>4.5747713431469617</c:v>
                      </c:pt>
                      <c:pt idx="2852">
                        <c:v>4.5747713431469617</c:v>
                      </c:pt>
                      <c:pt idx="2853">
                        <c:v>4.5747713431469617</c:v>
                      </c:pt>
                      <c:pt idx="2854">
                        <c:v>4.5747713431469617</c:v>
                      </c:pt>
                      <c:pt idx="2855">
                        <c:v>4.5747713431469617</c:v>
                      </c:pt>
                      <c:pt idx="2856">
                        <c:v>4.5747713431469617</c:v>
                      </c:pt>
                      <c:pt idx="2857">
                        <c:v>4.5747713431469617</c:v>
                      </c:pt>
                      <c:pt idx="2858">
                        <c:v>4.5747713431469617</c:v>
                      </c:pt>
                      <c:pt idx="2859">
                        <c:v>4.5747713431469617</c:v>
                      </c:pt>
                      <c:pt idx="2860">
                        <c:v>4.5747713431469617</c:v>
                      </c:pt>
                      <c:pt idx="2861">
                        <c:v>4.5747713431469617</c:v>
                      </c:pt>
                      <c:pt idx="2862">
                        <c:v>4.5747713431469617</c:v>
                      </c:pt>
                      <c:pt idx="2863">
                        <c:v>4.5747713431469617</c:v>
                      </c:pt>
                      <c:pt idx="2864">
                        <c:v>4.5747713431469617</c:v>
                      </c:pt>
                      <c:pt idx="2865">
                        <c:v>4.5747713431469617</c:v>
                      </c:pt>
                      <c:pt idx="2866">
                        <c:v>4.5747713431469617</c:v>
                      </c:pt>
                      <c:pt idx="2867">
                        <c:v>4.5747713431469617</c:v>
                      </c:pt>
                      <c:pt idx="2868">
                        <c:v>4.5747713431469617</c:v>
                      </c:pt>
                      <c:pt idx="2869">
                        <c:v>4.5747713431469617</c:v>
                      </c:pt>
                      <c:pt idx="2870">
                        <c:v>4.5747713431469617</c:v>
                      </c:pt>
                      <c:pt idx="2871">
                        <c:v>4.5747713431469617</c:v>
                      </c:pt>
                      <c:pt idx="2872">
                        <c:v>4.5747713431469617</c:v>
                      </c:pt>
                      <c:pt idx="2873">
                        <c:v>4.5747713431469617</c:v>
                      </c:pt>
                      <c:pt idx="2874">
                        <c:v>4.5747713431469617</c:v>
                      </c:pt>
                      <c:pt idx="2875">
                        <c:v>4.5747713431469617</c:v>
                      </c:pt>
                      <c:pt idx="2876">
                        <c:v>4.5747713431469617</c:v>
                      </c:pt>
                      <c:pt idx="2877">
                        <c:v>4.5747713431469617</c:v>
                      </c:pt>
                      <c:pt idx="2878">
                        <c:v>4.5747713431469617</c:v>
                      </c:pt>
                      <c:pt idx="2879">
                        <c:v>4.5747713431469617</c:v>
                      </c:pt>
                      <c:pt idx="2880">
                        <c:v>4.5747713431469617</c:v>
                      </c:pt>
                      <c:pt idx="2881">
                        <c:v>4.5747713431469617</c:v>
                      </c:pt>
                      <c:pt idx="2882">
                        <c:v>4.5747713431469617</c:v>
                      </c:pt>
                      <c:pt idx="2883">
                        <c:v>4.5747713431469617</c:v>
                      </c:pt>
                      <c:pt idx="2884">
                        <c:v>4.5747713431469617</c:v>
                      </c:pt>
                      <c:pt idx="2885">
                        <c:v>4.5747713431469617</c:v>
                      </c:pt>
                      <c:pt idx="2886">
                        <c:v>4.5747713431469617</c:v>
                      </c:pt>
                      <c:pt idx="2887">
                        <c:v>4.5747713431469617</c:v>
                      </c:pt>
                      <c:pt idx="2888">
                        <c:v>4.5747713431469617</c:v>
                      </c:pt>
                      <c:pt idx="2889">
                        <c:v>4.5747713431469617</c:v>
                      </c:pt>
                      <c:pt idx="2890">
                        <c:v>4.5747713431469617</c:v>
                      </c:pt>
                      <c:pt idx="2891">
                        <c:v>4.5747713431469617</c:v>
                      </c:pt>
                      <c:pt idx="2892">
                        <c:v>4.5747713431469617</c:v>
                      </c:pt>
                      <c:pt idx="2893">
                        <c:v>4.5747713431469617</c:v>
                      </c:pt>
                      <c:pt idx="2894">
                        <c:v>4.5747713431469617</c:v>
                      </c:pt>
                      <c:pt idx="2895">
                        <c:v>4.5747713431469617</c:v>
                      </c:pt>
                      <c:pt idx="2896">
                        <c:v>4.5747713431469617</c:v>
                      </c:pt>
                      <c:pt idx="2897">
                        <c:v>4.5747713431469617</c:v>
                      </c:pt>
                      <c:pt idx="2898">
                        <c:v>4.5747713431469617</c:v>
                      </c:pt>
                      <c:pt idx="2899">
                        <c:v>4.5747713431469617</c:v>
                      </c:pt>
                      <c:pt idx="2900">
                        <c:v>4.5747713431469617</c:v>
                      </c:pt>
                      <c:pt idx="2901">
                        <c:v>4.5747713431469617</c:v>
                      </c:pt>
                      <c:pt idx="2902">
                        <c:v>4.5747713431469617</c:v>
                      </c:pt>
                      <c:pt idx="2903">
                        <c:v>4.5747713431469617</c:v>
                      </c:pt>
                      <c:pt idx="2904">
                        <c:v>4.5747713431469617</c:v>
                      </c:pt>
                      <c:pt idx="2905">
                        <c:v>4.5747713431469617</c:v>
                      </c:pt>
                      <c:pt idx="2906">
                        <c:v>4.5747713431469617</c:v>
                      </c:pt>
                      <c:pt idx="2907">
                        <c:v>4.5747713431469617</c:v>
                      </c:pt>
                      <c:pt idx="2908">
                        <c:v>4.5747713431469617</c:v>
                      </c:pt>
                      <c:pt idx="2909">
                        <c:v>4.5747713431469617</c:v>
                      </c:pt>
                      <c:pt idx="2910">
                        <c:v>4.5747713431469617</c:v>
                      </c:pt>
                      <c:pt idx="2911">
                        <c:v>4.5747713431469617</c:v>
                      </c:pt>
                      <c:pt idx="2912">
                        <c:v>4.5747713431469617</c:v>
                      </c:pt>
                      <c:pt idx="2913">
                        <c:v>4.5747713431469617</c:v>
                      </c:pt>
                      <c:pt idx="2914">
                        <c:v>4.5747713431469617</c:v>
                      </c:pt>
                      <c:pt idx="2915">
                        <c:v>4.5747713431469617</c:v>
                      </c:pt>
                      <c:pt idx="2916">
                        <c:v>4.5747713431469617</c:v>
                      </c:pt>
                      <c:pt idx="2917">
                        <c:v>4.5747713431469617</c:v>
                      </c:pt>
                      <c:pt idx="2918">
                        <c:v>4.5747713431469617</c:v>
                      </c:pt>
                      <c:pt idx="2919">
                        <c:v>4.5747713431469617</c:v>
                      </c:pt>
                      <c:pt idx="2920">
                        <c:v>4.5747713431469617</c:v>
                      </c:pt>
                      <c:pt idx="2921">
                        <c:v>4.5747713431469617</c:v>
                      </c:pt>
                      <c:pt idx="2922">
                        <c:v>4.5747713431469617</c:v>
                      </c:pt>
                      <c:pt idx="2923">
                        <c:v>4.5747713431469617</c:v>
                      </c:pt>
                      <c:pt idx="2924">
                        <c:v>4.5747713431469617</c:v>
                      </c:pt>
                      <c:pt idx="2925">
                        <c:v>4.5747713431469617</c:v>
                      </c:pt>
                      <c:pt idx="2926">
                        <c:v>4.5747713431469617</c:v>
                      </c:pt>
                      <c:pt idx="2927">
                        <c:v>4.5747713431469617</c:v>
                      </c:pt>
                      <c:pt idx="2928">
                        <c:v>4.5747713431469617</c:v>
                      </c:pt>
                      <c:pt idx="2929">
                        <c:v>4.5747713431469617</c:v>
                      </c:pt>
                      <c:pt idx="2930">
                        <c:v>4.5747713431469617</c:v>
                      </c:pt>
                      <c:pt idx="2931">
                        <c:v>4.5747713431469617</c:v>
                      </c:pt>
                      <c:pt idx="2932">
                        <c:v>4.5747713431469617</c:v>
                      </c:pt>
                      <c:pt idx="2933">
                        <c:v>4.5747713431469617</c:v>
                      </c:pt>
                      <c:pt idx="2934">
                        <c:v>4.5747713431469617</c:v>
                      </c:pt>
                      <c:pt idx="2935">
                        <c:v>4.5747713431469617</c:v>
                      </c:pt>
                      <c:pt idx="2936">
                        <c:v>4.5747713431469617</c:v>
                      </c:pt>
                      <c:pt idx="2937">
                        <c:v>4.5747713431469617</c:v>
                      </c:pt>
                      <c:pt idx="2938">
                        <c:v>4.5747713431469617</c:v>
                      </c:pt>
                      <c:pt idx="2939">
                        <c:v>4.5747713431469617</c:v>
                      </c:pt>
                      <c:pt idx="2940">
                        <c:v>4.5747713431469617</c:v>
                      </c:pt>
                      <c:pt idx="2941">
                        <c:v>4.5747713431469617</c:v>
                      </c:pt>
                      <c:pt idx="2942">
                        <c:v>4.5747713431469617</c:v>
                      </c:pt>
                      <c:pt idx="2943">
                        <c:v>4.5747713431469617</c:v>
                      </c:pt>
                      <c:pt idx="2944">
                        <c:v>4.5747713431469617</c:v>
                      </c:pt>
                      <c:pt idx="2945">
                        <c:v>4.5747713431469617</c:v>
                      </c:pt>
                      <c:pt idx="2946">
                        <c:v>4.5747713431469617</c:v>
                      </c:pt>
                      <c:pt idx="2947">
                        <c:v>4.5747713431469617</c:v>
                      </c:pt>
                      <c:pt idx="2948">
                        <c:v>4.5747713431469617</c:v>
                      </c:pt>
                      <c:pt idx="2949">
                        <c:v>4.5747713431469617</c:v>
                      </c:pt>
                      <c:pt idx="2950">
                        <c:v>4.5747713431469617</c:v>
                      </c:pt>
                      <c:pt idx="2951">
                        <c:v>4.5747713431469617</c:v>
                      </c:pt>
                      <c:pt idx="2952">
                        <c:v>4.5747713431469617</c:v>
                      </c:pt>
                      <c:pt idx="2953">
                        <c:v>4.5747713431469617</c:v>
                      </c:pt>
                      <c:pt idx="2954">
                        <c:v>4.5747713431469617</c:v>
                      </c:pt>
                      <c:pt idx="2955">
                        <c:v>4.5747713431469617</c:v>
                      </c:pt>
                      <c:pt idx="2956">
                        <c:v>4.5747713431469617</c:v>
                      </c:pt>
                      <c:pt idx="2957">
                        <c:v>4.5747713431469617</c:v>
                      </c:pt>
                      <c:pt idx="2958">
                        <c:v>4.5747713431469617</c:v>
                      </c:pt>
                      <c:pt idx="2959">
                        <c:v>4.5747713431469617</c:v>
                      </c:pt>
                      <c:pt idx="2960">
                        <c:v>4.5747713431469617</c:v>
                      </c:pt>
                      <c:pt idx="2961">
                        <c:v>4.5747713431469617</c:v>
                      </c:pt>
                      <c:pt idx="2962">
                        <c:v>4.5747713431469617</c:v>
                      </c:pt>
                      <c:pt idx="2963">
                        <c:v>4.5747713431469617</c:v>
                      </c:pt>
                      <c:pt idx="2964">
                        <c:v>4.5747713431469617</c:v>
                      </c:pt>
                      <c:pt idx="2965">
                        <c:v>4.5747713431469617</c:v>
                      </c:pt>
                      <c:pt idx="2966">
                        <c:v>4.5747713431469617</c:v>
                      </c:pt>
                      <c:pt idx="2967">
                        <c:v>4.5747713431469617</c:v>
                      </c:pt>
                      <c:pt idx="2968">
                        <c:v>4.5747713431469617</c:v>
                      </c:pt>
                      <c:pt idx="2969">
                        <c:v>4.5747713431469617</c:v>
                      </c:pt>
                      <c:pt idx="2970">
                        <c:v>4.5747713431469617</c:v>
                      </c:pt>
                      <c:pt idx="2971">
                        <c:v>4.5747713431469617</c:v>
                      </c:pt>
                      <c:pt idx="2972">
                        <c:v>4.5747713431469617</c:v>
                      </c:pt>
                      <c:pt idx="2973">
                        <c:v>4.5747713431469617</c:v>
                      </c:pt>
                      <c:pt idx="2974">
                        <c:v>4.5747713431469617</c:v>
                      </c:pt>
                      <c:pt idx="2975">
                        <c:v>4.5747713431469617</c:v>
                      </c:pt>
                      <c:pt idx="2976">
                        <c:v>4.5747713431469617</c:v>
                      </c:pt>
                      <c:pt idx="2977">
                        <c:v>4.5747713431469617</c:v>
                      </c:pt>
                      <c:pt idx="2978">
                        <c:v>4.5747713431469617</c:v>
                      </c:pt>
                      <c:pt idx="2979">
                        <c:v>4.5747713431469617</c:v>
                      </c:pt>
                      <c:pt idx="2980">
                        <c:v>4.5747713431469617</c:v>
                      </c:pt>
                      <c:pt idx="2981">
                        <c:v>4.5747713431469617</c:v>
                      </c:pt>
                      <c:pt idx="2982">
                        <c:v>4.5747713431469617</c:v>
                      </c:pt>
                      <c:pt idx="2983">
                        <c:v>4.5747713431469617</c:v>
                      </c:pt>
                      <c:pt idx="2984">
                        <c:v>4.5747713431469617</c:v>
                      </c:pt>
                      <c:pt idx="2985">
                        <c:v>4.5747713431469617</c:v>
                      </c:pt>
                      <c:pt idx="2986">
                        <c:v>4.5747713431469617</c:v>
                      </c:pt>
                      <c:pt idx="2987">
                        <c:v>4.5747713431469617</c:v>
                      </c:pt>
                      <c:pt idx="2988">
                        <c:v>4.5747713431469617</c:v>
                      </c:pt>
                      <c:pt idx="2989">
                        <c:v>4.5747713431469617</c:v>
                      </c:pt>
                      <c:pt idx="2990">
                        <c:v>4.5747713431469617</c:v>
                      </c:pt>
                      <c:pt idx="2991">
                        <c:v>4.5747713431469617</c:v>
                      </c:pt>
                      <c:pt idx="2992">
                        <c:v>4.5747713431469617</c:v>
                      </c:pt>
                      <c:pt idx="2993">
                        <c:v>4.5747713431469617</c:v>
                      </c:pt>
                      <c:pt idx="2994">
                        <c:v>4.5747713431469617</c:v>
                      </c:pt>
                      <c:pt idx="2995">
                        <c:v>4.5747713431469617</c:v>
                      </c:pt>
                      <c:pt idx="2996">
                        <c:v>4.5747713431469617</c:v>
                      </c:pt>
                      <c:pt idx="2997">
                        <c:v>4.5747713431469617</c:v>
                      </c:pt>
                      <c:pt idx="2998">
                        <c:v>4.5747713431469617</c:v>
                      </c:pt>
                      <c:pt idx="2999">
                        <c:v>4.5747713431469617</c:v>
                      </c:pt>
                      <c:pt idx="3000">
                        <c:v>4.5747713431469617</c:v>
                      </c:pt>
                      <c:pt idx="3001">
                        <c:v>4.5747713431469617</c:v>
                      </c:pt>
                      <c:pt idx="3002">
                        <c:v>4.5747713431469617</c:v>
                      </c:pt>
                      <c:pt idx="3003">
                        <c:v>4.5747713431469617</c:v>
                      </c:pt>
                      <c:pt idx="3004">
                        <c:v>4.5747713431469617</c:v>
                      </c:pt>
                      <c:pt idx="3005">
                        <c:v>4.5747713431469617</c:v>
                      </c:pt>
                      <c:pt idx="3006">
                        <c:v>4.5747713431469617</c:v>
                      </c:pt>
                      <c:pt idx="3007">
                        <c:v>4.5747713431469617</c:v>
                      </c:pt>
                      <c:pt idx="3008">
                        <c:v>4.5747713431469617</c:v>
                      </c:pt>
                      <c:pt idx="3009">
                        <c:v>4.5747713431469617</c:v>
                      </c:pt>
                      <c:pt idx="3010">
                        <c:v>4.5747713431469617</c:v>
                      </c:pt>
                      <c:pt idx="3011">
                        <c:v>4.5747713431469617</c:v>
                      </c:pt>
                      <c:pt idx="3012">
                        <c:v>4.5747713431469617</c:v>
                      </c:pt>
                      <c:pt idx="3013">
                        <c:v>4.5747713431469617</c:v>
                      </c:pt>
                      <c:pt idx="3014">
                        <c:v>4.5747713431469617</c:v>
                      </c:pt>
                      <c:pt idx="3015">
                        <c:v>4.5747713431469617</c:v>
                      </c:pt>
                      <c:pt idx="3016">
                        <c:v>4.5747713431469617</c:v>
                      </c:pt>
                      <c:pt idx="3017">
                        <c:v>4.5747713431469617</c:v>
                      </c:pt>
                      <c:pt idx="3018">
                        <c:v>4.5747713431469617</c:v>
                      </c:pt>
                      <c:pt idx="3019">
                        <c:v>4.5747713431469617</c:v>
                      </c:pt>
                      <c:pt idx="3020">
                        <c:v>4.5747713431469617</c:v>
                      </c:pt>
                      <c:pt idx="3021">
                        <c:v>4.5747713431469617</c:v>
                      </c:pt>
                      <c:pt idx="3022">
                        <c:v>4.5747713431469617</c:v>
                      </c:pt>
                      <c:pt idx="3023">
                        <c:v>4.5747713431469617</c:v>
                      </c:pt>
                      <c:pt idx="3024">
                        <c:v>4.5747713431469617</c:v>
                      </c:pt>
                      <c:pt idx="3025">
                        <c:v>4.5747713431469617</c:v>
                      </c:pt>
                      <c:pt idx="3026">
                        <c:v>4.5747713431469617</c:v>
                      </c:pt>
                      <c:pt idx="3027">
                        <c:v>4.5747713431469617</c:v>
                      </c:pt>
                      <c:pt idx="3028">
                        <c:v>4.5747713431469617</c:v>
                      </c:pt>
                      <c:pt idx="3029">
                        <c:v>4.5747713431469617</c:v>
                      </c:pt>
                      <c:pt idx="3030">
                        <c:v>4.5747713431469617</c:v>
                      </c:pt>
                      <c:pt idx="3031">
                        <c:v>4.5747713431469617</c:v>
                      </c:pt>
                      <c:pt idx="3032">
                        <c:v>4.5747713431469617</c:v>
                      </c:pt>
                      <c:pt idx="3033">
                        <c:v>4.5747713431469617</c:v>
                      </c:pt>
                      <c:pt idx="3034">
                        <c:v>4.5747713431469617</c:v>
                      </c:pt>
                      <c:pt idx="3035">
                        <c:v>4.5747713431469617</c:v>
                      </c:pt>
                      <c:pt idx="3036">
                        <c:v>4.5747713431469617</c:v>
                      </c:pt>
                      <c:pt idx="3037">
                        <c:v>4.5747713431469617</c:v>
                      </c:pt>
                      <c:pt idx="3038">
                        <c:v>4.5747713431469617</c:v>
                      </c:pt>
                      <c:pt idx="3039">
                        <c:v>4.5747713431469617</c:v>
                      </c:pt>
                      <c:pt idx="3040">
                        <c:v>4.5747713431469617</c:v>
                      </c:pt>
                      <c:pt idx="3041">
                        <c:v>4.5747713431469617</c:v>
                      </c:pt>
                      <c:pt idx="3042">
                        <c:v>4.5747713431469617</c:v>
                      </c:pt>
                      <c:pt idx="3043">
                        <c:v>4.5747713431469617</c:v>
                      </c:pt>
                      <c:pt idx="3044">
                        <c:v>4.5747713431469617</c:v>
                      </c:pt>
                      <c:pt idx="3045">
                        <c:v>4.5747713431469617</c:v>
                      </c:pt>
                      <c:pt idx="3046">
                        <c:v>4.5747713431469617</c:v>
                      </c:pt>
                      <c:pt idx="3047">
                        <c:v>4.5747713431469617</c:v>
                      </c:pt>
                      <c:pt idx="3048">
                        <c:v>4.5747713431469617</c:v>
                      </c:pt>
                      <c:pt idx="3049">
                        <c:v>4.5747713431469617</c:v>
                      </c:pt>
                      <c:pt idx="3050">
                        <c:v>4.5747713431469617</c:v>
                      </c:pt>
                      <c:pt idx="3051">
                        <c:v>4.5747713431469617</c:v>
                      </c:pt>
                      <c:pt idx="3052">
                        <c:v>4.5747713431469617</c:v>
                      </c:pt>
                      <c:pt idx="3053">
                        <c:v>4.5747713431469617</c:v>
                      </c:pt>
                      <c:pt idx="3054">
                        <c:v>4.5747713431469617</c:v>
                      </c:pt>
                      <c:pt idx="3055">
                        <c:v>4.5747713431469617</c:v>
                      </c:pt>
                      <c:pt idx="3056">
                        <c:v>4.5747713431469617</c:v>
                      </c:pt>
                      <c:pt idx="3057">
                        <c:v>4.5747713431469617</c:v>
                      </c:pt>
                      <c:pt idx="3058">
                        <c:v>4.5747713431469617</c:v>
                      </c:pt>
                      <c:pt idx="3059">
                        <c:v>4.5747713431469617</c:v>
                      </c:pt>
                      <c:pt idx="3060">
                        <c:v>4.5747713431469617</c:v>
                      </c:pt>
                      <c:pt idx="3061">
                        <c:v>4.5747713431469617</c:v>
                      </c:pt>
                      <c:pt idx="3062">
                        <c:v>4.5747713431469617</c:v>
                      </c:pt>
                      <c:pt idx="3063">
                        <c:v>4.5747713431469617</c:v>
                      </c:pt>
                      <c:pt idx="3064">
                        <c:v>4.5747713431469617</c:v>
                      </c:pt>
                      <c:pt idx="3065">
                        <c:v>4.5747713431469617</c:v>
                      </c:pt>
                      <c:pt idx="3066">
                        <c:v>4.5747713431469617</c:v>
                      </c:pt>
                      <c:pt idx="3067">
                        <c:v>4.5747713431469617</c:v>
                      </c:pt>
                      <c:pt idx="3068">
                        <c:v>4.5747713431469617</c:v>
                      </c:pt>
                      <c:pt idx="3069">
                        <c:v>4.5747713431469617</c:v>
                      </c:pt>
                      <c:pt idx="3070">
                        <c:v>4.5747713431469617</c:v>
                      </c:pt>
                      <c:pt idx="3071">
                        <c:v>4.5747713431469617</c:v>
                      </c:pt>
                      <c:pt idx="3072">
                        <c:v>4.5747713431469617</c:v>
                      </c:pt>
                      <c:pt idx="3073">
                        <c:v>4.5747713431469617</c:v>
                      </c:pt>
                      <c:pt idx="3074">
                        <c:v>4.5747713431469617</c:v>
                      </c:pt>
                      <c:pt idx="3075">
                        <c:v>4.5747713431469617</c:v>
                      </c:pt>
                      <c:pt idx="3076">
                        <c:v>4.5747713431469617</c:v>
                      </c:pt>
                      <c:pt idx="3077">
                        <c:v>4.5747713431469617</c:v>
                      </c:pt>
                      <c:pt idx="3078">
                        <c:v>4.5747713431469617</c:v>
                      </c:pt>
                      <c:pt idx="3079">
                        <c:v>4.5747713431469617</c:v>
                      </c:pt>
                      <c:pt idx="3080">
                        <c:v>4.5747713431469617</c:v>
                      </c:pt>
                      <c:pt idx="3081">
                        <c:v>4.5747713431469617</c:v>
                      </c:pt>
                      <c:pt idx="3082">
                        <c:v>4.5747713431469617</c:v>
                      </c:pt>
                      <c:pt idx="3083">
                        <c:v>4.5747713431469617</c:v>
                      </c:pt>
                      <c:pt idx="3084">
                        <c:v>4.5747713431469617</c:v>
                      </c:pt>
                      <c:pt idx="3085">
                        <c:v>4.5747713431469617</c:v>
                      </c:pt>
                      <c:pt idx="3086">
                        <c:v>4.5747713431469617</c:v>
                      </c:pt>
                      <c:pt idx="3087">
                        <c:v>4.5747713431469617</c:v>
                      </c:pt>
                      <c:pt idx="3088">
                        <c:v>4.5747713431469617</c:v>
                      </c:pt>
                      <c:pt idx="3089">
                        <c:v>4.5747713431469617</c:v>
                      </c:pt>
                      <c:pt idx="3090">
                        <c:v>4.5747713431469617</c:v>
                      </c:pt>
                      <c:pt idx="3091">
                        <c:v>4.5747713431469617</c:v>
                      </c:pt>
                      <c:pt idx="3092">
                        <c:v>4.5747713431469617</c:v>
                      </c:pt>
                      <c:pt idx="3093">
                        <c:v>4.5747713431469617</c:v>
                      </c:pt>
                      <c:pt idx="3094">
                        <c:v>4.5747713431469617</c:v>
                      </c:pt>
                      <c:pt idx="3095">
                        <c:v>4.5747713431469617</c:v>
                      </c:pt>
                      <c:pt idx="3096">
                        <c:v>4.5747713431469617</c:v>
                      </c:pt>
                      <c:pt idx="3097">
                        <c:v>4.5747713431469617</c:v>
                      </c:pt>
                      <c:pt idx="3098">
                        <c:v>4.5747713431469617</c:v>
                      </c:pt>
                      <c:pt idx="3099">
                        <c:v>4.5747713431469617</c:v>
                      </c:pt>
                      <c:pt idx="3100">
                        <c:v>4.5747713431469617</c:v>
                      </c:pt>
                      <c:pt idx="3101">
                        <c:v>4.5747713431469617</c:v>
                      </c:pt>
                      <c:pt idx="3102">
                        <c:v>4.5747713431469617</c:v>
                      </c:pt>
                      <c:pt idx="3103">
                        <c:v>4.5747713431469617</c:v>
                      </c:pt>
                      <c:pt idx="3104">
                        <c:v>4.5747713431469617</c:v>
                      </c:pt>
                      <c:pt idx="3105">
                        <c:v>4.5747713431469617</c:v>
                      </c:pt>
                      <c:pt idx="3106">
                        <c:v>4.5747713431469617</c:v>
                      </c:pt>
                      <c:pt idx="3107">
                        <c:v>4.5747713431469617</c:v>
                      </c:pt>
                      <c:pt idx="3108">
                        <c:v>4.5747713431469617</c:v>
                      </c:pt>
                      <c:pt idx="3109">
                        <c:v>4.5747713431469617</c:v>
                      </c:pt>
                      <c:pt idx="3110">
                        <c:v>4.5747713431469617</c:v>
                      </c:pt>
                      <c:pt idx="3111">
                        <c:v>4.5747713431469617</c:v>
                      </c:pt>
                      <c:pt idx="3112">
                        <c:v>4.5747713431469617</c:v>
                      </c:pt>
                      <c:pt idx="3113">
                        <c:v>4.5747713431469617</c:v>
                      </c:pt>
                      <c:pt idx="3114">
                        <c:v>4.5747713431469617</c:v>
                      </c:pt>
                      <c:pt idx="3115">
                        <c:v>4.5747713431469617</c:v>
                      </c:pt>
                      <c:pt idx="3116">
                        <c:v>4.5747713431469617</c:v>
                      </c:pt>
                      <c:pt idx="3117">
                        <c:v>4.5747713431469617</c:v>
                      </c:pt>
                      <c:pt idx="3118">
                        <c:v>4.5747713431469617</c:v>
                      </c:pt>
                      <c:pt idx="3119">
                        <c:v>4.5747713431469617</c:v>
                      </c:pt>
                      <c:pt idx="3120">
                        <c:v>4.5747713431469617</c:v>
                      </c:pt>
                      <c:pt idx="3121">
                        <c:v>4.5747713431469617</c:v>
                      </c:pt>
                      <c:pt idx="3122">
                        <c:v>4.5747713431469617</c:v>
                      </c:pt>
                      <c:pt idx="3123">
                        <c:v>4.5747713431469617</c:v>
                      </c:pt>
                      <c:pt idx="3124">
                        <c:v>4.5747713431469617</c:v>
                      </c:pt>
                      <c:pt idx="3125">
                        <c:v>4.5747713431469617</c:v>
                      </c:pt>
                      <c:pt idx="3126">
                        <c:v>4.5747713431469617</c:v>
                      </c:pt>
                      <c:pt idx="3127">
                        <c:v>4.5747713431469617</c:v>
                      </c:pt>
                      <c:pt idx="3128">
                        <c:v>4.5747713431469617</c:v>
                      </c:pt>
                      <c:pt idx="3129">
                        <c:v>4.5747713431469617</c:v>
                      </c:pt>
                      <c:pt idx="3130">
                        <c:v>4.5747713431469617</c:v>
                      </c:pt>
                      <c:pt idx="3131">
                        <c:v>4.5747713431469617</c:v>
                      </c:pt>
                      <c:pt idx="3132">
                        <c:v>4.5747713431469617</c:v>
                      </c:pt>
                      <c:pt idx="3133">
                        <c:v>4.5747713431469617</c:v>
                      </c:pt>
                      <c:pt idx="3134">
                        <c:v>4.5747713431469617</c:v>
                      </c:pt>
                      <c:pt idx="3135">
                        <c:v>4.5747713431469617</c:v>
                      </c:pt>
                      <c:pt idx="3136">
                        <c:v>4.5747713431469617</c:v>
                      </c:pt>
                      <c:pt idx="3137">
                        <c:v>4.5747713431469617</c:v>
                      </c:pt>
                      <c:pt idx="3138">
                        <c:v>4.5747713431469617</c:v>
                      </c:pt>
                      <c:pt idx="3139">
                        <c:v>4.5747713431469617</c:v>
                      </c:pt>
                      <c:pt idx="3140">
                        <c:v>4.5747713431469617</c:v>
                      </c:pt>
                      <c:pt idx="3141">
                        <c:v>4.5747713431469617</c:v>
                      </c:pt>
                      <c:pt idx="3142">
                        <c:v>4.5747713431469617</c:v>
                      </c:pt>
                      <c:pt idx="3143">
                        <c:v>4.5747713431469617</c:v>
                      </c:pt>
                      <c:pt idx="3144">
                        <c:v>4.5747713431469617</c:v>
                      </c:pt>
                      <c:pt idx="3145">
                        <c:v>4.5747713431469617</c:v>
                      </c:pt>
                      <c:pt idx="3146">
                        <c:v>4.5747713431469617</c:v>
                      </c:pt>
                      <c:pt idx="3147">
                        <c:v>4.5747713431469617</c:v>
                      </c:pt>
                      <c:pt idx="3148">
                        <c:v>4.5747713431469617</c:v>
                      </c:pt>
                      <c:pt idx="3149">
                        <c:v>4.5747713431469617</c:v>
                      </c:pt>
                      <c:pt idx="3150">
                        <c:v>4.5747713431469617</c:v>
                      </c:pt>
                      <c:pt idx="3151">
                        <c:v>4.5747713431469617</c:v>
                      </c:pt>
                      <c:pt idx="3152">
                        <c:v>4.5747713431469617</c:v>
                      </c:pt>
                      <c:pt idx="3153">
                        <c:v>4.5747713431469617</c:v>
                      </c:pt>
                      <c:pt idx="3154">
                        <c:v>4.5747713431469617</c:v>
                      </c:pt>
                      <c:pt idx="3155">
                        <c:v>4.5747713431469617</c:v>
                      </c:pt>
                      <c:pt idx="3156">
                        <c:v>4.5747713431469617</c:v>
                      </c:pt>
                      <c:pt idx="3157">
                        <c:v>4.5747713431469617</c:v>
                      </c:pt>
                      <c:pt idx="3158">
                        <c:v>4.5747713431469617</c:v>
                      </c:pt>
                      <c:pt idx="3159">
                        <c:v>4.5747713431469617</c:v>
                      </c:pt>
                      <c:pt idx="3160">
                        <c:v>4.5747713431469617</c:v>
                      </c:pt>
                      <c:pt idx="3161">
                        <c:v>4.5747713431469617</c:v>
                      </c:pt>
                      <c:pt idx="3162">
                        <c:v>4.5747713431469617</c:v>
                      </c:pt>
                      <c:pt idx="3163">
                        <c:v>4.5747713431469617</c:v>
                      </c:pt>
                      <c:pt idx="3164">
                        <c:v>4.5747713431469617</c:v>
                      </c:pt>
                      <c:pt idx="3165">
                        <c:v>4.5747713431469617</c:v>
                      </c:pt>
                      <c:pt idx="3166">
                        <c:v>4.5747713431469617</c:v>
                      </c:pt>
                      <c:pt idx="3167">
                        <c:v>4.5747713431469617</c:v>
                      </c:pt>
                      <c:pt idx="3168">
                        <c:v>4.5747713431469617</c:v>
                      </c:pt>
                      <c:pt idx="3169">
                        <c:v>4.5747713431469617</c:v>
                      </c:pt>
                      <c:pt idx="3170">
                        <c:v>4.5747713431469617</c:v>
                      </c:pt>
                      <c:pt idx="3171">
                        <c:v>4.5747713431469617</c:v>
                      </c:pt>
                      <c:pt idx="3172">
                        <c:v>4.5747713431469617</c:v>
                      </c:pt>
                      <c:pt idx="3173">
                        <c:v>4.5747713431469617</c:v>
                      </c:pt>
                      <c:pt idx="3174">
                        <c:v>4.5747713431469617</c:v>
                      </c:pt>
                      <c:pt idx="3175">
                        <c:v>4.5747713431469617</c:v>
                      </c:pt>
                      <c:pt idx="3176">
                        <c:v>4.5747713431469617</c:v>
                      </c:pt>
                      <c:pt idx="3177">
                        <c:v>4.5747713431469617</c:v>
                      </c:pt>
                      <c:pt idx="3178">
                        <c:v>4.5747713431469617</c:v>
                      </c:pt>
                      <c:pt idx="3179">
                        <c:v>4.5747713431469617</c:v>
                      </c:pt>
                      <c:pt idx="3180">
                        <c:v>4.5747713431469617</c:v>
                      </c:pt>
                      <c:pt idx="3181">
                        <c:v>4.5747713431469617</c:v>
                      </c:pt>
                      <c:pt idx="3182">
                        <c:v>4.5747713431469617</c:v>
                      </c:pt>
                      <c:pt idx="3183">
                        <c:v>4.5747713431469617</c:v>
                      </c:pt>
                      <c:pt idx="3184">
                        <c:v>4.5747713431469617</c:v>
                      </c:pt>
                      <c:pt idx="3185">
                        <c:v>4.5747713431469617</c:v>
                      </c:pt>
                      <c:pt idx="3186">
                        <c:v>4.5747713431469617</c:v>
                      </c:pt>
                      <c:pt idx="3187">
                        <c:v>4.5747713431469617</c:v>
                      </c:pt>
                      <c:pt idx="3188">
                        <c:v>4.5747713431469617</c:v>
                      </c:pt>
                      <c:pt idx="3189">
                        <c:v>4.5747713431469617</c:v>
                      </c:pt>
                      <c:pt idx="3190">
                        <c:v>4.5747713431469617</c:v>
                      </c:pt>
                      <c:pt idx="3191">
                        <c:v>4.5747713431469617</c:v>
                      </c:pt>
                      <c:pt idx="3192">
                        <c:v>4.5747713431469617</c:v>
                      </c:pt>
                      <c:pt idx="3193">
                        <c:v>4.5747713431469617</c:v>
                      </c:pt>
                      <c:pt idx="3194">
                        <c:v>4.5747713431469617</c:v>
                      </c:pt>
                      <c:pt idx="3195">
                        <c:v>4.5747713431469617</c:v>
                      </c:pt>
                      <c:pt idx="3196">
                        <c:v>4.5747713431469617</c:v>
                      </c:pt>
                      <c:pt idx="3197">
                        <c:v>4.5747713431469617</c:v>
                      </c:pt>
                      <c:pt idx="3198">
                        <c:v>4.5747713431469617</c:v>
                      </c:pt>
                      <c:pt idx="3199">
                        <c:v>4.5747713431469617</c:v>
                      </c:pt>
                      <c:pt idx="3200">
                        <c:v>4.5747713431469617</c:v>
                      </c:pt>
                      <c:pt idx="3201">
                        <c:v>4.5747713431469617</c:v>
                      </c:pt>
                      <c:pt idx="3202">
                        <c:v>4.5747713431469617</c:v>
                      </c:pt>
                      <c:pt idx="3203">
                        <c:v>4.5747713431469617</c:v>
                      </c:pt>
                      <c:pt idx="3204">
                        <c:v>4.5747713431469617</c:v>
                      </c:pt>
                      <c:pt idx="3205">
                        <c:v>4.5747713431469617</c:v>
                      </c:pt>
                      <c:pt idx="3206">
                        <c:v>4.5747713431469617</c:v>
                      </c:pt>
                      <c:pt idx="3207">
                        <c:v>4.5747713431469617</c:v>
                      </c:pt>
                      <c:pt idx="3208">
                        <c:v>4.5747713431469617</c:v>
                      </c:pt>
                      <c:pt idx="3209">
                        <c:v>4.5747713431469617</c:v>
                      </c:pt>
                      <c:pt idx="3210">
                        <c:v>4.5747713431469617</c:v>
                      </c:pt>
                      <c:pt idx="3211">
                        <c:v>4.5747713431469617</c:v>
                      </c:pt>
                      <c:pt idx="3212">
                        <c:v>4.5747713431469617</c:v>
                      </c:pt>
                      <c:pt idx="3213">
                        <c:v>4.5747713431469617</c:v>
                      </c:pt>
                      <c:pt idx="3214">
                        <c:v>4.5747713431469617</c:v>
                      </c:pt>
                      <c:pt idx="3215">
                        <c:v>4.5747713431469617</c:v>
                      </c:pt>
                      <c:pt idx="3216">
                        <c:v>4.5747713431469617</c:v>
                      </c:pt>
                      <c:pt idx="3217">
                        <c:v>4.5747713431469617</c:v>
                      </c:pt>
                      <c:pt idx="3218">
                        <c:v>4.5747713431469617</c:v>
                      </c:pt>
                      <c:pt idx="3219">
                        <c:v>4.5747713431469617</c:v>
                      </c:pt>
                      <c:pt idx="3220">
                        <c:v>4.5747713431469617</c:v>
                      </c:pt>
                      <c:pt idx="3221">
                        <c:v>4.5747713431469617</c:v>
                      </c:pt>
                      <c:pt idx="3222">
                        <c:v>4.5747713431469617</c:v>
                      </c:pt>
                      <c:pt idx="3223">
                        <c:v>4.5747713431469617</c:v>
                      </c:pt>
                      <c:pt idx="3224">
                        <c:v>4.5747713431469617</c:v>
                      </c:pt>
                      <c:pt idx="3225">
                        <c:v>4.5747713431469617</c:v>
                      </c:pt>
                      <c:pt idx="3226">
                        <c:v>4.5747713431469617</c:v>
                      </c:pt>
                      <c:pt idx="3227">
                        <c:v>4.5747713431469617</c:v>
                      </c:pt>
                      <c:pt idx="3228">
                        <c:v>4.5747713431469617</c:v>
                      </c:pt>
                      <c:pt idx="3229">
                        <c:v>4.5747713431469617</c:v>
                      </c:pt>
                      <c:pt idx="3230">
                        <c:v>4.5747713431469617</c:v>
                      </c:pt>
                      <c:pt idx="3231">
                        <c:v>4.5747713431469617</c:v>
                      </c:pt>
                      <c:pt idx="3232">
                        <c:v>4.5747713431469617</c:v>
                      </c:pt>
                      <c:pt idx="3233">
                        <c:v>4.5747713431469617</c:v>
                      </c:pt>
                      <c:pt idx="3234">
                        <c:v>4.5747713431469617</c:v>
                      </c:pt>
                      <c:pt idx="3235">
                        <c:v>4.5747713431469617</c:v>
                      </c:pt>
                      <c:pt idx="3236">
                        <c:v>4.5747713431469617</c:v>
                      </c:pt>
                      <c:pt idx="3237">
                        <c:v>4.5747713431469617</c:v>
                      </c:pt>
                      <c:pt idx="3238">
                        <c:v>4.5747713431469617</c:v>
                      </c:pt>
                      <c:pt idx="3239">
                        <c:v>4.5747713431469617</c:v>
                      </c:pt>
                      <c:pt idx="3240">
                        <c:v>4.5747713431469617</c:v>
                      </c:pt>
                      <c:pt idx="3241">
                        <c:v>4.5747713431469617</c:v>
                      </c:pt>
                      <c:pt idx="3242">
                        <c:v>4.5747713431469617</c:v>
                      </c:pt>
                      <c:pt idx="3243">
                        <c:v>4.5747713431469617</c:v>
                      </c:pt>
                      <c:pt idx="3244">
                        <c:v>4.5747713431469617</c:v>
                      </c:pt>
                      <c:pt idx="3245">
                        <c:v>4.5747713431469617</c:v>
                      </c:pt>
                      <c:pt idx="3246">
                        <c:v>4.5747713431469617</c:v>
                      </c:pt>
                      <c:pt idx="3247">
                        <c:v>4.5747713431469617</c:v>
                      </c:pt>
                      <c:pt idx="3248">
                        <c:v>4.5747713431469617</c:v>
                      </c:pt>
                      <c:pt idx="3249">
                        <c:v>4.5747713431469617</c:v>
                      </c:pt>
                      <c:pt idx="3250">
                        <c:v>4.5747713431469617</c:v>
                      </c:pt>
                      <c:pt idx="3251">
                        <c:v>4.5747713431469617</c:v>
                      </c:pt>
                      <c:pt idx="3252">
                        <c:v>4.5747713431469617</c:v>
                      </c:pt>
                      <c:pt idx="3253">
                        <c:v>4.5747713431469617</c:v>
                      </c:pt>
                      <c:pt idx="3254">
                        <c:v>4.5747713431469617</c:v>
                      </c:pt>
                      <c:pt idx="3255">
                        <c:v>4.5747713431469617</c:v>
                      </c:pt>
                      <c:pt idx="3256">
                        <c:v>4.5747713431469617</c:v>
                      </c:pt>
                      <c:pt idx="3257">
                        <c:v>4.5747713431469617</c:v>
                      </c:pt>
                      <c:pt idx="3258">
                        <c:v>4.5747713431469617</c:v>
                      </c:pt>
                      <c:pt idx="3259">
                        <c:v>4.5747713431469617</c:v>
                      </c:pt>
                      <c:pt idx="3260">
                        <c:v>4.5747713431469617</c:v>
                      </c:pt>
                      <c:pt idx="3261">
                        <c:v>4.5747713431469617</c:v>
                      </c:pt>
                      <c:pt idx="3262">
                        <c:v>4.5747713431469617</c:v>
                      </c:pt>
                      <c:pt idx="3263">
                        <c:v>4.5747713431469617</c:v>
                      </c:pt>
                      <c:pt idx="3264">
                        <c:v>4.5747713431469617</c:v>
                      </c:pt>
                      <c:pt idx="3265">
                        <c:v>4.5747713431469617</c:v>
                      </c:pt>
                      <c:pt idx="3266">
                        <c:v>4.5747713431469617</c:v>
                      </c:pt>
                      <c:pt idx="3267">
                        <c:v>4.5747713431469617</c:v>
                      </c:pt>
                      <c:pt idx="3268">
                        <c:v>4.5747713431469617</c:v>
                      </c:pt>
                      <c:pt idx="3269">
                        <c:v>4.5747713431469617</c:v>
                      </c:pt>
                      <c:pt idx="3270">
                        <c:v>4.5747713431469617</c:v>
                      </c:pt>
                      <c:pt idx="3271">
                        <c:v>4.5747713431469617</c:v>
                      </c:pt>
                      <c:pt idx="3272">
                        <c:v>4.5747713431469617</c:v>
                      </c:pt>
                      <c:pt idx="3273">
                        <c:v>4.5747713431469617</c:v>
                      </c:pt>
                      <c:pt idx="3274">
                        <c:v>4.5747713431469617</c:v>
                      </c:pt>
                      <c:pt idx="3275">
                        <c:v>4.5747713431469617</c:v>
                      </c:pt>
                      <c:pt idx="3276">
                        <c:v>4.5747713431469617</c:v>
                      </c:pt>
                      <c:pt idx="3277">
                        <c:v>4.5747713431469617</c:v>
                      </c:pt>
                      <c:pt idx="3278">
                        <c:v>4.5747713431469617</c:v>
                      </c:pt>
                      <c:pt idx="3279">
                        <c:v>4.5747713431469617</c:v>
                      </c:pt>
                      <c:pt idx="3280">
                        <c:v>4.5747713431469617</c:v>
                      </c:pt>
                      <c:pt idx="3281">
                        <c:v>4.5747713431469617</c:v>
                      </c:pt>
                      <c:pt idx="3282">
                        <c:v>4.5747713431469617</c:v>
                      </c:pt>
                      <c:pt idx="3283">
                        <c:v>4.5747713431469617</c:v>
                      </c:pt>
                      <c:pt idx="3284">
                        <c:v>4.5747713431469617</c:v>
                      </c:pt>
                      <c:pt idx="3285">
                        <c:v>4.5747713431469617</c:v>
                      </c:pt>
                      <c:pt idx="3286">
                        <c:v>4.5747713431469617</c:v>
                      </c:pt>
                      <c:pt idx="3287">
                        <c:v>4.5747713431469617</c:v>
                      </c:pt>
                      <c:pt idx="3288">
                        <c:v>4.5747713431469617</c:v>
                      </c:pt>
                      <c:pt idx="3289">
                        <c:v>4.5747713431469617</c:v>
                      </c:pt>
                      <c:pt idx="3290">
                        <c:v>4.5747713431469617</c:v>
                      </c:pt>
                      <c:pt idx="3291">
                        <c:v>4.5747713431469617</c:v>
                      </c:pt>
                      <c:pt idx="3292">
                        <c:v>4.5747713431469617</c:v>
                      </c:pt>
                      <c:pt idx="3293">
                        <c:v>4.5747713431469617</c:v>
                      </c:pt>
                      <c:pt idx="3294">
                        <c:v>4.5747713431469617</c:v>
                      </c:pt>
                      <c:pt idx="3295">
                        <c:v>4.5747713431469617</c:v>
                      </c:pt>
                      <c:pt idx="3296">
                        <c:v>4.5747713431469617</c:v>
                      </c:pt>
                      <c:pt idx="3297">
                        <c:v>4.5747713431469617</c:v>
                      </c:pt>
                      <c:pt idx="3298">
                        <c:v>4.5747713431469617</c:v>
                      </c:pt>
                      <c:pt idx="3299">
                        <c:v>4.5747713431469617</c:v>
                      </c:pt>
                      <c:pt idx="3300">
                        <c:v>4.5747713431469617</c:v>
                      </c:pt>
                      <c:pt idx="3301">
                        <c:v>4.5747713431469617</c:v>
                      </c:pt>
                      <c:pt idx="3302">
                        <c:v>4.5747713431469617</c:v>
                      </c:pt>
                      <c:pt idx="3303">
                        <c:v>4.5747713431469617</c:v>
                      </c:pt>
                      <c:pt idx="3304">
                        <c:v>4.5747713431469617</c:v>
                      </c:pt>
                      <c:pt idx="3305">
                        <c:v>4.5747713431469617</c:v>
                      </c:pt>
                      <c:pt idx="3306">
                        <c:v>4.5747713431469617</c:v>
                      </c:pt>
                      <c:pt idx="3307">
                        <c:v>4.5747713431469617</c:v>
                      </c:pt>
                      <c:pt idx="3308">
                        <c:v>4.5747713431469617</c:v>
                      </c:pt>
                      <c:pt idx="3309">
                        <c:v>4.5747713431469617</c:v>
                      </c:pt>
                      <c:pt idx="3310">
                        <c:v>4.5747713431469617</c:v>
                      </c:pt>
                      <c:pt idx="3311">
                        <c:v>4.5747713431469617</c:v>
                      </c:pt>
                      <c:pt idx="3312">
                        <c:v>4.5747713431469617</c:v>
                      </c:pt>
                      <c:pt idx="3313">
                        <c:v>4.5747713431469617</c:v>
                      </c:pt>
                      <c:pt idx="3314">
                        <c:v>4.5747713431469617</c:v>
                      </c:pt>
                      <c:pt idx="3315">
                        <c:v>4.5747713431469617</c:v>
                      </c:pt>
                      <c:pt idx="3316">
                        <c:v>4.5747713431469617</c:v>
                      </c:pt>
                      <c:pt idx="3317">
                        <c:v>4.5747713431469617</c:v>
                      </c:pt>
                      <c:pt idx="3318">
                        <c:v>4.5747713431469617</c:v>
                      </c:pt>
                      <c:pt idx="3319">
                        <c:v>4.5747713431469617</c:v>
                      </c:pt>
                      <c:pt idx="3320">
                        <c:v>4.5747713431469617</c:v>
                      </c:pt>
                      <c:pt idx="3321">
                        <c:v>4.5747713431469617</c:v>
                      </c:pt>
                      <c:pt idx="3322">
                        <c:v>4.5747713431469617</c:v>
                      </c:pt>
                      <c:pt idx="3323">
                        <c:v>4.5747713431469617</c:v>
                      </c:pt>
                      <c:pt idx="3324">
                        <c:v>4.5747713431469617</c:v>
                      </c:pt>
                      <c:pt idx="3325">
                        <c:v>4.5747713431469617</c:v>
                      </c:pt>
                      <c:pt idx="3326">
                        <c:v>4.5747713431469617</c:v>
                      </c:pt>
                      <c:pt idx="3327">
                        <c:v>4.5747713431469617</c:v>
                      </c:pt>
                      <c:pt idx="3328">
                        <c:v>4.5747713431469617</c:v>
                      </c:pt>
                      <c:pt idx="3329">
                        <c:v>4.5747713431469617</c:v>
                      </c:pt>
                      <c:pt idx="3330">
                        <c:v>4.5747713431469617</c:v>
                      </c:pt>
                      <c:pt idx="3331">
                        <c:v>4.5747713431469617</c:v>
                      </c:pt>
                      <c:pt idx="3332">
                        <c:v>4.5747713431469617</c:v>
                      </c:pt>
                      <c:pt idx="3333">
                        <c:v>4.5747713431469617</c:v>
                      </c:pt>
                      <c:pt idx="3334">
                        <c:v>4.5747713431469617</c:v>
                      </c:pt>
                      <c:pt idx="3335">
                        <c:v>4.5747713431469617</c:v>
                      </c:pt>
                      <c:pt idx="3336">
                        <c:v>4.5747713431469617</c:v>
                      </c:pt>
                      <c:pt idx="3337">
                        <c:v>4.5747713431469617</c:v>
                      </c:pt>
                      <c:pt idx="3338">
                        <c:v>4.5747713431469617</c:v>
                      </c:pt>
                      <c:pt idx="3339">
                        <c:v>4.5747713431469617</c:v>
                      </c:pt>
                      <c:pt idx="3340">
                        <c:v>4.5747713431469617</c:v>
                      </c:pt>
                      <c:pt idx="3341">
                        <c:v>4.5747713431469617</c:v>
                      </c:pt>
                      <c:pt idx="3342">
                        <c:v>4.5747713431469617</c:v>
                      </c:pt>
                      <c:pt idx="3343">
                        <c:v>4.5747713431469617</c:v>
                      </c:pt>
                      <c:pt idx="3344">
                        <c:v>4.5747713431469617</c:v>
                      </c:pt>
                      <c:pt idx="3345">
                        <c:v>4.5747713431469617</c:v>
                      </c:pt>
                      <c:pt idx="3346">
                        <c:v>4.5747713431469617</c:v>
                      </c:pt>
                      <c:pt idx="3347">
                        <c:v>4.5747713431469617</c:v>
                      </c:pt>
                      <c:pt idx="3348">
                        <c:v>4.5747713431469617</c:v>
                      </c:pt>
                      <c:pt idx="3349">
                        <c:v>4.5747713431469617</c:v>
                      </c:pt>
                      <c:pt idx="3350">
                        <c:v>4.5747713431469617</c:v>
                      </c:pt>
                      <c:pt idx="3351">
                        <c:v>4.5747713431469617</c:v>
                      </c:pt>
                      <c:pt idx="3352">
                        <c:v>4.5747713431469617</c:v>
                      </c:pt>
                      <c:pt idx="3353">
                        <c:v>4.5747713431469617</c:v>
                      </c:pt>
                      <c:pt idx="3354">
                        <c:v>4.5747713431469617</c:v>
                      </c:pt>
                      <c:pt idx="3355">
                        <c:v>4.5747713431469617</c:v>
                      </c:pt>
                      <c:pt idx="3356">
                        <c:v>4.5747713431469617</c:v>
                      </c:pt>
                      <c:pt idx="3357">
                        <c:v>4.5747713431469617</c:v>
                      </c:pt>
                      <c:pt idx="3358">
                        <c:v>4.5747713431469617</c:v>
                      </c:pt>
                      <c:pt idx="3359">
                        <c:v>4.5747713431469617</c:v>
                      </c:pt>
                      <c:pt idx="3360">
                        <c:v>4.5747713431469617</c:v>
                      </c:pt>
                      <c:pt idx="3361">
                        <c:v>4.5747713431469617</c:v>
                      </c:pt>
                      <c:pt idx="3362">
                        <c:v>4.5747713431469617</c:v>
                      </c:pt>
                      <c:pt idx="3363">
                        <c:v>4.5747713431469617</c:v>
                      </c:pt>
                      <c:pt idx="3364">
                        <c:v>4.5747713431469617</c:v>
                      </c:pt>
                      <c:pt idx="3365">
                        <c:v>4.5747713431469617</c:v>
                      </c:pt>
                      <c:pt idx="3366">
                        <c:v>4.5747713431469617</c:v>
                      </c:pt>
                      <c:pt idx="3367">
                        <c:v>4.5747713431469617</c:v>
                      </c:pt>
                      <c:pt idx="3368">
                        <c:v>4.5747713431469617</c:v>
                      </c:pt>
                      <c:pt idx="3369">
                        <c:v>4.5747713431469617</c:v>
                      </c:pt>
                      <c:pt idx="3370">
                        <c:v>4.5747713431469617</c:v>
                      </c:pt>
                      <c:pt idx="3371">
                        <c:v>4.5747713431469617</c:v>
                      </c:pt>
                    </c:numCache>
                  </c:numRef>
                </c:yVal>
                <c:smooth val="0"/>
                <c:extLst xmlns:c15="http://schemas.microsoft.com/office/drawing/2012/chart">
                  <c:ext xmlns:c16="http://schemas.microsoft.com/office/drawing/2014/chart" uri="{C3380CC4-5D6E-409C-BE32-E72D297353CC}">
                    <c16:uniqueId val="{00000009-FB57-48F4-8B3C-1771B29A97C0}"/>
                  </c:ext>
                </c:extLst>
              </c15:ser>
            </c15:filteredScatterSeries>
          </c:ext>
        </c:extLst>
      </c:scatterChart>
      <c:valAx>
        <c:axId val="920499008"/>
        <c:scaling>
          <c:orientation val="minMax"/>
          <c:max val="43466.436111000003"/>
          <c:min val="43466.3597220000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H:MM:SS Tempo G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ss"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0501632"/>
        <c:crosses val="autoZero"/>
        <c:crossBetween val="midCat"/>
      </c:valAx>
      <c:valAx>
        <c:axId val="920501632"/>
        <c:scaling>
          <c:orientation val="minMax"/>
          <c:max val="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rro em metr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049900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s da Latitu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v>Erro SSP</c:v>
          </c:tx>
          <c:spPr>
            <a:ln w="25400" cap="rnd">
              <a:noFill/>
              <a:round/>
            </a:ln>
            <a:effectLst/>
          </c:spPr>
          <c:marker>
            <c:symbol val="circle"/>
            <c:size val="2"/>
            <c:spPr>
              <a:solidFill>
                <a:srgbClr val="00B0F0"/>
              </a:solidFill>
              <a:ln w="9525">
                <a:solidFill>
                  <a:srgbClr val="00B0F0"/>
                </a:solidFill>
              </a:ln>
              <a:effectLst/>
            </c:spPr>
          </c:marker>
          <c:xVal>
            <c:numRef>
              <c:f>'2) Erro SSP'!$G$2:$G$5937</c:f>
              <c:numCache>
                <c:formatCode>h:mm:ss</c:formatCode>
                <c:ptCount val="5936"/>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pt idx="1378">
                  <c:v>43466.428483796299</c:v>
                </c:pt>
                <c:pt idx="1379">
                  <c:v>43466.428518518522</c:v>
                </c:pt>
                <c:pt idx="1380">
                  <c:v>43466.428576388891</c:v>
                </c:pt>
                <c:pt idx="1381">
                  <c:v>43466.428587962961</c:v>
                </c:pt>
                <c:pt idx="1382">
                  <c:v>43466.428599537037</c:v>
                </c:pt>
                <c:pt idx="1383">
                  <c:v>43466.428668981483</c:v>
                </c:pt>
                <c:pt idx="1384">
                  <c:v>43466.428749999999</c:v>
                </c:pt>
                <c:pt idx="1385">
                  <c:v>43466.428784722222</c:v>
                </c:pt>
                <c:pt idx="1386">
                  <c:v>43466.428807870368</c:v>
                </c:pt>
                <c:pt idx="1387">
                  <c:v>43466.428819444453</c:v>
                </c:pt>
                <c:pt idx="1388">
                  <c:v>43466.428865740738</c:v>
                </c:pt>
                <c:pt idx="1389">
                  <c:v>43466.428877314807</c:v>
                </c:pt>
                <c:pt idx="1390">
                  <c:v>43466.428888888891</c:v>
                </c:pt>
                <c:pt idx="1391">
                  <c:v>43466.428900462961</c:v>
                </c:pt>
                <c:pt idx="1392">
                  <c:v>43466.428912037038</c:v>
                </c:pt>
                <c:pt idx="1393">
                  <c:v>43466.428923611107</c:v>
                </c:pt>
                <c:pt idx="1394">
                  <c:v>43466.42895833333</c:v>
                </c:pt>
                <c:pt idx="1395">
                  <c:v>43466.428993055553</c:v>
                </c:pt>
                <c:pt idx="1396">
                  <c:v>43466.429039351853</c:v>
                </c:pt>
                <c:pt idx="1397">
                  <c:v>43466.429062499999</c:v>
                </c:pt>
                <c:pt idx="1398">
                  <c:v>43466.429085648153</c:v>
                </c:pt>
                <c:pt idx="1399">
                  <c:v>43466.429097222222</c:v>
                </c:pt>
                <c:pt idx="1400">
                  <c:v>43466.429108796299</c:v>
                </c:pt>
                <c:pt idx="1401">
                  <c:v>43466.429120370369</c:v>
                </c:pt>
                <c:pt idx="1402">
                  <c:v>43466.429131944453</c:v>
                </c:pt>
                <c:pt idx="1403">
                  <c:v>43466.429166666669</c:v>
                </c:pt>
                <c:pt idx="1404">
                  <c:v>43466.429178240738</c:v>
                </c:pt>
                <c:pt idx="1405">
                  <c:v>43466.429189814808</c:v>
                </c:pt>
                <c:pt idx="1406">
                  <c:v>43466.429201388892</c:v>
                </c:pt>
                <c:pt idx="1407">
                  <c:v>43466.429293981477</c:v>
                </c:pt>
                <c:pt idx="1408">
                  <c:v>43466.429305555554</c:v>
                </c:pt>
                <c:pt idx="1409">
                  <c:v>43466.42931712963</c:v>
                </c:pt>
                <c:pt idx="1410">
                  <c:v>43466.429328703707</c:v>
                </c:pt>
                <c:pt idx="1411">
                  <c:v>43466.429340277777</c:v>
                </c:pt>
                <c:pt idx="1412">
                  <c:v>43466.429351851853</c:v>
                </c:pt>
                <c:pt idx="1413">
                  <c:v>43466.429363425923</c:v>
                </c:pt>
                <c:pt idx="1414">
                  <c:v>43466.429375</c:v>
                </c:pt>
                <c:pt idx="1415">
                  <c:v>43466.429386574076</c:v>
                </c:pt>
                <c:pt idx="1416">
                  <c:v>43466.429432870369</c:v>
                </c:pt>
                <c:pt idx="1417">
                  <c:v>43466.429456018523</c:v>
                </c:pt>
                <c:pt idx="1418">
                  <c:v>43466.429467592592</c:v>
                </c:pt>
                <c:pt idx="1419">
                  <c:v>43466.429479166669</c:v>
                </c:pt>
                <c:pt idx="1420">
                  <c:v>43466.429490740738</c:v>
                </c:pt>
                <c:pt idx="1421">
                  <c:v>43466.429502314822</c:v>
                </c:pt>
                <c:pt idx="1422">
                  <c:v>43466.429513888892</c:v>
                </c:pt>
                <c:pt idx="1423">
                  <c:v>43466.429537037038</c:v>
                </c:pt>
                <c:pt idx="1424">
                  <c:v>43466.429548611108</c:v>
                </c:pt>
                <c:pt idx="1425">
                  <c:v>43466.429560185177</c:v>
                </c:pt>
                <c:pt idx="1426">
                  <c:v>43466.4296875</c:v>
                </c:pt>
                <c:pt idx="1427">
                  <c:v>43466.429710648154</c:v>
                </c:pt>
                <c:pt idx="1428">
                  <c:v>43466.429722222223</c:v>
                </c:pt>
                <c:pt idx="1429">
                  <c:v>43466.4297337963</c:v>
                </c:pt>
                <c:pt idx="1430">
                  <c:v>43466.429745370369</c:v>
                </c:pt>
                <c:pt idx="1431">
                  <c:v>43466.429768518523</c:v>
                </c:pt>
                <c:pt idx="1432">
                  <c:v>43466.429780092592</c:v>
                </c:pt>
                <c:pt idx="1433">
                  <c:v>43466.429803240739</c:v>
                </c:pt>
                <c:pt idx="1434">
                  <c:v>43466.429814814823</c:v>
                </c:pt>
                <c:pt idx="1435">
                  <c:v>43466.429861111108</c:v>
                </c:pt>
                <c:pt idx="1436">
                  <c:v>43466.429872685178</c:v>
                </c:pt>
                <c:pt idx="1437">
                  <c:v>43466.429884259262</c:v>
                </c:pt>
                <c:pt idx="1438">
                  <c:v>43466.429988425924</c:v>
                </c:pt>
                <c:pt idx="1439">
                  <c:v>43466.43005787037</c:v>
                </c:pt>
                <c:pt idx="1440">
                  <c:v>43466.430104166669</c:v>
                </c:pt>
                <c:pt idx="1441">
                  <c:v>43466.430115740739</c:v>
                </c:pt>
                <c:pt idx="1442">
                  <c:v>43466.430162037039</c:v>
                </c:pt>
                <c:pt idx="1443">
                  <c:v>43466.430196759262</c:v>
                </c:pt>
                <c:pt idx="1444">
                  <c:v>43466.430219907408</c:v>
                </c:pt>
                <c:pt idx="1445">
                  <c:v>43466.430231481478</c:v>
                </c:pt>
                <c:pt idx="1446">
                  <c:v>43466.430243055547</c:v>
                </c:pt>
                <c:pt idx="1447">
                  <c:v>43466.430393518523</c:v>
                </c:pt>
                <c:pt idx="1448">
                  <c:v>43466.43041666667</c:v>
                </c:pt>
                <c:pt idx="1449">
                  <c:v>43466.430462962962</c:v>
                </c:pt>
                <c:pt idx="1450">
                  <c:v>43466.430613425917</c:v>
                </c:pt>
                <c:pt idx="1451">
                  <c:v>43466.430625000001</c:v>
                </c:pt>
                <c:pt idx="1452">
                  <c:v>43466.430659722217</c:v>
                </c:pt>
                <c:pt idx="1453">
                  <c:v>43466.430706018517</c:v>
                </c:pt>
                <c:pt idx="1454">
                  <c:v>43466.430810185193</c:v>
                </c:pt>
                <c:pt idx="1455">
                  <c:v>43466.430879629632</c:v>
                </c:pt>
                <c:pt idx="1456">
                  <c:v>43466.430891203701</c:v>
                </c:pt>
                <c:pt idx="1457">
                  <c:v>43466.430902777778</c:v>
                </c:pt>
                <c:pt idx="1458">
                  <c:v>43466.430914351848</c:v>
                </c:pt>
                <c:pt idx="1459">
                  <c:v>43466.430925925917</c:v>
                </c:pt>
                <c:pt idx="1460">
                  <c:v>43466.430972222217</c:v>
                </c:pt>
                <c:pt idx="1461">
                  <c:v>43466.430983796286</c:v>
                </c:pt>
                <c:pt idx="1462">
                  <c:v>43466.430995370371</c:v>
                </c:pt>
                <c:pt idx="1463">
                  <c:v>43466.431006944447</c:v>
                </c:pt>
                <c:pt idx="1464">
                  <c:v>43466.431087962963</c:v>
                </c:pt>
                <c:pt idx="1465">
                  <c:v>43466.431111111109</c:v>
                </c:pt>
                <c:pt idx="1466">
                  <c:v>43466.431122685193</c:v>
                </c:pt>
                <c:pt idx="1467">
                  <c:v>43466.431168981479</c:v>
                </c:pt>
                <c:pt idx="1468">
                  <c:v>43466.431192129632</c:v>
                </c:pt>
                <c:pt idx="1469">
                  <c:v>43466.431238425917</c:v>
                </c:pt>
                <c:pt idx="1470">
                  <c:v>43466.431250000001</c:v>
                </c:pt>
                <c:pt idx="1471">
                  <c:v>43466.431261574071</c:v>
                </c:pt>
                <c:pt idx="1472">
                  <c:v>43466.431273148148</c:v>
                </c:pt>
                <c:pt idx="1473">
                  <c:v>43466.431331018517</c:v>
                </c:pt>
                <c:pt idx="1474">
                  <c:v>43466.431342592587</c:v>
                </c:pt>
                <c:pt idx="1475">
                  <c:v>43466.43136574074</c:v>
                </c:pt>
                <c:pt idx="1476">
                  <c:v>43466.431400462963</c:v>
                </c:pt>
                <c:pt idx="1477">
                  <c:v>43466.431481481479</c:v>
                </c:pt>
                <c:pt idx="1478">
                  <c:v>43466.431493055563</c:v>
                </c:pt>
                <c:pt idx="1479">
                  <c:v>43466.43172453704</c:v>
                </c:pt>
                <c:pt idx="1480">
                  <c:v>43466.431747685187</c:v>
                </c:pt>
                <c:pt idx="1481">
                  <c:v>43466.431759259263</c:v>
                </c:pt>
                <c:pt idx="1482">
                  <c:v>43466.431875000002</c:v>
                </c:pt>
                <c:pt idx="1483">
                  <c:v>43466.431921296287</c:v>
                </c:pt>
                <c:pt idx="1484">
                  <c:v>43466.431932870371</c:v>
                </c:pt>
                <c:pt idx="1485">
                  <c:v>43466.431944444441</c:v>
                </c:pt>
                <c:pt idx="1486">
                  <c:v>43466.431979166657</c:v>
                </c:pt>
                <c:pt idx="1487">
                  <c:v>43466.432002314818</c:v>
                </c:pt>
                <c:pt idx="1488">
                  <c:v>43466.432013888887</c:v>
                </c:pt>
                <c:pt idx="1489">
                  <c:v>43466.432037037041</c:v>
                </c:pt>
                <c:pt idx="1490">
                  <c:v>43466.43204861111</c:v>
                </c:pt>
                <c:pt idx="1491">
                  <c:v>43466.432083333333</c:v>
                </c:pt>
                <c:pt idx="1492">
                  <c:v>43466.43209490741</c:v>
                </c:pt>
                <c:pt idx="1493">
                  <c:v>43466.432164351849</c:v>
                </c:pt>
                <c:pt idx="1494">
                  <c:v>43466.432175925933</c:v>
                </c:pt>
                <c:pt idx="1495">
                  <c:v>43466.432199074072</c:v>
                </c:pt>
                <c:pt idx="1496">
                  <c:v>43466.432210648149</c:v>
                </c:pt>
                <c:pt idx="1497">
                  <c:v>43466.432222222233</c:v>
                </c:pt>
                <c:pt idx="1498">
                  <c:v>43466.432233796288</c:v>
                </c:pt>
                <c:pt idx="1499">
                  <c:v>43466.432245370372</c:v>
                </c:pt>
                <c:pt idx="1500">
                  <c:v>43466.432256944441</c:v>
                </c:pt>
                <c:pt idx="1501">
                  <c:v>43466.432280092587</c:v>
                </c:pt>
                <c:pt idx="1502">
                  <c:v>43466.432291666657</c:v>
                </c:pt>
                <c:pt idx="1503">
                  <c:v>43466.43236111111</c:v>
                </c:pt>
                <c:pt idx="1504">
                  <c:v>43466.43240740741</c:v>
                </c:pt>
                <c:pt idx="1505">
                  <c:v>43466.43246527778</c:v>
                </c:pt>
                <c:pt idx="1506">
                  <c:v>43466.432488425933</c:v>
                </c:pt>
                <c:pt idx="1507">
                  <c:v>43466.432581018518</c:v>
                </c:pt>
                <c:pt idx="1508">
                  <c:v>43466.432696759257</c:v>
                </c:pt>
                <c:pt idx="1509">
                  <c:v>43466.432719907411</c:v>
                </c:pt>
                <c:pt idx="1510">
                  <c:v>43466.432997685188</c:v>
                </c:pt>
                <c:pt idx="1511">
                  <c:v>43466.43304398148</c:v>
                </c:pt>
                <c:pt idx="1512">
                  <c:v>43466.43309027778</c:v>
                </c:pt>
                <c:pt idx="1513">
                  <c:v>43466.433113425926</c:v>
                </c:pt>
                <c:pt idx="1514">
                  <c:v>43466.433182870373</c:v>
                </c:pt>
                <c:pt idx="1515">
                  <c:v>43466.433206018519</c:v>
                </c:pt>
                <c:pt idx="1516">
                  <c:v>43466.433217592603</c:v>
                </c:pt>
                <c:pt idx="1517">
                  <c:v>43466.433229166672</c:v>
                </c:pt>
                <c:pt idx="1518">
                  <c:v>43466.433240740742</c:v>
                </c:pt>
                <c:pt idx="1519">
                  <c:v>43466.433252314811</c:v>
                </c:pt>
                <c:pt idx="1520">
                  <c:v>43466.433275462958</c:v>
                </c:pt>
                <c:pt idx="1521">
                  <c:v>43466.433333333327</c:v>
                </c:pt>
                <c:pt idx="1522">
                  <c:v>43466.433344907397</c:v>
                </c:pt>
                <c:pt idx="1523">
                  <c:v>43466.433356481481</c:v>
                </c:pt>
                <c:pt idx="1524">
                  <c:v>43466.433425925927</c:v>
                </c:pt>
                <c:pt idx="1525">
                  <c:v>43466.433437500003</c:v>
                </c:pt>
                <c:pt idx="1526">
                  <c:v>43466.433657407397</c:v>
                </c:pt>
                <c:pt idx="1527">
                  <c:v>43466.43378472222</c:v>
                </c:pt>
                <c:pt idx="1528">
                  <c:v>43466.433796296304</c:v>
                </c:pt>
                <c:pt idx="1529">
                  <c:v>43466.433807870373</c:v>
                </c:pt>
                <c:pt idx="1530">
                  <c:v>43466.433819444443</c:v>
                </c:pt>
                <c:pt idx="1531">
                  <c:v>43466.433831018519</c:v>
                </c:pt>
                <c:pt idx="1532">
                  <c:v>43466.433842592603</c:v>
                </c:pt>
                <c:pt idx="1533">
                  <c:v>43466.433854166673</c:v>
                </c:pt>
                <c:pt idx="1534">
                  <c:v>43466.433865740742</c:v>
                </c:pt>
                <c:pt idx="1535">
                  <c:v>43466.433877314812</c:v>
                </c:pt>
                <c:pt idx="1536">
                  <c:v>43466.433888888889</c:v>
                </c:pt>
                <c:pt idx="1537">
                  <c:v>43466.433923611112</c:v>
                </c:pt>
                <c:pt idx="1538">
                  <c:v>43466.433935185189</c:v>
                </c:pt>
                <c:pt idx="1539">
                  <c:v>43466.433946759258</c:v>
                </c:pt>
                <c:pt idx="1540">
                  <c:v>43466.433958333328</c:v>
                </c:pt>
                <c:pt idx="1541">
                  <c:v>43466.433981481481</c:v>
                </c:pt>
                <c:pt idx="1542">
                  <c:v>43466.434004629627</c:v>
                </c:pt>
                <c:pt idx="1543">
                  <c:v>43466.434016203697</c:v>
                </c:pt>
                <c:pt idx="1544">
                  <c:v>43466.434027777781</c:v>
                </c:pt>
                <c:pt idx="1545">
                  <c:v>43466.434039351851</c:v>
                </c:pt>
                <c:pt idx="1546">
                  <c:v>43466.43408564815</c:v>
                </c:pt>
                <c:pt idx="1547">
                  <c:v>43466.43409722222</c:v>
                </c:pt>
                <c:pt idx="1548">
                  <c:v>43466.434131944443</c:v>
                </c:pt>
                <c:pt idx="1549">
                  <c:v>43466.43414351852</c:v>
                </c:pt>
                <c:pt idx="1550">
                  <c:v>43466.434155092589</c:v>
                </c:pt>
                <c:pt idx="1551">
                  <c:v>43466.434178240743</c:v>
                </c:pt>
                <c:pt idx="1552">
                  <c:v>43466.434189814812</c:v>
                </c:pt>
                <c:pt idx="1553">
                  <c:v>43466.434201388889</c:v>
                </c:pt>
                <c:pt idx="1554">
                  <c:v>43466.434212962973</c:v>
                </c:pt>
                <c:pt idx="1555">
                  <c:v>43466.434224537043</c:v>
                </c:pt>
                <c:pt idx="1556">
                  <c:v>43466.434270833342</c:v>
                </c:pt>
                <c:pt idx="1557">
                  <c:v>43466.434317129628</c:v>
                </c:pt>
                <c:pt idx="1558">
                  <c:v>43466.434328703697</c:v>
                </c:pt>
                <c:pt idx="1559">
                  <c:v>43466.434351851851</c:v>
                </c:pt>
                <c:pt idx="1560">
                  <c:v>43466.434363425928</c:v>
                </c:pt>
                <c:pt idx="1561">
                  <c:v>43466.434421296297</c:v>
                </c:pt>
                <c:pt idx="1562">
                  <c:v>43466.434490740743</c:v>
                </c:pt>
                <c:pt idx="1563">
                  <c:v>43466.434502314813</c:v>
                </c:pt>
                <c:pt idx="1564">
                  <c:v>43466.434571759259</c:v>
                </c:pt>
                <c:pt idx="1565">
                  <c:v>43466.434594907398</c:v>
                </c:pt>
                <c:pt idx="1566">
                  <c:v>43466.434652777767</c:v>
                </c:pt>
                <c:pt idx="1567">
                  <c:v>43466.434664351851</c:v>
                </c:pt>
                <c:pt idx="1568">
                  <c:v>43466.434675925928</c:v>
                </c:pt>
                <c:pt idx="1569">
                  <c:v>43466.434687499997</c:v>
                </c:pt>
                <c:pt idx="1570">
                  <c:v>43466.434699074067</c:v>
                </c:pt>
                <c:pt idx="1571">
                  <c:v>43466.434710648151</c:v>
                </c:pt>
                <c:pt idx="1572">
                  <c:v>43466.434733796297</c:v>
                </c:pt>
                <c:pt idx="1573">
                  <c:v>43466.434756944444</c:v>
                </c:pt>
                <c:pt idx="1574">
                  <c:v>43466.43476851852</c:v>
                </c:pt>
              </c:numCache>
              <c:extLst xmlns:c15="http://schemas.microsoft.com/office/drawing/2012/chart"/>
            </c:numRef>
          </c:xVal>
          <c:yVal>
            <c:numRef>
              <c:f>'2) Erro SSP'!$D$2:$D$5937</c:f>
              <c:numCache>
                <c:formatCode>General</c:formatCode>
                <c:ptCount val="5936"/>
                <c:pt idx="0">
                  <c:v>9.3937473044363031</c:v>
                </c:pt>
                <c:pt idx="1">
                  <c:v>10.425938045020191</c:v>
                </c:pt>
                <c:pt idx="2">
                  <c:v>5.1130977871840511</c:v>
                </c:pt>
                <c:pt idx="3">
                  <c:v>10.776392320760049</c:v>
                </c:pt>
                <c:pt idx="4">
                  <c:v>7.94964071085868</c:v>
                </c:pt>
                <c:pt idx="5">
                  <c:v>-1.392927476545301</c:v>
                </c:pt>
                <c:pt idx="6">
                  <c:v>0.83193646916645903</c:v>
                </c:pt>
                <c:pt idx="7">
                  <c:v>0.1228323667363681</c:v>
                </c:pt>
                <c:pt idx="8">
                  <c:v>-0.26406461689102478</c:v>
                </c:pt>
                <c:pt idx="9">
                  <c:v>-4.6422153150595564</c:v>
                </c:pt>
                <c:pt idx="10">
                  <c:v>-4.4942001790806323</c:v>
                </c:pt>
                <c:pt idx="11">
                  <c:v>0.42766026974606253</c:v>
                </c:pt>
                <c:pt idx="12">
                  <c:v>-3.3402658855480332</c:v>
                </c:pt>
                <c:pt idx="13">
                  <c:v>-3.6309160983298958</c:v>
                </c:pt>
                <c:pt idx="14">
                  <c:v>4.0319258624222423</c:v>
                </c:pt>
                <c:pt idx="15">
                  <c:v>-7.6544041684528743</c:v>
                </c:pt>
                <c:pt idx="16">
                  <c:v>-7.5233348595640468</c:v>
                </c:pt>
                <c:pt idx="17">
                  <c:v>-8.4420992723607124</c:v>
                </c:pt>
                <c:pt idx="18">
                  <c:v>-1.4131618722883359</c:v>
                </c:pt>
                <c:pt idx="19">
                  <c:v>-8.1725185173975703</c:v>
                </c:pt>
                <c:pt idx="20">
                  <c:v>-1.7078878559261961</c:v>
                </c:pt>
                <c:pt idx="21">
                  <c:v>1.055823765037609</c:v>
                </c:pt>
                <c:pt idx="22">
                  <c:v>-7.6826138666724484</c:v>
                </c:pt>
                <c:pt idx="23">
                  <c:v>-6.1713095841983492E-2</c:v>
                </c:pt>
                <c:pt idx="24">
                  <c:v>-1.682127795297206</c:v>
                </c:pt>
                <c:pt idx="25">
                  <c:v>2.8211947346314949</c:v>
                </c:pt>
                <c:pt idx="26">
                  <c:v>0.8444305306024753</c:v>
                </c:pt>
                <c:pt idx="27">
                  <c:v>-2.0529313861246852</c:v>
                </c:pt>
                <c:pt idx="28">
                  <c:v>-12.615130509635559</c:v>
                </c:pt>
                <c:pt idx="29">
                  <c:v>-6.5528101756218149</c:v>
                </c:pt>
                <c:pt idx="30">
                  <c:v>-14.6168832917314</c:v>
                </c:pt>
                <c:pt idx="31">
                  <c:v>1.647474188159296</c:v>
                </c:pt>
                <c:pt idx="32">
                  <c:v>4.1102138321471369</c:v>
                </c:pt>
                <c:pt idx="33">
                  <c:v>8.5818792604089769</c:v>
                </c:pt>
                <c:pt idx="34">
                  <c:v>3.581368184809306</c:v>
                </c:pt>
                <c:pt idx="35">
                  <c:v>3.333274010450237</c:v>
                </c:pt>
                <c:pt idx="36">
                  <c:v>5.3245444501603956</c:v>
                </c:pt>
                <c:pt idx="37">
                  <c:v>1.6504989994114461</c:v>
                </c:pt>
                <c:pt idx="38">
                  <c:v>-3.8995383552433971</c:v>
                </c:pt>
                <c:pt idx="39">
                  <c:v>2.74187444577856</c:v>
                </c:pt>
                <c:pt idx="40">
                  <c:v>2.4871771408948851</c:v>
                </c:pt>
                <c:pt idx="41">
                  <c:v>8.0522197914384055</c:v>
                </c:pt>
                <c:pt idx="42">
                  <c:v>9.618974022480133</c:v>
                </c:pt>
                <c:pt idx="43">
                  <c:v>0.90896079657306195</c:v>
                </c:pt>
                <c:pt idx="44">
                  <c:v>8.9522565754072421</c:v>
                </c:pt>
                <c:pt idx="45">
                  <c:v>5.1120159510621068</c:v>
                </c:pt>
                <c:pt idx="46">
                  <c:v>-1.9868062629283669</c:v>
                </c:pt>
                <c:pt idx="47">
                  <c:v>-8.8080308138709817</c:v>
                </c:pt>
                <c:pt idx="48">
                  <c:v>-5.087249499757232</c:v>
                </c:pt>
                <c:pt idx="49">
                  <c:v>1.022063501381961</c:v>
                </c:pt>
                <c:pt idx="50">
                  <c:v>-4.3389396203512147</c:v>
                </c:pt>
                <c:pt idx="51">
                  <c:v>-2.087716353232322</c:v>
                </c:pt>
                <c:pt idx="52">
                  <c:v>1.5666518368474791</c:v>
                </c:pt>
                <c:pt idx="53">
                  <c:v>-4.6998629266374659</c:v>
                </c:pt>
                <c:pt idx="54">
                  <c:v>-10.446207223524249</c:v>
                </c:pt>
                <c:pt idx="55">
                  <c:v>-8.3883136521670849</c:v>
                </c:pt>
                <c:pt idx="56">
                  <c:v>-2.0795630822554401</c:v>
                </c:pt>
                <c:pt idx="57">
                  <c:v>-0.34819551522506842</c:v>
                </c:pt>
                <c:pt idx="58">
                  <c:v>1.68646053330356</c:v>
                </c:pt>
                <c:pt idx="59">
                  <c:v>5.8003837582322602</c:v>
                </c:pt>
                <c:pt idx="60">
                  <c:v>-3.0156455254103651</c:v>
                </c:pt>
                <c:pt idx="61">
                  <c:v>-6.3095010246216043</c:v>
                </c:pt>
                <c:pt idx="62">
                  <c:v>8.0660658760063662</c:v>
                </c:pt>
                <c:pt idx="63">
                  <c:v>1.286677376858157</c:v>
                </c:pt>
                <c:pt idx="64">
                  <c:v>-4.5386315625089493</c:v>
                </c:pt>
                <c:pt idx="65">
                  <c:v>4.5017226624802289</c:v>
                </c:pt>
                <c:pt idx="66">
                  <c:v>7.4794960590363972</c:v>
                </c:pt>
                <c:pt idx="67">
                  <c:v>-4.545225293524501</c:v>
                </c:pt>
                <c:pt idx="68">
                  <c:v>1.339050841972385</c:v>
                </c:pt>
                <c:pt idx="69">
                  <c:v>8.6193621330154999E-3</c:v>
                </c:pt>
                <c:pt idx="70">
                  <c:v>-9.8272921507345643</c:v>
                </c:pt>
                <c:pt idx="71">
                  <c:v>-8.1904626308361763</c:v>
                </c:pt>
                <c:pt idx="72">
                  <c:v>-6.8743679097481873</c:v>
                </c:pt>
                <c:pt idx="73">
                  <c:v>-0.2740232286878021</c:v>
                </c:pt>
                <c:pt idx="74">
                  <c:v>5.904861605717338</c:v>
                </c:pt>
                <c:pt idx="75">
                  <c:v>8.3177191065825724</c:v>
                </c:pt>
                <c:pt idx="76">
                  <c:v>3.2516407052145988</c:v>
                </c:pt>
                <c:pt idx="77">
                  <c:v>6.3001118649493977</c:v>
                </c:pt>
                <c:pt idx="78">
                  <c:v>3.6063170876216621</c:v>
                </c:pt>
                <c:pt idx="79">
                  <c:v>-9.394477390633563</c:v>
                </c:pt>
                <c:pt idx="80">
                  <c:v>-2.0905255710261459</c:v>
                </c:pt>
                <c:pt idx="81">
                  <c:v>4.2852652731774246</c:v>
                </c:pt>
                <c:pt idx="82">
                  <c:v>-5.587883879327066</c:v>
                </c:pt>
                <c:pt idx="83">
                  <c:v>1.0971489411499791</c:v>
                </c:pt>
                <c:pt idx="84">
                  <c:v>-2.3001847626746428</c:v>
                </c:pt>
                <c:pt idx="85">
                  <c:v>-0.52107809179413356</c:v>
                </c:pt>
                <c:pt idx="86">
                  <c:v>-2.086741219844134</c:v>
                </c:pt>
                <c:pt idx="87">
                  <c:v>-8.8742158648871001</c:v>
                </c:pt>
                <c:pt idx="88">
                  <c:v>-1.4892289479797971</c:v>
                </c:pt>
                <c:pt idx="89">
                  <c:v>-4.8105629297620389</c:v>
                </c:pt>
                <c:pt idx="90">
                  <c:v>-0.68532434689482602</c:v>
                </c:pt>
                <c:pt idx="91">
                  <c:v>8.5950775956085081</c:v>
                </c:pt>
                <c:pt idx="92">
                  <c:v>4.5430447522849882</c:v>
                </c:pt>
                <c:pt idx="93">
                  <c:v>-4.0629073318686668</c:v>
                </c:pt>
                <c:pt idx="94">
                  <c:v>-8.8277349300657948E-2</c:v>
                </c:pt>
                <c:pt idx="95">
                  <c:v>-4.0455868461391447</c:v>
                </c:pt>
                <c:pt idx="96">
                  <c:v>0.46202432264384258</c:v>
                </c:pt>
                <c:pt idx="97">
                  <c:v>-1.530317921333044</c:v>
                </c:pt>
                <c:pt idx="98">
                  <c:v>-4.1921307811420929</c:v>
                </c:pt>
                <c:pt idx="99">
                  <c:v>2.7200375584170211</c:v>
                </c:pt>
                <c:pt idx="100">
                  <c:v>-2.670612615657896</c:v>
                </c:pt>
                <c:pt idx="101">
                  <c:v>-0.35339633205675608</c:v>
                </c:pt>
                <c:pt idx="102">
                  <c:v>-0.28468942663428259</c:v>
                </c:pt>
                <c:pt idx="103">
                  <c:v>-11.17992868852042</c:v>
                </c:pt>
                <c:pt idx="104">
                  <c:v>6.906240069981779</c:v>
                </c:pt>
                <c:pt idx="105">
                  <c:v>7.3808774131476804</c:v>
                </c:pt>
                <c:pt idx="106">
                  <c:v>-5.3479370470262779</c:v>
                </c:pt>
                <c:pt idx="107">
                  <c:v>-6.3391075976668763</c:v>
                </c:pt>
                <c:pt idx="108">
                  <c:v>-4.124286588494674</c:v>
                </c:pt>
                <c:pt idx="109">
                  <c:v>-4.4798125457753857</c:v>
                </c:pt>
                <c:pt idx="110">
                  <c:v>-0.90873495480827282</c:v>
                </c:pt>
                <c:pt idx="111">
                  <c:v>-2.5298586776186709</c:v>
                </c:pt>
                <c:pt idx="112">
                  <c:v>-1.8581275867310121</c:v>
                </c:pt>
                <c:pt idx="113">
                  <c:v>-9.8579281691719771</c:v>
                </c:pt>
                <c:pt idx="114">
                  <c:v>-4.4158755231909934</c:v>
                </c:pt>
                <c:pt idx="115">
                  <c:v>-0.78999447628658226</c:v>
                </c:pt>
                <c:pt idx="116">
                  <c:v>4.8157871415310654</c:v>
                </c:pt>
                <c:pt idx="117">
                  <c:v>-0.858634194143299</c:v>
                </c:pt>
                <c:pt idx="118">
                  <c:v>8.298457763530326</c:v>
                </c:pt>
                <c:pt idx="119">
                  <c:v>4.4582666587353632</c:v>
                </c:pt>
                <c:pt idx="120">
                  <c:v>-1.579281086408715</c:v>
                </c:pt>
                <c:pt idx="121">
                  <c:v>1.380492324426315</c:v>
                </c:pt>
                <c:pt idx="122">
                  <c:v>0.45817984445686261</c:v>
                </c:pt>
                <c:pt idx="123">
                  <c:v>-6.7717718606863269</c:v>
                </c:pt>
                <c:pt idx="124">
                  <c:v>-5.2596520783917348E-2</c:v>
                </c:pt>
                <c:pt idx="125">
                  <c:v>0.51900931487480062</c:v>
                </c:pt>
                <c:pt idx="126">
                  <c:v>0.49049050286702489</c:v>
                </c:pt>
                <c:pt idx="127">
                  <c:v>-3.1487338620841858</c:v>
                </c:pt>
                <c:pt idx="128">
                  <c:v>-11.979643505760549</c:v>
                </c:pt>
                <c:pt idx="129">
                  <c:v>0.97076963402088812</c:v>
                </c:pt>
                <c:pt idx="130">
                  <c:v>2.6830133118392152</c:v>
                </c:pt>
                <c:pt idx="131">
                  <c:v>4.8432367401135119</c:v>
                </c:pt>
                <c:pt idx="132">
                  <c:v>-1.9120090253392641</c:v>
                </c:pt>
                <c:pt idx="133">
                  <c:v>3.0050809920116821</c:v>
                </c:pt>
                <c:pt idx="134">
                  <c:v>1.218837873723565</c:v>
                </c:pt>
                <c:pt idx="135">
                  <c:v>-6.2029113885112768</c:v>
                </c:pt>
                <c:pt idx="136">
                  <c:v>4.9698759433649107</c:v>
                </c:pt>
                <c:pt idx="137">
                  <c:v>-7.8008706334056601</c:v>
                </c:pt>
                <c:pt idx="138">
                  <c:v>5.3875925284932311</c:v>
                </c:pt>
                <c:pt idx="139">
                  <c:v>-5.738045481844309</c:v>
                </c:pt>
                <c:pt idx="140">
                  <c:v>0.7879701501096934</c:v>
                </c:pt>
                <c:pt idx="141">
                  <c:v>0.19351654143678571</c:v>
                </c:pt>
                <c:pt idx="142">
                  <c:v>-5.8082033352762528</c:v>
                </c:pt>
                <c:pt idx="143">
                  <c:v>4.0292614557633044</c:v>
                </c:pt>
                <c:pt idx="144">
                  <c:v>3.6460849348792679</c:v>
                </c:pt>
                <c:pt idx="145">
                  <c:v>-8.1025903794855285</c:v>
                </c:pt>
                <c:pt idx="146">
                  <c:v>-4.7346985359492724</c:v>
                </c:pt>
                <c:pt idx="147">
                  <c:v>6.9816668045245969</c:v>
                </c:pt>
                <c:pt idx="148">
                  <c:v>-7.9351508606973109</c:v>
                </c:pt>
                <c:pt idx="149">
                  <c:v>-0.5262578652785197</c:v>
                </c:pt>
                <c:pt idx="150">
                  <c:v>-4.9792397435058993</c:v>
                </c:pt>
                <c:pt idx="151">
                  <c:v>-4.8674936713973578</c:v>
                </c:pt>
                <c:pt idx="152">
                  <c:v>-7.136394580768826</c:v>
                </c:pt>
                <c:pt idx="153">
                  <c:v>4.0340036340024232</c:v>
                </c:pt>
                <c:pt idx="154">
                  <c:v>-3.6494324211833552E-2</c:v>
                </c:pt>
                <c:pt idx="155">
                  <c:v>2.1889151488110219</c:v>
                </c:pt>
                <c:pt idx="156">
                  <c:v>-1.8008738626020719</c:v>
                </c:pt>
                <c:pt idx="157">
                  <c:v>7.401228132300294</c:v>
                </c:pt>
                <c:pt idx="158">
                  <c:v>1.084033160419988</c:v>
                </c:pt>
                <c:pt idx="159">
                  <c:v>-3.161980342324795</c:v>
                </c:pt>
                <c:pt idx="160">
                  <c:v>-2.6803094256469508</c:v>
                </c:pt>
                <c:pt idx="161">
                  <c:v>-0.76882016946019149</c:v>
                </c:pt>
                <c:pt idx="162">
                  <c:v>4.3516081026864324</c:v>
                </c:pt>
                <c:pt idx="163">
                  <c:v>1.759903463194687</c:v>
                </c:pt>
                <c:pt idx="164">
                  <c:v>-1.8736795247648159</c:v>
                </c:pt>
                <c:pt idx="165">
                  <c:v>2.9685756173948299</c:v>
                </c:pt>
                <c:pt idx="166">
                  <c:v>-2.2776692390022601</c:v>
                </c:pt>
                <c:pt idx="167">
                  <c:v>-13.109960969940509</c:v>
                </c:pt>
                <c:pt idx="168">
                  <c:v>-5.6464309915914326</c:v>
                </c:pt>
                <c:pt idx="169">
                  <c:v>-1.9862217696915641</c:v>
                </c:pt>
                <c:pt idx="170">
                  <c:v>-9.2326880499463186</c:v>
                </c:pt>
                <c:pt idx="171">
                  <c:v>-2.5583702389370182</c:v>
                </c:pt>
                <c:pt idx="172">
                  <c:v>-1.6539485871396811</c:v>
                </c:pt>
                <c:pt idx="173">
                  <c:v>3.4681464273669129</c:v>
                </c:pt>
                <c:pt idx="174">
                  <c:v>1.4517096457235339</c:v>
                </c:pt>
                <c:pt idx="175">
                  <c:v>-1.295051435943541</c:v>
                </c:pt>
                <c:pt idx="176">
                  <c:v>6.150002244633396</c:v>
                </c:pt>
                <c:pt idx="177">
                  <c:v>-7.9623030178223164</c:v>
                </c:pt>
                <c:pt idx="178">
                  <c:v>-4.0325906423988931</c:v>
                </c:pt>
                <c:pt idx="179">
                  <c:v>3.0235131713621071</c:v>
                </c:pt>
                <c:pt idx="180">
                  <c:v>1.179563167977856</c:v>
                </c:pt>
                <c:pt idx="181">
                  <c:v>4.0193792305314453</c:v>
                </c:pt>
                <c:pt idx="182">
                  <c:v>6.4939779936365598</c:v>
                </c:pt>
                <c:pt idx="183">
                  <c:v>-3.09146067669545</c:v>
                </c:pt>
                <c:pt idx="184">
                  <c:v>-3.9200459232212079</c:v>
                </c:pt>
                <c:pt idx="185">
                  <c:v>-2.8959511030857832</c:v>
                </c:pt>
                <c:pt idx="186">
                  <c:v>-0.46706269086511681</c:v>
                </c:pt>
                <c:pt idx="187">
                  <c:v>-3.4499672476396408</c:v>
                </c:pt>
                <c:pt idx="188">
                  <c:v>2.622062604849035</c:v>
                </c:pt>
                <c:pt idx="189">
                  <c:v>1.8128571244375129</c:v>
                </c:pt>
                <c:pt idx="190">
                  <c:v>-2.6790840495592971</c:v>
                </c:pt>
                <c:pt idx="191">
                  <c:v>0.97285226130600844</c:v>
                </c:pt>
                <c:pt idx="192">
                  <c:v>0.90530389315960935</c:v>
                </c:pt>
                <c:pt idx="193">
                  <c:v>1.3538798609848679</c:v>
                </c:pt>
                <c:pt idx="194">
                  <c:v>4.2847708308130539</c:v>
                </c:pt>
                <c:pt idx="195">
                  <c:v>5.7978868607639411</c:v>
                </c:pt>
                <c:pt idx="196">
                  <c:v>-9.4549055303096488</c:v>
                </c:pt>
                <c:pt idx="197">
                  <c:v>-3.7892615723257812</c:v>
                </c:pt>
                <c:pt idx="198">
                  <c:v>-6.4331971355661874</c:v>
                </c:pt>
                <c:pt idx="199">
                  <c:v>-1.150633181189344</c:v>
                </c:pt>
                <c:pt idx="200">
                  <c:v>-2.8155394828167482</c:v>
                </c:pt>
                <c:pt idx="201">
                  <c:v>1.6165372518647241</c:v>
                </c:pt>
                <c:pt idx="202">
                  <c:v>-2.3057204830694928</c:v>
                </c:pt>
                <c:pt idx="203">
                  <c:v>1.868876510730775</c:v>
                </c:pt>
                <c:pt idx="204">
                  <c:v>1.277320710077738</c:v>
                </c:pt>
                <c:pt idx="205">
                  <c:v>0.54186018547003845</c:v>
                </c:pt>
                <c:pt idx="206">
                  <c:v>4.3732810618337457</c:v>
                </c:pt>
                <c:pt idx="207">
                  <c:v>2.249066231591391</c:v>
                </c:pt>
                <c:pt idx="208">
                  <c:v>5.7799797729086118</c:v>
                </c:pt>
                <c:pt idx="209">
                  <c:v>-1.689018408822375</c:v>
                </c:pt>
                <c:pt idx="210">
                  <c:v>5.0189452761506637</c:v>
                </c:pt>
                <c:pt idx="211">
                  <c:v>1.8579919466675501</c:v>
                </c:pt>
                <c:pt idx="212">
                  <c:v>2.3148715487987701</c:v>
                </c:pt>
                <c:pt idx="213">
                  <c:v>2.811788126686265</c:v>
                </c:pt>
                <c:pt idx="214">
                  <c:v>4.5080744204913161</c:v>
                </c:pt>
                <c:pt idx="215">
                  <c:v>1.29735582039855</c:v>
                </c:pt>
                <c:pt idx="216">
                  <c:v>1.08711825296201</c:v>
                </c:pt>
                <c:pt idx="217">
                  <c:v>1.807058890051392</c:v>
                </c:pt>
                <c:pt idx="218">
                  <c:v>3.843914144795384</c:v>
                </c:pt>
                <c:pt idx="219">
                  <c:v>4.308624874172394</c:v>
                </c:pt>
                <c:pt idx="220">
                  <c:v>4.8599194092424156</c:v>
                </c:pt>
                <c:pt idx="221">
                  <c:v>-0.1165365629817076</c:v>
                </c:pt>
                <c:pt idx="222">
                  <c:v>2.9321031851477</c:v>
                </c:pt>
                <c:pt idx="223">
                  <c:v>-4.5550313447241857</c:v>
                </c:pt>
                <c:pt idx="224">
                  <c:v>1.0918310198452721</c:v>
                </c:pt>
                <c:pt idx="225">
                  <c:v>4.4362361226226126</c:v>
                </c:pt>
                <c:pt idx="226">
                  <c:v>-1.2130635281629241</c:v>
                </c:pt>
                <c:pt idx="227">
                  <c:v>-1.607954515035102</c:v>
                </c:pt>
                <c:pt idx="228">
                  <c:v>-9.3529947800772053</c:v>
                </c:pt>
                <c:pt idx="229">
                  <c:v>4.6949668081029623</c:v>
                </c:pt>
                <c:pt idx="230">
                  <c:v>-1.5146210267229649</c:v>
                </c:pt>
                <c:pt idx="231">
                  <c:v>-4.8898520915648431</c:v>
                </c:pt>
                <c:pt idx="232">
                  <c:v>-1.9684892983000399</c:v>
                </c:pt>
                <c:pt idx="233">
                  <c:v>-5.2401393313794289</c:v>
                </c:pt>
                <c:pt idx="234">
                  <c:v>-2.4600033435425952</c:v>
                </c:pt>
                <c:pt idx="235">
                  <c:v>6.555145200792186</c:v>
                </c:pt>
                <c:pt idx="236">
                  <c:v>-1.385760090459087</c:v>
                </c:pt>
                <c:pt idx="237">
                  <c:v>5.5626537651948391</c:v>
                </c:pt>
                <c:pt idx="238">
                  <c:v>-0.76393453682677959</c:v>
                </c:pt>
                <c:pt idx="239">
                  <c:v>-3.6337503036260399</c:v>
                </c:pt>
                <c:pt idx="240">
                  <c:v>6.4014351685373514</c:v>
                </c:pt>
                <c:pt idx="241">
                  <c:v>-1.218309716839705</c:v>
                </c:pt>
                <c:pt idx="242">
                  <c:v>-1.1295859498143339</c:v>
                </c:pt>
                <c:pt idx="243">
                  <c:v>-1.074053041672395</c:v>
                </c:pt>
                <c:pt idx="244">
                  <c:v>10.40931468374675</c:v>
                </c:pt>
                <c:pt idx="245">
                  <c:v>-3.8445542631595302</c:v>
                </c:pt>
                <c:pt idx="246">
                  <c:v>-6.2478228213066362</c:v>
                </c:pt>
                <c:pt idx="247">
                  <c:v>4.2642738507378244</c:v>
                </c:pt>
                <c:pt idx="248">
                  <c:v>4.2506753907607688</c:v>
                </c:pt>
                <c:pt idx="249">
                  <c:v>6.9478105496976106</c:v>
                </c:pt>
                <c:pt idx="250">
                  <c:v>-10.256387895113621</c:v>
                </c:pt>
                <c:pt idx="251">
                  <c:v>-7.4150030431379204</c:v>
                </c:pt>
                <c:pt idx="252">
                  <c:v>7.2835437973050308</c:v>
                </c:pt>
                <c:pt idx="253">
                  <c:v>-8.3910078354883399</c:v>
                </c:pt>
                <c:pt idx="254">
                  <c:v>7.2571477224687584</c:v>
                </c:pt>
                <c:pt idx="255">
                  <c:v>12.73088542161071</c:v>
                </c:pt>
                <c:pt idx="256">
                  <c:v>4.3965655358449904</c:v>
                </c:pt>
                <c:pt idx="257">
                  <c:v>-6.1799838899534976</c:v>
                </c:pt>
                <c:pt idx="258">
                  <c:v>-11.858557603342581</c:v>
                </c:pt>
                <c:pt idx="259">
                  <c:v>4.7148740662389184</c:v>
                </c:pt>
                <c:pt idx="260">
                  <c:v>-8.622728469502297</c:v>
                </c:pt>
                <c:pt idx="261">
                  <c:v>-6.9569769642972306</c:v>
                </c:pt>
                <c:pt idx="262">
                  <c:v>-15.77660925328458</c:v>
                </c:pt>
                <c:pt idx="263">
                  <c:v>0.50812440984585983</c:v>
                </c:pt>
                <c:pt idx="264">
                  <c:v>-0.7788825112714608</c:v>
                </c:pt>
                <c:pt idx="265">
                  <c:v>0.46905118058811202</c:v>
                </c:pt>
                <c:pt idx="266">
                  <c:v>-1.6297969644002901</c:v>
                </c:pt>
                <c:pt idx="267">
                  <c:v>2.984862169044376</c:v>
                </c:pt>
                <c:pt idx="268">
                  <c:v>8.662683402394201</c:v>
                </c:pt>
                <c:pt idx="269">
                  <c:v>4.7892400458783122</c:v>
                </c:pt>
                <c:pt idx="270">
                  <c:v>7.9872878342546336</c:v>
                </c:pt>
                <c:pt idx="271">
                  <c:v>-5.4060586064985601E-2</c:v>
                </c:pt>
                <c:pt idx="272">
                  <c:v>-9.9377549745612068</c:v>
                </c:pt>
                <c:pt idx="273">
                  <c:v>-6.3689901902373238</c:v>
                </c:pt>
                <c:pt idx="274">
                  <c:v>2.5911118214364719</c:v>
                </c:pt>
                <c:pt idx="275">
                  <c:v>1.0734139693326039</c:v>
                </c:pt>
                <c:pt idx="276">
                  <c:v>-1.635993819197483</c:v>
                </c:pt>
                <c:pt idx="277">
                  <c:v>-1.1664701541362521</c:v>
                </c:pt>
                <c:pt idx="278">
                  <c:v>11.38395641783185</c:v>
                </c:pt>
                <c:pt idx="279">
                  <c:v>20.7774366054986</c:v>
                </c:pt>
                <c:pt idx="280">
                  <c:v>-2.6247014129690718</c:v>
                </c:pt>
                <c:pt idx="281">
                  <c:v>-3.1372207850510812</c:v>
                </c:pt>
                <c:pt idx="282">
                  <c:v>1.672786414454783</c:v>
                </c:pt>
                <c:pt idx="283">
                  <c:v>13.860756632702101</c:v>
                </c:pt>
                <c:pt idx="284">
                  <c:v>1.5639199012770679</c:v>
                </c:pt>
                <c:pt idx="285">
                  <c:v>9.1806823406625142</c:v>
                </c:pt>
                <c:pt idx="286">
                  <c:v>-1.520722160624884</c:v>
                </c:pt>
                <c:pt idx="287">
                  <c:v>-1.9853540706041859</c:v>
                </c:pt>
                <c:pt idx="288">
                  <c:v>4.7404763792526721</c:v>
                </c:pt>
                <c:pt idx="289">
                  <c:v>-6.5023908931583314</c:v>
                </c:pt>
                <c:pt idx="290">
                  <c:v>-0.73398573037633474</c:v>
                </c:pt>
                <c:pt idx="291">
                  <c:v>-6.2923875142157621</c:v>
                </c:pt>
                <c:pt idx="292">
                  <c:v>3.5752141835203219</c:v>
                </c:pt>
                <c:pt idx="293">
                  <c:v>0.46682826080774559</c:v>
                </c:pt>
                <c:pt idx="294">
                  <c:v>-4.0775456650462143</c:v>
                </c:pt>
                <c:pt idx="295">
                  <c:v>2.6368424504963661</c:v>
                </c:pt>
                <c:pt idx="296">
                  <c:v>-6.6282996366582019</c:v>
                </c:pt>
                <c:pt idx="297">
                  <c:v>-3.5974487214488651</c:v>
                </c:pt>
                <c:pt idx="298">
                  <c:v>-4.8058536684862148</c:v>
                </c:pt>
                <c:pt idx="299">
                  <c:v>7.2464428766376381</c:v>
                </c:pt>
                <c:pt idx="300">
                  <c:v>9.4950369111935871</c:v>
                </c:pt>
                <c:pt idx="301">
                  <c:v>1.859861198406878</c:v>
                </c:pt>
                <c:pt idx="302">
                  <c:v>-1.35632183828057</c:v>
                </c:pt>
                <c:pt idx="303">
                  <c:v>7.7400924625915977</c:v>
                </c:pt>
                <c:pt idx="304">
                  <c:v>-1.2097510375108189</c:v>
                </c:pt>
                <c:pt idx="305">
                  <c:v>-6.6749153071632064</c:v>
                </c:pt>
                <c:pt idx="306">
                  <c:v>-4.1694143074705483</c:v>
                </c:pt>
                <c:pt idx="307">
                  <c:v>1.637199946628946</c:v>
                </c:pt>
                <c:pt idx="308">
                  <c:v>2.673421898620755</c:v>
                </c:pt>
                <c:pt idx="309">
                  <c:v>-4.7934496881305257</c:v>
                </c:pt>
                <c:pt idx="310">
                  <c:v>6.405047893756822</c:v>
                </c:pt>
                <c:pt idx="311">
                  <c:v>7.7885392013685477</c:v>
                </c:pt>
                <c:pt idx="312">
                  <c:v>3.4616128230736791</c:v>
                </c:pt>
                <c:pt idx="313">
                  <c:v>8.1937256065564732</c:v>
                </c:pt>
                <c:pt idx="314">
                  <c:v>0.90016362988950793</c:v>
                </c:pt>
                <c:pt idx="315">
                  <c:v>3.9954587726813151</c:v>
                </c:pt>
                <c:pt idx="316">
                  <c:v>-2.1871724087660089</c:v>
                </c:pt>
                <c:pt idx="317">
                  <c:v>-4.9396406279561154</c:v>
                </c:pt>
                <c:pt idx="318">
                  <c:v>5.5393385621880951</c:v>
                </c:pt>
                <c:pt idx="319">
                  <c:v>-1.99620778135652</c:v>
                </c:pt>
                <c:pt idx="320">
                  <c:v>-7.0503757655744526</c:v>
                </c:pt>
                <c:pt idx="321">
                  <c:v>-0.70118775143223089</c:v>
                </c:pt>
                <c:pt idx="322">
                  <c:v>0.42669422608450819</c:v>
                </c:pt>
                <c:pt idx="323">
                  <c:v>3.210683572369216</c:v>
                </c:pt>
                <c:pt idx="324">
                  <c:v>1.7921392541613019</c:v>
                </c:pt>
                <c:pt idx="325">
                  <c:v>-2.4578859462125049</c:v>
                </c:pt>
                <c:pt idx="326">
                  <c:v>6.788862024521011</c:v>
                </c:pt>
                <c:pt idx="327">
                  <c:v>-5.1491849545017061</c:v>
                </c:pt>
                <c:pt idx="328">
                  <c:v>-1.7777178900244011</c:v>
                </c:pt>
                <c:pt idx="329">
                  <c:v>2.64532411209218</c:v>
                </c:pt>
                <c:pt idx="330">
                  <c:v>1.835168079706827</c:v>
                </c:pt>
                <c:pt idx="331">
                  <c:v>2.6233916172502552</c:v>
                </c:pt>
                <c:pt idx="332">
                  <c:v>3.872268515338571</c:v>
                </c:pt>
                <c:pt idx="333">
                  <c:v>0.75256901937073561</c:v>
                </c:pt>
                <c:pt idx="334">
                  <c:v>3.531033643024136</c:v>
                </c:pt>
                <c:pt idx="335">
                  <c:v>-9.4236692515462384</c:v>
                </c:pt>
                <c:pt idx="336">
                  <c:v>7.3815111558007374</c:v>
                </c:pt>
                <c:pt idx="337">
                  <c:v>4.377489158940862</c:v>
                </c:pt>
                <c:pt idx="338">
                  <c:v>-3.536447862923767</c:v>
                </c:pt>
                <c:pt idx="339">
                  <c:v>-8.2534168560058685</c:v>
                </c:pt>
                <c:pt idx="340">
                  <c:v>0.43317958515371607</c:v>
                </c:pt>
                <c:pt idx="341">
                  <c:v>2.3735053783502078</c:v>
                </c:pt>
                <c:pt idx="342">
                  <c:v>3.8834635987802448</c:v>
                </c:pt>
                <c:pt idx="343">
                  <c:v>-1.3931131278484521</c:v>
                </c:pt>
                <c:pt idx="344">
                  <c:v>-1.2948692976775149</c:v>
                </c:pt>
                <c:pt idx="345">
                  <c:v>-0.6727216102693121</c:v>
                </c:pt>
                <c:pt idx="346">
                  <c:v>-3.2666178635425629</c:v>
                </c:pt>
                <c:pt idx="347">
                  <c:v>2.4454939697947702</c:v>
                </c:pt>
                <c:pt idx="348">
                  <c:v>-2.9745339560613768</c:v>
                </c:pt>
                <c:pt idx="349">
                  <c:v>-0.58905267612409962</c:v>
                </c:pt>
                <c:pt idx="350">
                  <c:v>-7.569183280815289</c:v>
                </c:pt>
                <c:pt idx="351">
                  <c:v>-4.0839492014778891</c:v>
                </c:pt>
                <c:pt idx="352">
                  <c:v>-0.21275746973361589</c:v>
                </c:pt>
                <c:pt idx="353">
                  <c:v>-6.007145844075457</c:v>
                </c:pt>
                <c:pt idx="354">
                  <c:v>1.682926871448555</c:v>
                </c:pt>
                <c:pt idx="355">
                  <c:v>-12.795385006808599</c:v>
                </c:pt>
                <c:pt idx="356">
                  <c:v>4.4283921429219069</c:v>
                </c:pt>
                <c:pt idx="357">
                  <c:v>1.575220552637502</c:v>
                </c:pt>
                <c:pt idx="358">
                  <c:v>-6.6352818906543822</c:v>
                </c:pt>
                <c:pt idx="359">
                  <c:v>-4.1045697022582646</c:v>
                </c:pt>
                <c:pt idx="360">
                  <c:v>0.66964769841695959</c:v>
                </c:pt>
                <c:pt idx="361">
                  <c:v>1.380534967623428</c:v>
                </c:pt>
                <c:pt idx="362">
                  <c:v>-7.8333083050064603E-2</c:v>
                </c:pt>
                <c:pt idx="363">
                  <c:v>0.75084579425387155</c:v>
                </c:pt>
                <c:pt idx="364">
                  <c:v>-10.824312936202411</c:v>
                </c:pt>
                <c:pt idx="365">
                  <c:v>-2.8990205806992102</c:v>
                </c:pt>
                <c:pt idx="366">
                  <c:v>-4.7154211937517401</c:v>
                </c:pt>
                <c:pt idx="367">
                  <c:v>-4.6821703077565759</c:v>
                </c:pt>
                <c:pt idx="368">
                  <c:v>-6.6740392851274217</c:v>
                </c:pt>
                <c:pt idx="369">
                  <c:v>-2.6074349587749919</c:v>
                </c:pt>
                <c:pt idx="370">
                  <c:v>-3.2057476446103221</c:v>
                </c:pt>
                <c:pt idx="371">
                  <c:v>-2.9664905405327051</c:v>
                </c:pt>
                <c:pt idx="372">
                  <c:v>-4.6364139800422457</c:v>
                </c:pt>
                <c:pt idx="373">
                  <c:v>6.3499671304265766</c:v>
                </c:pt>
                <c:pt idx="374">
                  <c:v>2.2915825948529029</c:v>
                </c:pt>
                <c:pt idx="375">
                  <c:v>-1.944150063796269</c:v>
                </c:pt>
                <c:pt idx="376">
                  <c:v>3.601345923826468</c:v>
                </c:pt>
                <c:pt idx="377">
                  <c:v>8.4827706458167604</c:v>
                </c:pt>
                <c:pt idx="378">
                  <c:v>1.371665220511203</c:v>
                </c:pt>
                <c:pt idx="379">
                  <c:v>1.610654703555721</c:v>
                </c:pt>
                <c:pt idx="380">
                  <c:v>3.5597861884041251</c:v>
                </c:pt>
                <c:pt idx="381">
                  <c:v>1.0039988037183469</c:v>
                </c:pt>
                <c:pt idx="382">
                  <c:v>5.6135922626797807</c:v>
                </c:pt>
                <c:pt idx="383">
                  <c:v>1.773749354493616</c:v>
                </c:pt>
                <c:pt idx="384">
                  <c:v>1.43002118216051</c:v>
                </c:pt>
                <c:pt idx="385">
                  <c:v>3.2537805508809501</c:v>
                </c:pt>
                <c:pt idx="386">
                  <c:v>8.8462312476097491</c:v>
                </c:pt>
                <c:pt idx="387">
                  <c:v>-6.2472190387730961</c:v>
                </c:pt>
                <c:pt idx="388">
                  <c:v>1.2077839083419419</c:v>
                </c:pt>
                <c:pt idx="389">
                  <c:v>9.0074204806597997</c:v>
                </c:pt>
                <c:pt idx="390">
                  <c:v>-5.6045815591871397</c:v>
                </c:pt>
                <c:pt idx="391">
                  <c:v>7.4798659030981982</c:v>
                </c:pt>
                <c:pt idx="392">
                  <c:v>-8.1495854892957702</c:v>
                </c:pt>
                <c:pt idx="393">
                  <c:v>8.3472509195243507</c:v>
                </c:pt>
                <c:pt idx="394">
                  <c:v>2.1992368938064928</c:v>
                </c:pt>
                <c:pt idx="395">
                  <c:v>-7.1980275063479704</c:v>
                </c:pt>
                <c:pt idx="396">
                  <c:v>-0.75354101089835535</c:v>
                </c:pt>
                <c:pt idx="397">
                  <c:v>-0.60898863920095592</c:v>
                </c:pt>
                <c:pt idx="398">
                  <c:v>-5.8697801800424498</c:v>
                </c:pt>
                <c:pt idx="399">
                  <c:v>-6.2454320383398141</c:v>
                </c:pt>
                <c:pt idx="400">
                  <c:v>-3.5899555275048032</c:v>
                </c:pt>
                <c:pt idx="401">
                  <c:v>5.4229562448962696</c:v>
                </c:pt>
                <c:pt idx="402">
                  <c:v>-1.141086605100319</c:v>
                </c:pt>
                <c:pt idx="403">
                  <c:v>0.3293377367014651</c:v>
                </c:pt>
                <c:pt idx="404">
                  <c:v>0.25187903964999059</c:v>
                </c:pt>
                <c:pt idx="405">
                  <c:v>2.347103939770208</c:v>
                </c:pt>
                <c:pt idx="406">
                  <c:v>-1.4534261159019191</c:v>
                </c:pt>
                <c:pt idx="407">
                  <c:v>-0.90294624758289777</c:v>
                </c:pt>
                <c:pt idx="408">
                  <c:v>4.7598517639684657</c:v>
                </c:pt>
                <c:pt idx="409">
                  <c:v>-3.1593066092268152</c:v>
                </c:pt>
                <c:pt idx="410">
                  <c:v>3.9685367796521951</c:v>
                </c:pt>
                <c:pt idx="411">
                  <c:v>1.1303614931333701</c:v>
                </c:pt>
                <c:pt idx="412">
                  <c:v>3.339739323286405</c:v>
                </c:pt>
                <c:pt idx="413">
                  <c:v>-1.1625577064101631</c:v>
                </c:pt>
                <c:pt idx="414">
                  <c:v>-5.1755012661137254</c:v>
                </c:pt>
                <c:pt idx="415">
                  <c:v>2.5927879953268169</c:v>
                </c:pt>
                <c:pt idx="416">
                  <c:v>-8.1018611635359505</c:v>
                </c:pt>
                <c:pt idx="417">
                  <c:v>-4.8580656910504496</c:v>
                </c:pt>
                <c:pt idx="418">
                  <c:v>-2.3145198166373389</c:v>
                </c:pt>
                <c:pt idx="419">
                  <c:v>-3.0587477741348228</c:v>
                </c:pt>
                <c:pt idx="420">
                  <c:v>-4.2735415372704528</c:v>
                </c:pt>
                <c:pt idx="421">
                  <c:v>-9.6517805936281196</c:v>
                </c:pt>
                <c:pt idx="422">
                  <c:v>3.4202769829249928</c:v>
                </c:pt>
                <c:pt idx="423">
                  <c:v>-2.9163885734000949</c:v>
                </c:pt>
                <c:pt idx="424">
                  <c:v>-4.3709088653135177</c:v>
                </c:pt>
                <c:pt idx="425">
                  <c:v>-11.54699731714333</c:v>
                </c:pt>
                <c:pt idx="426">
                  <c:v>-5.1763556826602999</c:v>
                </c:pt>
                <c:pt idx="427">
                  <c:v>1.041391202254891E-2</c:v>
                </c:pt>
                <c:pt idx="428">
                  <c:v>2.314178903088278</c:v>
                </c:pt>
                <c:pt idx="429">
                  <c:v>8.0902232854436722</c:v>
                </c:pt>
                <c:pt idx="430">
                  <c:v>7.8048420001043857</c:v>
                </c:pt>
                <c:pt idx="431">
                  <c:v>4.7486581454175809</c:v>
                </c:pt>
                <c:pt idx="432">
                  <c:v>7.9233741467488734</c:v>
                </c:pt>
                <c:pt idx="433">
                  <c:v>4.1477250835668471</c:v>
                </c:pt>
                <c:pt idx="434">
                  <c:v>2.369209631445361</c:v>
                </c:pt>
                <c:pt idx="435">
                  <c:v>1.633729943844288</c:v>
                </c:pt>
                <c:pt idx="436">
                  <c:v>0.81019976351273237</c:v>
                </c:pt>
                <c:pt idx="437">
                  <c:v>7.9952957459708509</c:v>
                </c:pt>
                <c:pt idx="438">
                  <c:v>3.0689072061968861</c:v>
                </c:pt>
                <c:pt idx="439">
                  <c:v>-6.6940378046136084</c:v>
                </c:pt>
                <c:pt idx="440">
                  <c:v>2.6131598164032259</c:v>
                </c:pt>
                <c:pt idx="441">
                  <c:v>-4.8899340223667354</c:v>
                </c:pt>
                <c:pt idx="442">
                  <c:v>-0.65816774216797291</c:v>
                </c:pt>
                <c:pt idx="443">
                  <c:v>-3.6079330664683278</c:v>
                </c:pt>
                <c:pt idx="444">
                  <c:v>-5.5123537275332621</c:v>
                </c:pt>
                <c:pt idx="445">
                  <c:v>-5.6927496044603494</c:v>
                </c:pt>
                <c:pt idx="446">
                  <c:v>6.1709860759973258</c:v>
                </c:pt>
                <c:pt idx="447">
                  <c:v>9.5698065936896342</c:v>
                </c:pt>
                <c:pt idx="448">
                  <c:v>0.84395379395031411</c:v>
                </c:pt>
                <c:pt idx="449">
                  <c:v>0.23390588166961729</c:v>
                </c:pt>
                <c:pt idx="450">
                  <c:v>8.1125232111578054</c:v>
                </c:pt>
                <c:pt idx="451">
                  <c:v>4.7287452669174277</c:v>
                </c:pt>
                <c:pt idx="452">
                  <c:v>-2.454181353340561</c:v>
                </c:pt>
                <c:pt idx="453">
                  <c:v>0.86957363632892903</c:v>
                </c:pt>
                <c:pt idx="454">
                  <c:v>2.5920464397324761</c:v>
                </c:pt>
                <c:pt idx="455">
                  <c:v>5.0769777459150891</c:v>
                </c:pt>
                <c:pt idx="456">
                  <c:v>-0.38420708090451128</c:v>
                </c:pt>
                <c:pt idx="457">
                  <c:v>0.29734760600481619</c:v>
                </c:pt>
                <c:pt idx="458">
                  <c:v>1.3361547535105951</c:v>
                </c:pt>
                <c:pt idx="459">
                  <c:v>2.7837665400028579</c:v>
                </c:pt>
                <c:pt idx="460">
                  <c:v>1.9117869500622491</c:v>
                </c:pt>
                <c:pt idx="461">
                  <c:v>-0.49593469227757198</c:v>
                </c:pt>
                <c:pt idx="462">
                  <c:v>-0.2213969097798113</c:v>
                </c:pt>
                <c:pt idx="463">
                  <c:v>-4.2094285314662443</c:v>
                </c:pt>
                <c:pt idx="464">
                  <c:v>-0.41656412311390167</c:v>
                </c:pt>
                <c:pt idx="465">
                  <c:v>-2.4580592522261999</c:v>
                </c:pt>
                <c:pt idx="466">
                  <c:v>-1.5242203240648899</c:v>
                </c:pt>
                <c:pt idx="467">
                  <c:v>-3.0516845463445241</c:v>
                </c:pt>
                <c:pt idx="468">
                  <c:v>8.9094207991715351</c:v>
                </c:pt>
                <c:pt idx="469">
                  <c:v>-3.4419514432886649</c:v>
                </c:pt>
                <c:pt idx="470">
                  <c:v>-0.89329895507572976</c:v>
                </c:pt>
                <c:pt idx="471">
                  <c:v>-10.6224183655824</c:v>
                </c:pt>
                <c:pt idx="472">
                  <c:v>-2.7309062113048821</c:v>
                </c:pt>
                <c:pt idx="473">
                  <c:v>1.929754174169076</c:v>
                </c:pt>
                <c:pt idx="474">
                  <c:v>12.232322271369179</c:v>
                </c:pt>
                <c:pt idx="475">
                  <c:v>1.4562307284892571</c:v>
                </c:pt>
                <c:pt idx="476">
                  <c:v>-3.2121612016754639</c:v>
                </c:pt>
                <c:pt idx="477">
                  <c:v>-5.7549762925331676</c:v>
                </c:pt>
                <c:pt idx="478">
                  <c:v>-9.8651949977715638</c:v>
                </c:pt>
                <c:pt idx="479">
                  <c:v>-12.463731655122199</c:v>
                </c:pt>
                <c:pt idx="480">
                  <c:v>3.733069452790756</c:v>
                </c:pt>
                <c:pt idx="481">
                  <c:v>5.6268291014873588</c:v>
                </c:pt>
                <c:pt idx="482">
                  <c:v>5.3438801862347676</c:v>
                </c:pt>
                <c:pt idx="483">
                  <c:v>5.5187724238710301</c:v>
                </c:pt>
                <c:pt idx="484">
                  <c:v>-1.7620150812954301</c:v>
                </c:pt>
                <c:pt idx="485">
                  <c:v>2.4350256198325271</c:v>
                </c:pt>
                <c:pt idx="486">
                  <c:v>1.2955864858943831</c:v>
                </c:pt>
                <c:pt idx="487">
                  <c:v>0.79330647487686268</c:v>
                </c:pt>
                <c:pt idx="488">
                  <c:v>3.655826052939199</c:v>
                </c:pt>
                <c:pt idx="489">
                  <c:v>-3.8222150058668038</c:v>
                </c:pt>
                <c:pt idx="490">
                  <c:v>1.481562116933113</c:v>
                </c:pt>
                <c:pt idx="491">
                  <c:v>-7.934151374854105</c:v>
                </c:pt>
                <c:pt idx="492">
                  <c:v>-9.1329994189451895</c:v>
                </c:pt>
                <c:pt idx="493">
                  <c:v>4.0883411801147416</c:v>
                </c:pt>
                <c:pt idx="494">
                  <c:v>2.8236912724929342</c:v>
                </c:pt>
                <c:pt idx="495">
                  <c:v>-0.63858426226257503</c:v>
                </c:pt>
                <c:pt idx="496">
                  <c:v>8.1040547233217968</c:v>
                </c:pt>
                <c:pt idx="497">
                  <c:v>10.65625981549079</c:v>
                </c:pt>
                <c:pt idx="498">
                  <c:v>0.87031843410427667</c:v>
                </c:pt>
                <c:pt idx="499">
                  <c:v>-8.9409885055066809</c:v>
                </c:pt>
                <c:pt idx="500">
                  <c:v>6.4912046768854914</c:v>
                </c:pt>
                <c:pt idx="501">
                  <c:v>-4.3026913814158334</c:v>
                </c:pt>
                <c:pt idx="502">
                  <c:v>5.910704875197796</c:v>
                </c:pt>
                <c:pt idx="503">
                  <c:v>-3.7933522677148508</c:v>
                </c:pt>
                <c:pt idx="504">
                  <c:v>15.61137426993545</c:v>
                </c:pt>
                <c:pt idx="505">
                  <c:v>-1.3775626032795021</c:v>
                </c:pt>
                <c:pt idx="506">
                  <c:v>6.2315217281549504</c:v>
                </c:pt>
                <c:pt idx="507">
                  <c:v>3.276416739832706</c:v>
                </c:pt>
                <c:pt idx="508">
                  <c:v>-5.6411219933716286</c:v>
                </c:pt>
                <c:pt idx="509">
                  <c:v>6.4381739675854508</c:v>
                </c:pt>
                <c:pt idx="510">
                  <c:v>-2.4802207824138511</c:v>
                </c:pt>
                <c:pt idx="511">
                  <c:v>13.118296683124459</c:v>
                </c:pt>
                <c:pt idx="512">
                  <c:v>8.8870980965105169</c:v>
                </c:pt>
                <c:pt idx="513">
                  <c:v>-8.5588256404260008</c:v>
                </c:pt>
                <c:pt idx="514">
                  <c:v>9.341972586640491</c:v>
                </c:pt>
                <c:pt idx="515">
                  <c:v>-5.794001795289061</c:v>
                </c:pt>
                <c:pt idx="516">
                  <c:v>3.0498594477906811</c:v>
                </c:pt>
                <c:pt idx="517">
                  <c:v>-5.2543092973555368</c:v>
                </c:pt>
                <c:pt idx="518">
                  <c:v>8.9667529114869939</c:v>
                </c:pt>
                <c:pt idx="519">
                  <c:v>3.760510635125105</c:v>
                </c:pt>
                <c:pt idx="520">
                  <c:v>-1.053725457852094</c:v>
                </c:pt>
                <c:pt idx="521">
                  <c:v>-4.304468642274208</c:v>
                </c:pt>
                <c:pt idx="522">
                  <c:v>-0.75088598382742844</c:v>
                </c:pt>
                <c:pt idx="523">
                  <c:v>-9.4304602427026634</c:v>
                </c:pt>
                <c:pt idx="524">
                  <c:v>-15.11456683815377</c:v>
                </c:pt>
                <c:pt idx="525">
                  <c:v>-7.2927647366495103</c:v>
                </c:pt>
                <c:pt idx="526">
                  <c:v>-3.265521629386356</c:v>
                </c:pt>
                <c:pt idx="527">
                  <c:v>-3.0505349428562161</c:v>
                </c:pt>
                <c:pt idx="528">
                  <c:v>6.4094032432012247</c:v>
                </c:pt>
                <c:pt idx="529">
                  <c:v>7.12238358610999</c:v>
                </c:pt>
                <c:pt idx="530">
                  <c:v>13.240617815024139</c:v>
                </c:pt>
                <c:pt idx="531">
                  <c:v>-5.1738707687201684</c:v>
                </c:pt>
                <c:pt idx="532">
                  <c:v>1.236571790558662</c:v>
                </c:pt>
                <c:pt idx="533">
                  <c:v>-0.61901140493867068</c:v>
                </c:pt>
                <c:pt idx="534">
                  <c:v>-5.5593898989387727</c:v>
                </c:pt>
                <c:pt idx="535">
                  <c:v>-8.7882693552267934</c:v>
                </c:pt>
                <c:pt idx="536">
                  <c:v>-2.9132986483963519</c:v>
                </c:pt>
                <c:pt idx="537">
                  <c:v>-0.86006499653634605</c:v>
                </c:pt>
                <c:pt idx="538">
                  <c:v>0.50339423944911343</c:v>
                </c:pt>
                <c:pt idx="539">
                  <c:v>-12.091256024581931</c:v>
                </c:pt>
                <c:pt idx="540">
                  <c:v>-2.8223949462656521</c:v>
                </c:pt>
                <c:pt idx="541">
                  <c:v>10.175633169205311</c:v>
                </c:pt>
                <c:pt idx="542">
                  <c:v>9.9015552841637096</c:v>
                </c:pt>
                <c:pt idx="543">
                  <c:v>-0.53643891135326804</c:v>
                </c:pt>
                <c:pt idx="544">
                  <c:v>2.8196654855263978</c:v>
                </c:pt>
                <c:pt idx="545">
                  <c:v>7.8814755472755351</c:v>
                </c:pt>
                <c:pt idx="546">
                  <c:v>-3.875877808299399</c:v>
                </c:pt>
                <c:pt idx="547">
                  <c:v>3.064078459124441</c:v>
                </c:pt>
                <c:pt idx="548">
                  <c:v>-1.912521252319394</c:v>
                </c:pt>
                <c:pt idx="549">
                  <c:v>-4.1954257510043478</c:v>
                </c:pt>
                <c:pt idx="550">
                  <c:v>-3.271601125056788</c:v>
                </c:pt>
                <c:pt idx="551">
                  <c:v>0.18775641400432599</c:v>
                </c:pt>
                <c:pt idx="552">
                  <c:v>7.9239494653679561</c:v>
                </c:pt>
                <c:pt idx="553">
                  <c:v>-1.3176134437415019</c:v>
                </c:pt>
                <c:pt idx="554">
                  <c:v>-0.34028213629146908</c:v>
                </c:pt>
                <c:pt idx="555">
                  <c:v>7.9943853262072597</c:v>
                </c:pt>
                <c:pt idx="556">
                  <c:v>-0.99332020807750698</c:v>
                </c:pt>
                <c:pt idx="557">
                  <c:v>3.8876182025756081</c:v>
                </c:pt>
                <c:pt idx="558">
                  <c:v>-1.498328833491168</c:v>
                </c:pt>
                <c:pt idx="559">
                  <c:v>0.38681074929311682</c:v>
                </c:pt>
                <c:pt idx="560">
                  <c:v>-6.6618838050156848</c:v>
                </c:pt>
                <c:pt idx="561">
                  <c:v>-2.167845444550609</c:v>
                </c:pt>
                <c:pt idx="562">
                  <c:v>-12.54174405798714</c:v>
                </c:pt>
                <c:pt idx="563">
                  <c:v>-6.7381479242938704</c:v>
                </c:pt>
                <c:pt idx="564">
                  <c:v>-15.59276018533901</c:v>
                </c:pt>
                <c:pt idx="565">
                  <c:v>1.9011169869150359</c:v>
                </c:pt>
                <c:pt idx="566">
                  <c:v>8.9169034088201702</c:v>
                </c:pt>
                <c:pt idx="567">
                  <c:v>-1.0818987476492441</c:v>
                </c:pt>
                <c:pt idx="568">
                  <c:v>-4.0641169151461787</c:v>
                </c:pt>
                <c:pt idx="569">
                  <c:v>-1.727055874451995</c:v>
                </c:pt>
                <c:pt idx="570">
                  <c:v>1.0369050048143971</c:v>
                </c:pt>
                <c:pt idx="571">
                  <c:v>-5.165590332436496</c:v>
                </c:pt>
                <c:pt idx="572">
                  <c:v>5.4110057819766109</c:v>
                </c:pt>
                <c:pt idx="573">
                  <c:v>-2.6331843313343661</c:v>
                </c:pt>
                <c:pt idx="574">
                  <c:v>4.2688727862969831</c:v>
                </c:pt>
                <c:pt idx="575">
                  <c:v>0.20147740129746389</c:v>
                </c:pt>
                <c:pt idx="576">
                  <c:v>6.3437744191932239</c:v>
                </c:pt>
                <c:pt idx="577">
                  <c:v>4.5346840224067426</c:v>
                </c:pt>
                <c:pt idx="578">
                  <c:v>-0.92768808146800419</c:v>
                </c:pt>
                <c:pt idx="579">
                  <c:v>-1.7226913267595989</c:v>
                </c:pt>
                <c:pt idx="580">
                  <c:v>-2.4025252693794061</c:v>
                </c:pt>
                <c:pt idx="581">
                  <c:v>-7.2563167194747731</c:v>
                </c:pt>
                <c:pt idx="582">
                  <c:v>-11.211485757473159</c:v>
                </c:pt>
                <c:pt idx="583">
                  <c:v>-15.01493923131374</c:v>
                </c:pt>
                <c:pt idx="584">
                  <c:v>1.019033253973997</c:v>
                </c:pt>
                <c:pt idx="585">
                  <c:v>-9.054123071594006</c:v>
                </c:pt>
                <c:pt idx="586">
                  <c:v>-0.4295575280664784</c:v>
                </c:pt>
                <c:pt idx="587">
                  <c:v>-0.56965197341121576</c:v>
                </c:pt>
                <c:pt idx="588">
                  <c:v>-6.7462172198783543</c:v>
                </c:pt>
                <c:pt idx="589">
                  <c:v>6.8432578992741869E-2</c:v>
                </c:pt>
                <c:pt idx="590">
                  <c:v>-3.3517170794048878</c:v>
                </c:pt>
                <c:pt idx="591">
                  <c:v>3.1041909720687908</c:v>
                </c:pt>
                <c:pt idx="592">
                  <c:v>5.5940745736134394</c:v>
                </c:pt>
                <c:pt idx="593">
                  <c:v>7.6675844033252867</c:v>
                </c:pt>
                <c:pt idx="594">
                  <c:v>10.68765556402626</c:v>
                </c:pt>
                <c:pt idx="595">
                  <c:v>-0.83160002015613399</c:v>
                </c:pt>
                <c:pt idx="596">
                  <c:v>-4.6177922392428226</c:v>
                </c:pt>
                <c:pt idx="597">
                  <c:v>-1.3850637446825289</c:v>
                </c:pt>
                <c:pt idx="598">
                  <c:v>1.517282264338832</c:v>
                </c:pt>
                <c:pt idx="599">
                  <c:v>3.4365805115402721</c:v>
                </c:pt>
                <c:pt idx="600">
                  <c:v>-6.6795141969889018</c:v>
                </c:pt>
                <c:pt idx="601">
                  <c:v>0.42028731471948261</c:v>
                </c:pt>
                <c:pt idx="602">
                  <c:v>-0.98309977647858116</c:v>
                </c:pt>
                <c:pt idx="603">
                  <c:v>3.566538566354835</c:v>
                </c:pt>
                <c:pt idx="604">
                  <c:v>-9.6650614664256658</c:v>
                </c:pt>
                <c:pt idx="605">
                  <c:v>-3.2615509516907659</c:v>
                </c:pt>
                <c:pt idx="606">
                  <c:v>0.25957137874044012</c:v>
                </c:pt>
                <c:pt idx="607">
                  <c:v>-3.923406407645964</c:v>
                </c:pt>
                <c:pt idx="608">
                  <c:v>3.7473294286329648</c:v>
                </c:pt>
                <c:pt idx="609">
                  <c:v>-7.1259791675042887</c:v>
                </c:pt>
                <c:pt idx="610">
                  <c:v>-1.6195511902569939</c:v>
                </c:pt>
                <c:pt idx="611">
                  <c:v>-6.9075029920873936</c:v>
                </c:pt>
                <c:pt idx="612">
                  <c:v>-2.5939691219606811</c:v>
                </c:pt>
                <c:pt idx="613">
                  <c:v>-8.1949872506404802</c:v>
                </c:pt>
                <c:pt idx="614">
                  <c:v>-1.378824123060262</c:v>
                </c:pt>
                <c:pt idx="615">
                  <c:v>3.8265609891147778</c:v>
                </c:pt>
                <c:pt idx="616">
                  <c:v>1.721637131208402</c:v>
                </c:pt>
                <c:pt idx="617">
                  <c:v>8.0313316390995482</c:v>
                </c:pt>
                <c:pt idx="618">
                  <c:v>-1.402829015434105</c:v>
                </c:pt>
                <c:pt idx="619">
                  <c:v>-4.7254965673735194</c:v>
                </c:pt>
                <c:pt idx="620">
                  <c:v>-1.523396869716414</c:v>
                </c:pt>
                <c:pt idx="621">
                  <c:v>3.015263060538055</c:v>
                </c:pt>
                <c:pt idx="622">
                  <c:v>3.7826451795169009</c:v>
                </c:pt>
                <c:pt idx="623">
                  <c:v>5.7249990088415279</c:v>
                </c:pt>
                <c:pt idx="624">
                  <c:v>-0.41825136162720272</c:v>
                </c:pt>
                <c:pt idx="625">
                  <c:v>6.5235530549488603</c:v>
                </c:pt>
                <c:pt idx="626">
                  <c:v>4.4851623444858584</c:v>
                </c:pt>
                <c:pt idx="627">
                  <c:v>5.0999174735882358</c:v>
                </c:pt>
                <c:pt idx="628">
                  <c:v>6.0286579393058792</c:v>
                </c:pt>
                <c:pt idx="629">
                  <c:v>8.2054166260686294</c:v>
                </c:pt>
                <c:pt idx="630">
                  <c:v>5.8185397116061353</c:v>
                </c:pt>
                <c:pt idx="631">
                  <c:v>16.067160306275571</c:v>
                </c:pt>
                <c:pt idx="632">
                  <c:v>3.3562866067187218</c:v>
                </c:pt>
                <c:pt idx="633">
                  <c:v>4.0798641679769487E-2</c:v>
                </c:pt>
                <c:pt idx="634">
                  <c:v>2.6089342020107482</c:v>
                </c:pt>
                <c:pt idx="635">
                  <c:v>-0.32887598675246421</c:v>
                </c:pt>
                <c:pt idx="636">
                  <c:v>12.481663504030729</c:v>
                </c:pt>
                <c:pt idx="637">
                  <c:v>5.0235109333139158</c:v>
                </c:pt>
                <c:pt idx="638">
                  <c:v>6.1767433976119106</c:v>
                </c:pt>
                <c:pt idx="639">
                  <c:v>-1.416734203967088</c:v>
                </c:pt>
                <c:pt idx="640">
                  <c:v>-1.8493139428458569</c:v>
                </c:pt>
                <c:pt idx="641">
                  <c:v>-7.2265086628334556</c:v>
                </c:pt>
                <c:pt idx="642">
                  <c:v>4.8404035397253589</c:v>
                </c:pt>
                <c:pt idx="643">
                  <c:v>-5.8113565136052152</c:v>
                </c:pt>
                <c:pt idx="644">
                  <c:v>0.96682819654008045</c:v>
                </c:pt>
                <c:pt idx="645">
                  <c:v>-6.7928276863485397</c:v>
                </c:pt>
                <c:pt idx="646">
                  <c:v>0.40874028836580029</c:v>
                </c:pt>
                <c:pt idx="647">
                  <c:v>7.6396956943668979</c:v>
                </c:pt>
                <c:pt idx="648">
                  <c:v>5.813111499177519</c:v>
                </c:pt>
                <c:pt idx="649">
                  <c:v>3.2841861853503449</c:v>
                </c:pt>
                <c:pt idx="650">
                  <c:v>-19.678780669084041</c:v>
                </c:pt>
                <c:pt idx="651">
                  <c:v>-10.47824744583983</c:v>
                </c:pt>
                <c:pt idx="652">
                  <c:v>-8.1716729975576179</c:v>
                </c:pt>
                <c:pt idx="653">
                  <c:v>-5.9670847103658877</c:v>
                </c:pt>
                <c:pt idx="654">
                  <c:v>1.6133262909201851</c:v>
                </c:pt>
                <c:pt idx="655">
                  <c:v>10.864677123698851</c:v>
                </c:pt>
                <c:pt idx="656">
                  <c:v>4.1839430876450603</c:v>
                </c:pt>
                <c:pt idx="657">
                  <c:v>-3.3957408336737651</c:v>
                </c:pt>
                <c:pt idx="658">
                  <c:v>-0.95306356467283149</c:v>
                </c:pt>
                <c:pt idx="659">
                  <c:v>6.1440648410091372</c:v>
                </c:pt>
                <c:pt idx="660">
                  <c:v>9.5864369757673131</c:v>
                </c:pt>
                <c:pt idx="661">
                  <c:v>9.2856986628131448</c:v>
                </c:pt>
                <c:pt idx="662">
                  <c:v>10.864162747834159</c:v>
                </c:pt>
                <c:pt idx="663">
                  <c:v>0.97911327636389378</c:v>
                </c:pt>
                <c:pt idx="664">
                  <c:v>6.1809756541416299</c:v>
                </c:pt>
                <c:pt idx="665">
                  <c:v>-17.499074711764781</c:v>
                </c:pt>
                <c:pt idx="666">
                  <c:v>-13.21728481096808</c:v>
                </c:pt>
                <c:pt idx="667">
                  <c:v>-7.4554057345955167</c:v>
                </c:pt>
                <c:pt idx="668">
                  <c:v>4.4991724467469716</c:v>
                </c:pt>
                <c:pt idx="669">
                  <c:v>-11.255159884751061</c:v>
                </c:pt>
                <c:pt idx="670">
                  <c:v>5.3106459017713457</c:v>
                </c:pt>
                <c:pt idx="671">
                  <c:v>24.349670471999691</c:v>
                </c:pt>
                <c:pt idx="672">
                  <c:v>-5.4784771488194197</c:v>
                </c:pt>
                <c:pt idx="673">
                  <c:v>-8.4289516205669894</c:v>
                </c:pt>
                <c:pt idx="674">
                  <c:v>-15.091766236956939</c:v>
                </c:pt>
                <c:pt idx="675">
                  <c:v>-16.635473963929019</c:v>
                </c:pt>
                <c:pt idx="676">
                  <c:v>-2.4285665275240622</c:v>
                </c:pt>
                <c:pt idx="677">
                  <c:v>-9.5951130845877248</c:v>
                </c:pt>
                <c:pt idx="678">
                  <c:v>-1.7724005146433151</c:v>
                </c:pt>
                <c:pt idx="679">
                  <c:v>3.030400448275397</c:v>
                </c:pt>
                <c:pt idx="680">
                  <c:v>-6.4303073148231844</c:v>
                </c:pt>
                <c:pt idx="681">
                  <c:v>-7.8137507724686897</c:v>
                </c:pt>
                <c:pt idx="682">
                  <c:v>4.7769169331090806</c:v>
                </c:pt>
                <c:pt idx="683">
                  <c:v>23.925261465077028</c:v>
                </c:pt>
                <c:pt idx="684">
                  <c:v>11.72778426295835</c:v>
                </c:pt>
                <c:pt idx="685">
                  <c:v>16.68344480249009</c:v>
                </c:pt>
                <c:pt idx="686">
                  <c:v>-23.193770006781509</c:v>
                </c:pt>
                <c:pt idx="687">
                  <c:v>-16.622486745119222</c:v>
                </c:pt>
                <c:pt idx="688">
                  <c:v>-4.6549895336147458</c:v>
                </c:pt>
                <c:pt idx="689">
                  <c:v>-2.7457685637233449</c:v>
                </c:pt>
                <c:pt idx="690">
                  <c:v>-13.55204768405665</c:v>
                </c:pt>
                <c:pt idx="691">
                  <c:v>-13.274378724401741</c:v>
                </c:pt>
                <c:pt idx="692">
                  <c:v>8.7218008931572832</c:v>
                </c:pt>
                <c:pt idx="693">
                  <c:v>-1.3265210866255961E-2</c:v>
                </c:pt>
                <c:pt idx="694">
                  <c:v>13.478456418116471</c:v>
                </c:pt>
                <c:pt idx="695">
                  <c:v>14.66536742137701</c:v>
                </c:pt>
                <c:pt idx="696">
                  <c:v>18.21726994498869</c:v>
                </c:pt>
                <c:pt idx="697">
                  <c:v>-18.929765513325759</c:v>
                </c:pt>
                <c:pt idx="698">
                  <c:v>-1.599944326487017</c:v>
                </c:pt>
                <c:pt idx="699">
                  <c:v>-6.2535894201081712</c:v>
                </c:pt>
                <c:pt idx="700">
                  <c:v>3.3224878219769018</c:v>
                </c:pt>
                <c:pt idx="701">
                  <c:v>-12.86100397292148</c:v>
                </c:pt>
                <c:pt idx="702">
                  <c:v>-15.771653694105749</c:v>
                </c:pt>
                <c:pt idx="703">
                  <c:v>-3.327880759868453</c:v>
                </c:pt>
                <c:pt idx="704">
                  <c:v>2.1491552510782439</c:v>
                </c:pt>
                <c:pt idx="705">
                  <c:v>-2.8187032210225129</c:v>
                </c:pt>
                <c:pt idx="706">
                  <c:v>-24.323905800000819</c:v>
                </c:pt>
                <c:pt idx="707">
                  <c:v>-11.330184642400599</c:v>
                </c:pt>
                <c:pt idx="708">
                  <c:v>-11.96906086995376</c:v>
                </c:pt>
                <c:pt idx="709">
                  <c:v>-7.4357463519713667</c:v>
                </c:pt>
                <c:pt idx="710">
                  <c:v>-7.4461613855492486</c:v>
                </c:pt>
                <c:pt idx="711">
                  <c:v>-2.8889069102884029</c:v>
                </c:pt>
                <c:pt idx="712">
                  <c:v>15.120191353780889</c:v>
                </c:pt>
                <c:pt idx="713">
                  <c:v>9.77149405184824</c:v>
                </c:pt>
                <c:pt idx="714">
                  <c:v>-2.4253708278781319</c:v>
                </c:pt>
                <c:pt idx="715">
                  <c:v>-6.7979187210191654</c:v>
                </c:pt>
                <c:pt idx="716">
                  <c:v>-11.445829979879131</c:v>
                </c:pt>
                <c:pt idx="717">
                  <c:v>8.1450098236361228</c:v>
                </c:pt>
                <c:pt idx="718">
                  <c:v>-5.6164346790370354</c:v>
                </c:pt>
                <c:pt idx="719">
                  <c:v>-8.8722959210093766</c:v>
                </c:pt>
                <c:pt idx="720">
                  <c:v>16.39668487737611</c:v>
                </c:pt>
                <c:pt idx="721">
                  <c:v>-14.682902474628021</c:v>
                </c:pt>
                <c:pt idx="722">
                  <c:v>1.705566459358127</c:v>
                </c:pt>
                <c:pt idx="723">
                  <c:v>-8.2654814406503352</c:v>
                </c:pt>
                <c:pt idx="724">
                  <c:v>-0.84408900296496325</c:v>
                </c:pt>
                <c:pt idx="725">
                  <c:v>-5.474376896653534</c:v>
                </c:pt>
                <c:pt idx="726">
                  <c:v>-6.6071290663847906</c:v>
                </c:pt>
                <c:pt idx="727">
                  <c:v>5.7014746342829693E-2</c:v>
                </c:pt>
                <c:pt idx="728">
                  <c:v>5.3480770591640283</c:v>
                </c:pt>
                <c:pt idx="729">
                  <c:v>12.055232408888759</c:v>
                </c:pt>
                <c:pt idx="730">
                  <c:v>16.57495435787909</c:v>
                </c:pt>
                <c:pt idx="731">
                  <c:v>31.281955995214808</c:v>
                </c:pt>
                <c:pt idx="732">
                  <c:v>5.4475769151422542</c:v>
                </c:pt>
                <c:pt idx="733">
                  <c:v>11.804412731489331</c:v>
                </c:pt>
                <c:pt idx="734">
                  <c:v>6.8871335551314479</c:v>
                </c:pt>
                <c:pt idx="735">
                  <c:v>5.1917124712638483</c:v>
                </c:pt>
                <c:pt idx="736">
                  <c:v>10.37127099139817</c:v>
                </c:pt>
                <c:pt idx="737">
                  <c:v>-2.018687951707145</c:v>
                </c:pt>
                <c:pt idx="738">
                  <c:v>-4.0917396294708874</c:v>
                </c:pt>
                <c:pt idx="739">
                  <c:v>3.2082180343912472</c:v>
                </c:pt>
                <c:pt idx="740">
                  <c:v>-4.5038781950164859</c:v>
                </c:pt>
                <c:pt idx="741">
                  <c:v>5.5932932510480393</c:v>
                </c:pt>
                <c:pt idx="742">
                  <c:v>-5.6153049995375461</c:v>
                </c:pt>
                <c:pt idx="743">
                  <c:v>-1.3111404253685699</c:v>
                </c:pt>
                <c:pt idx="744">
                  <c:v>-0.57785595163486958</c:v>
                </c:pt>
                <c:pt idx="745">
                  <c:v>-11.099494290527369</c:v>
                </c:pt>
                <c:pt idx="746">
                  <c:v>-7.073025360612359</c:v>
                </c:pt>
                <c:pt idx="747">
                  <c:v>-21.560737294614992</c:v>
                </c:pt>
                <c:pt idx="748">
                  <c:v>5.22184743917816</c:v>
                </c:pt>
                <c:pt idx="749">
                  <c:v>-9.2130075267216522</c:v>
                </c:pt>
                <c:pt idx="750">
                  <c:v>-21.83069251920999</c:v>
                </c:pt>
                <c:pt idx="751">
                  <c:v>-21.181456813739199</c:v>
                </c:pt>
                <c:pt idx="752">
                  <c:v>8.8552940160854951E-2</c:v>
                </c:pt>
                <c:pt idx="753">
                  <c:v>13.968655042348891</c:v>
                </c:pt>
                <c:pt idx="754">
                  <c:v>28.667900365921739</c:v>
                </c:pt>
                <c:pt idx="755">
                  <c:v>-1.6465709479292641</c:v>
                </c:pt>
                <c:pt idx="756">
                  <c:v>9.3439965147887296</c:v>
                </c:pt>
                <c:pt idx="757">
                  <c:v>-7.6768901829721212</c:v>
                </c:pt>
                <c:pt idx="758">
                  <c:v>-2.3802020402166222</c:v>
                </c:pt>
                <c:pt idx="759">
                  <c:v>5.5735892235001483</c:v>
                </c:pt>
                <c:pt idx="760">
                  <c:v>-19.86648902416151</c:v>
                </c:pt>
                <c:pt idx="761">
                  <c:v>-13.41065070443009</c:v>
                </c:pt>
                <c:pt idx="762">
                  <c:v>3.2701570199029559</c:v>
                </c:pt>
                <c:pt idx="763">
                  <c:v>-6.7952992983749834</c:v>
                </c:pt>
                <c:pt idx="764">
                  <c:v>-7.6948539509466531</c:v>
                </c:pt>
                <c:pt idx="765">
                  <c:v>-22.925806165979541</c:v>
                </c:pt>
                <c:pt idx="766">
                  <c:v>10.37815526100475</c:v>
                </c:pt>
                <c:pt idx="767">
                  <c:v>-14.071269816381911</c:v>
                </c:pt>
                <c:pt idx="768">
                  <c:v>-6.8686614904379262</c:v>
                </c:pt>
                <c:pt idx="769">
                  <c:v>-9.3584465451558927</c:v>
                </c:pt>
                <c:pt idx="770">
                  <c:v>-6.8772947487486524</c:v>
                </c:pt>
                <c:pt idx="771">
                  <c:v>-13.01899112277902</c:v>
                </c:pt>
                <c:pt idx="772">
                  <c:v>-8.4547248269252933</c:v>
                </c:pt>
                <c:pt idx="773">
                  <c:v>4.9343038377685362</c:v>
                </c:pt>
                <c:pt idx="774">
                  <c:v>1.842851619287226</c:v>
                </c:pt>
                <c:pt idx="775">
                  <c:v>-1.7649456449977441</c:v>
                </c:pt>
                <c:pt idx="776">
                  <c:v>5.5936980831729342</c:v>
                </c:pt>
                <c:pt idx="777">
                  <c:v>4.9243312668739696</c:v>
                </c:pt>
                <c:pt idx="778">
                  <c:v>-6.4259360147102296</c:v>
                </c:pt>
                <c:pt idx="779">
                  <c:v>8.4154534429791639</c:v>
                </c:pt>
                <c:pt idx="780">
                  <c:v>-2.1125481379868658</c:v>
                </c:pt>
                <c:pt idx="781">
                  <c:v>5.3865146946396232</c:v>
                </c:pt>
                <c:pt idx="782">
                  <c:v>7.6401630862816754</c:v>
                </c:pt>
                <c:pt idx="783">
                  <c:v>2.9297023713520352</c:v>
                </c:pt>
                <c:pt idx="784">
                  <c:v>18.78712613221791</c:v>
                </c:pt>
                <c:pt idx="785">
                  <c:v>-0.48248350183149907</c:v>
                </c:pt>
                <c:pt idx="786">
                  <c:v>3.1539633111994338</c:v>
                </c:pt>
                <c:pt idx="787">
                  <c:v>1.2052824228525501</c:v>
                </c:pt>
                <c:pt idx="788">
                  <c:v>-3.770685071301235</c:v>
                </c:pt>
                <c:pt idx="789">
                  <c:v>-5.8335161742969763</c:v>
                </c:pt>
                <c:pt idx="790">
                  <c:v>-11.07704343727463</c:v>
                </c:pt>
                <c:pt idx="791">
                  <c:v>-5.239978343531031</c:v>
                </c:pt>
                <c:pt idx="792">
                  <c:v>-17.15261800063476</c:v>
                </c:pt>
                <c:pt idx="793">
                  <c:v>20.952959505379969</c:v>
                </c:pt>
                <c:pt idx="794">
                  <c:v>-4.3662630757291634</c:v>
                </c:pt>
                <c:pt idx="795">
                  <c:v>12.06797159898584</c:v>
                </c:pt>
                <c:pt idx="796">
                  <c:v>6.2988739576125523</c:v>
                </c:pt>
                <c:pt idx="797">
                  <c:v>14.990994064532501</c:v>
                </c:pt>
                <c:pt idx="798">
                  <c:v>-2.008917909332804</c:v>
                </c:pt>
                <c:pt idx="799">
                  <c:v>5.3544266827185796</c:v>
                </c:pt>
                <c:pt idx="800">
                  <c:v>-4.0767298249741319</c:v>
                </c:pt>
                <c:pt idx="801">
                  <c:v>28.361896545042701</c:v>
                </c:pt>
                <c:pt idx="802">
                  <c:v>9.6964695016815146</c:v>
                </c:pt>
                <c:pt idx="803">
                  <c:v>12.015129695446509</c:v>
                </c:pt>
                <c:pt idx="804">
                  <c:v>3.325307951508448</c:v>
                </c:pt>
                <c:pt idx="805">
                  <c:v>-18.721884526087941</c:v>
                </c:pt>
                <c:pt idx="806">
                  <c:v>-0.58561204560672586</c:v>
                </c:pt>
                <c:pt idx="807">
                  <c:v>-3.9987748927295419</c:v>
                </c:pt>
                <c:pt idx="808">
                  <c:v>-1.4886592891669359</c:v>
                </c:pt>
                <c:pt idx="809">
                  <c:v>-11.079946096429881</c:v>
                </c:pt>
                <c:pt idx="810">
                  <c:v>15.82012263675036</c:v>
                </c:pt>
                <c:pt idx="811">
                  <c:v>-15.951442383925089</c:v>
                </c:pt>
                <c:pt idx="812">
                  <c:v>-0.52847610124798172</c:v>
                </c:pt>
                <c:pt idx="813">
                  <c:v>20.51405623867597</c:v>
                </c:pt>
                <c:pt idx="814">
                  <c:v>14.802121200392129</c:v>
                </c:pt>
                <c:pt idx="815">
                  <c:v>-13.74028910563956</c:v>
                </c:pt>
                <c:pt idx="816">
                  <c:v>5.0972070811734946</c:v>
                </c:pt>
                <c:pt idx="817">
                  <c:v>3.6497991799449139</c:v>
                </c:pt>
                <c:pt idx="818">
                  <c:v>15.71263165565813</c:v>
                </c:pt>
                <c:pt idx="819">
                  <c:v>21.266259809814201</c:v>
                </c:pt>
                <c:pt idx="820">
                  <c:v>-2.0707002488222259</c:v>
                </c:pt>
                <c:pt idx="821">
                  <c:v>0.42703890724547411</c:v>
                </c:pt>
                <c:pt idx="822">
                  <c:v>-9.3041905482735139</c:v>
                </c:pt>
                <c:pt idx="823">
                  <c:v>0.36872040863776562</c:v>
                </c:pt>
                <c:pt idx="824">
                  <c:v>-8.0549773966080735</c:v>
                </c:pt>
                <c:pt idx="825">
                  <c:v>7.4787898384460094</c:v>
                </c:pt>
                <c:pt idx="826">
                  <c:v>8.7550823491736942</c:v>
                </c:pt>
                <c:pt idx="827">
                  <c:v>7.0636069167789266</c:v>
                </c:pt>
                <c:pt idx="828">
                  <c:v>13.78015211468076</c:v>
                </c:pt>
                <c:pt idx="829">
                  <c:v>-4.6554988273141218</c:v>
                </c:pt>
                <c:pt idx="830">
                  <c:v>37.249507218439817</c:v>
                </c:pt>
                <c:pt idx="831">
                  <c:v>-18.000409111469729</c:v>
                </c:pt>
                <c:pt idx="832">
                  <c:v>2.0370757144188261</c:v>
                </c:pt>
                <c:pt idx="833">
                  <c:v>-20.731269027440039</c:v>
                </c:pt>
                <c:pt idx="834">
                  <c:v>-1.2364622238913381</c:v>
                </c:pt>
                <c:pt idx="835">
                  <c:v>9.697232549694796</c:v>
                </c:pt>
                <c:pt idx="836">
                  <c:v>9.1417626544184056</c:v>
                </c:pt>
                <c:pt idx="837">
                  <c:v>16.261884363789999</c:v>
                </c:pt>
                <c:pt idx="838">
                  <c:v>-8.555229902332222</c:v>
                </c:pt>
                <c:pt idx="839">
                  <c:v>5.0034129948956592</c:v>
                </c:pt>
                <c:pt idx="840">
                  <c:v>-4.4175869556612444</c:v>
                </c:pt>
                <c:pt idx="841">
                  <c:v>-9.3467415958380329</c:v>
                </c:pt>
                <c:pt idx="842">
                  <c:v>-4.266973921208022</c:v>
                </c:pt>
                <c:pt idx="843">
                  <c:v>3.265876313825645</c:v>
                </c:pt>
                <c:pt idx="844">
                  <c:v>0.76064633492186795</c:v>
                </c:pt>
                <c:pt idx="845">
                  <c:v>15.68918738847694</c:v>
                </c:pt>
                <c:pt idx="846">
                  <c:v>-12.48520855353482</c:v>
                </c:pt>
                <c:pt idx="847">
                  <c:v>-18.803646557916949</c:v>
                </c:pt>
                <c:pt idx="848">
                  <c:v>33.216455556497827</c:v>
                </c:pt>
                <c:pt idx="849">
                  <c:v>-12.84244589172228</c:v>
                </c:pt>
                <c:pt idx="850">
                  <c:v>-6.8845463915065686E-2</c:v>
                </c:pt>
                <c:pt idx="851">
                  <c:v>-15.25941267048368</c:v>
                </c:pt>
                <c:pt idx="852">
                  <c:v>-10.000748525146721</c:v>
                </c:pt>
                <c:pt idx="853">
                  <c:v>-13.28837951708236</c:v>
                </c:pt>
                <c:pt idx="854">
                  <c:v>-8.4915138925228923</c:v>
                </c:pt>
                <c:pt idx="855">
                  <c:v>-11.17914098654439</c:v>
                </c:pt>
                <c:pt idx="856">
                  <c:v>4.7041679404128312</c:v>
                </c:pt>
                <c:pt idx="857">
                  <c:v>2.5243969829923638</c:v>
                </c:pt>
                <c:pt idx="858">
                  <c:v>5.5444484975845718</c:v>
                </c:pt>
                <c:pt idx="859">
                  <c:v>14.13257098904808</c:v>
                </c:pt>
                <c:pt idx="860">
                  <c:v>5.5085425627304003</c:v>
                </c:pt>
                <c:pt idx="861">
                  <c:v>15.941513262509201</c:v>
                </c:pt>
                <c:pt idx="862">
                  <c:v>4.4770481625216112</c:v>
                </c:pt>
                <c:pt idx="863">
                  <c:v>-25.672845944151529</c:v>
                </c:pt>
                <c:pt idx="864">
                  <c:v>-10.24235635232213</c:v>
                </c:pt>
                <c:pt idx="865">
                  <c:v>8.3914974188420093</c:v>
                </c:pt>
                <c:pt idx="866">
                  <c:v>-0.39738629424978761</c:v>
                </c:pt>
                <c:pt idx="867">
                  <c:v>12.593491294806171</c:v>
                </c:pt>
                <c:pt idx="868">
                  <c:v>-2.9376483572267449</c:v>
                </c:pt>
                <c:pt idx="869">
                  <c:v>11.413357730581531</c:v>
                </c:pt>
                <c:pt idx="870">
                  <c:v>1.736029373201045</c:v>
                </c:pt>
                <c:pt idx="871">
                  <c:v>-17.784519293912599</c:v>
                </c:pt>
                <c:pt idx="872">
                  <c:v>-6.1967255412416362</c:v>
                </c:pt>
                <c:pt idx="873">
                  <c:v>-3.4173041710740688</c:v>
                </c:pt>
                <c:pt idx="874">
                  <c:v>-22.140024314625279</c:v>
                </c:pt>
                <c:pt idx="875">
                  <c:v>4.793823543660519</c:v>
                </c:pt>
                <c:pt idx="876">
                  <c:v>0.61950354934637319</c:v>
                </c:pt>
                <c:pt idx="877">
                  <c:v>-3.8749842126340028</c:v>
                </c:pt>
                <c:pt idx="878">
                  <c:v>8.8101141059622687</c:v>
                </c:pt>
                <c:pt idx="879">
                  <c:v>7.4558344758158199</c:v>
                </c:pt>
                <c:pt idx="880">
                  <c:v>2.898764499956922</c:v>
                </c:pt>
                <c:pt idx="881">
                  <c:v>-1.737810308298867</c:v>
                </c:pt>
                <c:pt idx="882">
                  <c:v>12.283054808201889</c:v>
                </c:pt>
                <c:pt idx="883">
                  <c:v>8.6337734214667599</c:v>
                </c:pt>
                <c:pt idx="884">
                  <c:v>-0.1193879456525628</c:v>
                </c:pt>
                <c:pt idx="885">
                  <c:v>3.5489654253764882</c:v>
                </c:pt>
                <c:pt idx="886">
                  <c:v>2.1586201953635151</c:v>
                </c:pt>
                <c:pt idx="887">
                  <c:v>-0.25717864210774283</c:v>
                </c:pt>
                <c:pt idx="888">
                  <c:v>9.8358179842498981</c:v>
                </c:pt>
                <c:pt idx="889">
                  <c:v>-3.8482220153003448</c:v>
                </c:pt>
                <c:pt idx="890">
                  <c:v>-4.1657054738700561</c:v>
                </c:pt>
                <c:pt idx="891">
                  <c:v>-13.515014185755559</c:v>
                </c:pt>
                <c:pt idx="892">
                  <c:v>-5.1230580548428852</c:v>
                </c:pt>
                <c:pt idx="893">
                  <c:v>8.3859813784195989</c:v>
                </c:pt>
                <c:pt idx="894">
                  <c:v>-22.4668778889023</c:v>
                </c:pt>
                <c:pt idx="895">
                  <c:v>-17.605264373150401</c:v>
                </c:pt>
                <c:pt idx="896">
                  <c:v>-10.40543793637992</c:v>
                </c:pt>
                <c:pt idx="897">
                  <c:v>-10.1296842789907</c:v>
                </c:pt>
                <c:pt idx="898">
                  <c:v>-6.3615206382894964</c:v>
                </c:pt>
                <c:pt idx="899">
                  <c:v>-10.44630942631265</c:v>
                </c:pt>
                <c:pt idx="900">
                  <c:v>-8.0848938741474825</c:v>
                </c:pt>
                <c:pt idx="901">
                  <c:v>-12.1787946604874</c:v>
                </c:pt>
                <c:pt idx="902">
                  <c:v>-18.44210570880642</c:v>
                </c:pt>
                <c:pt idx="903">
                  <c:v>-9.7277292545846628</c:v>
                </c:pt>
                <c:pt idx="904">
                  <c:v>8.3935147957121412</c:v>
                </c:pt>
                <c:pt idx="905">
                  <c:v>-2.1192412666975562</c:v>
                </c:pt>
                <c:pt idx="906">
                  <c:v>-12.535721632004631</c:v>
                </c:pt>
                <c:pt idx="907">
                  <c:v>4.874127172069965</c:v>
                </c:pt>
                <c:pt idx="908">
                  <c:v>-9.7869310280979036</c:v>
                </c:pt>
                <c:pt idx="909">
                  <c:v>10.50425502472536</c:v>
                </c:pt>
                <c:pt idx="910">
                  <c:v>-2.7346274433738929</c:v>
                </c:pt>
                <c:pt idx="911">
                  <c:v>30.200660789093689</c:v>
                </c:pt>
                <c:pt idx="912">
                  <c:v>-2.2823275756864949</c:v>
                </c:pt>
                <c:pt idx="913">
                  <c:v>-1.7956888864772149</c:v>
                </c:pt>
                <c:pt idx="914">
                  <c:v>-9.4405754485115683</c:v>
                </c:pt>
                <c:pt idx="915">
                  <c:v>0.4788407439877716</c:v>
                </c:pt>
                <c:pt idx="916">
                  <c:v>10.904563624876779</c:v>
                </c:pt>
                <c:pt idx="917">
                  <c:v>2.5619587251235889</c:v>
                </c:pt>
                <c:pt idx="918">
                  <c:v>-2.8024185589203068</c:v>
                </c:pt>
                <c:pt idx="919">
                  <c:v>0.90829738084303113</c:v>
                </c:pt>
                <c:pt idx="920">
                  <c:v>15.60200585749697</c:v>
                </c:pt>
                <c:pt idx="921">
                  <c:v>-3.9471523167137041</c:v>
                </c:pt>
                <c:pt idx="922">
                  <c:v>-9.450754188356127</c:v>
                </c:pt>
                <c:pt idx="923">
                  <c:v>-7.6207628330940711</c:v>
                </c:pt>
                <c:pt idx="924">
                  <c:v>-11.035356204800379</c:v>
                </c:pt>
                <c:pt idx="925">
                  <c:v>5.8617502821438761</c:v>
                </c:pt>
                <c:pt idx="926">
                  <c:v>2.1758753601282459</c:v>
                </c:pt>
                <c:pt idx="927">
                  <c:v>1.5682757265921221</c:v>
                </c:pt>
                <c:pt idx="928">
                  <c:v>21.01780237441816</c:v>
                </c:pt>
                <c:pt idx="929">
                  <c:v>-5.8804850292016031</c:v>
                </c:pt>
                <c:pt idx="930">
                  <c:v>0.84854225663561789</c:v>
                </c:pt>
                <c:pt idx="931">
                  <c:v>13.59388659878428</c:v>
                </c:pt>
                <c:pt idx="932">
                  <c:v>-10.535042137476321</c:v>
                </c:pt>
                <c:pt idx="933">
                  <c:v>-22.357687584540091</c:v>
                </c:pt>
                <c:pt idx="934">
                  <c:v>-15.37670562903272</c:v>
                </c:pt>
                <c:pt idx="935">
                  <c:v>5.3969087160676734</c:v>
                </c:pt>
                <c:pt idx="936">
                  <c:v>9.5660991538790068</c:v>
                </c:pt>
                <c:pt idx="937">
                  <c:v>1.284887502681868</c:v>
                </c:pt>
                <c:pt idx="938">
                  <c:v>5.0147729282525626</c:v>
                </c:pt>
                <c:pt idx="939">
                  <c:v>-10.766815762751939</c:v>
                </c:pt>
                <c:pt idx="940">
                  <c:v>-6.7699792205159834</c:v>
                </c:pt>
                <c:pt idx="941">
                  <c:v>15.15257920299063</c:v>
                </c:pt>
                <c:pt idx="942">
                  <c:v>-4.2982991305996929</c:v>
                </c:pt>
                <c:pt idx="943">
                  <c:v>6.074827579678729</c:v>
                </c:pt>
                <c:pt idx="944">
                  <c:v>-7.3163445514849696</c:v>
                </c:pt>
                <c:pt idx="945">
                  <c:v>-4.2669767995459758</c:v>
                </c:pt>
                <c:pt idx="946">
                  <c:v>4.7613447475091686</c:v>
                </c:pt>
                <c:pt idx="947">
                  <c:v>-6.4233707507250708</c:v>
                </c:pt>
                <c:pt idx="948">
                  <c:v>11.57975209707414</c:v>
                </c:pt>
                <c:pt idx="949">
                  <c:v>-13.75656651539124</c:v>
                </c:pt>
                <c:pt idx="950">
                  <c:v>17.470017114349481</c:v>
                </c:pt>
                <c:pt idx="951">
                  <c:v>10.334548446730301</c:v>
                </c:pt>
                <c:pt idx="952">
                  <c:v>-4.8985030664882983</c:v>
                </c:pt>
                <c:pt idx="953">
                  <c:v>12.24660870579326</c:v>
                </c:pt>
                <c:pt idx="954">
                  <c:v>-2.2389970046714152</c:v>
                </c:pt>
                <c:pt idx="955">
                  <c:v>13.663998790014119</c:v>
                </c:pt>
                <c:pt idx="956">
                  <c:v>-16.840733203355089</c:v>
                </c:pt>
                <c:pt idx="957">
                  <c:v>-9.8741860246910846</c:v>
                </c:pt>
                <c:pt idx="958">
                  <c:v>11.36568460518593</c:v>
                </c:pt>
                <c:pt idx="959">
                  <c:v>-0.51079113195024328</c:v>
                </c:pt>
                <c:pt idx="960">
                  <c:v>-7.8281419269653467</c:v>
                </c:pt>
                <c:pt idx="961">
                  <c:v>6.9657694880923442</c:v>
                </c:pt>
                <c:pt idx="962">
                  <c:v>14.00777038693538</c:v>
                </c:pt>
                <c:pt idx="963">
                  <c:v>1.0504233469134421</c:v>
                </c:pt>
                <c:pt idx="964">
                  <c:v>19.309245986587229</c:v>
                </c:pt>
                <c:pt idx="965">
                  <c:v>1.771151110121147</c:v>
                </c:pt>
                <c:pt idx="966">
                  <c:v>4.3541316318167027</c:v>
                </c:pt>
                <c:pt idx="967">
                  <c:v>-4.181463967468054</c:v>
                </c:pt>
                <c:pt idx="968">
                  <c:v>-3.4335583584633489</c:v>
                </c:pt>
                <c:pt idx="969">
                  <c:v>9.2823877226710643</c:v>
                </c:pt>
                <c:pt idx="970">
                  <c:v>23.779137385465681</c:v>
                </c:pt>
                <c:pt idx="971">
                  <c:v>16.023174379220009</c:v>
                </c:pt>
                <c:pt idx="972">
                  <c:v>12.825968126936701</c:v>
                </c:pt>
                <c:pt idx="973">
                  <c:v>5.4182328149467889</c:v>
                </c:pt>
                <c:pt idx="974">
                  <c:v>-4.0769577316812233</c:v>
                </c:pt>
                <c:pt idx="975">
                  <c:v>-8.956315933760747</c:v>
                </c:pt>
                <c:pt idx="976">
                  <c:v>4.6826111171534288</c:v>
                </c:pt>
                <c:pt idx="977">
                  <c:v>0.63394992218999757</c:v>
                </c:pt>
                <c:pt idx="978">
                  <c:v>-19.096519806917499</c:v>
                </c:pt>
                <c:pt idx="979">
                  <c:v>-9.8343426409181092</c:v>
                </c:pt>
                <c:pt idx="980">
                  <c:v>-1.182348999274728</c:v>
                </c:pt>
                <c:pt idx="981">
                  <c:v>-9.603580704723754</c:v>
                </c:pt>
                <c:pt idx="982">
                  <c:v>-9.0174698285473268E-2</c:v>
                </c:pt>
                <c:pt idx="983">
                  <c:v>-19.588215419859409</c:v>
                </c:pt>
                <c:pt idx="984">
                  <c:v>-13.244793822123119</c:v>
                </c:pt>
                <c:pt idx="985">
                  <c:v>2.379494552961837</c:v>
                </c:pt>
                <c:pt idx="986">
                  <c:v>10.26319170187992</c:v>
                </c:pt>
                <c:pt idx="987">
                  <c:v>-1.837773126090577</c:v>
                </c:pt>
                <c:pt idx="988">
                  <c:v>-26.2334764795139</c:v>
                </c:pt>
                <c:pt idx="989">
                  <c:v>0.90938315443088469</c:v>
                </c:pt>
                <c:pt idx="990">
                  <c:v>20.775423102716381</c:v>
                </c:pt>
                <c:pt idx="991">
                  <c:v>32.455534979502133</c:v>
                </c:pt>
                <c:pt idx="992">
                  <c:v>1.232226276109593</c:v>
                </c:pt>
                <c:pt idx="993">
                  <c:v>0.17080556884032769</c:v>
                </c:pt>
                <c:pt idx="994">
                  <c:v>-15.51415515234007</c:v>
                </c:pt>
                <c:pt idx="995">
                  <c:v>-11.032325760813039</c:v>
                </c:pt>
                <c:pt idx="996">
                  <c:v>-14.515570694268931</c:v>
                </c:pt>
                <c:pt idx="997">
                  <c:v>-3.914551710812558</c:v>
                </c:pt>
                <c:pt idx="998">
                  <c:v>24.622215440760598</c:v>
                </c:pt>
                <c:pt idx="999">
                  <c:v>23.819180065403291</c:v>
                </c:pt>
                <c:pt idx="1000">
                  <c:v>-11.909559772528469</c:v>
                </c:pt>
                <c:pt idx="1001">
                  <c:v>27.167318085557969</c:v>
                </c:pt>
                <c:pt idx="1002">
                  <c:v>1.329411163416478</c:v>
                </c:pt>
                <c:pt idx="1003">
                  <c:v>6.2346694392911406</c:v>
                </c:pt>
                <c:pt idx="1004">
                  <c:v>4.2133631024245819</c:v>
                </c:pt>
                <c:pt idx="1005">
                  <c:v>-4.0391077741712238E-2</c:v>
                </c:pt>
                <c:pt idx="1006">
                  <c:v>5.1463606665823738</c:v>
                </c:pt>
                <c:pt idx="1007">
                  <c:v>0.79459795865986949</c:v>
                </c:pt>
                <c:pt idx="1008">
                  <c:v>-10.543192785905481</c:v>
                </c:pt>
                <c:pt idx="1009">
                  <c:v>3.020056695214298</c:v>
                </c:pt>
                <c:pt idx="1010">
                  <c:v>5.3538502158619892</c:v>
                </c:pt>
                <c:pt idx="1011">
                  <c:v>-18.986503893729509</c:v>
                </c:pt>
                <c:pt idx="1012">
                  <c:v>-5.7181800481141742</c:v>
                </c:pt>
                <c:pt idx="1013">
                  <c:v>3.158593664026494</c:v>
                </c:pt>
                <c:pt idx="1014">
                  <c:v>5.233095803178168</c:v>
                </c:pt>
                <c:pt idx="1015">
                  <c:v>6.9758057183877069</c:v>
                </c:pt>
                <c:pt idx="1016">
                  <c:v>2.636400568064492</c:v>
                </c:pt>
                <c:pt idx="1017">
                  <c:v>11.811995989904769</c:v>
                </c:pt>
                <c:pt idx="1018">
                  <c:v>-5.2234541711628681</c:v>
                </c:pt>
                <c:pt idx="1019">
                  <c:v>-0.74095274062462269</c:v>
                </c:pt>
                <c:pt idx="1020">
                  <c:v>0.83910488618196444</c:v>
                </c:pt>
                <c:pt idx="1021">
                  <c:v>9.009762929929142</c:v>
                </c:pt>
                <c:pt idx="1022">
                  <c:v>22.231636802709641</c:v>
                </c:pt>
                <c:pt idx="1023">
                  <c:v>-3.6219723481165409</c:v>
                </c:pt>
                <c:pt idx="1024">
                  <c:v>3.5889155620056932</c:v>
                </c:pt>
                <c:pt idx="1025">
                  <c:v>-0.65249237666964477</c:v>
                </c:pt>
                <c:pt idx="1026">
                  <c:v>-5.4935807933836847</c:v>
                </c:pt>
                <c:pt idx="1027">
                  <c:v>-4.9008811938568986</c:v>
                </c:pt>
                <c:pt idx="1028">
                  <c:v>12.6873101825086</c:v>
                </c:pt>
                <c:pt idx="1029">
                  <c:v>3.0786009976040192</c:v>
                </c:pt>
                <c:pt idx="1030">
                  <c:v>-7.4107617288709067</c:v>
                </c:pt>
                <c:pt idx="1031">
                  <c:v>-2.7814146762014662</c:v>
                </c:pt>
                <c:pt idx="1032">
                  <c:v>2.7167315303011019</c:v>
                </c:pt>
                <c:pt idx="1033">
                  <c:v>-5.0595467889873724</c:v>
                </c:pt>
                <c:pt idx="1034">
                  <c:v>9.6303006344202995</c:v>
                </c:pt>
                <c:pt idx="1035">
                  <c:v>-9.3579255993329955</c:v>
                </c:pt>
                <c:pt idx="1036">
                  <c:v>-7.3243426667114351</c:v>
                </c:pt>
                <c:pt idx="1037">
                  <c:v>-4.9032207979371503</c:v>
                </c:pt>
                <c:pt idx="1038">
                  <c:v>8.4988667597564849</c:v>
                </c:pt>
                <c:pt idx="1039">
                  <c:v>-3.0623656717355359</c:v>
                </c:pt>
                <c:pt idx="1040">
                  <c:v>15.863010142754691</c:v>
                </c:pt>
                <c:pt idx="1041">
                  <c:v>9.3902806083152459</c:v>
                </c:pt>
                <c:pt idx="1042">
                  <c:v>9.0537526126975507</c:v>
                </c:pt>
                <c:pt idx="1043">
                  <c:v>1.1463185555815989</c:v>
                </c:pt>
                <c:pt idx="1044">
                  <c:v>11.2680758747662</c:v>
                </c:pt>
                <c:pt idx="1045">
                  <c:v>20.28785049731707</c:v>
                </c:pt>
                <c:pt idx="1046">
                  <c:v>7.4784647322299742</c:v>
                </c:pt>
                <c:pt idx="1047">
                  <c:v>6.7158679542397151</c:v>
                </c:pt>
                <c:pt idx="1048">
                  <c:v>-13.34386703407476</c:v>
                </c:pt>
                <c:pt idx="1049">
                  <c:v>22.439323991635121</c:v>
                </c:pt>
                <c:pt idx="1050">
                  <c:v>2.8091369021851378</c:v>
                </c:pt>
                <c:pt idx="1051">
                  <c:v>-6.3862761310409777</c:v>
                </c:pt>
                <c:pt idx="1052">
                  <c:v>15.257983983634571</c:v>
                </c:pt>
                <c:pt idx="1053">
                  <c:v>15.75680023945938</c:v>
                </c:pt>
                <c:pt idx="1054">
                  <c:v>3.2622856188563829</c:v>
                </c:pt>
                <c:pt idx="1055">
                  <c:v>-2.0201537463906072</c:v>
                </c:pt>
                <c:pt idx="1056">
                  <c:v>4.5898914766878463</c:v>
                </c:pt>
                <c:pt idx="1057">
                  <c:v>-9.4889719487228934</c:v>
                </c:pt>
                <c:pt idx="1058">
                  <c:v>-7.6863020165573204</c:v>
                </c:pt>
                <c:pt idx="1059">
                  <c:v>4.8440455646708092</c:v>
                </c:pt>
                <c:pt idx="1060">
                  <c:v>1.6246696538094381</c:v>
                </c:pt>
                <c:pt idx="1061">
                  <c:v>-1.551622877258465</c:v>
                </c:pt>
                <c:pt idx="1062">
                  <c:v>-4.9457675637101381</c:v>
                </c:pt>
                <c:pt idx="1063">
                  <c:v>-10.22188092914611</c:v>
                </c:pt>
                <c:pt idx="1064">
                  <c:v>-12.713074734822291</c:v>
                </c:pt>
                <c:pt idx="1065">
                  <c:v>-1.7617211109158011</c:v>
                </c:pt>
                <c:pt idx="1066">
                  <c:v>17.556136525926501</c:v>
                </c:pt>
                <c:pt idx="1067">
                  <c:v>2.8201242794181902</c:v>
                </c:pt>
                <c:pt idx="1068">
                  <c:v>-16.28344564537635</c:v>
                </c:pt>
                <c:pt idx="1069">
                  <c:v>4.6275175375105713</c:v>
                </c:pt>
                <c:pt idx="1070">
                  <c:v>6.6030540957460184</c:v>
                </c:pt>
                <c:pt idx="1071">
                  <c:v>-5.492260277206868</c:v>
                </c:pt>
                <c:pt idx="1072">
                  <c:v>-7.9646485983673916</c:v>
                </c:pt>
                <c:pt idx="1073">
                  <c:v>-0.60531165716563762</c:v>
                </c:pt>
                <c:pt idx="1074">
                  <c:v>7.2349558840494179</c:v>
                </c:pt>
                <c:pt idx="1075">
                  <c:v>4.2604251568540201</c:v>
                </c:pt>
                <c:pt idx="1076">
                  <c:v>-1.5418099539425589</c:v>
                </c:pt>
                <c:pt idx="1077">
                  <c:v>7.2428042728080388</c:v>
                </c:pt>
                <c:pt idx="1078">
                  <c:v>2.201210657480555</c:v>
                </c:pt>
                <c:pt idx="1079">
                  <c:v>-3.7609465789577681</c:v>
                </c:pt>
                <c:pt idx="1080">
                  <c:v>-18.31943235351747</c:v>
                </c:pt>
                <c:pt idx="1081">
                  <c:v>-8.7243793765094662</c:v>
                </c:pt>
                <c:pt idx="1082">
                  <c:v>-2.0030874218406818</c:v>
                </c:pt>
                <c:pt idx="1083">
                  <c:v>19.868134972621931</c:v>
                </c:pt>
                <c:pt idx="1084">
                  <c:v>-2.5558268960392998</c:v>
                </c:pt>
                <c:pt idx="1085">
                  <c:v>-13.547040433879131</c:v>
                </c:pt>
                <c:pt idx="1086">
                  <c:v>-3.9566590687982042</c:v>
                </c:pt>
                <c:pt idx="1087">
                  <c:v>8.7788346380013973</c:v>
                </c:pt>
                <c:pt idx="1088">
                  <c:v>2.6713421141018698</c:v>
                </c:pt>
                <c:pt idx="1089">
                  <c:v>-8.0687222285776556</c:v>
                </c:pt>
                <c:pt idx="1090">
                  <c:v>-4.6954801040288698</c:v>
                </c:pt>
                <c:pt idx="1091">
                  <c:v>-15.37677742120194</c:v>
                </c:pt>
                <c:pt idx="1092">
                  <c:v>15.494695935795241</c:v>
                </c:pt>
                <c:pt idx="1093">
                  <c:v>11.075058611269901</c:v>
                </c:pt>
                <c:pt idx="1094">
                  <c:v>-2.7581604907522208</c:v>
                </c:pt>
                <c:pt idx="1095">
                  <c:v>8.3719596159974934</c:v>
                </c:pt>
                <c:pt idx="1096">
                  <c:v>7.5579442414187072</c:v>
                </c:pt>
                <c:pt idx="1097">
                  <c:v>6.9975950528603148</c:v>
                </c:pt>
                <c:pt idx="1098">
                  <c:v>14.24342213698417</c:v>
                </c:pt>
                <c:pt idx="1099">
                  <c:v>5.9606070041850874</c:v>
                </c:pt>
                <c:pt idx="1100">
                  <c:v>5.9790097189156111</c:v>
                </c:pt>
                <c:pt idx="1101">
                  <c:v>3.5128630242448931</c:v>
                </c:pt>
                <c:pt idx="1102">
                  <c:v>-5.6459505848090608</c:v>
                </c:pt>
                <c:pt idx="1103">
                  <c:v>0.46154917555842101</c:v>
                </c:pt>
                <c:pt idx="1104">
                  <c:v>4.6453694695979424</c:v>
                </c:pt>
                <c:pt idx="1105">
                  <c:v>-9.8412316804375024</c:v>
                </c:pt>
                <c:pt idx="1106">
                  <c:v>-9.1410716573449218</c:v>
                </c:pt>
                <c:pt idx="1107">
                  <c:v>-12.769377836147889</c:v>
                </c:pt>
                <c:pt idx="1108">
                  <c:v>-7.8493576820796793</c:v>
                </c:pt>
                <c:pt idx="1109">
                  <c:v>-5.4911995738792649</c:v>
                </c:pt>
                <c:pt idx="1110">
                  <c:v>7.9075179910403737</c:v>
                </c:pt>
                <c:pt idx="1111">
                  <c:v>0.73673358917725484</c:v>
                </c:pt>
                <c:pt idx="1112">
                  <c:v>-9.6566847069080453</c:v>
                </c:pt>
                <c:pt idx="1113">
                  <c:v>-12.48755188270578</c:v>
                </c:pt>
                <c:pt idx="1114">
                  <c:v>-2.919385797087148</c:v>
                </c:pt>
                <c:pt idx="1115">
                  <c:v>-13.823147248252321</c:v>
                </c:pt>
                <c:pt idx="1116">
                  <c:v>0.73704780160220473</c:v>
                </c:pt>
                <c:pt idx="1117">
                  <c:v>-16.372044071027879</c:v>
                </c:pt>
                <c:pt idx="1118">
                  <c:v>11.998834138065639</c:v>
                </c:pt>
                <c:pt idx="1119">
                  <c:v>1.393518343104345</c:v>
                </c:pt>
                <c:pt idx="1120">
                  <c:v>-3.6223558258890818</c:v>
                </c:pt>
                <c:pt idx="1121">
                  <c:v>2.2706903192984789</c:v>
                </c:pt>
                <c:pt idx="1122">
                  <c:v>-17.354705978869141</c:v>
                </c:pt>
                <c:pt idx="1123">
                  <c:v>-3.037756846037118</c:v>
                </c:pt>
                <c:pt idx="1124">
                  <c:v>14.16088080844343</c:v>
                </c:pt>
                <c:pt idx="1125">
                  <c:v>14.8142217466698</c:v>
                </c:pt>
                <c:pt idx="1126">
                  <c:v>4.0703196536889434</c:v>
                </c:pt>
                <c:pt idx="1127">
                  <c:v>-4.6280307062763164</c:v>
                </c:pt>
                <c:pt idx="1128">
                  <c:v>-18.52063928732219</c:v>
                </c:pt>
                <c:pt idx="1129">
                  <c:v>4.3899497957654052</c:v>
                </c:pt>
                <c:pt idx="1130">
                  <c:v>-10.701719706242381</c:v>
                </c:pt>
                <c:pt idx="1131">
                  <c:v>-23.032855788867419</c:v>
                </c:pt>
                <c:pt idx="1132">
                  <c:v>-14.376071062096541</c:v>
                </c:pt>
                <c:pt idx="1133">
                  <c:v>8.0643892216999884</c:v>
                </c:pt>
                <c:pt idx="1134">
                  <c:v>-8.8823368240262877</c:v>
                </c:pt>
                <c:pt idx="1135">
                  <c:v>4.6472579239791916</c:v>
                </c:pt>
                <c:pt idx="1136">
                  <c:v>22.54277585352833</c:v>
                </c:pt>
                <c:pt idx="1137">
                  <c:v>4.8796011487176356</c:v>
                </c:pt>
                <c:pt idx="1138">
                  <c:v>-12.90378868439238</c:v>
                </c:pt>
                <c:pt idx="1139">
                  <c:v>5.0555585182131741</c:v>
                </c:pt>
                <c:pt idx="1140">
                  <c:v>5.5917348533296014</c:v>
                </c:pt>
                <c:pt idx="1141">
                  <c:v>-28.549024561949469</c:v>
                </c:pt>
                <c:pt idx="1142">
                  <c:v>-4.0770581152560936</c:v>
                </c:pt>
                <c:pt idx="1143">
                  <c:v>7.6182374432873763</c:v>
                </c:pt>
                <c:pt idx="1144">
                  <c:v>4.5092848473227836</c:v>
                </c:pt>
                <c:pt idx="1145">
                  <c:v>8.0777617719977624</c:v>
                </c:pt>
                <c:pt idx="1146">
                  <c:v>5.2146584127875011</c:v>
                </c:pt>
                <c:pt idx="1147">
                  <c:v>-3.4667232243428381</c:v>
                </c:pt>
                <c:pt idx="1148">
                  <c:v>-6.7951947829162993</c:v>
                </c:pt>
                <c:pt idx="1149">
                  <c:v>-11.167636545472201</c:v>
                </c:pt>
                <c:pt idx="1150">
                  <c:v>-5.9669705514932803</c:v>
                </c:pt>
                <c:pt idx="1151">
                  <c:v>0.89646431363088097</c:v>
                </c:pt>
                <c:pt idx="1152">
                  <c:v>-4.47168145614366</c:v>
                </c:pt>
                <c:pt idx="1153">
                  <c:v>-11.406158804184191</c:v>
                </c:pt>
                <c:pt idx="1154">
                  <c:v>2.7228528889625889</c:v>
                </c:pt>
                <c:pt idx="1155">
                  <c:v>3.7569115682574759</c:v>
                </c:pt>
                <c:pt idx="1156">
                  <c:v>6.7389470061127232</c:v>
                </c:pt>
                <c:pt idx="1157">
                  <c:v>5.7237267872381929</c:v>
                </c:pt>
                <c:pt idx="1158">
                  <c:v>-0.83485606518744893</c:v>
                </c:pt>
                <c:pt idx="1159">
                  <c:v>-3.558349777530788</c:v>
                </c:pt>
                <c:pt idx="1160">
                  <c:v>-12.92215969519658</c:v>
                </c:pt>
                <c:pt idx="1161">
                  <c:v>4.596551591123605</c:v>
                </c:pt>
                <c:pt idx="1162">
                  <c:v>-8.665588637076219</c:v>
                </c:pt>
                <c:pt idx="1163">
                  <c:v>-1.265758172049761</c:v>
                </c:pt>
                <c:pt idx="1164">
                  <c:v>10.44618256679653</c:v>
                </c:pt>
                <c:pt idx="1165">
                  <c:v>4.9648482941551926</c:v>
                </c:pt>
                <c:pt idx="1166">
                  <c:v>13.087898239199539</c:v>
                </c:pt>
                <c:pt idx="1167">
                  <c:v>-0.21604426034281601</c:v>
                </c:pt>
                <c:pt idx="1168">
                  <c:v>4.2585220969940334</c:v>
                </c:pt>
                <c:pt idx="1169">
                  <c:v>-0.24733590660737531</c:v>
                </c:pt>
                <c:pt idx="1170">
                  <c:v>-2.5638234611056641</c:v>
                </c:pt>
                <c:pt idx="1171">
                  <c:v>14.87244697663742</c:v>
                </c:pt>
                <c:pt idx="1172">
                  <c:v>-3.5083222596760288</c:v>
                </c:pt>
                <c:pt idx="1173">
                  <c:v>-5.5485526635570368</c:v>
                </c:pt>
                <c:pt idx="1174">
                  <c:v>2.867736309305724</c:v>
                </c:pt>
                <c:pt idx="1175">
                  <c:v>3.5884938761824858</c:v>
                </c:pt>
                <c:pt idx="1176">
                  <c:v>-6.3566012823822282</c:v>
                </c:pt>
                <c:pt idx="1177">
                  <c:v>-3.7815929417906702</c:v>
                </c:pt>
                <c:pt idx="1178">
                  <c:v>-3.466249507263933</c:v>
                </c:pt>
                <c:pt idx="1179">
                  <c:v>7.0898882364410083</c:v>
                </c:pt>
                <c:pt idx="1180">
                  <c:v>7.625046250271172</c:v>
                </c:pt>
                <c:pt idx="1181">
                  <c:v>15.95137937357115</c:v>
                </c:pt>
                <c:pt idx="1182">
                  <c:v>0.20099986757243049</c:v>
                </c:pt>
                <c:pt idx="1183">
                  <c:v>5.8935231179501359</c:v>
                </c:pt>
                <c:pt idx="1184">
                  <c:v>5.3157504334185282</c:v>
                </c:pt>
                <c:pt idx="1185">
                  <c:v>-1.541567675275594</c:v>
                </c:pt>
                <c:pt idx="1186">
                  <c:v>-0.27463335222020158</c:v>
                </c:pt>
                <c:pt idx="1187">
                  <c:v>-2.1343642483985819</c:v>
                </c:pt>
                <c:pt idx="1188">
                  <c:v>-6.1919770455401046</c:v>
                </c:pt>
                <c:pt idx="1189">
                  <c:v>2.737710736050635</c:v>
                </c:pt>
                <c:pt idx="1190">
                  <c:v>-11.1729715769635</c:v>
                </c:pt>
                <c:pt idx="1191">
                  <c:v>-4.3129448265739292</c:v>
                </c:pt>
                <c:pt idx="1192">
                  <c:v>-5.9482237537709652</c:v>
                </c:pt>
                <c:pt idx="1193">
                  <c:v>-3.694897842149341</c:v>
                </c:pt>
                <c:pt idx="1194">
                  <c:v>-1.718556851218213</c:v>
                </c:pt>
                <c:pt idx="1195">
                  <c:v>-8.3137644208464838</c:v>
                </c:pt>
                <c:pt idx="1196">
                  <c:v>1.35594551411422</c:v>
                </c:pt>
                <c:pt idx="1197">
                  <c:v>4.2959429978008536</c:v>
                </c:pt>
                <c:pt idx="1198">
                  <c:v>-5.2209846784438616</c:v>
                </c:pt>
                <c:pt idx="1199">
                  <c:v>9.6107349756323188</c:v>
                </c:pt>
                <c:pt idx="1200">
                  <c:v>2.3009840656847191</c:v>
                </c:pt>
                <c:pt idx="1201">
                  <c:v>1.551559005186318</c:v>
                </c:pt>
                <c:pt idx="1202">
                  <c:v>-2.9468990877389052</c:v>
                </c:pt>
                <c:pt idx="1203">
                  <c:v>-10.817728034574349</c:v>
                </c:pt>
                <c:pt idx="1204">
                  <c:v>-10.434137095621759</c:v>
                </c:pt>
                <c:pt idx="1205">
                  <c:v>0.9000946695665365</c:v>
                </c:pt>
                <c:pt idx="1206">
                  <c:v>0.66057251583425303</c:v>
                </c:pt>
                <c:pt idx="1207">
                  <c:v>0.88158282625370366</c:v>
                </c:pt>
                <c:pt idx="1208">
                  <c:v>1.79166997328924</c:v>
                </c:pt>
                <c:pt idx="1209">
                  <c:v>-7.6487811687712499</c:v>
                </c:pt>
                <c:pt idx="1210">
                  <c:v>-4.5143267404701959</c:v>
                </c:pt>
                <c:pt idx="1211">
                  <c:v>0.36876430925994741</c:v>
                </c:pt>
                <c:pt idx="1212">
                  <c:v>1.911738375137102</c:v>
                </c:pt>
                <c:pt idx="1213">
                  <c:v>-6.9180596773664522</c:v>
                </c:pt>
                <c:pt idx="1214">
                  <c:v>-7.7865693744503206</c:v>
                </c:pt>
                <c:pt idx="1215">
                  <c:v>2.7980815267553579E-2</c:v>
                </c:pt>
                <c:pt idx="1216">
                  <c:v>-8.6517984910213901</c:v>
                </c:pt>
                <c:pt idx="1217">
                  <c:v>-7.7805218613230336</c:v>
                </c:pt>
                <c:pt idx="1218">
                  <c:v>-4.0763536818173094</c:v>
                </c:pt>
                <c:pt idx="1219">
                  <c:v>3.3979548105682169</c:v>
                </c:pt>
                <c:pt idx="1220">
                  <c:v>-7.077751299839842</c:v>
                </c:pt>
                <c:pt idx="1221">
                  <c:v>-9.6231861809286077</c:v>
                </c:pt>
                <c:pt idx="1222">
                  <c:v>0.26390572960269459</c:v>
                </c:pt>
                <c:pt idx="1223">
                  <c:v>4.3708757502010753</c:v>
                </c:pt>
                <c:pt idx="1224">
                  <c:v>-4.2634515271789972</c:v>
                </c:pt>
                <c:pt idx="1225">
                  <c:v>-11.355993620241041</c:v>
                </c:pt>
                <c:pt idx="1226">
                  <c:v>11.83308103805876</c:v>
                </c:pt>
                <c:pt idx="1227">
                  <c:v>3.115197929525626</c:v>
                </c:pt>
                <c:pt idx="1228">
                  <c:v>-4.6820530947887411</c:v>
                </c:pt>
                <c:pt idx="1229">
                  <c:v>-4.7666871554563759</c:v>
                </c:pt>
                <c:pt idx="1230">
                  <c:v>5.4453447943499702</c:v>
                </c:pt>
                <c:pt idx="1231">
                  <c:v>3.2793132932186149</c:v>
                </c:pt>
                <c:pt idx="1232">
                  <c:v>6.82606425828636</c:v>
                </c:pt>
                <c:pt idx="1233">
                  <c:v>-2.087690283715836</c:v>
                </c:pt>
                <c:pt idx="1234">
                  <c:v>-13.787105045985481</c:v>
                </c:pt>
                <c:pt idx="1235">
                  <c:v>-20.111781720585899</c:v>
                </c:pt>
                <c:pt idx="1236">
                  <c:v>3.394564459378496</c:v>
                </c:pt>
                <c:pt idx="1237">
                  <c:v>-5.3426023882180012</c:v>
                </c:pt>
                <c:pt idx="1238">
                  <c:v>-12.52992481767159</c:v>
                </c:pt>
                <c:pt idx="1239">
                  <c:v>-8.7036287555718008</c:v>
                </c:pt>
                <c:pt idx="1240">
                  <c:v>-6.0880362061244702</c:v>
                </c:pt>
                <c:pt idx="1241">
                  <c:v>2.5121826263714269</c:v>
                </c:pt>
                <c:pt idx="1242">
                  <c:v>8.5244495089890062</c:v>
                </c:pt>
                <c:pt idx="1243">
                  <c:v>-7.335305845544843</c:v>
                </c:pt>
                <c:pt idx="1244">
                  <c:v>5.2249676652335157</c:v>
                </c:pt>
                <c:pt idx="1245">
                  <c:v>9.1982983364106694</c:v>
                </c:pt>
                <c:pt idx="1246">
                  <c:v>8.3238821817138753</c:v>
                </c:pt>
                <c:pt idx="1247">
                  <c:v>-6.7652953137400997</c:v>
                </c:pt>
                <c:pt idx="1248">
                  <c:v>4.1999988369726626</c:v>
                </c:pt>
                <c:pt idx="1249">
                  <c:v>-1.540887096598863</c:v>
                </c:pt>
                <c:pt idx="1250">
                  <c:v>-8.5773232352552764</c:v>
                </c:pt>
                <c:pt idx="1251">
                  <c:v>3.5392465055904911</c:v>
                </c:pt>
                <c:pt idx="1252">
                  <c:v>-3.095486997653027</c:v>
                </c:pt>
                <c:pt idx="1253">
                  <c:v>-1.790609655408586</c:v>
                </c:pt>
                <c:pt idx="1254">
                  <c:v>-0.19747760462935779</c:v>
                </c:pt>
                <c:pt idx="1255">
                  <c:v>4.6985860183931347</c:v>
                </c:pt>
                <c:pt idx="1256">
                  <c:v>-9.7962959302354502</c:v>
                </c:pt>
                <c:pt idx="1257">
                  <c:v>0.18942796149723259</c:v>
                </c:pt>
                <c:pt idx="1258">
                  <c:v>-11.235842625390349</c:v>
                </c:pt>
                <c:pt idx="1259">
                  <c:v>0.18244022314643021</c:v>
                </c:pt>
                <c:pt idx="1260">
                  <c:v>-3.2971487682222862</c:v>
                </c:pt>
                <c:pt idx="1261">
                  <c:v>-9.5089705823928341</c:v>
                </c:pt>
                <c:pt idx="1262">
                  <c:v>9.0224917954656885</c:v>
                </c:pt>
                <c:pt idx="1263">
                  <c:v>-5.3348492662319291</c:v>
                </c:pt>
                <c:pt idx="1264">
                  <c:v>-8.1255125088620073</c:v>
                </c:pt>
                <c:pt idx="1265">
                  <c:v>-13.83435598887276</c:v>
                </c:pt>
                <c:pt idx="1266">
                  <c:v>8.1788868977516529</c:v>
                </c:pt>
                <c:pt idx="1267">
                  <c:v>0.62599934079941322</c:v>
                </c:pt>
                <c:pt idx="1268">
                  <c:v>-3.6353235241609831</c:v>
                </c:pt>
                <c:pt idx="1269">
                  <c:v>-13.643875876480919</c:v>
                </c:pt>
                <c:pt idx="1270">
                  <c:v>9.0211523767532569</c:v>
                </c:pt>
                <c:pt idx="1271">
                  <c:v>0.74253617806027084</c:v>
                </c:pt>
                <c:pt idx="1272">
                  <c:v>3.258321586512769</c:v>
                </c:pt>
                <c:pt idx="1273">
                  <c:v>-6.1075052074626992</c:v>
                </c:pt>
                <c:pt idx="1274">
                  <c:v>-6.0864424649350646</c:v>
                </c:pt>
                <c:pt idx="1275">
                  <c:v>0.46416599774387668</c:v>
                </c:pt>
                <c:pt idx="1276">
                  <c:v>1.310076153177737</c:v>
                </c:pt>
                <c:pt idx="1277">
                  <c:v>-11.062852037598891</c:v>
                </c:pt>
                <c:pt idx="1278">
                  <c:v>3.7795252422784809</c:v>
                </c:pt>
                <c:pt idx="1279">
                  <c:v>-4.3387421168654701</c:v>
                </c:pt>
                <c:pt idx="1280">
                  <c:v>1.428798353681183</c:v>
                </c:pt>
                <c:pt idx="1281">
                  <c:v>-3.208082821639981</c:v>
                </c:pt>
                <c:pt idx="1282">
                  <c:v>5.682437339415964</c:v>
                </c:pt>
                <c:pt idx="1283">
                  <c:v>-12.386030215117559</c:v>
                </c:pt>
                <c:pt idx="1284">
                  <c:v>-1.590582967409186</c:v>
                </c:pt>
                <c:pt idx="1285">
                  <c:v>5.8195942563617837</c:v>
                </c:pt>
                <c:pt idx="1286">
                  <c:v>7.5865467722173046</c:v>
                </c:pt>
                <c:pt idx="1287">
                  <c:v>2.354651354664353</c:v>
                </c:pt>
                <c:pt idx="1288">
                  <c:v>10.32445977770578</c:v>
                </c:pt>
                <c:pt idx="1289">
                  <c:v>5.4318686450280627</c:v>
                </c:pt>
                <c:pt idx="1290">
                  <c:v>-2.4394125687055102</c:v>
                </c:pt>
                <c:pt idx="1291">
                  <c:v>-8.5973230340454521</c:v>
                </c:pt>
                <c:pt idx="1292">
                  <c:v>-11.11631737784238</c:v>
                </c:pt>
                <c:pt idx="1293">
                  <c:v>-10.441435534505739</c:v>
                </c:pt>
                <c:pt idx="1294">
                  <c:v>-4.9842649163161914</c:v>
                </c:pt>
                <c:pt idx="1295">
                  <c:v>-1.2945298994531369</c:v>
                </c:pt>
                <c:pt idx="1296">
                  <c:v>5.4093680461424807</c:v>
                </c:pt>
                <c:pt idx="1297">
                  <c:v>-2.4929370541593641</c:v>
                </c:pt>
                <c:pt idx="1298">
                  <c:v>-8.6911456279483694</c:v>
                </c:pt>
                <c:pt idx="1299">
                  <c:v>2.4124068065455031</c:v>
                </c:pt>
                <c:pt idx="1300">
                  <c:v>10.832354631451039</c:v>
                </c:pt>
                <c:pt idx="1301">
                  <c:v>2.274262467454514</c:v>
                </c:pt>
                <c:pt idx="1302">
                  <c:v>1.339973958545275</c:v>
                </c:pt>
                <c:pt idx="1303">
                  <c:v>13.44180311849394</c:v>
                </c:pt>
                <c:pt idx="1304">
                  <c:v>1.9652597960153551</c:v>
                </c:pt>
                <c:pt idx="1305">
                  <c:v>14.74658231362034</c:v>
                </c:pt>
                <c:pt idx="1306">
                  <c:v>-1.361483820818842</c:v>
                </c:pt>
                <c:pt idx="1307">
                  <c:v>8.6005678338483644</c:v>
                </c:pt>
                <c:pt idx="1308">
                  <c:v>8.3965356515180982</c:v>
                </c:pt>
                <c:pt idx="1309">
                  <c:v>11.630283903078229</c:v>
                </c:pt>
                <c:pt idx="1310">
                  <c:v>6.7472473243627702</c:v>
                </c:pt>
                <c:pt idx="1311">
                  <c:v>-2.354737917796208</c:v>
                </c:pt>
                <c:pt idx="1312">
                  <c:v>-1.944181398991909</c:v>
                </c:pt>
                <c:pt idx="1313">
                  <c:v>-3.5850776376940492</c:v>
                </c:pt>
                <c:pt idx="1314">
                  <c:v>-5.4580266959909407</c:v>
                </c:pt>
                <c:pt idx="1315">
                  <c:v>-7.9777169712102358</c:v>
                </c:pt>
                <c:pt idx="1316">
                  <c:v>-4.5906400071978952</c:v>
                </c:pt>
                <c:pt idx="1317">
                  <c:v>-2.305939159516234</c:v>
                </c:pt>
                <c:pt idx="1318">
                  <c:v>-4.8002538462655684</c:v>
                </c:pt>
                <c:pt idx="1319">
                  <c:v>1.138834551784339</c:v>
                </c:pt>
                <c:pt idx="1320">
                  <c:v>2.816702771960609</c:v>
                </c:pt>
                <c:pt idx="1321">
                  <c:v>3.9143499090995899</c:v>
                </c:pt>
                <c:pt idx="1322">
                  <c:v>-2.508203279254364</c:v>
                </c:pt>
                <c:pt idx="1323">
                  <c:v>-10.80714501028519</c:v>
                </c:pt>
                <c:pt idx="1324">
                  <c:v>3.6837573608405698</c:v>
                </c:pt>
                <c:pt idx="1325">
                  <c:v>8.6052683462765245</c:v>
                </c:pt>
                <c:pt idx="1326">
                  <c:v>7.2931335272168676</c:v>
                </c:pt>
                <c:pt idx="1327">
                  <c:v>3.5275267635831811</c:v>
                </c:pt>
                <c:pt idx="1328">
                  <c:v>0.48736118847938448</c:v>
                </c:pt>
                <c:pt idx="1329">
                  <c:v>4.3117142761050884</c:v>
                </c:pt>
                <c:pt idx="1330">
                  <c:v>13.574688551777751</c:v>
                </c:pt>
                <c:pt idx="1331">
                  <c:v>0.61838209311920711</c:v>
                </c:pt>
                <c:pt idx="1332">
                  <c:v>0.30355040132043248</c:v>
                </c:pt>
                <c:pt idx="1333">
                  <c:v>11.60282464826062</c:v>
                </c:pt>
                <c:pt idx="1334">
                  <c:v>1.3472044376648109</c:v>
                </c:pt>
                <c:pt idx="1335">
                  <c:v>6.3061940765168014</c:v>
                </c:pt>
                <c:pt idx="1336">
                  <c:v>7.4162057233236958</c:v>
                </c:pt>
                <c:pt idx="1337">
                  <c:v>-1.786124496184724</c:v>
                </c:pt>
                <c:pt idx="1338">
                  <c:v>0.94560400774377418</c:v>
                </c:pt>
                <c:pt idx="1339">
                  <c:v>2.0216650956654192</c:v>
                </c:pt>
                <c:pt idx="1340">
                  <c:v>-5.8219466878136263E-2</c:v>
                </c:pt>
                <c:pt idx="1341">
                  <c:v>9.184487013093749</c:v>
                </c:pt>
                <c:pt idx="1342">
                  <c:v>5.3583254805049796</c:v>
                </c:pt>
                <c:pt idx="1343">
                  <c:v>-2.7747502882329229</c:v>
                </c:pt>
                <c:pt idx="1344">
                  <c:v>5.566239418487049</c:v>
                </c:pt>
                <c:pt idx="1345">
                  <c:v>8.7860491027014564</c:v>
                </c:pt>
                <c:pt idx="1346">
                  <c:v>7.0475634807408181</c:v>
                </c:pt>
                <c:pt idx="1347">
                  <c:v>8.7857427810483824</c:v>
                </c:pt>
                <c:pt idx="1348">
                  <c:v>-9.6244612808911363</c:v>
                </c:pt>
                <c:pt idx="1349">
                  <c:v>-4.8475570196344444</c:v>
                </c:pt>
                <c:pt idx="1350">
                  <c:v>-4.9951201613708438</c:v>
                </c:pt>
                <c:pt idx="1351">
                  <c:v>4.0496947334487379</c:v>
                </c:pt>
                <c:pt idx="1352">
                  <c:v>7.4654857553537246</c:v>
                </c:pt>
                <c:pt idx="1353">
                  <c:v>-5.0199694564407409</c:v>
                </c:pt>
                <c:pt idx="1354">
                  <c:v>-4.323050591086786</c:v>
                </c:pt>
                <c:pt idx="1355">
                  <c:v>-3.7644649759990658</c:v>
                </c:pt>
                <c:pt idx="1356">
                  <c:v>-12.256303642882379</c:v>
                </c:pt>
                <c:pt idx="1357">
                  <c:v>1.8530271006191701</c:v>
                </c:pt>
                <c:pt idx="1358">
                  <c:v>-8.8058984676292997</c:v>
                </c:pt>
                <c:pt idx="1359">
                  <c:v>-1.7167487651821149</c:v>
                </c:pt>
                <c:pt idx="1360">
                  <c:v>-0.43095263020753982</c:v>
                </c:pt>
                <c:pt idx="1361">
                  <c:v>1.360449467396601</c:v>
                </c:pt>
                <c:pt idx="1362">
                  <c:v>-11.18029337750799</c:v>
                </c:pt>
                <c:pt idx="1363">
                  <c:v>-0.92305061132226096</c:v>
                </c:pt>
                <c:pt idx="1364">
                  <c:v>-2.6841120763898059</c:v>
                </c:pt>
                <c:pt idx="1365">
                  <c:v>0.89038296108810555</c:v>
                </c:pt>
                <c:pt idx="1366">
                  <c:v>-8.1855957929398713</c:v>
                </c:pt>
                <c:pt idx="1367">
                  <c:v>-5.4752337118147709</c:v>
                </c:pt>
                <c:pt idx="1368">
                  <c:v>4.5399956463624731</c:v>
                </c:pt>
                <c:pt idx="1369">
                  <c:v>-7.2106106117692788</c:v>
                </c:pt>
                <c:pt idx="1370">
                  <c:v>-8.0275878246098422</c:v>
                </c:pt>
                <c:pt idx="1371">
                  <c:v>-6.8320219698513176</c:v>
                </c:pt>
                <c:pt idx="1372">
                  <c:v>-5.4190959321563099</c:v>
                </c:pt>
                <c:pt idx="1373">
                  <c:v>-6.1567307022528341</c:v>
                </c:pt>
                <c:pt idx="1374">
                  <c:v>2.6272294832146379</c:v>
                </c:pt>
                <c:pt idx="1375">
                  <c:v>-4.2534847994982963</c:v>
                </c:pt>
                <c:pt idx="1376">
                  <c:v>8.4372231232232835</c:v>
                </c:pt>
                <c:pt idx="1377">
                  <c:v>-15.552530557199921</c:v>
                </c:pt>
                <c:pt idx="1378">
                  <c:v>-1.088899708324508</c:v>
                </c:pt>
                <c:pt idx="1379">
                  <c:v>9.9972326748427154</c:v>
                </c:pt>
                <c:pt idx="1380">
                  <c:v>-9.4685759954076225</c:v>
                </c:pt>
                <c:pt idx="1381">
                  <c:v>0.38253387957409801</c:v>
                </c:pt>
                <c:pt idx="1382">
                  <c:v>3.201291898174071</c:v>
                </c:pt>
                <c:pt idx="1383">
                  <c:v>1.385134081419364</c:v>
                </c:pt>
                <c:pt idx="1384">
                  <c:v>-3.5620893225424219</c:v>
                </c:pt>
                <c:pt idx="1385">
                  <c:v>-8.8117385225019493</c:v>
                </c:pt>
                <c:pt idx="1386">
                  <c:v>-10.67516682316062</c:v>
                </c:pt>
                <c:pt idx="1387">
                  <c:v>-2.4852575481562829</c:v>
                </c:pt>
                <c:pt idx="1388">
                  <c:v>-1.055535490955229</c:v>
                </c:pt>
                <c:pt idx="1389">
                  <c:v>-0.60543008071160309</c:v>
                </c:pt>
                <c:pt idx="1390">
                  <c:v>6.1395941731847072</c:v>
                </c:pt>
                <c:pt idx="1391">
                  <c:v>0.20236565907460691</c:v>
                </c:pt>
                <c:pt idx="1392">
                  <c:v>3.8464583509627528</c:v>
                </c:pt>
                <c:pt idx="1393">
                  <c:v>-1.2693460373059069</c:v>
                </c:pt>
                <c:pt idx="1394">
                  <c:v>-3.0804588612119201</c:v>
                </c:pt>
                <c:pt idx="1395">
                  <c:v>-11.8511250093739</c:v>
                </c:pt>
                <c:pt idx="1396">
                  <c:v>-7.0609059231020437</c:v>
                </c:pt>
                <c:pt idx="1397">
                  <c:v>1.44226002896199</c:v>
                </c:pt>
                <c:pt idx="1398">
                  <c:v>1.1934267773263501</c:v>
                </c:pt>
                <c:pt idx="1399">
                  <c:v>-5.2994390888467926</c:v>
                </c:pt>
                <c:pt idx="1400">
                  <c:v>0.2339166948040324</c:v>
                </c:pt>
                <c:pt idx="1401">
                  <c:v>-9.6549583272952724</c:v>
                </c:pt>
                <c:pt idx="1402">
                  <c:v>-6.3350245901594313</c:v>
                </c:pt>
                <c:pt idx="1403">
                  <c:v>-6.229829564500692</c:v>
                </c:pt>
                <c:pt idx="1404">
                  <c:v>0.19812773389691951</c:v>
                </c:pt>
                <c:pt idx="1405">
                  <c:v>-17.767114035404479</c:v>
                </c:pt>
                <c:pt idx="1406">
                  <c:v>1.7114333546837741</c:v>
                </c:pt>
                <c:pt idx="1407">
                  <c:v>5.7269828269605618</c:v>
                </c:pt>
                <c:pt idx="1408">
                  <c:v>2.5513817066875348</c:v>
                </c:pt>
                <c:pt idx="1409">
                  <c:v>2.1330793082735142</c:v>
                </c:pt>
                <c:pt idx="1410">
                  <c:v>-1.468447647147086</c:v>
                </c:pt>
                <c:pt idx="1411">
                  <c:v>-3.4925096089151071E-3</c:v>
                </c:pt>
                <c:pt idx="1412">
                  <c:v>12.45362223810185</c:v>
                </c:pt>
                <c:pt idx="1413">
                  <c:v>3.1652002041456728</c:v>
                </c:pt>
                <c:pt idx="1414">
                  <c:v>-7.4496953824019121</c:v>
                </c:pt>
                <c:pt idx="1415">
                  <c:v>4.5838642180211417</c:v>
                </c:pt>
                <c:pt idx="1416">
                  <c:v>4.6907035647163546</c:v>
                </c:pt>
                <c:pt idx="1417">
                  <c:v>8.1349251998246714</c:v>
                </c:pt>
                <c:pt idx="1418">
                  <c:v>10.342043966964861</c:v>
                </c:pt>
                <c:pt idx="1419">
                  <c:v>0.34774915946805068</c:v>
                </c:pt>
                <c:pt idx="1420">
                  <c:v>3.1889468579657869</c:v>
                </c:pt>
                <c:pt idx="1421">
                  <c:v>12.67278021094983</c:v>
                </c:pt>
                <c:pt idx="1422">
                  <c:v>15.79649822944797</c:v>
                </c:pt>
                <c:pt idx="1423">
                  <c:v>-1.71733275509543</c:v>
                </c:pt>
                <c:pt idx="1424">
                  <c:v>0.25250083150652752</c:v>
                </c:pt>
                <c:pt idx="1425">
                  <c:v>4.8807629893540554</c:v>
                </c:pt>
                <c:pt idx="1426">
                  <c:v>-4.6808652758484177</c:v>
                </c:pt>
                <c:pt idx="1427">
                  <c:v>-5.9858564219729073</c:v>
                </c:pt>
                <c:pt idx="1428">
                  <c:v>-14.72206236003419</c:v>
                </c:pt>
                <c:pt idx="1429">
                  <c:v>2.423943154637854</c:v>
                </c:pt>
                <c:pt idx="1430">
                  <c:v>4.6708897760856107</c:v>
                </c:pt>
                <c:pt idx="1431">
                  <c:v>-9.557788573655964</c:v>
                </c:pt>
                <c:pt idx="1432">
                  <c:v>3.2166924828821091</c:v>
                </c:pt>
                <c:pt idx="1433">
                  <c:v>-14.38828861534205</c:v>
                </c:pt>
                <c:pt idx="1434">
                  <c:v>-6.1106894983848674</c:v>
                </c:pt>
                <c:pt idx="1435">
                  <c:v>-1.0222488717398071</c:v>
                </c:pt>
                <c:pt idx="1436">
                  <c:v>-3.4395119955908799</c:v>
                </c:pt>
                <c:pt idx="1437">
                  <c:v>-8.1426095896785036</c:v>
                </c:pt>
                <c:pt idx="1438">
                  <c:v>-3.3128561551268811</c:v>
                </c:pt>
                <c:pt idx="1439">
                  <c:v>2.4472081689341292</c:v>
                </c:pt>
                <c:pt idx="1440">
                  <c:v>0.60399050165695156</c:v>
                </c:pt>
                <c:pt idx="1441">
                  <c:v>-6.244531383140373</c:v>
                </c:pt>
                <c:pt idx="1442">
                  <c:v>-5.003376690413238</c:v>
                </c:pt>
                <c:pt idx="1443">
                  <c:v>6.8225628083209449</c:v>
                </c:pt>
                <c:pt idx="1444">
                  <c:v>3.134582898165382</c:v>
                </c:pt>
                <c:pt idx="1445">
                  <c:v>-4.0258040737512264</c:v>
                </c:pt>
                <c:pt idx="1446">
                  <c:v>-3.9382626008227368</c:v>
                </c:pt>
                <c:pt idx="1447">
                  <c:v>10.07506631206545</c:v>
                </c:pt>
                <c:pt idx="1448">
                  <c:v>3.867936638131277</c:v>
                </c:pt>
                <c:pt idx="1449">
                  <c:v>2.4585130634725409</c:v>
                </c:pt>
                <c:pt idx="1450">
                  <c:v>-8.9870520846096014</c:v>
                </c:pt>
                <c:pt idx="1451">
                  <c:v>-3.799372003033326</c:v>
                </c:pt>
                <c:pt idx="1452">
                  <c:v>-6.2225881010065232</c:v>
                </c:pt>
                <c:pt idx="1453">
                  <c:v>-0.82727138334486272</c:v>
                </c:pt>
                <c:pt idx="1454">
                  <c:v>-6.975436140413068</c:v>
                </c:pt>
                <c:pt idx="1455">
                  <c:v>2.206762176294836</c:v>
                </c:pt>
                <c:pt idx="1456">
                  <c:v>5.9871491972594164</c:v>
                </c:pt>
                <c:pt idx="1457">
                  <c:v>9.3879929379619256</c:v>
                </c:pt>
                <c:pt idx="1458">
                  <c:v>3.6975458428182648</c:v>
                </c:pt>
                <c:pt idx="1459">
                  <c:v>10.145306760379089</c:v>
                </c:pt>
                <c:pt idx="1460">
                  <c:v>2.74735252508995</c:v>
                </c:pt>
                <c:pt idx="1461">
                  <c:v>4.0155245291936579</c:v>
                </c:pt>
                <c:pt idx="1462">
                  <c:v>10.14193207417078</c:v>
                </c:pt>
                <c:pt idx="1463">
                  <c:v>14.50943882879827</c:v>
                </c:pt>
                <c:pt idx="1464">
                  <c:v>4.6300541554617807</c:v>
                </c:pt>
                <c:pt idx="1465">
                  <c:v>2.5113639703108701</c:v>
                </c:pt>
                <c:pt idx="1466">
                  <c:v>-6.0130587319044571</c:v>
                </c:pt>
                <c:pt idx="1467">
                  <c:v>3.1576637615944532</c:v>
                </c:pt>
                <c:pt idx="1468">
                  <c:v>-1.8118009085915681</c:v>
                </c:pt>
                <c:pt idx="1469">
                  <c:v>-1.403402640236681</c:v>
                </c:pt>
                <c:pt idx="1470">
                  <c:v>-1.575453849704368</c:v>
                </c:pt>
                <c:pt idx="1471">
                  <c:v>14.40782052799241</c:v>
                </c:pt>
                <c:pt idx="1472">
                  <c:v>19.873616073165898</c:v>
                </c:pt>
                <c:pt idx="1473">
                  <c:v>-0.24304409010459949</c:v>
                </c:pt>
                <c:pt idx="1474">
                  <c:v>1.0361064488569449</c:v>
                </c:pt>
                <c:pt idx="1475">
                  <c:v>1.2254033817112839</c:v>
                </c:pt>
                <c:pt idx="1476">
                  <c:v>0.52977432126274893</c:v>
                </c:pt>
                <c:pt idx="1477">
                  <c:v>-0.14319570081543559</c:v>
                </c:pt>
                <c:pt idx="1478">
                  <c:v>-3.4287823812120042</c:v>
                </c:pt>
                <c:pt idx="1479">
                  <c:v>-0.88302541337743579</c:v>
                </c:pt>
                <c:pt idx="1480">
                  <c:v>6.2094385377584924</c:v>
                </c:pt>
                <c:pt idx="1481">
                  <c:v>-9.4691814795142495</c:v>
                </c:pt>
                <c:pt idx="1482">
                  <c:v>11.29865035235084</c:v>
                </c:pt>
                <c:pt idx="1483">
                  <c:v>8.5084383880458141</c:v>
                </c:pt>
                <c:pt idx="1484">
                  <c:v>3.0107466989275302</c:v>
                </c:pt>
                <c:pt idx="1485">
                  <c:v>4.9864523352315251</c:v>
                </c:pt>
                <c:pt idx="1486">
                  <c:v>3.1949552070436829</c:v>
                </c:pt>
                <c:pt idx="1487">
                  <c:v>-0.32594695556218778</c:v>
                </c:pt>
                <c:pt idx="1488">
                  <c:v>-0.52908608037103677</c:v>
                </c:pt>
                <c:pt idx="1489">
                  <c:v>12.73160667351007</c:v>
                </c:pt>
                <c:pt idx="1490">
                  <c:v>4.090816844748554</c:v>
                </c:pt>
                <c:pt idx="1491">
                  <c:v>-7.5326357475697439</c:v>
                </c:pt>
                <c:pt idx="1492">
                  <c:v>-5.6750508548297276</c:v>
                </c:pt>
                <c:pt idx="1493">
                  <c:v>-4.5968742941289573</c:v>
                </c:pt>
                <c:pt idx="1494">
                  <c:v>-0.2194794103245585</c:v>
                </c:pt>
                <c:pt idx="1495">
                  <c:v>-7.0257336032588604</c:v>
                </c:pt>
                <c:pt idx="1496">
                  <c:v>-7.9880345580232586</c:v>
                </c:pt>
                <c:pt idx="1497">
                  <c:v>-6.5496228746307823</c:v>
                </c:pt>
                <c:pt idx="1498">
                  <c:v>1.985606278447835</c:v>
                </c:pt>
                <c:pt idx="1499">
                  <c:v>-4.7133999618113309</c:v>
                </c:pt>
                <c:pt idx="1500">
                  <c:v>-0.43132026973153242</c:v>
                </c:pt>
                <c:pt idx="1501">
                  <c:v>11.80726302893483</c:v>
                </c:pt>
                <c:pt idx="1502">
                  <c:v>-3.8239089841045359</c:v>
                </c:pt>
                <c:pt idx="1503">
                  <c:v>-5.6229010330987643</c:v>
                </c:pt>
                <c:pt idx="1504">
                  <c:v>-4.6451353319151796</c:v>
                </c:pt>
                <c:pt idx="1505">
                  <c:v>-1.604404683832539</c:v>
                </c:pt>
                <c:pt idx="1506">
                  <c:v>16.763356325498609</c:v>
                </c:pt>
                <c:pt idx="1507">
                  <c:v>-1.1886570733192541</c:v>
                </c:pt>
                <c:pt idx="1508">
                  <c:v>-4.8750345565601272</c:v>
                </c:pt>
                <c:pt idx="1509">
                  <c:v>-2.2994824446658879</c:v>
                </c:pt>
                <c:pt idx="1510">
                  <c:v>-12.13619726846656</c:v>
                </c:pt>
                <c:pt idx="1511">
                  <c:v>3.784155074521077</c:v>
                </c:pt>
                <c:pt idx="1512">
                  <c:v>-6.7301719372547399</c:v>
                </c:pt>
                <c:pt idx="1513">
                  <c:v>-9.4518311109462821E-2</c:v>
                </c:pt>
                <c:pt idx="1514">
                  <c:v>-14.485880791128221</c:v>
                </c:pt>
                <c:pt idx="1515">
                  <c:v>-2.816152501946303</c:v>
                </c:pt>
                <c:pt idx="1516">
                  <c:v>2.9567928083914299</c:v>
                </c:pt>
                <c:pt idx="1517">
                  <c:v>-20.965168316186048</c:v>
                </c:pt>
                <c:pt idx="1518">
                  <c:v>-18.66198758787942</c:v>
                </c:pt>
                <c:pt idx="1519">
                  <c:v>-6.8803566128014486</c:v>
                </c:pt>
                <c:pt idx="1520">
                  <c:v>-15.174479896847791</c:v>
                </c:pt>
                <c:pt idx="1521">
                  <c:v>-2.8347595308575131</c:v>
                </c:pt>
                <c:pt idx="1522">
                  <c:v>4.37635887786272</c:v>
                </c:pt>
                <c:pt idx="1523">
                  <c:v>-2.4525487760957532</c:v>
                </c:pt>
                <c:pt idx="1524">
                  <c:v>-1.6316156969697739</c:v>
                </c:pt>
                <c:pt idx="1525">
                  <c:v>-4.1263746642729693</c:v>
                </c:pt>
                <c:pt idx="1526">
                  <c:v>6.5309792510510221</c:v>
                </c:pt>
                <c:pt idx="1527">
                  <c:v>8.1512716272626697</c:v>
                </c:pt>
                <c:pt idx="1528">
                  <c:v>1.0688436927914911</c:v>
                </c:pt>
                <c:pt idx="1529">
                  <c:v>-2.228464788480534</c:v>
                </c:pt>
                <c:pt idx="1530">
                  <c:v>6.3966128153212489</c:v>
                </c:pt>
                <c:pt idx="1531">
                  <c:v>8.6637995288272176</c:v>
                </c:pt>
                <c:pt idx="1532">
                  <c:v>7.67567263232832</c:v>
                </c:pt>
                <c:pt idx="1533">
                  <c:v>-0.73934999460317175</c:v>
                </c:pt>
                <c:pt idx="1534">
                  <c:v>-1.0115746012677851</c:v>
                </c:pt>
                <c:pt idx="1535">
                  <c:v>0.58033811258568535</c:v>
                </c:pt>
                <c:pt idx="1536">
                  <c:v>0.1187335262928397</c:v>
                </c:pt>
                <c:pt idx="1537">
                  <c:v>7.9187492794111467</c:v>
                </c:pt>
                <c:pt idx="1538">
                  <c:v>3.65657568773935</c:v>
                </c:pt>
                <c:pt idx="1539">
                  <c:v>-6.4260775713196594</c:v>
                </c:pt>
                <c:pt idx="1540">
                  <c:v>-6.1187441592492533</c:v>
                </c:pt>
                <c:pt idx="1541">
                  <c:v>-1.7612937945135629</c:v>
                </c:pt>
                <c:pt idx="1542">
                  <c:v>-4.5536127819481322</c:v>
                </c:pt>
                <c:pt idx="1543">
                  <c:v>-9.8569231689816501</c:v>
                </c:pt>
                <c:pt idx="1544">
                  <c:v>-4.1701642839291573</c:v>
                </c:pt>
                <c:pt idx="1545">
                  <c:v>2.0605055466038138</c:v>
                </c:pt>
                <c:pt idx="1546">
                  <c:v>-1.789745665191846</c:v>
                </c:pt>
                <c:pt idx="1547">
                  <c:v>-5.716914413348257</c:v>
                </c:pt>
                <c:pt idx="1548">
                  <c:v>-22.563964017927319</c:v>
                </c:pt>
                <c:pt idx="1549">
                  <c:v>-13.406197678823069</c:v>
                </c:pt>
                <c:pt idx="1550">
                  <c:v>-23.251699142172608</c:v>
                </c:pt>
                <c:pt idx="1551">
                  <c:v>-7.9639610774418124</c:v>
                </c:pt>
                <c:pt idx="1552">
                  <c:v>-5.9770125995400116</c:v>
                </c:pt>
                <c:pt idx="1553">
                  <c:v>-2.08756780894449</c:v>
                </c:pt>
                <c:pt idx="1554">
                  <c:v>0.27290618603559769</c:v>
                </c:pt>
                <c:pt idx="1555">
                  <c:v>-5.9660143340401968</c:v>
                </c:pt>
                <c:pt idx="1556">
                  <c:v>-10.2893095735036</c:v>
                </c:pt>
                <c:pt idx="1557">
                  <c:v>-1.550219899489288</c:v>
                </c:pt>
                <c:pt idx="1558">
                  <c:v>-1.041805822843989</c:v>
                </c:pt>
                <c:pt idx="1559">
                  <c:v>-9.6250290144769401</c:v>
                </c:pt>
                <c:pt idx="1560">
                  <c:v>8.844818970561084</c:v>
                </c:pt>
                <c:pt idx="1561">
                  <c:v>-3.9397588836168489</c:v>
                </c:pt>
                <c:pt idx="1562">
                  <c:v>5.2628923633109146</c:v>
                </c:pt>
                <c:pt idx="1563">
                  <c:v>-3.8151034236348238</c:v>
                </c:pt>
                <c:pt idx="1564">
                  <c:v>-12.05346978706771</c:v>
                </c:pt>
                <c:pt idx="1565">
                  <c:v>3.2715459067761512</c:v>
                </c:pt>
                <c:pt idx="1566">
                  <c:v>-4.469688999467353</c:v>
                </c:pt>
                <c:pt idx="1567">
                  <c:v>-3.352646995929168</c:v>
                </c:pt>
                <c:pt idx="1568">
                  <c:v>-10.170080074470469</c:v>
                </c:pt>
                <c:pt idx="1569">
                  <c:v>-21.09538528261622</c:v>
                </c:pt>
                <c:pt idx="1570">
                  <c:v>-11.590425469931461</c:v>
                </c:pt>
                <c:pt idx="1571">
                  <c:v>-1.670601132126676</c:v>
                </c:pt>
                <c:pt idx="1572">
                  <c:v>2.4791275534761978</c:v>
                </c:pt>
                <c:pt idx="1573">
                  <c:v>8.0546973823490138</c:v>
                </c:pt>
                <c:pt idx="1574">
                  <c:v>10.8152204027799</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1BA1-4504-B14C-7D4725696198}"/>
            </c:ext>
          </c:extLst>
        </c:ser>
        <c:ser>
          <c:idx val="0"/>
          <c:order val="2"/>
          <c:tx>
            <c:v>Erro NMEA</c:v>
          </c:tx>
          <c:spPr>
            <a:ln w="25400" cap="rnd">
              <a:noFill/>
              <a:round/>
            </a:ln>
            <a:effectLst/>
          </c:spPr>
          <c:marker>
            <c:symbol val="circle"/>
            <c:size val="2"/>
            <c:spPr>
              <a:solidFill>
                <a:srgbClr val="FF0000"/>
              </a:solidFill>
              <a:ln w="9525">
                <a:solidFill>
                  <a:srgbClr val="FF0000"/>
                </a:solidFill>
              </a:ln>
              <a:effectLst/>
            </c:spPr>
          </c:marker>
          <c:xVal>
            <c:numRef>
              <c:f>'1) Erro NMEA'!$G$2:$G$5937</c:f>
              <c:numCache>
                <c:formatCode>h:mm:ss</c:formatCode>
                <c:ptCount val="5936"/>
                <c:pt idx="0">
                  <c:v>43466.372256944444</c:v>
                </c:pt>
                <c:pt idx="1">
                  <c:v>43466.37226851852</c:v>
                </c:pt>
                <c:pt idx="2">
                  <c:v>43466.37228009259</c:v>
                </c:pt>
                <c:pt idx="3">
                  <c:v>43466.372291666667</c:v>
                </c:pt>
                <c:pt idx="4">
                  <c:v>43466.372303240743</c:v>
                </c:pt>
                <c:pt idx="5">
                  <c:v>43466.372314814813</c:v>
                </c:pt>
                <c:pt idx="6">
                  <c:v>43466.37232638889</c:v>
                </c:pt>
                <c:pt idx="7">
                  <c:v>43466.372337962966</c:v>
                </c:pt>
                <c:pt idx="8">
                  <c:v>43466.372349537043</c:v>
                </c:pt>
                <c:pt idx="9">
                  <c:v>43466.372361111113</c:v>
                </c:pt>
                <c:pt idx="10">
                  <c:v>43466.372372685182</c:v>
                </c:pt>
                <c:pt idx="11">
                  <c:v>43466.372384259259</c:v>
                </c:pt>
                <c:pt idx="12">
                  <c:v>43466.372395833343</c:v>
                </c:pt>
                <c:pt idx="13">
                  <c:v>43466.372407407413</c:v>
                </c:pt>
                <c:pt idx="14">
                  <c:v>43466.372418981482</c:v>
                </c:pt>
                <c:pt idx="15">
                  <c:v>43466.372430555559</c:v>
                </c:pt>
                <c:pt idx="16">
                  <c:v>43466.372442129628</c:v>
                </c:pt>
                <c:pt idx="17">
                  <c:v>43466.372453703712</c:v>
                </c:pt>
                <c:pt idx="18">
                  <c:v>43466.372465277767</c:v>
                </c:pt>
                <c:pt idx="19">
                  <c:v>43466.372476851851</c:v>
                </c:pt>
                <c:pt idx="20">
                  <c:v>43466.372488425928</c:v>
                </c:pt>
                <c:pt idx="21">
                  <c:v>43466.372499999998</c:v>
                </c:pt>
                <c:pt idx="22">
                  <c:v>43466.372511574067</c:v>
                </c:pt>
                <c:pt idx="23">
                  <c:v>43466.372523148151</c:v>
                </c:pt>
                <c:pt idx="24">
                  <c:v>43466.372534722221</c:v>
                </c:pt>
                <c:pt idx="25">
                  <c:v>43466.372546296298</c:v>
                </c:pt>
                <c:pt idx="26">
                  <c:v>43466.372557870367</c:v>
                </c:pt>
                <c:pt idx="27">
                  <c:v>43466.372569444437</c:v>
                </c:pt>
                <c:pt idx="28">
                  <c:v>43466.372581018521</c:v>
                </c:pt>
                <c:pt idx="29">
                  <c:v>43466.37259259259</c:v>
                </c:pt>
                <c:pt idx="30">
                  <c:v>43466.372604166667</c:v>
                </c:pt>
                <c:pt idx="31">
                  <c:v>43466.372615740736</c:v>
                </c:pt>
                <c:pt idx="32">
                  <c:v>43466.372627314813</c:v>
                </c:pt>
                <c:pt idx="33">
                  <c:v>43466.37263888889</c:v>
                </c:pt>
                <c:pt idx="34">
                  <c:v>43466.372650462959</c:v>
                </c:pt>
                <c:pt idx="35">
                  <c:v>43466.372662037043</c:v>
                </c:pt>
                <c:pt idx="36">
                  <c:v>43466.372673611113</c:v>
                </c:pt>
                <c:pt idx="37">
                  <c:v>43466.372685185182</c:v>
                </c:pt>
                <c:pt idx="38">
                  <c:v>43466.372696759259</c:v>
                </c:pt>
                <c:pt idx="39">
                  <c:v>43466.372708333343</c:v>
                </c:pt>
                <c:pt idx="40">
                  <c:v>43466.372719907413</c:v>
                </c:pt>
                <c:pt idx="41">
                  <c:v>43466.372731481482</c:v>
                </c:pt>
                <c:pt idx="42">
                  <c:v>43466.372743055559</c:v>
                </c:pt>
                <c:pt idx="43">
                  <c:v>43466.372754629629</c:v>
                </c:pt>
                <c:pt idx="44">
                  <c:v>43466.372766203713</c:v>
                </c:pt>
                <c:pt idx="45">
                  <c:v>43466.372777777768</c:v>
                </c:pt>
                <c:pt idx="46">
                  <c:v>43466.372789351852</c:v>
                </c:pt>
                <c:pt idx="47">
                  <c:v>43466.372800925928</c:v>
                </c:pt>
                <c:pt idx="48">
                  <c:v>43466.372812499998</c:v>
                </c:pt>
                <c:pt idx="49">
                  <c:v>43466.372824074067</c:v>
                </c:pt>
                <c:pt idx="50">
                  <c:v>43466.372835648152</c:v>
                </c:pt>
                <c:pt idx="51">
                  <c:v>43466.372847222221</c:v>
                </c:pt>
                <c:pt idx="52">
                  <c:v>43466.372858796298</c:v>
                </c:pt>
                <c:pt idx="53">
                  <c:v>43466.372870370367</c:v>
                </c:pt>
                <c:pt idx="54">
                  <c:v>43466.372881944437</c:v>
                </c:pt>
                <c:pt idx="55">
                  <c:v>43466.372893518521</c:v>
                </c:pt>
                <c:pt idx="56">
                  <c:v>43466.37290509259</c:v>
                </c:pt>
                <c:pt idx="57">
                  <c:v>43466.372916666667</c:v>
                </c:pt>
                <c:pt idx="58">
                  <c:v>43466.372928240737</c:v>
                </c:pt>
                <c:pt idx="59">
                  <c:v>43466.372939814813</c:v>
                </c:pt>
                <c:pt idx="60">
                  <c:v>43466.37295138889</c:v>
                </c:pt>
                <c:pt idx="61">
                  <c:v>43466.37296296296</c:v>
                </c:pt>
                <c:pt idx="62">
                  <c:v>43466.372974537036</c:v>
                </c:pt>
                <c:pt idx="63">
                  <c:v>43466.372986111113</c:v>
                </c:pt>
                <c:pt idx="64">
                  <c:v>43466.372997685183</c:v>
                </c:pt>
                <c:pt idx="65">
                  <c:v>43466.37300925926</c:v>
                </c:pt>
                <c:pt idx="66">
                  <c:v>43466.373020833344</c:v>
                </c:pt>
                <c:pt idx="67">
                  <c:v>43466.373032407413</c:v>
                </c:pt>
                <c:pt idx="68">
                  <c:v>43466.373043981483</c:v>
                </c:pt>
                <c:pt idx="69">
                  <c:v>43466.373055555552</c:v>
                </c:pt>
                <c:pt idx="70">
                  <c:v>43466.373067129629</c:v>
                </c:pt>
                <c:pt idx="71">
                  <c:v>43466.373078703713</c:v>
                </c:pt>
                <c:pt idx="72">
                  <c:v>43466.373090277782</c:v>
                </c:pt>
                <c:pt idx="73">
                  <c:v>43466.373101851852</c:v>
                </c:pt>
                <c:pt idx="74">
                  <c:v>43466.373113425929</c:v>
                </c:pt>
                <c:pt idx="75">
                  <c:v>43466.373124999998</c:v>
                </c:pt>
                <c:pt idx="76">
                  <c:v>43466.373136574082</c:v>
                </c:pt>
                <c:pt idx="77">
                  <c:v>43466.373148148137</c:v>
                </c:pt>
                <c:pt idx="78">
                  <c:v>43466.373159722221</c:v>
                </c:pt>
                <c:pt idx="79">
                  <c:v>43466.373171296298</c:v>
                </c:pt>
                <c:pt idx="80">
                  <c:v>43466.373182870368</c:v>
                </c:pt>
                <c:pt idx="81">
                  <c:v>43466.373194444437</c:v>
                </c:pt>
                <c:pt idx="82">
                  <c:v>43466.373206018521</c:v>
                </c:pt>
                <c:pt idx="83">
                  <c:v>43466.373217592591</c:v>
                </c:pt>
                <c:pt idx="84">
                  <c:v>43466.373229166667</c:v>
                </c:pt>
                <c:pt idx="85">
                  <c:v>43466.373240740737</c:v>
                </c:pt>
                <c:pt idx="86">
                  <c:v>43466.373252314806</c:v>
                </c:pt>
                <c:pt idx="87">
                  <c:v>43466.373263888891</c:v>
                </c:pt>
                <c:pt idx="88">
                  <c:v>43466.37327546296</c:v>
                </c:pt>
                <c:pt idx="89">
                  <c:v>43466.373287037037</c:v>
                </c:pt>
                <c:pt idx="90">
                  <c:v>43466.373298611114</c:v>
                </c:pt>
                <c:pt idx="91">
                  <c:v>43466.373310185183</c:v>
                </c:pt>
                <c:pt idx="92">
                  <c:v>43466.37332175926</c:v>
                </c:pt>
                <c:pt idx="93">
                  <c:v>43466.373333333337</c:v>
                </c:pt>
                <c:pt idx="94">
                  <c:v>43466.373344907413</c:v>
                </c:pt>
                <c:pt idx="95">
                  <c:v>43466.373356481483</c:v>
                </c:pt>
                <c:pt idx="96">
                  <c:v>43466.373368055552</c:v>
                </c:pt>
                <c:pt idx="97">
                  <c:v>43466.373379629629</c:v>
                </c:pt>
                <c:pt idx="98">
                  <c:v>43466.373391203713</c:v>
                </c:pt>
                <c:pt idx="99">
                  <c:v>43466.373402777783</c:v>
                </c:pt>
                <c:pt idx="100">
                  <c:v>43466.373414351852</c:v>
                </c:pt>
                <c:pt idx="101">
                  <c:v>43466.373425925929</c:v>
                </c:pt>
                <c:pt idx="102">
                  <c:v>43466.373437499999</c:v>
                </c:pt>
                <c:pt idx="103">
                  <c:v>43466.373449074083</c:v>
                </c:pt>
                <c:pt idx="104">
                  <c:v>43466.373460648138</c:v>
                </c:pt>
                <c:pt idx="105">
                  <c:v>43466.373472222222</c:v>
                </c:pt>
                <c:pt idx="106">
                  <c:v>43466.373483796298</c:v>
                </c:pt>
                <c:pt idx="107">
                  <c:v>43466.373495370368</c:v>
                </c:pt>
                <c:pt idx="108">
                  <c:v>43466.373506944437</c:v>
                </c:pt>
                <c:pt idx="109">
                  <c:v>43466.373518518521</c:v>
                </c:pt>
                <c:pt idx="110">
                  <c:v>43466.373530092591</c:v>
                </c:pt>
                <c:pt idx="111">
                  <c:v>43466.373541666668</c:v>
                </c:pt>
                <c:pt idx="112">
                  <c:v>43466.373553240737</c:v>
                </c:pt>
                <c:pt idx="113">
                  <c:v>43466.373564814807</c:v>
                </c:pt>
                <c:pt idx="114">
                  <c:v>43466.373576388891</c:v>
                </c:pt>
                <c:pt idx="115">
                  <c:v>43466.37358796296</c:v>
                </c:pt>
                <c:pt idx="116">
                  <c:v>43466.373599537037</c:v>
                </c:pt>
                <c:pt idx="117">
                  <c:v>43466.373611111107</c:v>
                </c:pt>
                <c:pt idx="118">
                  <c:v>43466.373622685183</c:v>
                </c:pt>
                <c:pt idx="119">
                  <c:v>43466.37363425926</c:v>
                </c:pt>
                <c:pt idx="120">
                  <c:v>43466.373645833337</c:v>
                </c:pt>
                <c:pt idx="121">
                  <c:v>43466.373657407406</c:v>
                </c:pt>
                <c:pt idx="122">
                  <c:v>43466.373668981483</c:v>
                </c:pt>
                <c:pt idx="123">
                  <c:v>43466.373680555553</c:v>
                </c:pt>
                <c:pt idx="124">
                  <c:v>43466.373692129629</c:v>
                </c:pt>
                <c:pt idx="125">
                  <c:v>43466.373703703714</c:v>
                </c:pt>
                <c:pt idx="126">
                  <c:v>43466.373715277783</c:v>
                </c:pt>
                <c:pt idx="127">
                  <c:v>43466.373726851853</c:v>
                </c:pt>
                <c:pt idx="128">
                  <c:v>43466.373738425929</c:v>
                </c:pt>
                <c:pt idx="129">
                  <c:v>43466.373749999999</c:v>
                </c:pt>
                <c:pt idx="130">
                  <c:v>43466.373761574083</c:v>
                </c:pt>
                <c:pt idx="131">
                  <c:v>43466.373773148152</c:v>
                </c:pt>
                <c:pt idx="132">
                  <c:v>43466.373784722222</c:v>
                </c:pt>
                <c:pt idx="133">
                  <c:v>43466.373796296299</c:v>
                </c:pt>
                <c:pt idx="134">
                  <c:v>43466.373807870368</c:v>
                </c:pt>
                <c:pt idx="135">
                  <c:v>43466.373819444438</c:v>
                </c:pt>
                <c:pt idx="136">
                  <c:v>43466.373831018522</c:v>
                </c:pt>
                <c:pt idx="137">
                  <c:v>43466.373842592591</c:v>
                </c:pt>
                <c:pt idx="138">
                  <c:v>43466.373854166668</c:v>
                </c:pt>
                <c:pt idx="139">
                  <c:v>43466.373865740738</c:v>
                </c:pt>
                <c:pt idx="140">
                  <c:v>43466.373877314807</c:v>
                </c:pt>
                <c:pt idx="141">
                  <c:v>43466.373888888891</c:v>
                </c:pt>
                <c:pt idx="142">
                  <c:v>43466.373900462961</c:v>
                </c:pt>
                <c:pt idx="143">
                  <c:v>43466.373912037037</c:v>
                </c:pt>
                <c:pt idx="144">
                  <c:v>43466.373923611107</c:v>
                </c:pt>
                <c:pt idx="145">
                  <c:v>43466.373935185176</c:v>
                </c:pt>
                <c:pt idx="146">
                  <c:v>43466.37394675926</c:v>
                </c:pt>
                <c:pt idx="147">
                  <c:v>43466.37395833333</c:v>
                </c:pt>
                <c:pt idx="148">
                  <c:v>43466.373969907407</c:v>
                </c:pt>
                <c:pt idx="149">
                  <c:v>43466.373981481483</c:v>
                </c:pt>
                <c:pt idx="150">
                  <c:v>43466.373993055553</c:v>
                </c:pt>
                <c:pt idx="151">
                  <c:v>43466.37400462963</c:v>
                </c:pt>
                <c:pt idx="152">
                  <c:v>43466.374016203707</c:v>
                </c:pt>
                <c:pt idx="153">
                  <c:v>43466.374027777783</c:v>
                </c:pt>
                <c:pt idx="154">
                  <c:v>43466.374039351853</c:v>
                </c:pt>
                <c:pt idx="155">
                  <c:v>43466.374050925922</c:v>
                </c:pt>
                <c:pt idx="156">
                  <c:v>43466.374062499999</c:v>
                </c:pt>
                <c:pt idx="157">
                  <c:v>43466.374074074083</c:v>
                </c:pt>
                <c:pt idx="158">
                  <c:v>43466.374085648153</c:v>
                </c:pt>
                <c:pt idx="159">
                  <c:v>43466.374097222222</c:v>
                </c:pt>
                <c:pt idx="160">
                  <c:v>43466.374108796299</c:v>
                </c:pt>
                <c:pt idx="161">
                  <c:v>43466.374120370368</c:v>
                </c:pt>
                <c:pt idx="162">
                  <c:v>43466.374131944453</c:v>
                </c:pt>
                <c:pt idx="163">
                  <c:v>43466.374143518522</c:v>
                </c:pt>
                <c:pt idx="164">
                  <c:v>43466.374155092592</c:v>
                </c:pt>
                <c:pt idx="165">
                  <c:v>43466.374166666668</c:v>
                </c:pt>
                <c:pt idx="166">
                  <c:v>43466.374178240738</c:v>
                </c:pt>
                <c:pt idx="167">
                  <c:v>43466.374189814807</c:v>
                </c:pt>
                <c:pt idx="168">
                  <c:v>43466.374201388891</c:v>
                </c:pt>
                <c:pt idx="169">
                  <c:v>43466.374212962961</c:v>
                </c:pt>
                <c:pt idx="170">
                  <c:v>43466.374224537038</c:v>
                </c:pt>
                <c:pt idx="171">
                  <c:v>43466.374236111107</c:v>
                </c:pt>
                <c:pt idx="172">
                  <c:v>43466.374247685177</c:v>
                </c:pt>
                <c:pt idx="173">
                  <c:v>43466.374259259261</c:v>
                </c:pt>
                <c:pt idx="174">
                  <c:v>43466.37427083333</c:v>
                </c:pt>
                <c:pt idx="175">
                  <c:v>43466.374282407407</c:v>
                </c:pt>
                <c:pt idx="176">
                  <c:v>43466.374293981477</c:v>
                </c:pt>
                <c:pt idx="177">
                  <c:v>43466.374305555553</c:v>
                </c:pt>
                <c:pt idx="178">
                  <c:v>43466.37431712963</c:v>
                </c:pt>
                <c:pt idx="179">
                  <c:v>43466.374328703707</c:v>
                </c:pt>
                <c:pt idx="180">
                  <c:v>43466.374340277784</c:v>
                </c:pt>
                <c:pt idx="181">
                  <c:v>43466.374351851853</c:v>
                </c:pt>
                <c:pt idx="182">
                  <c:v>43466.374363425923</c:v>
                </c:pt>
                <c:pt idx="183">
                  <c:v>43466.374374999999</c:v>
                </c:pt>
                <c:pt idx="184">
                  <c:v>43466.374386574083</c:v>
                </c:pt>
                <c:pt idx="185">
                  <c:v>43466.374398148153</c:v>
                </c:pt>
                <c:pt idx="186">
                  <c:v>43466.374409722222</c:v>
                </c:pt>
                <c:pt idx="187">
                  <c:v>43466.374421296299</c:v>
                </c:pt>
                <c:pt idx="188">
                  <c:v>43466.374432870369</c:v>
                </c:pt>
                <c:pt idx="189">
                  <c:v>43466.374444444453</c:v>
                </c:pt>
                <c:pt idx="190">
                  <c:v>43466.374456018522</c:v>
                </c:pt>
                <c:pt idx="191">
                  <c:v>43466.374467592592</c:v>
                </c:pt>
                <c:pt idx="192">
                  <c:v>43466.374479166669</c:v>
                </c:pt>
                <c:pt idx="193">
                  <c:v>43466.374490740738</c:v>
                </c:pt>
                <c:pt idx="194">
                  <c:v>43466.374502314808</c:v>
                </c:pt>
                <c:pt idx="195">
                  <c:v>43466.374513888892</c:v>
                </c:pt>
                <c:pt idx="196">
                  <c:v>43466.374525462961</c:v>
                </c:pt>
                <c:pt idx="197">
                  <c:v>43466.374537037038</c:v>
                </c:pt>
                <c:pt idx="198">
                  <c:v>43466.374548611107</c:v>
                </c:pt>
                <c:pt idx="199">
                  <c:v>43466.374560185177</c:v>
                </c:pt>
                <c:pt idx="200">
                  <c:v>43466.374571759261</c:v>
                </c:pt>
                <c:pt idx="201">
                  <c:v>43466.374583333331</c:v>
                </c:pt>
                <c:pt idx="202">
                  <c:v>43466.374594907407</c:v>
                </c:pt>
                <c:pt idx="203">
                  <c:v>43466.374606481477</c:v>
                </c:pt>
                <c:pt idx="204">
                  <c:v>43466.374618055554</c:v>
                </c:pt>
                <c:pt idx="205">
                  <c:v>43466.37462962963</c:v>
                </c:pt>
                <c:pt idx="206">
                  <c:v>43466.374641203707</c:v>
                </c:pt>
                <c:pt idx="207">
                  <c:v>43466.374652777777</c:v>
                </c:pt>
                <c:pt idx="208">
                  <c:v>43466.374664351853</c:v>
                </c:pt>
                <c:pt idx="209">
                  <c:v>43466.374675925923</c:v>
                </c:pt>
                <c:pt idx="210">
                  <c:v>43466.3746875</c:v>
                </c:pt>
                <c:pt idx="211">
                  <c:v>43466.374699074076</c:v>
                </c:pt>
                <c:pt idx="212">
                  <c:v>43466.374710648153</c:v>
                </c:pt>
                <c:pt idx="213">
                  <c:v>43466.374722222223</c:v>
                </c:pt>
                <c:pt idx="214">
                  <c:v>43466.3747337963</c:v>
                </c:pt>
                <c:pt idx="215">
                  <c:v>43466.374745370369</c:v>
                </c:pt>
                <c:pt idx="216">
                  <c:v>43466.374756944453</c:v>
                </c:pt>
                <c:pt idx="217">
                  <c:v>43466.374768518523</c:v>
                </c:pt>
                <c:pt idx="218">
                  <c:v>43466.374780092592</c:v>
                </c:pt>
                <c:pt idx="219">
                  <c:v>43466.374791666669</c:v>
                </c:pt>
                <c:pt idx="220">
                  <c:v>43466.374803240738</c:v>
                </c:pt>
                <c:pt idx="221">
                  <c:v>43466.374814814822</c:v>
                </c:pt>
                <c:pt idx="222">
                  <c:v>43466.374826388892</c:v>
                </c:pt>
                <c:pt idx="223">
                  <c:v>43466.374837962961</c:v>
                </c:pt>
                <c:pt idx="224">
                  <c:v>43466.374849537038</c:v>
                </c:pt>
                <c:pt idx="225">
                  <c:v>43466.374861111108</c:v>
                </c:pt>
                <c:pt idx="226">
                  <c:v>43466.374872685177</c:v>
                </c:pt>
                <c:pt idx="227">
                  <c:v>43466.374884259261</c:v>
                </c:pt>
                <c:pt idx="228">
                  <c:v>43466.374895833331</c:v>
                </c:pt>
                <c:pt idx="229">
                  <c:v>43466.374907407408</c:v>
                </c:pt>
                <c:pt idx="230">
                  <c:v>43466.374918981477</c:v>
                </c:pt>
                <c:pt idx="231">
                  <c:v>43466.374930555547</c:v>
                </c:pt>
                <c:pt idx="232">
                  <c:v>43466.374942129631</c:v>
                </c:pt>
                <c:pt idx="233">
                  <c:v>43466.3749537037</c:v>
                </c:pt>
                <c:pt idx="234">
                  <c:v>43466.374965277777</c:v>
                </c:pt>
                <c:pt idx="235">
                  <c:v>43466.374976851846</c:v>
                </c:pt>
                <c:pt idx="236">
                  <c:v>43466.374988425923</c:v>
                </c:pt>
                <c:pt idx="237">
                  <c:v>43466.375</c:v>
                </c:pt>
                <c:pt idx="238">
                  <c:v>43466.375011574077</c:v>
                </c:pt>
                <c:pt idx="239">
                  <c:v>43466.375023148154</c:v>
                </c:pt>
                <c:pt idx="240">
                  <c:v>43466.375034722223</c:v>
                </c:pt>
                <c:pt idx="241">
                  <c:v>43466.3750462963</c:v>
                </c:pt>
                <c:pt idx="242">
                  <c:v>43466.375057870369</c:v>
                </c:pt>
                <c:pt idx="243">
                  <c:v>43466.375069444453</c:v>
                </c:pt>
                <c:pt idx="244">
                  <c:v>43466.375081018523</c:v>
                </c:pt>
                <c:pt idx="245">
                  <c:v>43466.375092592592</c:v>
                </c:pt>
                <c:pt idx="246">
                  <c:v>43466.375104166669</c:v>
                </c:pt>
                <c:pt idx="247">
                  <c:v>43466.375115740739</c:v>
                </c:pt>
                <c:pt idx="248">
                  <c:v>43466.375127314823</c:v>
                </c:pt>
                <c:pt idx="249">
                  <c:v>43466.375138888892</c:v>
                </c:pt>
                <c:pt idx="250">
                  <c:v>43466.375150462962</c:v>
                </c:pt>
                <c:pt idx="251">
                  <c:v>43466.375162037039</c:v>
                </c:pt>
                <c:pt idx="252">
                  <c:v>43466.375173611108</c:v>
                </c:pt>
                <c:pt idx="253">
                  <c:v>43466.375185185178</c:v>
                </c:pt>
                <c:pt idx="254">
                  <c:v>43466.375196759262</c:v>
                </c:pt>
                <c:pt idx="255">
                  <c:v>43466.375208333331</c:v>
                </c:pt>
                <c:pt idx="256">
                  <c:v>43466.375219907408</c:v>
                </c:pt>
                <c:pt idx="257">
                  <c:v>43466.375231481477</c:v>
                </c:pt>
                <c:pt idx="258">
                  <c:v>43466.375243055547</c:v>
                </c:pt>
                <c:pt idx="259">
                  <c:v>43466.375254629631</c:v>
                </c:pt>
                <c:pt idx="260">
                  <c:v>43466.3752662037</c:v>
                </c:pt>
                <c:pt idx="261">
                  <c:v>43466.375277777777</c:v>
                </c:pt>
                <c:pt idx="262">
                  <c:v>43466.375289351847</c:v>
                </c:pt>
                <c:pt idx="263">
                  <c:v>43466.375300925924</c:v>
                </c:pt>
                <c:pt idx="264">
                  <c:v>43466.3753125</c:v>
                </c:pt>
                <c:pt idx="265">
                  <c:v>43466.375324074077</c:v>
                </c:pt>
                <c:pt idx="266">
                  <c:v>43466.375335648147</c:v>
                </c:pt>
                <c:pt idx="267">
                  <c:v>43466.375347222223</c:v>
                </c:pt>
                <c:pt idx="268">
                  <c:v>43466.375358796293</c:v>
                </c:pt>
                <c:pt idx="269">
                  <c:v>43466.37537037037</c:v>
                </c:pt>
                <c:pt idx="270">
                  <c:v>43466.375381944446</c:v>
                </c:pt>
                <c:pt idx="271">
                  <c:v>43466.375393518523</c:v>
                </c:pt>
                <c:pt idx="272">
                  <c:v>43466.375405092593</c:v>
                </c:pt>
                <c:pt idx="273">
                  <c:v>43466.375416666669</c:v>
                </c:pt>
                <c:pt idx="274">
                  <c:v>43466.375428240739</c:v>
                </c:pt>
                <c:pt idx="275">
                  <c:v>43466.375439814823</c:v>
                </c:pt>
                <c:pt idx="276">
                  <c:v>43466.375451388893</c:v>
                </c:pt>
                <c:pt idx="277">
                  <c:v>43466.375462962962</c:v>
                </c:pt>
                <c:pt idx="278">
                  <c:v>43466.375474537039</c:v>
                </c:pt>
                <c:pt idx="279">
                  <c:v>43466.375486111108</c:v>
                </c:pt>
                <c:pt idx="280">
                  <c:v>43466.375497685192</c:v>
                </c:pt>
                <c:pt idx="281">
                  <c:v>43466.375509259262</c:v>
                </c:pt>
                <c:pt idx="282">
                  <c:v>43466.375520833331</c:v>
                </c:pt>
                <c:pt idx="283">
                  <c:v>43466.375532407408</c:v>
                </c:pt>
                <c:pt idx="284">
                  <c:v>43466.375543981478</c:v>
                </c:pt>
                <c:pt idx="285">
                  <c:v>43466.375555555547</c:v>
                </c:pt>
                <c:pt idx="286">
                  <c:v>43466.375567129631</c:v>
                </c:pt>
                <c:pt idx="287">
                  <c:v>43466.375578703701</c:v>
                </c:pt>
                <c:pt idx="288">
                  <c:v>43466.375590277778</c:v>
                </c:pt>
                <c:pt idx="289">
                  <c:v>43466.375601851847</c:v>
                </c:pt>
                <c:pt idx="290">
                  <c:v>43466.375613425917</c:v>
                </c:pt>
                <c:pt idx="291">
                  <c:v>43466.375625000001</c:v>
                </c:pt>
                <c:pt idx="292">
                  <c:v>43466.375636574077</c:v>
                </c:pt>
                <c:pt idx="293">
                  <c:v>43466.375648148147</c:v>
                </c:pt>
                <c:pt idx="294">
                  <c:v>43466.375659722216</c:v>
                </c:pt>
                <c:pt idx="295">
                  <c:v>43466.375671296293</c:v>
                </c:pt>
                <c:pt idx="296">
                  <c:v>43466.37568287037</c:v>
                </c:pt>
                <c:pt idx="297">
                  <c:v>43466.375694444447</c:v>
                </c:pt>
                <c:pt idx="298">
                  <c:v>43466.375706018523</c:v>
                </c:pt>
                <c:pt idx="299">
                  <c:v>43466.375717592593</c:v>
                </c:pt>
                <c:pt idx="300">
                  <c:v>43466.37572916667</c:v>
                </c:pt>
                <c:pt idx="301">
                  <c:v>43466.375740740739</c:v>
                </c:pt>
                <c:pt idx="302">
                  <c:v>43466.375752314823</c:v>
                </c:pt>
                <c:pt idx="303">
                  <c:v>43466.375763888893</c:v>
                </c:pt>
                <c:pt idx="304">
                  <c:v>43466.375775462962</c:v>
                </c:pt>
                <c:pt idx="305">
                  <c:v>43466.375787037039</c:v>
                </c:pt>
                <c:pt idx="306">
                  <c:v>43466.375798611109</c:v>
                </c:pt>
                <c:pt idx="307">
                  <c:v>43466.375810185193</c:v>
                </c:pt>
                <c:pt idx="308">
                  <c:v>43466.375821759262</c:v>
                </c:pt>
                <c:pt idx="309">
                  <c:v>43466.375833333332</c:v>
                </c:pt>
                <c:pt idx="310">
                  <c:v>43466.375844907408</c:v>
                </c:pt>
                <c:pt idx="311">
                  <c:v>43466.375856481478</c:v>
                </c:pt>
                <c:pt idx="312">
                  <c:v>43466.375868055547</c:v>
                </c:pt>
                <c:pt idx="313">
                  <c:v>43466.375879629632</c:v>
                </c:pt>
                <c:pt idx="314">
                  <c:v>43466.375891203701</c:v>
                </c:pt>
                <c:pt idx="315">
                  <c:v>43466.375902777778</c:v>
                </c:pt>
                <c:pt idx="316">
                  <c:v>43466.375914351847</c:v>
                </c:pt>
                <c:pt idx="317">
                  <c:v>43466.375925925917</c:v>
                </c:pt>
                <c:pt idx="318">
                  <c:v>43466.375937500001</c:v>
                </c:pt>
                <c:pt idx="319">
                  <c:v>43466.375949074078</c:v>
                </c:pt>
                <c:pt idx="320">
                  <c:v>43466.375960648147</c:v>
                </c:pt>
                <c:pt idx="321">
                  <c:v>43466.375972222217</c:v>
                </c:pt>
                <c:pt idx="322">
                  <c:v>43466.375983796293</c:v>
                </c:pt>
                <c:pt idx="323">
                  <c:v>43466.37599537037</c:v>
                </c:pt>
                <c:pt idx="324">
                  <c:v>43466.376006944447</c:v>
                </c:pt>
                <c:pt idx="325">
                  <c:v>43466.376018518517</c:v>
                </c:pt>
                <c:pt idx="326">
                  <c:v>43466.376030092593</c:v>
                </c:pt>
                <c:pt idx="327">
                  <c:v>43466.37604166667</c:v>
                </c:pt>
                <c:pt idx="328">
                  <c:v>43466.37605324074</c:v>
                </c:pt>
                <c:pt idx="329">
                  <c:v>43466.376064814824</c:v>
                </c:pt>
                <c:pt idx="330">
                  <c:v>43466.376076388893</c:v>
                </c:pt>
                <c:pt idx="331">
                  <c:v>43466.376087962963</c:v>
                </c:pt>
                <c:pt idx="332">
                  <c:v>43466.376099537039</c:v>
                </c:pt>
                <c:pt idx="333">
                  <c:v>43466.376111111109</c:v>
                </c:pt>
                <c:pt idx="334">
                  <c:v>43466.376122685193</c:v>
                </c:pt>
                <c:pt idx="335">
                  <c:v>43466.376134259262</c:v>
                </c:pt>
                <c:pt idx="336">
                  <c:v>43466.376145833332</c:v>
                </c:pt>
                <c:pt idx="337">
                  <c:v>43466.376157407409</c:v>
                </c:pt>
                <c:pt idx="338">
                  <c:v>43466.376168981478</c:v>
                </c:pt>
                <c:pt idx="339">
                  <c:v>43466.376180555562</c:v>
                </c:pt>
                <c:pt idx="340">
                  <c:v>43466.376192129632</c:v>
                </c:pt>
                <c:pt idx="341">
                  <c:v>43466.376203703701</c:v>
                </c:pt>
                <c:pt idx="342">
                  <c:v>43466.376215277778</c:v>
                </c:pt>
                <c:pt idx="343">
                  <c:v>43466.376226851848</c:v>
                </c:pt>
                <c:pt idx="344">
                  <c:v>43466.376238425917</c:v>
                </c:pt>
                <c:pt idx="345">
                  <c:v>43466.376250000001</c:v>
                </c:pt>
                <c:pt idx="346">
                  <c:v>43466.376261574071</c:v>
                </c:pt>
                <c:pt idx="347">
                  <c:v>43466.376273148147</c:v>
                </c:pt>
                <c:pt idx="348">
                  <c:v>43466.376284722217</c:v>
                </c:pt>
                <c:pt idx="349">
                  <c:v>43466.376296296286</c:v>
                </c:pt>
                <c:pt idx="350">
                  <c:v>43466.376307870371</c:v>
                </c:pt>
                <c:pt idx="351">
                  <c:v>43466.376319444447</c:v>
                </c:pt>
                <c:pt idx="352">
                  <c:v>43466.376331018517</c:v>
                </c:pt>
                <c:pt idx="353">
                  <c:v>43466.376342592594</c:v>
                </c:pt>
                <c:pt idx="354">
                  <c:v>43466.376354166663</c:v>
                </c:pt>
                <c:pt idx="355">
                  <c:v>43466.37636574074</c:v>
                </c:pt>
                <c:pt idx="356">
                  <c:v>43466.376377314817</c:v>
                </c:pt>
                <c:pt idx="357">
                  <c:v>43466.376388888893</c:v>
                </c:pt>
                <c:pt idx="358">
                  <c:v>43466.376400462963</c:v>
                </c:pt>
                <c:pt idx="359">
                  <c:v>43466.37641203704</c:v>
                </c:pt>
                <c:pt idx="360">
                  <c:v>43466.376423611109</c:v>
                </c:pt>
                <c:pt idx="361">
                  <c:v>43466.376435185193</c:v>
                </c:pt>
                <c:pt idx="362">
                  <c:v>43466.376446759263</c:v>
                </c:pt>
                <c:pt idx="363">
                  <c:v>43466.376458333332</c:v>
                </c:pt>
                <c:pt idx="364">
                  <c:v>43466.376469907409</c:v>
                </c:pt>
                <c:pt idx="365">
                  <c:v>43466.376481481479</c:v>
                </c:pt>
                <c:pt idx="366">
                  <c:v>43466.376493055563</c:v>
                </c:pt>
                <c:pt idx="367">
                  <c:v>43466.376504629632</c:v>
                </c:pt>
                <c:pt idx="368">
                  <c:v>43466.376516203702</c:v>
                </c:pt>
                <c:pt idx="369">
                  <c:v>43466.376527777778</c:v>
                </c:pt>
                <c:pt idx="370">
                  <c:v>43466.376539351862</c:v>
                </c:pt>
                <c:pt idx="371">
                  <c:v>43466.376550925917</c:v>
                </c:pt>
                <c:pt idx="372">
                  <c:v>43466.376562500001</c:v>
                </c:pt>
                <c:pt idx="373">
                  <c:v>43466.376574074071</c:v>
                </c:pt>
                <c:pt idx="374">
                  <c:v>43466.376585648148</c:v>
                </c:pt>
                <c:pt idx="375">
                  <c:v>43466.376597222217</c:v>
                </c:pt>
                <c:pt idx="376">
                  <c:v>43466.376608796287</c:v>
                </c:pt>
                <c:pt idx="377">
                  <c:v>43466.376620370371</c:v>
                </c:pt>
                <c:pt idx="378">
                  <c:v>43466.376631944448</c:v>
                </c:pt>
                <c:pt idx="379">
                  <c:v>43466.376643518517</c:v>
                </c:pt>
                <c:pt idx="380">
                  <c:v>43466.376655092587</c:v>
                </c:pt>
                <c:pt idx="381">
                  <c:v>43466.376666666663</c:v>
                </c:pt>
                <c:pt idx="382">
                  <c:v>43466.37667824074</c:v>
                </c:pt>
                <c:pt idx="383">
                  <c:v>43466.376689814817</c:v>
                </c:pt>
                <c:pt idx="384">
                  <c:v>43466.376701388886</c:v>
                </c:pt>
                <c:pt idx="385">
                  <c:v>43466.376712962963</c:v>
                </c:pt>
                <c:pt idx="386">
                  <c:v>43466.37672453704</c:v>
                </c:pt>
                <c:pt idx="387">
                  <c:v>43466.376736111109</c:v>
                </c:pt>
                <c:pt idx="388">
                  <c:v>43466.376747685194</c:v>
                </c:pt>
                <c:pt idx="389">
                  <c:v>43466.376759259263</c:v>
                </c:pt>
                <c:pt idx="390">
                  <c:v>43466.376770833333</c:v>
                </c:pt>
                <c:pt idx="391">
                  <c:v>43466.376782407409</c:v>
                </c:pt>
                <c:pt idx="392">
                  <c:v>43466.376793981479</c:v>
                </c:pt>
                <c:pt idx="393">
                  <c:v>43466.376805555563</c:v>
                </c:pt>
                <c:pt idx="394">
                  <c:v>43466.376817129632</c:v>
                </c:pt>
                <c:pt idx="395">
                  <c:v>43466.376828703702</c:v>
                </c:pt>
                <c:pt idx="396">
                  <c:v>43466.376840277779</c:v>
                </c:pt>
                <c:pt idx="397">
                  <c:v>43466.376851851863</c:v>
                </c:pt>
                <c:pt idx="398">
                  <c:v>43466.376863425918</c:v>
                </c:pt>
                <c:pt idx="399">
                  <c:v>43466.376875000002</c:v>
                </c:pt>
                <c:pt idx="400">
                  <c:v>43466.376886574071</c:v>
                </c:pt>
                <c:pt idx="401">
                  <c:v>43466.376898148148</c:v>
                </c:pt>
                <c:pt idx="402">
                  <c:v>43466.376909722218</c:v>
                </c:pt>
                <c:pt idx="403">
                  <c:v>43466.376921296287</c:v>
                </c:pt>
                <c:pt idx="404">
                  <c:v>43466.376932870371</c:v>
                </c:pt>
                <c:pt idx="405">
                  <c:v>43466.376944444448</c:v>
                </c:pt>
                <c:pt idx="406">
                  <c:v>43466.376956018517</c:v>
                </c:pt>
                <c:pt idx="407">
                  <c:v>43466.376967592587</c:v>
                </c:pt>
                <c:pt idx="408">
                  <c:v>43466.376979166656</c:v>
                </c:pt>
                <c:pt idx="409">
                  <c:v>43466.37699074074</c:v>
                </c:pt>
                <c:pt idx="410">
                  <c:v>43466.377002314817</c:v>
                </c:pt>
                <c:pt idx="411">
                  <c:v>43466.377013888887</c:v>
                </c:pt>
                <c:pt idx="412">
                  <c:v>43466.377025462964</c:v>
                </c:pt>
                <c:pt idx="413">
                  <c:v>43466.37703703704</c:v>
                </c:pt>
                <c:pt idx="414">
                  <c:v>43466.37704861111</c:v>
                </c:pt>
                <c:pt idx="415">
                  <c:v>43466.377060185187</c:v>
                </c:pt>
                <c:pt idx="416">
                  <c:v>43466.377071759263</c:v>
                </c:pt>
                <c:pt idx="417">
                  <c:v>43466.377083333333</c:v>
                </c:pt>
                <c:pt idx="418">
                  <c:v>43466.37709490741</c:v>
                </c:pt>
                <c:pt idx="419">
                  <c:v>43466.377106481479</c:v>
                </c:pt>
                <c:pt idx="420">
                  <c:v>43466.377118055563</c:v>
                </c:pt>
                <c:pt idx="421">
                  <c:v>43466.377129629633</c:v>
                </c:pt>
                <c:pt idx="422">
                  <c:v>43466.377141203702</c:v>
                </c:pt>
                <c:pt idx="423">
                  <c:v>43466.377152777779</c:v>
                </c:pt>
                <c:pt idx="424">
                  <c:v>43466.377164351848</c:v>
                </c:pt>
                <c:pt idx="425">
                  <c:v>43466.377175925933</c:v>
                </c:pt>
                <c:pt idx="426">
                  <c:v>43466.377187500002</c:v>
                </c:pt>
                <c:pt idx="427">
                  <c:v>43466.377199074072</c:v>
                </c:pt>
                <c:pt idx="428">
                  <c:v>43466.377210648148</c:v>
                </c:pt>
                <c:pt idx="429">
                  <c:v>43466.377222222232</c:v>
                </c:pt>
                <c:pt idx="430">
                  <c:v>43466.377233796287</c:v>
                </c:pt>
                <c:pt idx="431">
                  <c:v>43466.377245370371</c:v>
                </c:pt>
                <c:pt idx="432">
                  <c:v>43466.377256944441</c:v>
                </c:pt>
                <c:pt idx="433">
                  <c:v>43466.377268518518</c:v>
                </c:pt>
                <c:pt idx="434">
                  <c:v>43466.377280092587</c:v>
                </c:pt>
                <c:pt idx="435">
                  <c:v>43466.377291666657</c:v>
                </c:pt>
                <c:pt idx="436">
                  <c:v>43466.377303240741</c:v>
                </c:pt>
                <c:pt idx="437">
                  <c:v>43466.377314814818</c:v>
                </c:pt>
                <c:pt idx="438">
                  <c:v>43466.377326388887</c:v>
                </c:pt>
                <c:pt idx="439">
                  <c:v>43466.377337962957</c:v>
                </c:pt>
                <c:pt idx="440">
                  <c:v>43466.377349537041</c:v>
                </c:pt>
                <c:pt idx="441">
                  <c:v>43466.37736111111</c:v>
                </c:pt>
                <c:pt idx="442">
                  <c:v>43466.377372685187</c:v>
                </c:pt>
                <c:pt idx="443">
                  <c:v>43466.377384259264</c:v>
                </c:pt>
                <c:pt idx="444">
                  <c:v>43466.377395833333</c:v>
                </c:pt>
                <c:pt idx="445">
                  <c:v>43466.37740740741</c:v>
                </c:pt>
                <c:pt idx="446">
                  <c:v>43466.377418981479</c:v>
                </c:pt>
                <c:pt idx="447">
                  <c:v>43466.377430555563</c:v>
                </c:pt>
                <c:pt idx="448">
                  <c:v>43466.377442129633</c:v>
                </c:pt>
                <c:pt idx="449">
                  <c:v>43466.377453703702</c:v>
                </c:pt>
                <c:pt idx="450">
                  <c:v>43466.377465277779</c:v>
                </c:pt>
                <c:pt idx="451">
                  <c:v>43466.377476851849</c:v>
                </c:pt>
                <c:pt idx="452">
                  <c:v>43466.377488425933</c:v>
                </c:pt>
                <c:pt idx="453">
                  <c:v>43466.377500000002</c:v>
                </c:pt>
                <c:pt idx="454">
                  <c:v>43466.377511574072</c:v>
                </c:pt>
                <c:pt idx="455">
                  <c:v>43466.377523148149</c:v>
                </c:pt>
                <c:pt idx="456">
                  <c:v>43466.377534722233</c:v>
                </c:pt>
                <c:pt idx="457">
                  <c:v>43466.377546296288</c:v>
                </c:pt>
                <c:pt idx="458">
                  <c:v>43466.377557870372</c:v>
                </c:pt>
                <c:pt idx="459">
                  <c:v>43466.377569444441</c:v>
                </c:pt>
                <c:pt idx="460">
                  <c:v>43466.377581018518</c:v>
                </c:pt>
                <c:pt idx="461">
                  <c:v>43466.377592592587</c:v>
                </c:pt>
                <c:pt idx="462">
                  <c:v>43466.377604166657</c:v>
                </c:pt>
                <c:pt idx="463">
                  <c:v>43466.377615740741</c:v>
                </c:pt>
                <c:pt idx="464">
                  <c:v>43466.377627314818</c:v>
                </c:pt>
                <c:pt idx="465">
                  <c:v>43466.377638888887</c:v>
                </c:pt>
                <c:pt idx="466">
                  <c:v>43466.377650462957</c:v>
                </c:pt>
                <c:pt idx="467">
                  <c:v>43466.377662037034</c:v>
                </c:pt>
                <c:pt idx="468">
                  <c:v>43466.37767361111</c:v>
                </c:pt>
                <c:pt idx="469">
                  <c:v>43466.377685185187</c:v>
                </c:pt>
                <c:pt idx="470">
                  <c:v>43466.377696759257</c:v>
                </c:pt>
                <c:pt idx="471">
                  <c:v>43466.377708333333</c:v>
                </c:pt>
                <c:pt idx="472">
                  <c:v>43466.37771990741</c:v>
                </c:pt>
                <c:pt idx="473">
                  <c:v>43466.37773148148</c:v>
                </c:pt>
                <c:pt idx="474">
                  <c:v>43466.377743055556</c:v>
                </c:pt>
                <c:pt idx="475">
                  <c:v>43466.377754629633</c:v>
                </c:pt>
                <c:pt idx="476">
                  <c:v>43466.377766203703</c:v>
                </c:pt>
                <c:pt idx="477">
                  <c:v>43466.37777777778</c:v>
                </c:pt>
                <c:pt idx="478">
                  <c:v>43466.377789351849</c:v>
                </c:pt>
                <c:pt idx="479">
                  <c:v>43466.377800925933</c:v>
                </c:pt>
                <c:pt idx="480">
                  <c:v>43466.377812500003</c:v>
                </c:pt>
                <c:pt idx="481">
                  <c:v>43466.377824074072</c:v>
                </c:pt>
                <c:pt idx="482">
                  <c:v>43466.377835648149</c:v>
                </c:pt>
                <c:pt idx="483">
                  <c:v>43466.377847222233</c:v>
                </c:pt>
                <c:pt idx="484">
                  <c:v>43466.377858796302</c:v>
                </c:pt>
                <c:pt idx="485">
                  <c:v>43466.377870370372</c:v>
                </c:pt>
                <c:pt idx="486">
                  <c:v>43466.377881944441</c:v>
                </c:pt>
                <c:pt idx="487">
                  <c:v>43466.377893518518</c:v>
                </c:pt>
                <c:pt idx="488">
                  <c:v>43466.377905092602</c:v>
                </c:pt>
                <c:pt idx="489">
                  <c:v>43466.377916666657</c:v>
                </c:pt>
                <c:pt idx="490">
                  <c:v>43466.377928240741</c:v>
                </c:pt>
                <c:pt idx="491">
                  <c:v>43466.377939814818</c:v>
                </c:pt>
                <c:pt idx="492">
                  <c:v>43466.377951388888</c:v>
                </c:pt>
                <c:pt idx="493">
                  <c:v>43466.377962962957</c:v>
                </c:pt>
                <c:pt idx="494">
                  <c:v>43466.377974537027</c:v>
                </c:pt>
                <c:pt idx="495">
                  <c:v>43466.377986111111</c:v>
                </c:pt>
                <c:pt idx="496">
                  <c:v>43466.377997685187</c:v>
                </c:pt>
                <c:pt idx="497">
                  <c:v>43466.378009259257</c:v>
                </c:pt>
                <c:pt idx="498">
                  <c:v>43466.378020833326</c:v>
                </c:pt>
                <c:pt idx="499">
                  <c:v>43466.378032407411</c:v>
                </c:pt>
                <c:pt idx="500">
                  <c:v>43466.37804398148</c:v>
                </c:pt>
                <c:pt idx="501">
                  <c:v>43466.378055555557</c:v>
                </c:pt>
                <c:pt idx="502">
                  <c:v>43466.378067129634</c:v>
                </c:pt>
                <c:pt idx="503">
                  <c:v>43466.378078703703</c:v>
                </c:pt>
                <c:pt idx="504">
                  <c:v>43466.37809027778</c:v>
                </c:pt>
                <c:pt idx="505">
                  <c:v>43466.378101851849</c:v>
                </c:pt>
                <c:pt idx="506">
                  <c:v>43466.378113425933</c:v>
                </c:pt>
                <c:pt idx="507">
                  <c:v>43466.378125000003</c:v>
                </c:pt>
                <c:pt idx="508">
                  <c:v>43466.378136574072</c:v>
                </c:pt>
                <c:pt idx="509">
                  <c:v>43466.378148148149</c:v>
                </c:pt>
                <c:pt idx="510">
                  <c:v>43466.378159722219</c:v>
                </c:pt>
                <c:pt idx="511">
                  <c:v>43466.378171296303</c:v>
                </c:pt>
                <c:pt idx="512">
                  <c:v>43466.378182870372</c:v>
                </c:pt>
                <c:pt idx="513">
                  <c:v>43466.378194444442</c:v>
                </c:pt>
                <c:pt idx="514">
                  <c:v>43466.378206018519</c:v>
                </c:pt>
                <c:pt idx="515">
                  <c:v>43466.378217592603</c:v>
                </c:pt>
                <c:pt idx="516">
                  <c:v>43466.378229166658</c:v>
                </c:pt>
                <c:pt idx="517">
                  <c:v>43466.378240740742</c:v>
                </c:pt>
                <c:pt idx="518">
                  <c:v>43466.378252314818</c:v>
                </c:pt>
                <c:pt idx="519">
                  <c:v>43466.378263888888</c:v>
                </c:pt>
                <c:pt idx="520">
                  <c:v>43466.378275462957</c:v>
                </c:pt>
                <c:pt idx="521">
                  <c:v>43466.378287037027</c:v>
                </c:pt>
                <c:pt idx="522">
                  <c:v>43466.378298611111</c:v>
                </c:pt>
                <c:pt idx="523">
                  <c:v>43466.378310185188</c:v>
                </c:pt>
                <c:pt idx="524">
                  <c:v>43466.378321759257</c:v>
                </c:pt>
                <c:pt idx="525">
                  <c:v>43466.378333333327</c:v>
                </c:pt>
                <c:pt idx="526">
                  <c:v>43466.378344907411</c:v>
                </c:pt>
                <c:pt idx="527">
                  <c:v>43466.37835648148</c:v>
                </c:pt>
                <c:pt idx="528">
                  <c:v>43466.378368055557</c:v>
                </c:pt>
                <c:pt idx="529">
                  <c:v>43466.378379629627</c:v>
                </c:pt>
                <c:pt idx="530">
                  <c:v>43466.378391203703</c:v>
                </c:pt>
                <c:pt idx="531">
                  <c:v>43466.37840277778</c:v>
                </c:pt>
                <c:pt idx="532">
                  <c:v>43466.37841435185</c:v>
                </c:pt>
                <c:pt idx="533">
                  <c:v>43466.378425925926</c:v>
                </c:pt>
                <c:pt idx="534">
                  <c:v>43466.378437500003</c:v>
                </c:pt>
                <c:pt idx="535">
                  <c:v>43466.378449074073</c:v>
                </c:pt>
                <c:pt idx="536">
                  <c:v>43466.378460648149</c:v>
                </c:pt>
                <c:pt idx="537">
                  <c:v>43466.378472222219</c:v>
                </c:pt>
                <c:pt idx="538">
                  <c:v>43466.378483796303</c:v>
                </c:pt>
                <c:pt idx="539">
                  <c:v>43466.378495370373</c:v>
                </c:pt>
                <c:pt idx="540">
                  <c:v>43466.378506944442</c:v>
                </c:pt>
                <c:pt idx="541">
                  <c:v>43466.378518518519</c:v>
                </c:pt>
                <c:pt idx="542">
                  <c:v>43466.378530092603</c:v>
                </c:pt>
                <c:pt idx="543">
                  <c:v>43466.378541666672</c:v>
                </c:pt>
                <c:pt idx="544">
                  <c:v>43466.378553240742</c:v>
                </c:pt>
                <c:pt idx="545">
                  <c:v>43466.378564814811</c:v>
                </c:pt>
                <c:pt idx="546">
                  <c:v>43466.378576388888</c:v>
                </c:pt>
                <c:pt idx="547">
                  <c:v>43466.378587962958</c:v>
                </c:pt>
                <c:pt idx="548">
                  <c:v>43466.378599537027</c:v>
                </c:pt>
                <c:pt idx="549">
                  <c:v>43466.378611111111</c:v>
                </c:pt>
                <c:pt idx="550">
                  <c:v>43466.378622685188</c:v>
                </c:pt>
                <c:pt idx="551">
                  <c:v>43466.378634259258</c:v>
                </c:pt>
                <c:pt idx="552">
                  <c:v>43466.378645833327</c:v>
                </c:pt>
                <c:pt idx="553">
                  <c:v>43466.378657407397</c:v>
                </c:pt>
                <c:pt idx="554">
                  <c:v>43466.378668981481</c:v>
                </c:pt>
                <c:pt idx="555">
                  <c:v>43466.378680555557</c:v>
                </c:pt>
                <c:pt idx="556">
                  <c:v>43466.378692129627</c:v>
                </c:pt>
                <c:pt idx="557">
                  <c:v>43466.378703703696</c:v>
                </c:pt>
                <c:pt idx="558">
                  <c:v>43466.37871527778</c:v>
                </c:pt>
                <c:pt idx="559">
                  <c:v>43466.37872685185</c:v>
                </c:pt>
                <c:pt idx="560">
                  <c:v>43466.378738425927</c:v>
                </c:pt>
                <c:pt idx="561">
                  <c:v>43466.378750000003</c:v>
                </c:pt>
                <c:pt idx="562">
                  <c:v>43466.378761574073</c:v>
                </c:pt>
                <c:pt idx="563">
                  <c:v>43466.37877314815</c:v>
                </c:pt>
                <c:pt idx="564">
                  <c:v>43466.378784722219</c:v>
                </c:pt>
                <c:pt idx="565">
                  <c:v>43466.378796296303</c:v>
                </c:pt>
                <c:pt idx="566">
                  <c:v>43466.378807870373</c:v>
                </c:pt>
                <c:pt idx="567">
                  <c:v>43466.378819444442</c:v>
                </c:pt>
                <c:pt idx="568">
                  <c:v>43466.378831018519</c:v>
                </c:pt>
                <c:pt idx="569">
                  <c:v>43466.378842592603</c:v>
                </c:pt>
                <c:pt idx="570">
                  <c:v>43466.378854166673</c:v>
                </c:pt>
                <c:pt idx="571">
                  <c:v>43466.378865740742</c:v>
                </c:pt>
                <c:pt idx="572">
                  <c:v>43466.378877314812</c:v>
                </c:pt>
                <c:pt idx="573">
                  <c:v>43466.378888888888</c:v>
                </c:pt>
                <c:pt idx="574">
                  <c:v>43466.378900462973</c:v>
                </c:pt>
                <c:pt idx="575">
                  <c:v>43466.378912037027</c:v>
                </c:pt>
                <c:pt idx="576">
                  <c:v>43466.378923611112</c:v>
                </c:pt>
                <c:pt idx="577">
                  <c:v>43466.378935185188</c:v>
                </c:pt>
                <c:pt idx="578">
                  <c:v>43466.378946759258</c:v>
                </c:pt>
                <c:pt idx="579">
                  <c:v>43466.378958333327</c:v>
                </c:pt>
                <c:pt idx="580">
                  <c:v>43466.378969907397</c:v>
                </c:pt>
                <c:pt idx="581">
                  <c:v>43466.378981481481</c:v>
                </c:pt>
                <c:pt idx="582">
                  <c:v>43466.378993055558</c:v>
                </c:pt>
                <c:pt idx="583">
                  <c:v>43466.379004629627</c:v>
                </c:pt>
                <c:pt idx="584">
                  <c:v>43466.379016203697</c:v>
                </c:pt>
                <c:pt idx="585">
                  <c:v>43466.379027777781</c:v>
                </c:pt>
                <c:pt idx="586">
                  <c:v>43466.37903935185</c:v>
                </c:pt>
                <c:pt idx="587">
                  <c:v>43466.379050925927</c:v>
                </c:pt>
                <c:pt idx="588">
                  <c:v>43466.379062499997</c:v>
                </c:pt>
                <c:pt idx="589">
                  <c:v>43466.379074074073</c:v>
                </c:pt>
                <c:pt idx="590">
                  <c:v>43466.37908564815</c:v>
                </c:pt>
                <c:pt idx="591">
                  <c:v>43466.37909722222</c:v>
                </c:pt>
                <c:pt idx="592">
                  <c:v>43466.379108796304</c:v>
                </c:pt>
                <c:pt idx="593">
                  <c:v>43466.379120370373</c:v>
                </c:pt>
                <c:pt idx="594">
                  <c:v>43466.379131944443</c:v>
                </c:pt>
                <c:pt idx="595">
                  <c:v>43466.379143518519</c:v>
                </c:pt>
                <c:pt idx="596">
                  <c:v>43466.379155092603</c:v>
                </c:pt>
                <c:pt idx="597">
                  <c:v>43466.379166666673</c:v>
                </c:pt>
                <c:pt idx="598">
                  <c:v>43466.379178240742</c:v>
                </c:pt>
                <c:pt idx="599">
                  <c:v>43466.379189814812</c:v>
                </c:pt>
                <c:pt idx="600">
                  <c:v>43466.379201388889</c:v>
                </c:pt>
                <c:pt idx="601">
                  <c:v>43466.379212962973</c:v>
                </c:pt>
                <c:pt idx="602">
                  <c:v>43466.379224537042</c:v>
                </c:pt>
                <c:pt idx="603">
                  <c:v>43466.379236111112</c:v>
                </c:pt>
                <c:pt idx="604">
                  <c:v>43466.379247685189</c:v>
                </c:pt>
                <c:pt idx="605">
                  <c:v>43466.379259259258</c:v>
                </c:pt>
                <c:pt idx="606">
                  <c:v>43466.379270833328</c:v>
                </c:pt>
                <c:pt idx="607">
                  <c:v>43466.379282407397</c:v>
                </c:pt>
                <c:pt idx="608">
                  <c:v>43466.379293981481</c:v>
                </c:pt>
                <c:pt idx="609">
                  <c:v>43466.379305555558</c:v>
                </c:pt>
                <c:pt idx="610">
                  <c:v>43466.379317129627</c:v>
                </c:pt>
                <c:pt idx="611">
                  <c:v>43466.379328703697</c:v>
                </c:pt>
                <c:pt idx="612">
                  <c:v>43466.379340277781</c:v>
                </c:pt>
                <c:pt idx="613">
                  <c:v>43466.379351851851</c:v>
                </c:pt>
                <c:pt idx="614">
                  <c:v>43466.379363425927</c:v>
                </c:pt>
                <c:pt idx="615">
                  <c:v>43466.379374999997</c:v>
                </c:pt>
                <c:pt idx="616">
                  <c:v>43466.379386574074</c:v>
                </c:pt>
                <c:pt idx="617">
                  <c:v>43466.37939814815</c:v>
                </c:pt>
                <c:pt idx="618">
                  <c:v>43466.37940972222</c:v>
                </c:pt>
                <c:pt idx="619">
                  <c:v>43466.379421296297</c:v>
                </c:pt>
                <c:pt idx="620">
                  <c:v>43466.379432870373</c:v>
                </c:pt>
                <c:pt idx="621">
                  <c:v>43466.379444444443</c:v>
                </c:pt>
                <c:pt idx="622">
                  <c:v>43466.37945601852</c:v>
                </c:pt>
                <c:pt idx="623">
                  <c:v>43466.379467592589</c:v>
                </c:pt>
                <c:pt idx="624">
                  <c:v>43466.379479166673</c:v>
                </c:pt>
                <c:pt idx="625">
                  <c:v>43466.379490740743</c:v>
                </c:pt>
                <c:pt idx="626">
                  <c:v>43466.379502314812</c:v>
                </c:pt>
                <c:pt idx="627">
                  <c:v>43466.379513888889</c:v>
                </c:pt>
                <c:pt idx="628">
                  <c:v>43466.379525462973</c:v>
                </c:pt>
                <c:pt idx="629">
                  <c:v>43466.379537037043</c:v>
                </c:pt>
                <c:pt idx="630">
                  <c:v>43466.379548611112</c:v>
                </c:pt>
                <c:pt idx="631">
                  <c:v>43466.379560185182</c:v>
                </c:pt>
                <c:pt idx="632">
                  <c:v>43466.379571759258</c:v>
                </c:pt>
                <c:pt idx="633">
                  <c:v>43466.379583333342</c:v>
                </c:pt>
                <c:pt idx="634">
                  <c:v>43466.379594907397</c:v>
                </c:pt>
                <c:pt idx="635">
                  <c:v>43466.379606481481</c:v>
                </c:pt>
                <c:pt idx="636">
                  <c:v>43466.379618055558</c:v>
                </c:pt>
                <c:pt idx="637">
                  <c:v>43466.379629629628</c:v>
                </c:pt>
                <c:pt idx="638">
                  <c:v>43466.379641203697</c:v>
                </c:pt>
                <c:pt idx="639">
                  <c:v>43466.379652777781</c:v>
                </c:pt>
                <c:pt idx="640">
                  <c:v>43466.379664351851</c:v>
                </c:pt>
                <c:pt idx="641">
                  <c:v>43466.379675925928</c:v>
                </c:pt>
                <c:pt idx="642">
                  <c:v>43466.379687499997</c:v>
                </c:pt>
                <c:pt idx="643">
                  <c:v>43466.379699074067</c:v>
                </c:pt>
                <c:pt idx="644">
                  <c:v>43466.379710648151</c:v>
                </c:pt>
                <c:pt idx="645">
                  <c:v>43466.37972222222</c:v>
                </c:pt>
                <c:pt idx="646">
                  <c:v>43466.379733796297</c:v>
                </c:pt>
                <c:pt idx="647">
                  <c:v>43466.379745370366</c:v>
                </c:pt>
                <c:pt idx="648">
                  <c:v>43466.379756944443</c:v>
                </c:pt>
                <c:pt idx="649">
                  <c:v>43466.37976851852</c:v>
                </c:pt>
                <c:pt idx="650">
                  <c:v>43466.379780092589</c:v>
                </c:pt>
                <c:pt idx="651">
                  <c:v>43466.379791666674</c:v>
                </c:pt>
                <c:pt idx="652">
                  <c:v>43466.379803240743</c:v>
                </c:pt>
                <c:pt idx="653">
                  <c:v>43466.379814814813</c:v>
                </c:pt>
                <c:pt idx="654">
                  <c:v>43466.379826388889</c:v>
                </c:pt>
                <c:pt idx="655">
                  <c:v>43466.379837962973</c:v>
                </c:pt>
                <c:pt idx="656">
                  <c:v>43466.379849537043</c:v>
                </c:pt>
                <c:pt idx="657">
                  <c:v>43466.379861111112</c:v>
                </c:pt>
                <c:pt idx="658">
                  <c:v>43466.379872685182</c:v>
                </c:pt>
                <c:pt idx="659">
                  <c:v>43466.379884259259</c:v>
                </c:pt>
                <c:pt idx="660">
                  <c:v>43466.379895833343</c:v>
                </c:pt>
                <c:pt idx="661">
                  <c:v>43466.379907407398</c:v>
                </c:pt>
                <c:pt idx="662">
                  <c:v>43466.379918981482</c:v>
                </c:pt>
                <c:pt idx="663">
                  <c:v>43466.379930555559</c:v>
                </c:pt>
                <c:pt idx="664">
                  <c:v>43466.379942129628</c:v>
                </c:pt>
                <c:pt idx="665">
                  <c:v>43466.379953703698</c:v>
                </c:pt>
                <c:pt idx="666">
                  <c:v>43466.379965277767</c:v>
                </c:pt>
                <c:pt idx="667">
                  <c:v>43466.379976851851</c:v>
                </c:pt>
                <c:pt idx="668">
                  <c:v>43466.379988425928</c:v>
                </c:pt>
                <c:pt idx="669">
                  <c:v>43466.38</c:v>
                </c:pt>
                <c:pt idx="670">
                  <c:v>43466.380011574067</c:v>
                </c:pt>
                <c:pt idx="671">
                  <c:v>43466.380023148151</c:v>
                </c:pt>
                <c:pt idx="672">
                  <c:v>43466.38003472222</c:v>
                </c:pt>
                <c:pt idx="673">
                  <c:v>43466.380046296297</c:v>
                </c:pt>
                <c:pt idx="674">
                  <c:v>43466.380057870367</c:v>
                </c:pt>
                <c:pt idx="675">
                  <c:v>43466.380069444444</c:v>
                </c:pt>
                <c:pt idx="676">
                  <c:v>43466.38008101852</c:v>
                </c:pt>
                <c:pt idx="677">
                  <c:v>43466.38009259259</c:v>
                </c:pt>
                <c:pt idx="678">
                  <c:v>43466.380104166667</c:v>
                </c:pt>
                <c:pt idx="679">
                  <c:v>43466.380115740743</c:v>
                </c:pt>
                <c:pt idx="680">
                  <c:v>43466.380127314813</c:v>
                </c:pt>
                <c:pt idx="681">
                  <c:v>43466.38013888889</c:v>
                </c:pt>
                <c:pt idx="682">
                  <c:v>43466.380150462966</c:v>
                </c:pt>
                <c:pt idx="683">
                  <c:v>43466.380162037043</c:v>
                </c:pt>
                <c:pt idx="684">
                  <c:v>43466.380173611113</c:v>
                </c:pt>
                <c:pt idx="685">
                  <c:v>43466.380185185182</c:v>
                </c:pt>
                <c:pt idx="686">
                  <c:v>43466.380196759259</c:v>
                </c:pt>
                <c:pt idx="687">
                  <c:v>43466.380208333343</c:v>
                </c:pt>
                <c:pt idx="688">
                  <c:v>43466.380219907413</c:v>
                </c:pt>
                <c:pt idx="689">
                  <c:v>43466.380231481482</c:v>
                </c:pt>
                <c:pt idx="690">
                  <c:v>43466.380243055559</c:v>
                </c:pt>
                <c:pt idx="691">
                  <c:v>43466.380254629628</c:v>
                </c:pt>
                <c:pt idx="692">
                  <c:v>43466.380266203712</c:v>
                </c:pt>
                <c:pt idx="693">
                  <c:v>43466.380277777767</c:v>
                </c:pt>
                <c:pt idx="694">
                  <c:v>43466.380289351851</c:v>
                </c:pt>
                <c:pt idx="695">
                  <c:v>43466.380300925928</c:v>
                </c:pt>
                <c:pt idx="696">
                  <c:v>43466.380312499998</c:v>
                </c:pt>
                <c:pt idx="697">
                  <c:v>43466.380324074067</c:v>
                </c:pt>
                <c:pt idx="698">
                  <c:v>43466.380335648151</c:v>
                </c:pt>
                <c:pt idx="699">
                  <c:v>43466.380347222221</c:v>
                </c:pt>
                <c:pt idx="700">
                  <c:v>43466.380358796298</c:v>
                </c:pt>
                <c:pt idx="701">
                  <c:v>43466.380370370367</c:v>
                </c:pt>
                <c:pt idx="702">
                  <c:v>43466.380381944437</c:v>
                </c:pt>
                <c:pt idx="703">
                  <c:v>43466.380393518521</c:v>
                </c:pt>
                <c:pt idx="704">
                  <c:v>43466.38040509259</c:v>
                </c:pt>
                <c:pt idx="705">
                  <c:v>43466.380416666667</c:v>
                </c:pt>
                <c:pt idx="706">
                  <c:v>43466.380428240736</c:v>
                </c:pt>
                <c:pt idx="707">
                  <c:v>43466.380439814813</c:v>
                </c:pt>
                <c:pt idx="708">
                  <c:v>43466.38045138889</c:v>
                </c:pt>
                <c:pt idx="709">
                  <c:v>43466.380462962959</c:v>
                </c:pt>
                <c:pt idx="710">
                  <c:v>43466.380474537043</c:v>
                </c:pt>
                <c:pt idx="711">
                  <c:v>43466.380486111113</c:v>
                </c:pt>
                <c:pt idx="712">
                  <c:v>43466.380497685182</c:v>
                </c:pt>
                <c:pt idx="713">
                  <c:v>43466.380509259259</c:v>
                </c:pt>
                <c:pt idx="714">
                  <c:v>43466.380520833343</c:v>
                </c:pt>
                <c:pt idx="715">
                  <c:v>43466.380532407413</c:v>
                </c:pt>
                <c:pt idx="716">
                  <c:v>43466.380543981482</c:v>
                </c:pt>
                <c:pt idx="717">
                  <c:v>43466.380555555559</c:v>
                </c:pt>
                <c:pt idx="718">
                  <c:v>43466.380567129629</c:v>
                </c:pt>
                <c:pt idx="719">
                  <c:v>43466.380578703713</c:v>
                </c:pt>
                <c:pt idx="720">
                  <c:v>43466.380590277768</c:v>
                </c:pt>
                <c:pt idx="721">
                  <c:v>43466.380601851852</c:v>
                </c:pt>
                <c:pt idx="722">
                  <c:v>43466.380613425928</c:v>
                </c:pt>
                <c:pt idx="723">
                  <c:v>43466.380624999998</c:v>
                </c:pt>
                <c:pt idx="724">
                  <c:v>43466.380636574067</c:v>
                </c:pt>
                <c:pt idx="725">
                  <c:v>43466.380648148152</c:v>
                </c:pt>
                <c:pt idx="726">
                  <c:v>43466.380659722221</c:v>
                </c:pt>
                <c:pt idx="727">
                  <c:v>43466.380671296298</c:v>
                </c:pt>
                <c:pt idx="728">
                  <c:v>43466.380682870367</c:v>
                </c:pt>
                <c:pt idx="729">
                  <c:v>43466.380694444437</c:v>
                </c:pt>
                <c:pt idx="730">
                  <c:v>43466.380706018521</c:v>
                </c:pt>
                <c:pt idx="731">
                  <c:v>43466.38071759259</c:v>
                </c:pt>
                <c:pt idx="732">
                  <c:v>43466.380729166667</c:v>
                </c:pt>
                <c:pt idx="733">
                  <c:v>43466.380740740737</c:v>
                </c:pt>
                <c:pt idx="734">
                  <c:v>43466.380752314813</c:v>
                </c:pt>
                <c:pt idx="735">
                  <c:v>43466.38076388889</c:v>
                </c:pt>
                <c:pt idx="736">
                  <c:v>43466.38077546296</c:v>
                </c:pt>
                <c:pt idx="737">
                  <c:v>43466.380787037036</c:v>
                </c:pt>
                <c:pt idx="738">
                  <c:v>43466.380798611113</c:v>
                </c:pt>
                <c:pt idx="739">
                  <c:v>43466.380810185183</c:v>
                </c:pt>
                <c:pt idx="740">
                  <c:v>43466.38082175926</c:v>
                </c:pt>
                <c:pt idx="741">
                  <c:v>43466.380833333344</c:v>
                </c:pt>
                <c:pt idx="742">
                  <c:v>43466.380844907413</c:v>
                </c:pt>
                <c:pt idx="743">
                  <c:v>43466.380856481483</c:v>
                </c:pt>
                <c:pt idx="744">
                  <c:v>43466.380868055552</c:v>
                </c:pt>
                <c:pt idx="745">
                  <c:v>43466.380879629629</c:v>
                </c:pt>
                <c:pt idx="746">
                  <c:v>43466.380891203713</c:v>
                </c:pt>
                <c:pt idx="747">
                  <c:v>43466.380902777782</c:v>
                </c:pt>
                <c:pt idx="748">
                  <c:v>43466.380914351852</c:v>
                </c:pt>
                <c:pt idx="749">
                  <c:v>43466.380925925929</c:v>
                </c:pt>
                <c:pt idx="750">
                  <c:v>43466.380937499998</c:v>
                </c:pt>
                <c:pt idx="751">
                  <c:v>43466.380949074082</c:v>
                </c:pt>
                <c:pt idx="752">
                  <c:v>43466.380960648137</c:v>
                </c:pt>
                <c:pt idx="753">
                  <c:v>43466.380972222221</c:v>
                </c:pt>
                <c:pt idx="754">
                  <c:v>43466.380983796298</c:v>
                </c:pt>
                <c:pt idx="755">
                  <c:v>43466.380995370368</c:v>
                </c:pt>
                <c:pt idx="756">
                  <c:v>43466.381006944437</c:v>
                </c:pt>
                <c:pt idx="757">
                  <c:v>43466.381018518521</c:v>
                </c:pt>
                <c:pt idx="758">
                  <c:v>43466.381030092591</c:v>
                </c:pt>
                <c:pt idx="759">
                  <c:v>43466.381041666667</c:v>
                </c:pt>
                <c:pt idx="760">
                  <c:v>43466.381053240737</c:v>
                </c:pt>
                <c:pt idx="761">
                  <c:v>43466.381064814806</c:v>
                </c:pt>
                <c:pt idx="762">
                  <c:v>43466.381076388891</c:v>
                </c:pt>
                <c:pt idx="763">
                  <c:v>43466.38108796296</c:v>
                </c:pt>
                <c:pt idx="764">
                  <c:v>43466.381099537037</c:v>
                </c:pt>
                <c:pt idx="765">
                  <c:v>43466.381111111114</c:v>
                </c:pt>
                <c:pt idx="766">
                  <c:v>43466.381122685183</c:v>
                </c:pt>
                <c:pt idx="767">
                  <c:v>43466.38113425926</c:v>
                </c:pt>
                <c:pt idx="768">
                  <c:v>43466.381145833337</c:v>
                </c:pt>
                <c:pt idx="769">
                  <c:v>43466.381157407413</c:v>
                </c:pt>
                <c:pt idx="770">
                  <c:v>43466.381168981483</c:v>
                </c:pt>
                <c:pt idx="771">
                  <c:v>43466.381180555552</c:v>
                </c:pt>
                <c:pt idx="772">
                  <c:v>43466.381192129629</c:v>
                </c:pt>
                <c:pt idx="773">
                  <c:v>43466.381203703713</c:v>
                </c:pt>
                <c:pt idx="774">
                  <c:v>43466.381215277783</c:v>
                </c:pt>
                <c:pt idx="775">
                  <c:v>43466.381226851852</c:v>
                </c:pt>
                <c:pt idx="776">
                  <c:v>43466.381238425929</c:v>
                </c:pt>
                <c:pt idx="777">
                  <c:v>43466.381249999999</c:v>
                </c:pt>
                <c:pt idx="778">
                  <c:v>43466.381261574083</c:v>
                </c:pt>
                <c:pt idx="779">
                  <c:v>43466.381273148138</c:v>
                </c:pt>
                <c:pt idx="780">
                  <c:v>43466.381284722222</c:v>
                </c:pt>
                <c:pt idx="781">
                  <c:v>43466.381296296298</c:v>
                </c:pt>
                <c:pt idx="782">
                  <c:v>43466.381307870368</c:v>
                </c:pt>
                <c:pt idx="783">
                  <c:v>43466.381319444437</c:v>
                </c:pt>
                <c:pt idx="784">
                  <c:v>43466.381331018521</c:v>
                </c:pt>
                <c:pt idx="785">
                  <c:v>43466.381342592591</c:v>
                </c:pt>
                <c:pt idx="786">
                  <c:v>43466.381354166668</c:v>
                </c:pt>
                <c:pt idx="787">
                  <c:v>43466.381365740737</c:v>
                </c:pt>
                <c:pt idx="788">
                  <c:v>43466.381377314807</c:v>
                </c:pt>
                <c:pt idx="789">
                  <c:v>43466.381388888891</c:v>
                </c:pt>
                <c:pt idx="790">
                  <c:v>43466.38140046296</c:v>
                </c:pt>
                <c:pt idx="791">
                  <c:v>43466.381412037037</c:v>
                </c:pt>
                <c:pt idx="792">
                  <c:v>43466.381423611107</c:v>
                </c:pt>
                <c:pt idx="793">
                  <c:v>43466.381435185183</c:v>
                </c:pt>
                <c:pt idx="794">
                  <c:v>43466.38144675926</c:v>
                </c:pt>
                <c:pt idx="795">
                  <c:v>43466.381458333337</c:v>
                </c:pt>
                <c:pt idx="796">
                  <c:v>43466.381469907406</c:v>
                </c:pt>
                <c:pt idx="797">
                  <c:v>43466.381481481483</c:v>
                </c:pt>
                <c:pt idx="798">
                  <c:v>43466.381493055553</c:v>
                </c:pt>
                <c:pt idx="799">
                  <c:v>43466.381504629629</c:v>
                </c:pt>
                <c:pt idx="800">
                  <c:v>43466.381516203714</c:v>
                </c:pt>
                <c:pt idx="801">
                  <c:v>43466.381527777783</c:v>
                </c:pt>
                <c:pt idx="802">
                  <c:v>43466.381539351853</c:v>
                </c:pt>
                <c:pt idx="803">
                  <c:v>43466.381550925929</c:v>
                </c:pt>
                <c:pt idx="804">
                  <c:v>43466.381562499999</c:v>
                </c:pt>
                <c:pt idx="805">
                  <c:v>43466.381574074083</c:v>
                </c:pt>
                <c:pt idx="806">
                  <c:v>43466.381585648152</c:v>
                </c:pt>
                <c:pt idx="807">
                  <c:v>43466.381597222222</c:v>
                </c:pt>
                <c:pt idx="808">
                  <c:v>43466.381608796299</c:v>
                </c:pt>
                <c:pt idx="809">
                  <c:v>43466.381620370368</c:v>
                </c:pt>
                <c:pt idx="810">
                  <c:v>43466.381631944438</c:v>
                </c:pt>
                <c:pt idx="811">
                  <c:v>43466.381643518522</c:v>
                </c:pt>
                <c:pt idx="812">
                  <c:v>43466.381655092591</c:v>
                </c:pt>
                <c:pt idx="813">
                  <c:v>43466.381666666668</c:v>
                </c:pt>
                <c:pt idx="814">
                  <c:v>43466.381678240738</c:v>
                </c:pt>
                <c:pt idx="815">
                  <c:v>43466.381689814807</c:v>
                </c:pt>
                <c:pt idx="816">
                  <c:v>43466.381701388891</c:v>
                </c:pt>
                <c:pt idx="817">
                  <c:v>43466.381712962961</c:v>
                </c:pt>
                <c:pt idx="818">
                  <c:v>43466.381724537037</c:v>
                </c:pt>
                <c:pt idx="819">
                  <c:v>43466.381736111107</c:v>
                </c:pt>
                <c:pt idx="820">
                  <c:v>43466.381747685176</c:v>
                </c:pt>
                <c:pt idx="821">
                  <c:v>43466.38175925926</c:v>
                </c:pt>
                <c:pt idx="822">
                  <c:v>43466.38177083333</c:v>
                </c:pt>
                <c:pt idx="823">
                  <c:v>43466.381782407407</c:v>
                </c:pt>
                <c:pt idx="824">
                  <c:v>43466.381793981483</c:v>
                </c:pt>
                <c:pt idx="825">
                  <c:v>43466.381805555553</c:v>
                </c:pt>
                <c:pt idx="826">
                  <c:v>43466.38181712963</c:v>
                </c:pt>
                <c:pt idx="827">
                  <c:v>43466.381828703707</c:v>
                </c:pt>
                <c:pt idx="828">
                  <c:v>43466.381840277783</c:v>
                </c:pt>
                <c:pt idx="829">
                  <c:v>43466.381851851853</c:v>
                </c:pt>
                <c:pt idx="830">
                  <c:v>43466.381863425922</c:v>
                </c:pt>
                <c:pt idx="831">
                  <c:v>43466.381874999999</c:v>
                </c:pt>
                <c:pt idx="832">
                  <c:v>43466.381886574083</c:v>
                </c:pt>
                <c:pt idx="833">
                  <c:v>43466.381898148153</c:v>
                </c:pt>
                <c:pt idx="834">
                  <c:v>43466.381909722222</c:v>
                </c:pt>
                <c:pt idx="835">
                  <c:v>43466.381921296299</c:v>
                </c:pt>
                <c:pt idx="836">
                  <c:v>43466.381932870368</c:v>
                </c:pt>
                <c:pt idx="837">
                  <c:v>43466.381944444453</c:v>
                </c:pt>
                <c:pt idx="838">
                  <c:v>43466.381956018522</c:v>
                </c:pt>
                <c:pt idx="839">
                  <c:v>43466.381967592592</c:v>
                </c:pt>
                <c:pt idx="840">
                  <c:v>43466.381979166668</c:v>
                </c:pt>
                <c:pt idx="841">
                  <c:v>43466.381990740738</c:v>
                </c:pt>
                <c:pt idx="842">
                  <c:v>43466.382002314807</c:v>
                </c:pt>
                <c:pt idx="843">
                  <c:v>43466.382013888891</c:v>
                </c:pt>
                <c:pt idx="844">
                  <c:v>43466.382025462961</c:v>
                </c:pt>
                <c:pt idx="845">
                  <c:v>43466.382037037038</c:v>
                </c:pt>
                <c:pt idx="846">
                  <c:v>43466.382048611107</c:v>
                </c:pt>
                <c:pt idx="847">
                  <c:v>43466.382060185177</c:v>
                </c:pt>
                <c:pt idx="848">
                  <c:v>43466.382071759261</c:v>
                </c:pt>
                <c:pt idx="849">
                  <c:v>43466.38208333333</c:v>
                </c:pt>
                <c:pt idx="850">
                  <c:v>43466.382094907407</c:v>
                </c:pt>
                <c:pt idx="851">
                  <c:v>43466.382106481477</c:v>
                </c:pt>
                <c:pt idx="852">
                  <c:v>43466.382118055553</c:v>
                </c:pt>
                <c:pt idx="853">
                  <c:v>43466.38212962963</c:v>
                </c:pt>
                <c:pt idx="854">
                  <c:v>43466.382141203707</c:v>
                </c:pt>
                <c:pt idx="855">
                  <c:v>43466.382152777784</c:v>
                </c:pt>
                <c:pt idx="856">
                  <c:v>43466.382164351853</c:v>
                </c:pt>
                <c:pt idx="857">
                  <c:v>43466.382175925923</c:v>
                </c:pt>
                <c:pt idx="858">
                  <c:v>43466.382187499999</c:v>
                </c:pt>
                <c:pt idx="859">
                  <c:v>43466.382199074083</c:v>
                </c:pt>
                <c:pt idx="860">
                  <c:v>43466.382210648153</c:v>
                </c:pt>
                <c:pt idx="861">
                  <c:v>43466.382222222222</c:v>
                </c:pt>
                <c:pt idx="862">
                  <c:v>43466.382233796299</c:v>
                </c:pt>
                <c:pt idx="863">
                  <c:v>43466.382245370369</c:v>
                </c:pt>
                <c:pt idx="864">
                  <c:v>43466.382256944453</c:v>
                </c:pt>
                <c:pt idx="865">
                  <c:v>43466.382268518522</c:v>
                </c:pt>
                <c:pt idx="866">
                  <c:v>43466.382280092592</c:v>
                </c:pt>
                <c:pt idx="867">
                  <c:v>43466.382291666669</c:v>
                </c:pt>
                <c:pt idx="868">
                  <c:v>43466.382303240738</c:v>
                </c:pt>
                <c:pt idx="869">
                  <c:v>43466.382314814808</c:v>
                </c:pt>
                <c:pt idx="870">
                  <c:v>43466.382326388892</c:v>
                </c:pt>
                <c:pt idx="871">
                  <c:v>43466.382337962961</c:v>
                </c:pt>
                <c:pt idx="872">
                  <c:v>43466.382349537038</c:v>
                </c:pt>
                <c:pt idx="873">
                  <c:v>43466.382361111107</c:v>
                </c:pt>
                <c:pt idx="874">
                  <c:v>43466.382372685177</c:v>
                </c:pt>
                <c:pt idx="875">
                  <c:v>43466.382384259261</c:v>
                </c:pt>
                <c:pt idx="876">
                  <c:v>43466.382395833331</c:v>
                </c:pt>
                <c:pt idx="877">
                  <c:v>43466.382407407407</c:v>
                </c:pt>
                <c:pt idx="878">
                  <c:v>43466.382418981477</c:v>
                </c:pt>
                <c:pt idx="879">
                  <c:v>43466.382430555554</c:v>
                </c:pt>
                <c:pt idx="880">
                  <c:v>43466.38244212963</c:v>
                </c:pt>
                <c:pt idx="881">
                  <c:v>43466.382453703707</c:v>
                </c:pt>
                <c:pt idx="882">
                  <c:v>43466.382465277777</c:v>
                </c:pt>
                <c:pt idx="883">
                  <c:v>43466.382476851853</c:v>
                </c:pt>
                <c:pt idx="884">
                  <c:v>43466.382488425923</c:v>
                </c:pt>
                <c:pt idx="885">
                  <c:v>43466.3825</c:v>
                </c:pt>
                <c:pt idx="886">
                  <c:v>43466.382511574076</c:v>
                </c:pt>
                <c:pt idx="887">
                  <c:v>43466.382523148153</c:v>
                </c:pt>
                <c:pt idx="888">
                  <c:v>43466.382534722223</c:v>
                </c:pt>
                <c:pt idx="889">
                  <c:v>43466.3825462963</c:v>
                </c:pt>
                <c:pt idx="890">
                  <c:v>43466.382557870369</c:v>
                </c:pt>
                <c:pt idx="891">
                  <c:v>43466.382569444453</c:v>
                </c:pt>
                <c:pt idx="892">
                  <c:v>43466.382581018523</c:v>
                </c:pt>
                <c:pt idx="893">
                  <c:v>43466.382592592592</c:v>
                </c:pt>
                <c:pt idx="894">
                  <c:v>43466.382604166669</c:v>
                </c:pt>
                <c:pt idx="895">
                  <c:v>43466.382615740738</c:v>
                </c:pt>
                <c:pt idx="896">
                  <c:v>43466.382627314822</c:v>
                </c:pt>
                <c:pt idx="897">
                  <c:v>43466.382638888892</c:v>
                </c:pt>
                <c:pt idx="898">
                  <c:v>43466.382650462961</c:v>
                </c:pt>
                <c:pt idx="899">
                  <c:v>43466.382662037038</c:v>
                </c:pt>
                <c:pt idx="900">
                  <c:v>43466.382673611108</c:v>
                </c:pt>
                <c:pt idx="901">
                  <c:v>43466.382685185177</c:v>
                </c:pt>
                <c:pt idx="902">
                  <c:v>43466.382696759261</c:v>
                </c:pt>
                <c:pt idx="903">
                  <c:v>43466.382708333331</c:v>
                </c:pt>
                <c:pt idx="904">
                  <c:v>43466.382719907408</c:v>
                </c:pt>
                <c:pt idx="905">
                  <c:v>43466.382731481477</c:v>
                </c:pt>
                <c:pt idx="906">
                  <c:v>43466.382743055547</c:v>
                </c:pt>
                <c:pt idx="907">
                  <c:v>43466.382754629631</c:v>
                </c:pt>
                <c:pt idx="908">
                  <c:v>43466.3827662037</c:v>
                </c:pt>
                <c:pt idx="909">
                  <c:v>43466.382777777777</c:v>
                </c:pt>
                <c:pt idx="910">
                  <c:v>43466.382789351846</c:v>
                </c:pt>
                <c:pt idx="911">
                  <c:v>43466.382800925923</c:v>
                </c:pt>
                <c:pt idx="912">
                  <c:v>43466.3828125</c:v>
                </c:pt>
                <c:pt idx="913">
                  <c:v>43466.382824074077</c:v>
                </c:pt>
                <c:pt idx="914">
                  <c:v>43466.382835648154</c:v>
                </c:pt>
                <c:pt idx="915">
                  <c:v>43466.382847222223</c:v>
                </c:pt>
                <c:pt idx="916">
                  <c:v>43466.3828587963</c:v>
                </c:pt>
                <c:pt idx="917">
                  <c:v>43466.382870370369</c:v>
                </c:pt>
                <c:pt idx="918">
                  <c:v>43466.382881944453</c:v>
                </c:pt>
                <c:pt idx="919">
                  <c:v>43466.382893518523</c:v>
                </c:pt>
                <c:pt idx="920">
                  <c:v>43466.382905092592</c:v>
                </c:pt>
                <c:pt idx="921">
                  <c:v>43466.382916666669</c:v>
                </c:pt>
                <c:pt idx="922">
                  <c:v>43466.382928240739</c:v>
                </c:pt>
                <c:pt idx="923">
                  <c:v>43466.382939814823</c:v>
                </c:pt>
                <c:pt idx="924">
                  <c:v>43466.382951388892</c:v>
                </c:pt>
                <c:pt idx="925">
                  <c:v>43466.382962962962</c:v>
                </c:pt>
                <c:pt idx="926">
                  <c:v>43466.382974537039</c:v>
                </c:pt>
                <c:pt idx="927">
                  <c:v>43466.382986111108</c:v>
                </c:pt>
                <c:pt idx="928">
                  <c:v>43466.382997685178</c:v>
                </c:pt>
                <c:pt idx="929">
                  <c:v>43466.383009259262</c:v>
                </c:pt>
                <c:pt idx="930">
                  <c:v>43466.383020833331</c:v>
                </c:pt>
                <c:pt idx="931">
                  <c:v>43466.383032407408</c:v>
                </c:pt>
                <c:pt idx="932">
                  <c:v>43466.383043981477</c:v>
                </c:pt>
                <c:pt idx="933">
                  <c:v>43466.383055555547</c:v>
                </c:pt>
                <c:pt idx="934">
                  <c:v>43466.383067129631</c:v>
                </c:pt>
                <c:pt idx="935">
                  <c:v>43466.3830787037</c:v>
                </c:pt>
                <c:pt idx="936">
                  <c:v>43466.383090277777</c:v>
                </c:pt>
                <c:pt idx="937">
                  <c:v>43466.383101851847</c:v>
                </c:pt>
                <c:pt idx="938">
                  <c:v>43466.383113425924</c:v>
                </c:pt>
                <c:pt idx="939">
                  <c:v>43466.383125</c:v>
                </c:pt>
                <c:pt idx="940">
                  <c:v>43466.383136574077</c:v>
                </c:pt>
                <c:pt idx="941">
                  <c:v>43466.383148148147</c:v>
                </c:pt>
                <c:pt idx="942">
                  <c:v>43466.383159722223</c:v>
                </c:pt>
                <c:pt idx="943">
                  <c:v>43466.383171296293</c:v>
                </c:pt>
                <c:pt idx="944">
                  <c:v>43466.38318287037</c:v>
                </c:pt>
                <c:pt idx="945">
                  <c:v>43466.383194444446</c:v>
                </c:pt>
                <c:pt idx="946">
                  <c:v>43466.383206018523</c:v>
                </c:pt>
                <c:pt idx="947">
                  <c:v>43466.383217592593</c:v>
                </c:pt>
                <c:pt idx="948">
                  <c:v>43466.383229166669</c:v>
                </c:pt>
                <c:pt idx="949">
                  <c:v>43466.383240740739</c:v>
                </c:pt>
                <c:pt idx="950">
                  <c:v>43466.383252314823</c:v>
                </c:pt>
                <c:pt idx="951">
                  <c:v>43466.383263888893</c:v>
                </c:pt>
                <c:pt idx="952">
                  <c:v>43466.383275462962</c:v>
                </c:pt>
                <c:pt idx="953">
                  <c:v>43466.383287037039</c:v>
                </c:pt>
                <c:pt idx="954">
                  <c:v>43466.383298611108</c:v>
                </c:pt>
                <c:pt idx="955">
                  <c:v>43466.383310185192</c:v>
                </c:pt>
                <c:pt idx="956">
                  <c:v>43466.383321759262</c:v>
                </c:pt>
                <c:pt idx="957">
                  <c:v>43466.383333333331</c:v>
                </c:pt>
                <c:pt idx="958">
                  <c:v>43466.383344907408</c:v>
                </c:pt>
                <c:pt idx="959">
                  <c:v>43466.383356481478</c:v>
                </c:pt>
                <c:pt idx="960">
                  <c:v>43466.383368055547</c:v>
                </c:pt>
                <c:pt idx="961">
                  <c:v>43466.383379629631</c:v>
                </c:pt>
                <c:pt idx="962">
                  <c:v>43466.383391203701</c:v>
                </c:pt>
                <c:pt idx="963">
                  <c:v>43466.383402777778</c:v>
                </c:pt>
                <c:pt idx="964">
                  <c:v>43466.383414351847</c:v>
                </c:pt>
                <c:pt idx="965">
                  <c:v>43466.383425925917</c:v>
                </c:pt>
                <c:pt idx="966">
                  <c:v>43466.383437500001</c:v>
                </c:pt>
                <c:pt idx="967">
                  <c:v>43466.383449074077</c:v>
                </c:pt>
                <c:pt idx="968">
                  <c:v>43466.383460648147</c:v>
                </c:pt>
                <c:pt idx="969">
                  <c:v>43466.383472222216</c:v>
                </c:pt>
                <c:pt idx="970">
                  <c:v>43466.383483796293</c:v>
                </c:pt>
                <c:pt idx="971">
                  <c:v>43466.38349537037</c:v>
                </c:pt>
                <c:pt idx="972">
                  <c:v>43466.383506944447</c:v>
                </c:pt>
                <c:pt idx="973">
                  <c:v>43466.383518518523</c:v>
                </c:pt>
                <c:pt idx="974">
                  <c:v>43466.383530092593</c:v>
                </c:pt>
                <c:pt idx="975">
                  <c:v>43466.38354166667</c:v>
                </c:pt>
                <c:pt idx="976">
                  <c:v>43466.383553240739</c:v>
                </c:pt>
                <c:pt idx="977">
                  <c:v>43466.383564814823</c:v>
                </c:pt>
                <c:pt idx="978">
                  <c:v>43466.383576388893</c:v>
                </c:pt>
                <c:pt idx="979">
                  <c:v>43466.383587962962</c:v>
                </c:pt>
                <c:pt idx="980">
                  <c:v>43466.383599537039</c:v>
                </c:pt>
                <c:pt idx="981">
                  <c:v>43466.383611111109</c:v>
                </c:pt>
                <c:pt idx="982">
                  <c:v>43466.383622685193</c:v>
                </c:pt>
                <c:pt idx="983">
                  <c:v>43466.383634259262</c:v>
                </c:pt>
                <c:pt idx="984">
                  <c:v>43466.383645833332</c:v>
                </c:pt>
                <c:pt idx="985">
                  <c:v>43466.383657407408</c:v>
                </c:pt>
                <c:pt idx="986">
                  <c:v>43466.383668981478</c:v>
                </c:pt>
                <c:pt idx="987">
                  <c:v>43466.383680555547</c:v>
                </c:pt>
                <c:pt idx="988">
                  <c:v>43466.383692129632</c:v>
                </c:pt>
                <c:pt idx="989">
                  <c:v>43466.383703703701</c:v>
                </c:pt>
                <c:pt idx="990">
                  <c:v>43466.383715277778</c:v>
                </c:pt>
                <c:pt idx="991">
                  <c:v>43466.383726851847</c:v>
                </c:pt>
                <c:pt idx="992">
                  <c:v>43466.383738425917</c:v>
                </c:pt>
                <c:pt idx="993">
                  <c:v>43466.383750000001</c:v>
                </c:pt>
                <c:pt idx="994">
                  <c:v>43466.383761574078</c:v>
                </c:pt>
                <c:pt idx="995">
                  <c:v>43466.383773148147</c:v>
                </c:pt>
                <c:pt idx="996">
                  <c:v>43466.383784722217</c:v>
                </c:pt>
                <c:pt idx="997">
                  <c:v>43466.383796296293</c:v>
                </c:pt>
                <c:pt idx="998">
                  <c:v>43466.38380787037</c:v>
                </c:pt>
                <c:pt idx="999">
                  <c:v>43466.383819444447</c:v>
                </c:pt>
                <c:pt idx="1000">
                  <c:v>43466.383831018517</c:v>
                </c:pt>
                <c:pt idx="1001">
                  <c:v>43466.383842592593</c:v>
                </c:pt>
                <c:pt idx="1002">
                  <c:v>43466.38385416667</c:v>
                </c:pt>
                <c:pt idx="1003">
                  <c:v>43466.38386574074</c:v>
                </c:pt>
                <c:pt idx="1004">
                  <c:v>43466.383877314824</c:v>
                </c:pt>
                <c:pt idx="1005">
                  <c:v>43466.383888888893</c:v>
                </c:pt>
                <c:pt idx="1006">
                  <c:v>43466.383900462963</c:v>
                </c:pt>
                <c:pt idx="1007">
                  <c:v>43466.383912037039</c:v>
                </c:pt>
                <c:pt idx="1008">
                  <c:v>43466.383923611109</c:v>
                </c:pt>
                <c:pt idx="1009">
                  <c:v>43466.383935185193</c:v>
                </c:pt>
                <c:pt idx="1010">
                  <c:v>43466.383946759262</c:v>
                </c:pt>
                <c:pt idx="1011">
                  <c:v>43466.383958333332</c:v>
                </c:pt>
                <c:pt idx="1012">
                  <c:v>43466.383969907409</c:v>
                </c:pt>
                <c:pt idx="1013">
                  <c:v>43466.383981481478</c:v>
                </c:pt>
                <c:pt idx="1014">
                  <c:v>43466.383993055562</c:v>
                </c:pt>
                <c:pt idx="1015">
                  <c:v>43466.384004629632</c:v>
                </c:pt>
                <c:pt idx="1016">
                  <c:v>43466.384016203701</c:v>
                </c:pt>
                <c:pt idx="1017">
                  <c:v>43466.384027777778</c:v>
                </c:pt>
                <c:pt idx="1018">
                  <c:v>43466.384039351848</c:v>
                </c:pt>
                <c:pt idx="1019">
                  <c:v>43466.384050925917</c:v>
                </c:pt>
                <c:pt idx="1020">
                  <c:v>43466.384062500001</c:v>
                </c:pt>
                <c:pt idx="1021">
                  <c:v>43466.384074074071</c:v>
                </c:pt>
                <c:pt idx="1022">
                  <c:v>43466.384085648147</c:v>
                </c:pt>
                <c:pt idx="1023">
                  <c:v>43466.384097222217</c:v>
                </c:pt>
                <c:pt idx="1024">
                  <c:v>43466.384108796286</c:v>
                </c:pt>
                <c:pt idx="1025">
                  <c:v>43466.384120370371</c:v>
                </c:pt>
                <c:pt idx="1026">
                  <c:v>43466.384131944447</c:v>
                </c:pt>
                <c:pt idx="1027">
                  <c:v>43466.384143518517</c:v>
                </c:pt>
                <c:pt idx="1028">
                  <c:v>43466.384155092594</c:v>
                </c:pt>
                <c:pt idx="1029">
                  <c:v>43466.384166666663</c:v>
                </c:pt>
                <c:pt idx="1030">
                  <c:v>43466.38417824074</c:v>
                </c:pt>
                <c:pt idx="1031">
                  <c:v>43466.384189814817</c:v>
                </c:pt>
                <c:pt idx="1032">
                  <c:v>43466.384201388893</c:v>
                </c:pt>
                <c:pt idx="1033">
                  <c:v>43466.384212962963</c:v>
                </c:pt>
                <c:pt idx="1034">
                  <c:v>43466.38422453704</c:v>
                </c:pt>
                <c:pt idx="1035">
                  <c:v>43466.384236111109</c:v>
                </c:pt>
                <c:pt idx="1036">
                  <c:v>43466.384247685193</c:v>
                </c:pt>
                <c:pt idx="1037">
                  <c:v>43466.384259259263</c:v>
                </c:pt>
                <c:pt idx="1038">
                  <c:v>43466.384270833332</c:v>
                </c:pt>
                <c:pt idx="1039">
                  <c:v>43466.384282407409</c:v>
                </c:pt>
                <c:pt idx="1040">
                  <c:v>43466.384293981479</c:v>
                </c:pt>
                <c:pt idx="1041">
                  <c:v>43466.384305555563</c:v>
                </c:pt>
                <c:pt idx="1042">
                  <c:v>43466.384317129632</c:v>
                </c:pt>
                <c:pt idx="1043">
                  <c:v>43466.384328703702</c:v>
                </c:pt>
                <c:pt idx="1044">
                  <c:v>43466.384340277778</c:v>
                </c:pt>
                <c:pt idx="1045">
                  <c:v>43466.384351851862</c:v>
                </c:pt>
                <c:pt idx="1046">
                  <c:v>43466.384363425917</c:v>
                </c:pt>
                <c:pt idx="1047">
                  <c:v>43466.384375000001</c:v>
                </c:pt>
                <c:pt idx="1048">
                  <c:v>43466.384386574071</c:v>
                </c:pt>
                <c:pt idx="1049">
                  <c:v>43466.384398148148</c:v>
                </c:pt>
                <c:pt idx="1050">
                  <c:v>43466.384409722217</c:v>
                </c:pt>
                <c:pt idx="1051">
                  <c:v>43466.384421296287</c:v>
                </c:pt>
                <c:pt idx="1052">
                  <c:v>43466.384432870371</c:v>
                </c:pt>
                <c:pt idx="1053">
                  <c:v>43466.384444444448</c:v>
                </c:pt>
                <c:pt idx="1054">
                  <c:v>43466.384456018517</c:v>
                </c:pt>
                <c:pt idx="1055">
                  <c:v>43466.384467592587</c:v>
                </c:pt>
                <c:pt idx="1056">
                  <c:v>43466.384479166663</c:v>
                </c:pt>
                <c:pt idx="1057">
                  <c:v>43466.38449074074</c:v>
                </c:pt>
                <c:pt idx="1058">
                  <c:v>43466.384502314817</c:v>
                </c:pt>
                <c:pt idx="1059">
                  <c:v>43466.384513888886</c:v>
                </c:pt>
                <c:pt idx="1060">
                  <c:v>43466.384525462963</c:v>
                </c:pt>
                <c:pt idx="1061">
                  <c:v>43466.38453703704</c:v>
                </c:pt>
                <c:pt idx="1062">
                  <c:v>43466.384548611109</c:v>
                </c:pt>
                <c:pt idx="1063">
                  <c:v>43466.384560185194</c:v>
                </c:pt>
                <c:pt idx="1064">
                  <c:v>43466.384571759263</c:v>
                </c:pt>
                <c:pt idx="1065">
                  <c:v>43466.384583333333</c:v>
                </c:pt>
                <c:pt idx="1066">
                  <c:v>43466.384594907409</c:v>
                </c:pt>
                <c:pt idx="1067">
                  <c:v>43466.384606481479</c:v>
                </c:pt>
                <c:pt idx="1068">
                  <c:v>43466.384618055563</c:v>
                </c:pt>
                <c:pt idx="1069">
                  <c:v>43466.384629629632</c:v>
                </c:pt>
                <c:pt idx="1070">
                  <c:v>43466.384641203702</c:v>
                </c:pt>
                <c:pt idx="1071">
                  <c:v>43466.384652777779</c:v>
                </c:pt>
                <c:pt idx="1072">
                  <c:v>43466.384664351863</c:v>
                </c:pt>
                <c:pt idx="1073">
                  <c:v>43466.384675925918</c:v>
                </c:pt>
                <c:pt idx="1074">
                  <c:v>43466.384687500002</c:v>
                </c:pt>
                <c:pt idx="1075">
                  <c:v>43466.384699074071</c:v>
                </c:pt>
                <c:pt idx="1076">
                  <c:v>43466.384710648148</c:v>
                </c:pt>
                <c:pt idx="1077">
                  <c:v>43466.384722222218</c:v>
                </c:pt>
                <c:pt idx="1078">
                  <c:v>43466.384733796287</c:v>
                </c:pt>
                <c:pt idx="1079">
                  <c:v>43466.384745370371</c:v>
                </c:pt>
                <c:pt idx="1080">
                  <c:v>43466.384756944448</c:v>
                </c:pt>
                <c:pt idx="1081">
                  <c:v>43466.384768518517</c:v>
                </c:pt>
                <c:pt idx="1082">
                  <c:v>43466.384780092587</c:v>
                </c:pt>
                <c:pt idx="1083">
                  <c:v>43466.384791666656</c:v>
                </c:pt>
                <c:pt idx="1084">
                  <c:v>43466.38480324074</c:v>
                </c:pt>
                <c:pt idx="1085">
                  <c:v>43466.384814814817</c:v>
                </c:pt>
                <c:pt idx="1086">
                  <c:v>43466.384826388887</c:v>
                </c:pt>
                <c:pt idx="1087">
                  <c:v>43466.384837962964</c:v>
                </c:pt>
                <c:pt idx="1088">
                  <c:v>43466.38484953704</c:v>
                </c:pt>
                <c:pt idx="1089">
                  <c:v>43466.38486111111</c:v>
                </c:pt>
                <c:pt idx="1090">
                  <c:v>43466.384872685187</c:v>
                </c:pt>
                <c:pt idx="1091">
                  <c:v>43466.384884259263</c:v>
                </c:pt>
                <c:pt idx="1092">
                  <c:v>43466.384895833333</c:v>
                </c:pt>
                <c:pt idx="1093">
                  <c:v>43466.38490740741</c:v>
                </c:pt>
                <c:pt idx="1094">
                  <c:v>43466.384918981479</c:v>
                </c:pt>
                <c:pt idx="1095">
                  <c:v>43466.384930555563</c:v>
                </c:pt>
                <c:pt idx="1096">
                  <c:v>43466.384942129633</c:v>
                </c:pt>
                <c:pt idx="1097">
                  <c:v>43466.384953703702</c:v>
                </c:pt>
                <c:pt idx="1098">
                  <c:v>43466.384965277779</c:v>
                </c:pt>
                <c:pt idx="1099">
                  <c:v>43466.384976851848</c:v>
                </c:pt>
                <c:pt idx="1100">
                  <c:v>43466.384988425933</c:v>
                </c:pt>
                <c:pt idx="1101">
                  <c:v>43466.385000000002</c:v>
                </c:pt>
                <c:pt idx="1102">
                  <c:v>43466.385011574072</c:v>
                </c:pt>
                <c:pt idx="1103">
                  <c:v>43466.385023148148</c:v>
                </c:pt>
                <c:pt idx="1104">
                  <c:v>43466.385034722232</c:v>
                </c:pt>
                <c:pt idx="1105">
                  <c:v>43466.385046296287</c:v>
                </c:pt>
                <c:pt idx="1106">
                  <c:v>43466.385057870371</c:v>
                </c:pt>
                <c:pt idx="1107">
                  <c:v>43466.385069444441</c:v>
                </c:pt>
                <c:pt idx="1108">
                  <c:v>43466.385081018518</c:v>
                </c:pt>
                <c:pt idx="1109">
                  <c:v>43466.385092592587</c:v>
                </c:pt>
                <c:pt idx="1110">
                  <c:v>43466.385104166657</c:v>
                </c:pt>
                <c:pt idx="1111">
                  <c:v>43466.385115740741</c:v>
                </c:pt>
                <c:pt idx="1112">
                  <c:v>43466.385127314818</c:v>
                </c:pt>
                <c:pt idx="1113">
                  <c:v>43466.385138888887</c:v>
                </c:pt>
                <c:pt idx="1114">
                  <c:v>43466.385150462957</c:v>
                </c:pt>
                <c:pt idx="1115">
                  <c:v>43466.385162037041</c:v>
                </c:pt>
                <c:pt idx="1116">
                  <c:v>43466.38517361111</c:v>
                </c:pt>
                <c:pt idx="1117">
                  <c:v>43466.385185185187</c:v>
                </c:pt>
                <c:pt idx="1118">
                  <c:v>43466.385196759264</c:v>
                </c:pt>
                <c:pt idx="1119">
                  <c:v>43466.385208333333</c:v>
                </c:pt>
                <c:pt idx="1120">
                  <c:v>43466.38521990741</c:v>
                </c:pt>
                <c:pt idx="1121">
                  <c:v>43466.385231481479</c:v>
                </c:pt>
                <c:pt idx="1122">
                  <c:v>43466.385243055563</c:v>
                </c:pt>
                <c:pt idx="1123">
                  <c:v>43466.385254629633</c:v>
                </c:pt>
                <c:pt idx="1124">
                  <c:v>43466.385266203702</c:v>
                </c:pt>
                <c:pt idx="1125">
                  <c:v>43466.385277777779</c:v>
                </c:pt>
                <c:pt idx="1126">
                  <c:v>43466.385289351849</c:v>
                </c:pt>
                <c:pt idx="1127">
                  <c:v>43466.385300925933</c:v>
                </c:pt>
                <c:pt idx="1128">
                  <c:v>43466.385312500002</c:v>
                </c:pt>
                <c:pt idx="1129">
                  <c:v>43466.385324074072</c:v>
                </c:pt>
                <c:pt idx="1130">
                  <c:v>43466.385335648149</c:v>
                </c:pt>
                <c:pt idx="1131">
                  <c:v>43466.385347222233</c:v>
                </c:pt>
                <c:pt idx="1132">
                  <c:v>43466.385358796288</c:v>
                </c:pt>
                <c:pt idx="1133">
                  <c:v>43466.385370370372</c:v>
                </c:pt>
                <c:pt idx="1134">
                  <c:v>43466.385381944441</c:v>
                </c:pt>
                <c:pt idx="1135">
                  <c:v>43466.385393518518</c:v>
                </c:pt>
                <c:pt idx="1136">
                  <c:v>43466.385405092587</c:v>
                </c:pt>
                <c:pt idx="1137">
                  <c:v>43466.385416666657</c:v>
                </c:pt>
                <c:pt idx="1138">
                  <c:v>43466.385428240741</c:v>
                </c:pt>
                <c:pt idx="1139">
                  <c:v>43466.385439814818</c:v>
                </c:pt>
                <c:pt idx="1140">
                  <c:v>43466.385451388887</c:v>
                </c:pt>
                <c:pt idx="1141">
                  <c:v>43466.385462962957</c:v>
                </c:pt>
                <c:pt idx="1142">
                  <c:v>43466.385474537034</c:v>
                </c:pt>
                <c:pt idx="1143">
                  <c:v>43466.38548611111</c:v>
                </c:pt>
                <c:pt idx="1144">
                  <c:v>43466.385497685187</c:v>
                </c:pt>
                <c:pt idx="1145">
                  <c:v>43466.385509259257</c:v>
                </c:pt>
                <c:pt idx="1146">
                  <c:v>43466.385520833333</c:v>
                </c:pt>
                <c:pt idx="1147">
                  <c:v>43466.38553240741</c:v>
                </c:pt>
                <c:pt idx="1148">
                  <c:v>43466.38554398148</c:v>
                </c:pt>
                <c:pt idx="1149">
                  <c:v>43466.385555555556</c:v>
                </c:pt>
                <c:pt idx="1150">
                  <c:v>43466.385567129633</c:v>
                </c:pt>
                <c:pt idx="1151">
                  <c:v>43466.385578703703</c:v>
                </c:pt>
                <c:pt idx="1152">
                  <c:v>43466.38559027778</c:v>
                </c:pt>
                <c:pt idx="1153">
                  <c:v>43466.385601851849</c:v>
                </c:pt>
                <c:pt idx="1154">
                  <c:v>43466.385613425933</c:v>
                </c:pt>
                <c:pt idx="1155">
                  <c:v>43466.385625000003</c:v>
                </c:pt>
                <c:pt idx="1156">
                  <c:v>43466.385636574072</c:v>
                </c:pt>
                <c:pt idx="1157">
                  <c:v>43466.385648148149</c:v>
                </c:pt>
                <c:pt idx="1158">
                  <c:v>43466.385659722233</c:v>
                </c:pt>
                <c:pt idx="1159">
                  <c:v>43466.385671296302</c:v>
                </c:pt>
                <c:pt idx="1160">
                  <c:v>43466.385682870372</c:v>
                </c:pt>
                <c:pt idx="1161">
                  <c:v>43466.385694444441</c:v>
                </c:pt>
                <c:pt idx="1162">
                  <c:v>43466.385706018518</c:v>
                </c:pt>
                <c:pt idx="1163">
                  <c:v>43466.385717592602</c:v>
                </c:pt>
                <c:pt idx="1164">
                  <c:v>43466.385729166657</c:v>
                </c:pt>
                <c:pt idx="1165">
                  <c:v>43466.385740740741</c:v>
                </c:pt>
                <c:pt idx="1166">
                  <c:v>43466.385752314818</c:v>
                </c:pt>
                <c:pt idx="1167">
                  <c:v>43466.385763888888</c:v>
                </c:pt>
                <c:pt idx="1168">
                  <c:v>43466.385775462957</c:v>
                </c:pt>
                <c:pt idx="1169">
                  <c:v>43466.385787037027</c:v>
                </c:pt>
                <c:pt idx="1170">
                  <c:v>43466.385798611111</c:v>
                </c:pt>
                <c:pt idx="1171">
                  <c:v>43466.385810185187</c:v>
                </c:pt>
                <c:pt idx="1172">
                  <c:v>43466.385821759257</c:v>
                </c:pt>
                <c:pt idx="1173">
                  <c:v>43466.385833333326</c:v>
                </c:pt>
                <c:pt idx="1174">
                  <c:v>43466.385844907411</c:v>
                </c:pt>
                <c:pt idx="1175">
                  <c:v>43466.38585648148</c:v>
                </c:pt>
                <c:pt idx="1176">
                  <c:v>43466.385868055557</c:v>
                </c:pt>
                <c:pt idx="1177">
                  <c:v>43466.385879629634</c:v>
                </c:pt>
                <c:pt idx="1178">
                  <c:v>43466.385891203703</c:v>
                </c:pt>
                <c:pt idx="1179">
                  <c:v>43466.38590277778</c:v>
                </c:pt>
                <c:pt idx="1180">
                  <c:v>43466.385914351849</c:v>
                </c:pt>
                <c:pt idx="1181">
                  <c:v>43466.385925925933</c:v>
                </c:pt>
                <c:pt idx="1182">
                  <c:v>43466.385937500003</c:v>
                </c:pt>
                <c:pt idx="1183">
                  <c:v>43466.385949074072</c:v>
                </c:pt>
                <c:pt idx="1184">
                  <c:v>43466.385960648149</c:v>
                </c:pt>
                <c:pt idx="1185">
                  <c:v>43466.385972222219</c:v>
                </c:pt>
                <c:pt idx="1186">
                  <c:v>43466.385983796303</c:v>
                </c:pt>
                <c:pt idx="1187">
                  <c:v>43466.385995370372</c:v>
                </c:pt>
                <c:pt idx="1188">
                  <c:v>43466.386006944442</c:v>
                </c:pt>
                <c:pt idx="1189">
                  <c:v>43466.386018518519</c:v>
                </c:pt>
                <c:pt idx="1190">
                  <c:v>43466.386030092603</c:v>
                </c:pt>
                <c:pt idx="1191">
                  <c:v>43466.386041666658</c:v>
                </c:pt>
                <c:pt idx="1192">
                  <c:v>43466.386053240742</c:v>
                </c:pt>
                <c:pt idx="1193">
                  <c:v>43466.386064814818</c:v>
                </c:pt>
                <c:pt idx="1194">
                  <c:v>43466.386076388888</c:v>
                </c:pt>
                <c:pt idx="1195">
                  <c:v>43466.386087962957</c:v>
                </c:pt>
                <c:pt idx="1196">
                  <c:v>43466.386099537027</c:v>
                </c:pt>
                <c:pt idx="1197">
                  <c:v>43466.386111111111</c:v>
                </c:pt>
                <c:pt idx="1198">
                  <c:v>43466.386122685188</c:v>
                </c:pt>
                <c:pt idx="1199">
                  <c:v>43466.386134259257</c:v>
                </c:pt>
                <c:pt idx="1200">
                  <c:v>43466.386145833327</c:v>
                </c:pt>
                <c:pt idx="1201">
                  <c:v>43466.386157407411</c:v>
                </c:pt>
                <c:pt idx="1202">
                  <c:v>43466.38616898148</c:v>
                </c:pt>
                <c:pt idx="1203">
                  <c:v>43466.386180555557</c:v>
                </c:pt>
                <c:pt idx="1204">
                  <c:v>43466.386192129627</c:v>
                </c:pt>
                <c:pt idx="1205">
                  <c:v>43466.386203703703</c:v>
                </c:pt>
                <c:pt idx="1206">
                  <c:v>43466.38621527778</c:v>
                </c:pt>
                <c:pt idx="1207">
                  <c:v>43466.38622685185</c:v>
                </c:pt>
                <c:pt idx="1208">
                  <c:v>43466.386238425926</c:v>
                </c:pt>
                <c:pt idx="1209">
                  <c:v>43466.386250000003</c:v>
                </c:pt>
                <c:pt idx="1210">
                  <c:v>43466.386261574073</c:v>
                </c:pt>
                <c:pt idx="1211">
                  <c:v>43466.386273148149</c:v>
                </c:pt>
                <c:pt idx="1212">
                  <c:v>43466.386284722219</c:v>
                </c:pt>
                <c:pt idx="1213">
                  <c:v>43466.386296296303</c:v>
                </c:pt>
                <c:pt idx="1214">
                  <c:v>43466.386307870373</c:v>
                </c:pt>
                <c:pt idx="1215">
                  <c:v>43466.386319444442</c:v>
                </c:pt>
                <c:pt idx="1216">
                  <c:v>43466.386331018519</c:v>
                </c:pt>
                <c:pt idx="1217">
                  <c:v>43466.386342592603</c:v>
                </c:pt>
                <c:pt idx="1218">
                  <c:v>43466.386354166672</c:v>
                </c:pt>
                <c:pt idx="1219">
                  <c:v>43466.386365740742</c:v>
                </c:pt>
                <c:pt idx="1220">
                  <c:v>43466.386377314811</c:v>
                </c:pt>
                <c:pt idx="1221">
                  <c:v>43466.386388888888</c:v>
                </c:pt>
                <c:pt idx="1222">
                  <c:v>43466.386400462958</c:v>
                </c:pt>
                <c:pt idx="1223">
                  <c:v>43466.386412037027</c:v>
                </c:pt>
                <c:pt idx="1224">
                  <c:v>43466.386423611111</c:v>
                </c:pt>
                <c:pt idx="1225">
                  <c:v>43466.386435185188</c:v>
                </c:pt>
                <c:pt idx="1226">
                  <c:v>43466.386446759258</c:v>
                </c:pt>
                <c:pt idx="1227">
                  <c:v>43466.386458333327</c:v>
                </c:pt>
                <c:pt idx="1228">
                  <c:v>43466.386469907397</c:v>
                </c:pt>
                <c:pt idx="1229">
                  <c:v>43466.386481481481</c:v>
                </c:pt>
                <c:pt idx="1230">
                  <c:v>43466.386493055557</c:v>
                </c:pt>
                <c:pt idx="1231">
                  <c:v>43466.386504629627</c:v>
                </c:pt>
                <c:pt idx="1232">
                  <c:v>43466.386516203696</c:v>
                </c:pt>
                <c:pt idx="1233">
                  <c:v>43466.38652777778</c:v>
                </c:pt>
                <c:pt idx="1234">
                  <c:v>43466.38653935185</c:v>
                </c:pt>
                <c:pt idx="1235">
                  <c:v>43466.386550925927</c:v>
                </c:pt>
                <c:pt idx="1236">
                  <c:v>43466.386562500003</c:v>
                </c:pt>
                <c:pt idx="1237">
                  <c:v>43466.386574074073</c:v>
                </c:pt>
                <c:pt idx="1238">
                  <c:v>43466.38658564815</c:v>
                </c:pt>
                <c:pt idx="1239">
                  <c:v>43466.386597222219</c:v>
                </c:pt>
                <c:pt idx="1240">
                  <c:v>43466.386608796303</c:v>
                </c:pt>
                <c:pt idx="1241">
                  <c:v>43466.386620370373</c:v>
                </c:pt>
                <c:pt idx="1242">
                  <c:v>43466.386631944442</c:v>
                </c:pt>
                <c:pt idx="1243">
                  <c:v>43466.386643518519</c:v>
                </c:pt>
                <c:pt idx="1244">
                  <c:v>43466.386655092603</c:v>
                </c:pt>
                <c:pt idx="1245">
                  <c:v>43466.386666666673</c:v>
                </c:pt>
                <c:pt idx="1246">
                  <c:v>43466.386678240742</c:v>
                </c:pt>
                <c:pt idx="1247">
                  <c:v>43466.386689814812</c:v>
                </c:pt>
                <c:pt idx="1248">
                  <c:v>43466.386701388888</c:v>
                </c:pt>
                <c:pt idx="1249">
                  <c:v>43466.386712962973</c:v>
                </c:pt>
                <c:pt idx="1250">
                  <c:v>43466.386724537027</c:v>
                </c:pt>
                <c:pt idx="1251">
                  <c:v>43466.386736111112</c:v>
                </c:pt>
                <c:pt idx="1252">
                  <c:v>43466.386747685188</c:v>
                </c:pt>
                <c:pt idx="1253">
                  <c:v>43466.386759259258</c:v>
                </c:pt>
                <c:pt idx="1254">
                  <c:v>43466.386770833327</c:v>
                </c:pt>
                <c:pt idx="1255">
                  <c:v>43466.386782407397</c:v>
                </c:pt>
                <c:pt idx="1256">
                  <c:v>43466.386793981481</c:v>
                </c:pt>
                <c:pt idx="1257">
                  <c:v>43466.386805555558</c:v>
                </c:pt>
                <c:pt idx="1258">
                  <c:v>43466.386817129627</c:v>
                </c:pt>
                <c:pt idx="1259">
                  <c:v>43466.386828703697</c:v>
                </c:pt>
                <c:pt idx="1260">
                  <c:v>43466.386840277781</c:v>
                </c:pt>
                <c:pt idx="1261">
                  <c:v>43466.38685185185</c:v>
                </c:pt>
                <c:pt idx="1262">
                  <c:v>43466.386863425927</c:v>
                </c:pt>
                <c:pt idx="1263">
                  <c:v>43466.386874999997</c:v>
                </c:pt>
                <c:pt idx="1264">
                  <c:v>43466.386886574073</c:v>
                </c:pt>
                <c:pt idx="1265">
                  <c:v>43466.38689814815</c:v>
                </c:pt>
                <c:pt idx="1266">
                  <c:v>43466.38690972222</c:v>
                </c:pt>
                <c:pt idx="1267">
                  <c:v>43466.386921296304</c:v>
                </c:pt>
                <c:pt idx="1268">
                  <c:v>43466.386932870373</c:v>
                </c:pt>
                <c:pt idx="1269">
                  <c:v>43466.386944444443</c:v>
                </c:pt>
                <c:pt idx="1270">
                  <c:v>43466.386956018519</c:v>
                </c:pt>
                <c:pt idx="1271">
                  <c:v>43466.386967592603</c:v>
                </c:pt>
                <c:pt idx="1272">
                  <c:v>43466.386979166673</c:v>
                </c:pt>
                <c:pt idx="1273">
                  <c:v>43466.386990740742</c:v>
                </c:pt>
                <c:pt idx="1274">
                  <c:v>43466.387002314812</c:v>
                </c:pt>
                <c:pt idx="1275">
                  <c:v>43466.387013888889</c:v>
                </c:pt>
                <c:pt idx="1276">
                  <c:v>43466.387025462973</c:v>
                </c:pt>
                <c:pt idx="1277">
                  <c:v>43466.387037037042</c:v>
                </c:pt>
                <c:pt idx="1278">
                  <c:v>43466.387048611112</c:v>
                </c:pt>
                <c:pt idx="1279">
                  <c:v>43466.387060185189</c:v>
                </c:pt>
                <c:pt idx="1280">
                  <c:v>43466.387071759258</c:v>
                </c:pt>
                <c:pt idx="1281">
                  <c:v>43466.387083333328</c:v>
                </c:pt>
                <c:pt idx="1282">
                  <c:v>43466.387094907397</c:v>
                </c:pt>
                <c:pt idx="1283">
                  <c:v>43466.387106481481</c:v>
                </c:pt>
                <c:pt idx="1284">
                  <c:v>43466.387118055558</c:v>
                </c:pt>
                <c:pt idx="1285">
                  <c:v>43466.387129629627</c:v>
                </c:pt>
                <c:pt idx="1286">
                  <c:v>43466.387141203697</c:v>
                </c:pt>
                <c:pt idx="1287">
                  <c:v>43466.387152777781</c:v>
                </c:pt>
                <c:pt idx="1288">
                  <c:v>43466.387164351851</c:v>
                </c:pt>
                <c:pt idx="1289">
                  <c:v>43466.387175925927</c:v>
                </c:pt>
                <c:pt idx="1290">
                  <c:v>43466.387187499997</c:v>
                </c:pt>
                <c:pt idx="1291">
                  <c:v>43466.387199074074</c:v>
                </c:pt>
                <c:pt idx="1292">
                  <c:v>43466.38721064815</c:v>
                </c:pt>
                <c:pt idx="1293">
                  <c:v>43466.38722222222</c:v>
                </c:pt>
                <c:pt idx="1294">
                  <c:v>43466.387233796297</c:v>
                </c:pt>
                <c:pt idx="1295">
                  <c:v>43466.387245370373</c:v>
                </c:pt>
                <c:pt idx="1296">
                  <c:v>43466.387256944443</c:v>
                </c:pt>
                <c:pt idx="1297">
                  <c:v>43466.38726851852</c:v>
                </c:pt>
                <c:pt idx="1298">
                  <c:v>43466.387280092589</c:v>
                </c:pt>
                <c:pt idx="1299">
                  <c:v>43466.387291666673</c:v>
                </c:pt>
                <c:pt idx="1300">
                  <c:v>43466.387303240743</c:v>
                </c:pt>
                <c:pt idx="1301">
                  <c:v>43466.387314814812</c:v>
                </c:pt>
                <c:pt idx="1302">
                  <c:v>43466.387326388889</c:v>
                </c:pt>
                <c:pt idx="1303">
                  <c:v>43466.387337962973</c:v>
                </c:pt>
                <c:pt idx="1304">
                  <c:v>43466.387349537043</c:v>
                </c:pt>
                <c:pt idx="1305">
                  <c:v>43466.387361111112</c:v>
                </c:pt>
                <c:pt idx="1306">
                  <c:v>43466.387372685182</c:v>
                </c:pt>
                <c:pt idx="1307">
                  <c:v>43466.387384259258</c:v>
                </c:pt>
                <c:pt idx="1308">
                  <c:v>43466.387395833342</c:v>
                </c:pt>
                <c:pt idx="1309">
                  <c:v>43466.387407407397</c:v>
                </c:pt>
                <c:pt idx="1310">
                  <c:v>43466.387418981481</c:v>
                </c:pt>
                <c:pt idx="1311">
                  <c:v>43466.387430555558</c:v>
                </c:pt>
                <c:pt idx="1312">
                  <c:v>43466.387442129628</c:v>
                </c:pt>
                <c:pt idx="1313">
                  <c:v>43466.387453703697</c:v>
                </c:pt>
                <c:pt idx="1314">
                  <c:v>43466.387465277781</c:v>
                </c:pt>
                <c:pt idx="1315">
                  <c:v>43466.387476851851</c:v>
                </c:pt>
                <c:pt idx="1316">
                  <c:v>43466.387488425928</c:v>
                </c:pt>
                <c:pt idx="1317">
                  <c:v>43466.387499999997</c:v>
                </c:pt>
                <c:pt idx="1318">
                  <c:v>43466.387511574067</c:v>
                </c:pt>
                <c:pt idx="1319">
                  <c:v>43466.387523148151</c:v>
                </c:pt>
                <c:pt idx="1320">
                  <c:v>43466.38753472222</c:v>
                </c:pt>
                <c:pt idx="1321">
                  <c:v>43466.387546296297</c:v>
                </c:pt>
                <c:pt idx="1322">
                  <c:v>43466.387557870366</c:v>
                </c:pt>
                <c:pt idx="1323">
                  <c:v>43466.387569444443</c:v>
                </c:pt>
                <c:pt idx="1324">
                  <c:v>43466.38758101852</c:v>
                </c:pt>
                <c:pt idx="1325">
                  <c:v>43466.387592592589</c:v>
                </c:pt>
                <c:pt idx="1326">
                  <c:v>43466.387604166674</c:v>
                </c:pt>
                <c:pt idx="1327">
                  <c:v>43466.387615740743</c:v>
                </c:pt>
                <c:pt idx="1328">
                  <c:v>43466.387627314813</c:v>
                </c:pt>
                <c:pt idx="1329">
                  <c:v>43466.387638888889</c:v>
                </c:pt>
                <c:pt idx="1330">
                  <c:v>43466.387650462973</c:v>
                </c:pt>
                <c:pt idx="1331">
                  <c:v>43466.387662037043</c:v>
                </c:pt>
                <c:pt idx="1332">
                  <c:v>43466.387673611112</c:v>
                </c:pt>
                <c:pt idx="1333">
                  <c:v>43466.387685185182</c:v>
                </c:pt>
                <c:pt idx="1334">
                  <c:v>43466.387696759259</c:v>
                </c:pt>
                <c:pt idx="1335">
                  <c:v>43466.387708333343</c:v>
                </c:pt>
                <c:pt idx="1336">
                  <c:v>43466.387719907398</c:v>
                </c:pt>
                <c:pt idx="1337">
                  <c:v>43466.387731481482</c:v>
                </c:pt>
                <c:pt idx="1338">
                  <c:v>43466.387743055559</c:v>
                </c:pt>
                <c:pt idx="1339">
                  <c:v>43466.387754629628</c:v>
                </c:pt>
                <c:pt idx="1340">
                  <c:v>43466.387766203698</c:v>
                </c:pt>
                <c:pt idx="1341">
                  <c:v>43466.387777777767</c:v>
                </c:pt>
                <c:pt idx="1342">
                  <c:v>43466.387789351851</c:v>
                </c:pt>
                <c:pt idx="1343">
                  <c:v>43466.387800925928</c:v>
                </c:pt>
                <c:pt idx="1344">
                  <c:v>43466.387812499997</c:v>
                </c:pt>
                <c:pt idx="1345">
                  <c:v>43466.387824074067</c:v>
                </c:pt>
                <c:pt idx="1346">
                  <c:v>43466.387835648151</c:v>
                </c:pt>
                <c:pt idx="1347">
                  <c:v>43466.38784722222</c:v>
                </c:pt>
                <c:pt idx="1348">
                  <c:v>43466.387858796297</c:v>
                </c:pt>
                <c:pt idx="1349">
                  <c:v>43466.387870370367</c:v>
                </c:pt>
                <c:pt idx="1350">
                  <c:v>43466.387881944444</c:v>
                </c:pt>
                <c:pt idx="1351">
                  <c:v>43466.38789351852</c:v>
                </c:pt>
                <c:pt idx="1352">
                  <c:v>43466.38790509259</c:v>
                </c:pt>
                <c:pt idx="1353">
                  <c:v>43466.387916666667</c:v>
                </c:pt>
                <c:pt idx="1354">
                  <c:v>43466.387928240743</c:v>
                </c:pt>
                <c:pt idx="1355">
                  <c:v>43466.387939814813</c:v>
                </c:pt>
                <c:pt idx="1356">
                  <c:v>43466.38795138889</c:v>
                </c:pt>
                <c:pt idx="1357">
                  <c:v>43466.387962962966</c:v>
                </c:pt>
                <c:pt idx="1358">
                  <c:v>43466.387974537043</c:v>
                </c:pt>
                <c:pt idx="1359">
                  <c:v>43466.387986111113</c:v>
                </c:pt>
                <c:pt idx="1360">
                  <c:v>43466.387997685182</c:v>
                </c:pt>
                <c:pt idx="1361">
                  <c:v>43466.388009259259</c:v>
                </c:pt>
                <c:pt idx="1362">
                  <c:v>43466.388020833343</c:v>
                </c:pt>
                <c:pt idx="1363">
                  <c:v>43466.388032407413</c:v>
                </c:pt>
                <c:pt idx="1364">
                  <c:v>43466.388043981482</c:v>
                </c:pt>
                <c:pt idx="1365">
                  <c:v>43466.388055555559</c:v>
                </c:pt>
                <c:pt idx="1366">
                  <c:v>43466.388067129628</c:v>
                </c:pt>
                <c:pt idx="1367">
                  <c:v>43466.388078703712</c:v>
                </c:pt>
                <c:pt idx="1368">
                  <c:v>43466.388090277767</c:v>
                </c:pt>
                <c:pt idx="1369">
                  <c:v>43466.388101851851</c:v>
                </c:pt>
                <c:pt idx="1370">
                  <c:v>43466.388113425928</c:v>
                </c:pt>
                <c:pt idx="1371">
                  <c:v>43466.388124999998</c:v>
                </c:pt>
                <c:pt idx="1372">
                  <c:v>43466.388136574067</c:v>
                </c:pt>
                <c:pt idx="1373">
                  <c:v>43466.388148148151</c:v>
                </c:pt>
                <c:pt idx="1374">
                  <c:v>43466.388159722221</c:v>
                </c:pt>
                <c:pt idx="1375">
                  <c:v>43466.388171296298</c:v>
                </c:pt>
                <c:pt idx="1376">
                  <c:v>43466.388182870367</c:v>
                </c:pt>
                <c:pt idx="1377">
                  <c:v>43466.388194444437</c:v>
                </c:pt>
                <c:pt idx="1378">
                  <c:v>43466.388206018521</c:v>
                </c:pt>
                <c:pt idx="1379">
                  <c:v>43466.38821759259</c:v>
                </c:pt>
                <c:pt idx="1380">
                  <c:v>43466.388229166667</c:v>
                </c:pt>
                <c:pt idx="1381">
                  <c:v>43466.388240740736</c:v>
                </c:pt>
                <c:pt idx="1382">
                  <c:v>43466.388252314813</c:v>
                </c:pt>
                <c:pt idx="1383">
                  <c:v>43466.38826388889</c:v>
                </c:pt>
                <c:pt idx="1384">
                  <c:v>43466.388275462959</c:v>
                </c:pt>
                <c:pt idx="1385">
                  <c:v>43466.388287037043</c:v>
                </c:pt>
                <c:pt idx="1386">
                  <c:v>43466.388298611113</c:v>
                </c:pt>
                <c:pt idx="1387">
                  <c:v>43466.388310185182</c:v>
                </c:pt>
                <c:pt idx="1388">
                  <c:v>43466.388321759259</c:v>
                </c:pt>
                <c:pt idx="1389">
                  <c:v>43466.388333333343</c:v>
                </c:pt>
                <c:pt idx="1390">
                  <c:v>43466.388344907413</c:v>
                </c:pt>
                <c:pt idx="1391">
                  <c:v>43466.388356481482</c:v>
                </c:pt>
                <c:pt idx="1392">
                  <c:v>43466.388368055559</c:v>
                </c:pt>
                <c:pt idx="1393">
                  <c:v>43466.388379629629</c:v>
                </c:pt>
                <c:pt idx="1394">
                  <c:v>43466.388391203713</c:v>
                </c:pt>
                <c:pt idx="1395">
                  <c:v>43466.388402777768</c:v>
                </c:pt>
                <c:pt idx="1396">
                  <c:v>43466.388414351852</c:v>
                </c:pt>
                <c:pt idx="1397">
                  <c:v>43466.388425925928</c:v>
                </c:pt>
                <c:pt idx="1398">
                  <c:v>43466.388437499998</c:v>
                </c:pt>
                <c:pt idx="1399">
                  <c:v>43466.388449074067</c:v>
                </c:pt>
                <c:pt idx="1400">
                  <c:v>43466.388460648152</c:v>
                </c:pt>
                <c:pt idx="1401">
                  <c:v>43466.388472222221</c:v>
                </c:pt>
                <c:pt idx="1402">
                  <c:v>43466.388483796298</c:v>
                </c:pt>
                <c:pt idx="1403">
                  <c:v>43466.388495370367</c:v>
                </c:pt>
                <c:pt idx="1404">
                  <c:v>43466.388506944437</c:v>
                </c:pt>
                <c:pt idx="1405">
                  <c:v>43466.388518518521</c:v>
                </c:pt>
                <c:pt idx="1406">
                  <c:v>43466.38853009259</c:v>
                </c:pt>
                <c:pt idx="1407">
                  <c:v>43466.388541666667</c:v>
                </c:pt>
                <c:pt idx="1408">
                  <c:v>43466.388553240737</c:v>
                </c:pt>
                <c:pt idx="1409">
                  <c:v>43466.388564814813</c:v>
                </c:pt>
                <c:pt idx="1410">
                  <c:v>43466.38857638889</c:v>
                </c:pt>
                <c:pt idx="1411">
                  <c:v>43466.38858796296</c:v>
                </c:pt>
                <c:pt idx="1412">
                  <c:v>43466.388599537036</c:v>
                </c:pt>
                <c:pt idx="1413">
                  <c:v>43466.388611111113</c:v>
                </c:pt>
                <c:pt idx="1414">
                  <c:v>43466.388622685183</c:v>
                </c:pt>
                <c:pt idx="1415">
                  <c:v>43466.38863425926</c:v>
                </c:pt>
                <c:pt idx="1416">
                  <c:v>43466.388645833344</c:v>
                </c:pt>
                <c:pt idx="1417">
                  <c:v>43466.388657407413</c:v>
                </c:pt>
                <c:pt idx="1418">
                  <c:v>43466.388668981483</c:v>
                </c:pt>
                <c:pt idx="1419">
                  <c:v>43466.388680555552</c:v>
                </c:pt>
                <c:pt idx="1420">
                  <c:v>43466.388692129629</c:v>
                </c:pt>
                <c:pt idx="1421">
                  <c:v>43466.388703703713</c:v>
                </c:pt>
                <c:pt idx="1422">
                  <c:v>43466.388715277782</c:v>
                </c:pt>
                <c:pt idx="1423">
                  <c:v>43466.388726851852</c:v>
                </c:pt>
                <c:pt idx="1424">
                  <c:v>43466.388738425929</c:v>
                </c:pt>
                <c:pt idx="1425">
                  <c:v>43466.388749999998</c:v>
                </c:pt>
                <c:pt idx="1426">
                  <c:v>43466.388761574082</c:v>
                </c:pt>
                <c:pt idx="1427">
                  <c:v>43466.388773148137</c:v>
                </c:pt>
                <c:pt idx="1428">
                  <c:v>43466.388784722221</c:v>
                </c:pt>
                <c:pt idx="1429">
                  <c:v>43466.388796296298</c:v>
                </c:pt>
                <c:pt idx="1430">
                  <c:v>43466.388807870368</c:v>
                </c:pt>
                <c:pt idx="1431">
                  <c:v>43466.388819444437</c:v>
                </c:pt>
                <c:pt idx="1432">
                  <c:v>43466.388831018521</c:v>
                </c:pt>
                <c:pt idx="1433">
                  <c:v>43466.388842592591</c:v>
                </c:pt>
                <c:pt idx="1434">
                  <c:v>43466.388854166667</c:v>
                </c:pt>
                <c:pt idx="1435">
                  <c:v>43466.388865740737</c:v>
                </c:pt>
                <c:pt idx="1436">
                  <c:v>43466.388877314806</c:v>
                </c:pt>
                <c:pt idx="1437">
                  <c:v>43466.388888888891</c:v>
                </c:pt>
                <c:pt idx="1438">
                  <c:v>43466.38890046296</c:v>
                </c:pt>
                <c:pt idx="1439">
                  <c:v>43466.388912037037</c:v>
                </c:pt>
                <c:pt idx="1440">
                  <c:v>43466.388923611114</c:v>
                </c:pt>
                <c:pt idx="1441">
                  <c:v>43466.388935185183</c:v>
                </c:pt>
                <c:pt idx="1442">
                  <c:v>43466.38894675926</c:v>
                </c:pt>
                <c:pt idx="1443">
                  <c:v>43466.388958333337</c:v>
                </c:pt>
                <c:pt idx="1444">
                  <c:v>43466.388969907413</c:v>
                </c:pt>
                <c:pt idx="1445">
                  <c:v>43466.388981481483</c:v>
                </c:pt>
                <c:pt idx="1446">
                  <c:v>43466.388993055552</c:v>
                </c:pt>
                <c:pt idx="1447">
                  <c:v>43466.389004629629</c:v>
                </c:pt>
                <c:pt idx="1448">
                  <c:v>43466.389016203713</c:v>
                </c:pt>
                <c:pt idx="1449">
                  <c:v>43466.389027777783</c:v>
                </c:pt>
                <c:pt idx="1450">
                  <c:v>43466.389039351852</c:v>
                </c:pt>
                <c:pt idx="1451">
                  <c:v>43466.389050925929</c:v>
                </c:pt>
                <c:pt idx="1452">
                  <c:v>43466.389062499999</c:v>
                </c:pt>
                <c:pt idx="1453">
                  <c:v>43466.389074074083</c:v>
                </c:pt>
                <c:pt idx="1454">
                  <c:v>43466.389085648138</c:v>
                </c:pt>
                <c:pt idx="1455">
                  <c:v>43466.389097222222</c:v>
                </c:pt>
                <c:pt idx="1456">
                  <c:v>43466.389108796298</c:v>
                </c:pt>
                <c:pt idx="1457">
                  <c:v>43466.389120370368</c:v>
                </c:pt>
                <c:pt idx="1458">
                  <c:v>43466.389131944437</c:v>
                </c:pt>
                <c:pt idx="1459">
                  <c:v>43466.389143518521</c:v>
                </c:pt>
                <c:pt idx="1460">
                  <c:v>43466.389155092591</c:v>
                </c:pt>
                <c:pt idx="1461">
                  <c:v>43466.389166666668</c:v>
                </c:pt>
                <c:pt idx="1462">
                  <c:v>43466.389178240737</c:v>
                </c:pt>
                <c:pt idx="1463">
                  <c:v>43466.389189814807</c:v>
                </c:pt>
                <c:pt idx="1464">
                  <c:v>43466.389201388891</c:v>
                </c:pt>
                <c:pt idx="1465">
                  <c:v>43466.38921296296</c:v>
                </c:pt>
                <c:pt idx="1466">
                  <c:v>43466.389224537037</c:v>
                </c:pt>
                <c:pt idx="1467">
                  <c:v>43466.389236111107</c:v>
                </c:pt>
                <c:pt idx="1468">
                  <c:v>43466.389247685183</c:v>
                </c:pt>
                <c:pt idx="1469">
                  <c:v>43466.38925925926</c:v>
                </c:pt>
                <c:pt idx="1470">
                  <c:v>43466.389270833337</c:v>
                </c:pt>
                <c:pt idx="1471">
                  <c:v>43466.389282407406</c:v>
                </c:pt>
                <c:pt idx="1472">
                  <c:v>43466.389293981483</c:v>
                </c:pt>
                <c:pt idx="1473">
                  <c:v>43466.389305555553</c:v>
                </c:pt>
                <c:pt idx="1474">
                  <c:v>43466.389317129629</c:v>
                </c:pt>
                <c:pt idx="1475">
                  <c:v>43466.389328703714</c:v>
                </c:pt>
                <c:pt idx="1476">
                  <c:v>43466.389340277783</c:v>
                </c:pt>
                <c:pt idx="1477">
                  <c:v>43466.389351851853</c:v>
                </c:pt>
                <c:pt idx="1478">
                  <c:v>43466.389363425929</c:v>
                </c:pt>
                <c:pt idx="1479">
                  <c:v>43466.389374999999</c:v>
                </c:pt>
                <c:pt idx="1480">
                  <c:v>43466.389386574083</c:v>
                </c:pt>
                <c:pt idx="1481">
                  <c:v>43466.389398148152</c:v>
                </c:pt>
                <c:pt idx="1482">
                  <c:v>43466.389409722222</c:v>
                </c:pt>
                <c:pt idx="1483">
                  <c:v>43466.389421296299</c:v>
                </c:pt>
                <c:pt idx="1484">
                  <c:v>43466.389432870368</c:v>
                </c:pt>
                <c:pt idx="1485">
                  <c:v>43466.389444444438</c:v>
                </c:pt>
                <c:pt idx="1486">
                  <c:v>43466.389456018522</c:v>
                </c:pt>
                <c:pt idx="1487">
                  <c:v>43466.389467592591</c:v>
                </c:pt>
                <c:pt idx="1488">
                  <c:v>43466.389479166668</c:v>
                </c:pt>
                <c:pt idx="1489">
                  <c:v>43466.389490740738</c:v>
                </c:pt>
                <c:pt idx="1490">
                  <c:v>43466.389502314807</c:v>
                </c:pt>
                <c:pt idx="1491">
                  <c:v>43466.389513888891</c:v>
                </c:pt>
                <c:pt idx="1492">
                  <c:v>43466.389525462961</c:v>
                </c:pt>
                <c:pt idx="1493">
                  <c:v>43466.389537037037</c:v>
                </c:pt>
                <c:pt idx="1494">
                  <c:v>43466.389548611107</c:v>
                </c:pt>
                <c:pt idx="1495">
                  <c:v>43466.389560185176</c:v>
                </c:pt>
                <c:pt idx="1496">
                  <c:v>43466.38957175926</c:v>
                </c:pt>
                <c:pt idx="1497">
                  <c:v>43466.38958333333</c:v>
                </c:pt>
                <c:pt idx="1498">
                  <c:v>43466.389594907407</c:v>
                </c:pt>
                <c:pt idx="1499">
                  <c:v>43466.389606481483</c:v>
                </c:pt>
                <c:pt idx="1500">
                  <c:v>43466.389618055553</c:v>
                </c:pt>
                <c:pt idx="1501">
                  <c:v>43466.38962962963</c:v>
                </c:pt>
                <c:pt idx="1502">
                  <c:v>43466.389641203707</c:v>
                </c:pt>
                <c:pt idx="1503">
                  <c:v>43466.389652777783</c:v>
                </c:pt>
                <c:pt idx="1504">
                  <c:v>43466.389664351853</c:v>
                </c:pt>
                <c:pt idx="1505">
                  <c:v>43466.389675925922</c:v>
                </c:pt>
                <c:pt idx="1506">
                  <c:v>43466.389687499999</c:v>
                </c:pt>
                <c:pt idx="1507">
                  <c:v>43466.389699074083</c:v>
                </c:pt>
                <c:pt idx="1508">
                  <c:v>43466.389710648153</c:v>
                </c:pt>
                <c:pt idx="1509">
                  <c:v>43466.389722222222</c:v>
                </c:pt>
                <c:pt idx="1510">
                  <c:v>43466.389733796299</c:v>
                </c:pt>
                <c:pt idx="1511">
                  <c:v>43466.389745370368</c:v>
                </c:pt>
                <c:pt idx="1512">
                  <c:v>43466.389756944453</c:v>
                </c:pt>
                <c:pt idx="1513">
                  <c:v>43466.389768518522</c:v>
                </c:pt>
                <c:pt idx="1514">
                  <c:v>43466.389780092592</c:v>
                </c:pt>
                <c:pt idx="1515">
                  <c:v>43466.389791666668</c:v>
                </c:pt>
                <c:pt idx="1516">
                  <c:v>43466.389803240738</c:v>
                </c:pt>
                <c:pt idx="1517">
                  <c:v>43466.389814814807</c:v>
                </c:pt>
                <c:pt idx="1518">
                  <c:v>43466.389826388891</c:v>
                </c:pt>
                <c:pt idx="1519">
                  <c:v>43466.389837962961</c:v>
                </c:pt>
                <c:pt idx="1520">
                  <c:v>43466.389849537038</c:v>
                </c:pt>
                <c:pt idx="1521">
                  <c:v>43466.389861111107</c:v>
                </c:pt>
                <c:pt idx="1522">
                  <c:v>43466.389872685177</c:v>
                </c:pt>
                <c:pt idx="1523">
                  <c:v>43466.389884259261</c:v>
                </c:pt>
                <c:pt idx="1524">
                  <c:v>43466.38989583333</c:v>
                </c:pt>
                <c:pt idx="1525">
                  <c:v>43466.389907407407</c:v>
                </c:pt>
                <c:pt idx="1526">
                  <c:v>43466.389918981477</c:v>
                </c:pt>
                <c:pt idx="1527">
                  <c:v>43466.389930555553</c:v>
                </c:pt>
                <c:pt idx="1528">
                  <c:v>43466.38994212963</c:v>
                </c:pt>
                <c:pt idx="1529">
                  <c:v>43466.389953703707</c:v>
                </c:pt>
                <c:pt idx="1530">
                  <c:v>43466.389965277784</c:v>
                </c:pt>
                <c:pt idx="1531">
                  <c:v>43466.389976851853</c:v>
                </c:pt>
                <c:pt idx="1532">
                  <c:v>43466.389988425923</c:v>
                </c:pt>
                <c:pt idx="1533">
                  <c:v>43466.39</c:v>
                </c:pt>
                <c:pt idx="1534">
                  <c:v>43466.390011574083</c:v>
                </c:pt>
                <c:pt idx="1535">
                  <c:v>43466.390023148153</c:v>
                </c:pt>
                <c:pt idx="1536">
                  <c:v>43466.390034722222</c:v>
                </c:pt>
                <c:pt idx="1537">
                  <c:v>43466.390046296299</c:v>
                </c:pt>
                <c:pt idx="1538">
                  <c:v>43466.390057870369</c:v>
                </c:pt>
                <c:pt idx="1539">
                  <c:v>43466.390069444453</c:v>
                </c:pt>
                <c:pt idx="1540">
                  <c:v>43466.390081018522</c:v>
                </c:pt>
                <c:pt idx="1541">
                  <c:v>43466.390092592592</c:v>
                </c:pt>
                <c:pt idx="1542">
                  <c:v>43466.390104166669</c:v>
                </c:pt>
                <c:pt idx="1543">
                  <c:v>43466.390115740738</c:v>
                </c:pt>
                <c:pt idx="1544">
                  <c:v>43466.390127314808</c:v>
                </c:pt>
                <c:pt idx="1545">
                  <c:v>43466.390138888892</c:v>
                </c:pt>
                <c:pt idx="1546">
                  <c:v>43466.390150462961</c:v>
                </c:pt>
                <c:pt idx="1547">
                  <c:v>43466.390162037038</c:v>
                </c:pt>
                <c:pt idx="1548">
                  <c:v>43466.390173611107</c:v>
                </c:pt>
                <c:pt idx="1549">
                  <c:v>43466.390185185177</c:v>
                </c:pt>
                <c:pt idx="1550">
                  <c:v>43466.390196759261</c:v>
                </c:pt>
                <c:pt idx="1551">
                  <c:v>43466.390208333331</c:v>
                </c:pt>
                <c:pt idx="1552">
                  <c:v>43466.390219907407</c:v>
                </c:pt>
                <c:pt idx="1553">
                  <c:v>43466.390231481477</c:v>
                </c:pt>
                <c:pt idx="1554">
                  <c:v>43466.390243055554</c:v>
                </c:pt>
                <c:pt idx="1555">
                  <c:v>43466.39025462963</c:v>
                </c:pt>
                <c:pt idx="1556">
                  <c:v>43466.390266203707</c:v>
                </c:pt>
                <c:pt idx="1557">
                  <c:v>43466.390277777777</c:v>
                </c:pt>
                <c:pt idx="1558">
                  <c:v>43466.390289351853</c:v>
                </c:pt>
                <c:pt idx="1559">
                  <c:v>43466.390300925923</c:v>
                </c:pt>
                <c:pt idx="1560">
                  <c:v>43466.3903125</c:v>
                </c:pt>
                <c:pt idx="1561">
                  <c:v>43466.390324074076</c:v>
                </c:pt>
                <c:pt idx="1562">
                  <c:v>43466.390335648153</c:v>
                </c:pt>
                <c:pt idx="1563">
                  <c:v>43466.390347222223</c:v>
                </c:pt>
                <c:pt idx="1564">
                  <c:v>43466.3903587963</c:v>
                </c:pt>
                <c:pt idx="1565">
                  <c:v>43466.390370370369</c:v>
                </c:pt>
                <c:pt idx="1566">
                  <c:v>43466.390381944453</c:v>
                </c:pt>
                <c:pt idx="1567">
                  <c:v>43466.390393518523</c:v>
                </c:pt>
                <c:pt idx="1568">
                  <c:v>43466.390405092592</c:v>
                </c:pt>
                <c:pt idx="1569">
                  <c:v>43466.390416666669</c:v>
                </c:pt>
                <c:pt idx="1570">
                  <c:v>43466.390428240738</c:v>
                </c:pt>
                <c:pt idx="1571">
                  <c:v>43466.390439814822</c:v>
                </c:pt>
                <c:pt idx="1572">
                  <c:v>43466.390451388892</c:v>
                </c:pt>
                <c:pt idx="1573">
                  <c:v>43466.390462962961</c:v>
                </c:pt>
                <c:pt idx="1574">
                  <c:v>43466.390474537038</c:v>
                </c:pt>
                <c:pt idx="1575">
                  <c:v>43466.390486111108</c:v>
                </c:pt>
                <c:pt idx="1576">
                  <c:v>43466.390497685177</c:v>
                </c:pt>
                <c:pt idx="1577">
                  <c:v>43466.390509259261</c:v>
                </c:pt>
                <c:pt idx="1578">
                  <c:v>43466.390520833331</c:v>
                </c:pt>
                <c:pt idx="1579">
                  <c:v>43466.390532407408</c:v>
                </c:pt>
                <c:pt idx="1580">
                  <c:v>43466.390543981477</c:v>
                </c:pt>
                <c:pt idx="1581">
                  <c:v>43466.390555555547</c:v>
                </c:pt>
                <c:pt idx="1582">
                  <c:v>43466.390567129631</c:v>
                </c:pt>
                <c:pt idx="1583">
                  <c:v>43466.3905787037</c:v>
                </c:pt>
                <c:pt idx="1584">
                  <c:v>43466.390590277777</c:v>
                </c:pt>
                <c:pt idx="1585">
                  <c:v>43466.390601851846</c:v>
                </c:pt>
                <c:pt idx="1586">
                  <c:v>43466.390613425923</c:v>
                </c:pt>
                <c:pt idx="1587">
                  <c:v>43466.390625</c:v>
                </c:pt>
                <c:pt idx="1588">
                  <c:v>43466.390636574077</c:v>
                </c:pt>
                <c:pt idx="1589">
                  <c:v>43466.390648148154</c:v>
                </c:pt>
                <c:pt idx="1590">
                  <c:v>43466.390659722223</c:v>
                </c:pt>
                <c:pt idx="1591">
                  <c:v>43466.3906712963</c:v>
                </c:pt>
                <c:pt idx="1592">
                  <c:v>43466.390682870369</c:v>
                </c:pt>
                <c:pt idx="1593">
                  <c:v>43466.390694444453</c:v>
                </c:pt>
                <c:pt idx="1594">
                  <c:v>43466.390706018523</c:v>
                </c:pt>
                <c:pt idx="1595">
                  <c:v>43466.390717592592</c:v>
                </c:pt>
                <c:pt idx="1596">
                  <c:v>43466.390729166669</c:v>
                </c:pt>
                <c:pt idx="1597">
                  <c:v>43466.390740740739</c:v>
                </c:pt>
                <c:pt idx="1598">
                  <c:v>43466.390752314823</c:v>
                </c:pt>
                <c:pt idx="1599">
                  <c:v>43466.390763888892</c:v>
                </c:pt>
                <c:pt idx="1600">
                  <c:v>43466.390775462962</c:v>
                </c:pt>
                <c:pt idx="1601">
                  <c:v>43466.390787037039</c:v>
                </c:pt>
                <c:pt idx="1602">
                  <c:v>43466.390798611108</c:v>
                </c:pt>
                <c:pt idx="1603">
                  <c:v>43466.390810185178</c:v>
                </c:pt>
                <c:pt idx="1604">
                  <c:v>43466.390821759262</c:v>
                </c:pt>
                <c:pt idx="1605">
                  <c:v>43466.390833333331</c:v>
                </c:pt>
                <c:pt idx="1606">
                  <c:v>43466.390844907408</c:v>
                </c:pt>
                <c:pt idx="1607">
                  <c:v>43466.390856481477</c:v>
                </c:pt>
                <c:pt idx="1608">
                  <c:v>43466.390868055547</c:v>
                </c:pt>
                <c:pt idx="1609">
                  <c:v>43466.390879629631</c:v>
                </c:pt>
                <c:pt idx="1610">
                  <c:v>43466.3908912037</c:v>
                </c:pt>
                <c:pt idx="1611">
                  <c:v>43466.390902777777</c:v>
                </c:pt>
                <c:pt idx="1612">
                  <c:v>43466.390914351847</c:v>
                </c:pt>
                <c:pt idx="1613">
                  <c:v>43466.390925925924</c:v>
                </c:pt>
                <c:pt idx="1614">
                  <c:v>43466.3909375</c:v>
                </c:pt>
                <c:pt idx="1615">
                  <c:v>43466.390949074077</c:v>
                </c:pt>
                <c:pt idx="1616">
                  <c:v>43466.390960648147</c:v>
                </c:pt>
                <c:pt idx="1617">
                  <c:v>43466.390972222223</c:v>
                </c:pt>
                <c:pt idx="1618">
                  <c:v>43466.390983796293</c:v>
                </c:pt>
                <c:pt idx="1619">
                  <c:v>43466.39099537037</c:v>
                </c:pt>
                <c:pt idx="1620">
                  <c:v>43466.391006944446</c:v>
                </c:pt>
                <c:pt idx="1621">
                  <c:v>43466.391018518523</c:v>
                </c:pt>
                <c:pt idx="1622">
                  <c:v>43466.391030092593</c:v>
                </c:pt>
                <c:pt idx="1623">
                  <c:v>43466.391041666669</c:v>
                </c:pt>
                <c:pt idx="1624">
                  <c:v>43466.391053240739</c:v>
                </c:pt>
                <c:pt idx="1625">
                  <c:v>43466.391064814823</c:v>
                </c:pt>
                <c:pt idx="1626">
                  <c:v>43466.391076388893</c:v>
                </c:pt>
                <c:pt idx="1627">
                  <c:v>43466.391087962962</c:v>
                </c:pt>
                <c:pt idx="1628">
                  <c:v>43466.391099537039</c:v>
                </c:pt>
                <c:pt idx="1629">
                  <c:v>43466.391111111108</c:v>
                </c:pt>
                <c:pt idx="1630">
                  <c:v>43466.391122685192</c:v>
                </c:pt>
                <c:pt idx="1631">
                  <c:v>43466.391134259262</c:v>
                </c:pt>
                <c:pt idx="1632">
                  <c:v>43466.391145833331</c:v>
                </c:pt>
                <c:pt idx="1633">
                  <c:v>43466.391157407408</c:v>
                </c:pt>
                <c:pt idx="1634">
                  <c:v>43466.391168981478</c:v>
                </c:pt>
                <c:pt idx="1635">
                  <c:v>43466.391180555547</c:v>
                </c:pt>
                <c:pt idx="1636">
                  <c:v>43466.391192129631</c:v>
                </c:pt>
                <c:pt idx="1637">
                  <c:v>43466.391203703701</c:v>
                </c:pt>
                <c:pt idx="1638">
                  <c:v>43466.391215277778</c:v>
                </c:pt>
                <c:pt idx="1639">
                  <c:v>43466.391226851847</c:v>
                </c:pt>
                <c:pt idx="1640">
                  <c:v>43466.391238425917</c:v>
                </c:pt>
                <c:pt idx="1641">
                  <c:v>43466.391250000001</c:v>
                </c:pt>
                <c:pt idx="1642">
                  <c:v>43466.391261574077</c:v>
                </c:pt>
                <c:pt idx="1643">
                  <c:v>43466.391273148147</c:v>
                </c:pt>
                <c:pt idx="1644">
                  <c:v>43466.391284722216</c:v>
                </c:pt>
                <c:pt idx="1645">
                  <c:v>43466.391296296293</c:v>
                </c:pt>
                <c:pt idx="1646">
                  <c:v>43466.39130787037</c:v>
                </c:pt>
                <c:pt idx="1647">
                  <c:v>43466.391319444447</c:v>
                </c:pt>
                <c:pt idx="1648">
                  <c:v>43466.391331018523</c:v>
                </c:pt>
                <c:pt idx="1649">
                  <c:v>43466.391342592593</c:v>
                </c:pt>
                <c:pt idx="1650">
                  <c:v>43466.39135416667</c:v>
                </c:pt>
                <c:pt idx="1651">
                  <c:v>43466.391365740739</c:v>
                </c:pt>
                <c:pt idx="1652">
                  <c:v>43466.391377314823</c:v>
                </c:pt>
                <c:pt idx="1653">
                  <c:v>43466.391388888893</c:v>
                </c:pt>
                <c:pt idx="1654">
                  <c:v>43466.391400462962</c:v>
                </c:pt>
                <c:pt idx="1655">
                  <c:v>43466.391412037039</c:v>
                </c:pt>
                <c:pt idx="1656">
                  <c:v>43466.391423611109</c:v>
                </c:pt>
                <c:pt idx="1657">
                  <c:v>43466.391435185193</c:v>
                </c:pt>
                <c:pt idx="1658">
                  <c:v>43466.391446759262</c:v>
                </c:pt>
                <c:pt idx="1659">
                  <c:v>43466.391458333332</c:v>
                </c:pt>
                <c:pt idx="1660">
                  <c:v>43466.391469907408</c:v>
                </c:pt>
                <c:pt idx="1661">
                  <c:v>43466.391481481478</c:v>
                </c:pt>
                <c:pt idx="1662">
                  <c:v>43466.391493055547</c:v>
                </c:pt>
                <c:pt idx="1663">
                  <c:v>43466.391504629632</c:v>
                </c:pt>
                <c:pt idx="1664">
                  <c:v>43466.391516203701</c:v>
                </c:pt>
                <c:pt idx="1665">
                  <c:v>43466.391527777778</c:v>
                </c:pt>
                <c:pt idx="1666">
                  <c:v>43466.391539351847</c:v>
                </c:pt>
                <c:pt idx="1667">
                  <c:v>43466.391550925917</c:v>
                </c:pt>
                <c:pt idx="1668">
                  <c:v>43466.391562500001</c:v>
                </c:pt>
                <c:pt idx="1669">
                  <c:v>43466.391574074078</c:v>
                </c:pt>
                <c:pt idx="1670">
                  <c:v>43466.391585648147</c:v>
                </c:pt>
                <c:pt idx="1671">
                  <c:v>43466.391597222217</c:v>
                </c:pt>
                <c:pt idx="1672">
                  <c:v>43466.391608796293</c:v>
                </c:pt>
                <c:pt idx="1673">
                  <c:v>43466.39162037037</c:v>
                </c:pt>
                <c:pt idx="1674">
                  <c:v>43466.391631944447</c:v>
                </c:pt>
                <c:pt idx="1675">
                  <c:v>43466.391643518517</c:v>
                </c:pt>
                <c:pt idx="1676">
                  <c:v>43466.391655092593</c:v>
                </c:pt>
                <c:pt idx="1677">
                  <c:v>43466.39166666667</c:v>
                </c:pt>
                <c:pt idx="1678">
                  <c:v>43466.39167824074</c:v>
                </c:pt>
                <c:pt idx="1679">
                  <c:v>43466.391689814824</c:v>
                </c:pt>
                <c:pt idx="1680">
                  <c:v>43466.391701388893</c:v>
                </c:pt>
                <c:pt idx="1681">
                  <c:v>43466.391712962963</c:v>
                </c:pt>
                <c:pt idx="1682">
                  <c:v>43466.391724537039</c:v>
                </c:pt>
                <c:pt idx="1683">
                  <c:v>43466.391736111109</c:v>
                </c:pt>
                <c:pt idx="1684">
                  <c:v>43466.391747685193</c:v>
                </c:pt>
                <c:pt idx="1685">
                  <c:v>43466.391759259262</c:v>
                </c:pt>
                <c:pt idx="1686">
                  <c:v>43466.391770833332</c:v>
                </c:pt>
                <c:pt idx="1687">
                  <c:v>43466.391782407409</c:v>
                </c:pt>
                <c:pt idx="1688">
                  <c:v>43466.391793981478</c:v>
                </c:pt>
                <c:pt idx="1689">
                  <c:v>43466.391805555562</c:v>
                </c:pt>
                <c:pt idx="1690">
                  <c:v>43466.391817129632</c:v>
                </c:pt>
                <c:pt idx="1691">
                  <c:v>43466.391828703701</c:v>
                </c:pt>
                <c:pt idx="1692">
                  <c:v>43466.391840277778</c:v>
                </c:pt>
                <c:pt idx="1693">
                  <c:v>43466.391851851848</c:v>
                </c:pt>
                <c:pt idx="1694">
                  <c:v>43466.391863425917</c:v>
                </c:pt>
                <c:pt idx="1695">
                  <c:v>43466.391875000001</c:v>
                </c:pt>
                <c:pt idx="1696">
                  <c:v>43466.391886574071</c:v>
                </c:pt>
                <c:pt idx="1697">
                  <c:v>43466.391898148147</c:v>
                </c:pt>
                <c:pt idx="1698">
                  <c:v>43466.391909722217</c:v>
                </c:pt>
                <c:pt idx="1699">
                  <c:v>43466.391921296286</c:v>
                </c:pt>
                <c:pt idx="1700">
                  <c:v>43466.391932870371</c:v>
                </c:pt>
                <c:pt idx="1701">
                  <c:v>43466.391944444447</c:v>
                </c:pt>
                <c:pt idx="1702">
                  <c:v>43466.391956018517</c:v>
                </c:pt>
                <c:pt idx="1703">
                  <c:v>43466.391967592594</c:v>
                </c:pt>
                <c:pt idx="1704">
                  <c:v>43466.391979166663</c:v>
                </c:pt>
                <c:pt idx="1705">
                  <c:v>43466.39199074074</c:v>
                </c:pt>
                <c:pt idx="1706">
                  <c:v>43466.392002314817</c:v>
                </c:pt>
                <c:pt idx="1707">
                  <c:v>43466.392013888893</c:v>
                </c:pt>
                <c:pt idx="1708">
                  <c:v>43466.392025462963</c:v>
                </c:pt>
                <c:pt idx="1709">
                  <c:v>43466.39203703704</c:v>
                </c:pt>
                <c:pt idx="1710">
                  <c:v>43466.392048611109</c:v>
                </c:pt>
                <c:pt idx="1711">
                  <c:v>43466.392060185193</c:v>
                </c:pt>
                <c:pt idx="1712">
                  <c:v>43466.392071759263</c:v>
                </c:pt>
                <c:pt idx="1713">
                  <c:v>43466.392083333332</c:v>
                </c:pt>
                <c:pt idx="1714">
                  <c:v>43466.392094907409</c:v>
                </c:pt>
                <c:pt idx="1715">
                  <c:v>43466.392106481479</c:v>
                </c:pt>
                <c:pt idx="1716">
                  <c:v>43466.392118055563</c:v>
                </c:pt>
                <c:pt idx="1717">
                  <c:v>43466.392129629632</c:v>
                </c:pt>
                <c:pt idx="1718">
                  <c:v>43466.392141203702</c:v>
                </c:pt>
                <c:pt idx="1719">
                  <c:v>43466.392152777778</c:v>
                </c:pt>
                <c:pt idx="1720">
                  <c:v>43466.392164351862</c:v>
                </c:pt>
                <c:pt idx="1721">
                  <c:v>43466.392175925917</c:v>
                </c:pt>
                <c:pt idx="1722">
                  <c:v>43466.392187500001</c:v>
                </c:pt>
                <c:pt idx="1723">
                  <c:v>43466.392199074071</c:v>
                </c:pt>
                <c:pt idx="1724">
                  <c:v>43466.392210648148</c:v>
                </c:pt>
                <c:pt idx="1725">
                  <c:v>43466.392222222217</c:v>
                </c:pt>
                <c:pt idx="1726">
                  <c:v>43466.392233796287</c:v>
                </c:pt>
                <c:pt idx="1727">
                  <c:v>43466.392245370371</c:v>
                </c:pt>
                <c:pt idx="1728">
                  <c:v>43466.392256944448</c:v>
                </c:pt>
                <c:pt idx="1729">
                  <c:v>43466.392268518517</c:v>
                </c:pt>
                <c:pt idx="1730">
                  <c:v>43466.392280092587</c:v>
                </c:pt>
                <c:pt idx="1731">
                  <c:v>43466.392291666663</c:v>
                </c:pt>
                <c:pt idx="1732">
                  <c:v>43466.39230324074</c:v>
                </c:pt>
                <c:pt idx="1733">
                  <c:v>43466.392314814817</c:v>
                </c:pt>
                <c:pt idx="1734">
                  <c:v>43466.392326388886</c:v>
                </c:pt>
                <c:pt idx="1735">
                  <c:v>43466.392337962963</c:v>
                </c:pt>
                <c:pt idx="1736">
                  <c:v>43466.39234953704</c:v>
                </c:pt>
                <c:pt idx="1737">
                  <c:v>43466.392361111109</c:v>
                </c:pt>
                <c:pt idx="1738">
                  <c:v>43466.392372685194</c:v>
                </c:pt>
                <c:pt idx="1739">
                  <c:v>43466.392384259263</c:v>
                </c:pt>
                <c:pt idx="1740">
                  <c:v>43466.392395833333</c:v>
                </c:pt>
                <c:pt idx="1741">
                  <c:v>43466.392407407409</c:v>
                </c:pt>
                <c:pt idx="1742">
                  <c:v>43466.392418981479</c:v>
                </c:pt>
                <c:pt idx="1743">
                  <c:v>43466.392430555563</c:v>
                </c:pt>
                <c:pt idx="1744">
                  <c:v>43466.392442129632</c:v>
                </c:pt>
                <c:pt idx="1745">
                  <c:v>43466.392453703702</c:v>
                </c:pt>
                <c:pt idx="1746">
                  <c:v>43466.392465277779</c:v>
                </c:pt>
                <c:pt idx="1747">
                  <c:v>43466.392476851863</c:v>
                </c:pt>
                <c:pt idx="1748">
                  <c:v>43466.392488425918</c:v>
                </c:pt>
                <c:pt idx="1749">
                  <c:v>43466.392500000002</c:v>
                </c:pt>
                <c:pt idx="1750">
                  <c:v>43466.392511574071</c:v>
                </c:pt>
                <c:pt idx="1751">
                  <c:v>43466.392523148148</c:v>
                </c:pt>
                <c:pt idx="1752">
                  <c:v>43466.392534722218</c:v>
                </c:pt>
                <c:pt idx="1753">
                  <c:v>43466.392546296287</c:v>
                </c:pt>
                <c:pt idx="1754">
                  <c:v>43466.392557870371</c:v>
                </c:pt>
                <c:pt idx="1755">
                  <c:v>43466.392569444448</c:v>
                </c:pt>
                <c:pt idx="1756">
                  <c:v>43466.392581018517</c:v>
                </c:pt>
                <c:pt idx="1757">
                  <c:v>43466.392592592587</c:v>
                </c:pt>
                <c:pt idx="1758">
                  <c:v>43466.392604166656</c:v>
                </c:pt>
                <c:pt idx="1759">
                  <c:v>43466.39261574074</c:v>
                </c:pt>
                <c:pt idx="1760">
                  <c:v>43466.392627314817</c:v>
                </c:pt>
                <c:pt idx="1761">
                  <c:v>43466.392638888887</c:v>
                </c:pt>
                <c:pt idx="1762">
                  <c:v>43466.392650462964</c:v>
                </c:pt>
                <c:pt idx="1763">
                  <c:v>43466.39266203704</c:v>
                </c:pt>
                <c:pt idx="1764">
                  <c:v>43466.39267361111</c:v>
                </c:pt>
                <c:pt idx="1765">
                  <c:v>43466.392685185187</c:v>
                </c:pt>
                <c:pt idx="1766">
                  <c:v>43466.392696759263</c:v>
                </c:pt>
                <c:pt idx="1767">
                  <c:v>43466.392708333333</c:v>
                </c:pt>
                <c:pt idx="1768">
                  <c:v>43466.39271990741</c:v>
                </c:pt>
                <c:pt idx="1769">
                  <c:v>43466.392731481479</c:v>
                </c:pt>
                <c:pt idx="1770">
                  <c:v>43466.392743055563</c:v>
                </c:pt>
                <c:pt idx="1771">
                  <c:v>43466.392754629633</c:v>
                </c:pt>
                <c:pt idx="1772">
                  <c:v>43466.392766203702</c:v>
                </c:pt>
                <c:pt idx="1773">
                  <c:v>43466.392777777779</c:v>
                </c:pt>
                <c:pt idx="1774">
                  <c:v>43466.392789351848</c:v>
                </c:pt>
                <c:pt idx="1775">
                  <c:v>43466.392800925933</c:v>
                </c:pt>
                <c:pt idx="1776">
                  <c:v>43466.392812500002</c:v>
                </c:pt>
                <c:pt idx="1777">
                  <c:v>43466.392824074072</c:v>
                </c:pt>
                <c:pt idx="1778">
                  <c:v>43466.392835648148</c:v>
                </c:pt>
                <c:pt idx="1779">
                  <c:v>43466.392847222232</c:v>
                </c:pt>
                <c:pt idx="1780">
                  <c:v>43466.392858796287</c:v>
                </c:pt>
                <c:pt idx="1781">
                  <c:v>43466.392870370371</c:v>
                </c:pt>
                <c:pt idx="1782">
                  <c:v>43466.392881944441</c:v>
                </c:pt>
                <c:pt idx="1783">
                  <c:v>43466.392893518518</c:v>
                </c:pt>
                <c:pt idx="1784">
                  <c:v>43466.392905092587</c:v>
                </c:pt>
                <c:pt idx="1785">
                  <c:v>43466.392916666657</c:v>
                </c:pt>
                <c:pt idx="1786">
                  <c:v>43466.392928240741</c:v>
                </c:pt>
                <c:pt idx="1787">
                  <c:v>43466.392939814818</c:v>
                </c:pt>
                <c:pt idx="1788">
                  <c:v>43466.392951388887</c:v>
                </c:pt>
                <c:pt idx="1789">
                  <c:v>43466.392962962957</c:v>
                </c:pt>
                <c:pt idx="1790">
                  <c:v>43466.392974537041</c:v>
                </c:pt>
                <c:pt idx="1791">
                  <c:v>43466.39298611111</c:v>
                </c:pt>
                <c:pt idx="1792">
                  <c:v>43466.392997685187</c:v>
                </c:pt>
                <c:pt idx="1793">
                  <c:v>43466.393009259264</c:v>
                </c:pt>
                <c:pt idx="1794">
                  <c:v>43466.393020833333</c:v>
                </c:pt>
                <c:pt idx="1795">
                  <c:v>43466.39303240741</c:v>
                </c:pt>
                <c:pt idx="1796">
                  <c:v>43466.393043981479</c:v>
                </c:pt>
                <c:pt idx="1797">
                  <c:v>43466.393055555563</c:v>
                </c:pt>
                <c:pt idx="1798">
                  <c:v>43466.393067129633</c:v>
                </c:pt>
                <c:pt idx="1799">
                  <c:v>43466.393078703702</c:v>
                </c:pt>
                <c:pt idx="1800">
                  <c:v>43466.393090277779</c:v>
                </c:pt>
                <c:pt idx="1801">
                  <c:v>43466.393101851849</c:v>
                </c:pt>
                <c:pt idx="1802">
                  <c:v>43466.393113425933</c:v>
                </c:pt>
                <c:pt idx="1803">
                  <c:v>43466.393125000002</c:v>
                </c:pt>
                <c:pt idx="1804">
                  <c:v>43466.393136574072</c:v>
                </c:pt>
                <c:pt idx="1805">
                  <c:v>43466.393148148149</c:v>
                </c:pt>
                <c:pt idx="1806">
                  <c:v>43466.393159722233</c:v>
                </c:pt>
                <c:pt idx="1807">
                  <c:v>43466.393171296288</c:v>
                </c:pt>
                <c:pt idx="1808">
                  <c:v>43466.393182870372</c:v>
                </c:pt>
                <c:pt idx="1809">
                  <c:v>43466.393194444441</c:v>
                </c:pt>
                <c:pt idx="1810">
                  <c:v>43466.393206018518</c:v>
                </c:pt>
                <c:pt idx="1811">
                  <c:v>43466.393217592587</c:v>
                </c:pt>
                <c:pt idx="1812">
                  <c:v>43466.393229166657</c:v>
                </c:pt>
                <c:pt idx="1813">
                  <c:v>43466.393240740741</c:v>
                </c:pt>
                <c:pt idx="1814">
                  <c:v>43466.393252314818</c:v>
                </c:pt>
                <c:pt idx="1815">
                  <c:v>43466.393263888887</c:v>
                </c:pt>
                <c:pt idx="1816">
                  <c:v>43466.393275462957</c:v>
                </c:pt>
                <c:pt idx="1817">
                  <c:v>43466.393287037034</c:v>
                </c:pt>
                <c:pt idx="1818">
                  <c:v>43466.39329861111</c:v>
                </c:pt>
                <c:pt idx="1819">
                  <c:v>43466.393310185187</c:v>
                </c:pt>
                <c:pt idx="1820">
                  <c:v>43466.393321759257</c:v>
                </c:pt>
                <c:pt idx="1821">
                  <c:v>43466.393333333333</c:v>
                </c:pt>
                <c:pt idx="1822">
                  <c:v>43466.39334490741</c:v>
                </c:pt>
                <c:pt idx="1823">
                  <c:v>43466.39335648148</c:v>
                </c:pt>
                <c:pt idx="1824">
                  <c:v>43466.393368055556</c:v>
                </c:pt>
                <c:pt idx="1825">
                  <c:v>43466.393379629633</c:v>
                </c:pt>
                <c:pt idx="1826">
                  <c:v>43466.393391203703</c:v>
                </c:pt>
                <c:pt idx="1827">
                  <c:v>43466.39340277778</c:v>
                </c:pt>
                <c:pt idx="1828">
                  <c:v>43466.393414351849</c:v>
                </c:pt>
                <c:pt idx="1829">
                  <c:v>43466.393425925933</c:v>
                </c:pt>
                <c:pt idx="1830">
                  <c:v>43466.393437500003</c:v>
                </c:pt>
                <c:pt idx="1831">
                  <c:v>43466.393449074072</c:v>
                </c:pt>
                <c:pt idx="1832">
                  <c:v>43466.393460648149</c:v>
                </c:pt>
                <c:pt idx="1833">
                  <c:v>43466.393472222233</c:v>
                </c:pt>
                <c:pt idx="1834">
                  <c:v>43466.393483796302</c:v>
                </c:pt>
                <c:pt idx="1835">
                  <c:v>43466.393495370372</c:v>
                </c:pt>
                <c:pt idx="1836">
                  <c:v>43466.393506944441</c:v>
                </c:pt>
                <c:pt idx="1837">
                  <c:v>43466.393518518518</c:v>
                </c:pt>
                <c:pt idx="1838">
                  <c:v>43466.393530092602</c:v>
                </c:pt>
                <c:pt idx="1839">
                  <c:v>43466.393541666657</c:v>
                </c:pt>
                <c:pt idx="1840">
                  <c:v>43466.393553240741</c:v>
                </c:pt>
                <c:pt idx="1841">
                  <c:v>43466.393564814818</c:v>
                </c:pt>
                <c:pt idx="1842">
                  <c:v>43466.393576388888</c:v>
                </c:pt>
                <c:pt idx="1843">
                  <c:v>43466.393587962957</c:v>
                </c:pt>
                <c:pt idx="1844">
                  <c:v>43466.393599537027</c:v>
                </c:pt>
                <c:pt idx="1845">
                  <c:v>43466.393611111111</c:v>
                </c:pt>
                <c:pt idx="1846">
                  <c:v>43466.393622685187</c:v>
                </c:pt>
                <c:pt idx="1847">
                  <c:v>43466.393634259257</c:v>
                </c:pt>
                <c:pt idx="1848">
                  <c:v>43466.393645833326</c:v>
                </c:pt>
                <c:pt idx="1849">
                  <c:v>43466.393657407411</c:v>
                </c:pt>
                <c:pt idx="1850">
                  <c:v>43466.39366898148</c:v>
                </c:pt>
                <c:pt idx="1851">
                  <c:v>43466.393680555557</c:v>
                </c:pt>
                <c:pt idx="1852">
                  <c:v>43466.393692129634</c:v>
                </c:pt>
                <c:pt idx="1853">
                  <c:v>43466.393703703703</c:v>
                </c:pt>
                <c:pt idx="1854">
                  <c:v>43466.39371527778</c:v>
                </c:pt>
                <c:pt idx="1855">
                  <c:v>43466.393726851849</c:v>
                </c:pt>
                <c:pt idx="1856">
                  <c:v>43466.393738425933</c:v>
                </c:pt>
                <c:pt idx="1857">
                  <c:v>43466.393750000003</c:v>
                </c:pt>
                <c:pt idx="1858">
                  <c:v>43466.393761574072</c:v>
                </c:pt>
                <c:pt idx="1859">
                  <c:v>43466.393773148149</c:v>
                </c:pt>
                <c:pt idx="1860">
                  <c:v>43466.393784722219</c:v>
                </c:pt>
                <c:pt idx="1861">
                  <c:v>43466.393796296303</c:v>
                </c:pt>
                <c:pt idx="1862">
                  <c:v>43466.393807870372</c:v>
                </c:pt>
                <c:pt idx="1863">
                  <c:v>43466.393819444442</c:v>
                </c:pt>
                <c:pt idx="1864">
                  <c:v>43466.393831018519</c:v>
                </c:pt>
                <c:pt idx="1865">
                  <c:v>43466.393842592603</c:v>
                </c:pt>
                <c:pt idx="1866">
                  <c:v>43466.393854166658</c:v>
                </c:pt>
                <c:pt idx="1867">
                  <c:v>43466.393865740742</c:v>
                </c:pt>
                <c:pt idx="1868">
                  <c:v>43466.393877314818</c:v>
                </c:pt>
                <c:pt idx="1869">
                  <c:v>43466.393888888888</c:v>
                </c:pt>
                <c:pt idx="1870">
                  <c:v>43466.393900462957</c:v>
                </c:pt>
                <c:pt idx="1871">
                  <c:v>43466.393912037027</c:v>
                </c:pt>
                <c:pt idx="1872">
                  <c:v>43466.393923611111</c:v>
                </c:pt>
                <c:pt idx="1873">
                  <c:v>43466.393935185188</c:v>
                </c:pt>
                <c:pt idx="1874">
                  <c:v>43466.393946759257</c:v>
                </c:pt>
                <c:pt idx="1875">
                  <c:v>43466.393958333327</c:v>
                </c:pt>
                <c:pt idx="1876">
                  <c:v>43466.393969907411</c:v>
                </c:pt>
                <c:pt idx="1877">
                  <c:v>43466.39398148148</c:v>
                </c:pt>
                <c:pt idx="1878">
                  <c:v>43466.393993055557</c:v>
                </c:pt>
                <c:pt idx="1879">
                  <c:v>43466.394004629627</c:v>
                </c:pt>
                <c:pt idx="1880">
                  <c:v>43466.394016203703</c:v>
                </c:pt>
                <c:pt idx="1881">
                  <c:v>43466.39402777778</c:v>
                </c:pt>
                <c:pt idx="1882">
                  <c:v>43466.39403935185</c:v>
                </c:pt>
                <c:pt idx="1883">
                  <c:v>43466.394050925926</c:v>
                </c:pt>
                <c:pt idx="1884">
                  <c:v>43466.394062500003</c:v>
                </c:pt>
                <c:pt idx="1885">
                  <c:v>43466.394074074073</c:v>
                </c:pt>
                <c:pt idx="1886">
                  <c:v>43466.394085648149</c:v>
                </c:pt>
                <c:pt idx="1887">
                  <c:v>43466.394097222219</c:v>
                </c:pt>
                <c:pt idx="1888">
                  <c:v>43466.394108796303</c:v>
                </c:pt>
                <c:pt idx="1889">
                  <c:v>43466.394120370373</c:v>
                </c:pt>
                <c:pt idx="1890">
                  <c:v>43466.394131944442</c:v>
                </c:pt>
                <c:pt idx="1891">
                  <c:v>43466.394143518519</c:v>
                </c:pt>
                <c:pt idx="1892">
                  <c:v>43466.394155092603</c:v>
                </c:pt>
                <c:pt idx="1893">
                  <c:v>43466.394166666672</c:v>
                </c:pt>
                <c:pt idx="1894">
                  <c:v>43466.394178240742</c:v>
                </c:pt>
                <c:pt idx="1895">
                  <c:v>43466.394189814811</c:v>
                </c:pt>
                <c:pt idx="1896">
                  <c:v>43466.394201388888</c:v>
                </c:pt>
                <c:pt idx="1897">
                  <c:v>43466.394212962958</c:v>
                </c:pt>
                <c:pt idx="1898">
                  <c:v>43466.394224537027</c:v>
                </c:pt>
                <c:pt idx="1899">
                  <c:v>43466.394236111111</c:v>
                </c:pt>
                <c:pt idx="1900">
                  <c:v>43466.394247685188</c:v>
                </c:pt>
                <c:pt idx="1901">
                  <c:v>43466.394259259258</c:v>
                </c:pt>
                <c:pt idx="1902">
                  <c:v>43466.394270833327</c:v>
                </c:pt>
                <c:pt idx="1903">
                  <c:v>43466.394282407397</c:v>
                </c:pt>
                <c:pt idx="1904">
                  <c:v>43466.394293981481</c:v>
                </c:pt>
                <c:pt idx="1905">
                  <c:v>43466.394305555557</c:v>
                </c:pt>
                <c:pt idx="1906">
                  <c:v>43466.394317129627</c:v>
                </c:pt>
                <c:pt idx="1907">
                  <c:v>43466.394328703696</c:v>
                </c:pt>
                <c:pt idx="1908">
                  <c:v>43466.39434027778</c:v>
                </c:pt>
                <c:pt idx="1909">
                  <c:v>43466.39435185185</c:v>
                </c:pt>
                <c:pt idx="1910">
                  <c:v>43466.394363425927</c:v>
                </c:pt>
                <c:pt idx="1911">
                  <c:v>43466.394375000003</c:v>
                </c:pt>
                <c:pt idx="1912">
                  <c:v>43466.394386574073</c:v>
                </c:pt>
                <c:pt idx="1913">
                  <c:v>43466.39439814815</c:v>
                </c:pt>
                <c:pt idx="1914">
                  <c:v>43466.394409722219</c:v>
                </c:pt>
                <c:pt idx="1915">
                  <c:v>43466.394421296303</c:v>
                </c:pt>
                <c:pt idx="1916">
                  <c:v>43466.394432870373</c:v>
                </c:pt>
                <c:pt idx="1917">
                  <c:v>43466.394444444442</c:v>
                </c:pt>
                <c:pt idx="1918">
                  <c:v>43466.394456018519</c:v>
                </c:pt>
                <c:pt idx="1919">
                  <c:v>43466.394467592603</c:v>
                </c:pt>
                <c:pt idx="1920">
                  <c:v>43466.394479166673</c:v>
                </c:pt>
                <c:pt idx="1921">
                  <c:v>43466.394490740742</c:v>
                </c:pt>
                <c:pt idx="1922">
                  <c:v>43466.394502314812</c:v>
                </c:pt>
                <c:pt idx="1923">
                  <c:v>43466.394513888888</c:v>
                </c:pt>
                <c:pt idx="1924">
                  <c:v>43466.394525462973</c:v>
                </c:pt>
                <c:pt idx="1925">
                  <c:v>43466.394537037027</c:v>
                </c:pt>
                <c:pt idx="1926">
                  <c:v>43466.394548611112</c:v>
                </c:pt>
                <c:pt idx="1927">
                  <c:v>43466.394560185188</c:v>
                </c:pt>
                <c:pt idx="1928">
                  <c:v>43466.394571759258</c:v>
                </c:pt>
                <c:pt idx="1929">
                  <c:v>43466.394583333327</c:v>
                </c:pt>
                <c:pt idx="1930">
                  <c:v>43466.394594907397</c:v>
                </c:pt>
                <c:pt idx="1931">
                  <c:v>43466.394606481481</c:v>
                </c:pt>
                <c:pt idx="1932">
                  <c:v>43466.394618055558</c:v>
                </c:pt>
                <c:pt idx="1933">
                  <c:v>43466.394629629627</c:v>
                </c:pt>
                <c:pt idx="1934">
                  <c:v>43466.394641203697</c:v>
                </c:pt>
                <c:pt idx="1935">
                  <c:v>43466.394652777781</c:v>
                </c:pt>
                <c:pt idx="1936">
                  <c:v>43466.39466435185</c:v>
                </c:pt>
                <c:pt idx="1937">
                  <c:v>43466.394675925927</c:v>
                </c:pt>
                <c:pt idx="1938">
                  <c:v>43466.394687499997</c:v>
                </c:pt>
                <c:pt idx="1939">
                  <c:v>43466.394699074073</c:v>
                </c:pt>
                <c:pt idx="1940">
                  <c:v>43466.39471064815</c:v>
                </c:pt>
                <c:pt idx="1941">
                  <c:v>43466.39472222222</c:v>
                </c:pt>
                <c:pt idx="1942">
                  <c:v>43466.394733796304</c:v>
                </c:pt>
                <c:pt idx="1943">
                  <c:v>43466.394745370373</c:v>
                </c:pt>
                <c:pt idx="1944">
                  <c:v>43466.394756944443</c:v>
                </c:pt>
                <c:pt idx="1945">
                  <c:v>43466.394768518519</c:v>
                </c:pt>
                <c:pt idx="1946">
                  <c:v>43466.394780092603</c:v>
                </c:pt>
                <c:pt idx="1947">
                  <c:v>43466.394791666673</c:v>
                </c:pt>
                <c:pt idx="1948">
                  <c:v>43466.394803240742</c:v>
                </c:pt>
                <c:pt idx="1949">
                  <c:v>43466.394814814812</c:v>
                </c:pt>
                <c:pt idx="1950">
                  <c:v>43466.394826388889</c:v>
                </c:pt>
                <c:pt idx="1951">
                  <c:v>43466.394837962973</c:v>
                </c:pt>
                <c:pt idx="1952">
                  <c:v>43466.394849537042</c:v>
                </c:pt>
                <c:pt idx="1953">
                  <c:v>43466.394861111112</c:v>
                </c:pt>
                <c:pt idx="1954">
                  <c:v>43466.394872685189</c:v>
                </c:pt>
                <c:pt idx="1955">
                  <c:v>43466.394884259258</c:v>
                </c:pt>
                <c:pt idx="1956">
                  <c:v>43466.394895833328</c:v>
                </c:pt>
                <c:pt idx="1957">
                  <c:v>43466.394907407397</c:v>
                </c:pt>
                <c:pt idx="1958">
                  <c:v>43466.394918981481</c:v>
                </c:pt>
                <c:pt idx="1959">
                  <c:v>43466.394930555558</c:v>
                </c:pt>
                <c:pt idx="1960">
                  <c:v>43466.394942129627</c:v>
                </c:pt>
                <c:pt idx="1961">
                  <c:v>43466.394953703697</c:v>
                </c:pt>
                <c:pt idx="1962">
                  <c:v>43466.394965277781</c:v>
                </c:pt>
                <c:pt idx="1963">
                  <c:v>43466.394976851851</c:v>
                </c:pt>
                <c:pt idx="1964">
                  <c:v>43466.394988425927</c:v>
                </c:pt>
                <c:pt idx="1965">
                  <c:v>43466.394999999997</c:v>
                </c:pt>
                <c:pt idx="1966">
                  <c:v>43466.395011574074</c:v>
                </c:pt>
                <c:pt idx="1967">
                  <c:v>43466.39502314815</c:v>
                </c:pt>
                <c:pt idx="1968">
                  <c:v>43466.39503472222</c:v>
                </c:pt>
                <c:pt idx="1969">
                  <c:v>43466.395046296297</c:v>
                </c:pt>
                <c:pt idx="1970">
                  <c:v>43466.395057870373</c:v>
                </c:pt>
                <c:pt idx="1971">
                  <c:v>43466.395069444443</c:v>
                </c:pt>
                <c:pt idx="1972">
                  <c:v>43466.39508101852</c:v>
                </c:pt>
                <c:pt idx="1973">
                  <c:v>43466.395092592589</c:v>
                </c:pt>
                <c:pt idx="1974">
                  <c:v>43466.395104166673</c:v>
                </c:pt>
                <c:pt idx="1975">
                  <c:v>43466.395115740743</c:v>
                </c:pt>
                <c:pt idx="1976">
                  <c:v>43466.395127314812</c:v>
                </c:pt>
                <c:pt idx="1977">
                  <c:v>43466.395138888889</c:v>
                </c:pt>
                <c:pt idx="1978">
                  <c:v>43466.395150462973</c:v>
                </c:pt>
                <c:pt idx="1979">
                  <c:v>43466.395162037043</c:v>
                </c:pt>
                <c:pt idx="1980">
                  <c:v>43466.395173611112</c:v>
                </c:pt>
                <c:pt idx="1981">
                  <c:v>43466.395185185182</c:v>
                </c:pt>
                <c:pt idx="1982">
                  <c:v>43466.395196759258</c:v>
                </c:pt>
                <c:pt idx="1983">
                  <c:v>43466.395208333342</c:v>
                </c:pt>
                <c:pt idx="1984">
                  <c:v>43466.395219907397</c:v>
                </c:pt>
                <c:pt idx="1985">
                  <c:v>43466.395231481481</c:v>
                </c:pt>
                <c:pt idx="1986">
                  <c:v>43466.395243055558</c:v>
                </c:pt>
                <c:pt idx="1987">
                  <c:v>43466.395254629628</c:v>
                </c:pt>
                <c:pt idx="1988">
                  <c:v>43466.395266203697</c:v>
                </c:pt>
                <c:pt idx="1989">
                  <c:v>43466.395277777781</c:v>
                </c:pt>
                <c:pt idx="1990">
                  <c:v>43466.395289351851</c:v>
                </c:pt>
                <c:pt idx="1991">
                  <c:v>43466.395300925928</c:v>
                </c:pt>
                <c:pt idx="1992">
                  <c:v>43466.395312499997</c:v>
                </c:pt>
                <c:pt idx="1993">
                  <c:v>43466.395324074067</c:v>
                </c:pt>
                <c:pt idx="1994">
                  <c:v>43466.395335648151</c:v>
                </c:pt>
                <c:pt idx="1995">
                  <c:v>43466.39534722222</c:v>
                </c:pt>
                <c:pt idx="1996">
                  <c:v>43466.395358796297</c:v>
                </c:pt>
                <c:pt idx="1997">
                  <c:v>43466.395370370366</c:v>
                </c:pt>
                <c:pt idx="1998">
                  <c:v>43466.395381944443</c:v>
                </c:pt>
                <c:pt idx="1999">
                  <c:v>43466.39539351852</c:v>
                </c:pt>
                <c:pt idx="2000">
                  <c:v>43466.395405092589</c:v>
                </c:pt>
                <c:pt idx="2001">
                  <c:v>43466.395416666674</c:v>
                </c:pt>
                <c:pt idx="2002">
                  <c:v>43466.395428240743</c:v>
                </c:pt>
                <c:pt idx="2003">
                  <c:v>43466.395439814813</c:v>
                </c:pt>
                <c:pt idx="2004">
                  <c:v>43466.395451388889</c:v>
                </c:pt>
                <c:pt idx="2005">
                  <c:v>43466.395462962973</c:v>
                </c:pt>
                <c:pt idx="2006">
                  <c:v>43466.395474537043</c:v>
                </c:pt>
                <c:pt idx="2007">
                  <c:v>43466.395486111112</c:v>
                </c:pt>
                <c:pt idx="2008">
                  <c:v>43466.395497685182</c:v>
                </c:pt>
                <c:pt idx="2009">
                  <c:v>43466.395509259259</c:v>
                </c:pt>
                <c:pt idx="2010">
                  <c:v>43466.395520833343</c:v>
                </c:pt>
                <c:pt idx="2011">
                  <c:v>43466.395532407398</c:v>
                </c:pt>
                <c:pt idx="2012">
                  <c:v>43466.395543981482</c:v>
                </c:pt>
                <c:pt idx="2013">
                  <c:v>43466.395555555559</c:v>
                </c:pt>
                <c:pt idx="2014">
                  <c:v>43466.395567129628</c:v>
                </c:pt>
                <c:pt idx="2015">
                  <c:v>43466.395578703698</c:v>
                </c:pt>
                <c:pt idx="2016">
                  <c:v>43466.395590277767</c:v>
                </c:pt>
                <c:pt idx="2017">
                  <c:v>43466.395601851851</c:v>
                </c:pt>
                <c:pt idx="2018">
                  <c:v>43466.395613425928</c:v>
                </c:pt>
                <c:pt idx="2019">
                  <c:v>43466.395624999997</c:v>
                </c:pt>
                <c:pt idx="2020">
                  <c:v>43466.395636574067</c:v>
                </c:pt>
                <c:pt idx="2021">
                  <c:v>43466.395648148151</c:v>
                </c:pt>
                <c:pt idx="2022">
                  <c:v>43466.39565972222</c:v>
                </c:pt>
                <c:pt idx="2023">
                  <c:v>43466.395671296297</c:v>
                </c:pt>
                <c:pt idx="2024">
                  <c:v>43466.395682870367</c:v>
                </c:pt>
                <c:pt idx="2025">
                  <c:v>43466.395694444444</c:v>
                </c:pt>
                <c:pt idx="2026">
                  <c:v>43466.39570601852</c:v>
                </c:pt>
                <c:pt idx="2027">
                  <c:v>43466.39571759259</c:v>
                </c:pt>
                <c:pt idx="2028">
                  <c:v>43466.395729166667</c:v>
                </c:pt>
                <c:pt idx="2029">
                  <c:v>43466.395740740743</c:v>
                </c:pt>
                <c:pt idx="2030">
                  <c:v>43466.395752314813</c:v>
                </c:pt>
                <c:pt idx="2031">
                  <c:v>43466.39576388889</c:v>
                </c:pt>
                <c:pt idx="2032">
                  <c:v>43466.395775462966</c:v>
                </c:pt>
                <c:pt idx="2033">
                  <c:v>43466.395787037043</c:v>
                </c:pt>
                <c:pt idx="2034">
                  <c:v>43466.395798611113</c:v>
                </c:pt>
                <c:pt idx="2035">
                  <c:v>43466.395810185182</c:v>
                </c:pt>
                <c:pt idx="2036">
                  <c:v>43466.395821759259</c:v>
                </c:pt>
                <c:pt idx="2037">
                  <c:v>43466.395833333343</c:v>
                </c:pt>
                <c:pt idx="2038">
                  <c:v>43466.395844907413</c:v>
                </c:pt>
                <c:pt idx="2039">
                  <c:v>43466.395856481482</c:v>
                </c:pt>
                <c:pt idx="2040">
                  <c:v>43466.395868055559</c:v>
                </c:pt>
                <c:pt idx="2041">
                  <c:v>43466.395879629628</c:v>
                </c:pt>
                <c:pt idx="2042">
                  <c:v>43466.395891203712</c:v>
                </c:pt>
                <c:pt idx="2043">
                  <c:v>43466.395902777767</c:v>
                </c:pt>
                <c:pt idx="2044">
                  <c:v>43466.395914351851</c:v>
                </c:pt>
                <c:pt idx="2045">
                  <c:v>43466.395925925928</c:v>
                </c:pt>
                <c:pt idx="2046">
                  <c:v>43466.395937499998</c:v>
                </c:pt>
                <c:pt idx="2047">
                  <c:v>43466.395949074067</c:v>
                </c:pt>
                <c:pt idx="2048">
                  <c:v>43466.395960648151</c:v>
                </c:pt>
                <c:pt idx="2049">
                  <c:v>43466.395972222221</c:v>
                </c:pt>
                <c:pt idx="2050">
                  <c:v>43466.395983796298</c:v>
                </c:pt>
                <c:pt idx="2051">
                  <c:v>43466.395995370367</c:v>
                </c:pt>
                <c:pt idx="2052">
                  <c:v>43466.396006944437</c:v>
                </c:pt>
                <c:pt idx="2053">
                  <c:v>43466.396018518521</c:v>
                </c:pt>
                <c:pt idx="2054">
                  <c:v>43466.39603009259</c:v>
                </c:pt>
                <c:pt idx="2055">
                  <c:v>43466.396041666667</c:v>
                </c:pt>
                <c:pt idx="2056">
                  <c:v>43466.396053240736</c:v>
                </c:pt>
                <c:pt idx="2057">
                  <c:v>43466.396064814813</c:v>
                </c:pt>
                <c:pt idx="2058">
                  <c:v>43466.39607638889</c:v>
                </c:pt>
                <c:pt idx="2059">
                  <c:v>43466.396087962959</c:v>
                </c:pt>
                <c:pt idx="2060">
                  <c:v>43466.396099537043</c:v>
                </c:pt>
                <c:pt idx="2061">
                  <c:v>43466.396111111113</c:v>
                </c:pt>
                <c:pt idx="2062">
                  <c:v>43466.396122685182</c:v>
                </c:pt>
                <c:pt idx="2063">
                  <c:v>43466.396134259259</c:v>
                </c:pt>
                <c:pt idx="2064">
                  <c:v>43466.396145833343</c:v>
                </c:pt>
                <c:pt idx="2065">
                  <c:v>43466.396157407413</c:v>
                </c:pt>
                <c:pt idx="2066">
                  <c:v>43466.396168981482</c:v>
                </c:pt>
                <c:pt idx="2067">
                  <c:v>43466.396180555559</c:v>
                </c:pt>
                <c:pt idx="2068">
                  <c:v>43466.396192129629</c:v>
                </c:pt>
                <c:pt idx="2069">
                  <c:v>43466.396203703713</c:v>
                </c:pt>
                <c:pt idx="2070">
                  <c:v>43466.396215277768</c:v>
                </c:pt>
                <c:pt idx="2071">
                  <c:v>43466.396226851852</c:v>
                </c:pt>
                <c:pt idx="2072">
                  <c:v>43466.396238425928</c:v>
                </c:pt>
                <c:pt idx="2073">
                  <c:v>43466.396249999998</c:v>
                </c:pt>
                <c:pt idx="2074">
                  <c:v>43466.396261574067</c:v>
                </c:pt>
                <c:pt idx="2075">
                  <c:v>43466.396273148152</c:v>
                </c:pt>
                <c:pt idx="2076">
                  <c:v>43466.396284722221</c:v>
                </c:pt>
                <c:pt idx="2077">
                  <c:v>43466.396296296298</c:v>
                </c:pt>
                <c:pt idx="2078">
                  <c:v>43466.396307870367</c:v>
                </c:pt>
                <c:pt idx="2079">
                  <c:v>43466.396319444437</c:v>
                </c:pt>
                <c:pt idx="2080">
                  <c:v>43466.396331018521</c:v>
                </c:pt>
                <c:pt idx="2081">
                  <c:v>43466.39634259259</c:v>
                </c:pt>
                <c:pt idx="2082">
                  <c:v>43466.396354166667</c:v>
                </c:pt>
                <c:pt idx="2083">
                  <c:v>43466.396365740737</c:v>
                </c:pt>
                <c:pt idx="2084">
                  <c:v>43466.396377314813</c:v>
                </c:pt>
                <c:pt idx="2085">
                  <c:v>43466.39638888889</c:v>
                </c:pt>
                <c:pt idx="2086">
                  <c:v>43466.39640046296</c:v>
                </c:pt>
                <c:pt idx="2087">
                  <c:v>43466.396412037036</c:v>
                </c:pt>
                <c:pt idx="2088">
                  <c:v>43466.396423611113</c:v>
                </c:pt>
                <c:pt idx="2089">
                  <c:v>43466.396435185183</c:v>
                </c:pt>
                <c:pt idx="2090">
                  <c:v>43466.39644675926</c:v>
                </c:pt>
                <c:pt idx="2091">
                  <c:v>43466.396458333344</c:v>
                </c:pt>
                <c:pt idx="2092">
                  <c:v>43466.396469907413</c:v>
                </c:pt>
                <c:pt idx="2093">
                  <c:v>43466.396481481483</c:v>
                </c:pt>
                <c:pt idx="2094">
                  <c:v>43466.396493055552</c:v>
                </c:pt>
                <c:pt idx="2095">
                  <c:v>43466.396504629629</c:v>
                </c:pt>
                <c:pt idx="2096">
                  <c:v>43466.396516203713</c:v>
                </c:pt>
                <c:pt idx="2097">
                  <c:v>43466.396527777782</c:v>
                </c:pt>
                <c:pt idx="2098">
                  <c:v>43466.396539351852</c:v>
                </c:pt>
                <c:pt idx="2099">
                  <c:v>43466.396550925929</c:v>
                </c:pt>
                <c:pt idx="2100">
                  <c:v>43466.396562499998</c:v>
                </c:pt>
                <c:pt idx="2101">
                  <c:v>43466.396574074082</c:v>
                </c:pt>
                <c:pt idx="2102">
                  <c:v>43466.396585648137</c:v>
                </c:pt>
                <c:pt idx="2103">
                  <c:v>43466.396597222221</c:v>
                </c:pt>
                <c:pt idx="2104">
                  <c:v>43466.396608796298</c:v>
                </c:pt>
                <c:pt idx="2105">
                  <c:v>43466.396620370368</c:v>
                </c:pt>
                <c:pt idx="2106">
                  <c:v>43466.396631944437</c:v>
                </c:pt>
                <c:pt idx="2107">
                  <c:v>43466.396643518521</c:v>
                </c:pt>
                <c:pt idx="2108">
                  <c:v>43466.396655092591</c:v>
                </c:pt>
                <c:pt idx="2109">
                  <c:v>43466.396666666667</c:v>
                </c:pt>
                <c:pt idx="2110">
                  <c:v>43466.396678240737</c:v>
                </c:pt>
                <c:pt idx="2111">
                  <c:v>43466.396689814806</c:v>
                </c:pt>
                <c:pt idx="2112">
                  <c:v>43466.396701388891</c:v>
                </c:pt>
                <c:pt idx="2113">
                  <c:v>43466.39671296296</c:v>
                </c:pt>
                <c:pt idx="2114">
                  <c:v>43466.396724537037</c:v>
                </c:pt>
                <c:pt idx="2115">
                  <c:v>43466.396736111114</c:v>
                </c:pt>
                <c:pt idx="2116">
                  <c:v>43466.396747685183</c:v>
                </c:pt>
                <c:pt idx="2117">
                  <c:v>43466.39675925926</c:v>
                </c:pt>
                <c:pt idx="2118">
                  <c:v>43466.396770833337</c:v>
                </c:pt>
                <c:pt idx="2119">
                  <c:v>43466.396782407413</c:v>
                </c:pt>
                <c:pt idx="2120">
                  <c:v>43466.396793981483</c:v>
                </c:pt>
                <c:pt idx="2121">
                  <c:v>43466.396805555552</c:v>
                </c:pt>
                <c:pt idx="2122">
                  <c:v>43466.396817129629</c:v>
                </c:pt>
                <c:pt idx="2123">
                  <c:v>43466.396828703713</c:v>
                </c:pt>
                <c:pt idx="2124">
                  <c:v>43466.396840277783</c:v>
                </c:pt>
                <c:pt idx="2125">
                  <c:v>43466.396851851852</c:v>
                </c:pt>
                <c:pt idx="2126">
                  <c:v>43466.396863425929</c:v>
                </c:pt>
                <c:pt idx="2127">
                  <c:v>43466.396874999999</c:v>
                </c:pt>
                <c:pt idx="2128">
                  <c:v>43466.396886574083</c:v>
                </c:pt>
                <c:pt idx="2129">
                  <c:v>43466.396898148138</c:v>
                </c:pt>
                <c:pt idx="2130">
                  <c:v>43466.396909722222</c:v>
                </c:pt>
                <c:pt idx="2131">
                  <c:v>43466.396921296298</c:v>
                </c:pt>
                <c:pt idx="2132">
                  <c:v>43466.396932870368</c:v>
                </c:pt>
                <c:pt idx="2133">
                  <c:v>43466.396944444437</c:v>
                </c:pt>
                <c:pt idx="2134">
                  <c:v>43466.396956018521</c:v>
                </c:pt>
                <c:pt idx="2135">
                  <c:v>43466.396967592591</c:v>
                </c:pt>
                <c:pt idx="2136">
                  <c:v>43466.396979166668</c:v>
                </c:pt>
                <c:pt idx="2137">
                  <c:v>43466.396990740737</c:v>
                </c:pt>
                <c:pt idx="2138">
                  <c:v>43466.397002314807</c:v>
                </c:pt>
                <c:pt idx="2139">
                  <c:v>43466.397013888891</c:v>
                </c:pt>
                <c:pt idx="2140">
                  <c:v>43466.39702546296</c:v>
                </c:pt>
                <c:pt idx="2141">
                  <c:v>43466.397037037037</c:v>
                </c:pt>
                <c:pt idx="2142">
                  <c:v>43466.397048611107</c:v>
                </c:pt>
                <c:pt idx="2143">
                  <c:v>43466.397060185183</c:v>
                </c:pt>
                <c:pt idx="2144">
                  <c:v>43466.39707175926</c:v>
                </c:pt>
                <c:pt idx="2145">
                  <c:v>43466.397083333337</c:v>
                </c:pt>
                <c:pt idx="2146">
                  <c:v>43466.397094907406</c:v>
                </c:pt>
                <c:pt idx="2147">
                  <c:v>43466.397106481483</c:v>
                </c:pt>
                <c:pt idx="2148">
                  <c:v>43466.397118055553</c:v>
                </c:pt>
                <c:pt idx="2149">
                  <c:v>43466.397129629629</c:v>
                </c:pt>
                <c:pt idx="2150">
                  <c:v>43466.397141203714</c:v>
                </c:pt>
                <c:pt idx="2151">
                  <c:v>43466.397152777783</c:v>
                </c:pt>
                <c:pt idx="2152">
                  <c:v>43466.397164351853</c:v>
                </c:pt>
                <c:pt idx="2153">
                  <c:v>43466.397175925929</c:v>
                </c:pt>
                <c:pt idx="2154">
                  <c:v>43466.397187499999</c:v>
                </c:pt>
                <c:pt idx="2155">
                  <c:v>43466.397199074083</c:v>
                </c:pt>
                <c:pt idx="2156">
                  <c:v>43466.397210648152</c:v>
                </c:pt>
                <c:pt idx="2157">
                  <c:v>43466.397222222222</c:v>
                </c:pt>
                <c:pt idx="2158">
                  <c:v>43466.397233796299</c:v>
                </c:pt>
                <c:pt idx="2159">
                  <c:v>43466.397245370368</c:v>
                </c:pt>
                <c:pt idx="2160">
                  <c:v>43466.397256944438</c:v>
                </c:pt>
                <c:pt idx="2161">
                  <c:v>43466.397268518522</c:v>
                </c:pt>
                <c:pt idx="2162">
                  <c:v>43466.397280092591</c:v>
                </c:pt>
                <c:pt idx="2163">
                  <c:v>43466.397291666668</c:v>
                </c:pt>
                <c:pt idx="2164">
                  <c:v>43466.397303240738</c:v>
                </c:pt>
                <c:pt idx="2165">
                  <c:v>43466.397314814807</c:v>
                </c:pt>
                <c:pt idx="2166">
                  <c:v>43466.397326388891</c:v>
                </c:pt>
                <c:pt idx="2167">
                  <c:v>43466.397337962961</c:v>
                </c:pt>
                <c:pt idx="2168">
                  <c:v>43466.397349537037</c:v>
                </c:pt>
                <c:pt idx="2169">
                  <c:v>43466.397361111107</c:v>
                </c:pt>
                <c:pt idx="2170">
                  <c:v>43466.397372685176</c:v>
                </c:pt>
                <c:pt idx="2171">
                  <c:v>43466.39738425926</c:v>
                </c:pt>
                <c:pt idx="2172">
                  <c:v>43466.39739583333</c:v>
                </c:pt>
                <c:pt idx="2173">
                  <c:v>43466.397407407407</c:v>
                </c:pt>
                <c:pt idx="2174">
                  <c:v>43466.397418981483</c:v>
                </c:pt>
                <c:pt idx="2175">
                  <c:v>43466.397430555553</c:v>
                </c:pt>
                <c:pt idx="2176">
                  <c:v>43466.39744212963</c:v>
                </c:pt>
                <c:pt idx="2177">
                  <c:v>43466.397453703707</c:v>
                </c:pt>
                <c:pt idx="2178">
                  <c:v>43466.397465277783</c:v>
                </c:pt>
                <c:pt idx="2179">
                  <c:v>43466.397476851853</c:v>
                </c:pt>
                <c:pt idx="2180">
                  <c:v>43466.397488425922</c:v>
                </c:pt>
                <c:pt idx="2181">
                  <c:v>43466.397499999999</c:v>
                </c:pt>
                <c:pt idx="2182">
                  <c:v>43466.397511574083</c:v>
                </c:pt>
                <c:pt idx="2183">
                  <c:v>43466.397523148153</c:v>
                </c:pt>
                <c:pt idx="2184">
                  <c:v>43466.397534722222</c:v>
                </c:pt>
                <c:pt idx="2185">
                  <c:v>43466.397546296299</c:v>
                </c:pt>
                <c:pt idx="2186">
                  <c:v>43466.397557870368</c:v>
                </c:pt>
                <c:pt idx="2187">
                  <c:v>43466.397569444453</c:v>
                </c:pt>
                <c:pt idx="2188">
                  <c:v>43466.397581018522</c:v>
                </c:pt>
                <c:pt idx="2189">
                  <c:v>43466.397592592592</c:v>
                </c:pt>
                <c:pt idx="2190">
                  <c:v>43466.397604166668</c:v>
                </c:pt>
                <c:pt idx="2191">
                  <c:v>43466.397615740738</c:v>
                </c:pt>
                <c:pt idx="2192">
                  <c:v>43466.397627314807</c:v>
                </c:pt>
                <c:pt idx="2193">
                  <c:v>43466.397638888891</c:v>
                </c:pt>
                <c:pt idx="2194">
                  <c:v>43466.397650462961</c:v>
                </c:pt>
                <c:pt idx="2195">
                  <c:v>43466.397662037038</c:v>
                </c:pt>
                <c:pt idx="2196">
                  <c:v>43466.397673611107</c:v>
                </c:pt>
                <c:pt idx="2197">
                  <c:v>43466.397685185177</c:v>
                </c:pt>
                <c:pt idx="2198">
                  <c:v>43466.397696759261</c:v>
                </c:pt>
                <c:pt idx="2199">
                  <c:v>43466.39770833333</c:v>
                </c:pt>
                <c:pt idx="2200">
                  <c:v>43466.397719907407</c:v>
                </c:pt>
                <c:pt idx="2201">
                  <c:v>43466.397731481477</c:v>
                </c:pt>
                <c:pt idx="2202">
                  <c:v>43466.397743055553</c:v>
                </c:pt>
                <c:pt idx="2203">
                  <c:v>43466.39775462963</c:v>
                </c:pt>
                <c:pt idx="2204">
                  <c:v>43466.397766203707</c:v>
                </c:pt>
                <c:pt idx="2205">
                  <c:v>43466.397777777784</c:v>
                </c:pt>
                <c:pt idx="2206">
                  <c:v>43466.397789351853</c:v>
                </c:pt>
                <c:pt idx="2207">
                  <c:v>43466.397800925923</c:v>
                </c:pt>
                <c:pt idx="2208">
                  <c:v>43466.397812499999</c:v>
                </c:pt>
                <c:pt idx="2209">
                  <c:v>43466.397824074083</c:v>
                </c:pt>
                <c:pt idx="2210">
                  <c:v>43466.397835648153</c:v>
                </c:pt>
                <c:pt idx="2211">
                  <c:v>43466.397847222222</c:v>
                </c:pt>
                <c:pt idx="2212">
                  <c:v>43466.397858796299</c:v>
                </c:pt>
                <c:pt idx="2213">
                  <c:v>43466.397870370369</c:v>
                </c:pt>
                <c:pt idx="2214">
                  <c:v>43466.397881944453</c:v>
                </c:pt>
                <c:pt idx="2215">
                  <c:v>43466.397893518522</c:v>
                </c:pt>
                <c:pt idx="2216">
                  <c:v>43466.397905092592</c:v>
                </c:pt>
                <c:pt idx="2217">
                  <c:v>43466.397916666669</c:v>
                </c:pt>
                <c:pt idx="2218">
                  <c:v>43466.397928240738</c:v>
                </c:pt>
                <c:pt idx="2219">
                  <c:v>43466.397939814808</c:v>
                </c:pt>
                <c:pt idx="2220">
                  <c:v>43466.397951388892</c:v>
                </c:pt>
                <c:pt idx="2221">
                  <c:v>43466.397962962961</c:v>
                </c:pt>
                <c:pt idx="2222">
                  <c:v>43466.397974537038</c:v>
                </c:pt>
                <c:pt idx="2223">
                  <c:v>43466.397986111107</c:v>
                </c:pt>
                <c:pt idx="2224">
                  <c:v>43466.397997685177</c:v>
                </c:pt>
                <c:pt idx="2225">
                  <c:v>43466.398009259261</c:v>
                </c:pt>
                <c:pt idx="2226">
                  <c:v>43466.398020833331</c:v>
                </c:pt>
                <c:pt idx="2227">
                  <c:v>43466.398032407407</c:v>
                </c:pt>
                <c:pt idx="2228">
                  <c:v>43466.398043981477</c:v>
                </c:pt>
                <c:pt idx="2229">
                  <c:v>43466.398055555554</c:v>
                </c:pt>
                <c:pt idx="2230">
                  <c:v>43466.39806712963</c:v>
                </c:pt>
                <c:pt idx="2231">
                  <c:v>43466.398078703707</c:v>
                </c:pt>
                <c:pt idx="2232">
                  <c:v>43466.398090277777</c:v>
                </c:pt>
                <c:pt idx="2233">
                  <c:v>43466.398101851853</c:v>
                </c:pt>
                <c:pt idx="2234">
                  <c:v>43466.398113425923</c:v>
                </c:pt>
                <c:pt idx="2235">
                  <c:v>43466.398125</c:v>
                </c:pt>
                <c:pt idx="2236">
                  <c:v>43466.398136574076</c:v>
                </c:pt>
                <c:pt idx="2237">
                  <c:v>43466.398148148153</c:v>
                </c:pt>
                <c:pt idx="2238">
                  <c:v>43466.398159722223</c:v>
                </c:pt>
                <c:pt idx="2239">
                  <c:v>43466.3981712963</c:v>
                </c:pt>
                <c:pt idx="2240">
                  <c:v>43466.398182870369</c:v>
                </c:pt>
                <c:pt idx="2241">
                  <c:v>43466.398194444453</c:v>
                </c:pt>
                <c:pt idx="2242">
                  <c:v>43466.398206018523</c:v>
                </c:pt>
                <c:pt idx="2243">
                  <c:v>43466.398217592592</c:v>
                </c:pt>
                <c:pt idx="2244">
                  <c:v>43466.398229166669</c:v>
                </c:pt>
                <c:pt idx="2245">
                  <c:v>43466.398240740738</c:v>
                </c:pt>
                <c:pt idx="2246">
                  <c:v>43466.398252314822</c:v>
                </c:pt>
                <c:pt idx="2247">
                  <c:v>43466.398263888892</c:v>
                </c:pt>
                <c:pt idx="2248">
                  <c:v>43466.398275462961</c:v>
                </c:pt>
                <c:pt idx="2249">
                  <c:v>43466.398287037038</c:v>
                </c:pt>
                <c:pt idx="2250">
                  <c:v>43466.398298611108</c:v>
                </c:pt>
                <c:pt idx="2251">
                  <c:v>43466.398310185177</c:v>
                </c:pt>
                <c:pt idx="2252">
                  <c:v>43466.398321759261</c:v>
                </c:pt>
                <c:pt idx="2253">
                  <c:v>43466.398333333331</c:v>
                </c:pt>
                <c:pt idx="2254">
                  <c:v>43466.398344907408</c:v>
                </c:pt>
                <c:pt idx="2255">
                  <c:v>43466.398356481477</c:v>
                </c:pt>
                <c:pt idx="2256">
                  <c:v>43466.398368055547</c:v>
                </c:pt>
                <c:pt idx="2257">
                  <c:v>43466.398379629631</c:v>
                </c:pt>
                <c:pt idx="2258">
                  <c:v>43466.3983912037</c:v>
                </c:pt>
                <c:pt idx="2259">
                  <c:v>43466.398402777777</c:v>
                </c:pt>
                <c:pt idx="2260">
                  <c:v>43466.398414351846</c:v>
                </c:pt>
                <c:pt idx="2261">
                  <c:v>43466.398425925923</c:v>
                </c:pt>
                <c:pt idx="2262">
                  <c:v>43466.3984375</c:v>
                </c:pt>
                <c:pt idx="2263">
                  <c:v>43466.398449074077</c:v>
                </c:pt>
                <c:pt idx="2264">
                  <c:v>43466.398460648154</c:v>
                </c:pt>
                <c:pt idx="2265">
                  <c:v>43466.398472222223</c:v>
                </c:pt>
                <c:pt idx="2266">
                  <c:v>43466.3984837963</c:v>
                </c:pt>
                <c:pt idx="2267">
                  <c:v>43466.398495370369</c:v>
                </c:pt>
                <c:pt idx="2268">
                  <c:v>43466.398506944453</c:v>
                </c:pt>
                <c:pt idx="2269">
                  <c:v>43466.398518518523</c:v>
                </c:pt>
                <c:pt idx="2270">
                  <c:v>43466.398530092592</c:v>
                </c:pt>
                <c:pt idx="2271">
                  <c:v>43466.398541666669</c:v>
                </c:pt>
                <c:pt idx="2272">
                  <c:v>43466.398553240739</c:v>
                </c:pt>
                <c:pt idx="2273">
                  <c:v>43466.398564814823</c:v>
                </c:pt>
                <c:pt idx="2274">
                  <c:v>43466.398576388892</c:v>
                </c:pt>
                <c:pt idx="2275">
                  <c:v>43466.398587962962</c:v>
                </c:pt>
                <c:pt idx="2276">
                  <c:v>43466.398599537039</c:v>
                </c:pt>
                <c:pt idx="2277">
                  <c:v>43466.398611111108</c:v>
                </c:pt>
                <c:pt idx="2278">
                  <c:v>43466.398622685178</c:v>
                </c:pt>
                <c:pt idx="2279">
                  <c:v>43466.398634259262</c:v>
                </c:pt>
                <c:pt idx="2280">
                  <c:v>43466.398645833331</c:v>
                </c:pt>
                <c:pt idx="2281">
                  <c:v>43466.398657407408</c:v>
                </c:pt>
                <c:pt idx="2282">
                  <c:v>43466.398668981477</c:v>
                </c:pt>
                <c:pt idx="2283">
                  <c:v>43466.398680555547</c:v>
                </c:pt>
                <c:pt idx="2284">
                  <c:v>43466.398692129631</c:v>
                </c:pt>
                <c:pt idx="2285">
                  <c:v>43466.3987037037</c:v>
                </c:pt>
                <c:pt idx="2286">
                  <c:v>43466.398715277777</c:v>
                </c:pt>
                <c:pt idx="2287">
                  <c:v>43466.398726851847</c:v>
                </c:pt>
                <c:pt idx="2288">
                  <c:v>43466.398738425924</c:v>
                </c:pt>
                <c:pt idx="2289">
                  <c:v>43466.39875</c:v>
                </c:pt>
                <c:pt idx="2290">
                  <c:v>43466.398761574077</c:v>
                </c:pt>
                <c:pt idx="2291">
                  <c:v>43466.398773148147</c:v>
                </c:pt>
                <c:pt idx="2292">
                  <c:v>43466.398784722223</c:v>
                </c:pt>
                <c:pt idx="2293">
                  <c:v>43466.398796296293</c:v>
                </c:pt>
                <c:pt idx="2294">
                  <c:v>43466.39880787037</c:v>
                </c:pt>
                <c:pt idx="2295">
                  <c:v>43466.398819444446</c:v>
                </c:pt>
                <c:pt idx="2296">
                  <c:v>43466.398831018523</c:v>
                </c:pt>
                <c:pt idx="2297">
                  <c:v>43466.398842592593</c:v>
                </c:pt>
                <c:pt idx="2298">
                  <c:v>43466.398854166669</c:v>
                </c:pt>
                <c:pt idx="2299">
                  <c:v>43466.398865740739</c:v>
                </c:pt>
                <c:pt idx="2300">
                  <c:v>43466.398877314823</c:v>
                </c:pt>
                <c:pt idx="2301">
                  <c:v>43466.398888888893</c:v>
                </c:pt>
                <c:pt idx="2302">
                  <c:v>43466.398900462962</c:v>
                </c:pt>
                <c:pt idx="2303">
                  <c:v>43466.398912037039</c:v>
                </c:pt>
                <c:pt idx="2304">
                  <c:v>43466.398923611108</c:v>
                </c:pt>
                <c:pt idx="2305">
                  <c:v>43466.398935185192</c:v>
                </c:pt>
                <c:pt idx="2306">
                  <c:v>43466.398946759262</c:v>
                </c:pt>
                <c:pt idx="2307">
                  <c:v>43466.398958333331</c:v>
                </c:pt>
                <c:pt idx="2308">
                  <c:v>43466.398969907408</c:v>
                </c:pt>
                <c:pt idx="2309">
                  <c:v>43466.398981481478</c:v>
                </c:pt>
                <c:pt idx="2310">
                  <c:v>43466.398993055547</c:v>
                </c:pt>
                <c:pt idx="2311">
                  <c:v>43466.399004629631</c:v>
                </c:pt>
                <c:pt idx="2312">
                  <c:v>43466.399016203701</c:v>
                </c:pt>
                <c:pt idx="2313">
                  <c:v>43466.399027777778</c:v>
                </c:pt>
                <c:pt idx="2314">
                  <c:v>43466.399039351847</c:v>
                </c:pt>
                <c:pt idx="2315">
                  <c:v>43466.399050925917</c:v>
                </c:pt>
                <c:pt idx="2316">
                  <c:v>43466.399062500001</c:v>
                </c:pt>
                <c:pt idx="2317">
                  <c:v>43466.399074074077</c:v>
                </c:pt>
                <c:pt idx="2318">
                  <c:v>43466.399085648147</c:v>
                </c:pt>
                <c:pt idx="2319">
                  <c:v>43466.399097222216</c:v>
                </c:pt>
                <c:pt idx="2320">
                  <c:v>43466.399108796293</c:v>
                </c:pt>
                <c:pt idx="2321">
                  <c:v>43466.39912037037</c:v>
                </c:pt>
                <c:pt idx="2322">
                  <c:v>43466.399131944447</c:v>
                </c:pt>
                <c:pt idx="2323">
                  <c:v>43466.399143518523</c:v>
                </c:pt>
                <c:pt idx="2324">
                  <c:v>43466.399155092593</c:v>
                </c:pt>
                <c:pt idx="2325">
                  <c:v>43466.39916666667</c:v>
                </c:pt>
                <c:pt idx="2326">
                  <c:v>43466.399178240739</c:v>
                </c:pt>
                <c:pt idx="2327">
                  <c:v>43466.399189814823</c:v>
                </c:pt>
                <c:pt idx="2328">
                  <c:v>43466.399201388893</c:v>
                </c:pt>
                <c:pt idx="2329">
                  <c:v>43466.399212962962</c:v>
                </c:pt>
                <c:pt idx="2330">
                  <c:v>43466.399224537039</c:v>
                </c:pt>
                <c:pt idx="2331">
                  <c:v>43466.399236111109</c:v>
                </c:pt>
                <c:pt idx="2332">
                  <c:v>43466.399247685193</c:v>
                </c:pt>
                <c:pt idx="2333">
                  <c:v>43466.399259259262</c:v>
                </c:pt>
                <c:pt idx="2334">
                  <c:v>43466.399270833332</c:v>
                </c:pt>
                <c:pt idx="2335">
                  <c:v>43466.399282407408</c:v>
                </c:pt>
                <c:pt idx="2336">
                  <c:v>43466.399293981478</c:v>
                </c:pt>
                <c:pt idx="2337">
                  <c:v>43466.399305555547</c:v>
                </c:pt>
                <c:pt idx="2338">
                  <c:v>43466.399317129632</c:v>
                </c:pt>
                <c:pt idx="2339">
                  <c:v>43466.399328703701</c:v>
                </c:pt>
                <c:pt idx="2340">
                  <c:v>43466.399340277778</c:v>
                </c:pt>
                <c:pt idx="2341">
                  <c:v>43466.399351851847</c:v>
                </c:pt>
                <c:pt idx="2342">
                  <c:v>43466.399363425917</c:v>
                </c:pt>
                <c:pt idx="2343">
                  <c:v>43466.399375000001</c:v>
                </c:pt>
                <c:pt idx="2344">
                  <c:v>43466.399386574078</c:v>
                </c:pt>
                <c:pt idx="2345">
                  <c:v>43466.399398148147</c:v>
                </c:pt>
                <c:pt idx="2346">
                  <c:v>43466.399409722217</c:v>
                </c:pt>
                <c:pt idx="2347">
                  <c:v>43466.399421296293</c:v>
                </c:pt>
                <c:pt idx="2348">
                  <c:v>43466.39943287037</c:v>
                </c:pt>
                <c:pt idx="2349">
                  <c:v>43466.399444444447</c:v>
                </c:pt>
                <c:pt idx="2350">
                  <c:v>43466.399456018517</c:v>
                </c:pt>
                <c:pt idx="2351">
                  <c:v>43466.399467592593</c:v>
                </c:pt>
                <c:pt idx="2352">
                  <c:v>43466.39947916667</c:v>
                </c:pt>
                <c:pt idx="2353">
                  <c:v>43466.39949074074</c:v>
                </c:pt>
                <c:pt idx="2354">
                  <c:v>43466.399502314824</c:v>
                </c:pt>
                <c:pt idx="2355">
                  <c:v>43466.399513888893</c:v>
                </c:pt>
                <c:pt idx="2356">
                  <c:v>43466.399525462963</c:v>
                </c:pt>
                <c:pt idx="2357">
                  <c:v>43466.399537037039</c:v>
                </c:pt>
                <c:pt idx="2358">
                  <c:v>43466.399548611109</c:v>
                </c:pt>
                <c:pt idx="2359">
                  <c:v>43466.399560185193</c:v>
                </c:pt>
                <c:pt idx="2360">
                  <c:v>43466.399571759262</c:v>
                </c:pt>
                <c:pt idx="2361">
                  <c:v>43466.399583333332</c:v>
                </c:pt>
                <c:pt idx="2362">
                  <c:v>43466.399594907409</c:v>
                </c:pt>
                <c:pt idx="2363">
                  <c:v>43466.399606481478</c:v>
                </c:pt>
                <c:pt idx="2364">
                  <c:v>43466.399618055562</c:v>
                </c:pt>
                <c:pt idx="2365">
                  <c:v>43466.399629629632</c:v>
                </c:pt>
                <c:pt idx="2366">
                  <c:v>43466.399641203701</c:v>
                </c:pt>
                <c:pt idx="2367">
                  <c:v>43466.399652777778</c:v>
                </c:pt>
                <c:pt idx="2368">
                  <c:v>43466.399664351848</c:v>
                </c:pt>
                <c:pt idx="2369">
                  <c:v>43466.399675925917</c:v>
                </c:pt>
                <c:pt idx="2370">
                  <c:v>43466.399687500001</c:v>
                </c:pt>
                <c:pt idx="2371">
                  <c:v>43466.399699074071</c:v>
                </c:pt>
                <c:pt idx="2372">
                  <c:v>43466.399710648147</c:v>
                </c:pt>
                <c:pt idx="2373">
                  <c:v>43466.399722222217</c:v>
                </c:pt>
                <c:pt idx="2374">
                  <c:v>43466.399733796286</c:v>
                </c:pt>
                <c:pt idx="2375">
                  <c:v>43466.399745370371</c:v>
                </c:pt>
                <c:pt idx="2376">
                  <c:v>43466.399756944447</c:v>
                </c:pt>
                <c:pt idx="2377">
                  <c:v>43466.399768518517</c:v>
                </c:pt>
                <c:pt idx="2378">
                  <c:v>43466.399780092594</c:v>
                </c:pt>
                <c:pt idx="2379">
                  <c:v>43466.399791666663</c:v>
                </c:pt>
                <c:pt idx="2380">
                  <c:v>43466.39980324074</c:v>
                </c:pt>
                <c:pt idx="2381">
                  <c:v>43466.399814814817</c:v>
                </c:pt>
                <c:pt idx="2382">
                  <c:v>43466.399826388893</c:v>
                </c:pt>
                <c:pt idx="2383">
                  <c:v>43466.399837962963</c:v>
                </c:pt>
                <c:pt idx="2384">
                  <c:v>43466.39984953704</c:v>
                </c:pt>
                <c:pt idx="2385">
                  <c:v>43466.399861111109</c:v>
                </c:pt>
                <c:pt idx="2386">
                  <c:v>43466.399872685193</c:v>
                </c:pt>
                <c:pt idx="2387">
                  <c:v>43466.399884259263</c:v>
                </c:pt>
                <c:pt idx="2388">
                  <c:v>43466.399895833332</c:v>
                </c:pt>
                <c:pt idx="2389">
                  <c:v>43466.399907407409</c:v>
                </c:pt>
                <c:pt idx="2390">
                  <c:v>43466.399918981479</c:v>
                </c:pt>
                <c:pt idx="2391">
                  <c:v>43466.399930555563</c:v>
                </c:pt>
                <c:pt idx="2392">
                  <c:v>43466.399942129632</c:v>
                </c:pt>
                <c:pt idx="2393">
                  <c:v>43466.399953703702</c:v>
                </c:pt>
                <c:pt idx="2394">
                  <c:v>43466.399965277778</c:v>
                </c:pt>
                <c:pt idx="2395">
                  <c:v>43466.399976851862</c:v>
                </c:pt>
                <c:pt idx="2396">
                  <c:v>43466.399988425917</c:v>
                </c:pt>
                <c:pt idx="2397">
                  <c:v>43466.400000000001</c:v>
                </c:pt>
                <c:pt idx="2398">
                  <c:v>43466.400011574071</c:v>
                </c:pt>
                <c:pt idx="2399">
                  <c:v>43466.400023148148</c:v>
                </c:pt>
                <c:pt idx="2400">
                  <c:v>43466.400034722217</c:v>
                </c:pt>
                <c:pt idx="2401">
                  <c:v>43466.400046296287</c:v>
                </c:pt>
                <c:pt idx="2402">
                  <c:v>43466.400057870371</c:v>
                </c:pt>
                <c:pt idx="2403">
                  <c:v>43466.400069444448</c:v>
                </c:pt>
                <c:pt idx="2404">
                  <c:v>43466.400081018517</c:v>
                </c:pt>
                <c:pt idx="2405">
                  <c:v>43466.400092592587</c:v>
                </c:pt>
                <c:pt idx="2406">
                  <c:v>43466.400104166663</c:v>
                </c:pt>
                <c:pt idx="2407">
                  <c:v>43466.40011574074</c:v>
                </c:pt>
                <c:pt idx="2408">
                  <c:v>43466.400127314817</c:v>
                </c:pt>
                <c:pt idx="2409">
                  <c:v>43466.400138888886</c:v>
                </c:pt>
                <c:pt idx="2410">
                  <c:v>43466.400150462963</c:v>
                </c:pt>
                <c:pt idx="2411">
                  <c:v>43466.40016203704</c:v>
                </c:pt>
                <c:pt idx="2412">
                  <c:v>43466.400173611109</c:v>
                </c:pt>
                <c:pt idx="2413">
                  <c:v>43466.400185185194</c:v>
                </c:pt>
                <c:pt idx="2414">
                  <c:v>43466.400196759263</c:v>
                </c:pt>
                <c:pt idx="2415">
                  <c:v>43466.400208333333</c:v>
                </c:pt>
                <c:pt idx="2416">
                  <c:v>43466.400219907409</c:v>
                </c:pt>
                <c:pt idx="2417">
                  <c:v>43466.400231481479</c:v>
                </c:pt>
                <c:pt idx="2418">
                  <c:v>43466.400243055563</c:v>
                </c:pt>
                <c:pt idx="2419">
                  <c:v>43466.400254629632</c:v>
                </c:pt>
                <c:pt idx="2420">
                  <c:v>43466.400266203702</c:v>
                </c:pt>
                <c:pt idx="2421">
                  <c:v>43466.400277777779</c:v>
                </c:pt>
                <c:pt idx="2422">
                  <c:v>43466.400289351863</c:v>
                </c:pt>
                <c:pt idx="2423">
                  <c:v>43466.400300925918</c:v>
                </c:pt>
                <c:pt idx="2424">
                  <c:v>43466.400312500002</c:v>
                </c:pt>
                <c:pt idx="2425">
                  <c:v>43466.400324074071</c:v>
                </c:pt>
                <c:pt idx="2426">
                  <c:v>43466.400335648148</c:v>
                </c:pt>
                <c:pt idx="2427">
                  <c:v>43466.400347222218</c:v>
                </c:pt>
                <c:pt idx="2428">
                  <c:v>43466.400358796287</c:v>
                </c:pt>
                <c:pt idx="2429">
                  <c:v>43466.400370370371</c:v>
                </c:pt>
                <c:pt idx="2430">
                  <c:v>43466.400381944448</c:v>
                </c:pt>
                <c:pt idx="2431">
                  <c:v>43466.400393518517</c:v>
                </c:pt>
                <c:pt idx="2432">
                  <c:v>43466.400405092587</c:v>
                </c:pt>
                <c:pt idx="2433">
                  <c:v>43466.400416666656</c:v>
                </c:pt>
                <c:pt idx="2434">
                  <c:v>43466.40042824074</c:v>
                </c:pt>
                <c:pt idx="2435">
                  <c:v>43466.400439814817</c:v>
                </c:pt>
                <c:pt idx="2436">
                  <c:v>43466.400451388887</c:v>
                </c:pt>
                <c:pt idx="2437">
                  <c:v>43466.400462962964</c:v>
                </c:pt>
                <c:pt idx="2438">
                  <c:v>43466.40047453704</c:v>
                </c:pt>
                <c:pt idx="2439">
                  <c:v>43466.40048611111</c:v>
                </c:pt>
                <c:pt idx="2440">
                  <c:v>43466.400497685187</c:v>
                </c:pt>
                <c:pt idx="2441">
                  <c:v>43466.400509259263</c:v>
                </c:pt>
                <c:pt idx="2442">
                  <c:v>43466.400520833333</c:v>
                </c:pt>
                <c:pt idx="2443">
                  <c:v>43466.40053240741</c:v>
                </c:pt>
                <c:pt idx="2444">
                  <c:v>43466.400543981479</c:v>
                </c:pt>
                <c:pt idx="2445">
                  <c:v>43466.400555555563</c:v>
                </c:pt>
                <c:pt idx="2446">
                  <c:v>43466.400567129633</c:v>
                </c:pt>
                <c:pt idx="2447">
                  <c:v>43466.400578703702</c:v>
                </c:pt>
                <c:pt idx="2448">
                  <c:v>43466.400590277779</c:v>
                </c:pt>
                <c:pt idx="2449">
                  <c:v>43466.400601851848</c:v>
                </c:pt>
                <c:pt idx="2450">
                  <c:v>43466.400613425933</c:v>
                </c:pt>
                <c:pt idx="2451">
                  <c:v>43466.400625000002</c:v>
                </c:pt>
                <c:pt idx="2452">
                  <c:v>43466.400636574072</c:v>
                </c:pt>
                <c:pt idx="2453">
                  <c:v>43466.400648148148</c:v>
                </c:pt>
                <c:pt idx="2454">
                  <c:v>43466.400659722232</c:v>
                </c:pt>
                <c:pt idx="2455">
                  <c:v>43466.400671296287</c:v>
                </c:pt>
                <c:pt idx="2456">
                  <c:v>43466.400682870371</c:v>
                </c:pt>
                <c:pt idx="2457">
                  <c:v>43466.400694444441</c:v>
                </c:pt>
                <c:pt idx="2458">
                  <c:v>43466.400706018518</c:v>
                </c:pt>
                <c:pt idx="2459">
                  <c:v>43466.400717592587</c:v>
                </c:pt>
                <c:pt idx="2460">
                  <c:v>43466.400729166657</c:v>
                </c:pt>
                <c:pt idx="2461">
                  <c:v>43466.400740740741</c:v>
                </c:pt>
                <c:pt idx="2462">
                  <c:v>43466.400752314818</c:v>
                </c:pt>
                <c:pt idx="2463">
                  <c:v>43466.400763888887</c:v>
                </c:pt>
                <c:pt idx="2464">
                  <c:v>43466.400775462957</c:v>
                </c:pt>
                <c:pt idx="2465">
                  <c:v>43466.400787037041</c:v>
                </c:pt>
                <c:pt idx="2466">
                  <c:v>43466.40079861111</c:v>
                </c:pt>
                <c:pt idx="2467">
                  <c:v>43466.400810185187</c:v>
                </c:pt>
                <c:pt idx="2468">
                  <c:v>43466.400821759264</c:v>
                </c:pt>
                <c:pt idx="2469">
                  <c:v>43466.400833333333</c:v>
                </c:pt>
                <c:pt idx="2470">
                  <c:v>43466.40084490741</c:v>
                </c:pt>
                <c:pt idx="2471">
                  <c:v>43466.400856481479</c:v>
                </c:pt>
                <c:pt idx="2472">
                  <c:v>43466.400868055563</c:v>
                </c:pt>
                <c:pt idx="2473">
                  <c:v>43466.400879629633</c:v>
                </c:pt>
                <c:pt idx="2474">
                  <c:v>43466.400891203702</c:v>
                </c:pt>
                <c:pt idx="2475">
                  <c:v>43466.400902777779</c:v>
                </c:pt>
                <c:pt idx="2476">
                  <c:v>43466.400914351849</c:v>
                </c:pt>
                <c:pt idx="2477">
                  <c:v>43466.400925925933</c:v>
                </c:pt>
                <c:pt idx="2478">
                  <c:v>43466.400937500002</c:v>
                </c:pt>
                <c:pt idx="2479">
                  <c:v>43466.400949074072</c:v>
                </c:pt>
                <c:pt idx="2480">
                  <c:v>43466.400960648149</c:v>
                </c:pt>
                <c:pt idx="2481">
                  <c:v>43466.400972222233</c:v>
                </c:pt>
                <c:pt idx="2482">
                  <c:v>43466.400983796288</c:v>
                </c:pt>
                <c:pt idx="2483">
                  <c:v>43466.400995370372</c:v>
                </c:pt>
                <c:pt idx="2484">
                  <c:v>43466.401006944441</c:v>
                </c:pt>
                <c:pt idx="2485">
                  <c:v>43466.401018518518</c:v>
                </c:pt>
                <c:pt idx="2486">
                  <c:v>43466.401030092587</c:v>
                </c:pt>
                <c:pt idx="2487">
                  <c:v>43466.401041666657</c:v>
                </c:pt>
                <c:pt idx="2488">
                  <c:v>43466.401053240741</c:v>
                </c:pt>
                <c:pt idx="2489">
                  <c:v>43466.401064814818</c:v>
                </c:pt>
                <c:pt idx="2490">
                  <c:v>43466.401076388887</c:v>
                </c:pt>
                <c:pt idx="2491">
                  <c:v>43466.401087962957</c:v>
                </c:pt>
                <c:pt idx="2492">
                  <c:v>43466.401099537034</c:v>
                </c:pt>
                <c:pt idx="2493">
                  <c:v>43466.40111111111</c:v>
                </c:pt>
                <c:pt idx="2494">
                  <c:v>43466.401122685187</c:v>
                </c:pt>
                <c:pt idx="2495">
                  <c:v>43466.401134259257</c:v>
                </c:pt>
                <c:pt idx="2496">
                  <c:v>43466.401145833333</c:v>
                </c:pt>
                <c:pt idx="2497">
                  <c:v>43466.40115740741</c:v>
                </c:pt>
                <c:pt idx="2498">
                  <c:v>43466.40116898148</c:v>
                </c:pt>
                <c:pt idx="2499">
                  <c:v>43466.401180555556</c:v>
                </c:pt>
                <c:pt idx="2500">
                  <c:v>43466.401192129633</c:v>
                </c:pt>
                <c:pt idx="2501">
                  <c:v>43466.401203703703</c:v>
                </c:pt>
                <c:pt idx="2502">
                  <c:v>43466.40121527778</c:v>
                </c:pt>
                <c:pt idx="2503">
                  <c:v>43466.401226851849</c:v>
                </c:pt>
                <c:pt idx="2504">
                  <c:v>43466.401238425933</c:v>
                </c:pt>
                <c:pt idx="2505">
                  <c:v>43466.401250000003</c:v>
                </c:pt>
                <c:pt idx="2506">
                  <c:v>43466.401261574072</c:v>
                </c:pt>
                <c:pt idx="2507">
                  <c:v>43466.401273148149</c:v>
                </c:pt>
                <c:pt idx="2508">
                  <c:v>43466.401284722233</c:v>
                </c:pt>
                <c:pt idx="2509">
                  <c:v>43466.401296296302</c:v>
                </c:pt>
                <c:pt idx="2510">
                  <c:v>43466.401307870372</c:v>
                </c:pt>
                <c:pt idx="2511">
                  <c:v>43466.401319444441</c:v>
                </c:pt>
                <c:pt idx="2512">
                  <c:v>43466.401331018518</c:v>
                </c:pt>
                <c:pt idx="2513">
                  <c:v>43466.401342592602</c:v>
                </c:pt>
                <c:pt idx="2514">
                  <c:v>43466.401354166657</c:v>
                </c:pt>
                <c:pt idx="2515">
                  <c:v>43466.401365740741</c:v>
                </c:pt>
                <c:pt idx="2516">
                  <c:v>43466.401377314818</c:v>
                </c:pt>
                <c:pt idx="2517">
                  <c:v>43466.401388888888</c:v>
                </c:pt>
                <c:pt idx="2518">
                  <c:v>43466.401400462957</c:v>
                </c:pt>
                <c:pt idx="2519">
                  <c:v>43466.401412037027</c:v>
                </c:pt>
                <c:pt idx="2520">
                  <c:v>43466.401423611111</c:v>
                </c:pt>
                <c:pt idx="2521">
                  <c:v>43466.401435185187</c:v>
                </c:pt>
                <c:pt idx="2522">
                  <c:v>43466.401446759257</c:v>
                </c:pt>
                <c:pt idx="2523">
                  <c:v>43466.401458333326</c:v>
                </c:pt>
                <c:pt idx="2524">
                  <c:v>43466.401469907411</c:v>
                </c:pt>
                <c:pt idx="2525">
                  <c:v>43466.40148148148</c:v>
                </c:pt>
                <c:pt idx="2526">
                  <c:v>43466.401493055557</c:v>
                </c:pt>
                <c:pt idx="2527">
                  <c:v>43466.401504629634</c:v>
                </c:pt>
                <c:pt idx="2528">
                  <c:v>43466.401516203703</c:v>
                </c:pt>
                <c:pt idx="2529">
                  <c:v>43466.40152777778</c:v>
                </c:pt>
                <c:pt idx="2530">
                  <c:v>43466.401539351849</c:v>
                </c:pt>
                <c:pt idx="2531">
                  <c:v>43466.401550925933</c:v>
                </c:pt>
                <c:pt idx="2532">
                  <c:v>43466.401562500003</c:v>
                </c:pt>
                <c:pt idx="2533">
                  <c:v>43466.401574074072</c:v>
                </c:pt>
                <c:pt idx="2534">
                  <c:v>43466.401585648149</c:v>
                </c:pt>
                <c:pt idx="2535">
                  <c:v>43466.401597222219</c:v>
                </c:pt>
                <c:pt idx="2536">
                  <c:v>43466.401608796303</c:v>
                </c:pt>
                <c:pt idx="2537">
                  <c:v>43466.401620370372</c:v>
                </c:pt>
                <c:pt idx="2538">
                  <c:v>43466.401631944442</c:v>
                </c:pt>
                <c:pt idx="2539">
                  <c:v>43466.401643518519</c:v>
                </c:pt>
                <c:pt idx="2540">
                  <c:v>43466.401655092603</c:v>
                </c:pt>
                <c:pt idx="2541">
                  <c:v>43466.401666666658</c:v>
                </c:pt>
                <c:pt idx="2542">
                  <c:v>43466.401678240742</c:v>
                </c:pt>
                <c:pt idx="2543">
                  <c:v>43466.401689814818</c:v>
                </c:pt>
                <c:pt idx="2544">
                  <c:v>43466.401701388888</c:v>
                </c:pt>
                <c:pt idx="2545">
                  <c:v>43466.401712962957</c:v>
                </c:pt>
                <c:pt idx="2546">
                  <c:v>43466.401724537027</c:v>
                </c:pt>
                <c:pt idx="2547">
                  <c:v>43466.401736111111</c:v>
                </c:pt>
                <c:pt idx="2548">
                  <c:v>43466.401747685188</c:v>
                </c:pt>
                <c:pt idx="2549">
                  <c:v>43466.401759259257</c:v>
                </c:pt>
                <c:pt idx="2550">
                  <c:v>43466.401770833327</c:v>
                </c:pt>
                <c:pt idx="2551">
                  <c:v>43466.401782407411</c:v>
                </c:pt>
                <c:pt idx="2552">
                  <c:v>43466.40179398148</c:v>
                </c:pt>
                <c:pt idx="2553">
                  <c:v>43466.401805555557</c:v>
                </c:pt>
                <c:pt idx="2554">
                  <c:v>43466.401817129627</c:v>
                </c:pt>
                <c:pt idx="2555">
                  <c:v>43466.401828703703</c:v>
                </c:pt>
                <c:pt idx="2556">
                  <c:v>43466.40184027778</c:v>
                </c:pt>
                <c:pt idx="2557">
                  <c:v>43466.40185185185</c:v>
                </c:pt>
                <c:pt idx="2558">
                  <c:v>43466.401863425926</c:v>
                </c:pt>
                <c:pt idx="2559">
                  <c:v>43466.401875000003</c:v>
                </c:pt>
                <c:pt idx="2560">
                  <c:v>43466.401886574073</c:v>
                </c:pt>
                <c:pt idx="2561">
                  <c:v>43466.401898148149</c:v>
                </c:pt>
                <c:pt idx="2562">
                  <c:v>43466.401909722219</c:v>
                </c:pt>
                <c:pt idx="2563">
                  <c:v>43466.401921296303</c:v>
                </c:pt>
                <c:pt idx="2564">
                  <c:v>43466.401932870373</c:v>
                </c:pt>
                <c:pt idx="2565">
                  <c:v>43466.401944444442</c:v>
                </c:pt>
                <c:pt idx="2566">
                  <c:v>43466.401956018519</c:v>
                </c:pt>
                <c:pt idx="2567">
                  <c:v>43466.401967592603</c:v>
                </c:pt>
                <c:pt idx="2568">
                  <c:v>43466.401979166672</c:v>
                </c:pt>
                <c:pt idx="2569">
                  <c:v>43466.401990740742</c:v>
                </c:pt>
                <c:pt idx="2570">
                  <c:v>43466.402002314811</c:v>
                </c:pt>
                <c:pt idx="2571">
                  <c:v>43466.402013888888</c:v>
                </c:pt>
                <c:pt idx="2572">
                  <c:v>43466.402025462958</c:v>
                </c:pt>
                <c:pt idx="2573">
                  <c:v>43466.402037037027</c:v>
                </c:pt>
                <c:pt idx="2574">
                  <c:v>43466.402048611111</c:v>
                </c:pt>
                <c:pt idx="2575">
                  <c:v>43466.402060185188</c:v>
                </c:pt>
                <c:pt idx="2576">
                  <c:v>43466.402071759258</c:v>
                </c:pt>
                <c:pt idx="2577">
                  <c:v>43466.402083333327</c:v>
                </c:pt>
                <c:pt idx="2578">
                  <c:v>43466.402094907397</c:v>
                </c:pt>
                <c:pt idx="2579">
                  <c:v>43466.402106481481</c:v>
                </c:pt>
                <c:pt idx="2580">
                  <c:v>43466.402118055557</c:v>
                </c:pt>
                <c:pt idx="2581">
                  <c:v>43466.402129629627</c:v>
                </c:pt>
                <c:pt idx="2582">
                  <c:v>43466.402141203696</c:v>
                </c:pt>
                <c:pt idx="2583">
                  <c:v>43466.40215277778</c:v>
                </c:pt>
                <c:pt idx="2584">
                  <c:v>43466.40216435185</c:v>
                </c:pt>
                <c:pt idx="2585">
                  <c:v>43466.402175925927</c:v>
                </c:pt>
                <c:pt idx="2586">
                  <c:v>43466.402187500003</c:v>
                </c:pt>
                <c:pt idx="2587">
                  <c:v>43466.402199074073</c:v>
                </c:pt>
                <c:pt idx="2588">
                  <c:v>43466.40221064815</c:v>
                </c:pt>
                <c:pt idx="2589">
                  <c:v>43466.402222222219</c:v>
                </c:pt>
                <c:pt idx="2590">
                  <c:v>43466.402233796303</c:v>
                </c:pt>
                <c:pt idx="2591">
                  <c:v>43466.402245370373</c:v>
                </c:pt>
                <c:pt idx="2592">
                  <c:v>43466.402256944442</c:v>
                </c:pt>
                <c:pt idx="2593">
                  <c:v>43466.402268518519</c:v>
                </c:pt>
                <c:pt idx="2594">
                  <c:v>43466.402280092603</c:v>
                </c:pt>
                <c:pt idx="2595">
                  <c:v>43466.402291666673</c:v>
                </c:pt>
                <c:pt idx="2596">
                  <c:v>43466.402303240742</c:v>
                </c:pt>
                <c:pt idx="2597">
                  <c:v>43466.402314814812</c:v>
                </c:pt>
                <c:pt idx="2598">
                  <c:v>43466.402326388888</c:v>
                </c:pt>
                <c:pt idx="2599">
                  <c:v>43466.402337962973</c:v>
                </c:pt>
                <c:pt idx="2600">
                  <c:v>43466.402349537027</c:v>
                </c:pt>
                <c:pt idx="2601">
                  <c:v>43466.402361111112</c:v>
                </c:pt>
                <c:pt idx="2602">
                  <c:v>43466.402372685188</c:v>
                </c:pt>
                <c:pt idx="2603">
                  <c:v>43466.402384259258</c:v>
                </c:pt>
                <c:pt idx="2604">
                  <c:v>43466.402395833327</c:v>
                </c:pt>
                <c:pt idx="2605">
                  <c:v>43466.402407407397</c:v>
                </c:pt>
                <c:pt idx="2606">
                  <c:v>43466.402418981481</c:v>
                </c:pt>
                <c:pt idx="2607">
                  <c:v>43466.402430555558</c:v>
                </c:pt>
                <c:pt idx="2608">
                  <c:v>43466.402442129627</c:v>
                </c:pt>
                <c:pt idx="2609">
                  <c:v>43466.402453703697</c:v>
                </c:pt>
                <c:pt idx="2610">
                  <c:v>43466.402465277781</c:v>
                </c:pt>
                <c:pt idx="2611">
                  <c:v>43466.40247685185</c:v>
                </c:pt>
                <c:pt idx="2612">
                  <c:v>43466.402488425927</c:v>
                </c:pt>
                <c:pt idx="2613">
                  <c:v>43466.402499999997</c:v>
                </c:pt>
                <c:pt idx="2614">
                  <c:v>43466.402511574073</c:v>
                </c:pt>
                <c:pt idx="2615">
                  <c:v>43466.40252314815</c:v>
                </c:pt>
                <c:pt idx="2616">
                  <c:v>43466.40253472222</c:v>
                </c:pt>
                <c:pt idx="2617">
                  <c:v>43466.402546296304</c:v>
                </c:pt>
                <c:pt idx="2618">
                  <c:v>43466.402557870373</c:v>
                </c:pt>
                <c:pt idx="2619">
                  <c:v>43466.402569444443</c:v>
                </c:pt>
                <c:pt idx="2620">
                  <c:v>43466.402581018519</c:v>
                </c:pt>
                <c:pt idx="2621">
                  <c:v>43466.402592592603</c:v>
                </c:pt>
                <c:pt idx="2622">
                  <c:v>43466.402604166673</c:v>
                </c:pt>
                <c:pt idx="2623">
                  <c:v>43466.402615740742</c:v>
                </c:pt>
                <c:pt idx="2624">
                  <c:v>43466.402627314812</c:v>
                </c:pt>
                <c:pt idx="2625">
                  <c:v>43466.402638888889</c:v>
                </c:pt>
                <c:pt idx="2626">
                  <c:v>43466.402650462973</c:v>
                </c:pt>
                <c:pt idx="2627">
                  <c:v>43466.402662037042</c:v>
                </c:pt>
                <c:pt idx="2628">
                  <c:v>43466.402673611112</c:v>
                </c:pt>
                <c:pt idx="2629">
                  <c:v>43466.402685185189</c:v>
                </c:pt>
                <c:pt idx="2630">
                  <c:v>43466.402696759258</c:v>
                </c:pt>
                <c:pt idx="2631">
                  <c:v>43466.402708333328</c:v>
                </c:pt>
                <c:pt idx="2632">
                  <c:v>43466.402719907397</c:v>
                </c:pt>
                <c:pt idx="2633">
                  <c:v>43466.402731481481</c:v>
                </c:pt>
                <c:pt idx="2634">
                  <c:v>43466.402743055558</c:v>
                </c:pt>
                <c:pt idx="2635">
                  <c:v>43466.402754629627</c:v>
                </c:pt>
                <c:pt idx="2636">
                  <c:v>43466.402766203697</c:v>
                </c:pt>
                <c:pt idx="2637">
                  <c:v>43466.402777777781</c:v>
                </c:pt>
                <c:pt idx="2638">
                  <c:v>43466.402789351851</c:v>
                </c:pt>
                <c:pt idx="2639">
                  <c:v>43466.402800925927</c:v>
                </c:pt>
                <c:pt idx="2640">
                  <c:v>43466.402812499997</c:v>
                </c:pt>
                <c:pt idx="2641">
                  <c:v>43466.402824074074</c:v>
                </c:pt>
                <c:pt idx="2642">
                  <c:v>43466.40283564815</c:v>
                </c:pt>
                <c:pt idx="2643">
                  <c:v>43466.40284722222</c:v>
                </c:pt>
                <c:pt idx="2644">
                  <c:v>43466.402858796297</c:v>
                </c:pt>
                <c:pt idx="2645">
                  <c:v>43466.402870370373</c:v>
                </c:pt>
                <c:pt idx="2646">
                  <c:v>43466.402881944443</c:v>
                </c:pt>
                <c:pt idx="2647">
                  <c:v>43466.40289351852</c:v>
                </c:pt>
                <c:pt idx="2648">
                  <c:v>43466.402905092589</c:v>
                </c:pt>
                <c:pt idx="2649">
                  <c:v>43466.402916666673</c:v>
                </c:pt>
                <c:pt idx="2650">
                  <c:v>43466.402928240743</c:v>
                </c:pt>
                <c:pt idx="2651">
                  <c:v>43466.402939814812</c:v>
                </c:pt>
                <c:pt idx="2652">
                  <c:v>43466.402951388889</c:v>
                </c:pt>
                <c:pt idx="2653">
                  <c:v>43466.402962962973</c:v>
                </c:pt>
                <c:pt idx="2654">
                  <c:v>43466.402974537043</c:v>
                </c:pt>
                <c:pt idx="2655">
                  <c:v>43466.402986111112</c:v>
                </c:pt>
                <c:pt idx="2656">
                  <c:v>43466.402997685182</c:v>
                </c:pt>
                <c:pt idx="2657">
                  <c:v>43466.403009259258</c:v>
                </c:pt>
                <c:pt idx="2658">
                  <c:v>43466.403020833342</c:v>
                </c:pt>
                <c:pt idx="2659">
                  <c:v>43466.403032407397</c:v>
                </c:pt>
                <c:pt idx="2660">
                  <c:v>43466.403043981481</c:v>
                </c:pt>
                <c:pt idx="2661">
                  <c:v>43466.403055555558</c:v>
                </c:pt>
                <c:pt idx="2662">
                  <c:v>43466.403067129628</c:v>
                </c:pt>
                <c:pt idx="2663">
                  <c:v>43466.403078703697</c:v>
                </c:pt>
                <c:pt idx="2664">
                  <c:v>43466.403090277781</c:v>
                </c:pt>
                <c:pt idx="2665">
                  <c:v>43466.403101851851</c:v>
                </c:pt>
                <c:pt idx="2666">
                  <c:v>43466.403113425928</c:v>
                </c:pt>
                <c:pt idx="2667">
                  <c:v>43466.403124999997</c:v>
                </c:pt>
                <c:pt idx="2668">
                  <c:v>43466.403136574067</c:v>
                </c:pt>
                <c:pt idx="2669">
                  <c:v>43466.403148148151</c:v>
                </c:pt>
                <c:pt idx="2670">
                  <c:v>43466.40315972222</c:v>
                </c:pt>
                <c:pt idx="2671">
                  <c:v>43466.403171296297</c:v>
                </c:pt>
                <c:pt idx="2672">
                  <c:v>43466.403182870366</c:v>
                </c:pt>
                <c:pt idx="2673">
                  <c:v>43466.403194444443</c:v>
                </c:pt>
                <c:pt idx="2674">
                  <c:v>43466.40320601852</c:v>
                </c:pt>
                <c:pt idx="2675">
                  <c:v>43466.403217592589</c:v>
                </c:pt>
                <c:pt idx="2676">
                  <c:v>43466.403229166674</c:v>
                </c:pt>
                <c:pt idx="2677">
                  <c:v>43466.403240740743</c:v>
                </c:pt>
                <c:pt idx="2678">
                  <c:v>43466.403252314813</c:v>
                </c:pt>
                <c:pt idx="2679">
                  <c:v>43466.403263888889</c:v>
                </c:pt>
                <c:pt idx="2680">
                  <c:v>43466.403275462973</c:v>
                </c:pt>
                <c:pt idx="2681">
                  <c:v>43466.403287037043</c:v>
                </c:pt>
                <c:pt idx="2682">
                  <c:v>43466.403298611112</c:v>
                </c:pt>
                <c:pt idx="2683">
                  <c:v>43466.403310185182</c:v>
                </c:pt>
                <c:pt idx="2684">
                  <c:v>43466.403321759259</c:v>
                </c:pt>
                <c:pt idx="2685">
                  <c:v>43466.403333333343</c:v>
                </c:pt>
                <c:pt idx="2686">
                  <c:v>43466.403344907398</c:v>
                </c:pt>
                <c:pt idx="2687">
                  <c:v>43466.403356481482</c:v>
                </c:pt>
                <c:pt idx="2688">
                  <c:v>43466.403368055559</c:v>
                </c:pt>
                <c:pt idx="2689">
                  <c:v>43466.403379629628</c:v>
                </c:pt>
                <c:pt idx="2690">
                  <c:v>43466.403391203698</c:v>
                </c:pt>
                <c:pt idx="2691">
                  <c:v>43466.403402777767</c:v>
                </c:pt>
                <c:pt idx="2692">
                  <c:v>43466.403414351851</c:v>
                </c:pt>
                <c:pt idx="2693">
                  <c:v>43466.403425925928</c:v>
                </c:pt>
                <c:pt idx="2694">
                  <c:v>43466.403437499997</c:v>
                </c:pt>
                <c:pt idx="2695">
                  <c:v>43466.403449074067</c:v>
                </c:pt>
                <c:pt idx="2696">
                  <c:v>43466.403460648151</c:v>
                </c:pt>
                <c:pt idx="2697">
                  <c:v>43466.40347222222</c:v>
                </c:pt>
                <c:pt idx="2698">
                  <c:v>43466.403483796297</c:v>
                </c:pt>
                <c:pt idx="2699">
                  <c:v>43466.403495370367</c:v>
                </c:pt>
                <c:pt idx="2700">
                  <c:v>43466.403506944444</c:v>
                </c:pt>
                <c:pt idx="2701">
                  <c:v>43466.40351851852</c:v>
                </c:pt>
                <c:pt idx="2702">
                  <c:v>43466.40353009259</c:v>
                </c:pt>
                <c:pt idx="2703">
                  <c:v>43466.403541666667</c:v>
                </c:pt>
                <c:pt idx="2704">
                  <c:v>43466.403553240743</c:v>
                </c:pt>
                <c:pt idx="2705">
                  <c:v>43466.403564814813</c:v>
                </c:pt>
                <c:pt idx="2706">
                  <c:v>43466.40357638889</c:v>
                </c:pt>
                <c:pt idx="2707">
                  <c:v>43466.403587962966</c:v>
                </c:pt>
                <c:pt idx="2708">
                  <c:v>43466.403599537043</c:v>
                </c:pt>
                <c:pt idx="2709">
                  <c:v>43466.403611111113</c:v>
                </c:pt>
                <c:pt idx="2710">
                  <c:v>43466.403622685182</c:v>
                </c:pt>
                <c:pt idx="2711">
                  <c:v>43466.403634259259</c:v>
                </c:pt>
                <c:pt idx="2712">
                  <c:v>43466.403645833343</c:v>
                </c:pt>
                <c:pt idx="2713">
                  <c:v>43466.403657407413</c:v>
                </c:pt>
                <c:pt idx="2714">
                  <c:v>43466.403668981482</c:v>
                </c:pt>
                <c:pt idx="2715">
                  <c:v>43466.403680555559</c:v>
                </c:pt>
                <c:pt idx="2716">
                  <c:v>43466.403692129628</c:v>
                </c:pt>
                <c:pt idx="2717">
                  <c:v>43466.403703703712</c:v>
                </c:pt>
                <c:pt idx="2718">
                  <c:v>43466.403715277767</c:v>
                </c:pt>
                <c:pt idx="2719">
                  <c:v>43466.403726851851</c:v>
                </c:pt>
                <c:pt idx="2720">
                  <c:v>43466.403738425928</c:v>
                </c:pt>
                <c:pt idx="2721">
                  <c:v>43466.403749999998</c:v>
                </c:pt>
                <c:pt idx="2722">
                  <c:v>43466.403761574067</c:v>
                </c:pt>
                <c:pt idx="2723">
                  <c:v>43466.403773148151</c:v>
                </c:pt>
                <c:pt idx="2724">
                  <c:v>43466.403784722221</c:v>
                </c:pt>
                <c:pt idx="2725">
                  <c:v>43466.403796296298</c:v>
                </c:pt>
                <c:pt idx="2726">
                  <c:v>43466.403807870367</c:v>
                </c:pt>
                <c:pt idx="2727">
                  <c:v>43466.403819444437</c:v>
                </c:pt>
                <c:pt idx="2728">
                  <c:v>43466.403831018521</c:v>
                </c:pt>
                <c:pt idx="2729">
                  <c:v>43466.40384259259</c:v>
                </c:pt>
                <c:pt idx="2730">
                  <c:v>43466.403854166667</c:v>
                </c:pt>
                <c:pt idx="2731">
                  <c:v>43466.403865740736</c:v>
                </c:pt>
                <c:pt idx="2732">
                  <c:v>43466.403877314813</c:v>
                </c:pt>
                <c:pt idx="2733">
                  <c:v>43466.40388888889</c:v>
                </c:pt>
                <c:pt idx="2734">
                  <c:v>43466.403900462959</c:v>
                </c:pt>
                <c:pt idx="2735">
                  <c:v>43466.403912037043</c:v>
                </c:pt>
                <c:pt idx="2736">
                  <c:v>43466.403923611113</c:v>
                </c:pt>
                <c:pt idx="2737">
                  <c:v>43466.403935185182</c:v>
                </c:pt>
                <c:pt idx="2738">
                  <c:v>43466.403946759259</c:v>
                </c:pt>
                <c:pt idx="2739">
                  <c:v>43466.403958333343</c:v>
                </c:pt>
                <c:pt idx="2740">
                  <c:v>43466.403969907413</c:v>
                </c:pt>
                <c:pt idx="2741">
                  <c:v>43466.403981481482</c:v>
                </c:pt>
                <c:pt idx="2742">
                  <c:v>43466.403993055559</c:v>
                </c:pt>
                <c:pt idx="2743">
                  <c:v>43466.404004629629</c:v>
                </c:pt>
                <c:pt idx="2744">
                  <c:v>43466.404016203713</c:v>
                </c:pt>
                <c:pt idx="2745">
                  <c:v>43466.404027777768</c:v>
                </c:pt>
                <c:pt idx="2746">
                  <c:v>43466.404039351852</c:v>
                </c:pt>
                <c:pt idx="2747">
                  <c:v>43466.404050925928</c:v>
                </c:pt>
                <c:pt idx="2748">
                  <c:v>43466.404062499998</c:v>
                </c:pt>
                <c:pt idx="2749">
                  <c:v>43466.404074074067</c:v>
                </c:pt>
                <c:pt idx="2750">
                  <c:v>43466.404085648152</c:v>
                </c:pt>
                <c:pt idx="2751">
                  <c:v>43466.404097222221</c:v>
                </c:pt>
                <c:pt idx="2752">
                  <c:v>43466.404108796298</c:v>
                </c:pt>
                <c:pt idx="2753">
                  <c:v>43466.404120370367</c:v>
                </c:pt>
                <c:pt idx="2754">
                  <c:v>43466.404131944437</c:v>
                </c:pt>
                <c:pt idx="2755">
                  <c:v>43466.404143518521</c:v>
                </c:pt>
                <c:pt idx="2756">
                  <c:v>43466.40415509259</c:v>
                </c:pt>
                <c:pt idx="2757">
                  <c:v>43466.404166666667</c:v>
                </c:pt>
                <c:pt idx="2758">
                  <c:v>43466.404178240737</c:v>
                </c:pt>
                <c:pt idx="2759">
                  <c:v>43466.404189814813</c:v>
                </c:pt>
                <c:pt idx="2760">
                  <c:v>43466.40420138889</c:v>
                </c:pt>
                <c:pt idx="2761">
                  <c:v>43466.40421296296</c:v>
                </c:pt>
                <c:pt idx="2762">
                  <c:v>43466.404224537036</c:v>
                </c:pt>
                <c:pt idx="2763">
                  <c:v>43466.404236111113</c:v>
                </c:pt>
                <c:pt idx="2764">
                  <c:v>43466.404247685183</c:v>
                </c:pt>
                <c:pt idx="2765">
                  <c:v>43466.40425925926</c:v>
                </c:pt>
                <c:pt idx="2766">
                  <c:v>43466.404270833344</c:v>
                </c:pt>
                <c:pt idx="2767">
                  <c:v>43466.404282407413</c:v>
                </c:pt>
                <c:pt idx="2768">
                  <c:v>43466.404293981483</c:v>
                </c:pt>
                <c:pt idx="2769">
                  <c:v>43466.404305555552</c:v>
                </c:pt>
                <c:pt idx="2770">
                  <c:v>43466.404317129629</c:v>
                </c:pt>
                <c:pt idx="2771">
                  <c:v>43466.404328703713</c:v>
                </c:pt>
                <c:pt idx="2772">
                  <c:v>43466.404340277782</c:v>
                </c:pt>
                <c:pt idx="2773">
                  <c:v>43466.404351851852</c:v>
                </c:pt>
                <c:pt idx="2774">
                  <c:v>43466.404363425929</c:v>
                </c:pt>
                <c:pt idx="2775">
                  <c:v>43466.404374999998</c:v>
                </c:pt>
                <c:pt idx="2776">
                  <c:v>43466.404386574082</c:v>
                </c:pt>
                <c:pt idx="2777">
                  <c:v>43466.404398148137</c:v>
                </c:pt>
                <c:pt idx="2778">
                  <c:v>43466.404409722221</c:v>
                </c:pt>
                <c:pt idx="2779">
                  <c:v>43466.404421296298</c:v>
                </c:pt>
                <c:pt idx="2780">
                  <c:v>43466.404432870368</c:v>
                </c:pt>
                <c:pt idx="2781">
                  <c:v>43466.404444444437</c:v>
                </c:pt>
                <c:pt idx="2782">
                  <c:v>43466.404456018521</c:v>
                </c:pt>
                <c:pt idx="2783">
                  <c:v>43466.404467592591</c:v>
                </c:pt>
                <c:pt idx="2784">
                  <c:v>43466.404479166667</c:v>
                </c:pt>
                <c:pt idx="2785">
                  <c:v>43466.404490740737</c:v>
                </c:pt>
                <c:pt idx="2786">
                  <c:v>43466.404502314806</c:v>
                </c:pt>
                <c:pt idx="2787">
                  <c:v>43466.404513888891</c:v>
                </c:pt>
                <c:pt idx="2788">
                  <c:v>43466.40452546296</c:v>
                </c:pt>
                <c:pt idx="2789">
                  <c:v>43466.404537037037</c:v>
                </c:pt>
                <c:pt idx="2790">
                  <c:v>43466.404548611114</c:v>
                </c:pt>
                <c:pt idx="2791">
                  <c:v>43466.404560185183</c:v>
                </c:pt>
                <c:pt idx="2792">
                  <c:v>43466.40457175926</c:v>
                </c:pt>
                <c:pt idx="2793">
                  <c:v>43466.404583333337</c:v>
                </c:pt>
                <c:pt idx="2794">
                  <c:v>43466.404594907413</c:v>
                </c:pt>
                <c:pt idx="2795">
                  <c:v>43466.404606481483</c:v>
                </c:pt>
                <c:pt idx="2796">
                  <c:v>43466.404618055552</c:v>
                </c:pt>
                <c:pt idx="2797">
                  <c:v>43466.404629629629</c:v>
                </c:pt>
                <c:pt idx="2798">
                  <c:v>43466.404641203713</c:v>
                </c:pt>
                <c:pt idx="2799">
                  <c:v>43466.404652777783</c:v>
                </c:pt>
                <c:pt idx="2800">
                  <c:v>43466.404664351852</c:v>
                </c:pt>
                <c:pt idx="2801">
                  <c:v>43466.404675925929</c:v>
                </c:pt>
                <c:pt idx="2802">
                  <c:v>43466.404687499999</c:v>
                </c:pt>
                <c:pt idx="2803">
                  <c:v>43466.404699074083</c:v>
                </c:pt>
                <c:pt idx="2804">
                  <c:v>43466.404710648138</c:v>
                </c:pt>
                <c:pt idx="2805">
                  <c:v>43466.404722222222</c:v>
                </c:pt>
                <c:pt idx="2806">
                  <c:v>43466.404733796298</c:v>
                </c:pt>
                <c:pt idx="2807">
                  <c:v>43466.404745370368</c:v>
                </c:pt>
                <c:pt idx="2808">
                  <c:v>43466.404756944437</c:v>
                </c:pt>
                <c:pt idx="2809">
                  <c:v>43466.404768518521</c:v>
                </c:pt>
                <c:pt idx="2810">
                  <c:v>43466.404780092591</c:v>
                </c:pt>
                <c:pt idx="2811">
                  <c:v>43466.404791666668</c:v>
                </c:pt>
                <c:pt idx="2812">
                  <c:v>43466.404803240737</c:v>
                </c:pt>
                <c:pt idx="2813">
                  <c:v>43466.404814814807</c:v>
                </c:pt>
                <c:pt idx="2814">
                  <c:v>43466.404826388891</c:v>
                </c:pt>
                <c:pt idx="2815">
                  <c:v>43466.40483796296</c:v>
                </c:pt>
                <c:pt idx="2816">
                  <c:v>43466.404849537037</c:v>
                </c:pt>
                <c:pt idx="2817">
                  <c:v>43466.404861111107</c:v>
                </c:pt>
                <c:pt idx="2818">
                  <c:v>43466.404872685183</c:v>
                </c:pt>
                <c:pt idx="2819">
                  <c:v>43466.40488425926</c:v>
                </c:pt>
                <c:pt idx="2820">
                  <c:v>43466.404895833337</c:v>
                </c:pt>
                <c:pt idx="2821">
                  <c:v>43466.404907407406</c:v>
                </c:pt>
                <c:pt idx="2822">
                  <c:v>43466.404918981483</c:v>
                </c:pt>
                <c:pt idx="2823">
                  <c:v>43466.404930555553</c:v>
                </c:pt>
                <c:pt idx="2824">
                  <c:v>43466.404942129629</c:v>
                </c:pt>
                <c:pt idx="2825">
                  <c:v>43466.404953703714</c:v>
                </c:pt>
                <c:pt idx="2826">
                  <c:v>43466.404965277783</c:v>
                </c:pt>
                <c:pt idx="2827">
                  <c:v>43466.404976851853</c:v>
                </c:pt>
                <c:pt idx="2828">
                  <c:v>43466.404988425929</c:v>
                </c:pt>
                <c:pt idx="2829">
                  <c:v>43466.404999999999</c:v>
                </c:pt>
                <c:pt idx="2830">
                  <c:v>43466.405011574083</c:v>
                </c:pt>
                <c:pt idx="2831">
                  <c:v>43466.405023148152</c:v>
                </c:pt>
                <c:pt idx="2832">
                  <c:v>43466.405034722222</c:v>
                </c:pt>
                <c:pt idx="2833">
                  <c:v>43466.405046296299</c:v>
                </c:pt>
                <c:pt idx="2834">
                  <c:v>43466.405057870368</c:v>
                </c:pt>
                <c:pt idx="2835">
                  <c:v>43466.405069444438</c:v>
                </c:pt>
                <c:pt idx="2836">
                  <c:v>43466.405081018522</c:v>
                </c:pt>
                <c:pt idx="2837">
                  <c:v>43466.405092592591</c:v>
                </c:pt>
                <c:pt idx="2838">
                  <c:v>43466.405104166668</c:v>
                </c:pt>
                <c:pt idx="2839">
                  <c:v>43466.405115740738</c:v>
                </c:pt>
                <c:pt idx="2840">
                  <c:v>43466.405127314807</c:v>
                </c:pt>
                <c:pt idx="2841">
                  <c:v>43466.405138888891</c:v>
                </c:pt>
                <c:pt idx="2842">
                  <c:v>43466.405150462961</c:v>
                </c:pt>
                <c:pt idx="2843">
                  <c:v>43466.405162037037</c:v>
                </c:pt>
                <c:pt idx="2844">
                  <c:v>43466.405173611107</c:v>
                </c:pt>
                <c:pt idx="2845">
                  <c:v>43466.405185185176</c:v>
                </c:pt>
                <c:pt idx="2846">
                  <c:v>43466.40519675926</c:v>
                </c:pt>
                <c:pt idx="2847">
                  <c:v>43466.40520833333</c:v>
                </c:pt>
                <c:pt idx="2848">
                  <c:v>43466.405219907407</c:v>
                </c:pt>
                <c:pt idx="2849">
                  <c:v>43466.405231481483</c:v>
                </c:pt>
                <c:pt idx="2850">
                  <c:v>43466.405243055553</c:v>
                </c:pt>
                <c:pt idx="2851">
                  <c:v>43466.40525462963</c:v>
                </c:pt>
                <c:pt idx="2852">
                  <c:v>43466.405266203707</c:v>
                </c:pt>
                <c:pt idx="2853">
                  <c:v>43466.405277777783</c:v>
                </c:pt>
                <c:pt idx="2854">
                  <c:v>43466.405289351853</c:v>
                </c:pt>
                <c:pt idx="2855">
                  <c:v>43466.405300925922</c:v>
                </c:pt>
                <c:pt idx="2856">
                  <c:v>43466.405312499999</c:v>
                </c:pt>
                <c:pt idx="2857">
                  <c:v>43466.405324074083</c:v>
                </c:pt>
                <c:pt idx="2858">
                  <c:v>43466.405335648153</c:v>
                </c:pt>
                <c:pt idx="2859">
                  <c:v>43466.405347222222</c:v>
                </c:pt>
                <c:pt idx="2860">
                  <c:v>43466.405358796299</c:v>
                </c:pt>
                <c:pt idx="2861">
                  <c:v>43466.405370370368</c:v>
                </c:pt>
                <c:pt idx="2862">
                  <c:v>43466.405381944453</c:v>
                </c:pt>
                <c:pt idx="2863">
                  <c:v>43466.405393518522</c:v>
                </c:pt>
                <c:pt idx="2864">
                  <c:v>43466.405405092592</c:v>
                </c:pt>
                <c:pt idx="2865">
                  <c:v>43466.405416666668</c:v>
                </c:pt>
                <c:pt idx="2866">
                  <c:v>43466.405428240738</c:v>
                </c:pt>
                <c:pt idx="2867">
                  <c:v>43466.405439814807</c:v>
                </c:pt>
                <c:pt idx="2868">
                  <c:v>43466.405451388891</c:v>
                </c:pt>
                <c:pt idx="2869">
                  <c:v>43466.405462962961</c:v>
                </c:pt>
                <c:pt idx="2870">
                  <c:v>43466.405474537038</c:v>
                </c:pt>
                <c:pt idx="2871">
                  <c:v>43466.405486111107</c:v>
                </c:pt>
                <c:pt idx="2872">
                  <c:v>43466.405497685177</c:v>
                </c:pt>
                <c:pt idx="2873">
                  <c:v>43466.405509259261</c:v>
                </c:pt>
                <c:pt idx="2874">
                  <c:v>43466.40552083333</c:v>
                </c:pt>
                <c:pt idx="2875">
                  <c:v>43466.405532407407</c:v>
                </c:pt>
                <c:pt idx="2876">
                  <c:v>43466.405543981477</c:v>
                </c:pt>
                <c:pt idx="2877">
                  <c:v>43466.405555555553</c:v>
                </c:pt>
                <c:pt idx="2878">
                  <c:v>43466.40556712963</c:v>
                </c:pt>
                <c:pt idx="2879">
                  <c:v>43466.405578703707</c:v>
                </c:pt>
                <c:pt idx="2880">
                  <c:v>43466.405590277784</c:v>
                </c:pt>
                <c:pt idx="2881">
                  <c:v>43466.405601851853</c:v>
                </c:pt>
                <c:pt idx="2882">
                  <c:v>43466.405613425923</c:v>
                </c:pt>
                <c:pt idx="2883">
                  <c:v>43466.405624999999</c:v>
                </c:pt>
                <c:pt idx="2884">
                  <c:v>43466.405636574083</c:v>
                </c:pt>
                <c:pt idx="2885">
                  <c:v>43466.405648148153</c:v>
                </c:pt>
                <c:pt idx="2886">
                  <c:v>43466.405659722222</c:v>
                </c:pt>
                <c:pt idx="2887">
                  <c:v>43466.405671296299</c:v>
                </c:pt>
                <c:pt idx="2888">
                  <c:v>43466.405682870369</c:v>
                </c:pt>
                <c:pt idx="2889">
                  <c:v>43466.405694444453</c:v>
                </c:pt>
                <c:pt idx="2890">
                  <c:v>43466.405706018522</c:v>
                </c:pt>
                <c:pt idx="2891">
                  <c:v>43466.405717592592</c:v>
                </c:pt>
                <c:pt idx="2892">
                  <c:v>43466.405729166669</c:v>
                </c:pt>
                <c:pt idx="2893">
                  <c:v>43466.405740740738</c:v>
                </c:pt>
                <c:pt idx="2894">
                  <c:v>43466.405752314808</c:v>
                </c:pt>
                <c:pt idx="2895">
                  <c:v>43466.405763888892</c:v>
                </c:pt>
                <c:pt idx="2896">
                  <c:v>43466.405775462961</c:v>
                </c:pt>
                <c:pt idx="2897">
                  <c:v>43466.405787037038</c:v>
                </c:pt>
                <c:pt idx="2898">
                  <c:v>43466.405798611107</c:v>
                </c:pt>
                <c:pt idx="2899">
                  <c:v>43466.405810185177</c:v>
                </c:pt>
                <c:pt idx="2900">
                  <c:v>43466.405821759261</c:v>
                </c:pt>
                <c:pt idx="2901">
                  <c:v>43466.405833333331</c:v>
                </c:pt>
                <c:pt idx="2902">
                  <c:v>43466.405844907407</c:v>
                </c:pt>
                <c:pt idx="2903">
                  <c:v>43466.405856481477</c:v>
                </c:pt>
                <c:pt idx="2904">
                  <c:v>43466.405868055554</c:v>
                </c:pt>
                <c:pt idx="2905">
                  <c:v>43466.40587962963</c:v>
                </c:pt>
                <c:pt idx="2906">
                  <c:v>43466.405891203707</c:v>
                </c:pt>
                <c:pt idx="2907">
                  <c:v>43466.405902777777</c:v>
                </c:pt>
                <c:pt idx="2908">
                  <c:v>43466.405914351853</c:v>
                </c:pt>
                <c:pt idx="2909">
                  <c:v>43466.405925925923</c:v>
                </c:pt>
                <c:pt idx="2910">
                  <c:v>43466.4059375</c:v>
                </c:pt>
                <c:pt idx="2911">
                  <c:v>43466.405949074076</c:v>
                </c:pt>
                <c:pt idx="2912">
                  <c:v>43466.405960648153</c:v>
                </c:pt>
                <c:pt idx="2913">
                  <c:v>43466.405972222223</c:v>
                </c:pt>
                <c:pt idx="2914">
                  <c:v>43466.4059837963</c:v>
                </c:pt>
                <c:pt idx="2915">
                  <c:v>43466.405995370369</c:v>
                </c:pt>
                <c:pt idx="2916">
                  <c:v>43466.406006944453</c:v>
                </c:pt>
                <c:pt idx="2917">
                  <c:v>43466.406018518523</c:v>
                </c:pt>
                <c:pt idx="2918">
                  <c:v>43466.406030092592</c:v>
                </c:pt>
                <c:pt idx="2919">
                  <c:v>43466.406041666669</c:v>
                </c:pt>
                <c:pt idx="2920">
                  <c:v>43466.406053240738</c:v>
                </c:pt>
                <c:pt idx="2921">
                  <c:v>43466.406064814822</c:v>
                </c:pt>
                <c:pt idx="2922">
                  <c:v>43466.406076388892</c:v>
                </c:pt>
                <c:pt idx="2923">
                  <c:v>43466.406087962961</c:v>
                </c:pt>
                <c:pt idx="2924">
                  <c:v>43466.406099537038</c:v>
                </c:pt>
                <c:pt idx="2925">
                  <c:v>43466.406111111108</c:v>
                </c:pt>
                <c:pt idx="2926">
                  <c:v>43466.406122685177</c:v>
                </c:pt>
                <c:pt idx="2927">
                  <c:v>43466.406134259261</c:v>
                </c:pt>
                <c:pt idx="2928">
                  <c:v>43466.406145833331</c:v>
                </c:pt>
                <c:pt idx="2929">
                  <c:v>43466.406157407408</c:v>
                </c:pt>
                <c:pt idx="2930">
                  <c:v>43466.406168981477</c:v>
                </c:pt>
                <c:pt idx="2931">
                  <c:v>43466.406180555547</c:v>
                </c:pt>
                <c:pt idx="2932">
                  <c:v>43466.406192129631</c:v>
                </c:pt>
                <c:pt idx="2933">
                  <c:v>43466.4062037037</c:v>
                </c:pt>
                <c:pt idx="2934">
                  <c:v>43466.406215277777</c:v>
                </c:pt>
                <c:pt idx="2935">
                  <c:v>43466.406226851846</c:v>
                </c:pt>
                <c:pt idx="2936">
                  <c:v>43466.406238425923</c:v>
                </c:pt>
                <c:pt idx="2937">
                  <c:v>43466.40625</c:v>
                </c:pt>
                <c:pt idx="2938">
                  <c:v>43466.406261574077</c:v>
                </c:pt>
                <c:pt idx="2939">
                  <c:v>43466.406273148154</c:v>
                </c:pt>
                <c:pt idx="2940">
                  <c:v>43466.406284722223</c:v>
                </c:pt>
                <c:pt idx="2941">
                  <c:v>43466.4062962963</c:v>
                </c:pt>
                <c:pt idx="2942">
                  <c:v>43466.406307870369</c:v>
                </c:pt>
                <c:pt idx="2943">
                  <c:v>43466.406319444453</c:v>
                </c:pt>
                <c:pt idx="2944">
                  <c:v>43466.406331018523</c:v>
                </c:pt>
                <c:pt idx="2945">
                  <c:v>43466.406342592592</c:v>
                </c:pt>
                <c:pt idx="2946">
                  <c:v>43466.406354166669</c:v>
                </c:pt>
                <c:pt idx="2947">
                  <c:v>43466.406365740739</c:v>
                </c:pt>
                <c:pt idx="2948">
                  <c:v>43466.406377314823</c:v>
                </c:pt>
                <c:pt idx="2949">
                  <c:v>43466.406388888892</c:v>
                </c:pt>
                <c:pt idx="2950">
                  <c:v>43466.406400462962</c:v>
                </c:pt>
                <c:pt idx="2951">
                  <c:v>43466.406412037039</c:v>
                </c:pt>
                <c:pt idx="2952">
                  <c:v>43466.406423611108</c:v>
                </c:pt>
                <c:pt idx="2953">
                  <c:v>43466.406435185178</c:v>
                </c:pt>
                <c:pt idx="2954">
                  <c:v>43466.406446759262</c:v>
                </c:pt>
                <c:pt idx="2955">
                  <c:v>43466.406458333331</c:v>
                </c:pt>
                <c:pt idx="2956">
                  <c:v>43466.406469907408</c:v>
                </c:pt>
                <c:pt idx="2957">
                  <c:v>43466.406481481477</c:v>
                </c:pt>
                <c:pt idx="2958">
                  <c:v>43466.406493055547</c:v>
                </c:pt>
                <c:pt idx="2959">
                  <c:v>43466.406504629631</c:v>
                </c:pt>
                <c:pt idx="2960">
                  <c:v>43466.4065162037</c:v>
                </c:pt>
                <c:pt idx="2961">
                  <c:v>43466.406527777777</c:v>
                </c:pt>
                <c:pt idx="2962">
                  <c:v>43466.406539351847</c:v>
                </c:pt>
                <c:pt idx="2963">
                  <c:v>43466.406550925924</c:v>
                </c:pt>
                <c:pt idx="2964">
                  <c:v>43466.4065625</c:v>
                </c:pt>
                <c:pt idx="2965">
                  <c:v>43466.406574074077</c:v>
                </c:pt>
                <c:pt idx="2966">
                  <c:v>43466.406585648147</c:v>
                </c:pt>
                <c:pt idx="2967">
                  <c:v>43466.406597222223</c:v>
                </c:pt>
                <c:pt idx="2968">
                  <c:v>43466.406608796293</c:v>
                </c:pt>
                <c:pt idx="2969">
                  <c:v>43466.40662037037</c:v>
                </c:pt>
                <c:pt idx="2970">
                  <c:v>43466.406631944446</c:v>
                </c:pt>
                <c:pt idx="2971">
                  <c:v>43466.406643518523</c:v>
                </c:pt>
                <c:pt idx="2972">
                  <c:v>43466.406655092593</c:v>
                </c:pt>
                <c:pt idx="2973">
                  <c:v>43466.406666666669</c:v>
                </c:pt>
                <c:pt idx="2974">
                  <c:v>43466.406678240739</c:v>
                </c:pt>
                <c:pt idx="2975">
                  <c:v>43466.406689814823</c:v>
                </c:pt>
                <c:pt idx="2976">
                  <c:v>43466.406701388893</c:v>
                </c:pt>
                <c:pt idx="2977">
                  <c:v>43466.406712962962</c:v>
                </c:pt>
                <c:pt idx="2978">
                  <c:v>43466.406724537039</c:v>
                </c:pt>
                <c:pt idx="2979">
                  <c:v>43466.406736111108</c:v>
                </c:pt>
                <c:pt idx="2980">
                  <c:v>43466.406747685192</c:v>
                </c:pt>
                <c:pt idx="2981">
                  <c:v>43466.406759259262</c:v>
                </c:pt>
                <c:pt idx="2982">
                  <c:v>43466.406770833331</c:v>
                </c:pt>
                <c:pt idx="2983">
                  <c:v>43466.406782407408</c:v>
                </c:pt>
                <c:pt idx="2984">
                  <c:v>43466.406793981478</c:v>
                </c:pt>
                <c:pt idx="2985">
                  <c:v>43466.406805555547</c:v>
                </c:pt>
                <c:pt idx="2986">
                  <c:v>43466.406817129631</c:v>
                </c:pt>
                <c:pt idx="2987">
                  <c:v>43466.406828703701</c:v>
                </c:pt>
                <c:pt idx="2988">
                  <c:v>43466.406840277778</c:v>
                </c:pt>
                <c:pt idx="2989">
                  <c:v>43466.406851851847</c:v>
                </c:pt>
                <c:pt idx="2990">
                  <c:v>43466.406863425917</c:v>
                </c:pt>
                <c:pt idx="2991">
                  <c:v>43466.406875000001</c:v>
                </c:pt>
                <c:pt idx="2992">
                  <c:v>43466.406886574077</c:v>
                </c:pt>
                <c:pt idx="2993">
                  <c:v>43466.406898148147</c:v>
                </c:pt>
                <c:pt idx="2994">
                  <c:v>43466.406909722216</c:v>
                </c:pt>
                <c:pt idx="2995">
                  <c:v>43466.406921296293</c:v>
                </c:pt>
                <c:pt idx="2996">
                  <c:v>43466.40693287037</c:v>
                </c:pt>
                <c:pt idx="2997">
                  <c:v>43466.406944444447</c:v>
                </c:pt>
                <c:pt idx="2998">
                  <c:v>43466.406956018523</c:v>
                </c:pt>
                <c:pt idx="2999">
                  <c:v>43466.406967592593</c:v>
                </c:pt>
                <c:pt idx="3000">
                  <c:v>43466.40697916667</c:v>
                </c:pt>
                <c:pt idx="3001">
                  <c:v>43466.406990740739</c:v>
                </c:pt>
                <c:pt idx="3002">
                  <c:v>43466.407002314823</c:v>
                </c:pt>
                <c:pt idx="3003">
                  <c:v>43466.407013888893</c:v>
                </c:pt>
                <c:pt idx="3004">
                  <c:v>43466.407025462962</c:v>
                </c:pt>
                <c:pt idx="3005">
                  <c:v>43466.407037037039</c:v>
                </c:pt>
                <c:pt idx="3006">
                  <c:v>43466.407048611109</c:v>
                </c:pt>
                <c:pt idx="3007">
                  <c:v>43466.407060185193</c:v>
                </c:pt>
                <c:pt idx="3008">
                  <c:v>43466.407071759262</c:v>
                </c:pt>
                <c:pt idx="3009">
                  <c:v>43466.407083333332</c:v>
                </c:pt>
                <c:pt idx="3010">
                  <c:v>43466.407094907408</c:v>
                </c:pt>
                <c:pt idx="3011">
                  <c:v>43466.407106481478</c:v>
                </c:pt>
                <c:pt idx="3012">
                  <c:v>43466.407118055547</c:v>
                </c:pt>
                <c:pt idx="3013">
                  <c:v>43466.407129629632</c:v>
                </c:pt>
                <c:pt idx="3014">
                  <c:v>43466.407141203701</c:v>
                </c:pt>
                <c:pt idx="3015">
                  <c:v>43466.407152777778</c:v>
                </c:pt>
                <c:pt idx="3016">
                  <c:v>43466.407164351847</c:v>
                </c:pt>
                <c:pt idx="3017">
                  <c:v>43466.407175925917</c:v>
                </c:pt>
                <c:pt idx="3018">
                  <c:v>43466.407187500001</c:v>
                </c:pt>
                <c:pt idx="3019">
                  <c:v>43466.407199074078</c:v>
                </c:pt>
                <c:pt idx="3020">
                  <c:v>43466.407210648147</c:v>
                </c:pt>
                <c:pt idx="3021">
                  <c:v>43466.407222222217</c:v>
                </c:pt>
                <c:pt idx="3022">
                  <c:v>43466.407233796293</c:v>
                </c:pt>
                <c:pt idx="3023">
                  <c:v>43466.40724537037</c:v>
                </c:pt>
                <c:pt idx="3024">
                  <c:v>43466.407256944447</c:v>
                </c:pt>
                <c:pt idx="3025">
                  <c:v>43466.407268518517</c:v>
                </c:pt>
                <c:pt idx="3026">
                  <c:v>43466.407280092593</c:v>
                </c:pt>
                <c:pt idx="3027">
                  <c:v>43466.40729166667</c:v>
                </c:pt>
                <c:pt idx="3028">
                  <c:v>43466.40730324074</c:v>
                </c:pt>
                <c:pt idx="3029">
                  <c:v>43466.407314814824</c:v>
                </c:pt>
                <c:pt idx="3030">
                  <c:v>43466.407326388893</c:v>
                </c:pt>
                <c:pt idx="3031">
                  <c:v>43466.407337962963</c:v>
                </c:pt>
                <c:pt idx="3032">
                  <c:v>43466.407349537039</c:v>
                </c:pt>
                <c:pt idx="3033">
                  <c:v>43466.407361111109</c:v>
                </c:pt>
                <c:pt idx="3034">
                  <c:v>43466.407372685193</c:v>
                </c:pt>
                <c:pt idx="3035">
                  <c:v>43466.407384259262</c:v>
                </c:pt>
                <c:pt idx="3036">
                  <c:v>43466.407395833332</c:v>
                </c:pt>
                <c:pt idx="3037">
                  <c:v>43466.407407407409</c:v>
                </c:pt>
                <c:pt idx="3038">
                  <c:v>43466.407418981478</c:v>
                </c:pt>
                <c:pt idx="3039">
                  <c:v>43466.407430555562</c:v>
                </c:pt>
                <c:pt idx="3040">
                  <c:v>43466.407442129632</c:v>
                </c:pt>
                <c:pt idx="3041">
                  <c:v>43466.407453703701</c:v>
                </c:pt>
                <c:pt idx="3042">
                  <c:v>43466.407465277778</c:v>
                </c:pt>
                <c:pt idx="3043">
                  <c:v>43466.407476851848</c:v>
                </c:pt>
                <c:pt idx="3044">
                  <c:v>43466.407488425917</c:v>
                </c:pt>
                <c:pt idx="3045">
                  <c:v>43466.407500000001</c:v>
                </c:pt>
                <c:pt idx="3046">
                  <c:v>43466.407511574071</c:v>
                </c:pt>
                <c:pt idx="3047">
                  <c:v>43466.407523148147</c:v>
                </c:pt>
                <c:pt idx="3048">
                  <c:v>43466.407534722217</c:v>
                </c:pt>
                <c:pt idx="3049">
                  <c:v>43466.407546296286</c:v>
                </c:pt>
                <c:pt idx="3050">
                  <c:v>43466.407557870371</c:v>
                </c:pt>
                <c:pt idx="3051">
                  <c:v>43466.407569444447</c:v>
                </c:pt>
                <c:pt idx="3052">
                  <c:v>43466.407581018517</c:v>
                </c:pt>
                <c:pt idx="3053">
                  <c:v>43466.407592592594</c:v>
                </c:pt>
                <c:pt idx="3054">
                  <c:v>43466.407604166663</c:v>
                </c:pt>
                <c:pt idx="3055">
                  <c:v>43466.40761574074</c:v>
                </c:pt>
                <c:pt idx="3056">
                  <c:v>43466.407627314817</c:v>
                </c:pt>
                <c:pt idx="3057">
                  <c:v>43466.407638888893</c:v>
                </c:pt>
                <c:pt idx="3058">
                  <c:v>43466.407650462963</c:v>
                </c:pt>
                <c:pt idx="3059">
                  <c:v>43466.40766203704</c:v>
                </c:pt>
                <c:pt idx="3060">
                  <c:v>43466.407673611109</c:v>
                </c:pt>
                <c:pt idx="3061">
                  <c:v>43466.407685185193</c:v>
                </c:pt>
                <c:pt idx="3062">
                  <c:v>43466.407696759263</c:v>
                </c:pt>
                <c:pt idx="3063">
                  <c:v>43466.407708333332</c:v>
                </c:pt>
                <c:pt idx="3064">
                  <c:v>43466.407719907409</c:v>
                </c:pt>
                <c:pt idx="3065">
                  <c:v>43466.407731481479</c:v>
                </c:pt>
                <c:pt idx="3066">
                  <c:v>43466.407743055563</c:v>
                </c:pt>
                <c:pt idx="3067">
                  <c:v>43466.407754629632</c:v>
                </c:pt>
                <c:pt idx="3068">
                  <c:v>43466.407766203702</c:v>
                </c:pt>
                <c:pt idx="3069">
                  <c:v>43466.407777777778</c:v>
                </c:pt>
                <c:pt idx="3070">
                  <c:v>43466.407789351862</c:v>
                </c:pt>
                <c:pt idx="3071">
                  <c:v>43466.407800925917</c:v>
                </c:pt>
                <c:pt idx="3072">
                  <c:v>43466.407812500001</c:v>
                </c:pt>
                <c:pt idx="3073">
                  <c:v>43466.407824074071</c:v>
                </c:pt>
                <c:pt idx="3074">
                  <c:v>43466.407835648148</c:v>
                </c:pt>
                <c:pt idx="3075">
                  <c:v>43466.407847222217</c:v>
                </c:pt>
                <c:pt idx="3076">
                  <c:v>43466.407858796287</c:v>
                </c:pt>
                <c:pt idx="3077">
                  <c:v>43466.407870370371</c:v>
                </c:pt>
                <c:pt idx="3078">
                  <c:v>43466.407881944448</c:v>
                </c:pt>
                <c:pt idx="3079">
                  <c:v>43466.407893518517</c:v>
                </c:pt>
                <c:pt idx="3080">
                  <c:v>43466.407905092587</c:v>
                </c:pt>
                <c:pt idx="3081">
                  <c:v>43466.407916666663</c:v>
                </c:pt>
                <c:pt idx="3082">
                  <c:v>43466.40792824074</c:v>
                </c:pt>
                <c:pt idx="3083">
                  <c:v>43466.407939814817</c:v>
                </c:pt>
                <c:pt idx="3084">
                  <c:v>43466.407951388886</c:v>
                </c:pt>
                <c:pt idx="3085">
                  <c:v>43466.407962962963</c:v>
                </c:pt>
                <c:pt idx="3086">
                  <c:v>43466.40797453704</c:v>
                </c:pt>
                <c:pt idx="3087">
                  <c:v>43466.407986111109</c:v>
                </c:pt>
                <c:pt idx="3088">
                  <c:v>43466.407997685194</c:v>
                </c:pt>
                <c:pt idx="3089">
                  <c:v>43466.408009259263</c:v>
                </c:pt>
                <c:pt idx="3090">
                  <c:v>43466.408020833333</c:v>
                </c:pt>
                <c:pt idx="3091">
                  <c:v>43466.408032407409</c:v>
                </c:pt>
                <c:pt idx="3092">
                  <c:v>43466.408043981479</c:v>
                </c:pt>
                <c:pt idx="3093">
                  <c:v>43466.408055555563</c:v>
                </c:pt>
                <c:pt idx="3094">
                  <c:v>43466.408067129632</c:v>
                </c:pt>
                <c:pt idx="3095">
                  <c:v>43466.408078703702</c:v>
                </c:pt>
                <c:pt idx="3096">
                  <c:v>43466.408090277779</c:v>
                </c:pt>
                <c:pt idx="3097">
                  <c:v>43466.408101851863</c:v>
                </c:pt>
                <c:pt idx="3098">
                  <c:v>43466.408113425918</c:v>
                </c:pt>
                <c:pt idx="3099">
                  <c:v>43466.408125000002</c:v>
                </c:pt>
                <c:pt idx="3100">
                  <c:v>43466.408136574071</c:v>
                </c:pt>
                <c:pt idx="3101">
                  <c:v>43466.408148148148</c:v>
                </c:pt>
                <c:pt idx="3102">
                  <c:v>43466.408159722218</c:v>
                </c:pt>
                <c:pt idx="3103">
                  <c:v>43466.408171296287</c:v>
                </c:pt>
                <c:pt idx="3104">
                  <c:v>43466.408182870371</c:v>
                </c:pt>
                <c:pt idx="3105">
                  <c:v>43466.408194444448</c:v>
                </c:pt>
                <c:pt idx="3106">
                  <c:v>43466.408206018517</c:v>
                </c:pt>
                <c:pt idx="3107">
                  <c:v>43466.408217592587</c:v>
                </c:pt>
                <c:pt idx="3108">
                  <c:v>43466.408229166656</c:v>
                </c:pt>
                <c:pt idx="3109">
                  <c:v>43466.40824074074</c:v>
                </c:pt>
                <c:pt idx="3110">
                  <c:v>43466.408252314817</c:v>
                </c:pt>
                <c:pt idx="3111">
                  <c:v>43466.408263888887</c:v>
                </c:pt>
                <c:pt idx="3112">
                  <c:v>43466.408275462964</c:v>
                </c:pt>
                <c:pt idx="3113">
                  <c:v>43466.40828703704</c:v>
                </c:pt>
                <c:pt idx="3114">
                  <c:v>43466.40829861111</c:v>
                </c:pt>
                <c:pt idx="3115">
                  <c:v>43466.408310185187</c:v>
                </c:pt>
                <c:pt idx="3116">
                  <c:v>43466.408321759263</c:v>
                </c:pt>
                <c:pt idx="3117">
                  <c:v>43466.408333333333</c:v>
                </c:pt>
                <c:pt idx="3118">
                  <c:v>43466.40834490741</c:v>
                </c:pt>
                <c:pt idx="3119">
                  <c:v>43466.408356481479</c:v>
                </c:pt>
                <c:pt idx="3120">
                  <c:v>43466.408368055563</c:v>
                </c:pt>
                <c:pt idx="3121">
                  <c:v>43466.408379629633</c:v>
                </c:pt>
                <c:pt idx="3122">
                  <c:v>43466.408391203702</c:v>
                </c:pt>
                <c:pt idx="3123">
                  <c:v>43466.408402777779</c:v>
                </c:pt>
                <c:pt idx="3124">
                  <c:v>43466.408414351848</c:v>
                </c:pt>
                <c:pt idx="3125">
                  <c:v>43466.408425925933</c:v>
                </c:pt>
                <c:pt idx="3126">
                  <c:v>43466.408437500002</c:v>
                </c:pt>
                <c:pt idx="3127">
                  <c:v>43466.408449074072</c:v>
                </c:pt>
                <c:pt idx="3128">
                  <c:v>43466.408460648148</c:v>
                </c:pt>
                <c:pt idx="3129">
                  <c:v>43466.408472222232</c:v>
                </c:pt>
                <c:pt idx="3130">
                  <c:v>43466.408483796287</c:v>
                </c:pt>
                <c:pt idx="3131">
                  <c:v>43466.408495370371</c:v>
                </c:pt>
                <c:pt idx="3132">
                  <c:v>43466.408506944441</c:v>
                </c:pt>
                <c:pt idx="3133">
                  <c:v>43466.408518518518</c:v>
                </c:pt>
                <c:pt idx="3134">
                  <c:v>43466.408530092587</c:v>
                </c:pt>
                <c:pt idx="3135">
                  <c:v>43466.408541666657</c:v>
                </c:pt>
                <c:pt idx="3136">
                  <c:v>43466.408553240741</c:v>
                </c:pt>
                <c:pt idx="3137">
                  <c:v>43466.408564814818</c:v>
                </c:pt>
                <c:pt idx="3138">
                  <c:v>43466.408576388887</c:v>
                </c:pt>
                <c:pt idx="3139">
                  <c:v>43466.408587962957</c:v>
                </c:pt>
                <c:pt idx="3140">
                  <c:v>43466.408599537041</c:v>
                </c:pt>
                <c:pt idx="3141">
                  <c:v>43466.40861111111</c:v>
                </c:pt>
                <c:pt idx="3142">
                  <c:v>43466.408622685187</c:v>
                </c:pt>
                <c:pt idx="3143">
                  <c:v>43466.408634259264</c:v>
                </c:pt>
                <c:pt idx="3144">
                  <c:v>43466.408645833333</c:v>
                </c:pt>
                <c:pt idx="3145">
                  <c:v>43466.40865740741</c:v>
                </c:pt>
                <c:pt idx="3146">
                  <c:v>43466.408668981479</c:v>
                </c:pt>
                <c:pt idx="3147">
                  <c:v>43466.408680555563</c:v>
                </c:pt>
                <c:pt idx="3148">
                  <c:v>43466.408692129633</c:v>
                </c:pt>
                <c:pt idx="3149">
                  <c:v>43466.408703703702</c:v>
                </c:pt>
                <c:pt idx="3150">
                  <c:v>43466.408715277779</c:v>
                </c:pt>
                <c:pt idx="3151">
                  <c:v>43466.408726851849</c:v>
                </c:pt>
                <c:pt idx="3152">
                  <c:v>43466.408738425933</c:v>
                </c:pt>
                <c:pt idx="3153">
                  <c:v>43466.408750000002</c:v>
                </c:pt>
                <c:pt idx="3154">
                  <c:v>43466.408761574072</c:v>
                </c:pt>
                <c:pt idx="3155">
                  <c:v>43466.408773148149</c:v>
                </c:pt>
                <c:pt idx="3156">
                  <c:v>43466.408784722233</c:v>
                </c:pt>
                <c:pt idx="3157">
                  <c:v>43466.408796296288</c:v>
                </c:pt>
                <c:pt idx="3158">
                  <c:v>43466.408807870372</c:v>
                </c:pt>
                <c:pt idx="3159">
                  <c:v>43466.408819444441</c:v>
                </c:pt>
                <c:pt idx="3160">
                  <c:v>43466.408831018518</c:v>
                </c:pt>
                <c:pt idx="3161">
                  <c:v>43466.408842592587</c:v>
                </c:pt>
                <c:pt idx="3162">
                  <c:v>43466.408854166657</c:v>
                </c:pt>
                <c:pt idx="3163">
                  <c:v>43466.408865740741</c:v>
                </c:pt>
                <c:pt idx="3164">
                  <c:v>43466.408877314818</c:v>
                </c:pt>
                <c:pt idx="3165">
                  <c:v>43466.408888888887</c:v>
                </c:pt>
                <c:pt idx="3166">
                  <c:v>43466.408900462957</c:v>
                </c:pt>
                <c:pt idx="3167">
                  <c:v>43466.408912037034</c:v>
                </c:pt>
                <c:pt idx="3168">
                  <c:v>43466.40892361111</c:v>
                </c:pt>
                <c:pt idx="3169">
                  <c:v>43466.408935185187</c:v>
                </c:pt>
                <c:pt idx="3170">
                  <c:v>43466.408946759257</c:v>
                </c:pt>
                <c:pt idx="3171">
                  <c:v>43466.408958333333</c:v>
                </c:pt>
                <c:pt idx="3172">
                  <c:v>43466.40896990741</c:v>
                </c:pt>
                <c:pt idx="3173">
                  <c:v>43466.40898148148</c:v>
                </c:pt>
                <c:pt idx="3174">
                  <c:v>43466.408993055556</c:v>
                </c:pt>
                <c:pt idx="3175">
                  <c:v>43466.409004629633</c:v>
                </c:pt>
                <c:pt idx="3176">
                  <c:v>43466.409016203703</c:v>
                </c:pt>
                <c:pt idx="3177">
                  <c:v>43466.40902777778</c:v>
                </c:pt>
                <c:pt idx="3178">
                  <c:v>43466.409039351849</c:v>
                </c:pt>
                <c:pt idx="3179">
                  <c:v>43466.409050925933</c:v>
                </c:pt>
                <c:pt idx="3180">
                  <c:v>43466.409062500003</c:v>
                </c:pt>
                <c:pt idx="3181">
                  <c:v>43466.409074074072</c:v>
                </c:pt>
                <c:pt idx="3182">
                  <c:v>43466.409085648149</c:v>
                </c:pt>
                <c:pt idx="3183">
                  <c:v>43466.409097222233</c:v>
                </c:pt>
                <c:pt idx="3184">
                  <c:v>43466.409108796302</c:v>
                </c:pt>
                <c:pt idx="3185">
                  <c:v>43466.409120370372</c:v>
                </c:pt>
                <c:pt idx="3186">
                  <c:v>43466.409131944441</c:v>
                </c:pt>
                <c:pt idx="3187">
                  <c:v>43466.409143518518</c:v>
                </c:pt>
                <c:pt idx="3188">
                  <c:v>43466.409155092602</c:v>
                </c:pt>
                <c:pt idx="3189">
                  <c:v>43466.409166666657</c:v>
                </c:pt>
                <c:pt idx="3190">
                  <c:v>43466.409178240741</c:v>
                </c:pt>
                <c:pt idx="3191">
                  <c:v>43466.409189814818</c:v>
                </c:pt>
                <c:pt idx="3192">
                  <c:v>43466.409201388888</c:v>
                </c:pt>
                <c:pt idx="3193">
                  <c:v>43466.409212962957</c:v>
                </c:pt>
                <c:pt idx="3194">
                  <c:v>43466.409224537027</c:v>
                </c:pt>
                <c:pt idx="3195">
                  <c:v>43466.409236111111</c:v>
                </c:pt>
                <c:pt idx="3196">
                  <c:v>43466.409247685187</c:v>
                </c:pt>
                <c:pt idx="3197">
                  <c:v>43466.409259259257</c:v>
                </c:pt>
                <c:pt idx="3198">
                  <c:v>43466.409270833326</c:v>
                </c:pt>
                <c:pt idx="3199">
                  <c:v>43466.409282407411</c:v>
                </c:pt>
                <c:pt idx="3200">
                  <c:v>43466.40929398148</c:v>
                </c:pt>
                <c:pt idx="3201">
                  <c:v>43466.409305555557</c:v>
                </c:pt>
                <c:pt idx="3202">
                  <c:v>43466.409317129634</c:v>
                </c:pt>
                <c:pt idx="3203">
                  <c:v>43466.409328703703</c:v>
                </c:pt>
                <c:pt idx="3204">
                  <c:v>43466.40934027778</c:v>
                </c:pt>
                <c:pt idx="3205">
                  <c:v>43466.409351851849</c:v>
                </c:pt>
                <c:pt idx="3206">
                  <c:v>43466.409363425933</c:v>
                </c:pt>
                <c:pt idx="3207">
                  <c:v>43466.409375000003</c:v>
                </c:pt>
                <c:pt idx="3208">
                  <c:v>43466.409386574072</c:v>
                </c:pt>
                <c:pt idx="3209">
                  <c:v>43466.409398148149</c:v>
                </c:pt>
                <c:pt idx="3210">
                  <c:v>43466.409409722219</c:v>
                </c:pt>
                <c:pt idx="3211">
                  <c:v>43466.409421296303</c:v>
                </c:pt>
                <c:pt idx="3212">
                  <c:v>43466.409432870372</c:v>
                </c:pt>
                <c:pt idx="3213">
                  <c:v>43466.409444444442</c:v>
                </c:pt>
                <c:pt idx="3214">
                  <c:v>43466.409456018519</c:v>
                </c:pt>
                <c:pt idx="3215">
                  <c:v>43466.409467592603</c:v>
                </c:pt>
                <c:pt idx="3216">
                  <c:v>43466.409479166658</c:v>
                </c:pt>
                <c:pt idx="3217">
                  <c:v>43466.409490740742</c:v>
                </c:pt>
                <c:pt idx="3218">
                  <c:v>43466.409502314818</c:v>
                </c:pt>
                <c:pt idx="3219">
                  <c:v>43466.409513888888</c:v>
                </c:pt>
                <c:pt idx="3220">
                  <c:v>43466.409525462957</c:v>
                </c:pt>
                <c:pt idx="3221">
                  <c:v>43466.409537037027</c:v>
                </c:pt>
                <c:pt idx="3222">
                  <c:v>43466.409548611111</c:v>
                </c:pt>
                <c:pt idx="3223">
                  <c:v>43466.409560185188</c:v>
                </c:pt>
                <c:pt idx="3224">
                  <c:v>43466.409571759257</c:v>
                </c:pt>
                <c:pt idx="3225">
                  <c:v>43466.409583333327</c:v>
                </c:pt>
                <c:pt idx="3226">
                  <c:v>43466.409594907411</c:v>
                </c:pt>
                <c:pt idx="3227">
                  <c:v>43466.40960648148</c:v>
                </c:pt>
                <c:pt idx="3228">
                  <c:v>43466.409618055557</c:v>
                </c:pt>
                <c:pt idx="3229">
                  <c:v>43466.409629629627</c:v>
                </c:pt>
                <c:pt idx="3230">
                  <c:v>43466.409641203703</c:v>
                </c:pt>
                <c:pt idx="3231">
                  <c:v>43466.40965277778</c:v>
                </c:pt>
                <c:pt idx="3232">
                  <c:v>43466.40966435185</c:v>
                </c:pt>
                <c:pt idx="3233">
                  <c:v>43466.409675925926</c:v>
                </c:pt>
                <c:pt idx="3234">
                  <c:v>43466.409687500003</c:v>
                </c:pt>
                <c:pt idx="3235">
                  <c:v>43466.409699074073</c:v>
                </c:pt>
                <c:pt idx="3236">
                  <c:v>43466.409710648149</c:v>
                </c:pt>
                <c:pt idx="3237">
                  <c:v>43466.409722222219</c:v>
                </c:pt>
                <c:pt idx="3238">
                  <c:v>43466.409733796303</c:v>
                </c:pt>
                <c:pt idx="3239">
                  <c:v>43466.409745370373</c:v>
                </c:pt>
                <c:pt idx="3240">
                  <c:v>43466.409756944442</c:v>
                </c:pt>
                <c:pt idx="3241">
                  <c:v>43466.409768518519</c:v>
                </c:pt>
                <c:pt idx="3242">
                  <c:v>43466.409780092603</c:v>
                </c:pt>
                <c:pt idx="3243">
                  <c:v>43466.409791666672</c:v>
                </c:pt>
                <c:pt idx="3244">
                  <c:v>43466.409803240742</c:v>
                </c:pt>
                <c:pt idx="3245">
                  <c:v>43466.409814814811</c:v>
                </c:pt>
                <c:pt idx="3246">
                  <c:v>43466.409826388888</c:v>
                </c:pt>
                <c:pt idx="3247">
                  <c:v>43466.409837962958</c:v>
                </c:pt>
                <c:pt idx="3248">
                  <c:v>43466.409849537027</c:v>
                </c:pt>
                <c:pt idx="3249">
                  <c:v>43466.409861111111</c:v>
                </c:pt>
                <c:pt idx="3250">
                  <c:v>43466.409872685188</c:v>
                </c:pt>
                <c:pt idx="3251">
                  <c:v>43466.409884259258</c:v>
                </c:pt>
                <c:pt idx="3252">
                  <c:v>43466.409895833327</c:v>
                </c:pt>
                <c:pt idx="3253">
                  <c:v>43466.409907407397</c:v>
                </c:pt>
                <c:pt idx="3254">
                  <c:v>43466.409918981481</c:v>
                </c:pt>
                <c:pt idx="3255">
                  <c:v>43466.409930555557</c:v>
                </c:pt>
                <c:pt idx="3256">
                  <c:v>43466.409942129627</c:v>
                </c:pt>
                <c:pt idx="3257">
                  <c:v>43466.409953703696</c:v>
                </c:pt>
                <c:pt idx="3258">
                  <c:v>43466.40996527778</c:v>
                </c:pt>
                <c:pt idx="3259">
                  <c:v>43466.40997685185</c:v>
                </c:pt>
                <c:pt idx="3260">
                  <c:v>43466.409988425927</c:v>
                </c:pt>
                <c:pt idx="3261">
                  <c:v>43466.41</c:v>
                </c:pt>
                <c:pt idx="3262">
                  <c:v>43466.410011574073</c:v>
                </c:pt>
                <c:pt idx="3263">
                  <c:v>43466.41002314815</c:v>
                </c:pt>
                <c:pt idx="3264">
                  <c:v>43466.410034722219</c:v>
                </c:pt>
                <c:pt idx="3265">
                  <c:v>43466.410046296303</c:v>
                </c:pt>
                <c:pt idx="3266">
                  <c:v>43466.410057870373</c:v>
                </c:pt>
                <c:pt idx="3267">
                  <c:v>43466.410069444442</c:v>
                </c:pt>
                <c:pt idx="3268">
                  <c:v>43466.410081018519</c:v>
                </c:pt>
                <c:pt idx="3269">
                  <c:v>43466.410092592603</c:v>
                </c:pt>
                <c:pt idx="3270">
                  <c:v>43466.410104166673</c:v>
                </c:pt>
                <c:pt idx="3271">
                  <c:v>43466.410115740742</c:v>
                </c:pt>
                <c:pt idx="3272">
                  <c:v>43466.410127314812</c:v>
                </c:pt>
                <c:pt idx="3273">
                  <c:v>43466.410138888888</c:v>
                </c:pt>
                <c:pt idx="3274">
                  <c:v>43466.410150462973</c:v>
                </c:pt>
                <c:pt idx="3275">
                  <c:v>43466.410162037027</c:v>
                </c:pt>
                <c:pt idx="3276">
                  <c:v>43466.410173611112</c:v>
                </c:pt>
                <c:pt idx="3277">
                  <c:v>43466.410185185188</c:v>
                </c:pt>
                <c:pt idx="3278">
                  <c:v>43466.410196759258</c:v>
                </c:pt>
                <c:pt idx="3279">
                  <c:v>43466.410208333327</c:v>
                </c:pt>
                <c:pt idx="3280">
                  <c:v>43466.410219907397</c:v>
                </c:pt>
                <c:pt idx="3281">
                  <c:v>43466.410231481481</c:v>
                </c:pt>
                <c:pt idx="3282">
                  <c:v>43466.410243055558</c:v>
                </c:pt>
                <c:pt idx="3283">
                  <c:v>43466.410254629627</c:v>
                </c:pt>
                <c:pt idx="3284">
                  <c:v>43466.410266203697</c:v>
                </c:pt>
                <c:pt idx="3285">
                  <c:v>43466.410277777781</c:v>
                </c:pt>
                <c:pt idx="3286">
                  <c:v>43466.41028935185</c:v>
                </c:pt>
                <c:pt idx="3287">
                  <c:v>43466.410300925927</c:v>
                </c:pt>
                <c:pt idx="3288">
                  <c:v>43466.410312499997</c:v>
                </c:pt>
                <c:pt idx="3289">
                  <c:v>43466.410324074073</c:v>
                </c:pt>
                <c:pt idx="3290">
                  <c:v>43466.41033564815</c:v>
                </c:pt>
                <c:pt idx="3291">
                  <c:v>43466.41034722222</c:v>
                </c:pt>
                <c:pt idx="3292">
                  <c:v>43466.410358796304</c:v>
                </c:pt>
                <c:pt idx="3293">
                  <c:v>43466.410370370373</c:v>
                </c:pt>
                <c:pt idx="3294">
                  <c:v>43466.410381944443</c:v>
                </c:pt>
                <c:pt idx="3295">
                  <c:v>43466.410393518519</c:v>
                </c:pt>
                <c:pt idx="3296">
                  <c:v>43466.410405092603</c:v>
                </c:pt>
                <c:pt idx="3297">
                  <c:v>43466.410416666673</c:v>
                </c:pt>
                <c:pt idx="3298">
                  <c:v>43466.410428240742</c:v>
                </c:pt>
                <c:pt idx="3299">
                  <c:v>43466.410439814812</c:v>
                </c:pt>
                <c:pt idx="3300">
                  <c:v>43466.410451388889</c:v>
                </c:pt>
                <c:pt idx="3301">
                  <c:v>43466.410462962973</c:v>
                </c:pt>
                <c:pt idx="3302">
                  <c:v>43466.410474537042</c:v>
                </c:pt>
                <c:pt idx="3303">
                  <c:v>43466.410486111112</c:v>
                </c:pt>
                <c:pt idx="3304">
                  <c:v>43466.410497685189</c:v>
                </c:pt>
                <c:pt idx="3305">
                  <c:v>43466.410509259258</c:v>
                </c:pt>
                <c:pt idx="3306">
                  <c:v>43466.410520833328</c:v>
                </c:pt>
                <c:pt idx="3307">
                  <c:v>43466.410532407397</c:v>
                </c:pt>
                <c:pt idx="3308">
                  <c:v>43466.410543981481</c:v>
                </c:pt>
                <c:pt idx="3309">
                  <c:v>43466.410555555558</c:v>
                </c:pt>
                <c:pt idx="3310">
                  <c:v>43466.410567129627</c:v>
                </c:pt>
                <c:pt idx="3311">
                  <c:v>43466.410578703697</c:v>
                </c:pt>
                <c:pt idx="3312">
                  <c:v>43466.410590277781</c:v>
                </c:pt>
                <c:pt idx="3313">
                  <c:v>43466.410601851851</c:v>
                </c:pt>
                <c:pt idx="3314">
                  <c:v>43466.410613425927</c:v>
                </c:pt>
                <c:pt idx="3315">
                  <c:v>43466.410624999997</c:v>
                </c:pt>
                <c:pt idx="3316">
                  <c:v>43466.410636574074</c:v>
                </c:pt>
                <c:pt idx="3317">
                  <c:v>43466.41064814815</c:v>
                </c:pt>
                <c:pt idx="3318">
                  <c:v>43466.41065972222</c:v>
                </c:pt>
                <c:pt idx="3319">
                  <c:v>43466.410671296297</c:v>
                </c:pt>
                <c:pt idx="3320">
                  <c:v>43466.410682870373</c:v>
                </c:pt>
                <c:pt idx="3321">
                  <c:v>43466.410694444443</c:v>
                </c:pt>
                <c:pt idx="3322">
                  <c:v>43466.41070601852</c:v>
                </c:pt>
                <c:pt idx="3323">
                  <c:v>43466.410717592589</c:v>
                </c:pt>
                <c:pt idx="3324">
                  <c:v>43466.410729166673</c:v>
                </c:pt>
                <c:pt idx="3325">
                  <c:v>43466.410740740743</c:v>
                </c:pt>
                <c:pt idx="3326">
                  <c:v>43466.410752314812</c:v>
                </c:pt>
                <c:pt idx="3327">
                  <c:v>43466.410763888889</c:v>
                </c:pt>
                <c:pt idx="3328">
                  <c:v>43466.410775462973</c:v>
                </c:pt>
                <c:pt idx="3329">
                  <c:v>43466.410787037043</c:v>
                </c:pt>
                <c:pt idx="3330">
                  <c:v>43466.410798611112</c:v>
                </c:pt>
                <c:pt idx="3331">
                  <c:v>43466.410810185182</c:v>
                </c:pt>
                <c:pt idx="3332">
                  <c:v>43466.410821759258</c:v>
                </c:pt>
                <c:pt idx="3333">
                  <c:v>43466.410833333342</c:v>
                </c:pt>
                <c:pt idx="3334">
                  <c:v>43466.410844907397</c:v>
                </c:pt>
                <c:pt idx="3335">
                  <c:v>43466.410856481481</c:v>
                </c:pt>
                <c:pt idx="3336">
                  <c:v>43466.410868055558</c:v>
                </c:pt>
                <c:pt idx="3337">
                  <c:v>43466.410879629628</c:v>
                </c:pt>
                <c:pt idx="3338">
                  <c:v>43466.410891203697</c:v>
                </c:pt>
                <c:pt idx="3339">
                  <c:v>43466.410902777781</c:v>
                </c:pt>
                <c:pt idx="3340">
                  <c:v>43466.410914351851</c:v>
                </c:pt>
                <c:pt idx="3341">
                  <c:v>43466.410925925928</c:v>
                </c:pt>
                <c:pt idx="3342">
                  <c:v>43466.410937499997</c:v>
                </c:pt>
                <c:pt idx="3343">
                  <c:v>43466.410949074067</c:v>
                </c:pt>
                <c:pt idx="3344">
                  <c:v>43466.410960648151</c:v>
                </c:pt>
                <c:pt idx="3345">
                  <c:v>43466.41097222222</c:v>
                </c:pt>
                <c:pt idx="3346">
                  <c:v>43466.410983796297</c:v>
                </c:pt>
                <c:pt idx="3347">
                  <c:v>43466.410995370366</c:v>
                </c:pt>
                <c:pt idx="3348">
                  <c:v>43466.411006944443</c:v>
                </c:pt>
                <c:pt idx="3349">
                  <c:v>43466.41101851852</c:v>
                </c:pt>
                <c:pt idx="3350">
                  <c:v>43466.411030092589</c:v>
                </c:pt>
                <c:pt idx="3351">
                  <c:v>43466.411041666674</c:v>
                </c:pt>
                <c:pt idx="3352">
                  <c:v>43466.411053240743</c:v>
                </c:pt>
                <c:pt idx="3353">
                  <c:v>43466.411064814813</c:v>
                </c:pt>
                <c:pt idx="3354">
                  <c:v>43466.411076388889</c:v>
                </c:pt>
                <c:pt idx="3355">
                  <c:v>43466.411087962973</c:v>
                </c:pt>
                <c:pt idx="3356">
                  <c:v>43466.411099537043</c:v>
                </c:pt>
                <c:pt idx="3357">
                  <c:v>43466.411111111112</c:v>
                </c:pt>
                <c:pt idx="3358">
                  <c:v>43466.411122685182</c:v>
                </c:pt>
                <c:pt idx="3359">
                  <c:v>43466.411134259259</c:v>
                </c:pt>
                <c:pt idx="3360">
                  <c:v>43466.411145833343</c:v>
                </c:pt>
                <c:pt idx="3361">
                  <c:v>43466.411157407398</c:v>
                </c:pt>
                <c:pt idx="3362">
                  <c:v>43466.411168981482</c:v>
                </c:pt>
                <c:pt idx="3363">
                  <c:v>43466.411180555559</c:v>
                </c:pt>
                <c:pt idx="3364">
                  <c:v>43466.411192129628</c:v>
                </c:pt>
                <c:pt idx="3365">
                  <c:v>43466.411203703698</c:v>
                </c:pt>
                <c:pt idx="3366">
                  <c:v>43466.411215277767</c:v>
                </c:pt>
                <c:pt idx="3367">
                  <c:v>43466.411226851851</c:v>
                </c:pt>
                <c:pt idx="3368">
                  <c:v>43466.411238425928</c:v>
                </c:pt>
                <c:pt idx="3369">
                  <c:v>43466.411249999997</c:v>
                </c:pt>
                <c:pt idx="3370">
                  <c:v>43466.411261574067</c:v>
                </c:pt>
                <c:pt idx="3371">
                  <c:v>43466.411273148151</c:v>
                </c:pt>
                <c:pt idx="3372">
                  <c:v>43466.41128472222</c:v>
                </c:pt>
                <c:pt idx="3373">
                  <c:v>43466.411296296297</c:v>
                </c:pt>
                <c:pt idx="3374">
                  <c:v>43466.411307870367</c:v>
                </c:pt>
                <c:pt idx="3375">
                  <c:v>43466.411319444444</c:v>
                </c:pt>
                <c:pt idx="3376">
                  <c:v>43466.41133101852</c:v>
                </c:pt>
                <c:pt idx="3377">
                  <c:v>43466.41134259259</c:v>
                </c:pt>
                <c:pt idx="3378">
                  <c:v>43466.411354166667</c:v>
                </c:pt>
                <c:pt idx="3379">
                  <c:v>43466.411365740743</c:v>
                </c:pt>
                <c:pt idx="3380">
                  <c:v>43466.411377314813</c:v>
                </c:pt>
                <c:pt idx="3381">
                  <c:v>43466.41138888889</c:v>
                </c:pt>
                <c:pt idx="3382">
                  <c:v>43466.411400462966</c:v>
                </c:pt>
                <c:pt idx="3383">
                  <c:v>43466.411412037043</c:v>
                </c:pt>
                <c:pt idx="3384">
                  <c:v>43466.411423611113</c:v>
                </c:pt>
                <c:pt idx="3385">
                  <c:v>43466.411435185182</c:v>
                </c:pt>
                <c:pt idx="3386">
                  <c:v>43466.411446759259</c:v>
                </c:pt>
                <c:pt idx="3387">
                  <c:v>43466.411458333343</c:v>
                </c:pt>
                <c:pt idx="3388">
                  <c:v>43466.411469907413</c:v>
                </c:pt>
                <c:pt idx="3389">
                  <c:v>43466.411481481482</c:v>
                </c:pt>
                <c:pt idx="3390">
                  <c:v>43466.411493055559</c:v>
                </c:pt>
                <c:pt idx="3391">
                  <c:v>43466.411504629628</c:v>
                </c:pt>
                <c:pt idx="3392">
                  <c:v>43466.411516203712</c:v>
                </c:pt>
                <c:pt idx="3393">
                  <c:v>43466.411527777767</c:v>
                </c:pt>
                <c:pt idx="3394">
                  <c:v>43466.411539351851</c:v>
                </c:pt>
                <c:pt idx="3395">
                  <c:v>43466.411550925928</c:v>
                </c:pt>
                <c:pt idx="3396">
                  <c:v>43466.411562499998</c:v>
                </c:pt>
                <c:pt idx="3397">
                  <c:v>43466.411574074067</c:v>
                </c:pt>
                <c:pt idx="3398">
                  <c:v>43466.411585648151</c:v>
                </c:pt>
                <c:pt idx="3399">
                  <c:v>43466.411597222221</c:v>
                </c:pt>
                <c:pt idx="3400">
                  <c:v>43466.411608796298</c:v>
                </c:pt>
                <c:pt idx="3401">
                  <c:v>43466.411620370367</c:v>
                </c:pt>
                <c:pt idx="3402">
                  <c:v>43466.411631944437</c:v>
                </c:pt>
                <c:pt idx="3403">
                  <c:v>43466.411643518521</c:v>
                </c:pt>
                <c:pt idx="3404">
                  <c:v>43466.41165509259</c:v>
                </c:pt>
                <c:pt idx="3405">
                  <c:v>43466.411666666667</c:v>
                </c:pt>
                <c:pt idx="3406">
                  <c:v>43466.411678240736</c:v>
                </c:pt>
                <c:pt idx="3407">
                  <c:v>43466.411689814813</c:v>
                </c:pt>
                <c:pt idx="3408">
                  <c:v>43466.41170138889</c:v>
                </c:pt>
                <c:pt idx="3409">
                  <c:v>43466.411712962959</c:v>
                </c:pt>
                <c:pt idx="3410">
                  <c:v>43466.411724537043</c:v>
                </c:pt>
                <c:pt idx="3411">
                  <c:v>43466.411736111113</c:v>
                </c:pt>
                <c:pt idx="3412">
                  <c:v>43466.411747685182</c:v>
                </c:pt>
                <c:pt idx="3413">
                  <c:v>43466.411759259259</c:v>
                </c:pt>
                <c:pt idx="3414">
                  <c:v>43466.411770833343</c:v>
                </c:pt>
                <c:pt idx="3415">
                  <c:v>43466.411782407413</c:v>
                </c:pt>
                <c:pt idx="3416">
                  <c:v>43466.411793981482</c:v>
                </c:pt>
                <c:pt idx="3417">
                  <c:v>43466.411805555559</c:v>
                </c:pt>
                <c:pt idx="3418">
                  <c:v>43466.411817129629</c:v>
                </c:pt>
                <c:pt idx="3419">
                  <c:v>43466.411828703713</c:v>
                </c:pt>
                <c:pt idx="3420">
                  <c:v>43466.411840277768</c:v>
                </c:pt>
                <c:pt idx="3421">
                  <c:v>43466.411851851852</c:v>
                </c:pt>
                <c:pt idx="3422">
                  <c:v>43466.411863425928</c:v>
                </c:pt>
                <c:pt idx="3423">
                  <c:v>43466.411874999998</c:v>
                </c:pt>
                <c:pt idx="3424">
                  <c:v>43466.411886574067</c:v>
                </c:pt>
                <c:pt idx="3425">
                  <c:v>43466.411898148152</c:v>
                </c:pt>
                <c:pt idx="3426">
                  <c:v>43466.411909722221</c:v>
                </c:pt>
                <c:pt idx="3427">
                  <c:v>43466.411921296298</c:v>
                </c:pt>
                <c:pt idx="3428">
                  <c:v>43466.411932870367</c:v>
                </c:pt>
                <c:pt idx="3429">
                  <c:v>43466.411944444437</c:v>
                </c:pt>
                <c:pt idx="3430">
                  <c:v>43466.411956018521</c:v>
                </c:pt>
                <c:pt idx="3431">
                  <c:v>43466.41196759259</c:v>
                </c:pt>
                <c:pt idx="3432">
                  <c:v>43466.411979166667</c:v>
                </c:pt>
                <c:pt idx="3433">
                  <c:v>43466.411990740737</c:v>
                </c:pt>
                <c:pt idx="3434">
                  <c:v>43466.412002314813</c:v>
                </c:pt>
                <c:pt idx="3435">
                  <c:v>43466.41201388889</c:v>
                </c:pt>
                <c:pt idx="3436">
                  <c:v>43466.41202546296</c:v>
                </c:pt>
                <c:pt idx="3437">
                  <c:v>43466.412037037036</c:v>
                </c:pt>
                <c:pt idx="3438">
                  <c:v>43466.412048611113</c:v>
                </c:pt>
                <c:pt idx="3439">
                  <c:v>43466.412060185183</c:v>
                </c:pt>
                <c:pt idx="3440">
                  <c:v>43466.41207175926</c:v>
                </c:pt>
                <c:pt idx="3441">
                  <c:v>43466.412083333344</c:v>
                </c:pt>
                <c:pt idx="3442">
                  <c:v>43466.412094907413</c:v>
                </c:pt>
                <c:pt idx="3443">
                  <c:v>43466.412106481483</c:v>
                </c:pt>
                <c:pt idx="3444">
                  <c:v>43466.412118055552</c:v>
                </c:pt>
                <c:pt idx="3445">
                  <c:v>43466.412129629629</c:v>
                </c:pt>
                <c:pt idx="3446">
                  <c:v>43466.412141203713</c:v>
                </c:pt>
                <c:pt idx="3447">
                  <c:v>43466.412152777782</c:v>
                </c:pt>
                <c:pt idx="3448">
                  <c:v>43466.412164351852</c:v>
                </c:pt>
                <c:pt idx="3449">
                  <c:v>43466.412175925929</c:v>
                </c:pt>
                <c:pt idx="3450">
                  <c:v>43466.412187499998</c:v>
                </c:pt>
                <c:pt idx="3451">
                  <c:v>43466.412199074082</c:v>
                </c:pt>
                <c:pt idx="3452">
                  <c:v>43466.412210648137</c:v>
                </c:pt>
                <c:pt idx="3453">
                  <c:v>43466.412222222221</c:v>
                </c:pt>
                <c:pt idx="3454">
                  <c:v>43466.412233796298</c:v>
                </c:pt>
                <c:pt idx="3455">
                  <c:v>43466.412245370368</c:v>
                </c:pt>
                <c:pt idx="3456">
                  <c:v>43466.412256944437</c:v>
                </c:pt>
                <c:pt idx="3457">
                  <c:v>43466.412268518521</c:v>
                </c:pt>
                <c:pt idx="3458">
                  <c:v>43466.412280092591</c:v>
                </c:pt>
                <c:pt idx="3459">
                  <c:v>43466.412291666667</c:v>
                </c:pt>
                <c:pt idx="3460">
                  <c:v>43466.412303240737</c:v>
                </c:pt>
                <c:pt idx="3461">
                  <c:v>43466.412314814806</c:v>
                </c:pt>
                <c:pt idx="3462">
                  <c:v>43466.412326388891</c:v>
                </c:pt>
                <c:pt idx="3463">
                  <c:v>43466.41233796296</c:v>
                </c:pt>
                <c:pt idx="3464">
                  <c:v>43466.412349537037</c:v>
                </c:pt>
                <c:pt idx="3465">
                  <c:v>43466.412361111114</c:v>
                </c:pt>
                <c:pt idx="3466">
                  <c:v>43466.412372685183</c:v>
                </c:pt>
                <c:pt idx="3467">
                  <c:v>43466.41238425926</c:v>
                </c:pt>
                <c:pt idx="3468">
                  <c:v>43466.412395833337</c:v>
                </c:pt>
                <c:pt idx="3469">
                  <c:v>43466.412407407413</c:v>
                </c:pt>
                <c:pt idx="3470">
                  <c:v>43466.412418981483</c:v>
                </c:pt>
                <c:pt idx="3471">
                  <c:v>43466.412430555552</c:v>
                </c:pt>
                <c:pt idx="3472">
                  <c:v>43466.412442129629</c:v>
                </c:pt>
                <c:pt idx="3473">
                  <c:v>43466.412453703713</c:v>
                </c:pt>
                <c:pt idx="3474">
                  <c:v>43466.412465277783</c:v>
                </c:pt>
                <c:pt idx="3475">
                  <c:v>43466.412476851852</c:v>
                </c:pt>
                <c:pt idx="3476">
                  <c:v>43466.412488425929</c:v>
                </c:pt>
                <c:pt idx="3477">
                  <c:v>43466.412499999999</c:v>
                </c:pt>
                <c:pt idx="3478">
                  <c:v>43466.412511574083</c:v>
                </c:pt>
                <c:pt idx="3479">
                  <c:v>43466.412523148138</c:v>
                </c:pt>
                <c:pt idx="3480">
                  <c:v>43466.412534722222</c:v>
                </c:pt>
                <c:pt idx="3481">
                  <c:v>43466.412546296298</c:v>
                </c:pt>
                <c:pt idx="3482">
                  <c:v>43466.412557870368</c:v>
                </c:pt>
                <c:pt idx="3483">
                  <c:v>43466.412569444437</c:v>
                </c:pt>
                <c:pt idx="3484">
                  <c:v>43466.412581018521</c:v>
                </c:pt>
                <c:pt idx="3485">
                  <c:v>43466.412592592591</c:v>
                </c:pt>
                <c:pt idx="3486">
                  <c:v>43466.412604166668</c:v>
                </c:pt>
                <c:pt idx="3487">
                  <c:v>43466.412615740737</c:v>
                </c:pt>
                <c:pt idx="3488">
                  <c:v>43466.412627314807</c:v>
                </c:pt>
                <c:pt idx="3489">
                  <c:v>43466.412638888891</c:v>
                </c:pt>
                <c:pt idx="3490">
                  <c:v>43466.41265046296</c:v>
                </c:pt>
                <c:pt idx="3491">
                  <c:v>43466.412662037037</c:v>
                </c:pt>
                <c:pt idx="3492">
                  <c:v>43466.412673611107</c:v>
                </c:pt>
                <c:pt idx="3493">
                  <c:v>43466.412685185183</c:v>
                </c:pt>
                <c:pt idx="3494">
                  <c:v>43466.41269675926</c:v>
                </c:pt>
                <c:pt idx="3495">
                  <c:v>43466.412708333337</c:v>
                </c:pt>
                <c:pt idx="3496">
                  <c:v>43466.412719907406</c:v>
                </c:pt>
                <c:pt idx="3497">
                  <c:v>43466.412731481483</c:v>
                </c:pt>
                <c:pt idx="3498">
                  <c:v>43466.412743055553</c:v>
                </c:pt>
                <c:pt idx="3499">
                  <c:v>43466.412754629629</c:v>
                </c:pt>
                <c:pt idx="3500">
                  <c:v>43466.412766203714</c:v>
                </c:pt>
                <c:pt idx="3501">
                  <c:v>43466.412777777783</c:v>
                </c:pt>
                <c:pt idx="3502">
                  <c:v>43466.412789351853</c:v>
                </c:pt>
                <c:pt idx="3503">
                  <c:v>43466.412800925929</c:v>
                </c:pt>
                <c:pt idx="3504">
                  <c:v>43466.412812499999</c:v>
                </c:pt>
                <c:pt idx="3505">
                  <c:v>43466.412824074083</c:v>
                </c:pt>
                <c:pt idx="3506">
                  <c:v>43466.412835648152</c:v>
                </c:pt>
                <c:pt idx="3507">
                  <c:v>43466.412847222222</c:v>
                </c:pt>
                <c:pt idx="3508">
                  <c:v>43466.412858796299</c:v>
                </c:pt>
                <c:pt idx="3509">
                  <c:v>43466.412870370368</c:v>
                </c:pt>
                <c:pt idx="3510">
                  <c:v>43466.412881944438</c:v>
                </c:pt>
                <c:pt idx="3511">
                  <c:v>43466.412893518522</c:v>
                </c:pt>
                <c:pt idx="3512">
                  <c:v>43466.412905092591</c:v>
                </c:pt>
                <c:pt idx="3513">
                  <c:v>43466.412916666668</c:v>
                </c:pt>
                <c:pt idx="3514">
                  <c:v>43466.412928240738</c:v>
                </c:pt>
                <c:pt idx="3515">
                  <c:v>43466.412939814807</c:v>
                </c:pt>
                <c:pt idx="3516">
                  <c:v>43466.412951388891</c:v>
                </c:pt>
                <c:pt idx="3517">
                  <c:v>43466.412962962961</c:v>
                </c:pt>
                <c:pt idx="3518">
                  <c:v>43466.412974537037</c:v>
                </c:pt>
                <c:pt idx="3519">
                  <c:v>43466.412986111107</c:v>
                </c:pt>
                <c:pt idx="3520">
                  <c:v>43466.412997685176</c:v>
                </c:pt>
                <c:pt idx="3521">
                  <c:v>43466.41300925926</c:v>
                </c:pt>
                <c:pt idx="3522">
                  <c:v>43466.41302083333</c:v>
                </c:pt>
                <c:pt idx="3523">
                  <c:v>43466.413032407407</c:v>
                </c:pt>
                <c:pt idx="3524">
                  <c:v>43466.413043981483</c:v>
                </c:pt>
                <c:pt idx="3525">
                  <c:v>43466.413055555553</c:v>
                </c:pt>
                <c:pt idx="3526">
                  <c:v>43466.41306712963</c:v>
                </c:pt>
                <c:pt idx="3527">
                  <c:v>43466.413078703707</c:v>
                </c:pt>
                <c:pt idx="3528">
                  <c:v>43466.413090277783</c:v>
                </c:pt>
                <c:pt idx="3529">
                  <c:v>43466.413101851853</c:v>
                </c:pt>
                <c:pt idx="3530">
                  <c:v>43466.413113425922</c:v>
                </c:pt>
                <c:pt idx="3531">
                  <c:v>43466.413124999999</c:v>
                </c:pt>
                <c:pt idx="3532">
                  <c:v>43466.413136574083</c:v>
                </c:pt>
                <c:pt idx="3533">
                  <c:v>43466.413148148153</c:v>
                </c:pt>
                <c:pt idx="3534">
                  <c:v>43466.413159722222</c:v>
                </c:pt>
                <c:pt idx="3535">
                  <c:v>43466.413171296299</c:v>
                </c:pt>
                <c:pt idx="3536">
                  <c:v>43466.413182870368</c:v>
                </c:pt>
                <c:pt idx="3537">
                  <c:v>43466.413194444453</c:v>
                </c:pt>
                <c:pt idx="3538">
                  <c:v>43466.413206018522</c:v>
                </c:pt>
                <c:pt idx="3539">
                  <c:v>43466.413217592592</c:v>
                </c:pt>
                <c:pt idx="3540">
                  <c:v>43466.413229166668</c:v>
                </c:pt>
                <c:pt idx="3541">
                  <c:v>43466.413240740738</c:v>
                </c:pt>
                <c:pt idx="3542">
                  <c:v>43466.413252314807</c:v>
                </c:pt>
                <c:pt idx="3543">
                  <c:v>43466.413263888891</c:v>
                </c:pt>
                <c:pt idx="3544">
                  <c:v>43466.413275462961</c:v>
                </c:pt>
                <c:pt idx="3545">
                  <c:v>43466.413287037038</c:v>
                </c:pt>
                <c:pt idx="3546">
                  <c:v>43466.413298611107</c:v>
                </c:pt>
                <c:pt idx="3547">
                  <c:v>43466.413310185177</c:v>
                </c:pt>
                <c:pt idx="3548">
                  <c:v>43466.413321759261</c:v>
                </c:pt>
                <c:pt idx="3549">
                  <c:v>43466.41333333333</c:v>
                </c:pt>
                <c:pt idx="3550">
                  <c:v>43466.413344907407</c:v>
                </c:pt>
                <c:pt idx="3551">
                  <c:v>43466.413356481477</c:v>
                </c:pt>
                <c:pt idx="3552">
                  <c:v>43466.413368055553</c:v>
                </c:pt>
                <c:pt idx="3553">
                  <c:v>43466.41337962963</c:v>
                </c:pt>
                <c:pt idx="3554">
                  <c:v>43466.413391203707</c:v>
                </c:pt>
                <c:pt idx="3555">
                  <c:v>43466.413402777784</c:v>
                </c:pt>
                <c:pt idx="3556">
                  <c:v>43466.413414351853</c:v>
                </c:pt>
                <c:pt idx="3557">
                  <c:v>43466.413425925923</c:v>
                </c:pt>
                <c:pt idx="3558">
                  <c:v>43466.413437499999</c:v>
                </c:pt>
                <c:pt idx="3559">
                  <c:v>43466.413449074083</c:v>
                </c:pt>
                <c:pt idx="3560">
                  <c:v>43466.413460648153</c:v>
                </c:pt>
                <c:pt idx="3561">
                  <c:v>43466.413472222222</c:v>
                </c:pt>
                <c:pt idx="3562">
                  <c:v>43466.413483796299</c:v>
                </c:pt>
                <c:pt idx="3563">
                  <c:v>43466.413495370369</c:v>
                </c:pt>
                <c:pt idx="3564">
                  <c:v>43466.413506944453</c:v>
                </c:pt>
                <c:pt idx="3565">
                  <c:v>43466.413518518522</c:v>
                </c:pt>
                <c:pt idx="3566">
                  <c:v>43466.413530092592</c:v>
                </c:pt>
                <c:pt idx="3567">
                  <c:v>43466.413541666669</c:v>
                </c:pt>
                <c:pt idx="3568">
                  <c:v>43466.413553240738</c:v>
                </c:pt>
                <c:pt idx="3569">
                  <c:v>43466.413564814808</c:v>
                </c:pt>
                <c:pt idx="3570">
                  <c:v>43466.413576388892</c:v>
                </c:pt>
                <c:pt idx="3571">
                  <c:v>43466.413587962961</c:v>
                </c:pt>
                <c:pt idx="3572">
                  <c:v>43466.413599537038</c:v>
                </c:pt>
                <c:pt idx="3573">
                  <c:v>43466.413611111107</c:v>
                </c:pt>
                <c:pt idx="3574">
                  <c:v>43466.413622685177</c:v>
                </c:pt>
                <c:pt idx="3575">
                  <c:v>43466.413634259261</c:v>
                </c:pt>
                <c:pt idx="3576">
                  <c:v>43466.413645833331</c:v>
                </c:pt>
                <c:pt idx="3577">
                  <c:v>43466.413657407407</c:v>
                </c:pt>
                <c:pt idx="3578">
                  <c:v>43466.413668981477</c:v>
                </c:pt>
                <c:pt idx="3579">
                  <c:v>43466.413680555554</c:v>
                </c:pt>
                <c:pt idx="3580">
                  <c:v>43466.41369212963</c:v>
                </c:pt>
                <c:pt idx="3581">
                  <c:v>43466.413703703707</c:v>
                </c:pt>
                <c:pt idx="3582">
                  <c:v>43466.413715277777</c:v>
                </c:pt>
                <c:pt idx="3583">
                  <c:v>43466.413726851853</c:v>
                </c:pt>
                <c:pt idx="3584">
                  <c:v>43466.413738425923</c:v>
                </c:pt>
                <c:pt idx="3585">
                  <c:v>43466.41375</c:v>
                </c:pt>
                <c:pt idx="3586">
                  <c:v>43466.413761574076</c:v>
                </c:pt>
                <c:pt idx="3587">
                  <c:v>43466.413773148153</c:v>
                </c:pt>
                <c:pt idx="3588">
                  <c:v>43466.413784722223</c:v>
                </c:pt>
                <c:pt idx="3589">
                  <c:v>43466.4137962963</c:v>
                </c:pt>
                <c:pt idx="3590">
                  <c:v>43466.413807870369</c:v>
                </c:pt>
                <c:pt idx="3591">
                  <c:v>43466.413819444453</c:v>
                </c:pt>
                <c:pt idx="3592">
                  <c:v>43466.413831018523</c:v>
                </c:pt>
                <c:pt idx="3593">
                  <c:v>43466.413842592592</c:v>
                </c:pt>
                <c:pt idx="3594">
                  <c:v>43466.413854166669</c:v>
                </c:pt>
                <c:pt idx="3595">
                  <c:v>43466.413865740738</c:v>
                </c:pt>
                <c:pt idx="3596">
                  <c:v>43466.413877314822</c:v>
                </c:pt>
                <c:pt idx="3597">
                  <c:v>43466.413888888892</c:v>
                </c:pt>
                <c:pt idx="3598">
                  <c:v>43466.413900462961</c:v>
                </c:pt>
                <c:pt idx="3599">
                  <c:v>43466.413912037038</c:v>
                </c:pt>
                <c:pt idx="3600">
                  <c:v>43466.413923611108</c:v>
                </c:pt>
                <c:pt idx="3601">
                  <c:v>43466.413935185177</c:v>
                </c:pt>
                <c:pt idx="3602">
                  <c:v>43466.413946759261</c:v>
                </c:pt>
                <c:pt idx="3603">
                  <c:v>43466.413958333331</c:v>
                </c:pt>
                <c:pt idx="3604">
                  <c:v>43466.413969907408</c:v>
                </c:pt>
                <c:pt idx="3605">
                  <c:v>43466.413981481477</c:v>
                </c:pt>
                <c:pt idx="3606">
                  <c:v>43466.413993055547</c:v>
                </c:pt>
                <c:pt idx="3607">
                  <c:v>43466.414004629631</c:v>
                </c:pt>
                <c:pt idx="3608">
                  <c:v>43466.4140162037</c:v>
                </c:pt>
                <c:pt idx="3609">
                  <c:v>43466.414027777777</c:v>
                </c:pt>
                <c:pt idx="3610">
                  <c:v>43466.414039351846</c:v>
                </c:pt>
                <c:pt idx="3611">
                  <c:v>43466.414050925923</c:v>
                </c:pt>
                <c:pt idx="3612">
                  <c:v>43466.4140625</c:v>
                </c:pt>
                <c:pt idx="3613">
                  <c:v>43466.414074074077</c:v>
                </c:pt>
                <c:pt idx="3614">
                  <c:v>43466.414085648154</c:v>
                </c:pt>
                <c:pt idx="3615">
                  <c:v>43466.414097222223</c:v>
                </c:pt>
                <c:pt idx="3616">
                  <c:v>43466.4141087963</c:v>
                </c:pt>
                <c:pt idx="3617">
                  <c:v>43466.414120370369</c:v>
                </c:pt>
                <c:pt idx="3618">
                  <c:v>43466.414131944453</c:v>
                </c:pt>
                <c:pt idx="3619">
                  <c:v>43466.414143518523</c:v>
                </c:pt>
                <c:pt idx="3620">
                  <c:v>43466.414155092592</c:v>
                </c:pt>
                <c:pt idx="3621">
                  <c:v>43466.414166666669</c:v>
                </c:pt>
                <c:pt idx="3622">
                  <c:v>43466.414178240739</c:v>
                </c:pt>
                <c:pt idx="3623">
                  <c:v>43466.414189814823</c:v>
                </c:pt>
                <c:pt idx="3624">
                  <c:v>43466.414201388892</c:v>
                </c:pt>
                <c:pt idx="3625">
                  <c:v>43466.414212962962</c:v>
                </c:pt>
                <c:pt idx="3626">
                  <c:v>43466.414224537039</c:v>
                </c:pt>
                <c:pt idx="3627">
                  <c:v>43466.414236111108</c:v>
                </c:pt>
                <c:pt idx="3628">
                  <c:v>43466.414247685178</c:v>
                </c:pt>
                <c:pt idx="3629">
                  <c:v>43466.414259259262</c:v>
                </c:pt>
                <c:pt idx="3630">
                  <c:v>43466.414270833331</c:v>
                </c:pt>
                <c:pt idx="3631">
                  <c:v>43466.414282407408</c:v>
                </c:pt>
                <c:pt idx="3632">
                  <c:v>43466.414293981477</c:v>
                </c:pt>
                <c:pt idx="3633">
                  <c:v>43466.414305555547</c:v>
                </c:pt>
                <c:pt idx="3634">
                  <c:v>43466.414317129631</c:v>
                </c:pt>
                <c:pt idx="3635">
                  <c:v>43466.4143287037</c:v>
                </c:pt>
                <c:pt idx="3636">
                  <c:v>43466.414340277777</c:v>
                </c:pt>
                <c:pt idx="3637">
                  <c:v>43466.414351851847</c:v>
                </c:pt>
                <c:pt idx="3638">
                  <c:v>43466.414363425924</c:v>
                </c:pt>
                <c:pt idx="3639">
                  <c:v>43466.414375</c:v>
                </c:pt>
                <c:pt idx="3640">
                  <c:v>43466.414386574077</c:v>
                </c:pt>
                <c:pt idx="3641">
                  <c:v>43466.414398148147</c:v>
                </c:pt>
                <c:pt idx="3642">
                  <c:v>43466.414409722223</c:v>
                </c:pt>
                <c:pt idx="3643">
                  <c:v>43466.414421296293</c:v>
                </c:pt>
                <c:pt idx="3644">
                  <c:v>43466.41443287037</c:v>
                </c:pt>
                <c:pt idx="3645">
                  <c:v>43466.414444444446</c:v>
                </c:pt>
                <c:pt idx="3646">
                  <c:v>43466.414456018523</c:v>
                </c:pt>
                <c:pt idx="3647">
                  <c:v>43466.414467592593</c:v>
                </c:pt>
                <c:pt idx="3648">
                  <c:v>43466.414479166669</c:v>
                </c:pt>
                <c:pt idx="3649">
                  <c:v>43466.414490740739</c:v>
                </c:pt>
                <c:pt idx="3650">
                  <c:v>43466.414502314823</c:v>
                </c:pt>
                <c:pt idx="3651">
                  <c:v>43466.414513888893</c:v>
                </c:pt>
                <c:pt idx="3652">
                  <c:v>43466.414525462962</c:v>
                </c:pt>
                <c:pt idx="3653">
                  <c:v>43466.414537037039</c:v>
                </c:pt>
                <c:pt idx="3654">
                  <c:v>43466.414548611108</c:v>
                </c:pt>
                <c:pt idx="3655">
                  <c:v>43466.414560185192</c:v>
                </c:pt>
                <c:pt idx="3656">
                  <c:v>43466.414571759262</c:v>
                </c:pt>
                <c:pt idx="3657">
                  <c:v>43466.414583333331</c:v>
                </c:pt>
                <c:pt idx="3658">
                  <c:v>43466.414594907408</c:v>
                </c:pt>
                <c:pt idx="3659">
                  <c:v>43466.414606481478</c:v>
                </c:pt>
                <c:pt idx="3660">
                  <c:v>43466.414618055547</c:v>
                </c:pt>
                <c:pt idx="3661">
                  <c:v>43466.414629629631</c:v>
                </c:pt>
                <c:pt idx="3662">
                  <c:v>43466.414641203701</c:v>
                </c:pt>
                <c:pt idx="3663">
                  <c:v>43466.414652777778</c:v>
                </c:pt>
                <c:pt idx="3664">
                  <c:v>43466.414664351847</c:v>
                </c:pt>
                <c:pt idx="3665">
                  <c:v>43466.414675925917</c:v>
                </c:pt>
                <c:pt idx="3666">
                  <c:v>43466.414687500001</c:v>
                </c:pt>
                <c:pt idx="3667">
                  <c:v>43466.414699074077</c:v>
                </c:pt>
                <c:pt idx="3668">
                  <c:v>43466.414710648147</c:v>
                </c:pt>
                <c:pt idx="3669">
                  <c:v>43466.414722222216</c:v>
                </c:pt>
                <c:pt idx="3670">
                  <c:v>43466.414733796293</c:v>
                </c:pt>
                <c:pt idx="3671">
                  <c:v>43466.41474537037</c:v>
                </c:pt>
                <c:pt idx="3672">
                  <c:v>43466.414756944447</c:v>
                </c:pt>
                <c:pt idx="3673">
                  <c:v>43466.414768518523</c:v>
                </c:pt>
                <c:pt idx="3674">
                  <c:v>43466.414780092593</c:v>
                </c:pt>
                <c:pt idx="3675">
                  <c:v>43466.41479166667</c:v>
                </c:pt>
                <c:pt idx="3676">
                  <c:v>43466.414803240739</c:v>
                </c:pt>
                <c:pt idx="3677">
                  <c:v>43466.414814814823</c:v>
                </c:pt>
                <c:pt idx="3678">
                  <c:v>43466.414826388893</c:v>
                </c:pt>
                <c:pt idx="3679">
                  <c:v>43466.414837962962</c:v>
                </c:pt>
                <c:pt idx="3680">
                  <c:v>43466.414849537039</c:v>
                </c:pt>
                <c:pt idx="3681">
                  <c:v>43466.414861111109</c:v>
                </c:pt>
                <c:pt idx="3682">
                  <c:v>43466.414872685193</c:v>
                </c:pt>
                <c:pt idx="3683">
                  <c:v>43466.414884259262</c:v>
                </c:pt>
                <c:pt idx="3684">
                  <c:v>43466.414895833332</c:v>
                </c:pt>
                <c:pt idx="3685">
                  <c:v>43466.414907407408</c:v>
                </c:pt>
                <c:pt idx="3686">
                  <c:v>43466.414918981478</c:v>
                </c:pt>
                <c:pt idx="3687">
                  <c:v>43466.414930555547</c:v>
                </c:pt>
                <c:pt idx="3688">
                  <c:v>43466.414942129632</c:v>
                </c:pt>
                <c:pt idx="3689">
                  <c:v>43466.414953703701</c:v>
                </c:pt>
                <c:pt idx="3690">
                  <c:v>43466.414965277778</c:v>
                </c:pt>
                <c:pt idx="3691">
                  <c:v>43466.414976851847</c:v>
                </c:pt>
                <c:pt idx="3692">
                  <c:v>43466.414988425917</c:v>
                </c:pt>
                <c:pt idx="3693">
                  <c:v>43466.415000000001</c:v>
                </c:pt>
                <c:pt idx="3694">
                  <c:v>43466.415011574078</c:v>
                </c:pt>
                <c:pt idx="3695">
                  <c:v>43466.415023148147</c:v>
                </c:pt>
                <c:pt idx="3696">
                  <c:v>43466.415034722217</c:v>
                </c:pt>
                <c:pt idx="3697">
                  <c:v>43466.415046296293</c:v>
                </c:pt>
                <c:pt idx="3698">
                  <c:v>43466.41505787037</c:v>
                </c:pt>
                <c:pt idx="3699">
                  <c:v>43466.415069444447</c:v>
                </c:pt>
                <c:pt idx="3700">
                  <c:v>43466.415081018517</c:v>
                </c:pt>
                <c:pt idx="3701">
                  <c:v>43466.415092592593</c:v>
                </c:pt>
                <c:pt idx="3702">
                  <c:v>43466.41510416667</c:v>
                </c:pt>
                <c:pt idx="3703">
                  <c:v>43466.41511574074</c:v>
                </c:pt>
                <c:pt idx="3704">
                  <c:v>43466.415127314824</c:v>
                </c:pt>
                <c:pt idx="3705">
                  <c:v>43466.415138888893</c:v>
                </c:pt>
                <c:pt idx="3706">
                  <c:v>43466.415150462963</c:v>
                </c:pt>
                <c:pt idx="3707">
                  <c:v>43466.415162037039</c:v>
                </c:pt>
                <c:pt idx="3708">
                  <c:v>43466.415173611109</c:v>
                </c:pt>
                <c:pt idx="3709">
                  <c:v>43466.415185185193</c:v>
                </c:pt>
                <c:pt idx="3710">
                  <c:v>43466.415196759262</c:v>
                </c:pt>
                <c:pt idx="3711">
                  <c:v>43466.415208333332</c:v>
                </c:pt>
                <c:pt idx="3712">
                  <c:v>43466.415219907409</c:v>
                </c:pt>
                <c:pt idx="3713">
                  <c:v>43466.415231481478</c:v>
                </c:pt>
                <c:pt idx="3714">
                  <c:v>43466.415243055562</c:v>
                </c:pt>
                <c:pt idx="3715">
                  <c:v>43466.415254629632</c:v>
                </c:pt>
                <c:pt idx="3716">
                  <c:v>43466.415266203701</c:v>
                </c:pt>
                <c:pt idx="3717">
                  <c:v>43466.415277777778</c:v>
                </c:pt>
                <c:pt idx="3718">
                  <c:v>43466.415289351848</c:v>
                </c:pt>
                <c:pt idx="3719">
                  <c:v>43466.415300925917</c:v>
                </c:pt>
                <c:pt idx="3720">
                  <c:v>43466.415312500001</c:v>
                </c:pt>
                <c:pt idx="3721">
                  <c:v>43466.415324074071</c:v>
                </c:pt>
                <c:pt idx="3722">
                  <c:v>43466.415335648147</c:v>
                </c:pt>
                <c:pt idx="3723">
                  <c:v>43466.415347222217</c:v>
                </c:pt>
                <c:pt idx="3724">
                  <c:v>43466.415358796286</c:v>
                </c:pt>
                <c:pt idx="3725">
                  <c:v>43466.415370370371</c:v>
                </c:pt>
                <c:pt idx="3726">
                  <c:v>43466.415381944447</c:v>
                </c:pt>
                <c:pt idx="3727">
                  <c:v>43466.415393518517</c:v>
                </c:pt>
                <c:pt idx="3728">
                  <c:v>43466.415405092594</c:v>
                </c:pt>
                <c:pt idx="3729">
                  <c:v>43466.415416666663</c:v>
                </c:pt>
                <c:pt idx="3730">
                  <c:v>43466.41542824074</c:v>
                </c:pt>
                <c:pt idx="3731">
                  <c:v>43466.415439814817</c:v>
                </c:pt>
                <c:pt idx="3732">
                  <c:v>43466.415451388893</c:v>
                </c:pt>
                <c:pt idx="3733">
                  <c:v>43466.415462962963</c:v>
                </c:pt>
                <c:pt idx="3734">
                  <c:v>43466.41547453704</c:v>
                </c:pt>
                <c:pt idx="3735">
                  <c:v>43466.415486111109</c:v>
                </c:pt>
                <c:pt idx="3736">
                  <c:v>43466.415497685193</c:v>
                </c:pt>
                <c:pt idx="3737">
                  <c:v>43466.415509259263</c:v>
                </c:pt>
                <c:pt idx="3738">
                  <c:v>43466.415520833332</c:v>
                </c:pt>
                <c:pt idx="3739">
                  <c:v>43466.415532407409</c:v>
                </c:pt>
                <c:pt idx="3740">
                  <c:v>43466.415543981479</c:v>
                </c:pt>
                <c:pt idx="3741">
                  <c:v>43466.415555555563</c:v>
                </c:pt>
                <c:pt idx="3742">
                  <c:v>43466.415567129632</c:v>
                </c:pt>
                <c:pt idx="3743">
                  <c:v>43466.415578703702</c:v>
                </c:pt>
                <c:pt idx="3744">
                  <c:v>43466.415590277778</c:v>
                </c:pt>
                <c:pt idx="3745">
                  <c:v>43466.415601851862</c:v>
                </c:pt>
                <c:pt idx="3746">
                  <c:v>43466.415613425917</c:v>
                </c:pt>
                <c:pt idx="3747">
                  <c:v>43466.415625000001</c:v>
                </c:pt>
                <c:pt idx="3748">
                  <c:v>43466.415636574071</c:v>
                </c:pt>
                <c:pt idx="3749">
                  <c:v>43466.415648148148</c:v>
                </c:pt>
                <c:pt idx="3750">
                  <c:v>43466.415659722217</c:v>
                </c:pt>
                <c:pt idx="3751">
                  <c:v>43466.415671296287</c:v>
                </c:pt>
                <c:pt idx="3752">
                  <c:v>43466.415682870371</c:v>
                </c:pt>
                <c:pt idx="3753">
                  <c:v>43466.415694444448</c:v>
                </c:pt>
                <c:pt idx="3754">
                  <c:v>43466.415706018517</c:v>
                </c:pt>
                <c:pt idx="3755">
                  <c:v>43466.415717592587</c:v>
                </c:pt>
                <c:pt idx="3756">
                  <c:v>43466.415729166663</c:v>
                </c:pt>
                <c:pt idx="3757">
                  <c:v>43466.41574074074</c:v>
                </c:pt>
                <c:pt idx="3758">
                  <c:v>43466.415752314817</c:v>
                </c:pt>
                <c:pt idx="3759">
                  <c:v>43466.415763888886</c:v>
                </c:pt>
                <c:pt idx="3760">
                  <c:v>43466.415775462963</c:v>
                </c:pt>
                <c:pt idx="3761">
                  <c:v>43466.41578703704</c:v>
                </c:pt>
                <c:pt idx="3762">
                  <c:v>43466.415798611109</c:v>
                </c:pt>
                <c:pt idx="3763">
                  <c:v>43466.415810185194</c:v>
                </c:pt>
                <c:pt idx="3764">
                  <c:v>43466.415821759263</c:v>
                </c:pt>
                <c:pt idx="3765">
                  <c:v>43466.415833333333</c:v>
                </c:pt>
                <c:pt idx="3766">
                  <c:v>43466.415844907409</c:v>
                </c:pt>
                <c:pt idx="3767">
                  <c:v>43466.415856481479</c:v>
                </c:pt>
                <c:pt idx="3768">
                  <c:v>43466.415868055563</c:v>
                </c:pt>
                <c:pt idx="3769">
                  <c:v>43466.415879629632</c:v>
                </c:pt>
                <c:pt idx="3770">
                  <c:v>43466.415891203702</c:v>
                </c:pt>
                <c:pt idx="3771">
                  <c:v>43466.415902777779</c:v>
                </c:pt>
                <c:pt idx="3772">
                  <c:v>43466.415914351863</c:v>
                </c:pt>
                <c:pt idx="3773">
                  <c:v>43466.415925925918</c:v>
                </c:pt>
                <c:pt idx="3774">
                  <c:v>43466.415937500002</c:v>
                </c:pt>
                <c:pt idx="3775">
                  <c:v>43466.415949074071</c:v>
                </c:pt>
                <c:pt idx="3776">
                  <c:v>43466.415960648148</c:v>
                </c:pt>
                <c:pt idx="3777">
                  <c:v>43466.415972222218</c:v>
                </c:pt>
                <c:pt idx="3778">
                  <c:v>43466.415983796287</c:v>
                </c:pt>
                <c:pt idx="3779">
                  <c:v>43466.415995370371</c:v>
                </c:pt>
                <c:pt idx="3780">
                  <c:v>43466.416006944448</c:v>
                </c:pt>
                <c:pt idx="3781">
                  <c:v>43466.416018518517</c:v>
                </c:pt>
                <c:pt idx="3782">
                  <c:v>43466.416030092587</c:v>
                </c:pt>
                <c:pt idx="3783">
                  <c:v>43466.416041666656</c:v>
                </c:pt>
                <c:pt idx="3784">
                  <c:v>43466.41605324074</c:v>
                </c:pt>
                <c:pt idx="3785">
                  <c:v>43466.416064814817</c:v>
                </c:pt>
                <c:pt idx="3786">
                  <c:v>43466.416076388887</c:v>
                </c:pt>
                <c:pt idx="3787">
                  <c:v>43466.416087962964</c:v>
                </c:pt>
                <c:pt idx="3788">
                  <c:v>43466.41609953704</c:v>
                </c:pt>
                <c:pt idx="3789">
                  <c:v>43466.41611111111</c:v>
                </c:pt>
                <c:pt idx="3790">
                  <c:v>43466.416122685187</c:v>
                </c:pt>
                <c:pt idx="3791">
                  <c:v>43466.416134259263</c:v>
                </c:pt>
                <c:pt idx="3792">
                  <c:v>43466.416145833333</c:v>
                </c:pt>
                <c:pt idx="3793">
                  <c:v>43466.41615740741</c:v>
                </c:pt>
                <c:pt idx="3794">
                  <c:v>43466.416168981479</c:v>
                </c:pt>
                <c:pt idx="3795">
                  <c:v>43466.416180555563</c:v>
                </c:pt>
                <c:pt idx="3796">
                  <c:v>43466.416192129633</c:v>
                </c:pt>
                <c:pt idx="3797">
                  <c:v>43466.416203703702</c:v>
                </c:pt>
                <c:pt idx="3798">
                  <c:v>43466.416215277779</c:v>
                </c:pt>
                <c:pt idx="3799">
                  <c:v>43466.416226851848</c:v>
                </c:pt>
                <c:pt idx="3800">
                  <c:v>43466.416238425933</c:v>
                </c:pt>
                <c:pt idx="3801">
                  <c:v>43466.416250000002</c:v>
                </c:pt>
                <c:pt idx="3802">
                  <c:v>43466.416261574072</c:v>
                </c:pt>
                <c:pt idx="3803">
                  <c:v>43466.416273148148</c:v>
                </c:pt>
                <c:pt idx="3804">
                  <c:v>43466.416284722232</c:v>
                </c:pt>
                <c:pt idx="3805">
                  <c:v>43466.416296296287</c:v>
                </c:pt>
                <c:pt idx="3806">
                  <c:v>43466.416307870371</c:v>
                </c:pt>
                <c:pt idx="3807">
                  <c:v>43466.416319444441</c:v>
                </c:pt>
                <c:pt idx="3808">
                  <c:v>43466.416331018518</c:v>
                </c:pt>
                <c:pt idx="3809">
                  <c:v>43466.416342592587</c:v>
                </c:pt>
                <c:pt idx="3810">
                  <c:v>43466.416354166657</c:v>
                </c:pt>
                <c:pt idx="3811">
                  <c:v>43466.416365740741</c:v>
                </c:pt>
                <c:pt idx="3812">
                  <c:v>43466.416377314818</c:v>
                </c:pt>
                <c:pt idx="3813">
                  <c:v>43466.416388888887</c:v>
                </c:pt>
                <c:pt idx="3814">
                  <c:v>43466.416400462957</c:v>
                </c:pt>
                <c:pt idx="3815">
                  <c:v>43466.416412037041</c:v>
                </c:pt>
                <c:pt idx="3816">
                  <c:v>43466.41642361111</c:v>
                </c:pt>
                <c:pt idx="3817">
                  <c:v>43466.416435185187</c:v>
                </c:pt>
                <c:pt idx="3818">
                  <c:v>43466.416446759264</c:v>
                </c:pt>
                <c:pt idx="3819">
                  <c:v>43466.416458333333</c:v>
                </c:pt>
                <c:pt idx="3820">
                  <c:v>43466.41646990741</c:v>
                </c:pt>
                <c:pt idx="3821">
                  <c:v>43466.416481481479</c:v>
                </c:pt>
                <c:pt idx="3822">
                  <c:v>43466.416493055563</c:v>
                </c:pt>
                <c:pt idx="3823">
                  <c:v>43466.416504629633</c:v>
                </c:pt>
                <c:pt idx="3824">
                  <c:v>43466.416516203702</c:v>
                </c:pt>
                <c:pt idx="3825">
                  <c:v>43466.416527777779</c:v>
                </c:pt>
                <c:pt idx="3826">
                  <c:v>43466.416539351849</c:v>
                </c:pt>
                <c:pt idx="3827">
                  <c:v>43466.416550925933</c:v>
                </c:pt>
                <c:pt idx="3828">
                  <c:v>43466.416562500002</c:v>
                </c:pt>
                <c:pt idx="3829">
                  <c:v>43466.416574074072</c:v>
                </c:pt>
                <c:pt idx="3830">
                  <c:v>43466.416585648149</c:v>
                </c:pt>
                <c:pt idx="3831">
                  <c:v>43466.416597222233</c:v>
                </c:pt>
                <c:pt idx="3832">
                  <c:v>43466.416608796288</c:v>
                </c:pt>
                <c:pt idx="3833">
                  <c:v>43466.416620370372</c:v>
                </c:pt>
                <c:pt idx="3834">
                  <c:v>43466.416631944441</c:v>
                </c:pt>
                <c:pt idx="3835">
                  <c:v>43466.416643518518</c:v>
                </c:pt>
                <c:pt idx="3836">
                  <c:v>43466.416655092587</c:v>
                </c:pt>
                <c:pt idx="3837">
                  <c:v>43466.416666666657</c:v>
                </c:pt>
                <c:pt idx="3838">
                  <c:v>43466.416678240741</c:v>
                </c:pt>
                <c:pt idx="3839">
                  <c:v>43466.416689814818</c:v>
                </c:pt>
                <c:pt idx="3840">
                  <c:v>43466.416701388887</c:v>
                </c:pt>
                <c:pt idx="3841">
                  <c:v>43466.416712962957</c:v>
                </c:pt>
                <c:pt idx="3842">
                  <c:v>43466.416724537034</c:v>
                </c:pt>
                <c:pt idx="3843">
                  <c:v>43466.41673611111</c:v>
                </c:pt>
                <c:pt idx="3844">
                  <c:v>43466.416747685187</c:v>
                </c:pt>
                <c:pt idx="3845">
                  <c:v>43466.416759259257</c:v>
                </c:pt>
                <c:pt idx="3846">
                  <c:v>43466.416770833333</c:v>
                </c:pt>
                <c:pt idx="3847">
                  <c:v>43466.41678240741</c:v>
                </c:pt>
                <c:pt idx="3848">
                  <c:v>43466.41679398148</c:v>
                </c:pt>
                <c:pt idx="3849">
                  <c:v>43466.416805555556</c:v>
                </c:pt>
                <c:pt idx="3850">
                  <c:v>43466.416817129633</c:v>
                </c:pt>
                <c:pt idx="3851">
                  <c:v>43466.416828703703</c:v>
                </c:pt>
                <c:pt idx="3852">
                  <c:v>43466.41684027778</c:v>
                </c:pt>
                <c:pt idx="3853">
                  <c:v>43466.416851851849</c:v>
                </c:pt>
                <c:pt idx="3854">
                  <c:v>43466.416863425933</c:v>
                </c:pt>
                <c:pt idx="3855">
                  <c:v>43466.416875000003</c:v>
                </c:pt>
                <c:pt idx="3856">
                  <c:v>43466.416886574072</c:v>
                </c:pt>
                <c:pt idx="3857">
                  <c:v>43466.416898148149</c:v>
                </c:pt>
                <c:pt idx="3858">
                  <c:v>43466.416909722233</c:v>
                </c:pt>
                <c:pt idx="3859">
                  <c:v>43466.416921296302</c:v>
                </c:pt>
                <c:pt idx="3860">
                  <c:v>43466.416932870372</c:v>
                </c:pt>
                <c:pt idx="3861">
                  <c:v>43466.416944444441</c:v>
                </c:pt>
                <c:pt idx="3862">
                  <c:v>43466.416956018518</c:v>
                </c:pt>
                <c:pt idx="3863">
                  <c:v>43466.416967592602</c:v>
                </c:pt>
                <c:pt idx="3864">
                  <c:v>43466.416979166657</c:v>
                </c:pt>
                <c:pt idx="3865">
                  <c:v>43466.416990740741</c:v>
                </c:pt>
                <c:pt idx="3866">
                  <c:v>43466.417002314818</c:v>
                </c:pt>
                <c:pt idx="3867">
                  <c:v>43466.417013888888</c:v>
                </c:pt>
                <c:pt idx="3868">
                  <c:v>43466.417025462957</c:v>
                </c:pt>
                <c:pt idx="3869">
                  <c:v>43466.417037037027</c:v>
                </c:pt>
                <c:pt idx="3870">
                  <c:v>43466.417048611111</c:v>
                </c:pt>
                <c:pt idx="3871">
                  <c:v>43466.417060185187</c:v>
                </c:pt>
                <c:pt idx="3872">
                  <c:v>43466.417071759257</c:v>
                </c:pt>
                <c:pt idx="3873">
                  <c:v>43466.417083333326</c:v>
                </c:pt>
                <c:pt idx="3874">
                  <c:v>43466.417094907411</c:v>
                </c:pt>
                <c:pt idx="3875">
                  <c:v>43466.41710648148</c:v>
                </c:pt>
                <c:pt idx="3876">
                  <c:v>43466.417118055557</c:v>
                </c:pt>
                <c:pt idx="3877">
                  <c:v>43466.417129629634</c:v>
                </c:pt>
                <c:pt idx="3878">
                  <c:v>43466.417141203703</c:v>
                </c:pt>
                <c:pt idx="3879">
                  <c:v>43466.41715277778</c:v>
                </c:pt>
                <c:pt idx="3880">
                  <c:v>43466.417164351849</c:v>
                </c:pt>
                <c:pt idx="3881">
                  <c:v>43466.417175925933</c:v>
                </c:pt>
                <c:pt idx="3882">
                  <c:v>43466.417187500003</c:v>
                </c:pt>
                <c:pt idx="3883">
                  <c:v>43466.417199074072</c:v>
                </c:pt>
                <c:pt idx="3884">
                  <c:v>43466.417210648149</c:v>
                </c:pt>
                <c:pt idx="3885">
                  <c:v>43466.417222222219</c:v>
                </c:pt>
                <c:pt idx="3886">
                  <c:v>43466.417233796303</c:v>
                </c:pt>
                <c:pt idx="3887">
                  <c:v>43466.417245370372</c:v>
                </c:pt>
                <c:pt idx="3888">
                  <c:v>43466.417256944442</c:v>
                </c:pt>
                <c:pt idx="3889">
                  <c:v>43466.417268518519</c:v>
                </c:pt>
                <c:pt idx="3890">
                  <c:v>43466.417280092603</c:v>
                </c:pt>
                <c:pt idx="3891">
                  <c:v>43466.417291666658</c:v>
                </c:pt>
                <c:pt idx="3892">
                  <c:v>43466.417303240742</c:v>
                </c:pt>
                <c:pt idx="3893">
                  <c:v>43466.417314814818</c:v>
                </c:pt>
                <c:pt idx="3894">
                  <c:v>43466.417326388888</c:v>
                </c:pt>
                <c:pt idx="3895">
                  <c:v>43466.417337962957</c:v>
                </c:pt>
                <c:pt idx="3896">
                  <c:v>43466.417349537027</c:v>
                </c:pt>
                <c:pt idx="3897">
                  <c:v>43466.417361111111</c:v>
                </c:pt>
                <c:pt idx="3898">
                  <c:v>43466.417372685188</c:v>
                </c:pt>
                <c:pt idx="3899">
                  <c:v>43466.417384259257</c:v>
                </c:pt>
                <c:pt idx="3900">
                  <c:v>43466.417395833327</c:v>
                </c:pt>
                <c:pt idx="3901">
                  <c:v>43466.417407407411</c:v>
                </c:pt>
                <c:pt idx="3902">
                  <c:v>43466.41741898148</c:v>
                </c:pt>
                <c:pt idx="3903">
                  <c:v>43466.417430555557</c:v>
                </c:pt>
                <c:pt idx="3904">
                  <c:v>43466.417442129627</c:v>
                </c:pt>
                <c:pt idx="3905">
                  <c:v>43466.417453703703</c:v>
                </c:pt>
                <c:pt idx="3906">
                  <c:v>43466.41746527778</c:v>
                </c:pt>
                <c:pt idx="3907">
                  <c:v>43466.41747685185</c:v>
                </c:pt>
                <c:pt idx="3908">
                  <c:v>43466.417488425926</c:v>
                </c:pt>
                <c:pt idx="3909">
                  <c:v>43466.417500000003</c:v>
                </c:pt>
                <c:pt idx="3910">
                  <c:v>43466.417511574073</c:v>
                </c:pt>
                <c:pt idx="3911">
                  <c:v>43466.417523148149</c:v>
                </c:pt>
                <c:pt idx="3912">
                  <c:v>43466.417534722219</c:v>
                </c:pt>
                <c:pt idx="3913">
                  <c:v>43466.417546296303</c:v>
                </c:pt>
                <c:pt idx="3914">
                  <c:v>43466.417557870373</c:v>
                </c:pt>
                <c:pt idx="3915">
                  <c:v>43466.417569444442</c:v>
                </c:pt>
                <c:pt idx="3916">
                  <c:v>43466.417581018519</c:v>
                </c:pt>
                <c:pt idx="3917">
                  <c:v>43466.417592592603</c:v>
                </c:pt>
                <c:pt idx="3918">
                  <c:v>43466.417604166672</c:v>
                </c:pt>
                <c:pt idx="3919">
                  <c:v>43466.417615740742</c:v>
                </c:pt>
                <c:pt idx="3920">
                  <c:v>43466.417627314811</c:v>
                </c:pt>
                <c:pt idx="3921">
                  <c:v>43466.417638888888</c:v>
                </c:pt>
                <c:pt idx="3922">
                  <c:v>43466.417650462958</c:v>
                </c:pt>
                <c:pt idx="3923">
                  <c:v>43466.417662037027</c:v>
                </c:pt>
                <c:pt idx="3924">
                  <c:v>43466.417673611111</c:v>
                </c:pt>
                <c:pt idx="3925">
                  <c:v>43466.417685185188</c:v>
                </c:pt>
                <c:pt idx="3926">
                  <c:v>43466.417696759258</c:v>
                </c:pt>
                <c:pt idx="3927">
                  <c:v>43466.417708333327</c:v>
                </c:pt>
                <c:pt idx="3928">
                  <c:v>43466.417719907397</c:v>
                </c:pt>
                <c:pt idx="3929">
                  <c:v>43466.417731481481</c:v>
                </c:pt>
                <c:pt idx="3930">
                  <c:v>43466.417743055557</c:v>
                </c:pt>
                <c:pt idx="3931">
                  <c:v>43466.417754629627</c:v>
                </c:pt>
                <c:pt idx="3932">
                  <c:v>43466.417766203696</c:v>
                </c:pt>
                <c:pt idx="3933">
                  <c:v>43466.41777777778</c:v>
                </c:pt>
                <c:pt idx="3934">
                  <c:v>43466.41778935185</c:v>
                </c:pt>
                <c:pt idx="3935">
                  <c:v>43466.417800925927</c:v>
                </c:pt>
                <c:pt idx="3936">
                  <c:v>43466.417812500003</c:v>
                </c:pt>
                <c:pt idx="3937">
                  <c:v>43466.417824074073</c:v>
                </c:pt>
                <c:pt idx="3938">
                  <c:v>43466.41783564815</c:v>
                </c:pt>
                <c:pt idx="3939">
                  <c:v>43466.417847222219</c:v>
                </c:pt>
                <c:pt idx="3940">
                  <c:v>43466.417858796303</c:v>
                </c:pt>
                <c:pt idx="3941">
                  <c:v>43466.417870370373</c:v>
                </c:pt>
                <c:pt idx="3942">
                  <c:v>43466.417881944442</c:v>
                </c:pt>
                <c:pt idx="3943">
                  <c:v>43466.417893518519</c:v>
                </c:pt>
                <c:pt idx="3944">
                  <c:v>43466.417905092603</c:v>
                </c:pt>
                <c:pt idx="3945">
                  <c:v>43466.417916666673</c:v>
                </c:pt>
                <c:pt idx="3946">
                  <c:v>43466.417928240742</c:v>
                </c:pt>
                <c:pt idx="3947">
                  <c:v>43466.417939814812</c:v>
                </c:pt>
                <c:pt idx="3948">
                  <c:v>43466.417951388888</c:v>
                </c:pt>
                <c:pt idx="3949">
                  <c:v>43466.417962962973</c:v>
                </c:pt>
                <c:pt idx="3950">
                  <c:v>43466.417974537027</c:v>
                </c:pt>
                <c:pt idx="3951">
                  <c:v>43466.417986111112</c:v>
                </c:pt>
                <c:pt idx="3952">
                  <c:v>43466.417997685188</c:v>
                </c:pt>
                <c:pt idx="3953">
                  <c:v>43466.418009259258</c:v>
                </c:pt>
                <c:pt idx="3954">
                  <c:v>43466.418020833327</c:v>
                </c:pt>
                <c:pt idx="3955">
                  <c:v>43466.418032407397</c:v>
                </c:pt>
                <c:pt idx="3956">
                  <c:v>43466.418043981481</c:v>
                </c:pt>
                <c:pt idx="3957">
                  <c:v>43466.418055555558</c:v>
                </c:pt>
                <c:pt idx="3958">
                  <c:v>43466.418067129627</c:v>
                </c:pt>
                <c:pt idx="3959">
                  <c:v>43466.418078703697</c:v>
                </c:pt>
                <c:pt idx="3960">
                  <c:v>43466.418090277781</c:v>
                </c:pt>
                <c:pt idx="3961">
                  <c:v>43466.41810185185</c:v>
                </c:pt>
                <c:pt idx="3962">
                  <c:v>43466.418113425927</c:v>
                </c:pt>
                <c:pt idx="3963">
                  <c:v>43466.418124999997</c:v>
                </c:pt>
                <c:pt idx="3964">
                  <c:v>43466.418136574073</c:v>
                </c:pt>
                <c:pt idx="3965">
                  <c:v>43466.41814814815</c:v>
                </c:pt>
                <c:pt idx="3966">
                  <c:v>43466.41815972222</c:v>
                </c:pt>
                <c:pt idx="3967">
                  <c:v>43466.418171296304</c:v>
                </c:pt>
                <c:pt idx="3968">
                  <c:v>43466.418182870373</c:v>
                </c:pt>
                <c:pt idx="3969">
                  <c:v>43466.418194444443</c:v>
                </c:pt>
                <c:pt idx="3970">
                  <c:v>43466.418206018519</c:v>
                </c:pt>
                <c:pt idx="3971">
                  <c:v>43466.418217592603</c:v>
                </c:pt>
                <c:pt idx="3972">
                  <c:v>43466.418229166673</c:v>
                </c:pt>
                <c:pt idx="3973">
                  <c:v>43466.418240740742</c:v>
                </c:pt>
                <c:pt idx="3974">
                  <c:v>43466.418252314812</c:v>
                </c:pt>
                <c:pt idx="3975">
                  <c:v>43466.418263888889</c:v>
                </c:pt>
                <c:pt idx="3976">
                  <c:v>43466.418275462973</c:v>
                </c:pt>
                <c:pt idx="3977">
                  <c:v>43466.418287037042</c:v>
                </c:pt>
                <c:pt idx="3978">
                  <c:v>43466.418298611112</c:v>
                </c:pt>
                <c:pt idx="3979">
                  <c:v>43466.418310185189</c:v>
                </c:pt>
                <c:pt idx="3980">
                  <c:v>43466.418321759258</c:v>
                </c:pt>
                <c:pt idx="3981">
                  <c:v>43466.418333333328</c:v>
                </c:pt>
                <c:pt idx="3982">
                  <c:v>43466.418344907397</c:v>
                </c:pt>
                <c:pt idx="3983">
                  <c:v>43466.418356481481</c:v>
                </c:pt>
                <c:pt idx="3984">
                  <c:v>43466.418368055558</c:v>
                </c:pt>
                <c:pt idx="3985">
                  <c:v>43466.418379629627</c:v>
                </c:pt>
                <c:pt idx="3986">
                  <c:v>43466.418391203697</c:v>
                </c:pt>
                <c:pt idx="3987">
                  <c:v>43466.418402777781</c:v>
                </c:pt>
                <c:pt idx="3988">
                  <c:v>43466.418414351851</c:v>
                </c:pt>
                <c:pt idx="3989">
                  <c:v>43466.418425925927</c:v>
                </c:pt>
                <c:pt idx="3990">
                  <c:v>43466.418437499997</c:v>
                </c:pt>
                <c:pt idx="3991">
                  <c:v>43466.418449074074</c:v>
                </c:pt>
                <c:pt idx="3992">
                  <c:v>43466.41846064815</c:v>
                </c:pt>
                <c:pt idx="3993">
                  <c:v>43466.41847222222</c:v>
                </c:pt>
                <c:pt idx="3994">
                  <c:v>43466.418483796297</c:v>
                </c:pt>
                <c:pt idx="3995">
                  <c:v>43466.418495370373</c:v>
                </c:pt>
                <c:pt idx="3996">
                  <c:v>43466.418506944443</c:v>
                </c:pt>
                <c:pt idx="3997">
                  <c:v>43466.41851851852</c:v>
                </c:pt>
                <c:pt idx="3998">
                  <c:v>43466.418530092589</c:v>
                </c:pt>
                <c:pt idx="3999">
                  <c:v>43466.418541666673</c:v>
                </c:pt>
                <c:pt idx="4000">
                  <c:v>43466.418553240743</c:v>
                </c:pt>
                <c:pt idx="4001">
                  <c:v>43466.418564814812</c:v>
                </c:pt>
                <c:pt idx="4002">
                  <c:v>43466.418576388889</c:v>
                </c:pt>
                <c:pt idx="4003">
                  <c:v>43466.418587962973</c:v>
                </c:pt>
                <c:pt idx="4004">
                  <c:v>43466.418599537043</c:v>
                </c:pt>
                <c:pt idx="4005">
                  <c:v>43466.418611111112</c:v>
                </c:pt>
                <c:pt idx="4006">
                  <c:v>43466.418622685182</c:v>
                </c:pt>
                <c:pt idx="4007">
                  <c:v>43466.418634259258</c:v>
                </c:pt>
                <c:pt idx="4008">
                  <c:v>43466.418645833342</c:v>
                </c:pt>
                <c:pt idx="4009">
                  <c:v>43466.418657407397</c:v>
                </c:pt>
                <c:pt idx="4010">
                  <c:v>43466.418668981481</c:v>
                </c:pt>
                <c:pt idx="4011">
                  <c:v>43466.418680555558</c:v>
                </c:pt>
                <c:pt idx="4012">
                  <c:v>43466.418692129628</c:v>
                </c:pt>
                <c:pt idx="4013">
                  <c:v>43466.418703703697</c:v>
                </c:pt>
                <c:pt idx="4014">
                  <c:v>43466.418715277781</c:v>
                </c:pt>
                <c:pt idx="4015">
                  <c:v>43466.418726851851</c:v>
                </c:pt>
                <c:pt idx="4016">
                  <c:v>43466.418738425928</c:v>
                </c:pt>
                <c:pt idx="4017">
                  <c:v>43466.418749999997</c:v>
                </c:pt>
                <c:pt idx="4018">
                  <c:v>43466.418761574067</c:v>
                </c:pt>
                <c:pt idx="4019">
                  <c:v>43466.418773148151</c:v>
                </c:pt>
                <c:pt idx="4020">
                  <c:v>43466.41878472222</c:v>
                </c:pt>
                <c:pt idx="4021">
                  <c:v>43466.418796296297</c:v>
                </c:pt>
                <c:pt idx="4022">
                  <c:v>43466.418807870366</c:v>
                </c:pt>
                <c:pt idx="4023">
                  <c:v>43466.418819444443</c:v>
                </c:pt>
                <c:pt idx="4024">
                  <c:v>43466.41883101852</c:v>
                </c:pt>
                <c:pt idx="4025">
                  <c:v>43466.418842592589</c:v>
                </c:pt>
                <c:pt idx="4026">
                  <c:v>43466.418854166674</c:v>
                </c:pt>
                <c:pt idx="4027">
                  <c:v>43466.418865740743</c:v>
                </c:pt>
                <c:pt idx="4028">
                  <c:v>43466.418877314813</c:v>
                </c:pt>
                <c:pt idx="4029">
                  <c:v>43466.418888888889</c:v>
                </c:pt>
                <c:pt idx="4030">
                  <c:v>43466.418900462973</c:v>
                </c:pt>
                <c:pt idx="4031">
                  <c:v>43466.418912037043</c:v>
                </c:pt>
                <c:pt idx="4032">
                  <c:v>43466.418923611112</c:v>
                </c:pt>
                <c:pt idx="4033">
                  <c:v>43466.418935185182</c:v>
                </c:pt>
                <c:pt idx="4034">
                  <c:v>43466.418946759259</c:v>
                </c:pt>
                <c:pt idx="4035">
                  <c:v>43466.418958333343</c:v>
                </c:pt>
                <c:pt idx="4036">
                  <c:v>43466.418969907398</c:v>
                </c:pt>
                <c:pt idx="4037">
                  <c:v>43466.418981481482</c:v>
                </c:pt>
                <c:pt idx="4038">
                  <c:v>43466.418993055559</c:v>
                </c:pt>
                <c:pt idx="4039">
                  <c:v>43466.419004629628</c:v>
                </c:pt>
                <c:pt idx="4040">
                  <c:v>43466.419016203698</c:v>
                </c:pt>
                <c:pt idx="4041">
                  <c:v>43466.419027777767</c:v>
                </c:pt>
                <c:pt idx="4042">
                  <c:v>43466.419039351851</c:v>
                </c:pt>
                <c:pt idx="4043">
                  <c:v>43466.419050925928</c:v>
                </c:pt>
                <c:pt idx="4044">
                  <c:v>43466.419062499997</c:v>
                </c:pt>
                <c:pt idx="4045">
                  <c:v>43466.419074074067</c:v>
                </c:pt>
                <c:pt idx="4046">
                  <c:v>43466.419085648151</c:v>
                </c:pt>
                <c:pt idx="4047">
                  <c:v>43466.41909722222</c:v>
                </c:pt>
                <c:pt idx="4048">
                  <c:v>43466.419108796297</c:v>
                </c:pt>
                <c:pt idx="4049">
                  <c:v>43466.419120370367</c:v>
                </c:pt>
                <c:pt idx="4050">
                  <c:v>43466.419131944444</c:v>
                </c:pt>
                <c:pt idx="4051">
                  <c:v>43466.41914351852</c:v>
                </c:pt>
                <c:pt idx="4052">
                  <c:v>43466.41915509259</c:v>
                </c:pt>
                <c:pt idx="4053">
                  <c:v>43466.419166666667</c:v>
                </c:pt>
                <c:pt idx="4054">
                  <c:v>43466.419178240743</c:v>
                </c:pt>
                <c:pt idx="4055">
                  <c:v>43466.419189814813</c:v>
                </c:pt>
                <c:pt idx="4056">
                  <c:v>43466.41920138889</c:v>
                </c:pt>
                <c:pt idx="4057">
                  <c:v>43466.419212962966</c:v>
                </c:pt>
                <c:pt idx="4058">
                  <c:v>43466.419224537043</c:v>
                </c:pt>
                <c:pt idx="4059">
                  <c:v>43466.419236111113</c:v>
                </c:pt>
                <c:pt idx="4060">
                  <c:v>43466.419247685182</c:v>
                </c:pt>
                <c:pt idx="4061">
                  <c:v>43466.419259259259</c:v>
                </c:pt>
                <c:pt idx="4062">
                  <c:v>43466.419270833343</c:v>
                </c:pt>
                <c:pt idx="4063">
                  <c:v>43466.419282407413</c:v>
                </c:pt>
                <c:pt idx="4064">
                  <c:v>43466.419293981482</c:v>
                </c:pt>
                <c:pt idx="4065">
                  <c:v>43466.419305555559</c:v>
                </c:pt>
                <c:pt idx="4066">
                  <c:v>43466.419317129628</c:v>
                </c:pt>
                <c:pt idx="4067">
                  <c:v>43466.419328703712</c:v>
                </c:pt>
                <c:pt idx="4068">
                  <c:v>43466.419340277767</c:v>
                </c:pt>
                <c:pt idx="4069">
                  <c:v>43466.419351851851</c:v>
                </c:pt>
                <c:pt idx="4070">
                  <c:v>43466.419363425928</c:v>
                </c:pt>
                <c:pt idx="4071">
                  <c:v>43466.419374999998</c:v>
                </c:pt>
                <c:pt idx="4072">
                  <c:v>43466.419386574067</c:v>
                </c:pt>
                <c:pt idx="4073">
                  <c:v>43466.419398148151</c:v>
                </c:pt>
                <c:pt idx="4074">
                  <c:v>43466.419409722221</c:v>
                </c:pt>
                <c:pt idx="4075">
                  <c:v>43466.419421296298</c:v>
                </c:pt>
                <c:pt idx="4076">
                  <c:v>43466.419432870367</c:v>
                </c:pt>
                <c:pt idx="4077">
                  <c:v>43466.419444444437</c:v>
                </c:pt>
                <c:pt idx="4078">
                  <c:v>43466.419456018521</c:v>
                </c:pt>
                <c:pt idx="4079">
                  <c:v>43466.41946759259</c:v>
                </c:pt>
                <c:pt idx="4080">
                  <c:v>43466.419479166667</c:v>
                </c:pt>
                <c:pt idx="4081">
                  <c:v>43466.419490740736</c:v>
                </c:pt>
                <c:pt idx="4082">
                  <c:v>43466.419502314813</c:v>
                </c:pt>
                <c:pt idx="4083">
                  <c:v>43466.41951388889</c:v>
                </c:pt>
                <c:pt idx="4084">
                  <c:v>43466.419525462959</c:v>
                </c:pt>
                <c:pt idx="4085">
                  <c:v>43466.419537037043</c:v>
                </c:pt>
                <c:pt idx="4086">
                  <c:v>43466.419548611113</c:v>
                </c:pt>
                <c:pt idx="4087">
                  <c:v>43466.419560185182</c:v>
                </c:pt>
                <c:pt idx="4088">
                  <c:v>43466.419571759259</c:v>
                </c:pt>
                <c:pt idx="4089">
                  <c:v>43466.419583333343</c:v>
                </c:pt>
                <c:pt idx="4090">
                  <c:v>43466.419594907413</c:v>
                </c:pt>
                <c:pt idx="4091">
                  <c:v>43466.419606481482</c:v>
                </c:pt>
                <c:pt idx="4092">
                  <c:v>43466.419618055559</c:v>
                </c:pt>
                <c:pt idx="4093">
                  <c:v>43466.419629629629</c:v>
                </c:pt>
                <c:pt idx="4094">
                  <c:v>43466.419641203713</c:v>
                </c:pt>
                <c:pt idx="4095">
                  <c:v>43466.419652777768</c:v>
                </c:pt>
                <c:pt idx="4096">
                  <c:v>43466.419664351852</c:v>
                </c:pt>
                <c:pt idx="4097">
                  <c:v>43466.419675925928</c:v>
                </c:pt>
                <c:pt idx="4098">
                  <c:v>43466.419687499998</c:v>
                </c:pt>
                <c:pt idx="4099">
                  <c:v>43466.419699074067</c:v>
                </c:pt>
                <c:pt idx="4100">
                  <c:v>43466.419710648152</c:v>
                </c:pt>
                <c:pt idx="4101">
                  <c:v>43466.419722222221</c:v>
                </c:pt>
                <c:pt idx="4102">
                  <c:v>43466.419733796298</c:v>
                </c:pt>
                <c:pt idx="4103">
                  <c:v>43466.419745370367</c:v>
                </c:pt>
                <c:pt idx="4104">
                  <c:v>43466.419756944437</c:v>
                </c:pt>
                <c:pt idx="4105">
                  <c:v>43466.419768518521</c:v>
                </c:pt>
                <c:pt idx="4106">
                  <c:v>43466.41978009259</c:v>
                </c:pt>
                <c:pt idx="4107">
                  <c:v>43466.419791666667</c:v>
                </c:pt>
                <c:pt idx="4108">
                  <c:v>43466.419803240737</c:v>
                </c:pt>
                <c:pt idx="4109">
                  <c:v>43466.419814814813</c:v>
                </c:pt>
                <c:pt idx="4110">
                  <c:v>43466.41982638889</c:v>
                </c:pt>
                <c:pt idx="4111">
                  <c:v>43466.41983796296</c:v>
                </c:pt>
                <c:pt idx="4112">
                  <c:v>43466.419849537036</c:v>
                </c:pt>
                <c:pt idx="4113">
                  <c:v>43466.419861111113</c:v>
                </c:pt>
                <c:pt idx="4114">
                  <c:v>43466.419872685183</c:v>
                </c:pt>
                <c:pt idx="4115">
                  <c:v>43466.41988425926</c:v>
                </c:pt>
                <c:pt idx="4116">
                  <c:v>43466.419895833344</c:v>
                </c:pt>
                <c:pt idx="4117">
                  <c:v>43466.419907407413</c:v>
                </c:pt>
                <c:pt idx="4118">
                  <c:v>43466.419918981483</c:v>
                </c:pt>
                <c:pt idx="4119">
                  <c:v>43466.419930555552</c:v>
                </c:pt>
                <c:pt idx="4120">
                  <c:v>43466.419942129629</c:v>
                </c:pt>
                <c:pt idx="4121">
                  <c:v>43466.419953703713</c:v>
                </c:pt>
                <c:pt idx="4122">
                  <c:v>43466.419965277782</c:v>
                </c:pt>
                <c:pt idx="4123">
                  <c:v>43466.419976851852</c:v>
                </c:pt>
                <c:pt idx="4124">
                  <c:v>43466.419988425929</c:v>
                </c:pt>
                <c:pt idx="4125">
                  <c:v>43466.42</c:v>
                </c:pt>
                <c:pt idx="4126">
                  <c:v>43466.420011574082</c:v>
                </c:pt>
                <c:pt idx="4127">
                  <c:v>43466.420023148137</c:v>
                </c:pt>
                <c:pt idx="4128">
                  <c:v>43466.420034722221</c:v>
                </c:pt>
                <c:pt idx="4129">
                  <c:v>43466.420046296298</c:v>
                </c:pt>
                <c:pt idx="4130">
                  <c:v>43466.420057870368</c:v>
                </c:pt>
                <c:pt idx="4131">
                  <c:v>43466.420069444437</c:v>
                </c:pt>
                <c:pt idx="4132">
                  <c:v>43466.420081018521</c:v>
                </c:pt>
                <c:pt idx="4133">
                  <c:v>43466.420092592591</c:v>
                </c:pt>
                <c:pt idx="4134">
                  <c:v>43466.420104166667</c:v>
                </c:pt>
                <c:pt idx="4135">
                  <c:v>43466.420115740737</c:v>
                </c:pt>
                <c:pt idx="4136">
                  <c:v>43466.420127314806</c:v>
                </c:pt>
                <c:pt idx="4137">
                  <c:v>43466.420138888891</c:v>
                </c:pt>
                <c:pt idx="4138">
                  <c:v>43466.42015046296</c:v>
                </c:pt>
                <c:pt idx="4139">
                  <c:v>43466.420162037037</c:v>
                </c:pt>
                <c:pt idx="4140">
                  <c:v>43466.420173611114</c:v>
                </c:pt>
                <c:pt idx="4141">
                  <c:v>43466.420185185183</c:v>
                </c:pt>
                <c:pt idx="4142">
                  <c:v>43466.42019675926</c:v>
                </c:pt>
                <c:pt idx="4143">
                  <c:v>43466.420208333337</c:v>
                </c:pt>
                <c:pt idx="4144">
                  <c:v>43466.420219907413</c:v>
                </c:pt>
                <c:pt idx="4145">
                  <c:v>43466.420231481483</c:v>
                </c:pt>
                <c:pt idx="4146">
                  <c:v>43466.420243055552</c:v>
                </c:pt>
                <c:pt idx="4147">
                  <c:v>43466.420254629629</c:v>
                </c:pt>
                <c:pt idx="4148">
                  <c:v>43466.420266203713</c:v>
                </c:pt>
                <c:pt idx="4149">
                  <c:v>43466.420277777783</c:v>
                </c:pt>
                <c:pt idx="4150">
                  <c:v>43466.420289351852</c:v>
                </c:pt>
                <c:pt idx="4151">
                  <c:v>43466.420300925929</c:v>
                </c:pt>
                <c:pt idx="4152">
                  <c:v>43466.420312499999</c:v>
                </c:pt>
                <c:pt idx="4153">
                  <c:v>43466.420324074083</c:v>
                </c:pt>
                <c:pt idx="4154">
                  <c:v>43466.420335648138</c:v>
                </c:pt>
                <c:pt idx="4155">
                  <c:v>43466.420347222222</c:v>
                </c:pt>
                <c:pt idx="4156">
                  <c:v>43466.420358796298</c:v>
                </c:pt>
                <c:pt idx="4157">
                  <c:v>43466.420370370368</c:v>
                </c:pt>
                <c:pt idx="4158">
                  <c:v>43466.420381944437</c:v>
                </c:pt>
                <c:pt idx="4159">
                  <c:v>43466.420393518521</c:v>
                </c:pt>
                <c:pt idx="4160">
                  <c:v>43466.420405092591</c:v>
                </c:pt>
                <c:pt idx="4161">
                  <c:v>43466.420416666668</c:v>
                </c:pt>
                <c:pt idx="4162">
                  <c:v>43466.420428240737</c:v>
                </c:pt>
                <c:pt idx="4163">
                  <c:v>43466.420439814807</c:v>
                </c:pt>
                <c:pt idx="4164">
                  <c:v>43466.420451388891</c:v>
                </c:pt>
                <c:pt idx="4165">
                  <c:v>43466.42046296296</c:v>
                </c:pt>
                <c:pt idx="4166">
                  <c:v>43466.420474537037</c:v>
                </c:pt>
                <c:pt idx="4167">
                  <c:v>43466.420486111107</c:v>
                </c:pt>
                <c:pt idx="4168">
                  <c:v>43466.420497685183</c:v>
                </c:pt>
                <c:pt idx="4169">
                  <c:v>43466.42050925926</c:v>
                </c:pt>
                <c:pt idx="4170">
                  <c:v>43466.420520833337</c:v>
                </c:pt>
                <c:pt idx="4171">
                  <c:v>43466.420532407406</c:v>
                </c:pt>
                <c:pt idx="4172">
                  <c:v>43466.420543981483</c:v>
                </c:pt>
                <c:pt idx="4173">
                  <c:v>43466.420555555553</c:v>
                </c:pt>
                <c:pt idx="4174">
                  <c:v>43466.420567129629</c:v>
                </c:pt>
                <c:pt idx="4175">
                  <c:v>43466.420578703714</c:v>
                </c:pt>
                <c:pt idx="4176">
                  <c:v>43466.420590277783</c:v>
                </c:pt>
                <c:pt idx="4177">
                  <c:v>43466.420601851853</c:v>
                </c:pt>
                <c:pt idx="4178">
                  <c:v>43466.420613425929</c:v>
                </c:pt>
                <c:pt idx="4179">
                  <c:v>43466.420624999999</c:v>
                </c:pt>
                <c:pt idx="4180">
                  <c:v>43466.420636574083</c:v>
                </c:pt>
                <c:pt idx="4181">
                  <c:v>43466.420648148152</c:v>
                </c:pt>
                <c:pt idx="4182">
                  <c:v>43466.420659722222</c:v>
                </c:pt>
                <c:pt idx="4183">
                  <c:v>43466.420671296299</c:v>
                </c:pt>
                <c:pt idx="4184">
                  <c:v>43466.420682870368</c:v>
                </c:pt>
                <c:pt idx="4185">
                  <c:v>43466.420694444438</c:v>
                </c:pt>
                <c:pt idx="4186">
                  <c:v>43466.420706018522</c:v>
                </c:pt>
                <c:pt idx="4187">
                  <c:v>43466.420717592591</c:v>
                </c:pt>
                <c:pt idx="4188">
                  <c:v>43466.420729166668</c:v>
                </c:pt>
                <c:pt idx="4189">
                  <c:v>43466.420740740738</c:v>
                </c:pt>
                <c:pt idx="4190">
                  <c:v>43466.420752314807</c:v>
                </c:pt>
                <c:pt idx="4191">
                  <c:v>43466.420763888891</c:v>
                </c:pt>
                <c:pt idx="4192">
                  <c:v>43466.420775462961</c:v>
                </c:pt>
                <c:pt idx="4193">
                  <c:v>43466.420787037037</c:v>
                </c:pt>
                <c:pt idx="4194">
                  <c:v>43466.420798611107</c:v>
                </c:pt>
                <c:pt idx="4195">
                  <c:v>43466.420810185176</c:v>
                </c:pt>
                <c:pt idx="4196">
                  <c:v>43466.42082175926</c:v>
                </c:pt>
                <c:pt idx="4197">
                  <c:v>43466.42083333333</c:v>
                </c:pt>
                <c:pt idx="4198">
                  <c:v>43466.420844907407</c:v>
                </c:pt>
                <c:pt idx="4199">
                  <c:v>43466.420856481483</c:v>
                </c:pt>
                <c:pt idx="4200">
                  <c:v>43466.420868055553</c:v>
                </c:pt>
                <c:pt idx="4201">
                  <c:v>43466.42087962963</c:v>
                </c:pt>
                <c:pt idx="4202">
                  <c:v>43466.420891203707</c:v>
                </c:pt>
                <c:pt idx="4203">
                  <c:v>43466.420902777783</c:v>
                </c:pt>
                <c:pt idx="4204">
                  <c:v>43466.420914351853</c:v>
                </c:pt>
                <c:pt idx="4205">
                  <c:v>43466.420925925922</c:v>
                </c:pt>
                <c:pt idx="4206">
                  <c:v>43466.420937499999</c:v>
                </c:pt>
                <c:pt idx="4207">
                  <c:v>43466.420949074083</c:v>
                </c:pt>
                <c:pt idx="4208">
                  <c:v>43466.420960648153</c:v>
                </c:pt>
                <c:pt idx="4209">
                  <c:v>43466.420972222222</c:v>
                </c:pt>
                <c:pt idx="4210">
                  <c:v>43466.420983796299</c:v>
                </c:pt>
                <c:pt idx="4211">
                  <c:v>43466.420995370368</c:v>
                </c:pt>
                <c:pt idx="4212">
                  <c:v>43466.421006944453</c:v>
                </c:pt>
                <c:pt idx="4213">
                  <c:v>43466.421018518522</c:v>
                </c:pt>
                <c:pt idx="4214">
                  <c:v>43466.421030092592</c:v>
                </c:pt>
                <c:pt idx="4215">
                  <c:v>43466.421041666668</c:v>
                </c:pt>
                <c:pt idx="4216">
                  <c:v>43466.421053240738</c:v>
                </c:pt>
                <c:pt idx="4217">
                  <c:v>43466.421064814807</c:v>
                </c:pt>
                <c:pt idx="4218">
                  <c:v>43466.421076388891</c:v>
                </c:pt>
                <c:pt idx="4219">
                  <c:v>43466.421087962961</c:v>
                </c:pt>
                <c:pt idx="4220">
                  <c:v>43466.421099537038</c:v>
                </c:pt>
                <c:pt idx="4221">
                  <c:v>43466.421111111107</c:v>
                </c:pt>
                <c:pt idx="4222">
                  <c:v>43466.421122685177</c:v>
                </c:pt>
                <c:pt idx="4223">
                  <c:v>43466.421134259261</c:v>
                </c:pt>
                <c:pt idx="4224">
                  <c:v>43466.42114583333</c:v>
                </c:pt>
                <c:pt idx="4225">
                  <c:v>43466.421157407407</c:v>
                </c:pt>
                <c:pt idx="4226">
                  <c:v>43466.421168981477</c:v>
                </c:pt>
                <c:pt idx="4227">
                  <c:v>43466.421180555553</c:v>
                </c:pt>
                <c:pt idx="4228">
                  <c:v>43466.42119212963</c:v>
                </c:pt>
                <c:pt idx="4229">
                  <c:v>43466.421203703707</c:v>
                </c:pt>
                <c:pt idx="4230">
                  <c:v>43466.421215277784</c:v>
                </c:pt>
                <c:pt idx="4231">
                  <c:v>43466.421226851853</c:v>
                </c:pt>
                <c:pt idx="4232">
                  <c:v>43466.421238425923</c:v>
                </c:pt>
                <c:pt idx="4233">
                  <c:v>43466.421249999999</c:v>
                </c:pt>
                <c:pt idx="4234">
                  <c:v>43466.421261574083</c:v>
                </c:pt>
                <c:pt idx="4235">
                  <c:v>43466.421273148153</c:v>
                </c:pt>
                <c:pt idx="4236">
                  <c:v>43466.421284722222</c:v>
                </c:pt>
                <c:pt idx="4237">
                  <c:v>43466.421296296299</c:v>
                </c:pt>
                <c:pt idx="4238">
                  <c:v>43466.421307870369</c:v>
                </c:pt>
                <c:pt idx="4239">
                  <c:v>43466.421319444453</c:v>
                </c:pt>
                <c:pt idx="4240">
                  <c:v>43466.421331018522</c:v>
                </c:pt>
                <c:pt idx="4241">
                  <c:v>43466.421342592592</c:v>
                </c:pt>
                <c:pt idx="4242">
                  <c:v>43466.421354166669</c:v>
                </c:pt>
                <c:pt idx="4243">
                  <c:v>43466.421365740738</c:v>
                </c:pt>
                <c:pt idx="4244">
                  <c:v>43466.421377314808</c:v>
                </c:pt>
                <c:pt idx="4245">
                  <c:v>43466.421388888892</c:v>
                </c:pt>
                <c:pt idx="4246">
                  <c:v>43466.421400462961</c:v>
                </c:pt>
                <c:pt idx="4247">
                  <c:v>43466.421412037038</c:v>
                </c:pt>
                <c:pt idx="4248">
                  <c:v>43466.421423611107</c:v>
                </c:pt>
                <c:pt idx="4249">
                  <c:v>43466.421435185177</c:v>
                </c:pt>
                <c:pt idx="4250">
                  <c:v>43466.421446759261</c:v>
                </c:pt>
                <c:pt idx="4251">
                  <c:v>43466.421458333331</c:v>
                </c:pt>
                <c:pt idx="4252">
                  <c:v>43466.421469907407</c:v>
                </c:pt>
                <c:pt idx="4253">
                  <c:v>43466.421481481477</c:v>
                </c:pt>
                <c:pt idx="4254">
                  <c:v>43466.421493055554</c:v>
                </c:pt>
                <c:pt idx="4255">
                  <c:v>43466.42150462963</c:v>
                </c:pt>
                <c:pt idx="4256">
                  <c:v>43466.421516203707</c:v>
                </c:pt>
                <c:pt idx="4257">
                  <c:v>43466.421527777777</c:v>
                </c:pt>
                <c:pt idx="4258">
                  <c:v>43466.421539351853</c:v>
                </c:pt>
                <c:pt idx="4259">
                  <c:v>43466.421550925923</c:v>
                </c:pt>
                <c:pt idx="4260">
                  <c:v>43466.4215625</c:v>
                </c:pt>
                <c:pt idx="4261">
                  <c:v>43466.421574074076</c:v>
                </c:pt>
                <c:pt idx="4262">
                  <c:v>43466.421585648153</c:v>
                </c:pt>
                <c:pt idx="4263">
                  <c:v>43466.421597222223</c:v>
                </c:pt>
                <c:pt idx="4264">
                  <c:v>43466.4216087963</c:v>
                </c:pt>
                <c:pt idx="4265">
                  <c:v>43466.421620370369</c:v>
                </c:pt>
                <c:pt idx="4266">
                  <c:v>43466.421631944453</c:v>
                </c:pt>
                <c:pt idx="4267">
                  <c:v>43466.421643518523</c:v>
                </c:pt>
                <c:pt idx="4268">
                  <c:v>43466.421655092592</c:v>
                </c:pt>
                <c:pt idx="4269">
                  <c:v>43466.421666666669</c:v>
                </c:pt>
                <c:pt idx="4270">
                  <c:v>43466.421678240738</c:v>
                </c:pt>
                <c:pt idx="4271">
                  <c:v>43466.421689814822</c:v>
                </c:pt>
                <c:pt idx="4272">
                  <c:v>43466.421701388892</c:v>
                </c:pt>
                <c:pt idx="4273">
                  <c:v>43466.421712962961</c:v>
                </c:pt>
                <c:pt idx="4274">
                  <c:v>43466.421724537038</c:v>
                </c:pt>
                <c:pt idx="4275">
                  <c:v>43466.421736111108</c:v>
                </c:pt>
                <c:pt idx="4276">
                  <c:v>43466.421747685177</c:v>
                </c:pt>
                <c:pt idx="4277">
                  <c:v>43466.421759259261</c:v>
                </c:pt>
                <c:pt idx="4278">
                  <c:v>43466.421770833331</c:v>
                </c:pt>
                <c:pt idx="4279">
                  <c:v>43466.421782407408</c:v>
                </c:pt>
                <c:pt idx="4280">
                  <c:v>43466.421793981477</c:v>
                </c:pt>
                <c:pt idx="4281">
                  <c:v>43466.421805555547</c:v>
                </c:pt>
                <c:pt idx="4282">
                  <c:v>43466.421817129631</c:v>
                </c:pt>
                <c:pt idx="4283">
                  <c:v>43466.4218287037</c:v>
                </c:pt>
                <c:pt idx="4284">
                  <c:v>43466.421840277777</c:v>
                </c:pt>
                <c:pt idx="4285">
                  <c:v>43466.421851851846</c:v>
                </c:pt>
                <c:pt idx="4286">
                  <c:v>43466.421863425923</c:v>
                </c:pt>
                <c:pt idx="4287">
                  <c:v>43466.421875</c:v>
                </c:pt>
                <c:pt idx="4288">
                  <c:v>43466.421886574077</c:v>
                </c:pt>
                <c:pt idx="4289">
                  <c:v>43466.421898148154</c:v>
                </c:pt>
                <c:pt idx="4290">
                  <c:v>43466.421909722223</c:v>
                </c:pt>
                <c:pt idx="4291">
                  <c:v>43466.4219212963</c:v>
                </c:pt>
                <c:pt idx="4292">
                  <c:v>43466.421932870369</c:v>
                </c:pt>
                <c:pt idx="4293">
                  <c:v>43466.421944444453</c:v>
                </c:pt>
                <c:pt idx="4294">
                  <c:v>43466.421956018523</c:v>
                </c:pt>
                <c:pt idx="4295">
                  <c:v>43466.421967592592</c:v>
                </c:pt>
                <c:pt idx="4296">
                  <c:v>43466.421979166669</c:v>
                </c:pt>
                <c:pt idx="4297">
                  <c:v>43466.421990740739</c:v>
                </c:pt>
                <c:pt idx="4298">
                  <c:v>43466.422002314823</c:v>
                </c:pt>
                <c:pt idx="4299">
                  <c:v>43466.422013888892</c:v>
                </c:pt>
                <c:pt idx="4300">
                  <c:v>43466.422025462962</c:v>
                </c:pt>
                <c:pt idx="4301">
                  <c:v>43466.422037037039</c:v>
                </c:pt>
                <c:pt idx="4302">
                  <c:v>43466.422048611108</c:v>
                </c:pt>
                <c:pt idx="4303">
                  <c:v>43466.422060185178</c:v>
                </c:pt>
                <c:pt idx="4304">
                  <c:v>43466.422071759262</c:v>
                </c:pt>
                <c:pt idx="4305">
                  <c:v>43466.422083333331</c:v>
                </c:pt>
                <c:pt idx="4306">
                  <c:v>43466.422094907408</c:v>
                </c:pt>
                <c:pt idx="4307">
                  <c:v>43466.422106481477</c:v>
                </c:pt>
                <c:pt idx="4308">
                  <c:v>43466.422118055547</c:v>
                </c:pt>
                <c:pt idx="4309">
                  <c:v>43466.422129629631</c:v>
                </c:pt>
                <c:pt idx="4310">
                  <c:v>43466.4221412037</c:v>
                </c:pt>
                <c:pt idx="4311">
                  <c:v>43466.422152777777</c:v>
                </c:pt>
                <c:pt idx="4312">
                  <c:v>43466.422164351847</c:v>
                </c:pt>
                <c:pt idx="4313">
                  <c:v>43466.422175925924</c:v>
                </c:pt>
                <c:pt idx="4314">
                  <c:v>43466.4221875</c:v>
                </c:pt>
                <c:pt idx="4315">
                  <c:v>43466.422199074077</c:v>
                </c:pt>
                <c:pt idx="4316">
                  <c:v>43466.422210648147</c:v>
                </c:pt>
                <c:pt idx="4317">
                  <c:v>43466.422222222223</c:v>
                </c:pt>
                <c:pt idx="4318">
                  <c:v>43466.422233796293</c:v>
                </c:pt>
                <c:pt idx="4319">
                  <c:v>43466.42224537037</c:v>
                </c:pt>
                <c:pt idx="4320">
                  <c:v>43466.422256944446</c:v>
                </c:pt>
                <c:pt idx="4321">
                  <c:v>43466.422268518523</c:v>
                </c:pt>
                <c:pt idx="4322">
                  <c:v>43466.422280092593</c:v>
                </c:pt>
                <c:pt idx="4323">
                  <c:v>43466.422291666669</c:v>
                </c:pt>
                <c:pt idx="4324">
                  <c:v>43466.422303240739</c:v>
                </c:pt>
                <c:pt idx="4325">
                  <c:v>43466.422314814823</c:v>
                </c:pt>
                <c:pt idx="4326">
                  <c:v>43466.422326388893</c:v>
                </c:pt>
                <c:pt idx="4327">
                  <c:v>43466.422337962962</c:v>
                </c:pt>
                <c:pt idx="4328">
                  <c:v>43466.422349537039</c:v>
                </c:pt>
                <c:pt idx="4329">
                  <c:v>43466.422361111108</c:v>
                </c:pt>
                <c:pt idx="4330">
                  <c:v>43466.422372685192</c:v>
                </c:pt>
                <c:pt idx="4331">
                  <c:v>43466.422384259262</c:v>
                </c:pt>
                <c:pt idx="4332">
                  <c:v>43466.422395833331</c:v>
                </c:pt>
                <c:pt idx="4333">
                  <c:v>43466.422407407408</c:v>
                </c:pt>
                <c:pt idx="4334">
                  <c:v>43466.422418981478</c:v>
                </c:pt>
                <c:pt idx="4335">
                  <c:v>43466.422430555547</c:v>
                </c:pt>
                <c:pt idx="4336">
                  <c:v>43466.422442129631</c:v>
                </c:pt>
                <c:pt idx="4337">
                  <c:v>43466.422453703701</c:v>
                </c:pt>
                <c:pt idx="4338">
                  <c:v>43466.422465277778</c:v>
                </c:pt>
                <c:pt idx="4339">
                  <c:v>43466.422476851847</c:v>
                </c:pt>
                <c:pt idx="4340">
                  <c:v>43466.422488425917</c:v>
                </c:pt>
                <c:pt idx="4341">
                  <c:v>43466.422500000001</c:v>
                </c:pt>
                <c:pt idx="4342">
                  <c:v>43466.422511574077</c:v>
                </c:pt>
                <c:pt idx="4343">
                  <c:v>43466.422523148147</c:v>
                </c:pt>
                <c:pt idx="4344">
                  <c:v>43466.422534722216</c:v>
                </c:pt>
                <c:pt idx="4345">
                  <c:v>43466.422546296293</c:v>
                </c:pt>
                <c:pt idx="4346">
                  <c:v>43466.42255787037</c:v>
                </c:pt>
                <c:pt idx="4347">
                  <c:v>43466.422569444447</c:v>
                </c:pt>
                <c:pt idx="4348">
                  <c:v>43466.422581018523</c:v>
                </c:pt>
                <c:pt idx="4349">
                  <c:v>43466.422592592593</c:v>
                </c:pt>
                <c:pt idx="4350">
                  <c:v>43466.42260416667</c:v>
                </c:pt>
                <c:pt idx="4351">
                  <c:v>43466.422615740739</c:v>
                </c:pt>
                <c:pt idx="4352">
                  <c:v>43466.422627314823</c:v>
                </c:pt>
                <c:pt idx="4353">
                  <c:v>43466.422638888893</c:v>
                </c:pt>
                <c:pt idx="4354">
                  <c:v>43466.422650462962</c:v>
                </c:pt>
                <c:pt idx="4355">
                  <c:v>43466.422662037039</c:v>
                </c:pt>
                <c:pt idx="4356">
                  <c:v>43466.422673611109</c:v>
                </c:pt>
                <c:pt idx="4357">
                  <c:v>43466.422685185193</c:v>
                </c:pt>
                <c:pt idx="4358">
                  <c:v>43466.422696759262</c:v>
                </c:pt>
                <c:pt idx="4359">
                  <c:v>43466.422708333332</c:v>
                </c:pt>
                <c:pt idx="4360">
                  <c:v>43466.422719907408</c:v>
                </c:pt>
                <c:pt idx="4361">
                  <c:v>43466.422731481478</c:v>
                </c:pt>
                <c:pt idx="4362">
                  <c:v>43466.422743055547</c:v>
                </c:pt>
                <c:pt idx="4363">
                  <c:v>43466.422754629632</c:v>
                </c:pt>
                <c:pt idx="4364">
                  <c:v>43466.422766203701</c:v>
                </c:pt>
                <c:pt idx="4365">
                  <c:v>43466.422777777778</c:v>
                </c:pt>
                <c:pt idx="4366">
                  <c:v>43466.422789351847</c:v>
                </c:pt>
                <c:pt idx="4367">
                  <c:v>43466.422800925917</c:v>
                </c:pt>
                <c:pt idx="4368">
                  <c:v>43466.422812500001</c:v>
                </c:pt>
                <c:pt idx="4369">
                  <c:v>43466.422824074078</c:v>
                </c:pt>
                <c:pt idx="4370">
                  <c:v>43466.422835648147</c:v>
                </c:pt>
                <c:pt idx="4371">
                  <c:v>43466.422847222217</c:v>
                </c:pt>
                <c:pt idx="4372">
                  <c:v>43466.422858796293</c:v>
                </c:pt>
                <c:pt idx="4373">
                  <c:v>43466.42287037037</c:v>
                </c:pt>
                <c:pt idx="4374">
                  <c:v>43466.422881944447</c:v>
                </c:pt>
                <c:pt idx="4375">
                  <c:v>43466.422893518517</c:v>
                </c:pt>
                <c:pt idx="4376">
                  <c:v>43466.422905092593</c:v>
                </c:pt>
                <c:pt idx="4377">
                  <c:v>43466.42291666667</c:v>
                </c:pt>
                <c:pt idx="4378">
                  <c:v>43466.42292824074</c:v>
                </c:pt>
                <c:pt idx="4379">
                  <c:v>43466.422939814824</c:v>
                </c:pt>
                <c:pt idx="4380">
                  <c:v>43466.422951388893</c:v>
                </c:pt>
                <c:pt idx="4381">
                  <c:v>43466.422962962963</c:v>
                </c:pt>
                <c:pt idx="4382">
                  <c:v>43466.422974537039</c:v>
                </c:pt>
                <c:pt idx="4383">
                  <c:v>43466.422986111109</c:v>
                </c:pt>
                <c:pt idx="4384">
                  <c:v>43466.422997685193</c:v>
                </c:pt>
                <c:pt idx="4385">
                  <c:v>43466.423009259262</c:v>
                </c:pt>
                <c:pt idx="4386">
                  <c:v>43466.423020833332</c:v>
                </c:pt>
                <c:pt idx="4387">
                  <c:v>43466.423032407409</c:v>
                </c:pt>
                <c:pt idx="4388">
                  <c:v>43466.423043981478</c:v>
                </c:pt>
                <c:pt idx="4389">
                  <c:v>43466.423055555562</c:v>
                </c:pt>
                <c:pt idx="4390">
                  <c:v>43466.423067129632</c:v>
                </c:pt>
                <c:pt idx="4391">
                  <c:v>43466.423078703701</c:v>
                </c:pt>
                <c:pt idx="4392">
                  <c:v>43466.423090277778</c:v>
                </c:pt>
                <c:pt idx="4393">
                  <c:v>43466.423101851848</c:v>
                </c:pt>
                <c:pt idx="4394">
                  <c:v>43466.423113425917</c:v>
                </c:pt>
                <c:pt idx="4395">
                  <c:v>43466.423125000001</c:v>
                </c:pt>
                <c:pt idx="4396">
                  <c:v>43466.423136574071</c:v>
                </c:pt>
                <c:pt idx="4397">
                  <c:v>43466.423148148147</c:v>
                </c:pt>
                <c:pt idx="4398">
                  <c:v>43466.423159722217</c:v>
                </c:pt>
                <c:pt idx="4399">
                  <c:v>43466.423171296286</c:v>
                </c:pt>
                <c:pt idx="4400">
                  <c:v>43466.423182870371</c:v>
                </c:pt>
                <c:pt idx="4401">
                  <c:v>43466.423194444447</c:v>
                </c:pt>
                <c:pt idx="4402">
                  <c:v>43466.423206018517</c:v>
                </c:pt>
                <c:pt idx="4403">
                  <c:v>43466.423217592594</c:v>
                </c:pt>
                <c:pt idx="4404">
                  <c:v>43466.423229166663</c:v>
                </c:pt>
                <c:pt idx="4405">
                  <c:v>43466.42324074074</c:v>
                </c:pt>
                <c:pt idx="4406">
                  <c:v>43466.423252314817</c:v>
                </c:pt>
                <c:pt idx="4407">
                  <c:v>43466.423263888893</c:v>
                </c:pt>
                <c:pt idx="4408">
                  <c:v>43466.423275462963</c:v>
                </c:pt>
                <c:pt idx="4409">
                  <c:v>43466.42328703704</c:v>
                </c:pt>
                <c:pt idx="4410">
                  <c:v>43466.423298611109</c:v>
                </c:pt>
                <c:pt idx="4411">
                  <c:v>43466.423310185193</c:v>
                </c:pt>
                <c:pt idx="4412">
                  <c:v>43466.423321759263</c:v>
                </c:pt>
                <c:pt idx="4413">
                  <c:v>43466.423333333332</c:v>
                </c:pt>
                <c:pt idx="4414">
                  <c:v>43466.423344907409</c:v>
                </c:pt>
                <c:pt idx="4415">
                  <c:v>43466.423356481479</c:v>
                </c:pt>
                <c:pt idx="4416">
                  <c:v>43466.423368055563</c:v>
                </c:pt>
                <c:pt idx="4417">
                  <c:v>43466.423379629632</c:v>
                </c:pt>
                <c:pt idx="4418">
                  <c:v>43466.423391203702</c:v>
                </c:pt>
                <c:pt idx="4419">
                  <c:v>43466.423402777778</c:v>
                </c:pt>
                <c:pt idx="4420">
                  <c:v>43466.423414351862</c:v>
                </c:pt>
                <c:pt idx="4421">
                  <c:v>43466.423425925917</c:v>
                </c:pt>
                <c:pt idx="4422">
                  <c:v>43466.423437500001</c:v>
                </c:pt>
                <c:pt idx="4423">
                  <c:v>43466.423449074071</c:v>
                </c:pt>
                <c:pt idx="4424">
                  <c:v>43466.423460648148</c:v>
                </c:pt>
                <c:pt idx="4425">
                  <c:v>43466.423472222217</c:v>
                </c:pt>
                <c:pt idx="4426">
                  <c:v>43466.423483796287</c:v>
                </c:pt>
                <c:pt idx="4427">
                  <c:v>43466.423495370371</c:v>
                </c:pt>
                <c:pt idx="4428">
                  <c:v>43466.423506944448</c:v>
                </c:pt>
                <c:pt idx="4429">
                  <c:v>43466.423518518517</c:v>
                </c:pt>
                <c:pt idx="4430">
                  <c:v>43466.423530092587</c:v>
                </c:pt>
                <c:pt idx="4431">
                  <c:v>43466.423541666663</c:v>
                </c:pt>
                <c:pt idx="4432">
                  <c:v>43466.42355324074</c:v>
                </c:pt>
                <c:pt idx="4433">
                  <c:v>43466.423564814817</c:v>
                </c:pt>
                <c:pt idx="4434">
                  <c:v>43466.423576388886</c:v>
                </c:pt>
                <c:pt idx="4435">
                  <c:v>43466.423587962963</c:v>
                </c:pt>
                <c:pt idx="4436">
                  <c:v>43466.42359953704</c:v>
                </c:pt>
                <c:pt idx="4437">
                  <c:v>43466.423611111109</c:v>
                </c:pt>
                <c:pt idx="4438">
                  <c:v>43466.423622685194</c:v>
                </c:pt>
                <c:pt idx="4439">
                  <c:v>43466.423634259263</c:v>
                </c:pt>
                <c:pt idx="4440">
                  <c:v>43466.423645833333</c:v>
                </c:pt>
                <c:pt idx="4441">
                  <c:v>43466.423657407409</c:v>
                </c:pt>
                <c:pt idx="4442">
                  <c:v>43466.423668981479</c:v>
                </c:pt>
                <c:pt idx="4443">
                  <c:v>43466.423680555563</c:v>
                </c:pt>
                <c:pt idx="4444">
                  <c:v>43466.423692129632</c:v>
                </c:pt>
                <c:pt idx="4445">
                  <c:v>43466.423703703702</c:v>
                </c:pt>
                <c:pt idx="4446">
                  <c:v>43466.423715277779</c:v>
                </c:pt>
                <c:pt idx="4447">
                  <c:v>43466.423726851863</c:v>
                </c:pt>
                <c:pt idx="4448">
                  <c:v>43466.423738425918</c:v>
                </c:pt>
                <c:pt idx="4449">
                  <c:v>43466.423750000002</c:v>
                </c:pt>
                <c:pt idx="4450">
                  <c:v>43466.423761574071</c:v>
                </c:pt>
                <c:pt idx="4451">
                  <c:v>43466.423773148148</c:v>
                </c:pt>
                <c:pt idx="4452">
                  <c:v>43466.423784722218</c:v>
                </c:pt>
                <c:pt idx="4453">
                  <c:v>43466.423796296287</c:v>
                </c:pt>
                <c:pt idx="4454">
                  <c:v>43466.423807870371</c:v>
                </c:pt>
                <c:pt idx="4455">
                  <c:v>43466.423819444448</c:v>
                </c:pt>
                <c:pt idx="4456">
                  <c:v>43466.423831018517</c:v>
                </c:pt>
                <c:pt idx="4457">
                  <c:v>43466.423842592587</c:v>
                </c:pt>
                <c:pt idx="4458">
                  <c:v>43466.423854166656</c:v>
                </c:pt>
                <c:pt idx="4459">
                  <c:v>43466.42386574074</c:v>
                </c:pt>
                <c:pt idx="4460">
                  <c:v>43466.423877314817</c:v>
                </c:pt>
                <c:pt idx="4461">
                  <c:v>43466.423888888887</c:v>
                </c:pt>
                <c:pt idx="4462">
                  <c:v>43466.423900462964</c:v>
                </c:pt>
                <c:pt idx="4463">
                  <c:v>43466.42391203704</c:v>
                </c:pt>
                <c:pt idx="4464">
                  <c:v>43466.42392361111</c:v>
                </c:pt>
                <c:pt idx="4465">
                  <c:v>43466.423935185187</c:v>
                </c:pt>
                <c:pt idx="4466">
                  <c:v>43466.423946759263</c:v>
                </c:pt>
                <c:pt idx="4467">
                  <c:v>43466.423958333333</c:v>
                </c:pt>
                <c:pt idx="4468">
                  <c:v>43466.42396990741</c:v>
                </c:pt>
                <c:pt idx="4469">
                  <c:v>43466.423981481479</c:v>
                </c:pt>
                <c:pt idx="4470">
                  <c:v>43466.423993055563</c:v>
                </c:pt>
                <c:pt idx="4471">
                  <c:v>43466.424004629633</c:v>
                </c:pt>
                <c:pt idx="4472">
                  <c:v>43466.424016203702</c:v>
                </c:pt>
                <c:pt idx="4473">
                  <c:v>43466.424027777779</c:v>
                </c:pt>
                <c:pt idx="4474">
                  <c:v>43466.424039351848</c:v>
                </c:pt>
                <c:pt idx="4475">
                  <c:v>43466.424050925933</c:v>
                </c:pt>
                <c:pt idx="4476">
                  <c:v>43466.424062500002</c:v>
                </c:pt>
                <c:pt idx="4477">
                  <c:v>43466.424074074072</c:v>
                </c:pt>
                <c:pt idx="4478">
                  <c:v>43466.424085648148</c:v>
                </c:pt>
                <c:pt idx="4479">
                  <c:v>43466.424097222232</c:v>
                </c:pt>
                <c:pt idx="4480">
                  <c:v>43466.424108796287</c:v>
                </c:pt>
                <c:pt idx="4481">
                  <c:v>43466.424120370371</c:v>
                </c:pt>
                <c:pt idx="4482">
                  <c:v>43466.424131944441</c:v>
                </c:pt>
                <c:pt idx="4483">
                  <c:v>43466.424143518518</c:v>
                </c:pt>
                <c:pt idx="4484">
                  <c:v>43466.424155092587</c:v>
                </c:pt>
                <c:pt idx="4485">
                  <c:v>43466.424166666657</c:v>
                </c:pt>
                <c:pt idx="4486">
                  <c:v>43466.424178240741</c:v>
                </c:pt>
                <c:pt idx="4487">
                  <c:v>43466.424189814818</c:v>
                </c:pt>
                <c:pt idx="4488">
                  <c:v>43466.424201388887</c:v>
                </c:pt>
                <c:pt idx="4489">
                  <c:v>43466.424212962957</c:v>
                </c:pt>
                <c:pt idx="4490">
                  <c:v>43466.424224537041</c:v>
                </c:pt>
                <c:pt idx="4491">
                  <c:v>43466.42423611111</c:v>
                </c:pt>
                <c:pt idx="4492">
                  <c:v>43466.424247685187</c:v>
                </c:pt>
                <c:pt idx="4493">
                  <c:v>43466.424259259264</c:v>
                </c:pt>
                <c:pt idx="4494">
                  <c:v>43466.424270833333</c:v>
                </c:pt>
                <c:pt idx="4495">
                  <c:v>43466.42428240741</c:v>
                </c:pt>
                <c:pt idx="4496">
                  <c:v>43466.424293981479</c:v>
                </c:pt>
                <c:pt idx="4497">
                  <c:v>43466.424305555563</c:v>
                </c:pt>
                <c:pt idx="4498">
                  <c:v>43466.424317129633</c:v>
                </c:pt>
                <c:pt idx="4499">
                  <c:v>43466.424328703702</c:v>
                </c:pt>
                <c:pt idx="4500">
                  <c:v>43466.424340277779</c:v>
                </c:pt>
                <c:pt idx="4501">
                  <c:v>43466.424351851849</c:v>
                </c:pt>
                <c:pt idx="4502">
                  <c:v>43466.424363425933</c:v>
                </c:pt>
                <c:pt idx="4503">
                  <c:v>43466.424375000002</c:v>
                </c:pt>
                <c:pt idx="4504">
                  <c:v>43466.424386574072</c:v>
                </c:pt>
                <c:pt idx="4505">
                  <c:v>43466.424398148149</c:v>
                </c:pt>
                <c:pt idx="4506">
                  <c:v>43466.424409722233</c:v>
                </c:pt>
                <c:pt idx="4507">
                  <c:v>43466.424421296288</c:v>
                </c:pt>
                <c:pt idx="4508">
                  <c:v>43466.424432870372</c:v>
                </c:pt>
                <c:pt idx="4509">
                  <c:v>43466.424444444441</c:v>
                </c:pt>
                <c:pt idx="4510">
                  <c:v>43466.424456018518</c:v>
                </c:pt>
                <c:pt idx="4511">
                  <c:v>43466.424467592587</c:v>
                </c:pt>
                <c:pt idx="4512">
                  <c:v>43466.424479166657</c:v>
                </c:pt>
                <c:pt idx="4513">
                  <c:v>43466.424490740741</c:v>
                </c:pt>
                <c:pt idx="4514">
                  <c:v>43466.424502314818</c:v>
                </c:pt>
                <c:pt idx="4515">
                  <c:v>43466.424513888887</c:v>
                </c:pt>
                <c:pt idx="4516">
                  <c:v>43466.424525462957</c:v>
                </c:pt>
                <c:pt idx="4517">
                  <c:v>43466.424537037034</c:v>
                </c:pt>
                <c:pt idx="4518">
                  <c:v>43466.42454861111</c:v>
                </c:pt>
                <c:pt idx="4519">
                  <c:v>43466.424560185187</c:v>
                </c:pt>
                <c:pt idx="4520">
                  <c:v>43466.424571759257</c:v>
                </c:pt>
                <c:pt idx="4521">
                  <c:v>43466.424583333333</c:v>
                </c:pt>
                <c:pt idx="4522">
                  <c:v>43466.42459490741</c:v>
                </c:pt>
                <c:pt idx="4523">
                  <c:v>43466.42460648148</c:v>
                </c:pt>
                <c:pt idx="4524">
                  <c:v>43466.424618055556</c:v>
                </c:pt>
                <c:pt idx="4525">
                  <c:v>43466.424629629633</c:v>
                </c:pt>
                <c:pt idx="4526">
                  <c:v>43466.424641203703</c:v>
                </c:pt>
                <c:pt idx="4527">
                  <c:v>43466.42465277778</c:v>
                </c:pt>
                <c:pt idx="4528">
                  <c:v>43466.424664351849</c:v>
                </c:pt>
                <c:pt idx="4529">
                  <c:v>43466.424675925933</c:v>
                </c:pt>
                <c:pt idx="4530">
                  <c:v>43466.424687500003</c:v>
                </c:pt>
                <c:pt idx="4531">
                  <c:v>43466.424699074072</c:v>
                </c:pt>
                <c:pt idx="4532">
                  <c:v>43466.424710648149</c:v>
                </c:pt>
                <c:pt idx="4533">
                  <c:v>43466.424722222233</c:v>
                </c:pt>
                <c:pt idx="4534">
                  <c:v>43466.424733796302</c:v>
                </c:pt>
                <c:pt idx="4535">
                  <c:v>43466.424745370372</c:v>
                </c:pt>
                <c:pt idx="4536">
                  <c:v>43466.424756944441</c:v>
                </c:pt>
                <c:pt idx="4537">
                  <c:v>43466.424768518518</c:v>
                </c:pt>
                <c:pt idx="4538">
                  <c:v>43466.424780092602</c:v>
                </c:pt>
                <c:pt idx="4539">
                  <c:v>43466.424791666657</c:v>
                </c:pt>
                <c:pt idx="4540">
                  <c:v>43466.424803240741</c:v>
                </c:pt>
                <c:pt idx="4541">
                  <c:v>43466.424814814818</c:v>
                </c:pt>
                <c:pt idx="4542">
                  <c:v>43466.424826388888</c:v>
                </c:pt>
                <c:pt idx="4543">
                  <c:v>43466.424837962957</c:v>
                </c:pt>
                <c:pt idx="4544">
                  <c:v>43466.424849537027</c:v>
                </c:pt>
                <c:pt idx="4545">
                  <c:v>43466.424861111111</c:v>
                </c:pt>
                <c:pt idx="4546">
                  <c:v>43466.424872685187</c:v>
                </c:pt>
                <c:pt idx="4547">
                  <c:v>43466.424884259257</c:v>
                </c:pt>
                <c:pt idx="4548">
                  <c:v>43466.424895833326</c:v>
                </c:pt>
                <c:pt idx="4549">
                  <c:v>43466.424907407411</c:v>
                </c:pt>
                <c:pt idx="4550">
                  <c:v>43466.42491898148</c:v>
                </c:pt>
                <c:pt idx="4551">
                  <c:v>43466.424930555557</c:v>
                </c:pt>
                <c:pt idx="4552">
                  <c:v>43466.424942129634</c:v>
                </c:pt>
                <c:pt idx="4553">
                  <c:v>43466.424953703703</c:v>
                </c:pt>
                <c:pt idx="4554">
                  <c:v>43466.42496527778</c:v>
                </c:pt>
                <c:pt idx="4555">
                  <c:v>43466.424976851849</c:v>
                </c:pt>
                <c:pt idx="4556">
                  <c:v>43466.424988425933</c:v>
                </c:pt>
                <c:pt idx="4557">
                  <c:v>43466.425000000003</c:v>
                </c:pt>
                <c:pt idx="4558">
                  <c:v>43466.425011574072</c:v>
                </c:pt>
                <c:pt idx="4559">
                  <c:v>43466.425023148149</c:v>
                </c:pt>
                <c:pt idx="4560">
                  <c:v>43466.425034722219</c:v>
                </c:pt>
                <c:pt idx="4561">
                  <c:v>43466.425046296303</c:v>
                </c:pt>
                <c:pt idx="4562">
                  <c:v>43466.425057870372</c:v>
                </c:pt>
                <c:pt idx="4563">
                  <c:v>43466.425069444442</c:v>
                </c:pt>
                <c:pt idx="4564">
                  <c:v>43466.425081018519</c:v>
                </c:pt>
                <c:pt idx="4565">
                  <c:v>43466.425092592603</c:v>
                </c:pt>
                <c:pt idx="4566">
                  <c:v>43466.425104166658</c:v>
                </c:pt>
                <c:pt idx="4567">
                  <c:v>43466.425115740742</c:v>
                </c:pt>
                <c:pt idx="4568">
                  <c:v>43466.425127314818</c:v>
                </c:pt>
                <c:pt idx="4569">
                  <c:v>43466.425138888888</c:v>
                </c:pt>
                <c:pt idx="4570">
                  <c:v>43466.425150462957</c:v>
                </c:pt>
                <c:pt idx="4571">
                  <c:v>43466.425162037027</c:v>
                </c:pt>
                <c:pt idx="4572">
                  <c:v>43466.425173611111</c:v>
                </c:pt>
                <c:pt idx="4573">
                  <c:v>43466.425185185188</c:v>
                </c:pt>
                <c:pt idx="4574">
                  <c:v>43466.425196759257</c:v>
                </c:pt>
                <c:pt idx="4575">
                  <c:v>43466.425208333327</c:v>
                </c:pt>
                <c:pt idx="4576">
                  <c:v>43466.425219907411</c:v>
                </c:pt>
                <c:pt idx="4577">
                  <c:v>43466.42523148148</c:v>
                </c:pt>
                <c:pt idx="4578">
                  <c:v>43466.425243055557</c:v>
                </c:pt>
                <c:pt idx="4579">
                  <c:v>43466.425254629627</c:v>
                </c:pt>
                <c:pt idx="4580">
                  <c:v>43466.425266203703</c:v>
                </c:pt>
                <c:pt idx="4581">
                  <c:v>43466.42527777778</c:v>
                </c:pt>
                <c:pt idx="4582">
                  <c:v>43466.42528935185</c:v>
                </c:pt>
                <c:pt idx="4583">
                  <c:v>43466.425300925926</c:v>
                </c:pt>
                <c:pt idx="4584">
                  <c:v>43466.425312500003</c:v>
                </c:pt>
                <c:pt idx="4585">
                  <c:v>43466.425324074073</c:v>
                </c:pt>
                <c:pt idx="4586">
                  <c:v>43466.425335648149</c:v>
                </c:pt>
                <c:pt idx="4587">
                  <c:v>43466.425347222219</c:v>
                </c:pt>
                <c:pt idx="4588">
                  <c:v>43466.425358796303</c:v>
                </c:pt>
                <c:pt idx="4589">
                  <c:v>43466.425370370373</c:v>
                </c:pt>
                <c:pt idx="4590">
                  <c:v>43466.425381944442</c:v>
                </c:pt>
                <c:pt idx="4591">
                  <c:v>43466.425393518519</c:v>
                </c:pt>
                <c:pt idx="4592">
                  <c:v>43466.425405092603</c:v>
                </c:pt>
                <c:pt idx="4593">
                  <c:v>43466.425416666672</c:v>
                </c:pt>
                <c:pt idx="4594">
                  <c:v>43466.425428240742</c:v>
                </c:pt>
                <c:pt idx="4595">
                  <c:v>43466.425439814811</c:v>
                </c:pt>
                <c:pt idx="4596">
                  <c:v>43466.425451388888</c:v>
                </c:pt>
                <c:pt idx="4597">
                  <c:v>43466.425462962958</c:v>
                </c:pt>
                <c:pt idx="4598">
                  <c:v>43466.425474537027</c:v>
                </c:pt>
                <c:pt idx="4599">
                  <c:v>43466.425486111111</c:v>
                </c:pt>
                <c:pt idx="4600">
                  <c:v>43466.425497685188</c:v>
                </c:pt>
                <c:pt idx="4601">
                  <c:v>43466.425509259258</c:v>
                </c:pt>
                <c:pt idx="4602">
                  <c:v>43466.425520833327</c:v>
                </c:pt>
                <c:pt idx="4603">
                  <c:v>43466.425532407397</c:v>
                </c:pt>
                <c:pt idx="4604">
                  <c:v>43466.425543981481</c:v>
                </c:pt>
                <c:pt idx="4605">
                  <c:v>43466.425555555557</c:v>
                </c:pt>
                <c:pt idx="4606">
                  <c:v>43466.425567129627</c:v>
                </c:pt>
                <c:pt idx="4607">
                  <c:v>43466.425578703696</c:v>
                </c:pt>
                <c:pt idx="4608">
                  <c:v>43466.42559027778</c:v>
                </c:pt>
                <c:pt idx="4609">
                  <c:v>43466.42560185185</c:v>
                </c:pt>
                <c:pt idx="4610">
                  <c:v>43466.425613425927</c:v>
                </c:pt>
                <c:pt idx="4611">
                  <c:v>43466.425625000003</c:v>
                </c:pt>
                <c:pt idx="4612">
                  <c:v>43466.425636574073</c:v>
                </c:pt>
                <c:pt idx="4613">
                  <c:v>43466.42564814815</c:v>
                </c:pt>
                <c:pt idx="4614">
                  <c:v>43466.425659722219</c:v>
                </c:pt>
                <c:pt idx="4615">
                  <c:v>43466.425671296303</c:v>
                </c:pt>
                <c:pt idx="4616">
                  <c:v>43466.425682870373</c:v>
                </c:pt>
                <c:pt idx="4617">
                  <c:v>43466.425694444442</c:v>
                </c:pt>
                <c:pt idx="4618">
                  <c:v>43466.425706018519</c:v>
                </c:pt>
                <c:pt idx="4619">
                  <c:v>43466.425717592603</c:v>
                </c:pt>
                <c:pt idx="4620">
                  <c:v>43466.425729166673</c:v>
                </c:pt>
                <c:pt idx="4621">
                  <c:v>43466.425740740742</c:v>
                </c:pt>
                <c:pt idx="4622">
                  <c:v>43466.425752314812</c:v>
                </c:pt>
                <c:pt idx="4623">
                  <c:v>43466.425763888888</c:v>
                </c:pt>
                <c:pt idx="4624">
                  <c:v>43466.425775462973</c:v>
                </c:pt>
                <c:pt idx="4625">
                  <c:v>43466.425787037027</c:v>
                </c:pt>
                <c:pt idx="4626">
                  <c:v>43466.425798611112</c:v>
                </c:pt>
                <c:pt idx="4627">
                  <c:v>43466.425810185188</c:v>
                </c:pt>
                <c:pt idx="4628">
                  <c:v>43466.425821759258</c:v>
                </c:pt>
                <c:pt idx="4629">
                  <c:v>43466.425833333327</c:v>
                </c:pt>
                <c:pt idx="4630">
                  <c:v>43466.425844907397</c:v>
                </c:pt>
                <c:pt idx="4631">
                  <c:v>43466.425856481481</c:v>
                </c:pt>
                <c:pt idx="4632">
                  <c:v>43466.425868055558</c:v>
                </c:pt>
                <c:pt idx="4633">
                  <c:v>43466.425879629627</c:v>
                </c:pt>
                <c:pt idx="4634">
                  <c:v>43466.425891203697</c:v>
                </c:pt>
                <c:pt idx="4635">
                  <c:v>43466.425902777781</c:v>
                </c:pt>
                <c:pt idx="4636">
                  <c:v>43466.42591435185</c:v>
                </c:pt>
                <c:pt idx="4637">
                  <c:v>43466.425925925927</c:v>
                </c:pt>
                <c:pt idx="4638">
                  <c:v>43466.425937499997</c:v>
                </c:pt>
                <c:pt idx="4639">
                  <c:v>43466.425949074073</c:v>
                </c:pt>
                <c:pt idx="4640">
                  <c:v>43466.42596064815</c:v>
                </c:pt>
                <c:pt idx="4641">
                  <c:v>43466.42597222222</c:v>
                </c:pt>
                <c:pt idx="4642">
                  <c:v>43466.425983796304</c:v>
                </c:pt>
                <c:pt idx="4643">
                  <c:v>43466.425995370373</c:v>
                </c:pt>
                <c:pt idx="4644">
                  <c:v>43466.426006944443</c:v>
                </c:pt>
                <c:pt idx="4645">
                  <c:v>43466.426018518519</c:v>
                </c:pt>
                <c:pt idx="4646">
                  <c:v>43466.426030092603</c:v>
                </c:pt>
                <c:pt idx="4647">
                  <c:v>43466.426041666673</c:v>
                </c:pt>
                <c:pt idx="4648">
                  <c:v>43466.426053240742</c:v>
                </c:pt>
                <c:pt idx="4649">
                  <c:v>43466.426064814812</c:v>
                </c:pt>
                <c:pt idx="4650">
                  <c:v>43466.426076388889</c:v>
                </c:pt>
                <c:pt idx="4651">
                  <c:v>43466.426087962973</c:v>
                </c:pt>
                <c:pt idx="4652">
                  <c:v>43466.426099537042</c:v>
                </c:pt>
                <c:pt idx="4653">
                  <c:v>43466.426111111112</c:v>
                </c:pt>
                <c:pt idx="4654">
                  <c:v>43466.426122685189</c:v>
                </c:pt>
                <c:pt idx="4655">
                  <c:v>43466.426134259258</c:v>
                </c:pt>
                <c:pt idx="4656">
                  <c:v>43466.426145833328</c:v>
                </c:pt>
                <c:pt idx="4657">
                  <c:v>43466.426157407397</c:v>
                </c:pt>
                <c:pt idx="4658">
                  <c:v>43466.426168981481</c:v>
                </c:pt>
                <c:pt idx="4659">
                  <c:v>43466.426180555558</c:v>
                </c:pt>
                <c:pt idx="4660">
                  <c:v>43466.426192129627</c:v>
                </c:pt>
                <c:pt idx="4661">
                  <c:v>43466.426203703697</c:v>
                </c:pt>
                <c:pt idx="4662">
                  <c:v>43466.426215277781</c:v>
                </c:pt>
                <c:pt idx="4663">
                  <c:v>43466.426226851851</c:v>
                </c:pt>
                <c:pt idx="4664">
                  <c:v>43466.426238425927</c:v>
                </c:pt>
                <c:pt idx="4665">
                  <c:v>43466.426249999997</c:v>
                </c:pt>
                <c:pt idx="4666">
                  <c:v>43466.426261574074</c:v>
                </c:pt>
                <c:pt idx="4667">
                  <c:v>43466.42627314815</c:v>
                </c:pt>
                <c:pt idx="4668">
                  <c:v>43466.42628472222</c:v>
                </c:pt>
                <c:pt idx="4669">
                  <c:v>43466.426296296297</c:v>
                </c:pt>
                <c:pt idx="4670">
                  <c:v>43466.426307870373</c:v>
                </c:pt>
                <c:pt idx="4671">
                  <c:v>43466.426319444443</c:v>
                </c:pt>
                <c:pt idx="4672">
                  <c:v>43466.42633101852</c:v>
                </c:pt>
                <c:pt idx="4673">
                  <c:v>43466.426342592589</c:v>
                </c:pt>
                <c:pt idx="4674">
                  <c:v>43466.426354166673</c:v>
                </c:pt>
                <c:pt idx="4675">
                  <c:v>43466.426365740743</c:v>
                </c:pt>
                <c:pt idx="4676">
                  <c:v>43466.426377314812</c:v>
                </c:pt>
                <c:pt idx="4677">
                  <c:v>43466.426388888889</c:v>
                </c:pt>
                <c:pt idx="4678">
                  <c:v>43466.426400462973</c:v>
                </c:pt>
                <c:pt idx="4679">
                  <c:v>43466.426412037043</c:v>
                </c:pt>
                <c:pt idx="4680">
                  <c:v>43466.426423611112</c:v>
                </c:pt>
                <c:pt idx="4681">
                  <c:v>43466.426435185182</c:v>
                </c:pt>
                <c:pt idx="4682">
                  <c:v>43466.426446759258</c:v>
                </c:pt>
                <c:pt idx="4683">
                  <c:v>43466.426458333342</c:v>
                </c:pt>
                <c:pt idx="4684">
                  <c:v>43466.426469907397</c:v>
                </c:pt>
                <c:pt idx="4685">
                  <c:v>43466.426481481481</c:v>
                </c:pt>
                <c:pt idx="4686">
                  <c:v>43466.426493055558</c:v>
                </c:pt>
                <c:pt idx="4687">
                  <c:v>43466.426504629628</c:v>
                </c:pt>
                <c:pt idx="4688">
                  <c:v>43466.426516203697</c:v>
                </c:pt>
                <c:pt idx="4689">
                  <c:v>43466.426527777781</c:v>
                </c:pt>
                <c:pt idx="4690">
                  <c:v>43466.426539351851</c:v>
                </c:pt>
                <c:pt idx="4691">
                  <c:v>43466.426550925928</c:v>
                </c:pt>
                <c:pt idx="4692">
                  <c:v>43466.426562499997</c:v>
                </c:pt>
                <c:pt idx="4693">
                  <c:v>43466.426574074067</c:v>
                </c:pt>
                <c:pt idx="4694">
                  <c:v>43466.426585648151</c:v>
                </c:pt>
                <c:pt idx="4695">
                  <c:v>43466.42659722222</c:v>
                </c:pt>
                <c:pt idx="4696">
                  <c:v>43466.426608796297</c:v>
                </c:pt>
                <c:pt idx="4697">
                  <c:v>43466.426620370366</c:v>
                </c:pt>
                <c:pt idx="4698">
                  <c:v>43466.426631944443</c:v>
                </c:pt>
                <c:pt idx="4699">
                  <c:v>43466.42664351852</c:v>
                </c:pt>
                <c:pt idx="4700">
                  <c:v>43466.426655092589</c:v>
                </c:pt>
                <c:pt idx="4701">
                  <c:v>43466.426666666674</c:v>
                </c:pt>
                <c:pt idx="4702">
                  <c:v>43466.426678240743</c:v>
                </c:pt>
                <c:pt idx="4703">
                  <c:v>43466.426689814813</c:v>
                </c:pt>
                <c:pt idx="4704">
                  <c:v>43466.426701388889</c:v>
                </c:pt>
                <c:pt idx="4705">
                  <c:v>43466.426712962973</c:v>
                </c:pt>
                <c:pt idx="4706">
                  <c:v>43466.426724537043</c:v>
                </c:pt>
                <c:pt idx="4707">
                  <c:v>43466.426736111112</c:v>
                </c:pt>
                <c:pt idx="4708">
                  <c:v>43466.426747685182</c:v>
                </c:pt>
                <c:pt idx="4709">
                  <c:v>43466.426759259259</c:v>
                </c:pt>
                <c:pt idx="4710">
                  <c:v>43466.426770833343</c:v>
                </c:pt>
                <c:pt idx="4711">
                  <c:v>43466.426782407398</c:v>
                </c:pt>
                <c:pt idx="4712">
                  <c:v>43466.426793981482</c:v>
                </c:pt>
                <c:pt idx="4713">
                  <c:v>43466.426805555559</c:v>
                </c:pt>
                <c:pt idx="4714">
                  <c:v>43466.426817129628</c:v>
                </c:pt>
                <c:pt idx="4715">
                  <c:v>43466.426828703698</c:v>
                </c:pt>
                <c:pt idx="4716">
                  <c:v>43466.426840277767</c:v>
                </c:pt>
                <c:pt idx="4717">
                  <c:v>43466.426851851851</c:v>
                </c:pt>
                <c:pt idx="4718">
                  <c:v>43466.426863425928</c:v>
                </c:pt>
                <c:pt idx="4719">
                  <c:v>43466.426874999997</c:v>
                </c:pt>
                <c:pt idx="4720">
                  <c:v>43466.426886574067</c:v>
                </c:pt>
                <c:pt idx="4721">
                  <c:v>43466.426898148151</c:v>
                </c:pt>
                <c:pt idx="4722">
                  <c:v>43466.42690972222</c:v>
                </c:pt>
                <c:pt idx="4723">
                  <c:v>43466.426921296297</c:v>
                </c:pt>
                <c:pt idx="4724">
                  <c:v>43466.426932870367</c:v>
                </c:pt>
                <c:pt idx="4725">
                  <c:v>43466.426944444444</c:v>
                </c:pt>
                <c:pt idx="4726">
                  <c:v>43466.42695601852</c:v>
                </c:pt>
                <c:pt idx="4727">
                  <c:v>43466.42696759259</c:v>
                </c:pt>
                <c:pt idx="4728">
                  <c:v>43466.426979166667</c:v>
                </c:pt>
                <c:pt idx="4729">
                  <c:v>43466.426990740743</c:v>
                </c:pt>
                <c:pt idx="4730">
                  <c:v>43466.427002314813</c:v>
                </c:pt>
                <c:pt idx="4731">
                  <c:v>43466.42701388889</c:v>
                </c:pt>
                <c:pt idx="4732">
                  <c:v>43466.427025462966</c:v>
                </c:pt>
                <c:pt idx="4733">
                  <c:v>43466.427037037043</c:v>
                </c:pt>
                <c:pt idx="4734">
                  <c:v>43466.427048611113</c:v>
                </c:pt>
                <c:pt idx="4735">
                  <c:v>43466.427060185182</c:v>
                </c:pt>
                <c:pt idx="4736">
                  <c:v>43466.427071759259</c:v>
                </c:pt>
                <c:pt idx="4737">
                  <c:v>43466.427083333343</c:v>
                </c:pt>
                <c:pt idx="4738">
                  <c:v>43466.427094907413</c:v>
                </c:pt>
                <c:pt idx="4739">
                  <c:v>43466.427106481482</c:v>
                </c:pt>
                <c:pt idx="4740">
                  <c:v>43466.427118055559</c:v>
                </c:pt>
                <c:pt idx="4741">
                  <c:v>43466.427129629628</c:v>
                </c:pt>
                <c:pt idx="4742">
                  <c:v>43466.427141203712</c:v>
                </c:pt>
                <c:pt idx="4743">
                  <c:v>43466.427152777767</c:v>
                </c:pt>
                <c:pt idx="4744">
                  <c:v>43466.427164351851</c:v>
                </c:pt>
                <c:pt idx="4745">
                  <c:v>43466.427175925928</c:v>
                </c:pt>
                <c:pt idx="4746">
                  <c:v>43466.427187499998</c:v>
                </c:pt>
                <c:pt idx="4747">
                  <c:v>43466.427199074067</c:v>
                </c:pt>
                <c:pt idx="4748">
                  <c:v>43466.427210648151</c:v>
                </c:pt>
                <c:pt idx="4749">
                  <c:v>43466.427222222221</c:v>
                </c:pt>
                <c:pt idx="4750">
                  <c:v>43466.427233796298</c:v>
                </c:pt>
                <c:pt idx="4751">
                  <c:v>43466.427245370367</c:v>
                </c:pt>
                <c:pt idx="4752">
                  <c:v>43466.427256944437</c:v>
                </c:pt>
                <c:pt idx="4753">
                  <c:v>43466.427268518521</c:v>
                </c:pt>
                <c:pt idx="4754">
                  <c:v>43466.42728009259</c:v>
                </c:pt>
                <c:pt idx="4755">
                  <c:v>43466.427291666667</c:v>
                </c:pt>
                <c:pt idx="4756">
                  <c:v>43466.427303240736</c:v>
                </c:pt>
                <c:pt idx="4757">
                  <c:v>43466.427314814813</c:v>
                </c:pt>
                <c:pt idx="4758">
                  <c:v>43466.42732638889</c:v>
                </c:pt>
                <c:pt idx="4759">
                  <c:v>43466.427337962959</c:v>
                </c:pt>
                <c:pt idx="4760">
                  <c:v>43466.427349537043</c:v>
                </c:pt>
                <c:pt idx="4761">
                  <c:v>43466.427361111113</c:v>
                </c:pt>
                <c:pt idx="4762">
                  <c:v>43466.427372685182</c:v>
                </c:pt>
                <c:pt idx="4763">
                  <c:v>43466.427384259259</c:v>
                </c:pt>
                <c:pt idx="4764">
                  <c:v>43466.427395833343</c:v>
                </c:pt>
                <c:pt idx="4765">
                  <c:v>43466.427407407413</c:v>
                </c:pt>
                <c:pt idx="4766">
                  <c:v>43466.427418981482</c:v>
                </c:pt>
                <c:pt idx="4767">
                  <c:v>43466.427430555559</c:v>
                </c:pt>
                <c:pt idx="4768">
                  <c:v>43466.427442129629</c:v>
                </c:pt>
                <c:pt idx="4769">
                  <c:v>43466.427453703713</c:v>
                </c:pt>
                <c:pt idx="4770">
                  <c:v>43466.427465277768</c:v>
                </c:pt>
                <c:pt idx="4771">
                  <c:v>43466.427476851852</c:v>
                </c:pt>
                <c:pt idx="4772">
                  <c:v>43466.427488425928</c:v>
                </c:pt>
                <c:pt idx="4773">
                  <c:v>43466.427499999998</c:v>
                </c:pt>
                <c:pt idx="4774">
                  <c:v>43466.427511574067</c:v>
                </c:pt>
                <c:pt idx="4775">
                  <c:v>43466.427523148152</c:v>
                </c:pt>
                <c:pt idx="4776">
                  <c:v>43466.427534722221</c:v>
                </c:pt>
                <c:pt idx="4777">
                  <c:v>43466.427546296298</c:v>
                </c:pt>
                <c:pt idx="4778">
                  <c:v>43466.427557870367</c:v>
                </c:pt>
                <c:pt idx="4779">
                  <c:v>43466.427569444437</c:v>
                </c:pt>
                <c:pt idx="4780">
                  <c:v>43466.427581018521</c:v>
                </c:pt>
                <c:pt idx="4781">
                  <c:v>43466.42759259259</c:v>
                </c:pt>
                <c:pt idx="4782">
                  <c:v>43466.427604166667</c:v>
                </c:pt>
                <c:pt idx="4783">
                  <c:v>43466.427615740737</c:v>
                </c:pt>
                <c:pt idx="4784">
                  <c:v>43466.427627314813</c:v>
                </c:pt>
                <c:pt idx="4785">
                  <c:v>43466.42763888889</c:v>
                </c:pt>
                <c:pt idx="4786">
                  <c:v>43466.42765046296</c:v>
                </c:pt>
                <c:pt idx="4787">
                  <c:v>43466.427662037036</c:v>
                </c:pt>
                <c:pt idx="4788">
                  <c:v>43466.427673611113</c:v>
                </c:pt>
                <c:pt idx="4789">
                  <c:v>43466.427685185183</c:v>
                </c:pt>
                <c:pt idx="4790">
                  <c:v>43466.42769675926</c:v>
                </c:pt>
                <c:pt idx="4791">
                  <c:v>43466.427708333344</c:v>
                </c:pt>
                <c:pt idx="4792">
                  <c:v>43466.427719907413</c:v>
                </c:pt>
                <c:pt idx="4793">
                  <c:v>43466.427731481483</c:v>
                </c:pt>
                <c:pt idx="4794">
                  <c:v>43466.427743055552</c:v>
                </c:pt>
                <c:pt idx="4795">
                  <c:v>43466.427754629629</c:v>
                </c:pt>
                <c:pt idx="4796">
                  <c:v>43466.427766203713</c:v>
                </c:pt>
                <c:pt idx="4797">
                  <c:v>43466.427777777782</c:v>
                </c:pt>
                <c:pt idx="4798">
                  <c:v>43466.427789351852</c:v>
                </c:pt>
                <c:pt idx="4799">
                  <c:v>43466.427800925929</c:v>
                </c:pt>
                <c:pt idx="4800">
                  <c:v>43466.427812499998</c:v>
                </c:pt>
                <c:pt idx="4801">
                  <c:v>43466.427824074082</c:v>
                </c:pt>
                <c:pt idx="4802">
                  <c:v>43466.427835648137</c:v>
                </c:pt>
                <c:pt idx="4803">
                  <c:v>43466.427847222221</c:v>
                </c:pt>
                <c:pt idx="4804">
                  <c:v>43466.427858796298</c:v>
                </c:pt>
                <c:pt idx="4805">
                  <c:v>43466.427870370368</c:v>
                </c:pt>
                <c:pt idx="4806">
                  <c:v>43466.427881944437</c:v>
                </c:pt>
                <c:pt idx="4807">
                  <c:v>43466.427893518521</c:v>
                </c:pt>
                <c:pt idx="4808">
                  <c:v>43466.427905092591</c:v>
                </c:pt>
                <c:pt idx="4809">
                  <c:v>43466.427916666667</c:v>
                </c:pt>
                <c:pt idx="4810">
                  <c:v>43466.427928240737</c:v>
                </c:pt>
                <c:pt idx="4811">
                  <c:v>43466.427939814806</c:v>
                </c:pt>
                <c:pt idx="4812">
                  <c:v>43466.427951388891</c:v>
                </c:pt>
                <c:pt idx="4813">
                  <c:v>43466.42796296296</c:v>
                </c:pt>
                <c:pt idx="4814">
                  <c:v>43466.427974537037</c:v>
                </c:pt>
                <c:pt idx="4815">
                  <c:v>43466.427986111114</c:v>
                </c:pt>
                <c:pt idx="4816">
                  <c:v>43466.427997685183</c:v>
                </c:pt>
                <c:pt idx="4817">
                  <c:v>43466.42800925926</c:v>
                </c:pt>
                <c:pt idx="4818">
                  <c:v>43466.428020833337</c:v>
                </c:pt>
                <c:pt idx="4819">
                  <c:v>43466.428032407413</c:v>
                </c:pt>
                <c:pt idx="4820">
                  <c:v>43466.428043981483</c:v>
                </c:pt>
                <c:pt idx="4821">
                  <c:v>43466.428055555552</c:v>
                </c:pt>
                <c:pt idx="4822">
                  <c:v>43466.428067129629</c:v>
                </c:pt>
                <c:pt idx="4823">
                  <c:v>43466.428078703713</c:v>
                </c:pt>
                <c:pt idx="4824">
                  <c:v>43466.428090277783</c:v>
                </c:pt>
                <c:pt idx="4825">
                  <c:v>43466.428101851852</c:v>
                </c:pt>
                <c:pt idx="4826">
                  <c:v>43466.428113425929</c:v>
                </c:pt>
                <c:pt idx="4827">
                  <c:v>43466.428124999999</c:v>
                </c:pt>
                <c:pt idx="4828">
                  <c:v>43466.428136574083</c:v>
                </c:pt>
                <c:pt idx="4829">
                  <c:v>43466.428148148138</c:v>
                </c:pt>
                <c:pt idx="4830">
                  <c:v>43466.428159722222</c:v>
                </c:pt>
                <c:pt idx="4831">
                  <c:v>43466.428171296298</c:v>
                </c:pt>
                <c:pt idx="4832">
                  <c:v>43466.428182870368</c:v>
                </c:pt>
                <c:pt idx="4833">
                  <c:v>43466.428194444437</c:v>
                </c:pt>
                <c:pt idx="4834">
                  <c:v>43466.428206018521</c:v>
                </c:pt>
                <c:pt idx="4835">
                  <c:v>43466.428217592591</c:v>
                </c:pt>
                <c:pt idx="4836">
                  <c:v>43466.428229166668</c:v>
                </c:pt>
                <c:pt idx="4837">
                  <c:v>43466.428240740737</c:v>
                </c:pt>
                <c:pt idx="4838">
                  <c:v>43466.428252314807</c:v>
                </c:pt>
                <c:pt idx="4839">
                  <c:v>43466.428263888891</c:v>
                </c:pt>
                <c:pt idx="4840">
                  <c:v>43466.42827546296</c:v>
                </c:pt>
                <c:pt idx="4841">
                  <c:v>43466.428287037037</c:v>
                </c:pt>
                <c:pt idx="4842">
                  <c:v>43466.428298611107</c:v>
                </c:pt>
                <c:pt idx="4843">
                  <c:v>43466.428310185183</c:v>
                </c:pt>
                <c:pt idx="4844">
                  <c:v>43466.42832175926</c:v>
                </c:pt>
                <c:pt idx="4845">
                  <c:v>43466.428333333337</c:v>
                </c:pt>
                <c:pt idx="4846">
                  <c:v>43466.428344907406</c:v>
                </c:pt>
                <c:pt idx="4847">
                  <c:v>43466.428356481483</c:v>
                </c:pt>
                <c:pt idx="4848">
                  <c:v>43466.428368055553</c:v>
                </c:pt>
                <c:pt idx="4849">
                  <c:v>43466.428379629629</c:v>
                </c:pt>
                <c:pt idx="4850">
                  <c:v>43466.428391203714</c:v>
                </c:pt>
                <c:pt idx="4851">
                  <c:v>43466.428402777783</c:v>
                </c:pt>
                <c:pt idx="4852">
                  <c:v>43466.428414351853</c:v>
                </c:pt>
                <c:pt idx="4853">
                  <c:v>43466.428425925929</c:v>
                </c:pt>
                <c:pt idx="4854">
                  <c:v>43466.428437499999</c:v>
                </c:pt>
                <c:pt idx="4855">
                  <c:v>43466.428449074083</c:v>
                </c:pt>
                <c:pt idx="4856">
                  <c:v>43466.428460648152</c:v>
                </c:pt>
                <c:pt idx="4857">
                  <c:v>43466.428472222222</c:v>
                </c:pt>
                <c:pt idx="4858">
                  <c:v>43466.428483796299</c:v>
                </c:pt>
                <c:pt idx="4859">
                  <c:v>43466.428495370368</c:v>
                </c:pt>
                <c:pt idx="4860">
                  <c:v>43466.428506944438</c:v>
                </c:pt>
                <c:pt idx="4861">
                  <c:v>43466.428518518522</c:v>
                </c:pt>
                <c:pt idx="4862">
                  <c:v>43466.428530092591</c:v>
                </c:pt>
                <c:pt idx="4863">
                  <c:v>43466.428541666668</c:v>
                </c:pt>
                <c:pt idx="4864">
                  <c:v>43466.428553240738</c:v>
                </c:pt>
                <c:pt idx="4865">
                  <c:v>43466.428564814807</c:v>
                </c:pt>
                <c:pt idx="4866">
                  <c:v>43466.428576388891</c:v>
                </c:pt>
                <c:pt idx="4867">
                  <c:v>43466.428587962961</c:v>
                </c:pt>
                <c:pt idx="4868">
                  <c:v>43466.428599537037</c:v>
                </c:pt>
                <c:pt idx="4869">
                  <c:v>43466.428611111107</c:v>
                </c:pt>
                <c:pt idx="4870">
                  <c:v>43466.428622685176</c:v>
                </c:pt>
                <c:pt idx="4871">
                  <c:v>43466.42863425926</c:v>
                </c:pt>
                <c:pt idx="4872">
                  <c:v>43466.42864583333</c:v>
                </c:pt>
                <c:pt idx="4873">
                  <c:v>43466.428657407407</c:v>
                </c:pt>
                <c:pt idx="4874">
                  <c:v>43466.428668981483</c:v>
                </c:pt>
                <c:pt idx="4875">
                  <c:v>43466.428680555553</c:v>
                </c:pt>
                <c:pt idx="4876">
                  <c:v>43466.42869212963</c:v>
                </c:pt>
                <c:pt idx="4877">
                  <c:v>43466.428703703707</c:v>
                </c:pt>
                <c:pt idx="4878">
                  <c:v>43466.428715277783</c:v>
                </c:pt>
                <c:pt idx="4879">
                  <c:v>43466.428726851853</c:v>
                </c:pt>
                <c:pt idx="4880">
                  <c:v>43466.428738425922</c:v>
                </c:pt>
                <c:pt idx="4881">
                  <c:v>43466.428749999999</c:v>
                </c:pt>
                <c:pt idx="4882">
                  <c:v>43466.428761574083</c:v>
                </c:pt>
                <c:pt idx="4883">
                  <c:v>43466.428773148153</c:v>
                </c:pt>
                <c:pt idx="4884">
                  <c:v>43466.428784722222</c:v>
                </c:pt>
                <c:pt idx="4885">
                  <c:v>43466.428796296299</c:v>
                </c:pt>
                <c:pt idx="4886">
                  <c:v>43466.428807870368</c:v>
                </c:pt>
                <c:pt idx="4887">
                  <c:v>43466.428819444453</c:v>
                </c:pt>
                <c:pt idx="4888">
                  <c:v>43466.428831018522</c:v>
                </c:pt>
                <c:pt idx="4889">
                  <c:v>43466.428842592592</c:v>
                </c:pt>
                <c:pt idx="4890">
                  <c:v>43466.428854166668</c:v>
                </c:pt>
                <c:pt idx="4891">
                  <c:v>43466.428865740738</c:v>
                </c:pt>
                <c:pt idx="4892">
                  <c:v>43466.428877314807</c:v>
                </c:pt>
                <c:pt idx="4893">
                  <c:v>43466.428888888891</c:v>
                </c:pt>
                <c:pt idx="4894">
                  <c:v>43466.428900462961</c:v>
                </c:pt>
                <c:pt idx="4895">
                  <c:v>43466.428912037038</c:v>
                </c:pt>
                <c:pt idx="4896">
                  <c:v>43466.428923611107</c:v>
                </c:pt>
                <c:pt idx="4897">
                  <c:v>43466.428935185177</c:v>
                </c:pt>
                <c:pt idx="4898">
                  <c:v>43466.428946759261</c:v>
                </c:pt>
                <c:pt idx="4899">
                  <c:v>43466.42895833333</c:v>
                </c:pt>
                <c:pt idx="4900">
                  <c:v>43466.428969907407</c:v>
                </c:pt>
                <c:pt idx="4901">
                  <c:v>43466.428981481477</c:v>
                </c:pt>
                <c:pt idx="4902">
                  <c:v>43466.428993055553</c:v>
                </c:pt>
                <c:pt idx="4903">
                  <c:v>43466.42900462963</c:v>
                </c:pt>
                <c:pt idx="4904">
                  <c:v>43466.429016203707</c:v>
                </c:pt>
                <c:pt idx="4905">
                  <c:v>43466.429027777784</c:v>
                </c:pt>
                <c:pt idx="4906">
                  <c:v>43466.429039351853</c:v>
                </c:pt>
                <c:pt idx="4907">
                  <c:v>43466.429050925923</c:v>
                </c:pt>
                <c:pt idx="4908">
                  <c:v>43466.429062499999</c:v>
                </c:pt>
                <c:pt idx="4909">
                  <c:v>43466.429074074083</c:v>
                </c:pt>
                <c:pt idx="4910">
                  <c:v>43466.429085648153</c:v>
                </c:pt>
                <c:pt idx="4911">
                  <c:v>43466.429097222222</c:v>
                </c:pt>
                <c:pt idx="4912">
                  <c:v>43466.429108796299</c:v>
                </c:pt>
                <c:pt idx="4913">
                  <c:v>43466.429120370369</c:v>
                </c:pt>
                <c:pt idx="4914">
                  <c:v>43466.429131944453</c:v>
                </c:pt>
                <c:pt idx="4915">
                  <c:v>43466.429143518522</c:v>
                </c:pt>
                <c:pt idx="4916">
                  <c:v>43466.429155092592</c:v>
                </c:pt>
                <c:pt idx="4917">
                  <c:v>43466.429166666669</c:v>
                </c:pt>
                <c:pt idx="4918">
                  <c:v>43466.429178240738</c:v>
                </c:pt>
                <c:pt idx="4919">
                  <c:v>43466.429189814808</c:v>
                </c:pt>
                <c:pt idx="4920">
                  <c:v>43466.429201388892</c:v>
                </c:pt>
                <c:pt idx="4921">
                  <c:v>43466.429212962961</c:v>
                </c:pt>
                <c:pt idx="4922">
                  <c:v>43466.429224537038</c:v>
                </c:pt>
                <c:pt idx="4923">
                  <c:v>43466.429236111107</c:v>
                </c:pt>
                <c:pt idx="4924">
                  <c:v>43466.429247685177</c:v>
                </c:pt>
                <c:pt idx="4925">
                  <c:v>43466.429259259261</c:v>
                </c:pt>
                <c:pt idx="4926">
                  <c:v>43466.429270833331</c:v>
                </c:pt>
                <c:pt idx="4927">
                  <c:v>43466.429282407407</c:v>
                </c:pt>
                <c:pt idx="4928">
                  <c:v>43466.429293981477</c:v>
                </c:pt>
                <c:pt idx="4929">
                  <c:v>43466.429305555554</c:v>
                </c:pt>
                <c:pt idx="4930">
                  <c:v>43466.42931712963</c:v>
                </c:pt>
                <c:pt idx="4931">
                  <c:v>43466.429328703707</c:v>
                </c:pt>
                <c:pt idx="4932">
                  <c:v>43466.429340277777</c:v>
                </c:pt>
                <c:pt idx="4933">
                  <c:v>43466.429351851853</c:v>
                </c:pt>
                <c:pt idx="4934">
                  <c:v>43466.429363425923</c:v>
                </c:pt>
                <c:pt idx="4935">
                  <c:v>43466.429375</c:v>
                </c:pt>
                <c:pt idx="4936">
                  <c:v>43466.429386574076</c:v>
                </c:pt>
                <c:pt idx="4937">
                  <c:v>43466.429398148153</c:v>
                </c:pt>
                <c:pt idx="4938">
                  <c:v>43466.429409722223</c:v>
                </c:pt>
                <c:pt idx="4939">
                  <c:v>43466.4294212963</c:v>
                </c:pt>
                <c:pt idx="4940">
                  <c:v>43466.429432870369</c:v>
                </c:pt>
                <c:pt idx="4941">
                  <c:v>43466.429444444453</c:v>
                </c:pt>
                <c:pt idx="4942">
                  <c:v>43466.429456018523</c:v>
                </c:pt>
                <c:pt idx="4943">
                  <c:v>43466.429467592592</c:v>
                </c:pt>
                <c:pt idx="4944">
                  <c:v>43466.429479166669</c:v>
                </c:pt>
                <c:pt idx="4945">
                  <c:v>43466.429490740738</c:v>
                </c:pt>
                <c:pt idx="4946">
                  <c:v>43466.429502314822</c:v>
                </c:pt>
                <c:pt idx="4947">
                  <c:v>43466.429513888892</c:v>
                </c:pt>
                <c:pt idx="4948">
                  <c:v>43466.429525462961</c:v>
                </c:pt>
                <c:pt idx="4949">
                  <c:v>43466.429537037038</c:v>
                </c:pt>
                <c:pt idx="4950">
                  <c:v>43466.429548611108</c:v>
                </c:pt>
                <c:pt idx="4951">
                  <c:v>43466.429560185177</c:v>
                </c:pt>
                <c:pt idx="4952">
                  <c:v>43466.429571759261</c:v>
                </c:pt>
                <c:pt idx="4953">
                  <c:v>43466.429583333331</c:v>
                </c:pt>
                <c:pt idx="4954">
                  <c:v>43466.429594907408</c:v>
                </c:pt>
                <c:pt idx="4955">
                  <c:v>43466.429606481477</c:v>
                </c:pt>
                <c:pt idx="4956">
                  <c:v>43466.429618055547</c:v>
                </c:pt>
                <c:pt idx="4957">
                  <c:v>43466.429629629631</c:v>
                </c:pt>
                <c:pt idx="4958">
                  <c:v>43466.4296412037</c:v>
                </c:pt>
                <c:pt idx="4959">
                  <c:v>43466.429652777777</c:v>
                </c:pt>
                <c:pt idx="4960">
                  <c:v>43466.429664351846</c:v>
                </c:pt>
                <c:pt idx="4961">
                  <c:v>43466.429675925923</c:v>
                </c:pt>
                <c:pt idx="4962">
                  <c:v>43466.4296875</c:v>
                </c:pt>
                <c:pt idx="4963">
                  <c:v>43466.429699074077</c:v>
                </c:pt>
                <c:pt idx="4964">
                  <c:v>43466.429710648154</c:v>
                </c:pt>
                <c:pt idx="4965">
                  <c:v>43466.429722222223</c:v>
                </c:pt>
                <c:pt idx="4966">
                  <c:v>43466.4297337963</c:v>
                </c:pt>
                <c:pt idx="4967">
                  <c:v>43466.429745370369</c:v>
                </c:pt>
                <c:pt idx="4968">
                  <c:v>43466.429756944453</c:v>
                </c:pt>
                <c:pt idx="4969">
                  <c:v>43466.429768518523</c:v>
                </c:pt>
                <c:pt idx="4970">
                  <c:v>43466.429780092592</c:v>
                </c:pt>
                <c:pt idx="4971">
                  <c:v>43466.429791666669</c:v>
                </c:pt>
                <c:pt idx="4972">
                  <c:v>43466.429803240739</c:v>
                </c:pt>
                <c:pt idx="4973">
                  <c:v>43466.429814814823</c:v>
                </c:pt>
                <c:pt idx="4974">
                  <c:v>43466.429826388892</c:v>
                </c:pt>
                <c:pt idx="4975">
                  <c:v>43466.429837962962</c:v>
                </c:pt>
                <c:pt idx="4976">
                  <c:v>43466.429849537039</c:v>
                </c:pt>
                <c:pt idx="4977">
                  <c:v>43466.429861111108</c:v>
                </c:pt>
                <c:pt idx="4978">
                  <c:v>43466.429872685178</c:v>
                </c:pt>
                <c:pt idx="4979">
                  <c:v>43466.429884259262</c:v>
                </c:pt>
                <c:pt idx="4980">
                  <c:v>43466.429895833331</c:v>
                </c:pt>
                <c:pt idx="4981">
                  <c:v>43466.429907407408</c:v>
                </c:pt>
                <c:pt idx="4982">
                  <c:v>43466.429918981477</c:v>
                </c:pt>
                <c:pt idx="4983">
                  <c:v>43466.429930555547</c:v>
                </c:pt>
                <c:pt idx="4984">
                  <c:v>43466.429942129631</c:v>
                </c:pt>
                <c:pt idx="4985">
                  <c:v>43466.4299537037</c:v>
                </c:pt>
                <c:pt idx="4986">
                  <c:v>43466.429965277777</c:v>
                </c:pt>
                <c:pt idx="4987">
                  <c:v>43466.429976851847</c:v>
                </c:pt>
                <c:pt idx="4988">
                  <c:v>43466.429988425924</c:v>
                </c:pt>
                <c:pt idx="4989">
                  <c:v>43466.43</c:v>
                </c:pt>
                <c:pt idx="4990">
                  <c:v>43466.430011574077</c:v>
                </c:pt>
                <c:pt idx="4991">
                  <c:v>43466.430023148147</c:v>
                </c:pt>
                <c:pt idx="4992">
                  <c:v>43466.430034722223</c:v>
                </c:pt>
                <c:pt idx="4993">
                  <c:v>43466.430046296293</c:v>
                </c:pt>
                <c:pt idx="4994">
                  <c:v>43466.43005787037</c:v>
                </c:pt>
                <c:pt idx="4995">
                  <c:v>43466.430069444446</c:v>
                </c:pt>
                <c:pt idx="4996">
                  <c:v>43466.430081018523</c:v>
                </c:pt>
                <c:pt idx="4997">
                  <c:v>43466.430092592593</c:v>
                </c:pt>
                <c:pt idx="4998">
                  <c:v>43466.430104166669</c:v>
                </c:pt>
                <c:pt idx="4999">
                  <c:v>43466.430115740739</c:v>
                </c:pt>
                <c:pt idx="5000">
                  <c:v>43466.430127314823</c:v>
                </c:pt>
                <c:pt idx="5001">
                  <c:v>43466.430138888893</c:v>
                </c:pt>
                <c:pt idx="5002">
                  <c:v>43466.430150462962</c:v>
                </c:pt>
                <c:pt idx="5003">
                  <c:v>43466.430162037039</c:v>
                </c:pt>
                <c:pt idx="5004">
                  <c:v>43466.430173611108</c:v>
                </c:pt>
                <c:pt idx="5005">
                  <c:v>43466.430185185192</c:v>
                </c:pt>
                <c:pt idx="5006">
                  <c:v>43466.430196759262</c:v>
                </c:pt>
                <c:pt idx="5007">
                  <c:v>43466.430208333331</c:v>
                </c:pt>
                <c:pt idx="5008">
                  <c:v>43466.430219907408</c:v>
                </c:pt>
                <c:pt idx="5009">
                  <c:v>43466.430231481478</c:v>
                </c:pt>
                <c:pt idx="5010">
                  <c:v>43466.430243055547</c:v>
                </c:pt>
                <c:pt idx="5011">
                  <c:v>43466.430254629631</c:v>
                </c:pt>
                <c:pt idx="5012">
                  <c:v>43466.430266203701</c:v>
                </c:pt>
                <c:pt idx="5013">
                  <c:v>43466.430277777778</c:v>
                </c:pt>
                <c:pt idx="5014">
                  <c:v>43466.430289351847</c:v>
                </c:pt>
                <c:pt idx="5015">
                  <c:v>43466.430300925917</c:v>
                </c:pt>
                <c:pt idx="5016">
                  <c:v>43466.430312500001</c:v>
                </c:pt>
                <c:pt idx="5017">
                  <c:v>43466.430324074077</c:v>
                </c:pt>
                <c:pt idx="5018">
                  <c:v>43466.430335648147</c:v>
                </c:pt>
                <c:pt idx="5019">
                  <c:v>43466.430347222216</c:v>
                </c:pt>
                <c:pt idx="5020">
                  <c:v>43466.430358796293</c:v>
                </c:pt>
                <c:pt idx="5021">
                  <c:v>43466.43037037037</c:v>
                </c:pt>
                <c:pt idx="5022">
                  <c:v>43466.430381944447</c:v>
                </c:pt>
                <c:pt idx="5023">
                  <c:v>43466.430393518523</c:v>
                </c:pt>
                <c:pt idx="5024">
                  <c:v>43466.430405092593</c:v>
                </c:pt>
                <c:pt idx="5025">
                  <c:v>43466.43041666667</c:v>
                </c:pt>
                <c:pt idx="5026">
                  <c:v>43466.430428240739</c:v>
                </c:pt>
                <c:pt idx="5027">
                  <c:v>43466.430439814823</c:v>
                </c:pt>
                <c:pt idx="5028">
                  <c:v>43466.430451388893</c:v>
                </c:pt>
                <c:pt idx="5029">
                  <c:v>43466.430462962962</c:v>
                </c:pt>
                <c:pt idx="5030">
                  <c:v>43466.430474537039</c:v>
                </c:pt>
                <c:pt idx="5031">
                  <c:v>43466.430486111109</c:v>
                </c:pt>
                <c:pt idx="5032">
                  <c:v>43466.430497685193</c:v>
                </c:pt>
                <c:pt idx="5033">
                  <c:v>43466.430509259262</c:v>
                </c:pt>
                <c:pt idx="5034">
                  <c:v>43466.430520833332</c:v>
                </c:pt>
                <c:pt idx="5035">
                  <c:v>43466.430532407408</c:v>
                </c:pt>
                <c:pt idx="5036">
                  <c:v>43466.430543981478</c:v>
                </c:pt>
                <c:pt idx="5037">
                  <c:v>43466.430555555547</c:v>
                </c:pt>
                <c:pt idx="5038">
                  <c:v>43466.430567129632</c:v>
                </c:pt>
                <c:pt idx="5039">
                  <c:v>43466.430578703701</c:v>
                </c:pt>
                <c:pt idx="5040">
                  <c:v>43466.430590277778</c:v>
                </c:pt>
                <c:pt idx="5041">
                  <c:v>43466.430601851847</c:v>
                </c:pt>
                <c:pt idx="5042">
                  <c:v>43466.430613425917</c:v>
                </c:pt>
                <c:pt idx="5043">
                  <c:v>43466.430625000001</c:v>
                </c:pt>
                <c:pt idx="5044">
                  <c:v>43466.430636574078</c:v>
                </c:pt>
                <c:pt idx="5045">
                  <c:v>43466.430648148147</c:v>
                </c:pt>
                <c:pt idx="5046">
                  <c:v>43466.430659722217</c:v>
                </c:pt>
                <c:pt idx="5047">
                  <c:v>43466.430671296293</c:v>
                </c:pt>
                <c:pt idx="5048">
                  <c:v>43466.43068287037</c:v>
                </c:pt>
                <c:pt idx="5049">
                  <c:v>43466.430694444447</c:v>
                </c:pt>
                <c:pt idx="5050">
                  <c:v>43466.430706018517</c:v>
                </c:pt>
                <c:pt idx="5051">
                  <c:v>43466.430717592593</c:v>
                </c:pt>
                <c:pt idx="5052">
                  <c:v>43466.43072916667</c:v>
                </c:pt>
                <c:pt idx="5053">
                  <c:v>43466.43074074074</c:v>
                </c:pt>
                <c:pt idx="5054">
                  <c:v>43466.430752314824</c:v>
                </c:pt>
                <c:pt idx="5055">
                  <c:v>43466.430763888893</c:v>
                </c:pt>
                <c:pt idx="5056">
                  <c:v>43466.430775462963</c:v>
                </c:pt>
                <c:pt idx="5057">
                  <c:v>43466.430787037039</c:v>
                </c:pt>
                <c:pt idx="5058">
                  <c:v>43466.430798611109</c:v>
                </c:pt>
                <c:pt idx="5059">
                  <c:v>43466.430810185193</c:v>
                </c:pt>
                <c:pt idx="5060">
                  <c:v>43466.430821759262</c:v>
                </c:pt>
                <c:pt idx="5061">
                  <c:v>43466.430833333332</c:v>
                </c:pt>
                <c:pt idx="5062">
                  <c:v>43466.430844907409</c:v>
                </c:pt>
                <c:pt idx="5063">
                  <c:v>43466.430856481478</c:v>
                </c:pt>
                <c:pt idx="5064">
                  <c:v>43466.430868055562</c:v>
                </c:pt>
                <c:pt idx="5065">
                  <c:v>43466.430879629632</c:v>
                </c:pt>
                <c:pt idx="5066">
                  <c:v>43466.430891203701</c:v>
                </c:pt>
                <c:pt idx="5067">
                  <c:v>43466.430902777778</c:v>
                </c:pt>
                <c:pt idx="5068">
                  <c:v>43466.430914351848</c:v>
                </c:pt>
                <c:pt idx="5069">
                  <c:v>43466.430925925917</c:v>
                </c:pt>
                <c:pt idx="5070">
                  <c:v>43466.430937500001</c:v>
                </c:pt>
                <c:pt idx="5071">
                  <c:v>43466.430949074071</c:v>
                </c:pt>
                <c:pt idx="5072">
                  <c:v>43466.430960648147</c:v>
                </c:pt>
                <c:pt idx="5073">
                  <c:v>43466.430972222217</c:v>
                </c:pt>
                <c:pt idx="5074">
                  <c:v>43466.430983796286</c:v>
                </c:pt>
                <c:pt idx="5075">
                  <c:v>43466.430995370371</c:v>
                </c:pt>
                <c:pt idx="5076">
                  <c:v>43466.431006944447</c:v>
                </c:pt>
                <c:pt idx="5077">
                  <c:v>43466.431018518517</c:v>
                </c:pt>
                <c:pt idx="5078">
                  <c:v>43466.431030092594</c:v>
                </c:pt>
                <c:pt idx="5079">
                  <c:v>43466.431041666663</c:v>
                </c:pt>
                <c:pt idx="5080">
                  <c:v>43466.43105324074</c:v>
                </c:pt>
                <c:pt idx="5081">
                  <c:v>43466.431064814817</c:v>
                </c:pt>
                <c:pt idx="5082">
                  <c:v>43466.431076388893</c:v>
                </c:pt>
                <c:pt idx="5083">
                  <c:v>43466.431087962963</c:v>
                </c:pt>
                <c:pt idx="5084">
                  <c:v>43466.43109953704</c:v>
                </c:pt>
                <c:pt idx="5085">
                  <c:v>43466.431111111109</c:v>
                </c:pt>
                <c:pt idx="5086">
                  <c:v>43466.431122685193</c:v>
                </c:pt>
                <c:pt idx="5087">
                  <c:v>43466.431134259263</c:v>
                </c:pt>
                <c:pt idx="5088">
                  <c:v>43466.431145833332</c:v>
                </c:pt>
                <c:pt idx="5089">
                  <c:v>43466.431157407409</c:v>
                </c:pt>
                <c:pt idx="5090">
                  <c:v>43466.431168981479</c:v>
                </c:pt>
                <c:pt idx="5091">
                  <c:v>43466.431180555563</c:v>
                </c:pt>
                <c:pt idx="5092">
                  <c:v>43466.431192129632</c:v>
                </c:pt>
                <c:pt idx="5093">
                  <c:v>43466.431203703702</c:v>
                </c:pt>
                <c:pt idx="5094">
                  <c:v>43466.431215277778</c:v>
                </c:pt>
                <c:pt idx="5095">
                  <c:v>43466.431226851862</c:v>
                </c:pt>
                <c:pt idx="5096">
                  <c:v>43466.431238425917</c:v>
                </c:pt>
                <c:pt idx="5097">
                  <c:v>43466.431250000001</c:v>
                </c:pt>
                <c:pt idx="5098">
                  <c:v>43466.431261574071</c:v>
                </c:pt>
                <c:pt idx="5099">
                  <c:v>43466.431273148148</c:v>
                </c:pt>
                <c:pt idx="5100">
                  <c:v>43466.431284722217</c:v>
                </c:pt>
                <c:pt idx="5101">
                  <c:v>43466.431296296287</c:v>
                </c:pt>
                <c:pt idx="5102">
                  <c:v>43466.431307870371</c:v>
                </c:pt>
                <c:pt idx="5103">
                  <c:v>43466.431319444448</c:v>
                </c:pt>
                <c:pt idx="5104">
                  <c:v>43466.431331018517</c:v>
                </c:pt>
                <c:pt idx="5105">
                  <c:v>43466.431342592587</c:v>
                </c:pt>
                <c:pt idx="5106">
                  <c:v>43466.431354166663</c:v>
                </c:pt>
                <c:pt idx="5107">
                  <c:v>43466.43136574074</c:v>
                </c:pt>
                <c:pt idx="5108">
                  <c:v>43466.431377314817</c:v>
                </c:pt>
                <c:pt idx="5109">
                  <c:v>43466.431388888886</c:v>
                </c:pt>
                <c:pt idx="5110">
                  <c:v>43466.431400462963</c:v>
                </c:pt>
                <c:pt idx="5111">
                  <c:v>43466.43141203704</c:v>
                </c:pt>
                <c:pt idx="5112">
                  <c:v>43466.431423611109</c:v>
                </c:pt>
                <c:pt idx="5113">
                  <c:v>43466.431435185194</c:v>
                </c:pt>
                <c:pt idx="5114">
                  <c:v>43466.431446759263</c:v>
                </c:pt>
                <c:pt idx="5115">
                  <c:v>43466.431458333333</c:v>
                </c:pt>
                <c:pt idx="5116">
                  <c:v>43466.431469907409</c:v>
                </c:pt>
                <c:pt idx="5117">
                  <c:v>43466.431481481479</c:v>
                </c:pt>
                <c:pt idx="5118">
                  <c:v>43466.431493055563</c:v>
                </c:pt>
                <c:pt idx="5119">
                  <c:v>43466.431504629632</c:v>
                </c:pt>
                <c:pt idx="5120">
                  <c:v>43466.431516203702</c:v>
                </c:pt>
                <c:pt idx="5121">
                  <c:v>43466.431527777779</c:v>
                </c:pt>
                <c:pt idx="5122">
                  <c:v>43466.431539351863</c:v>
                </c:pt>
                <c:pt idx="5123">
                  <c:v>43466.431550925918</c:v>
                </c:pt>
                <c:pt idx="5124">
                  <c:v>43466.431562500002</c:v>
                </c:pt>
                <c:pt idx="5125">
                  <c:v>43466.431574074071</c:v>
                </c:pt>
                <c:pt idx="5126">
                  <c:v>43466.431585648148</c:v>
                </c:pt>
                <c:pt idx="5127">
                  <c:v>43466.431597222218</c:v>
                </c:pt>
                <c:pt idx="5128">
                  <c:v>43466.431608796287</c:v>
                </c:pt>
                <c:pt idx="5129">
                  <c:v>43466.431620370371</c:v>
                </c:pt>
                <c:pt idx="5130">
                  <c:v>43466.431631944448</c:v>
                </c:pt>
                <c:pt idx="5131">
                  <c:v>43466.431643518517</c:v>
                </c:pt>
                <c:pt idx="5132">
                  <c:v>43466.431655092587</c:v>
                </c:pt>
                <c:pt idx="5133">
                  <c:v>43466.431666666656</c:v>
                </c:pt>
                <c:pt idx="5134">
                  <c:v>43466.43167824074</c:v>
                </c:pt>
                <c:pt idx="5135">
                  <c:v>43466.431689814817</c:v>
                </c:pt>
                <c:pt idx="5136">
                  <c:v>43466.431701388887</c:v>
                </c:pt>
                <c:pt idx="5137">
                  <c:v>43466.431712962964</c:v>
                </c:pt>
                <c:pt idx="5138">
                  <c:v>43466.43172453704</c:v>
                </c:pt>
                <c:pt idx="5139">
                  <c:v>43466.43173611111</c:v>
                </c:pt>
                <c:pt idx="5140">
                  <c:v>43466.431747685187</c:v>
                </c:pt>
                <c:pt idx="5141">
                  <c:v>43466.431759259263</c:v>
                </c:pt>
                <c:pt idx="5142">
                  <c:v>43466.431770833333</c:v>
                </c:pt>
                <c:pt idx="5143">
                  <c:v>43466.43178240741</c:v>
                </c:pt>
                <c:pt idx="5144">
                  <c:v>43466.431793981479</c:v>
                </c:pt>
                <c:pt idx="5145">
                  <c:v>43466.431805555563</c:v>
                </c:pt>
                <c:pt idx="5146">
                  <c:v>43466.431817129633</c:v>
                </c:pt>
                <c:pt idx="5147">
                  <c:v>43466.431828703702</c:v>
                </c:pt>
                <c:pt idx="5148">
                  <c:v>43466.431840277779</c:v>
                </c:pt>
                <c:pt idx="5149">
                  <c:v>43466.431851851848</c:v>
                </c:pt>
                <c:pt idx="5150">
                  <c:v>43466.431863425933</c:v>
                </c:pt>
                <c:pt idx="5151">
                  <c:v>43466.431875000002</c:v>
                </c:pt>
                <c:pt idx="5152">
                  <c:v>43466.431886574072</c:v>
                </c:pt>
                <c:pt idx="5153">
                  <c:v>43466.431898148148</c:v>
                </c:pt>
                <c:pt idx="5154">
                  <c:v>43466.431909722232</c:v>
                </c:pt>
                <c:pt idx="5155">
                  <c:v>43466.431921296287</c:v>
                </c:pt>
                <c:pt idx="5156">
                  <c:v>43466.431932870371</c:v>
                </c:pt>
                <c:pt idx="5157">
                  <c:v>43466.431944444441</c:v>
                </c:pt>
                <c:pt idx="5158">
                  <c:v>43466.431956018518</c:v>
                </c:pt>
                <c:pt idx="5159">
                  <c:v>43466.431967592587</c:v>
                </c:pt>
                <c:pt idx="5160">
                  <c:v>43466.431979166657</c:v>
                </c:pt>
                <c:pt idx="5161">
                  <c:v>43466.431990740741</c:v>
                </c:pt>
                <c:pt idx="5162">
                  <c:v>43466.432002314818</c:v>
                </c:pt>
                <c:pt idx="5163">
                  <c:v>43466.432013888887</c:v>
                </c:pt>
                <c:pt idx="5164">
                  <c:v>43466.432025462957</c:v>
                </c:pt>
                <c:pt idx="5165">
                  <c:v>43466.432037037041</c:v>
                </c:pt>
                <c:pt idx="5166">
                  <c:v>43466.43204861111</c:v>
                </c:pt>
                <c:pt idx="5167">
                  <c:v>43466.432060185187</c:v>
                </c:pt>
                <c:pt idx="5168">
                  <c:v>43466.432071759264</c:v>
                </c:pt>
                <c:pt idx="5169">
                  <c:v>43466.432083333333</c:v>
                </c:pt>
                <c:pt idx="5170">
                  <c:v>43466.43209490741</c:v>
                </c:pt>
                <c:pt idx="5171">
                  <c:v>43466.432106481479</c:v>
                </c:pt>
                <c:pt idx="5172">
                  <c:v>43466.432118055563</c:v>
                </c:pt>
                <c:pt idx="5173">
                  <c:v>43466.432129629633</c:v>
                </c:pt>
                <c:pt idx="5174">
                  <c:v>43466.432141203702</c:v>
                </c:pt>
                <c:pt idx="5175">
                  <c:v>43466.432152777779</c:v>
                </c:pt>
                <c:pt idx="5176">
                  <c:v>43466.432164351849</c:v>
                </c:pt>
                <c:pt idx="5177">
                  <c:v>43466.432175925933</c:v>
                </c:pt>
                <c:pt idx="5178">
                  <c:v>43466.432187500002</c:v>
                </c:pt>
                <c:pt idx="5179">
                  <c:v>43466.432199074072</c:v>
                </c:pt>
                <c:pt idx="5180">
                  <c:v>43466.432210648149</c:v>
                </c:pt>
                <c:pt idx="5181">
                  <c:v>43466.432222222233</c:v>
                </c:pt>
                <c:pt idx="5182">
                  <c:v>43466.432233796288</c:v>
                </c:pt>
                <c:pt idx="5183">
                  <c:v>43466.432245370372</c:v>
                </c:pt>
                <c:pt idx="5184">
                  <c:v>43466.432256944441</c:v>
                </c:pt>
                <c:pt idx="5185">
                  <c:v>43466.432268518518</c:v>
                </c:pt>
                <c:pt idx="5186">
                  <c:v>43466.432280092587</c:v>
                </c:pt>
                <c:pt idx="5187">
                  <c:v>43466.432291666657</c:v>
                </c:pt>
                <c:pt idx="5188">
                  <c:v>43466.432303240741</c:v>
                </c:pt>
                <c:pt idx="5189">
                  <c:v>43466.432314814818</c:v>
                </c:pt>
                <c:pt idx="5190">
                  <c:v>43466.432326388887</c:v>
                </c:pt>
                <c:pt idx="5191">
                  <c:v>43466.432337962957</c:v>
                </c:pt>
                <c:pt idx="5192">
                  <c:v>43466.432349537034</c:v>
                </c:pt>
                <c:pt idx="5193">
                  <c:v>43466.43236111111</c:v>
                </c:pt>
                <c:pt idx="5194">
                  <c:v>43466.432372685187</c:v>
                </c:pt>
                <c:pt idx="5195">
                  <c:v>43466.432384259257</c:v>
                </c:pt>
                <c:pt idx="5196">
                  <c:v>43466.432395833333</c:v>
                </c:pt>
                <c:pt idx="5197">
                  <c:v>43466.43240740741</c:v>
                </c:pt>
                <c:pt idx="5198">
                  <c:v>43466.43241898148</c:v>
                </c:pt>
                <c:pt idx="5199">
                  <c:v>43466.432430555556</c:v>
                </c:pt>
                <c:pt idx="5200">
                  <c:v>43466.432442129633</c:v>
                </c:pt>
                <c:pt idx="5201">
                  <c:v>43466.432453703703</c:v>
                </c:pt>
                <c:pt idx="5202">
                  <c:v>43466.43246527778</c:v>
                </c:pt>
                <c:pt idx="5203">
                  <c:v>43466.432476851849</c:v>
                </c:pt>
                <c:pt idx="5204">
                  <c:v>43466.432488425933</c:v>
                </c:pt>
                <c:pt idx="5205">
                  <c:v>43466.432500000003</c:v>
                </c:pt>
                <c:pt idx="5206">
                  <c:v>43466.432511574072</c:v>
                </c:pt>
                <c:pt idx="5207">
                  <c:v>43466.432523148149</c:v>
                </c:pt>
                <c:pt idx="5208">
                  <c:v>43466.432534722233</c:v>
                </c:pt>
                <c:pt idx="5209">
                  <c:v>43466.432546296302</c:v>
                </c:pt>
                <c:pt idx="5210">
                  <c:v>43466.432557870372</c:v>
                </c:pt>
                <c:pt idx="5211">
                  <c:v>43466.432569444441</c:v>
                </c:pt>
                <c:pt idx="5212">
                  <c:v>43466.432581018518</c:v>
                </c:pt>
                <c:pt idx="5213">
                  <c:v>43466.432592592602</c:v>
                </c:pt>
                <c:pt idx="5214">
                  <c:v>43466.432604166657</c:v>
                </c:pt>
                <c:pt idx="5215">
                  <c:v>43466.432615740741</c:v>
                </c:pt>
                <c:pt idx="5216">
                  <c:v>43466.432627314818</c:v>
                </c:pt>
                <c:pt idx="5217">
                  <c:v>43466.432638888888</c:v>
                </c:pt>
                <c:pt idx="5218">
                  <c:v>43466.432650462957</c:v>
                </c:pt>
                <c:pt idx="5219">
                  <c:v>43466.432662037027</c:v>
                </c:pt>
                <c:pt idx="5220">
                  <c:v>43466.432673611111</c:v>
                </c:pt>
                <c:pt idx="5221">
                  <c:v>43466.432685185187</c:v>
                </c:pt>
                <c:pt idx="5222">
                  <c:v>43466.432696759257</c:v>
                </c:pt>
                <c:pt idx="5223">
                  <c:v>43466.432708333326</c:v>
                </c:pt>
                <c:pt idx="5224">
                  <c:v>43466.432719907411</c:v>
                </c:pt>
                <c:pt idx="5225">
                  <c:v>43466.43273148148</c:v>
                </c:pt>
                <c:pt idx="5226">
                  <c:v>43466.432743055557</c:v>
                </c:pt>
                <c:pt idx="5227">
                  <c:v>43466.432754629634</c:v>
                </c:pt>
                <c:pt idx="5228">
                  <c:v>43466.432766203703</c:v>
                </c:pt>
                <c:pt idx="5229">
                  <c:v>43466.43277777778</c:v>
                </c:pt>
                <c:pt idx="5230">
                  <c:v>43466.432789351849</c:v>
                </c:pt>
                <c:pt idx="5231">
                  <c:v>43466.432800925933</c:v>
                </c:pt>
                <c:pt idx="5232">
                  <c:v>43466.432812500003</c:v>
                </c:pt>
                <c:pt idx="5233">
                  <c:v>43466.432824074072</c:v>
                </c:pt>
                <c:pt idx="5234">
                  <c:v>43466.432835648149</c:v>
                </c:pt>
                <c:pt idx="5235">
                  <c:v>43466.432847222219</c:v>
                </c:pt>
                <c:pt idx="5236">
                  <c:v>43466.432858796303</c:v>
                </c:pt>
                <c:pt idx="5237">
                  <c:v>43466.432870370372</c:v>
                </c:pt>
                <c:pt idx="5238">
                  <c:v>43466.432881944442</c:v>
                </c:pt>
                <c:pt idx="5239">
                  <c:v>43466.432893518519</c:v>
                </c:pt>
                <c:pt idx="5240">
                  <c:v>43466.432905092603</c:v>
                </c:pt>
                <c:pt idx="5241">
                  <c:v>43466.432916666658</c:v>
                </c:pt>
                <c:pt idx="5242">
                  <c:v>43466.432928240742</c:v>
                </c:pt>
                <c:pt idx="5243">
                  <c:v>43466.432939814818</c:v>
                </c:pt>
                <c:pt idx="5244">
                  <c:v>43466.432951388888</c:v>
                </c:pt>
                <c:pt idx="5245">
                  <c:v>43466.432962962957</c:v>
                </c:pt>
                <c:pt idx="5246">
                  <c:v>43466.432974537027</c:v>
                </c:pt>
                <c:pt idx="5247">
                  <c:v>43466.432986111111</c:v>
                </c:pt>
                <c:pt idx="5248">
                  <c:v>43466.432997685188</c:v>
                </c:pt>
                <c:pt idx="5249">
                  <c:v>43466.433009259257</c:v>
                </c:pt>
                <c:pt idx="5250">
                  <c:v>43466.433020833327</c:v>
                </c:pt>
                <c:pt idx="5251">
                  <c:v>43466.433032407411</c:v>
                </c:pt>
                <c:pt idx="5252">
                  <c:v>43466.43304398148</c:v>
                </c:pt>
                <c:pt idx="5253">
                  <c:v>43466.433055555557</c:v>
                </c:pt>
                <c:pt idx="5254">
                  <c:v>43466.433067129627</c:v>
                </c:pt>
                <c:pt idx="5255">
                  <c:v>43466.433078703703</c:v>
                </c:pt>
                <c:pt idx="5256">
                  <c:v>43466.43309027778</c:v>
                </c:pt>
                <c:pt idx="5257">
                  <c:v>43466.43310185185</c:v>
                </c:pt>
                <c:pt idx="5258">
                  <c:v>43466.433113425926</c:v>
                </c:pt>
                <c:pt idx="5259">
                  <c:v>43466.433125000003</c:v>
                </c:pt>
                <c:pt idx="5260">
                  <c:v>43466.433136574073</c:v>
                </c:pt>
                <c:pt idx="5261">
                  <c:v>43466.433148148149</c:v>
                </c:pt>
                <c:pt idx="5262">
                  <c:v>43466.433159722219</c:v>
                </c:pt>
                <c:pt idx="5263">
                  <c:v>43466.433171296303</c:v>
                </c:pt>
                <c:pt idx="5264">
                  <c:v>43466.433182870373</c:v>
                </c:pt>
                <c:pt idx="5265">
                  <c:v>43466.433194444442</c:v>
                </c:pt>
                <c:pt idx="5266">
                  <c:v>43466.433206018519</c:v>
                </c:pt>
                <c:pt idx="5267">
                  <c:v>43466.433217592603</c:v>
                </c:pt>
                <c:pt idx="5268">
                  <c:v>43466.433229166672</c:v>
                </c:pt>
                <c:pt idx="5269">
                  <c:v>43466.433240740742</c:v>
                </c:pt>
                <c:pt idx="5270">
                  <c:v>43466.433252314811</c:v>
                </c:pt>
                <c:pt idx="5271">
                  <c:v>43466.433263888888</c:v>
                </c:pt>
                <c:pt idx="5272">
                  <c:v>43466.433275462958</c:v>
                </c:pt>
                <c:pt idx="5273">
                  <c:v>43466.433287037027</c:v>
                </c:pt>
                <c:pt idx="5274">
                  <c:v>43466.433298611111</c:v>
                </c:pt>
                <c:pt idx="5275">
                  <c:v>43466.433310185188</c:v>
                </c:pt>
                <c:pt idx="5276">
                  <c:v>43466.433321759258</c:v>
                </c:pt>
                <c:pt idx="5277">
                  <c:v>43466.433333333327</c:v>
                </c:pt>
                <c:pt idx="5278">
                  <c:v>43466.433344907397</c:v>
                </c:pt>
                <c:pt idx="5279">
                  <c:v>43466.433356481481</c:v>
                </c:pt>
                <c:pt idx="5280">
                  <c:v>43466.433368055557</c:v>
                </c:pt>
                <c:pt idx="5281">
                  <c:v>43466.433379629627</c:v>
                </c:pt>
                <c:pt idx="5282">
                  <c:v>43466.433391203696</c:v>
                </c:pt>
                <c:pt idx="5283">
                  <c:v>43466.43340277778</c:v>
                </c:pt>
                <c:pt idx="5284">
                  <c:v>43466.43341435185</c:v>
                </c:pt>
                <c:pt idx="5285">
                  <c:v>43466.433425925927</c:v>
                </c:pt>
                <c:pt idx="5286">
                  <c:v>43466.433437500003</c:v>
                </c:pt>
                <c:pt idx="5287">
                  <c:v>43466.433449074073</c:v>
                </c:pt>
                <c:pt idx="5288">
                  <c:v>43466.43346064815</c:v>
                </c:pt>
                <c:pt idx="5289">
                  <c:v>43466.433472222219</c:v>
                </c:pt>
                <c:pt idx="5290">
                  <c:v>43466.433483796303</c:v>
                </c:pt>
                <c:pt idx="5291">
                  <c:v>43466.433495370373</c:v>
                </c:pt>
                <c:pt idx="5292">
                  <c:v>43466.433506944442</c:v>
                </c:pt>
                <c:pt idx="5293">
                  <c:v>43466.433518518519</c:v>
                </c:pt>
                <c:pt idx="5294">
                  <c:v>43466.433530092603</c:v>
                </c:pt>
                <c:pt idx="5295">
                  <c:v>43466.433541666673</c:v>
                </c:pt>
                <c:pt idx="5296">
                  <c:v>43466.433553240742</c:v>
                </c:pt>
                <c:pt idx="5297">
                  <c:v>43466.433564814812</c:v>
                </c:pt>
                <c:pt idx="5298">
                  <c:v>43466.433576388888</c:v>
                </c:pt>
                <c:pt idx="5299">
                  <c:v>43466.433587962973</c:v>
                </c:pt>
                <c:pt idx="5300">
                  <c:v>43466.433599537027</c:v>
                </c:pt>
                <c:pt idx="5301">
                  <c:v>43466.433611111112</c:v>
                </c:pt>
                <c:pt idx="5302">
                  <c:v>43466.433622685188</c:v>
                </c:pt>
                <c:pt idx="5303">
                  <c:v>43466.433634259258</c:v>
                </c:pt>
                <c:pt idx="5304">
                  <c:v>43466.433645833327</c:v>
                </c:pt>
                <c:pt idx="5305">
                  <c:v>43466.433657407397</c:v>
                </c:pt>
                <c:pt idx="5306">
                  <c:v>43466.433668981481</c:v>
                </c:pt>
                <c:pt idx="5307">
                  <c:v>43466.433680555558</c:v>
                </c:pt>
                <c:pt idx="5308">
                  <c:v>43466.433692129627</c:v>
                </c:pt>
                <c:pt idx="5309">
                  <c:v>43466.433703703697</c:v>
                </c:pt>
                <c:pt idx="5310">
                  <c:v>43466.433715277781</c:v>
                </c:pt>
                <c:pt idx="5311">
                  <c:v>43466.43372685185</c:v>
                </c:pt>
                <c:pt idx="5312">
                  <c:v>43466.433738425927</c:v>
                </c:pt>
                <c:pt idx="5313">
                  <c:v>43466.433749999997</c:v>
                </c:pt>
                <c:pt idx="5314">
                  <c:v>43466.433761574073</c:v>
                </c:pt>
                <c:pt idx="5315">
                  <c:v>43466.43377314815</c:v>
                </c:pt>
                <c:pt idx="5316">
                  <c:v>43466.43378472222</c:v>
                </c:pt>
                <c:pt idx="5317">
                  <c:v>43466.433796296304</c:v>
                </c:pt>
                <c:pt idx="5318">
                  <c:v>43466.433807870373</c:v>
                </c:pt>
                <c:pt idx="5319">
                  <c:v>43466.433819444443</c:v>
                </c:pt>
                <c:pt idx="5320">
                  <c:v>43466.433831018519</c:v>
                </c:pt>
                <c:pt idx="5321">
                  <c:v>43466.433842592603</c:v>
                </c:pt>
                <c:pt idx="5322">
                  <c:v>43466.433854166673</c:v>
                </c:pt>
                <c:pt idx="5323">
                  <c:v>43466.433865740742</c:v>
                </c:pt>
                <c:pt idx="5324">
                  <c:v>43466.433877314812</c:v>
                </c:pt>
                <c:pt idx="5325">
                  <c:v>43466.433888888889</c:v>
                </c:pt>
                <c:pt idx="5326">
                  <c:v>43466.433900462973</c:v>
                </c:pt>
                <c:pt idx="5327">
                  <c:v>43466.433912037042</c:v>
                </c:pt>
                <c:pt idx="5328">
                  <c:v>43466.433923611112</c:v>
                </c:pt>
                <c:pt idx="5329">
                  <c:v>43466.433935185189</c:v>
                </c:pt>
                <c:pt idx="5330">
                  <c:v>43466.433946759258</c:v>
                </c:pt>
                <c:pt idx="5331">
                  <c:v>43466.433958333328</c:v>
                </c:pt>
                <c:pt idx="5332">
                  <c:v>43466.433969907397</c:v>
                </c:pt>
                <c:pt idx="5333">
                  <c:v>43466.433981481481</c:v>
                </c:pt>
                <c:pt idx="5334">
                  <c:v>43466.433993055558</c:v>
                </c:pt>
                <c:pt idx="5335">
                  <c:v>43466.434004629627</c:v>
                </c:pt>
                <c:pt idx="5336">
                  <c:v>43466.434016203697</c:v>
                </c:pt>
                <c:pt idx="5337">
                  <c:v>43466.434027777781</c:v>
                </c:pt>
                <c:pt idx="5338">
                  <c:v>43466.434039351851</c:v>
                </c:pt>
                <c:pt idx="5339">
                  <c:v>43466.434050925927</c:v>
                </c:pt>
                <c:pt idx="5340">
                  <c:v>43466.434062499997</c:v>
                </c:pt>
                <c:pt idx="5341">
                  <c:v>43466.434074074074</c:v>
                </c:pt>
                <c:pt idx="5342">
                  <c:v>43466.43408564815</c:v>
                </c:pt>
                <c:pt idx="5343">
                  <c:v>43466.43409722222</c:v>
                </c:pt>
                <c:pt idx="5344">
                  <c:v>43466.434108796297</c:v>
                </c:pt>
                <c:pt idx="5345">
                  <c:v>43466.434120370373</c:v>
                </c:pt>
                <c:pt idx="5346">
                  <c:v>43466.434131944443</c:v>
                </c:pt>
                <c:pt idx="5347">
                  <c:v>43466.43414351852</c:v>
                </c:pt>
                <c:pt idx="5348">
                  <c:v>43466.434155092589</c:v>
                </c:pt>
                <c:pt idx="5349">
                  <c:v>43466.434166666673</c:v>
                </c:pt>
                <c:pt idx="5350">
                  <c:v>43466.434178240743</c:v>
                </c:pt>
                <c:pt idx="5351">
                  <c:v>43466.434189814812</c:v>
                </c:pt>
                <c:pt idx="5352">
                  <c:v>43466.434201388889</c:v>
                </c:pt>
                <c:pt idx="5353">
                  <c:v>43466.434212962973</c:v>
                </c:pt>
                <c:pt idx="5354">
                  <c:v>43466.434224537043</c:v>
                </c:pt>
                <c:pt idx="5355">
                  <c:v>43466.434236111112</c:v>
                </c:pt>
                <c:pt idx="5356">
                  <c:v>43466.434247685182</c:v>
                </c:pt>
                <c:pt idx="5357">
                  <c:v>43466.434259259258</c:v>
                </c:pt>
                <c:pt idx="5358">
                  <c:v>43466.434270833342</c:v>
                </c:pt>
                <c:pt idx="5359">
                  <c:v>43466.434282407397</c:v>
                </c:pt>
                <c:pt idx="5360">
                  <c:v>43466.434293981481</c:v>
                </c:pt>
                <c:pt idx="5361">
                  <c:v>43466.434305555558</c:v>
                </c:pt>
                <c:pt idx="5362">
                  <c:v>43466.434317129628</c:v>
                </c:pt>
                <c:pt idx="5363">
                  <c:v>43466.434328703697</c:v>
                </c:pt>
                <c:pt idx="5364">
                  <c:v>43466.434340277781</c:v>
                </c:pt>
                <c:pt idx="5365">
                  <c:v>43466.434351851851</c:v>
                </c:pt>
                <c:pt idx="5366">
                  <c:v>43466.434363425928</c:v>
                </c:pt>
                <c:pt idx="5367">
                  <c:v>43466.434374999997</c:v>
                </c:pt>
                <c:pt idx="5368">
                  <c:v>43466.434386574067</c:v>
                </c:pt>
                <c:pt idx="5369">
                  <c:v>43466.434398148151</c:v>
                </c:pt>
                <c:pt idx="5370">
                  <c:v>43466.43440972222</c:v>
                </c:pt>
                <c:pt idx="5371">
                  <c:v>43466.434421296297</c:v>
                </c:pt>
                <c:pt idx="5372">
                  <c:v>43466.434432870366</c:v>
                </c:pt>
                <c:pt idx="5373">
                  <c:v>43466.434444444443</c:v>
                </c:pt>
                <c:pt idx="5374">
                  <c:v>43466.43445601852</c:v>
                </c:pt>
                <c:pt idx="5375">
                  <c:v>43466.434467592589</c:v>
                </c:pt>
                <c:pt idx="5376">
                  <c:v>43466.434479166674</c:v>
                </c:pt>
                <c:pt idx="5377">
                  <c:v>43466.434490740743</c:v>
                </c:pt>
                <c:pt idx="5378">
                  <c:v>43466.434502314813</c:v>
                </c:pt>
                <c:pt idx="5379">
                  <c:v>43466.434513888889</c:v>
                </c:pt>
                <c:pt idx="5380">
                  <c:v>43466.434525462973</c:v>
                </c:pt>
                <c:pt idx="5381">
                  <c:v>43466.434537037043</c:v>
                </c:pt>
                <c:pt idx="5382">
                  <c:v>43466.434548611112</c:v>
                </c:pt>
                <c:pt idx="5383">
                  <c:v>43466.434560185182</c:v>
                </c:pt>
                <c:pt idx="5384">
                  <c:v>43466.434571759259</c:v>
                </c:pt>
                <c:pt idx="5385">
                  <c:v>43466.434583333343</c:v>
                </c:pt>
                <c:pt idx="5386">
                  <c:v>43466.434594907398</c:v>
                </c:pt>
                <c:pt idx="5387">
                  <c:v>43466.434606481482</c:v>
                </c:pt>
                <c:pt idx="5388">
                  <c:v>43466.434618055559</c:v>
                </c:pt>
              </c:numCache>
            </c:numRef>
          </c:xVal>
          <c:yVal>
            <c:numRef>
              <c:f>'1) Erro NMEA'!$D$2:$D$5937</c:f>
              <c:numCache>
                <c:formatCode>General</c:formatCode>
                <c:ptCount val="5936"/>
                <c:pt idx="0">
                  <c:v>6.9263625390281103</c:v>
                </c:pt>
                <c:pt idx="1">
                  <c:v>6.9392823796903498</c:v>
                </c:pt>
                <c:pt idx="2">
                  <c:v>6.9522022196474431</c:v>
                </c:pt>
                <c:pt idx="3">
                  <c:v>7.0315669525713993</c:v>
                </c:pt>
                <c:pt idx="4">
                  <c:v>7.0647893988754378</c:v>
                </c:pt>
                <c:pt idx="5">
                  <c:v>7.0721721649171476</c:v>
                </c:pt>
                <c:pt idx="6">
                  <c:v>7.1256972175681392</c:v>
                </c:pt>
                <c:pt idx="7">
                  <c:v>7.1164687597535696</c:v>
                </c:pt>
                <c:pt idx="8">
                  <c:v>7.1607653549399073</c:v>
                </c:pt>
                <c:pt idx="9">
                  <c:v>7.2124447158109506</c:v>
                </c:pt>
                <c:pt idx="10">
                  <c:v>7.2512042367284542</c:v>
                </c:pt>
                <c:pt idx="11">
                  <c:v>7.2881180658677636</c:v>
                </c:pt>
                <c:pt idx="12">
                  <c:v>7.2659697684548696</c:v>
                </c:pt>
                <c:pt idx="13">
                  <c:v>7.2825809916024626</c:v>
                </c:pt>
                <c:pt idx="14">
                  <c:v>7.3268775864282629</c:v>
                </c:pt>
                <c:pt idx="15">
                  <c:v>7.3933224790151124</c:v>
                </c:pt>
                <c:pt idx="16">
                  <c:v>7.3508715756140246</c:v>
                </c:pt>
                <c:pt idx="17">
                  <c:v>7.4283906170814031</c:v>
                </c:pt>
                <c:pt idx="18">
                  <c:v>7.4523846059119379</c:v>
                </c:pt>
                <c:pt idx="19">
                  <c:v>7.5040639667670579</c:v>
                </c:pt>
                <c:pt idx="20">
                  <c:v>7.5280579559475056</c:v>
                </c:pt>
                <c:pt idx="21">
                  <c:v>7.5446691787398823</c:v>
                </c:pt>
                <c:pt idx="22">
                  <c:v>7.5206751902627964</c:v>
                </c:pt>
                <c:pt idx="23">
                  <c:v>7.5151381156475816</c:v>
                </c:pt>
                <c:pt idx="24">
                  <c:v>7.5317493387898606</c:v>
                </c:pt>
                <c:pt idx="25">
                  <c:v>7.5483605619339196</c:v>
                </c:pt>
                <c:pt idx="26">
                  <c:v>7.5428234876703906</c:v>
                </c:pt>
                <c:pt idx="27">
                  <c:v>7.5003725839247029</c:v>
                </c:pt>
                <c:pt idx="28">
                  <c:v>7.5003725839247029</c:v>
                </c:pt>
                <c:pt idx="29">
                  <c:v>7.5003725839247029</c:v>
                </c:pt>
                <c:pt idx="30">
                  <c:v>7.4689958290577678</c:v>
                </c:pt>
                <c:pt idx="31">
                  <c:v>7.4431561488042783</c:v>
                </c:pt>
                <c:pt idx="32">
                  <c:v>7.4080880107397604</c:v>
                </c:pt>
                <c:pt idx="33">
                  <c:v>7.391476787947397</c:v>
                </c:pt>
                <c:pt idx="34">
                  <c:v>7.376711256222749</c:v>
                </c:pt>
                <c:pt idx="35">
                  <c:v>7.3471801927716758</c:v>
                </c:pt>
                <c:pt idx="36">
                  <c:v>7.3822483304862754</c:v>
                </c:pt>
                <c:pt idx="37">
                  <c:v>7.2530499281496281</c:v>
                </c:pt>
                <c:pt idx="38">
                  <c:v>7.2290559393137821</c:v>
                </c:pt>
                <c:pt idx="39">
                  <c:v>7.2253645564696551</c:v>
                </c:pt>
                <c:pt idx="40">
                  <c:v>7.2069076411939674</c:v>
                </c:pt>
                <c:pt idx="41">
                  <c:v>7.1939878012404126</c:v>
                </c:pt>
                <c:pt idx="42">
                  <c:v>7.1589196638704182</c:v>
                </c:pt>
                <c:pt idx="43">
                  <c:v>7.0832463134495214</c:v>
                </c:pt>
                <c:pt idx="44">
                  <c:v>7.2327473221579117</c:v>
                </c:pt>
                <c:pt idx="45">
                  <c:v>7.1773765784427352</c:v>
                </c:pt>
                <c:pt idx="46">
                  <c:v>7.1312342914817544</c:v>
                </c:pt>
                <c:pt idx="47">
                  <c:v>7.0795549306053962</c:v>
                </c:pt>
                <c:pt idx="48">
                  <c:v>7.0186471122626166</c:v>
                </c:pt>
                <c:pt idx="49">
                  <c:v>6.9651220599562222</c:v>
                </c:pt>
                <c:pt idx="50">
                  <c:v>6.9318996136468636</c:v>
                </c:pt>
                <c:pt idx="51">
                  <c:v>6.91528839049219</c:v>
                </c:pt>
                <c:pt idx="52">
                  <c:v>6.8912944016474942</c:v>
                </c:pt>
                <c:pt idx="53">
                  <c:v>6.8820659441828429</c:v>
                </c:pt>
                <c:pt idx="54">
                  <c:v>6.9171340819151412</c:v>
                </c:pt>
                <c:pt idx="55">
                  <c:v>6.9189797733380907</c:v>
                </c:pt>
                <c:pt idx="56">
                  <c:v>6.9558936024915639</c:v>
                </c:pt>
                <c:pt idx="57">
                  <c:v>7.0168014208396636</c:v>
                </c:pt>
                <c:pt idx="58">
                  <c:v>7.029721261500133</c:v>
                </c:pt>
                <c:pt idx="59">
                  <c:v>7.0149557294167106</c:v>
                </c:pt>
                <c:pt idx="60">
                  <c:v>6.983578974533855</c:v>
                </c:pt>
                <c:pt idx="61">
                  <c:v>6.9355909968444509</c:v>
                </c:pt>
                <c:pt idx="62">
                  <c:v>6.8857573270269601</c:v>
                </c:pt>
                <c:pt idx="63">
                  <c:v>6.8783745613369423</c:v>
                </c:pt>
                <c:pt idx="64">
                  <c:v>6.8137753601340991</c:v>
                </c:pt>
                <c:pt idx="65">
                  <c:v>6.7823986052423821</c:v>
                </c:pt>
                <c:pt idx="66">
                  <c:v>6.8119296687111506</c:v>
                </c:pt>
                <c:pt idx="67">
                  <c:v>6.8303865832905464</c:v>
                </c:pt>
                <c:pt idx="68">
                  <c:v>6.8285408918675961</c:v>
                </c:pt>
                <c:pt idx="69">
                  <c:v>6.8359236579110751</c:v>
                </c:pt>
                <c:pt idx="70">
                  <c:v>6.8303865832905464</c:v>
                </c:pt>
                <c:pt idx="71">
                  <c:v>6.8082382855135686</c:v>
                </c:pt>
                <c:pt idx="72">
                  <c:v>6.778707222396485</c:v>
                </c:pt>
                <c:pt idx="73">
                  <c:v>6.7473304675029926</c:v>
                </c:pt>
                <c:pt idx="74">
                  <c:v>6.7362563186136217</c:v>
                </c:pt>
                <c:pt idx="75">
                  <c:v>6.7048795637201382</c:v>
                </c:pt>
                <c:pt idx="76">
                  <c:v>6.7141080211865622</c:v>
                </c:pt>
                <c:pt idx="77">
                  <c:v>6.7307192443447761</c:v>
                </c:pt>
                <c:pt idx="78">
                  <c:v>6.7104166383406687</c:v>
                </c:pt>
                <c:pt idx="79">
                  <c:v>6.6771941920206839</c:v>
                </c:pt>
                <c:pt idx="80">
                  <c:v>6.640280362854809</c:v>
                </c:pt>
                <c:pt idx="81">
                  <c:v>6.5849096187507739</c:v>
                </c:pt>
                <c:pt idx="82">
                  <c:v>6.5516871724290366</c:v>
                </c:pt>
                <c:pt idx="83">
                  <c:v>6.4963164286713777</c:v>
                </c:pt>
                <c:pt idx="84">
                  <c:v>6.4907793540490779</c:v>
                </c:pt>
                <c:pt idx="85">
                  <c:v>6.5424587149590643</c:v>
                </c:pt>
                <c:pt idx="86">
                  <c:v>6.512927651481446</c:v>
                </c:pt>
                <c:pt idx="87">
                  <c:v>6.4667853651919884</c:v>
                </c:pt>
                <c:pt idx="88">
                  <c:v>6.4464827588273241</c:v>
                </c:pt>
                <c:pt idx="89">
                  <c:v>6.428025844240854</c:v>
                </c:pt>
                <c:pt idx="90">
                  <c:v>6.4058775468049376</c:v>
                </c:pt>
                <c:pt idx="91">
                  <c:v>6.3671180262037241</c:v>
                </c:pt>
                <c:pt idx="92">
                  <c:v>6.313592973506708</c:v>
                </c:pt>
                <c:pt idx="93">
                  <c:v>6.2988274417643586</c:v>
                </c:pt>
                <c:pt idx="94">
                  <c:v>6.2619136125825534</c:v>
                </c:pt>
                <c:pt idx="95">
                  <c:v>6.2766791443248984</c:v>
                </c:pt>
                <c:pt idx="96">
                  <c:v>6.2932903678454348</c:v>
                </c:pt>
                <c:pt idx="97">
                  <c:v>6.3283585052490574</c:v>
                </c:pt>
                <c:pt idx="98">
                  <c:v>6.3246671224013911</c:v>
                </c:pt>
                <c:pt idx="99">
                  <c:v>6.2969817506931003</c:v>
                </c:pt>
                <c:pt idx="100">
                  <c:v>6.2600679215112969</c:v>
                </c:pt>
                <c:pt idx="101">
                  <c:v>6.2379196237183807</c:v>
                </c:pt>
                <c:pt idx="102">
                  <c:v>6.1954687199107408</c:v>
                </c:pt>
                <c:pt idx="103">
                  <c:v>6.140097976130062</c:v>
                </c:pt>
                <c:pt idx="104">
                  <c:v>6.1751661138942397</c:v>
                </c:pt>
                <c:pt idx="105">
                  <c:v>6.1511721250265152</c:v>
                </c:pt>
                <c:pt idx="106">
                  <c:v>6.1253324443841706</c:v>
                </c:pt>
                <c:pt idx="107">
                  <c:v>6.090264306620008</c:v>
                </c:pt>
                <c:pt idx="108">
                  <c:v>6.0275107971369284</c:v>
                </c:pt>
                <c:pt idx="109">
                  <c:v>5.9979797336416043</c:v>
                </c:pt>
                <c:pt idx="110">
                  <c:v>6.0201280310863643</c:v>
                </c:pt>
                <c:pt idx="111">
                  <c:v>5.9739857444168836</c:v>
                </c:pt>
                <c:pt idx="112">
                  <c:v>5.9204606920485441</c:v>
                </c:pt>
                <c:pt idx="113">
                  <c:v>5.7967993637736299</c:v>
                </c:pt>
                <c:pt idx="114">
                  <c:v>5.8946210110474313</c:v>
                </c:pt>
                <c:pt idx="115">
                  <c:v>5.9204606920485441</c:v>
                </c:pt>
                <c:pt idx="116">
                  <c:v>5.8189476612237021</c:v>
                </c:pt>
                <c:pt idx="117">
                  <c:v>5.623304365942623</c:v>
                </c:pt>
                <c:pt idx="118">
                  <c:v>5.479340431944471</c:v>
                </c:pt>
                <c:pt idx="119">
                  <c:v>5.3815187839194971</c:v>
                </c:pt>
                <c:pt idx="120">
                  <c:v>5.3501420293299047</c:v>
                </c:pt>
                <c:pt idx="121">
                  <c:v>5.3206109658115661</c:v>
                </c:pt>
                <c:pt idx="122">
                  <c:v>5.479340431944471</c:v>
                </c:pt>
                <c:pt idx="123">
                  <c:v>5.4165869220654468</c:v>
                </c:pt>
                <c:pt idx="124">
                  <c:v>5.3353764975716258</c:v>
                </c:pt>
                <c:pt idx="125">
                  <c:v>5.2892342108667414</c:v>
                </c:pt>
                <c:pt idx="126">
                  <c:v>5.2560117644936533</c:v>
                </c:pt>
                <c:pt idx="127">
                  <c:v>5.4202783049166534</c:v>
                </c:pt>
                <c:pt idx="128">
                  <c:v>5.3372221889963356</c:v>
                </c:pt>
                <c:pt idx="129">
                  <c:v>5.2947712854961209</c:v>
                </c:pt>
                <c:pt idx="130">
                  <c:v>5.2209436266958633</c:v>
                </c:pt>
                <c:pt idx="131">
                  <c:v>5.4645749001879587</c:v>
                </c:pt>
                <c:pt idx="132">
                  <c:v>5.3316851147186419</c:v>
                </c:pt>
                <c:pt idx="133">
                  <c:v>5.2486289984377859</c:v>
                </c:pt>
                <c:pt idx="134">
                  <c:v>5.1563444253708708</c:v>
                </c:pt>
                <c:pt idx="135">
                  <c:v>5.3243023486627701</c:v>
                </c:pt>
                <c:pt idx="136">
                  <c:v>5.1138935218618018</c:v>
                </c:pt>
                <c:pt idx="137">
                  <c:v>4.9588554385163777</c:v>
                </c:pt>
                <c:pt idx="138">
                  <c:v>5.1120478300836307</c:v>
                </c:pt>
                <c:pt idx="139">
                  <c:v>4.8112001212038074</c:v>
                </c:pt>
                <c:pt idx="140">
                  <c:v>4.4346790615738341</c:v>
                </c:pt>
                <c:pt idx="141">
                  <c:v>4.632168048898623</c:v>
                </c:pt>
                <c:pt idx="142">
                  <c:v>4.4826670397512318</c:v>
                </c:pt>
                <c:pt idx="143">
                  <c:v>4.3110177334417186</c:v>
                </c:pt>
                <c:pt idx="144">
                  <c:v>4.122757203894345</c:v>
                </c:pt>
                <c:pt idx="145">
                  <c:v>4.0341640135671142</c:v>
                </c:pt>
                <c:pt idx="146">
                  <c:v>3.973256195011893</c:v>
                </c:pt>
                <c:pt idx="147">
                  <c:v>3.9326509825227518</c:v>
                </c:pt>
                <c:pt idx="148">
                  <c:v>3.888354387175331</c:v>
                </c:pt>
                <c:pt idx="149">
                  <c:v>3.7960698139650231</c:v>
                </c:pt>
                <c:pt idx="150">
                  <c:v>3.7480818357522341</c:v>
                </c:pt>
                <c:pt idx="151">
                  <c:v>3.707476623252469</c:v>
                </c:pt>
                <c:pt idx="152">
                  <c:v>3.681636942891005</c:v>
                </c:pt>
                <c:pt idx="153">
                  <c:v>3.5801239121611741</c:v>
                </c:pt>
                <c:pt idx="154">
                  <c:v>3.3697150842390591</c:v>
                </c:pt>
                <c:pt idx="155">
                  <c:v>3.1777631716298238</c:v>
                </c:pt>
                <c:pt idx="156">
                  <c:v>2.9839655675462931</c:v>
                </c:pt>
                <c:pt idx="157">
                  <c:v>2.8935266853205062</c:v>
                </c:pt>
                <c:pt idx="158">
                  <c:v>2.7993964202240469</c:v>
                </c:pt>
                <c:pt idx="159">
                  <c:v>2.6111358903527169</c:v>
                </c:pt>
                <c:pt idx="160">
                  <c:v>2.5336168484640411</c:v>
                </c:pt>
                <c:pt idx="161">
                  <c:v>2.419183977225388</c:v>
                </c:pt>
                <c:pt idx="162">
                  <c:v>2.358276158560427</c:v>
                </c:pt>
                <c:pt idx="163">
                  <c:v>2.2549174362447819</c:v>
                </c:pt>
                <c:pt idx="164">
                  <c:v>2.112799192777981</c:v>
                </c:pt>
                <c:pt idx="165">
                  <c:v>2.0186689279500052</c:v>
                </c:pt>
                <c:pt idx="166">
                  <c:v>1.9669895664228001</c:v>
                </c:pt>
                <c:pt idx="167">
                  <c:v>1.928230045626868</c:v>
                </c:pt>
                <c:pt idx="168">
                  <c:v>1.8894705248291619</c:v>
                </c:pt>
                <c:pt idx="169">
                  <c:v>1.804568717144253</c:v>
                </c:pt>
                <c:pt idx="170">
                  <c:v>1.756580738821703</c:v>
                </c:pt>
                <c:pt idx="171">
                  <c:v>1.6919815368918909</c:v>
                </c:pt>
                <c:pt idx="172">
                  <c:v>1.632919409962619</c:v>
                </c:pt>
                <c:pt idx="173">
                  <c:v>1.48526409209243</c:v>
                </c:pt>
                <c:pt idx="174">
                  <c:v>1.422510581930178</c:v>
                </c:pt>
                <c:pt idx="175">
                  <c:v>1.426201964799092</c:v>
                </c:pt>
                <c:pt idx="176">
                  <c:v>1.383751061111236</c:v>
                </c:pt>
                <c:pt idx="177">
                  <c:v>1.368985529285685</c:v>
                </c:pt>
                <c:pt idx="178">
                  <c:v>1.372676912152816</c:v>
                </c:pt>
                <c:pt idx="179">
                  <c:v>1.3080777105481429</c:v>
                </c:pt>
                <c:pt idx="180">
                  <c:v>1.3339173913321081</c:v>
                </c:pt>
                <c:pt idx="181">
                  <c:v>1.348682922804191</c:v>
                </c:pt>
                <c:pt idx="182">
                  <c:v>1.3782139864552929</c:v>
                </c:pt>
                <c:pt idx="183">
                  <c:v>1.4483502627106</c:v>
                </c:pt>
                <c:pt idx="184">
                  <c:v>1.4926468578284791</c:v>
                </c:pt>
                <c:pt idx="185">
                  <c:v>1.614462495275246</c:v>
                </c:pt>
                <c:pt idx="186">
                  <c:v>1.752889355602878</c:v>
                </c:pt>
                <c:pt idx="187">
                  <c:v>1.821179940042833</c:v>
                </c:pt>
                <c:pt idx="188">
                  <c:v>1.878396375877827</c:v>
                </c:pt>
                <c:pt idx="189">
                  <c:v>1.911618822378371</c:v>
                </c:pt>
                <c:pt idx="190">
                  <c:v>1.941149886008217</c:v>
                </c:pt>
                <c:pt idx="191">
                  <c:v>1.972526640721741</c:v>
                </c:pt>
                <c:pt idx="192">
                  <c:v>1.9780637153723619</c:v>
                </c:pt>
                <c:pt idx="193">
                  <c:v>1.968835257854594</c:v>
                </c:pt>
                <c:pt idx="194">
                  <c:v>1.915310205243737</c:v>
                </c:pt>
                <c:pt idx="195">
                  <c:v>1.89685329056167</c:v>
                </c:pt>
                <c:pt idx="196">
                  <c:v>1.9060817477259711</c:v>
                </c:pt>
                <c:pt idx="197">
                  <c:v>1.954069726039666</c:v>
                </c:pt>
                <c:pt idx="198">
                  <c:v>1.9891378643219251</c:v>
                </c:pt>
                <c:pt idx="199">
                  <c:v>1.983600789669522</c:v>
                </c:pt>
                <c:pt idx="200">
                  <c:v>1.8839334501785441</c:v>
                </c:pt>
                <c:pt idx="201">
                  <c:v>1.854402386543367</c:v>
                </c:pt>
                <c:pt idx="202">
                  <c:v>1.84701962081086</c:v>
                </c:pt>
                <c:pt idx="203">
                  <c:v>1.81564286574212</c:v>
                </c:pt>
                <c:pt idx="204">
                  <c:v>1.771346270640171</c:v>
                </c:pt>
                <c:pt idx="205">
                  <c:v>1.730741058050129</c:v>
                </c:pt>
                <c:pt idx="206">
                  <c:v>1.6199995695741709</c:v>
                </c:pt>
                <c:pt idx="207">
                  <c:v>1.553554676553631</c:v>
                </c:pt>
                <c:pt idx="208">
                  <c:v>1.5203322300407009</c:v>
                </c:pt>
                <c:pt idx="209">
                  <c:v>1.3966709011497609</c:v>
                </c:pt>
                <c:pt idx="210">
                  <c:v>1.254552657896568</c:v>
                </c:pt>
                <c:pt idx="211">
                  <c:v>1.1438111697121029</c:v>
                </c:pt>
                <c:pt idx="212">
                  <c:v>0.81158670367233765</c:v>
                </c:pt>
                <c:pt idx="213">
                  <c:v>0.32432415440399542</c:v>
                </c:pt>
                <c:pt idx="214">
                  <c:v>0.15821192159861369</c:v>
                </c:pt>
                <c:pt idx="215">
                  <c:v>-6.3271055762223916E-2</c:v>
                </c:pt>
                <c:pt idx="216">
                  <c:v>-0.13525302286808519</c:v>
                </c:pt>
                <c:pt idx="217">
                  <c:v>-0.26076004378327261</c:v>
                </c:pt>
                <c:pt idx="218">
                  <c:v>-0.35119892598839492</c:v>
                </c:pt>
                <c:pt idx="219">
                  <c:v>-0.43056365957617698</c:v>
                </c:pt>
                <c:pt idx="220">
                  <c:v>-0.65758371139702232</c:v>
                </c:pt>
                <c:pt idx="221">
                  <c:v>-0.88091238040030451</c:v>
                </c:pt>
                <c:pt idx="222">
                  <c:v>-0.91967190096846296</c:v>
                </c:pt>
                <c:pt idx="223">
                  <c:v>-1.056253070628441</c:v>
                </c:pt>
                <c:pt idx="224">
                  <c:v>-1.275890356853095</c:v>
                </c:pt>
                <c:pt idx="225">
                  <c:v>-1.497373334218036</c:v>
                </c:pt>
                <c:pt idx="226">
                  <c:v>-1.6265717378540101</c:v>
                </c:pt>
                <c:pt idx="227">
                  <c:v>-1.7410046096325791</c:v>
                </c:pt>
                <c:pt idx="228">
                  <c:v>-1.8388262581042201</c:v>
                </c:pt>
                <c:pt idx="229">
                  <c:v>-1.897888385622388</c:v>
                </c:pt>
                <c:pt idx="230">
                  <c:v>-2.1673593416798562</c:v>
                </c:pt>
                <c:pt idx="231">
                  <c:v>-2.3833052449441299</c:v>
                </c:pt>
                <c:pt idx="232">
                  <c:v>-2.741369392508969</c:v>
                </c:pt>
                <c:pt idx="233">
                  <c:v>-3.4667261452968452</c:v>
                </c:pt>
                <c:pt idx="234">
                  <c:v>-4.0425818887697673</c:v>
                </c:pt>
                <c:pt idx="235">
                  <c:v>-4.5224616749308089</c:v>
                </c:pt>
                <c:pt idx="236">
                  <c:v>-4.9931130041151839</c:v>
                </c:pt>
                <c:pt idx="237">
                  <c:v>-5.2182873653102639</c:v>
                </c:pt>
                <c:pt idx="238">
                  <c:v>-5.3622513014285316</c:v>
                </c:pt>
                <c:pt idx="239">
                  <c:v>-5.4600729503020142</c:v>
                </c:pt>
                <c:pt idx="240">
                  <c:v>-5.5412833757977804</c:v>
                </c:pt>
                <c:pt idx="241">
                  <c:v>-5.607728269358236</c:v>
                </c:pt>
                <c:pt idx="242">
                  <c:v>-5.7535378969879574</c:v>
                </c:pt>
                <c:pt idx="243">
                  <c:v>-5.8144457158641556</c:v>
                </c:pt>
                <c:pt idx="244">
                  <c:v>-5.8052172586184199</c:v>
                </c:pt>
                <c:pt idx="245">
                  <c:v>-5.8181370987631613</c:v>
                </c:pt>
                <c:pt idx="246">
                  <c:v>-5.8568966202524253</c:v>
                </c:pt>
                <c:pt idx="247">
                  <c:v>-5.8495138544561964</c:v>
                </c:pt>
                <c:pt idx="248">
                  <c:v>-5.801525875721194</c:v>
                </c:pt>
                <c:pt idx="249">
                  <c:v>-5.6557162477291527</c:v>
                </c:pt>
                <c:pt idx="250">
                  <c:v>-5.5062152375698119</c:v>
                </c:pt>
                <c:pt idx="251">
                  <c:v>-5.5246721524076596</c:v>
                </c:pt>
                <c:pt idx="252">
                  <c:v>-5.4379246522170206</c:v>
                </c:pt>
                <c:pt idx="253">
                  <c:v>-5.4268505035270982</c:v>
                </c:pt>
                <c:pt idx="254">
                  <c:v>-5.4250048120793704</c:v>
                </c:pt>
                <c:pt idx="255">
                  <c:v>-5.0964717272911448</c:v>
                </c:pt>
                <c:pt idx="256">
                  <c:v>-5.4859126309325532</c:v>
                </c:pt>
                <c:pt idx="257">
                  <c:v>-5.895656141391779</c:v>
                </c:pt>
                <c:pt idx="258">
                  <c:v>-6.1226761946199453</c:v>
                </c:pt>
                <c:pt idx="259">
                  <c:v>-6.1817383224231053</c:v>
                </c:pt>
                <c:pt idx="260">
                  <c:v>-6.1725098651738364</c:v>
                </c:pt>
                <c:pt idx="261">
                  <c:v>-6.1614357161233784</c:v>
                </c:pt>
                <c:pt idx="262">
                  <c:v>-6.1097563544716689</c:v>
                </c:pt>
                <c:pt idx="263">
                  <c:v>-5.9196501309386704</c:v>
                </c:pt>
                <c:pt idx="264">
                  <c:v>-5.8310569396112664</c:v>
                </c:pt>
                <c:pt idx="265">
                  <c:v>-5.7369266732426176</c:v>
                </c:pt>
                <c:pt idx="266">
                  <c:v>-5.6630990138770736</c:v>
                </c:pt>
                <c:pt idx="267">
                  <c:v>-5.6797102372689601</c:v>
                </c:pt>
                <c:pt idx="268">
                  <c:v>-5.7055499182582672</c:v>
                </c:pt>
                <c:pt idx="269">
                  <c:v>-5.5283635353048917</c:v>
                </c:pt>
                <c:pt idx="270">
                  <c:v>-5.4083935883393357</c:v>
                </c:pt>
                <c:pt idx="271">
                  <c:v>-5.3788625248151094</c:v>
                </c:pt>
                <c:pt idx="272">
                  <c:v>-5.3474857694914633</c:v>
                </c:pt>
                <c:pt idx="273">
                  <c:v>-5.2773494930550191</c:v>
                </c:pt>
                <c:pt idx="274">
                  <c:v>-5.2164416738625334</c:v>
                </c:pt>
                <c:pt idx="275">
                  <c:v>-5.1906019928873874</c:v>
                </c:pt>
                <c:pt idx="276">
                  <c:v>-5.0817061953576124</c:v>
                </c:pt>
                <c:pt idx="277">
                  <c:v>-5.0411009828059292</c:v>
                </c:pt>
                <c:pt idx="278">
                  <c:v>-5.0207983761792896</c:v>
                </c:pt>
                <c:pt idx="279">
                  <c:v>-5.0281811419702196</c:v>
                </c:pt>
                <c:pt idx="280">
                  <c:v>-4.9672733227954389</c:v>
                </c:pt>
                <c:pt idx="281">
                  <c:v>-4.9266681106007502</c:v>
                </c:pt>
                <c:pt idx="282">
                  <c:v>-4.9026741210821916</c:v>
                </c:pt>
                <c:pt idx="283">
                  <c:v>-4.8805258230113608</c:v>
                </c:pt>
                <c:pt idx="284">
                  <c:v>-4.8380749186691094</c:v>
                </c:pt>
                <c:pt idx="285">
                  <c:v>-4.8196180038472027</c:v>
                </c:pt>
                <c:pt idx="286">
                  <c:v>-4.7051851316703441</c:v>
                </c:pt>
                <c:pt idx="287">
                  <c:v>-4.6147462490191327</c:v>
                </c:pt>
                <c:pt idx="288">
                  <c:v>-4.6276660894978514</c:v>
                </c:pt>
                <c:pt idx="289">
                  <c:v>-4.6073634832317438</c:v>
                </c:pt>
                <c:pt idx="290">
                  <c:v>-4.5981350256467168</c:v>
                </c:pt>
                <c:pt idx="291">
                  <c:v>-4.5667582703513991</c:v>
                </c:pt>
                <c:pt idx="292">
                  <c:v>-4.5316901321623773</c:v>
                </c:pt>
                <c:pt idx="293">
                  <c:v>-4.415411568576733</c:v>
                </c:pt>
                <c:pt idx="294">
                  <c:v>-4.3840348132885003</c:v>
                </c:pt>
                <c:pt idx="295">
                  <c:v>-4.3083614625885103</c:v>
                </c:pt>
                <c:pt idx="296">
                  <c:v>-4.2769847069503522</c:v>
                </c:pt>
                <c:pt idx="297">
                  <c:v>-4.2419165691271923</c:v>
                </c:pt>
                <c:pt idx="298">
                  <c:v>-4.195774281573204</c:v>
                </c:pt>
                <c:pt idx="299">
                  <c:v>-4.118255239444963</c:v>
                </c:pt>
                <c:pt idx="300">
                  <c:v>-4.1514776861703124</c:v>
                </c:pt>
                <c:pt idx="301">
                  <c:v>-4.1127181651088556</c:v>
                </c:pt>
                <c:pt idx="302">
                  <c:v>-4.0056680588043454</c:v>
                </c:pt>
                <c:pt idx="303">
                  <c:v>-3.9613714634120809</c:v>
                </c:pt>
                <c:pt idx="304">
                  <c:v>-3.9096921018896009</c:v>
                </c:pt>
                <c:pt idx="305">
                  <c:v>-3.8414015166589439</c:v>
                </c:pt>
                <c:pt idx="306">
                  <c:v>-3.8044876870558388</c:v>
                </c:pt>
                <c:pt idx="307">
                  <c:v>-3.7085117298088699</c:v>
                </c:pt>
                <c:pt idx="308">
                  <c:v>-3.5996159321115209</c:v>
                </c:pt>
                <c:pt idx="309">
                  <c:v>-3.5793133258684229</c:v>
                </c:pt>
                <c:pt idx="310">
                  <c:v>-3.5405538044800631</c:v>
                </c:pt>
                <c:pt idx="311">
                  <c:v>-3.4095097094701119</c:v>
                </c:pt>
                <c:pt idx="312">
                  <c:v>-3.2932311456814851</c:v>
                </c:pt>
                <c:pt idx="313">
                  <c:v>-3.230477635534573</c:v>
                </c:pt>
                <c:pt idx="314">
                  <c:v>-3.0643654017384558</c:v>
                </c:pt>
                <c:pt idx="315">
                  <c:v>-2.8521108815460812</c:v>
                </c:pt>
                <c:pt idx="316">
                  <c:v>-2.739523701066549</c:v>
                </c:pt>
                <c:pt idx="317">
                  <c:v>-2.632473594930218</c:v>
                </c:pt>
                <c:pt idx="318">
                  <c:v>-2.436830297820527</c:v>
                </c:pt>
                <c:pt idx="319">
                  <c:v>-2.3260888091882088</c:v>
                </c:pt>
                <c:pt idx="320">
                  <c:v>-2.1562851926789621</c:v>
                </c:pt>
                <c:pt idx="321">
                  <c:v>-2.0750747674947529</c:v>
                </c:pt>
                <c:pt idx="322">
                  <c:v>-2.0086298741998219</c:v>
                </c:pt>
                <c:pt idx="323">
                  <c:v>-1.8019124285843111</c:v>
                </c:pt>
                <c:pt idx="324">
                  <c:v>-1.729930460636995</c:v>
                </c:pt>
                <c:pt idx="325">
                  <c:v>-1.689325248239318</c:v>
                </c:pt>
                <c:pt idx="326">
                  <c:v>-1.536132855519672</c:v>
                </c:pt>
                <c:pt idx="327">
                  <c:v>-1.491836259897857</c:v>
                </c:pt>
                <c:pt idx="328">
                  <c:v>-1.250050675993011</c:v>
                </c:pt>
                <c:pt idx="329">
                  <c:v>-1.0544073791895641</c:v>
                </c:pt>
                <c:pt idx="330">
                  <c:v>-0.94182019894016389</c:v>
                </c:pt>
                <c:pt idx="331">
                  <c:v>-0.9030606780185465</c:v>
                </c:pt>
                <c:pt idx="332">
                  <c:v>-0.86983823141355987</c:v>
                </c:pt>
                <c:pt idx="333">
                  <c:v>-0.84584424200475006</c:v>
                </c:pt>
                <c:pt idx="334">
                  <c:v>-0.80154764641834431</c:v>
                </c:pt>
                <c:pt idx="335">
                  <c:v>-0.93443743283118252</c:v>
                </c:pt>
                <c:pt idx="336">
                  <c:v>-1.0987039747883589</c:v>
                </c:pt>
                <c:pt idx="337">
                  <c:v>-1.172531633771535</c:v>
                </c:pt>
                <c:pt idx="338">
                  <c:v>-1.259279133190949</c:v>
                </c:pt>
                <c:pt idx="339">
                  <c:v>-1.288810197282247</c:v>
                </c:pt>
                <c:pt idx="340">
                  <c:v>-1.3128041863517661</c:v>
                </c:pt>
                <c:pt idx="341">
                  <c:v>-1.296192962689624</c:v>
                </c:pt>
                <c:pt idx="342">
                  <c:v>-1.283273122610376</c:v>
                </c:pt>
                <c:pt idx="343">
                  <c:v>-1.26481620786282</c:v>
                </c:pt>
                <c:pt idx="344">
                  <c:v>-1.242667910233948</c:v>
                </c:pt>
                <c:pt idx="345">
                  <c:v>-1.202062697507605</c:v>
                </c:pt>
                <c:pt idx="346">
                  <c:v>-1.1983713146280719</c:v>
                </c:pt>
                <c:pt idx="347">
                  <c:v>-1.170685942332657</c:v>
                </c:pt>
                <c:pt idx="348">
                  <c:v>-1.1374634957188281</c:v>
                </c:pt>
                <c:pt idx="349">
                  <c:v>-1.150383336146211</c:v>
                </c:pt>
                <c:pt idx="350">
                  <c:v>-1.207599771826013</c:v>
                </c:pt>
                <c:pt idx="351">
                  <c:v>-1.233439453036008</c:v>
                </c:pt>
                <c:pt idx="352">
                  <c:v>-1.2112911547055449</c:v>
                </c:pt>
                <c:pt idx="353">
                  <c:v>-1.213136846497884</c:v>
                </c:pt>
                <c:pt idx="354">
                  <c:v>-1.200217005717044</c:v>
                </c:pt>
                <c:pt idx="355">
                  <c:v>-1.1965256228375121</c:v>
                </c:pt>
                <c:pt idx="356">
                  <c:v>-1.1983713146280719</c:v>
                </c:pt>
                <c:pt idx="357">
                  <c:v>-1.1466919532666771</c:v>
                </c:pt>
                <c:pt idx="358">
                  <c:v>-1.305421420239242</c:v>
                </c:pt>
                <c:pt idx="359">
                  <c:v>-1.255587750311417</c:v>
                </c:pt>
                <c:pt idx="360">
                  <c:v>-1.3792490795918051</c:v>
                </c:pt>
                <c:pt idx="361">
                  <c:v>-1.4752250365856381</c:v>
                </c:pt>
                <c:pt idx="362">
                  <c:v>-1.528750089405378</c:v>
                </c:pt>
                <c:pt idx="363">
                  <c:v>-1.528750089405378</c:v>
                </c:pt>
                <c:pt idx="364">
                  <c:v>-1.5139845575320361</c:v>
                </c:pt>
                <c:pt idx="365">
                  <c:v>-1.556435461713191</c:v>
                </c:pt>
                <c:pt idx="366">
                  <c:v>-1.5601268445944949</c:v>
                </c:pt>
                <c:pt idx="367">
                  <c:v>-1.5305957808460311</c:v>
                </c:pt>
                <c:pt idx="368">
                  <c:v>-1.5158302489726869</c:v>
                </c:pt>
                <c:pt idx="369">
                  <c:v>-1.445693972840719</c:v>
                </c:pt>
                <c:pt idx="370">
                  <c:v>-1.3423352500913699</c:v>
                </c:pt>
                <c:pt idx="371">
                  <c:v>-1.309112803472237</c:v>
                </c:pt>
                <c:pt idx="372">
                  <c:v>-1.2168282293756361</c:v>
                </c:pt>
                <c:pt idx="373">
                  <c:v>-1.1208522724119101</c:v>
                </c:pt>
                <c:pt idx="374">
                  <c:v>-1.0488703045194649</c:v>
                </c:pt>
                <c:pt idx="375">
                  <c:v>-1.0304133897754419</c:v>
                </c:pt>
                <c:pt idx="376">
                  <c:v>-0.93443743283118252</c:v>
                </c:pt>
                <c:pt idx="377">
                  <c:v>-0.78862780634795859</c:v>
                </c:pt>
                <c:pt idx="378">
                  <c:v>-0.69634323230801709</c:v>
                </c:pt>
                <c:pt idx="379">
                  <c:v>-0.54684222263606397</c:v>
                </c:pt>
                <c:pt idx="380">
                  <c:v>-0.49885424418782748</c:v>
                </c:pt>
                <c:pt idx="381">
                  <c:v>-0.50439131885616439</c:v>
                </c:pt>
                <c:pt idx="382">
                  <c:v>-0.44532919143182048</c:v>
                </c:pt>
                <c:pt idx="383">
                  <c:v>-0.46194041472456793</c:v>
                </c:pt>
                <c:pt idx="384">
                  <c:v>-0.39918690442777671</c:v>
                </c:pt>
                <c:pt idx="385">
                  <c:v>-0.36411876640516161</c:v>
                </c:pt>
                <c:pt idx="386">
                  <c:v>-0.33643339413452272</c:v>
                </c:pt>
                <c:pt idx="387">
                  <c:v>-0.32351355406943783</c:v>
                </c:pt>
                <c:pt idx="388">
                  <c:v>-0.28106264994847291</c:v>
                </c:pt>
                <c:pt idx="389">
                  <c:v>-0.2238462143288584</c:v>
                </c:pt>
                <c:pt idx="390">
                  <c:v>-0.20538929960253879</c:v>
                </c:pt>
                <c:pt idx="391">
                  <c:v>-0.15370993829956051</c:v>
                </c:pt>
                <c:pt idx="392">
                  <c:v>-0.1592470122574221</c:v>
                </c:pt>
                <c:pt idx="393">
                  <c:v>-0.16478408657052701</c:v>
                </c:pt>
                <c:pt idx="394">
                  <c:v>-0.17401254410953251</c:v>
                </c:pt>
                <c:pt idx="395">
                  <c:v>-0.1813953102114286</c:v>
                </c:pt>
                <c:pt idx="396">
                  <c:v>-0.225691905414282</c:v>
                </c:pt>
                <c:pt idx="397">
                  <c:v>-0.26814280953348119</c:v>
                </c:pt>
                <c:pt idx="398">
                  <c:v>-0.2367660543903912</c:v>
                </c:pt>
                <c:pt idx="399">
                  <c:v>-0.2090806824767536</c:v>
                </c:pt>
                <c:pt idx="400">
                  <c:v>-0.21830913966407159</c:v>
                </c:pt>
                <c:pt idx="401">
                  <c:v>-0.29398249036346458</c:v>
                </c:pt>
                <c:pt idx="402">
                  <c:v>-0.32351355406943783</c:v>
                </c:pt>
                <c:pt idx="403">
                  <c:v>-0.34935323454950867</c:v>
                </c:pt>
                <c:pt idx="404">
                  <c:v>-0.43979211676526059</c:v>
                </c:pt>
                <c:pt idx="405">
                  <c:v>-0.5339223825692172</c:v>
                </c:pt>
                <c:pt idx="406">
                  <c:v>-0.65020094529158723</c:v>
                </c:pt>
                <c:pt idx="407">
                  <c:v>-0.77939934880364836</c:v>
                </c:pt>
                <c:pt idx="408">
                  <c:v>-0.83661578481212928</c:v>
                </c:pt>
                <c:pt idx="409">
                  <c:v>-0.92520897563678506</c:v>
                </c:pt>
                <c:pt idx="410">
                  <c:v>-0.97688833698579292</c:v>
                </c:pt>
                <c:pt idx="411">
                  <c:v>-1.0008823260446791</c:v>
                </c:pt>
                <c:pt idx="412">
                  <c:v>-0.9990366349574844</c:v>
                </c:pt>
                <c:pt idx="413">
                  <c:v>-1.150383336146211</c:v>
                </c:pt>
                <c:pt idx="414">
                  <c:v>-1.185451474200695</c:v>
                </c:pt>
                <c:pt idx="415">
                  <c:v>-1.205754080387138</c:v>
                </c:pt>
                <c:pt idx="416">
                  <c:v>-1.3238783349885761</c:v>
                </c:pt>
                <c:pt idx="417">
                  <c:v>-1.370020622393876</c:v>
                </c:pt>
                <c:pt idx="418">
                  <c:v>-1.421699983767658</c:v>
                </c:pt>
                <c:pt idx="419">
                  <c:v>-1.4586138132734161</c:v>
                </c:pt>
                <c:pt idx="420">
                  <c:v>-1.5342871637273361</c:v>
                </c:pt>
                <c:pt idx="421">
                  <c:v>-1.6136518977712311</c:v>
                </c:pt>
                <c:pt idx="422">
                  <c:v>-1.6930166311206201</c:v>
                </c:pt>
                <c:pt idx="423">
                  <c:v>-1.787146896705653</c:v>
                </c:pt>
                <c:pt idx="424">
                  <c:v>-1.9218823747078371</c:v>
                </c:pt>
                <c:pt idx="425">
                  <c:v>-2.0436980122879391</c:v>
                </c:pt>
                <c:pt idx="426">
                  <c:v>-2.2448783839880688</c:v>
                </c:pt>
                <c:pt idx="427">
                  <c:v>-2.20058178833263</c:v>
                </c:pt>
                <c:pt idx="428">
                  <c:v>-2.2614896069645449</c:v>
                </c:pt>
                <c:pt idx="429">
                  <c:v>-2.3537741811691189</c:v>
                </c:pt>
                <c:pt idx="430">
                  <c:v>-2.3925337025061459</c:v>
                </c:pt>
                <c:pt idx="431">
                  <c:v>-2.4460587550308559</c:v>
                </c:pt>
                <c:pt idx="432">
                  <c:v>-2.4885096596079488</c:v>
                </c:pt>
                <c:pt idx="433">
                  <c:v>-2.617708063037397</c:v>
                </c:pt>
                <c:pt idx="434">
                  <c:v>-2.3150146601837669</c:v>
                </c:pt>
                <c:pt idx="435">
                  <c:v>-2.3833052449441299</c:v>
                </c:pt>
                <c:pt idx="436">
                  <c:v>-2.4479044468249622</c:v>
                </c:pt>
                <c:pt idx="437">
                  <c:v>-2.5549545529400581</c:v>
                </c:pt>
                <c:pt idx="438">
                  <c:v>-2.632473594930218</c:v>
                </c:pt>
                <c:pt idx="439">
                  <c:v>-2.6583132758292392</c:v>
                </c:pt>
                <c:pt idx="440">
                  <c:v>-2.7063012543943081</c:v>
                </c:pt>
                <c:pt idx="441">
                  <c:v>-2.7321409349434131</c:v>
                </c:pt>
                <c:pt idx="442">
                  <c:v>-2.8188884348685219</c:v>
                </c:pt>
                <c:pt idx="443">
                  <c:v>-2.892716094348545</c:v>
                </c:pt>
                <c:pt idx="444">
                  <c:v>-2.9407040725725389</c:v>
                </c:pt>
                <c:pt idx="445">
                  <c:v>-3.0477541787478239</c:v>
                </c:pt>
                <c:pt idx="446">
                  <c:v>-3.191718114512053</c:v>
                </c:pt>
                <c:pt idx="447">
                  <c:v>-3.300613911809938</c:v>
                </c:pt>
                <c:pt idx="448">
                  <c:v>-3.3910527946783011</c:v>
                </c:pt>
                <c:pt idx="449">
                  <c:v>-3.453806305187515</c:v>
                </c:pt>
                <c:pt idx="450">
                  <c:v>-3.5442451877201249</c:v>
                </c:pt>
                <c:pt idx="451">
                  <c:v>-3.8026419956116539</c:v>
                </c:pt>
                <c:pt idx="452">
                  <c:v>-3.8617041232590328</c:v>
                </c:pt>
                <c:pt idx="453">
                  <c:v>-3.904155027201802</c:v>
                </c:pt>
                <c:pt idx="454">
                  <c:v>-3.9336860910299269</c:v>
                </c:pt>
                <c:pt idx="455">
                  <c:v>-4.0555017288879496</c:v>
                </c:pt>
                <c:pt idx="456">
                  <c:v>-4.077650026585852</c:v>
                </c:pt>
                <c:pt idx="457">
                  <c:v>-4.0924155585016786</c:v>
                </c:pt>
                <c:pt idx="458">
                  <c:v>-4.0462732716599152</c:v>
                </c:pt>
                <c:pt idx="459">
                  <c:v>-3.8450928995490958</c:v>
                </c:pt>
                <c:pt idx="460">
                  <c:v>-3.7934135380336991</c:v>
                </c:pt>
                <c:pt idx="461">
                  <c:v>-3.741734176520064</c:v>
                </c:pt>
                <c:pt idx="462">
                  <c:v>-3.7011289640303411</c:v>
                </c:pt>
                <c:pt idx="463">
                  <c:v>-3.6605237511907029</c:v>
                </c:pt>
                <c:pt idx="464">
                  <c:v>-3.5940788577771769</c:v>
                </c:pt>
                <c:pt idx="465">
                  <c:v>-3.4814916772038278</c:v>
                </c:pt>
                <c:pt idx="466">
                  <c:v>-3.3965898690108718</c:v>
                </c:pt>
                <c:pt idx="467">
                  <c:v>-3.2433974759920452</c:v>
                </c:pt>
                <c:pt idx="468">
                  <c:v>-3.143730135920431</c:v>
                </c:pt>
                <c:pt idx="469">
                  <c:v>-3.0643654017384558</c:v>
                </c:pt>
                <c:pt idx="470">
                  <c:v>-2.9480868386992278</c:v>
                </c:pt>
                <c:pt idx="471">
                  <c:v>-2.8779505624521882</c:v>
                </c:pt>
                <c:pt idx="472">
                  <c:v>-2.853956572988499</c:v>
                </c:pt>
                <c:pt idx="473">
                  <c:v>-2.7709004562981492</c:v>
                </c:pt>
                <c:pt idx="474">
                  <c:v>-2.7284495520585761</c:v>
                </c:pt>
                <c:pt idx="475">
                  <c:v>-2.743215083951386</c:v>
                </c:pt>
                <c:pt idx="476">
                  <c:v>-2.7690547648557322</c:v>
                </c:pt>
                <c:pt idx="477">
                  <c:v>-2.8207341263127201</c:v>
                </c:pt>
                <c:pt idx="478">
                  <c:v>-2.8188884348685219</c:v>
                </c:pt>
                <c:pt idx="479">
                  <c:v>-2.8188884348685219</c:v>
                </c:pt>
                <c:pt idx="480">
                  <c:v>-2.824425509197555</c:v>
                </c:pt>
                <c:pt idx="481">
                  <c:v>-2.846573806865369</c:v>
                </c:pt>
                <c:pt idx="482">
                  <c:v>-2.8207341263127201</c:v>
                </c:pt>
                <c:pt idx="483">
                  <c:v>-2.839191041093919</c:v>
                </c:pt>
                <c:pt idx="484">
                  <c:v>-2.9167100834605439</c:v>
                </c:pt>
                <c:pt idx="485">
                  <c:v>-2.992383434391837</c:v>
                </c:pt>
                <c:pt idx="486">
                  <c:v>-3.012686040267305</c:v>
                </c:pt>
                <c:pt idx="487">
                  <c:v>-3.005303274494084</c:v>
                </c:pt>
                <c:pt idx="488">
                  <c:v>-2.9813092853803189</c:v>
                </c:pt>
                <c:pt idx="489">
                  <c:v>-2.957315295913086</c:v>
                </c:pt>
                <c:pt idx="490">
                  <c:v>-2.9831549768245158</c:v>
                </c:pt>
                <c:pt idx="491">
                  <c:v>-2.966543753482191</c:v>
                </c:pt>
                <c:pt idx="492">
                  <c:v>-2.9886920511535422</c:v>
                </c:pt>
                <c:pt idx="493">
                  <c:v>-3.0071489659382808</c:v>
                </c:pt>
                <c:pt idx="494">
                  <c:v>-2.992383434391837</c:v>
                </c:pt>
                <c:pt idx="495">
                  <c:v>-2.9480868386992278</c:v>
                </c:pt>
                <c:pt idx="496">
                  <c:v>-2.922247157789573</c:v>
                </c:pt>
                <c:pt idx="497">
                  <c:v>-2.890870402552665</c:v>
                </c:pt>
                <c:pt idx="498">
                  <c:v>-2.8613393387617272</c:v>
                </c:pt>
                <c:pt idx="499">
                  <c:v>-2.8650307216465611</c:v>
                </c:pt>
                <c:pt idx="500">
                  <c:v>-2.8521108815460812</c:v>
                </c:pt>
                <c:pt idx="501">
                  <c:v>-2.8133513601878062</c:v>
                </c:pt>
                <c:pt idx="502">
                  <c:v>-2.822579817755138</c:v>
                </c:pt>
                <c:pt idx="503">
                  <c:v>-2.8521108815460812</c:v>
                </c:pt>
                <c:pt idx="504">
                  <c:v>-2.8761048706563059</c:v>
                </c:pt>
                <c:pt idx="505">
                  <c:v>-2.8576479558751129</c:v>
                </c:pt>
                <c:pt idx="506">
                  <c:v>-2.8521108815460812</c:v>
                </c:pt>
                <c:pt idx="507">
                  <c:v>-2.890870402552665</c:v>
                </c:pt>
                <c:pt idx="508">
                  <c:v>-2.900098860119992</c:v>
                </c:pt>
                <c:pt idx="509">
                  <c:v>-2.907481625893217</c:v>
                </c:pt>
                <c:pt idx="510">
                  <c:v>-2.937012689687708</c:v>
                </c:pt>
                <c:pt idx="511">
                  <c:v>-2.966543753482191</c:v>
                </c:pt>
                <c:pt idx="512">
                  <c:v>-2.9960748172784482</c:v>
                </c:pt>
                <c:pt idx="513">
                  <c:v>-3.0182231149497958</c:v>
                </c:pt>
                <c:pt idx="514">
                  <c:v>-3.0292972639630911</c:v>
                </c:pt>
                <c:pt idx="515">
                  <c:v>-3.0403714129746038</c:v>
                </c:pt>
                <c:pt idx="516">
                  <c:v>-3.0551369445210441</c:v>
                </c:pt>
                <c:pt idx="517">
                  <c:v>-3.079130933638357</c:v>
                </c:pt>
                <c:pt idx="518">
                  <c:v>-3.128964604020537</c:v>
                </c:pt>
                <c:pt idx="519">
                  <c:v>-3.1363473697955331</c:v>
                </c:pt>
                <c:pt idx="520">
                  <c:v>-3.295076837477362</c:v>
                </c:pt>
                <c:pt idx="521">
                  <c:v>-3.3504475818510442</c:v>
                </c:pt>
                <c:pt idx="522">
                  <c:v>-3.37997864566147</c:v>
                </c:pt>
                <c:pt idx="523">
                  <c:v>-3.4150467838026839</c:v>
                </c:pt>
                <c:pt idx="524">
                  <c:v>-3.4335036985980532</c:v>
                </c:pt>
                <c:pt idx="525">
                  <c:v>-3.398435560453283</c:v>
                </c:pt>
                <c:pt idx="526">
                  <c:v>-3.3762872627730882</c:v>
                </c:pt>
                <c:pt idx="527">
                  <c:v>-3.3615217308678762</c:v>
                </c:pt>
                <c:pt idx="528">
                  <c:v>-3.24155178419795</c:v>
                </c:pt>
                <c:pt idx="529">
                  <c:v>-3.1898724227161761</c:v>
                </c:pt>
                <c:pt idx="530">
                  <c:v>-3.1215818378956368</c:v>
                </c:pt>
                <c:pt idx="531">
                  <c:v>-2.953623913028256</c:v>
                </c:pt>
                <c:pt idx="532">
                  <c:v>-2.887179019667832</c:v>
                </c:pt>
                <c:pt idx="533">
                  <c:v>-2.673078807722058</c:v>
                </c:pt>
                <c:pt idx="534">
                  <c:v>-2.5881769996069921</c:v>
                </c:pt>
                <c:pt idx="535">
                  <c:v>-2.4774355106035162</c:v>
                </c:pt>
                <c:pt idx="536">
                  <c:v>-2.4036078511589012</c:v>
                </c:pt>
                <c:pt idx="537">
                  <c:v>-2.2781008306443868</c:v>
                </c:pt>
                <c:pt idx="538">
                  <c:v>-2.237495617870247</c:v>
                </c:pt>
                <c:pt idx="539">
                  <c:v>-2.2171930116590159</c:v>
                </c:pt>
                <c:pt idx="540">
                  <c:v>-2.1673593416798562</c:v>
                </c:pt>
                <c:pt idx="541">
                  <c:v>-2.0990687565855159</c:v>
                </c:pt>
                <c:pt idx="542">
                  <c:v>-2.091685990819371</c:v>
                </c:pt>
                <c:pt idx="543">
                  <c:v>-2.0861489164956528</c:v>
                </c:pt>
                <c:pt idx="544">
                  <c:v>-2.0861489164956528</c:v>
                </c:pt>
                <c:pt idx="545">
                  <c:v>-2.115679980261814</c:v>
                </c:pt>
                <c:pt idx="546">
                  <c:v>-2.1230627460279559</c:v>
                </c:pt>
                <c:pt idx="547">
                  <c:v>-2.1489024269128199</c:v>
                </c:pt>
                <c:pt idx="548">
                  <c:v>-2.1728964160053512</c:v>
                </c:pt>
                <c:pt idx="549">
                  <c:v>-2.2190387031014409</c:v>
                </c:pt>
                <c:pt idx="550">
                  <c:v>-2.2651809898476132</c:v>
                </c:pt>
                <c:pt idx="551">
                  <c:v>-2.2744094477613199</c:v>
                </c:pt>
                <c:pt idx="552">
                  <c:v>-2.3002491282980349</c:v>
                </c:pt>
                <c:pt idx="553">
                  <c:v>-2.4534415211522278</c:v>
                </c:pt>
                <c:pt idx="554">
                  <c:v>-2.5291148720428001</c:v>
                </c:pt>
                <c:pt idx="555">
                  <c:v>-2.5826399252797319</c:v>
                </c:pt>
                <c:pt idx="556">
                  <c:v>-2.6915357225014929</c:v>
                </c:pt>
                <c:pt idx="557">
                  <c:v>-2.7469064668380052</c:v>
                </c:pt>
                <c:pt idx="558">
                  <c:v>-2.733986626739294</c:v>
                </c:pt>
                <c:pt idx="559">
                  <c:v>-2.7469064668380052</c:v>
                </c:pt>
                <c:pt idx="560">
                  <c:v>-2.6693874248372191</c:v>
                </c:pt>
                <c:pt idx="561">
                  <c:v>-2.695227105386329</c:v>
                </c:pt>
                <c:pt idx="562">
                  <c:v>-2.7118383290750292</c:v>
                </c:pt>
                <c:pt idx="563">
                  <c:v>-2.7229124777295399</c:v>
                </c:pt>
                <c:pt idx="564">
                  <c:v>-2.6656960416006981</c:v>
                </c:pt>
                <c:pt idx="565">
                  <c:v>-2.687844339614875</c:v>
                </c:pt>
                <c:pt idx="566">
                  <c:v>-2.735832318181715</c:v>
                </c:pt>
                <c:pt idx="567">
                  <c:v>-2.759826307288396</c:v>
                </c:pt>
                <c:pt idx="568">
                  <c:v>-2.739523701066549</c:v>
                </c:pt>
                <c:pt idx="569">
                  <c:v>-2.7099926372791439</c:v>
                </c:pt>
                <c:pt idx="570">
                  <c:v>-2.597405457170777</c:v>
                </c:pt>
                <c:pt idx="571">
                  <c:v>-2.4626699787142399</c:v>
                </c:pt>
                <c:pt idx="572">
                  <c:v>-2.4405216810570551</c:v>
                </c:pt>
                <c:pt idx="573">
                  <c:v>-2.416527691605761</c:v>
                </c:pt>
                <c:pt idx="574">
                  <c:v>-2.418373383046402</c:v>
                </c:pt>
                <c:pt idx="575">
                  <c:v>-2.399916468274057</c:v>
                </c:pt>
                <c:pt idx="576">
                  <c:v>-2.3888423192696182</c:v>
                </c:pt>
                <c:pt idx="577">
                  <c:v>-2.3500827982860528</c:v>
                </c:pt>
                <c:pt idx="578">
                  <c:v>-2.320551734511036</c:v>
                </c:pt>
                <c:pt idx="579">
                  <c:v>-2.2762551388502801</c:v>
                </c:pt>
                <c:pt idx="580">
                  <c:v>-2.1931990225664908</c:v>
                </c:pt>
                <c:pt idx="581">
                  <c:v>-2.0400066294066459</c:v>
                </c:pt>
                <c:pt idx="582">
                  <c:v>-1.792683971029382</c:v>
                </c:pt>
                <c:pt idx="583">
                  <c:v>-1.587812216902301</c:v>
                </c:pt>
                <c:pt idx="584">
                  <c:v>-1.392168920024508</c:v>
                </c:pt>
                <c:pt idx="585">
                  <c:v>-1.3109584945594279</c:v>
                </c:pt>
                <c:pt idx="586">
                  <c:v>-1.2611248249832889</c:v>
                </c:pt>
                <c:pt idx="587">
                  <c:v>-1.122697963850787</c:v>
                </c:pt>
                <c:pt idx="588">
                  <c:v>-0.90675206089452531</c:v>
                </c:pt>
                <c:pt idx="589">
                  <c:v>-0.86983823141355987</c:v>
                </c:pt>
                <c:pt idx="590">
                  <c:v>-0.6262069562397673</c:v>
                </c:pt>
                <c:pt idx="591">
                  <c:v>-0.2367660543903912</c:v>
                </c:pt>
                <c:pt idx="592">
                  <c:v>-0.2090806824767536</c:v>
                </c:pt>
                <c:pt idx="593">
                  <c:v>-0.17401254410953251</c:v>
                </c:pt>
                <c:pt idx="594">
                  <c:v>-8.1727970484999066E-2</c:v>
                </c:pt>
                <c:pt idx="595">
                  <c:v>-3.0048609189102311E-2</c:v>
                </c:pt>
                <c:pt idx="596">
                  <c:v>-2.266584308897936E-2</c:v>
                </c:pt>
                <c:pt idx="597">
                  <c:v>-5.1754549197438387E-4</c:v>
                </c:pt>
                <c:pt idx="598">
                  <c:v>0.21173697466736369</c:v>
                </c:pt>
                <c:pt idx="599">
                  <c:v>0.42214580263666368</c:v>
                </c:pt>
                <c:pt idx="600">
                  <c:v>0.47751654712659991</c:v>
                </c:pt>
                <c:pt idx="601">
                  <c:v>0.52919590839063912</c:v>
                </c:pt>
                <c:pt idx="602">
                  <c:v>0.52550452551818616</c:v>
                </c:pt>
                <c:pt idx="603">
                  <c:v>0.5827209610864702</c:v>
                </c:pt>
                <c:pt idx="604">
                  <c:v>0.6916167582563103</c:v>
                </c:pt>
                <c:pt idx="605">
                  <c:v>0.7063822900924811</c:v>
                </c:pt>
                <c:pt idx="606">
                  <c:v>0.77651856604920733</c:v>
                </c:pt>
                <c:pt idx="607">
                  <c:v>0.95924202165404315</c:v>
                </c:pt>
                <c:pt idx="608">
                  <c:v>1.2527069664612229</c:v>
                </c:pt>
                <c:pt idx="609">
                  <c:v>1.1678051587143521</c:v>
                </c:pt>
                <c:pt idx="610">
                  <c:v>1.112434414266898</c:v>
                </c:pt>
                <c:pt idx="611">
                  <c:v>1.3357630827656719</c:v>
                </c:pt>
                <c:pt idx="612">
                  <c:v>1.5240236132613001</c:v>
                </c:pt>
                <c:pt idx="613">
                  <c:v>1.433584730886821</c:v>
                </c:pt>
                <c:pt idx="614">
                  <c:v>1.3966709011497609</c:v>
                </c:pt>
                <c:pt idx="615">
                  <c:v>1.372676912152816</c:v>
                </c:pt>
                <c:pt idx="616">
                  <c:v>1.1696508501496981</c:v>
                </c:pt>
                <c:pt idx="617">
                  <c:v>1.129045637883014</c:v>
                </c:pt>
                <c:pt idx="618">
                  <c:v>1.0312239893765469</c:v>
                </c:pt>
                <c:pt idx="619">
                  <c:v>0.96847047918065321</c:v>
                </c:pt>
                <c:pt idx="620">
                  <c:v>0.90387127754588437</c:v>
                </c:pt>
                <c:pt idx="621">
                  <c:v>0.81343239546114199</c:v>
                </c:pt>
                <c:pt idx="622">
                  <c:v>0.77836425713108093</c:v>
                </c:pt>
                <c:pt idx="623">
                  <c:v>0.73222197054246185</c:v>
                </c:pt>
                <c:pt idx="624">
                  <c:v>0.63809170521587899</c:v>
                </c:pt>
                <c:pt idx="625">
                  <c:v>0.56426404602439539</c:v>
                </c:pt>
                <c:pt idx="626">
                  <c:v>0.53842436556910056</c:v>
                </c:pt>
                <c:pt idx="627">
                  <c:v>0.50335622758366594</c:v>
                </c:pt>
                <c:pt idx="628">
                  <c:v>0.44613979165838619</c:v>
                </c:pt>
                <c:pt idx="629">
                  <c:v>0.3999975050520615</c:v>
                </c:pt>
                <c:pt idx="630">
                  <c:v>0.35570090952584282</c:v>
                </c:pt>
                <c:pt idx="631">
                  <c:v>0.34647245199214749</c:v>
                </c:pt>
                <c:pt idx="632">
                  <c:v>0.30771293112540732</c:v>
                </c:pt>
                <c:pt idx="633">
                  <c:v>0.25418787841186702</c:v>
                </c:pt>
                <c:pt idx="634">
                  <c:v>0.2228111232882613</c:v>
                </c:pt>
                <c:pt idx="635">
                  <c:v>0.23573096369617519</c:v>
                </c:pt>
                <c:pt idx="636">
                  <c:v>0.24680511231351171</c:v>
                </c:pt>
                <c:pt idx="637">
                  <c:v>0.28741032497259322</c:v>
                </c:pt>
                <c:pt idx="638">
                  <c:v>0.34278106911969841</c:v>
                </c:pt>
                <c:pt idx="639">
                  <c:v>0.47936223821203278</c:v>
                </c:pt>
                <c:pt idx="640">
                  <c:v>0.52735021660183845</c:v>
                </c:pt>
                <c:pt idx="641">
                  <c:v>0.49043638717929111</c:v>
                </c:pt>
                <c:pt idx="642">
                  <c:v>0.42030011120132932</c:v>
                </c:pt>
                <c:pt idx="643">
                  <c:v>0.41476303689176519</c:v>
                </c:pt>
                <c:pt idx="644">
                  <c:v>0.38523197320880009</c:v>
                </c:pt>
                <c:pt idx="645">
                  <c:v>0.33724399481013612</c:v>
                </c:pt>
                <c:pt idx="646">
                  <c:v>0.25234218697653449</c:v>
                </c:pt>
                <c:pt idx="647">
                  <c:v>0.1858972938515433</c:v>
                </c:pt>
                <c:pt idx="648">
                  <c:v>3.455059286639213E-2</c:v>
                </c:pt>
                <c:pt idx="649">
                  <c:v>-1.7128768425965731E-2</c:v>
                </c:pt>
                <c:pt idx="650">
                  <c:v>-0.15001855471841671</c:v>
                </c:pt>
                <c:pt idx="651">
                  <c:v>-0.29582818180057202</c:v>
                </c:pt>
                <c:pt idx="652">
                  <c:v>-0.44532919143182048</c:v>
                </c:pt>
                <c:pt idx="653">
                  <c:v>-0.5099283931692562</c:v>
                </c:pt>
                <c:pt idx="654">
                  <c:v>-0.55237929730262025</c:v>
                </c:pt>
                <c:pt idx="655">
                  <c:v>-0.54868791442663212</c:v>
                </c:pt>
                <c:pt idx="656">
                  <c:v>-0.61513280761181055</c:v>
                </c:pt>
                <c:pt idx="657">
                  <c:v>-0.79047349778683929</c:v>
                </c:pt>
                <c:pt idx="658">
                  <c:v>-1.0082650921536569</c:v>
                </c:pt>
                <c:pt idx="659">
                  <c:v>-1.290655888369437</c:v>
                </c:pt>
                <c:pt idx="660">
                  <c:v>-1.4733793451449839</c:v>
                </c:pt>
                <c:pt idx="661">
                  <c:v>-1.543515621280501</c:v>
                </c:pt>
                <c:pt idx="662">
                  <c:v>-1.69486232256127</c:v>
                </c:pt>
                <c:pt idx="663">
                  <c:v>-1.7742270562694229</c:v>
                </c:pt>
                <c:pt idx="664">
                  <c:v>-1.9144996085917809</c:v>
                </c:pt>
                <c:pt idx="665">
                  <c:v>-1.9698703532321871</c:v>
                </c:pt>
                <c:pt idx="666">
                  <c:v>-2.091685990819371</c:v>
                </c:pt>
                <c:pt idx="667">
                  <c:v>-2.1138342884677042</c:v>
                </c:pt>
                <c:pt idx="668">
                  <c:v>-2.1175256717042412</c:v>
                </c:pt>
                <c:pt idx="669">
                  <c:v>-2.2227300859845092</c:v>
                </c:pt>
                <c:pt idx="670">
                  <c:v>-2.2651809898476132</c:v>
                </c:pt>
                <c:pt idx="671">
                  <c:v>-2.348237106843631</c:v>
                </c:pt>
                <c:pt idx="672">
                  <c:v>-2.434984606378106</c:v>
                </c:pt>
                <c:pt idx="673">
                  <c:v>-2.4737441277186729</c:v>
                </c:pt>
                <c:pt idx="674">
                  <c:v>-2.5309605638369059</c:v>
                </c:pt>
                <c:pt idx="675">
                  <c:v>-2.5918683824918332</c:v>
                </c:pt>
                <c:pt idx="676">
                  <c:v>-2.6583132758292392</c:v>
                </c:pt>
                <c:pt idx="677">
                  <c:v>-2.7210667862871198</c:v>
                </c:pt>
                <c:pt idx="678">
                  <c:v>-2.7985858282932221</c:v>
                </c:pt>
                <c:pt idx="679">
                  <c:v>-2.8410367325363342</c:v>
                </c:pt>
                <c:pt idx="680">
                  <c:v>-2.8797962535429198</c:v>
                </c:pt>
                <c:pt idx="681">
                  <c:v>-2.962852370595578</c:v>
                </c:pt>
                <c:pt idx="682">
                  <c:v>-3.014531732063185</c:v>
                </c:pt>
                <c:pt idx="683">
                  <c:v>-2.9905377425959578</c:v>
                </c:pt>
                <c:pt idx="684">
                  <c:v>-2.8262712006399728</c:v>
                </c:pt>
                <c:pt idx="685">
                  <c:v>-2.7192210948447029</c:v>
                </c:pt>
                <c:pt idx="686">
                  <c:v>-2.7063012543943081</c:v>
                </c:pt>
                <c:pt idx="687">
                  <c:v>-2.6749244991644772</c:v>
                </c:pt>
                <c:pt idx="688">
                  <c:v>-2.6989184882711692</c:v>
                </c:pt>
                <c:pt idx="689">
                  <c:v>-2.6970727971804331</c:v>
                </c:pt>
                <c:pt idx="690">
                  <c:v>-2.7192210948447029</c:v>
                </c:pt>
                <c:pt idx="691">
                  <c:v>-2.7469064668380052</c:v>
                </c:pt>
                <c:pt idx="692">
                  <c:v>-2.6915357225014929</c:v>
                </c:pt>
                <c:pt idx="693">
                  <c:v>-2.65646758438682</c:v>
                </c:pt>
                <c:pt idx="694">
                  <c:v>-2.632473594930218</c:v>
                </c:pt>
                <c:pt idx="695">
                  <c:v>-2.619553754833281</c:v>
                </c:pt>
                <c:pt idx="696">
                  <c:v>-2.6269365202494952</c:v>
                </c:pt>
                <c:pt idx="697">
                  <c:v>-2.65646758438682</c:v>
                </c:pt>
                <c:pt idx="698">
                  <c:v>-2.7081469458367269</c:v>
                </c:pt>
                <c:pt idx="699">
                  <c:v>-2.7247581691719578</c:v>
                </c:pt>
                <c:pt idx="700">
                  <c:v>-2.7690547648557322</c:v>
                </c:pt>
                <c:pt idx="701">
                  <c:v>-2.7579806158459759</c:v>
                </c:pt>
                <c:pt idx="702">
                  <c:v>-2.7745918391847648</c:v>
                </c:pt>
                <c:pt idx="703">
                  <c:v>-2.8281168920841688</c:v>
                </c:pt>
                <c:pt idx="704">
                  <c:v>-2.8631850305558291</c:v>
                </c:pt>
                <c:pt idx="705">
                  <c:v>-2.9259385410278691</c:v>
                </c:pt>
                <c:pt idx="706">
                  <c:v>-3.036680029736309</c:v>
                </c:pt>
                <c:pt idx="707">
                  <c:v>-3.143730135920431</c:v>
                </c:pt>
                <c:pt idx="708">
                  <c:v>-3.1972551884911669</c:v>
                </c:pt>
                <c:pt idx="709">
                  <c:v>-3.278465613778045</c:v>
                </c:pt>
                <c:pt idx="710">
                  <c:v>-3.295076837477362</c:v>
                </c:pt>
                <c:pt idx="711">
                  <c:v>-3.2913854545889771</c:v>
                </c:pt>
                <c:pt idx="712">
                  <c:v>-3.3301449756168142</c:v>
                </c:pt>
                <c:pt idx="713">
                  <c:v>-3.372595879884706</c:v>
                </c:pt>
                <c:pt idx="714">
                  <c:v>-3.3744415709772131</c:v>
                </c:pt>
                <c:pt idx="715">
                  <c:v>-3.3449105071685659</c:v>
                </c:pt>
                <c:pt idx="716">
                  <c:v>-3.3301449756168142</c:v>
                </c:pt>
                <c:pt idx="717">
                  <c:v>-3.400281251899254</c:v>
                </c:pt>
                <c:pt idx="718">
                  <c:v>-3.451960613391639</c:v>
                </c:pt>
                <c:pt idx="719">
                  <c:v>-3.4796459857596358</c:v>
                </c:pt>
                <c:pt idx="720">
                  <c:v>-3.5331710387015258</c:v>
                </c:pt>
                <c:pt idx="721">
                  <c:v>-3.588541783091145</c:v>
                </c:pt>
                <c:pt idx="722">
                  <c:v>-3.667906517320918</c:v>
                </c:pt>
                <c:pt idx="723">
                  <c:v>-3.7398884847224152</c:v>
                </c:pt>
                <c:pt idx="724">
                  <c:v>-3.8820067291557532</c:v>
                </c:pt>
                <c:pt idx="725">
                  <c:v>-3.9521430058341349</c:v>
                </c:pt>
                <c:pt idx="726">
                  <c:v>-4.0019766759141966</c:v>
                </c:pt>
                <c:pt idx="727">
                  <c:v>-4.0370448140801951</c:v>
                </c:pt>
                <c:pt idx="728">
                  <c:v>-4.0905698674091786</c:v>
                </c:pt>
                <c:pt idx="729">
                  <c:v>-4.1274836970246787</c:v>
                </c:pt>
                <c:pt idx="730">
                  <c:v>-4.1440949200365598</c:v>
                </c:pt>
                <c:pt idx="731">
                  <c:v>-4.1422492289422808</c:v>
                </c:pt>
                <c:pt idx="732">
                  <c:v>-4.073958643693925</c:v>
                </c:pt>
                <c:pt idx="733">
                  <c:v>-4.0259706650562892</c:v>
                </c:pt>
                <c:pt idx="734">
                  <c:v>-3.981674069662251</c:v>
                </c:pt>
                <c:pt idx="735">
                  <c:v>-3.972445612084305</c:v>
                </c:pt>
                <c:pt idx="736">
                  <c:v>-3.9115377929821</c:v>
                </c:pt>
                <c:pt idx="737">
                  <c:v>-3.8727782719294859</c:v>
                </c:pt>
                <c:pt idx="738">
                  <c:v>-3.8524756656810841</c:v>
                </c:pt>
                <c:pt idx="739">
                  <c:v>-3.7214315699235212</c:v>
                </c:pt>
                <c:pt idx="740">
                  <c:v>-3.697437580788502</c:v>
                </c:pt>
                <c:pt idx="741">
                  <c:v>-3.6845177403239471</c:v>
                </c:pt>
                <c:pt idx="742">
                  <c:v>-3.7011289640303411</c:v>
                </c:pt>
                <c:pt idx="743">
                  <c:v>-3.6882091232123222</c:v>
                </c:pt>
                <c:pt idx="744">
                  <c:v>-3.5811590173143899</c:v>
                </c:pt>
                <c:pt idx="745">
                  <c:v>-3.501794283443378</c:v>
                </c:pt>
                <c:pt idx="746">
                  <c:v>-3.4704175281852239</c:v>
                </c:pt>
                <c:pt idx="747">
                  <c:v>-3.3670588052004491</c:v>
                </c:pt>
                <c:pt idx="748">
                  <c:v>-3.3098423693808008</c:v>
                </c:pt>
                <c:pt idx="749">
                  <c:v>-3.2249405612037751</c:v>
                </c:pt>
                <c:pt idx="750">
                  <c:v>-3.1954094974004388</c:v>
                </c:pt>
                <c:pt idx="751">
                  <c:v>-3.1400387530338221</c:v>
                </c:pt>
                <c:pt idx="752">
                  <c:v>-3.106816306347425</c:v>
                </c:pt>
                <c:pt idx="753">
                  <c:v>-3.0219144978364061</c:v>
                </c:pt>
                <c:pt idx="754">
                  <c:v>-3.0274515721672111</c:v>
                </c:pt>
                <c:pt idx="755">
                  <c:v>-2.972080827811217</c:v>
                </c:pt>
                <c:pt idx="756">
                  <c:v>-2.9314756150052141</c:v>
                </c:pt>
                <c:pt idx="757">
                  <c:v>-2.8613393387617272</c:v>
                </c:pt>
                <c:pt idx="758">
                  <c:v>-2.8687221048848581</c:v>
                </c:pt>
                <c:pt idx="759">
                  <c:v>-2.8188884348685219</c:v>
                </c:pt>
                <c:pt idx="760">
                  <c:v>-2.815197051983688</c:v>
                </c:pt>
                <c:pt idx="761">
                  <c:v>-2.7764375306271831</c:v>
                </c:pt>
                <c:pt idx="762">
                  <c:v>-2.765363381617429</c:v>
                </c:pt>
                <c:pt idx="763">
                  <c:v>-2.741369392508969</c:v>
                </c:pt>
                <c:pt idx="764">
                  <c:v>-2.7229124777295399</c:v>
                </c:pt>
                <c:pt idx="765">
                  <c:v>-2.7118383290750292</c:v>
                </c:pt>
                <c:pt idx="766">
                  <c:v>-2.7173754030506001</c:v>
                </c:pt>
                <c:pt idx="767">
                  <c:v>-2.8115056690970728</c:v>
                </c:pt>
                <c:pt idx="768">
                  <c:v>-2.7099926372791439</c:v>
                </c:pt>
                <c:pt idx="769">
                  <c:v>-2.6490848186171418</c:v>
                </c:pt>
                <c:pt idx="770">
                  <c:v>-2.599251148261513</c:v>
                </c:pt>
                <c:pt idx="771">
                  <c:v>-2.678615882402779</c:v>
                </c:pt>
                <c:pt idx="772">
                  <c:v>-2.748752158633887</c:v>
                </c:pt>
                <c:pt idx="773">
                  <c:v>-2.7579806158459759</c:v>
                </c:pt>
                <c:pt idx="774">
                  <c:v>-2.8041229029739378</c:v>
                </c:pt>
                <c:pt idx="775">
                  <c:v>-2.743215083951386</c:v>
                </c:pt>
                <c:pt idx="776">
                  <c:v>-2.7690547648557322</c:v>
                </c:pt>
                <c:pt idx="777">
                  <c:v>-2.7985858282932221</c:v>
                </c:pt>
                <c:pt idx="778">
                  <c:v>-2.8705677963290568</c:v>
                </c:pt>
                <c:pt idx="779">
                  <c:v>-3.012686040267305</c:v>
                </c:pt>
                <c:pt idx="780">
                  <c:v>-3.184335348385376</c:v>
                </c:pt>
                <c:pt idx="781">
                  <c:v>-3.357830347981273</c:v>
                </c:pt>
                <c:pt idx="782">
                  <c:v>-3.3670588052004491</c:v>
                </c:pt>
                <c:pt idx="783">
                  <c:v>-3.5110227406643242</c:v>
                </c:pt>
                <c:pt idx="784">
                  <c:v>-3.6900548150099728</c:v>
                </c:pt>
                <c:pt idx="785">
                  <c:v>-3.821098910412319</c:v>
                </c:pt>
                <c:pt idx="786">
                  <c:v>-3.8764696551731022</c:v>
                </c:pt>
                <c:pt idx="787">
                  <c:v>-3.9318403995839599</c:v>
                </c:pt>
                <c:pt idx="788">
                  <c:v>-3.9890568354443259</c:v>
                </c:pt>
                <c:pt idx="789">
                  <c:v>-4.0610388035757436</c:v>
                </c:pt>
                <c:pt idx="790">
                  <c:v>-4.0924155585016786</c:v>
                </c:pt>
                <c:pt idx="791">
                  <c:v>-4.120100930890926</c:v>
                </c:pt>
                <c:pt idx="792">
                  <c:v>-4.1514776861703124</c:v>
                </c:pt>
                <c:pt idx="793">
                  <c:v>-4.1883915157893563</c:v>
                </c:pt>
                <c:pt idx="794">
                  <c:v>-4.2363794944376236</c:v>
                </c:pt>
                <c:pt idx="795">
                  <c:v>-4.2400708773295461</c:v>
                </c:pt>
                <c:pt idx="796">
                  <c:v>-4.2456079520191139</c:v>
                </c:pt>
                <c:pt idx="797">
                  <c:v>-4.2511450263569976</c:v>
                </c:pt>
                <c:pt idx="798">
                  <c:v>-4.2603734839384844</c:v>
                </c:pt>
                <c:pt idx="799">
                  <c:v>-4.252990717802958</c:v>
                </c:pt>
                <c:pt idx="800">
                  <c:v>-4.2566821010465636</c:v>
                </c:pt>
                <c:pt idx="801">
                  <c:v>-4.2345338029916633</c:v>
                </c:pt>
                <c:pt idx="802">
                  <c:v>-4.2363794944376236</c:v>
                </c:pt>
                <c:pt idx="803">
                  <c:v>-4.2714476329659323</c:v>
                </c:pt>
                <c:pt idx="804">
                  <c:v>-4.225305345410173</c:v>
                </c:pt>
                <c:pt idx="805">
                  <c:v>-4.2234596543158966</c:v>
                </c:pt>
                <c:pt idx="806">
                  <c:v>-4.1551690690622358</c:v>
                </c:pt>
                <c:pt idx="807">
                  <c:v>-4.133020771362566</c:v>
                </c:pt>
                <c:pt idx="808">
                  <c:v>-4.147786303280169</c:v>
                </c:pt>
                <c:pt idx="809">
                  <c:v>-4.1034897075273582</c:v>
                </c:pt>
                <c:pt idx="810">
                  <c:v>-4.073958643693925</c:v>
                </c:pt>
                <c:pt idx="811">
                  <c:v>-4.0148965163840682</c:v>
                </c:pt>
                <c:pt idx="812">
                  <c:v>-3.9632171545045809</c:v>
                </c:pt>
                <c:pt idx="813">
                  <c:v>-3.9226119420060139</c:v>
                </c:pt>
                <c:pt idx="814">
                  <c:v>-3.9281490166938111</c:v>
                </c:pt>
                <c:pt idx="815">
                  <c:v>-3.8967722610680369</c:v>
                </c:pt>
                <c:pt idx="816">
                  <c:v>-3.8930808781778889</c:v>
                </c:pt>
                <c:pt idx="817">
                  <c:v>-3.8930808781778889</c:v>
                </c:pt>
                <c:pt idx="818">
                  <c:v>-3.874623963375452</c:v>
                </c:pt>
                <c:pt idx="819">
                  <c:v>-3.7952592298295702</c:v>
                </c:pt>
                <c:pt idx="820">
                  <c:v>-3.7841850808092081</c:v>
                </c:pt>
                <c:pt idx="821">
                  <c:v>-3.7232772617193919</c:v>
                </c:pt>
                <c:pt idx="822">
                  <c:v>-3.7195858788310172</c:v>
                </c:pt>
                <c:pt idx="823">
                  <c:v>-3.7085117298088699</c:v>
                </c:pt>
                <c:pt idx="824">
                  <c:v>-3.623609921594678</c:v>
                </c:pt>
                <c:pt idx="825">
                  <c:v>-3.5940788577771769</c:v>
                </c:pt>
                <c:pt idx="826">
                  <c:v>-3.5460908791643129</c:v>
                </c:pt>
                <c:pt idx="827">
                  <c:v>-3.536862421589904</c:v>
                </c:pt>
                <c:pt idx="828">
                  <c:v>-3.542399496275936</c:v>
                </c:pt>
                <c:pt idx="829">
                  <c:v>-3.5553193363870399</c:v>
                </c:pt>
                <c:pt idx="830">
                  <c:v>-3.573776251182391</c:v>
                </c:pt>
                <c:pt idx="831">
                  <c:v>-3.5940788577771769</c:v>
                </c:pt>
                <c:pt idx="832">
                  <c:v>-3.643912528189452</c:v>
                </c:pt>
                <c:pt idx="833">
                  <c:v>-3.6937461979001269</c:v>
                </c:pt>
                <c:pt idx="834">
                  <c:v>-3.725122952813674</c:v>
                </c:pt>
                <c:pt idx="835">
                  <c:v>-3.7398884847224152</c:v>
                </c:pt>
                <c:pt idx="836">
                  <c:v>-3.741734176520064</c:v>
                </c:pt>
                <c:pt idx="837">
                  <c:v>-3.7288143364071971</c:v>
                </c:pt>
                <c:pt idx="838">
                  <c:v>-3.699283272586154</c:v>
                </c:pt>
                <c:pt idx="839">
                  <c:v>-3.630992687373209</c:v>
                </c:pt>
                <c:pt idx="840">
                  <c:v>-3.610690081481799</c:v>
                </c:pt>
                <c:pt idx="841">
                  <c:v>-3.5442451877201249</c:v>
                </c:pt>
                <c:pt idx="842">
                  <c:v>-3.5184055067945472</c:v>
                </c:pt>
                <c:pt idx="843">
                  <c:v>-3.4870287518880798</c:v>
                </c:pt>
                <c:pt idx="844">
                  <c:v>-3.4704175281852239</c:v>
                </c:pt>
                <c:pt idx="845">
                  <c:v>-3.4408864643748158</c:v>
                </c:pt>
                <c:pt idx="846">
                  <c:v>-3.3596760390720002</c:v>
                </c:pt>
                <c:pt idx="847">
                  <c:v>-3.3264535923749681</c:v>
                </c:pt>
                <c:pt idx="848">
                  <c:v>-3.3061509864924168</c:v>
                </c:pt>
                <c:pt idx="849">
                  <c:v>-3.3116880604715289</c:v>
                </c:pt>
                <c:pt idx="850">
                  <c:v>-3.3319906670592241</c:v>
                </c:pt>
                <c:pt idx="851">
                  <c:v>-3.343064816076057</c:v>
                </c:pt>
                <c:pt idx="852">
                  <c:v>-3.387361411436455</c:v>
                </c:pt>
                <c:pt idx="853">
                  <c:v>-3.4371950814864332</c:v>
                </c:pt>
                <c:pt idx="854">
                  <c:v>-3.4685718367410341</c:v>
                </c:pt>
                <c:pt idx="855">
                  <c:v>-3.492565825868966</c:v>
                </c:pt>
                <c:pt idx="856">
                  <c:v>-3.5220968896829259</c:v>
                </c:pt>
                <c:pt idx="857">
                  <c:v>-3.536862421589904</c:v>
                </c:pt>
                <c:pt idx="858">
                  <c:v>-3.573776251182391</c:v>
                </c:pt>
                <c:pt idx="859">
                  <c:v>-3.6549866765046781</c:v>
                </c:pt>
                <c:pt idx="860">
                  <c:v>-3.6919005061024772</c:v>
                </c:pt>
                <c:pt idx="861">
                  <c:v>-3.697437580788502</c:v>
                </c:pt>
                <c:pt idx="862">
                  <c:v>-3.68267204887976</c:v>
                </c:pt>
                <c:pt idx="863">
                  <c:v>-3.6383754535034249</c:v>
                </c:pt>
                <c:pt idx="864">
                  <c:v>-3.7048203469204961</c:v>
                </c:pt>
                <c:pt idx="865">
                  <c:v>-3.7085117298088699</c:v>
                </c:pt>
                <c:pt idx="866">
                  <c:v>-3.7952592298295702</c:v>
                </c:pt>
                <c:pt idx="867">
                  <c:v>-3.832173059434457</c:v>
                </c:pt>
                <c:pt idx="868">
                  <c:v>-3.8192532189663519</c:v>
                </c:pt>
                <c:pt idx="869">
                  <c:v>-3.832173059434457</c:v>
                </c:pt>
                <c:pt idx="870">
                  <c:v>-3.8506299742368988</c:v>
                </c:pt>
                <c:pt idx="871">
                  <c:v>-3.918920559115866</c:v>
                </c:pt>
                <c:pt idx="872">
                  <c:v>-3.915229176223936</c:v>
                </c:pt>
                <c:pt idx="873">
                  <c:v>-3.898617952865687</c:v>
                </c:pt>
                <c:pt idx="874">
                  <c:v>-3.915229176223936</c:v>
                </c:pt>
                <c:pt idx="875">
                  <c:v>-3.8820067291557532</c:v>
                </c:pt>
                <c:pt idx="876">
                  <c:v>-3.8192532189663519</c:v>
                </c:pt>
                <c:pt idx="877">
                  <c:v>-3.7897221551435449</c:v>
                </c:pt>
                <c:pt idx="878">
                  <c:v>-3.6900548150099728</c:v>
                </c:pt>
                <c:pt idx="879">
                  <c:v>-3.634684070261585</c:v>
                </c:pt>
                <c:pt idx="880">
                  <c:v>-3.5497822620526911</c:v>
                </c:pt>
                <c:pt idx="881">
                  <c:v>-3.5184055067945472</c:v>
                </c:pt>
                <c:pt idx="882">
                  <c:v>-3.4427321561706892</c:v>
                </c:pt>
                <c:pt idx="883">
                  <c:v>-3.3947441775649012</c:v>
                </c:pt>
                <c:pt idx="884">
                  <c:v>-3.2526259332112271</c:v>
                </c:pt>
                <c:pt idx="885">
                  <c:v>-3.210175029302107</c:v>
                </c:pt>
                <c:pt idx="886">
                  <c:v>-3.1787982737028919</c:v>
                </c:pt>
                <c:pt idx="887">
                  <c:v>-3.2212491779637049</c:v>
                </c:pt>
                <c:pt idx="888">
                  <c:v>-3.2009465717312389</c:v>
                </c:pt>
                <c:pt idx="889">
                  <c:v>-3.1381930612379469</c:v>
                </c:pt>
                <c:pt idx="890">
                  <c:v>-3.119736146451443</c:v>
                </c:pt>
                <c:pt idx="891">
                  <c:v>-3.1381930612379469</c:v>
                </c:pt>
                <c:pt idx="892">
                  <c:v>-3.1640327418012202</c:v>
                </c:pt>
                <c:pt idx="893">
                  <c:v>-3.3061509864924168</c:v>
                </c:pt>
                <c:pt idx="894">
                  <c:v>-3.335682049947609</c:v>
                </c:pt>
                <c:pt idx="895">
                  <c:v>-3.3707501880888322</c:v>
                </c:pt>
                <c:pt idx="896">
                  <c:v>-3.435349390040463</c:v>
                </c:pt>
                <c:pt idx="897">
                  <c:v>-3.4168924752468728</c:v>
                </c:pt>
                <c:pt idx="898">
                  <c:v>-3.3670588052004491</c:v>
                </c:pt>
                <c:pt idx="899">
                  <c:v>-3.365213113756258</c:v>
                </c:pt>
                <c:pt idx="900">
                  <c:v>-3.4039726347876358</c:v>
                </c:pt>
                <c:pt idx="901">
                  <c:v>-3.5497822620526911</c:v>
                </c:pt>
                <c:pt idx="902">
                  <c:v>-3.6752892831012289</c:v>
                </c:pt>
                <c:pt idx="903">
                  <c:v>-3.6623694429883571</c:v>
                </c:pt>
                <c:pt idx="904">
                  <c:v>-3.6494496021703342</c:v>
                </c:pt>
                <c:pt idx="905">
                  <c:v>-3.6845177403239471</c:v>
                </c:pt>
                <c:pt idx="906">
                  <c:v>-3.8653955061491851</c:v>
                </c:pt>
                <c:pt idx="907">
                  <c:v>-3.8838524209534029</c:v>
                </c:pt>
                <c:pt idx="908">
                  <c:v>-3.8912351870853858</c:v>
                </c:pt>
                <c:pt idx="909">
                  <c:v>-3.8820067291557532</c:v>
                </c:pt>
                <c:pt idx="910">
                  <c:v>-3.8506299742368988</c:v>
                </c:pt>
                <c:pt idx="911">
                  <c:v>-3.9632171545045809</c:v>
                </c:pt>
                <c:pt idx="912">
                  <c:v>-3.996439601226403</c:v>
                </c:pt>
                <c:pt idx="913">
                  <c:v>-4.0093594420479572</c:v>
                </c:pt>
                <c:pt idx="914">
                  <c:v>-4.1034897075273582</c:v>
                </c:pt>
                <c:pt idx="915">
                  <c:v>-4.145940611834205</c:v>
                </c:pt>
                <c:pt idx="916">
                  <c:v>-4.1976199733708492</c:v>
                </c:pt>
                <c:pt idx="917">
                  <c:v>-4.2511450263569976</c:v>
                </c:pt>
                <c:pt idx="918">
                  <c:v>-4.2345338029916633</c:v>
                </c:pt>
                <c:pt idx="919">
                  <c:v>-4.3009786964529848</c:v>
                </c:pt>
                <c:pt idx="920">
                  <c:v>-4.2806760901957368</c:v>
                </c:pt>
                <c:pt idx="921">
                  <c:v>-4.3009786964529848</c:v>
                </c:pt>
                <c:pt idx="922">
                  <c:v>-4.317589919820092</c:v>
                </c:pt>
                <c:pt idx="923">
                  <c:v>-4.3397382175232968</c:v>
                </c:pt>
                <c:pt idx="924">
                  <c:v>-4.2935959306691442</c:v>
                </c:pt>
                <c:pt idx="925">
                  <c:v>-4.5427642811933664</c:v>
                </c:pt>
                <c:pt idx="926">
                  <c:v>-4.6073634832317438</c:v>
                </c:pt>
                <c:pt idx="927">
                  <c:v>-4.6276660894978514</c:v>
                </c:pt>
                <c:pt idx="928">
                  <c:v>-4.6608885362426742</c:v>
                </c:pt>
                <c:pt idx="929">
                  <c:v>-4.7051851316703441</c:v>
                </c:pt>
                <c:pt idx="930">
                  <c:v>-4.8085438551643556</c:v>
                </c:pt>
                <c:pt idx="931">
                  <c:v>-4.9451250254279859</c:v>
                </c:pt>
                <c:pt idx="932">
                  <c:v>-5.0835518868053446</c:v>
                </c:pt>
                <c:pt idx="933">
                  <c:v>-5.1998304504794994</c:v>
                </c:pt>
                <c:pt idx="934">
                  <c:v>-5.227515822902375</c:v>
                </c:pt>
                <c:pt idx="935">
                  <c:v>-5.2035218337266427</c:v>
                </c:pt>
                <c:pt idx="936">
                  <c:v>-5.1223114082627479</c:v>
                </c:pt>
                <c:pt idx="937">
                  <c:v>-5.0281811419702196</c:v>
                </c:pt>
                <c:pt idx="938">
                  <c:v>-4.9931130041151839</c:v>
                </c:pt>
                <c:pt idx="939">
                  <c:v>-4.9820388550788861</c:v>
                </c:pt>
                <c:pt idx="940">
                  <c:v>-4.9968043870106493</c:v>
                </c:pt>
                <c:pt idx="941">
                  <c:v>-5.0577122058337354</c:v>
                </c:pt>
                <c:pt idx="942">
                  <c:v>-5.0983174187388771</c:v>
                </c:pt>
                <c:pt idx="943">
                  <c:v>-5.1038544934337544</c:v>
                </c:pt>
                <c:pt idx="944">
                  <c:v>-5.0835518868053446</c:v>
                </c:pt>
                <c:pt idx="945">
                  <c:v>-5.0743234295684676</c:v>
                </c:pt>
                <c:pt idx="946">
                  <c:v>-5.0392552910065138</c:v>
                </c:pt>
                <c:pt idx="947">
                  <c:v>-4.9432793336267888</c:v>
                </c:pt>
                <c:pt idx="948">
                  <c:v>-4.8565318341979422</c:v>
                </c:pt>
                <c:pt idx="949">
                  <c:v>-4.9119025786707624</c:v>
                </c:pt>
                <c:pt idx="950">
                  <c:v>-4.8989827381885043</c:v>
                </c:pt>
                <c:pt idx="951">
                  <c:v>-4.9155939612127648</c:v>
                </c:pt>
                <c:pt idx="952">
                  <c:v>-4.9119025786707624</c:v>
                </c:pt>
                <c:pt idx="953">
                  <c:v>-4.9451250254279859</c:v>
                </c:pt>
                <c:pt idx="954">
                  <c:v>-4.9820388550788861</c:v>
                </c:pt>
                <c:pt idx="955">
                  <c:v>-5.0134156103901439</c:v>
                </c:pt>
                <c:pt idx="956">
                  <c:v>-5.0521751314923193</c:v>
                </c:pt>
                <c:pt idx="957">
                  <c:v>-5.079860503909881</c:v>
                </c:pt>
                <c:pt idx="958">
                  <c:v>-5.1241570993587944</c:v>
                </c:pt>
                <c:pt idx="959">
                  <c:v>-5.1241570993587944</c:v>
                </c:pt>
                <c:pt idx="960">
                  <c:v>-5.2441270462854046</c:v>
                </c:pt>
                <c:pt idx="961">
                  <c:v>-5.3327202375526124</c:v>
                </c:pt>
                <c:pt idx="962">
                  <c:v>-5.3880909824089906</c:v>
                </c:pt>
                <c:pt idx="963">
                  <c:v>-5.4305418864243329</c:v>
                </c:pt>
                <c:pt idx="964">
                  <c:v>-5.5006781628731689</c:v>
                </c:pt>
                <c:pt idx="965">
                  <c:v>-5.7369266732426176</c:v>
                </c:pt>
                <c:pt idx="966">
                  <c:v>-5.9528725777312843</c:v>
                </c:pt>
                <c:pt idx="967">
                  <c:v>-6.0580769924700419</c:v>
                </c:pt>
                <c:pt idx="968">
                  <c:v>-6.0765339073185043</c:v>
                </c:pt>
                <c:pt idx="969">
                  <c:v>-6.0949908221687474</c:v>
                </c:pt>
                <c:pt idx="970">
                  <c:v>-6.0673054500710064</c:v>
                </c:pt>
                <c:pt idx="971">
                  <c:v>-6.1005278968689298</c:v>
                </c:pt>
                <c:pt idx="972">
                  <c:v>-6.1632814075728746</c:v>
                </c:pt>
                <c:pt idx="973">
                  <c:v>-6.2131150777768491</c:v>
                </c:pt>
                <c:pt idx="974">
                  <c:v>-6.2961711947911478</c:v>
                </c:pt>
                <c:pt idx="975">
                  <c:v>-6.4456722054367068</c:v>
                </c:pt>
                <c:pt idx="976">
                  <c:v>-6.537956780078523</c:v>
                </c:pt>
                <c:pt idx="977">
                  <c:v>-6.5896361417550127</c:v>
                </c:pt>
                <c:pt idx="978">
                  <c:v>-6.6616181097471721</c:v>
                </c:pt>
                <c:pt idx="979">
                  <c:v>-6.7575940673145416</c:v>
                </c:pt>
                <c:pt idx="980">
                  <c:v>-6.831421726770361</c:v>
                </c:pt>
                <c:pt idx="981">
                  <c:v>-6.8997123122329143</c:v>
                </c:pt>
                <c:pt idx="982">
                  <c:v>-7.047367631528104</c:v>
                </c:pt>
                <c:pt idx="983">
                  <c:v>-7.1175039081061691</c:v>
                </c:pt>
                <c:pt idx="984">
                  <c:v>-7.1285780571690198</c:v>
                </c:pt>
                <c:pt idx="985">
                  <c:v>-7.1894858761408136</c:v>
                </c:pt>
                <c:pt idx="986">
                  <c:v>-7.2577764616299119</c:v>
                </c:pt>
                <c:pt idx="987">
                  <c:v>-7.375900717042108</c:v>
                </c:pt>
                <c:pt idx="988">
                  <c:v>-7.4109688553426443</c:v>
                </c:pt>
                <c:pt idx="989">
                  <c:v>-7.379592099946418</c:v>
                </c:pt>
                <c:pt idx="990">
                  <c:v>-7.3980490148232088</c:v>
                </c:pt>
                <c:pt idx="991">
                  <c:v>-7.4349628445767824</c:v>
                </c:pt>
                <c:pt idx="992">
                  <c:v>-7.4644939085235116</c:v>
                </c:pt>
                <c:pt idx="993">
                  <c:v>-7.5106361958957493</c:v>
                </c:pt>
                <c:pt idx="994">
                  <c:v>-7.5493957171076831</c:v>
                </c:pt>
                <c:pt idx="995">
                  <c:v>-7.6361432175054311</c:v>
                </c:pt>
                <c:pt idx="996">
                  <c:v>-7.6490630576767247</c:v>
                </c:pt>
                <c:pt idx="997">
                  <c:v>-7.6435259833175966</c:v>
                </c:pt>
                <c:pt idx="998">
                  <c:v>-7.617686302623329</c:v>
                </c:pt>
                <c:pt idx="999">
                  <c:v>-7.5936923130321947</c:v>
                </c:pt>
                <c:pt idx="1000">
                  <c:v>-7.6139949197172454</c:v>
                </c:pt>
                <c:pt idx="1001">
                  <c:v>-7.577081089604909</c:v>
                </c:pt>
                <c:pt idx="1002">
                  <c:v>-7.4165059296999978</c:v>
                </c:pt>
                <c:pt idx="1003">
                  <c:v>-7.316838589157511</c:v>
                </c:pt>
                <c:pt idx="1004">
                  <c:v>-7.1322694400715552</c:v>
                </c:pt>
                <c:pt idx="1005">
                  <c:v>-6.9938425780203302</c:v>
                </c:pt>
                <c:pt idx="1006">
                  <c:v>-6.9292433761601648</c:v>
                </c:pt>
                <c:pt idx="1007">
                  <c:v>-6.9237063014528886</c:v>
                </c:pt>
                <c:pt idx="1008">
                  <c:v>-7.0270650248554407</c:v>
                </c:pt>
                <c:pt idx="1009">
                  <c:v>-7.1341151315246023</c:v>
                </c:pt>
                <c:pt idx="1010">
                  <c:v>-7.2983816742824903</c:v>
                </c:pt>
                <c:pt idx="1011">
                  <c:v>-7.4312714616724733</c:v>
                </c:pt>
                <c:pt idx="1012">
                  <c:v>-7.4921792810171954</c:v>
                </c:pt>
                <c:pt idx="1013">
                  <c:v>-7.6287604516932639</c:v>
                </c:pt>
                <c:pt idx="1014">
                  <c:v>-7.702588111223438</c:v>
                </c:pt>
                <c:pt idx="1015">
                  <c:v>-7.7468847071550258</c:v>
                </c:pt>
                <c:pt idx="1016">
                  <c:v>-7.8041011432632246</c:v>
                </c:pt>
                <c:pt idx="1017">
                  <c:v>-7.8723917284484388</c:v>
                </c:pt>
                <c:pt idx="1018">
                  <c:v>-7.9240710902028129</c:v>
                </c:pt>
                <c:pt idx="1019">
                  <c:v>-7.9277624734623551</c:v>
                </c:pt>
                <c:pt idx="1020">
                  <c:v>-7.9240710902028129</c:v>
                </c:pt>
                <c:pt idx="1021">
                  <c:v>-7.8779288028075536</c:v>
                </c:pt>
                <c:pt idx="1022">
                  <c:v>-7.8133296008818869</c:v>
                </c:pt>
                <c:pt idx="1023">
                  <c:v>-7.702588111223438</c:v>
                </c:pt>
                <c:pt idx="1024">
                  <c:v>-7.6010750788443637</c:v>
                </c:pt>
                <c:pt idx="1025">
                  <c:v>-7.475568057591679</c:v>
                </c:pt>
                <c:pt idx="1026">
                  <c:v>-7.3002273660872188</c:v>
                </c:pt>
                <c:pt idx="1027">
                  <c:v>-7.1045840675902712</c:v>
                </c:pt>
                <c:pt idx="1028">
                  <c:v>-6.8757183226594742</c:v>
                </c:pt>
                <c:pt idx="1029">
                  <c:v>-6.7963535888445206</c:v>
                </c:pt>
                <c:pt idx="1030">
                  <c:v>-6.4788946522505748</c:v>
                </c:pt>
                <c:pt idx="1031">
                  <c:v>-6.2352633758813134</c:v>
                </c:pt>
                <c:pt idx="1032">
                  <c:v>-6.1374417265694028</c:v>
                </c:pt>
                <c:pt idx="1033">
                  <c:v>-6.0414657690710776</c:v>
                </c:pt>
                <c:pt idx="1034">
                  <c:v>-5.7609206627841916</c:v>
                </c:pt>
                <c:pt idx="1035">
                  <c:v>-5.5209807695104267</c:v>
                </c:pt>
                <c:pt idx="1036">
                  <c:v>-5.1979847590317707</c:v>
                </c:pt>
                <c:pt idx="1037">
                  <c:v>-5.07063204631954</c:v>
                </c:pt>
                <c:pt idx="1038">
                  <c:v>-5.0337182166633196</c:v>
                </c:pt>
                <c:pt idx="1039">
                  <c:v>-4.9580448655585547</c:v>
                </c:pt>
                <c:pt idx="1040">
                  <c:v>-4.78085848275565</c:v>
                </c:pt>
                <c:pt idx="1041">
                  <c:v>-4.6184376322645093</c:v>
                </c:pt>
                <c:pt idx="1042">
                  <c:v>-4.4837021534999586</c:v>
                </c:pt>
                <c:pt idx="1043">
                  <c:v>-4.3545037494444374</c:v>
                </c:pt>
                <c:pt idx="1044">
                  <c:v>-4.2862131645336188</c:v>
                </c:pt>
                <c:pt idx="1045">
                  <c:v>-3.983519761108214</c:v>
                </c:pt>
                <c:pt idx="1046">
                  <c:v>-3.749116942300371</c:v>
                </c:pt>
                <c:pt idx="1047">
                  <c:v>-3.536862421589904</c:v>
                </c:pt>
                <c:pt idx="1048">
                  <c:v>-3.4962572091108099</c:v>
                </c:pt>
                <c:pt idx="1049">
                  <c:v>-3.4408864643748158</c:v>
                </c:pt>
                <c:pt idx="1050">
                  <c:v>-3.2433974759920452</c:v>
                </c:pt>
                <c:pt idx="1051">
                  <c:v>-3.0477541787478239</c:v>
                </c:pt>
                <c:pt idx="1052">
                  <c:v>-2.972080827811217</c:v>
                </c:pt>
                <c:pt idx="1053">
                  <c:v>-2.957315295913086</c:v>
                </c:pt>
                <c:pt idx="1054">
                  <c:v>-2.9333213068010928</c:v>
                </c:pt>
                <c:pt idx="1055">
                  <c:v>-2.5475717868186929</c:v>
                </c:pt>
                <c:pt idx="1056">
                  <c:v>-2.4534415211522278</c:v>
                </c:pt>
                <c:pt idx="1057">
                  <c:v>-2.436830297820527</c:v>
                </c:pt>
                <c:pt idx="1058">
                  <c:v>-2.3888423192696182</c:v>
                </c:pt>
                <c:pt idx="1059">
                  <c:v>-2.2873292878529461</c:v>
                </c:pt>
                <c:pt idx="1060">
                  <c:v>-2.235649926427822</c:v>
                </c:pt>
                <c:pt idx="1061">
                  <c:v>-2.091685990819371</c:v>
                </c:pt>
                <c:pt idx="1062">
                  <c:v>-1.9144996085917809</c:v>
                </c:pt>
                <c:pt idx="1063">
                  <c:v>-1.519521631852212</c:v>
                </c:pt>
                <c:pt idx="1064">
                  <c:v>-1.3589464734018251</c:v>
                </c:pt>
                <c:pt idx="1065">
                  <c:v>-1.0525616877506849</c:v>
                </c:pt>
                <c:pt idx="1066">
                  <c:v>-0.83107871014380341</c:v>
                </c:pt>
                <c:pt idx="1067">
                  <c:v>-0.73879413645023218</c:v>
                </c:pt>
                <c:pt idx="1068">
                  <c:v>-0.55422498838804013</c:v>
                </c:pt>
                <c:pt idx="1069">
                  <c:v>-0.31982217119522488</c:v>
                </c:pt>
                <c:pt idx="1070">
                  <c:v>-0.29582818180057202</c:v>
                </c:pt>
                <c:pt idx="1071">
                  <c:v>-0.24414882049406419</c:v>
                </c:pt>
                <c:pt idx="1072">
                  <c:v>3.1738373822442528E-3</c:v>
                </c:pt>
                <c:pt idx="1073">
                  <c:v>0.1619033044710573</c:v>
                </c:pt>
                <c:pt idx="1074">
                  <c:v>0.28741032497259322</c:v>
                </c:pt>
                <c:pt idx="1075">
                  <c:v>0.41107165402109469</c:v>
                </c:pt>
                <c:pt idx="1076">
                  <c:v>0.47197947246712868</c:v>
                </c:pt>
                <c:pt idx="1077">
                  <c:v>0.52365883373116628</c:v>
                </c:pt>
                <c:pt idx="1078">
                  <c:v>0.58087526965113401</c:v>
                </c:pt>
                <c:pt idx="1079">
                  <c:v>0.61963479050548065</c:v>
                </c:pt>
                <c:pt idx="1080">
                  <c:v>0.7063822900924811</c:v>
                </c:pt>
                <c:pt idx="1081">
                  <c:v>0.82081516120071907</c:v>
                </c:pt>
                <c:pt idx="1082">
                  <c:v>0.86142037383324754</c:v>
                </c:pt>
                <c:pt idx="1083">
                  <c:v>0.90940835220358995</c:v>
                </c:pt>
                <c:pt idx="1084">
                  <c:v>1.012767074675003</c:v>
                </c:pt>
                <c:pt idx="1085">
                  <c:v>1.055217978382339</c:v>
                </c:pt>
                <c:pt idx="1086">
                  <c:v>1.1438111697121029</c:v>
                </c:pt>
                <c:pt idx="1087">
                  <c:v>1.180724999108103</c:v>
                </c:pt>
                <c:pt idx="1088">
                  <c:v>1.2213302113712381</c:v>
                </c:pt>
                <c:pt idx="1089">
                  <c:v>1.3209975509401239</c:v>
                </c:pt>
                <c:pt idx="1090">
                  <c:v>1.35975707176261</c:v>
                </c:pt>
                <c:pt idx="1091">
                  <c:v>1.48526409209243</c:v>
                </c:pt>
                <c:pt idx="1092">
                  <c:v>1.4944925496155099</c:v>
                </c:pt>
                <c:pt idx="1093">
                  <c:v>1.535097761864487</c:v>
                </c:pt>
                <c:pt idx="1094">
                  <c:v>1.597851272019664</c:v>
                </c:pt>
                <c:pt idx="1095">
                  <c:v>1.6790616968569021</c:v>
                </c:pt>
                <c:pt idx="1096">
                  <c:v>1.767654887421346</c:v>
                </c:pt>
                <c:pt idx="1097">
                  <c:v>1.878396375877827</c:v>
                </c:pt>
                <c:pt idx="1098">
                  <c:v>1.8747049930124631</c:v>
                </c:pt>
                <c:pt idx="1099">
                  <c:v>1.8802420673113991</c:v>
                </c:pt>
                <c:pt idx="1100">
                  <c:v>1.869167918360064</c:v>
                </c:pt>
                <c:pt idx="1101">
                  <c:v>1.86363084406113</c:v>
                </c:pt>
                <c:pt idx="1102">
                  <c:v>1.8488653122444321</c:v>
                </c:pt>
                <c:pt idx="1103">
                  <c:v>1.9909835554020341</c:v>
                </c:pt>
                <c:pt idx="1104">
                  <c:v>2.1054164266955588</c:v>
                </c:pt>
                <c:pt idx="1105">
                  <c:v>2.2309234469209449</c:v>
                </c:pt>
                <c:pt idx="1106">
                  <c:v>2.3029054145407839</c:v>
                </c:pt>
                <c:pt idx="1107">
                  <c:v>2.4136469029299952</c:v>
                </c:pt>
                <c:pt idx="1108">
                  <c:v>2.4671719555107599</c:v>
                </c:pt>
                <c:pt idx="1109">
                  <c:v>2.487474561614011</c:v>
                </c:pt>
                <c:pt idx="1110">
                  <c:v>2.5262340827368441</c:v>
                </c:pt>
                <c:pt idx="1111">
                  <c:v>2.5354625398958421</c:v>
                </c:pt>
                <c:pt idx="1112">
                  <c:v>2.5539194545655208</c:v>
                </c:pt>
                <c:pt idx="1113">
                  <c:v>2.5262340827368441</c:v>
                </c:pt>
                <c:pt idx="1114">
                  <c:v>2.4911659444776082</c:v>
                </c:pt>
                <c:pt idx="1115">
                  <c:v>2.4948573273412058</c:v>
                </c:pt>
                <c:pt idx="1116">
                  <c:v>2.5649936035062222</c:v>
                </c:pt>
                <c:pt idx="1117">
                  <c:v>2.6166729646481182</c:v>
                </c:pt>
                <c:pt idx="1118">
                  <c:v>2.6129815817845179</c:v>
                </c:pt>
                <c:pt idx="1119">
                  <c:v>2.6185186560799192</c:v>
                </c:pt>
                <c:pt idx="1120">
                  <c:v>2.6185186560799192</c:v>
                </c:pt>
                <c:pt idx="1121">
                  <c:v>2.6351298793142468</c:v>
                </c:pt>
                <c:pt idx="1122">
                  <c:v>2.644358336824935</c:v>
                </c:pt>
                <c:pt idx="1123">
                  <c:v>2.6462040282567352</c:v>
                </c:pt>
                <c:pt idx="1124">
                  <c:v>2.995039716131783</c:v>
                </c:pt>
                <c:pt idx="1125">
                  <c:v>3.2589735963219071</c:v>
                </c:pt>
                <c:pt idx="1126">
                  <c:v>3.223905458442673</c:v>
                </c:pt>
                <c:pt idx="1127">
                  <c:v>3.6502601878877639</c:v>
                </c:pt>
                <c:pt idx="1128">
                  <c:v>3.6133463585962131</c:v>
                </c:pt>
                <c:pt idx="1129">
                  <c:v>3.593043752519518</c:v>
                </c:pt>
                <c:pt idx="1130">
                  <c:v>3.5524385400126741</c:v>
                </c:pt>
                <c:pt idx="1131">
                  <c:v>3.487839338919001</c:v>
                </c:pt>
                <c:pt idx="1132">
                  <c:v>3.4601539664170571</c:v>
                </c:pt>
                <c:pt idx="1133">
                  <c:v>3.4786108814171648</c:v>
                </c:pt>
                <c:pt idx="1134">
                  <c:v>3.556129922870956</c:v>
                </c:pt>
                <c:pt idx="1135">
                  <c:v>3.635494656452845</c:v>
                </c:pt>
                <c:pt idx="1136">
                  <c:v>3.7222421550390781</c:v>
                </c:pt>
                <c:pt idx="1137">
                  <c:v>3.8089896543216062</c:v>
                </c:pt>
                <c:pt idx="1138">
                  <c:v>3.8219094943247272</c:v>
                </c:pt>
                <c:pt idx="1139">
                  <c:v>3.8348293350329961</c:v>
                </c:pt>
                <c:pt idx="1140">
                  <c:v>3.9031199189583972</c:v>
                </c:pt>
                <c:pt idx="1141">
                  <c:v>3.9141940678831739</c:v>
                </c:pt>
                <c:pt idx="1142">
                  <c:v>3.9141940678831739</c:v>
                </c:pt>
                <c:pt idx="1143">
                  <c:v>3.928959599666241</c:v>
                </c:pt>
                <c:pt idx="1144">
                  <c:v>3.9215768335979768</c:v>
                </c:pt>
                <c:pt idx="1145">
                  <c:v>3.9455708228775661</c:v>
                </c:pt>
                <c:pt idx="1146">
                  <c:v>3.9972501839380299</c:v>
                </c:pt>
                <c:pt idx="1147">
                  <c:v>4.0563123110614407</c:v>
                </c:pt>
                <c:pt idx="1148">
                  <c:v>4.0839976828405424</c:v>
                </c:pt>
                <c:pt idx="1149">
                  <c:v>4.0692321510610201</c:v>
                </c:pt>
                <c:pt idx="1150">
                  <c:v>4.0858433746204854</c:v>
                </c:pt>
                <c:pt idx="1151">
                  <c:v>4.1412141185303879</c:v>
                </c:pt>
                <c:pt idx="1152">
                  <c:v>4.1762822563706621</c:v>
                </c:pt>
                <c:pt idx="1153">
                  <c:v>4.2113503942127259</c:v>
                </c:pt>
                <c:pt idx="1154">
                  <c:v>4.1910477881501942</c:v>
                </c:pt>
                <c:pt idx="1155">
                  <c:v>4.2298073091986819</c:v>
                </c:pt>
                <c:pt idx="1156">
                  <c:v>4.3017892759505134</c:v>
                </c:pt>
                <c:pt idx="1157">
                  <c:v>4.3220918823629608</c:v>
                </c:pt>
                <c:pt idx="1158">
                  <c:v>4.338703105567209</c:v>
                </c:pt>
                <c:pt idx="1159">
                  <c:v>4.3257832652194841</c:v>
                </c:pt>
                <c:pt idx="1160">
                  <c:v>4.2962522020192004</c:v>
                </c:pt>
                <c:pt idx="1161">
                  <c:v>4.305480659158718</c:v>
                </c:pt>
                <c:pt idx="1162">
                  <c:v>4.2962522020192004</c:v>
                </c:pt>
                <c:pt idx="1163">
                  <c:v>4.2390357663399776</c:v>
                </c:pt>
                <c:pt idx="1164">
                  <c:v>4.1855107138654182</c:v>
                </c:pt>
                <c:pt idx="1165">
                  <c:v>4.1892020967219352</c:v>
                </c:pt>
                <c:pt idx="1166">
                  <c:v>4.1043002892583047</c:v>
                </c:pt>
                <c:pt idx="1167">
                  <c:v>3.9344966743044729</c:v>
                </c:pt>
                <c:pt idx="1168">
                  <c:v>4.0046329500045186</c:v>
                </c:pt>
                <c:pt idx="1169">
                  <c:v>4.0950718317635522</c:v>
                </c:pt>
                <c:pt idx="1170">
                  <c:v>3.9954044925079928</c:v>
                </c:pt>
                <c:pt idx="1171">
                  <c:v>3.7960698139650231</c:v>
                </c:pt>
                <c:pt idx="1172">
                  <c:v>3.6945567832475792</c:v>
                </c:pt>
                <c:pt idx="1173">
                  <c:v>3.6041179010961479</c:v>
                </c:pt>
                <c:pt idx="1174">
                  <c:v>3.845903483606083</c:v>
                </c:pt>
                <c:pt idx="1175">
                  <c:v>3.7868413568201928</c:v>
                </c:pt>
                <c:pt idx="1176">
                  <c:v>3.681636942891005</c:v>
                </c:pt>
                <c:pt idx="1177">
                  <c:v>3.6207291246644639</c:v>
                </c:pt>
                <c:pt idx="1178">
                  <c:v>3.5616669975127362</c:v>
                </c:pt>
                <c:pt idx="1179">
                  <c:v>3.5321359335825249</c:v>
                </c:pt>
                <c:pt idx="1180">
                  <c:v>3.5173704017941532</c:v>
                </c:pt>
                <c:pt idx="1181">
                  <c:v>3.711168006464221</c:v>
                </c:pt>
                <c:pt idx="1182">
                  <c:v>3.7979155053950571</c:v>
                </c:pt>
                <c:pt idx="1183">
                  <c:v>4.04708385356669</c:v>
                </c:pt>
                <c:pt idx="1184">
                  <c:v>4.0415467792801412</c:v>
                </c:pt>
                <c:pt idx="1185">
                  <c:v>4.0323183217853931</c:v>
                </c:pt>
                <c:pt idx="1186">
                  <c:v>4.0378553964236268</c:v>
                </c:pt>
                <c:pt idx="1187">
                  <c:v>4.1172201292561077</c:v>
                </c:pt>
                <c:pt idx="1188">
                  <c:v>4.1578253417363946</c:v>
                </c:pt>
                <c:pt idx="1189">
                  <c:v>4.1725908735159258</c:v>
                </c:pt>
                <c:pt idx="1190">
                  <c:v>4.1818193310089038</c:v>
                </c:pt>
                <c:pt idx="1191">
                  <c:v>4.222424543133962</c:v>
                </c:pt>
                <c:pt idx="1192">
                  <c:v>4.2445728406247554</c:v>
                </c:pt>
                <c:pt idx="1193">
                  <c:v>4.2630297556089376</c:v>
                </c:pt>
                <c:pt idx="1194">
                  <c:v>4.2907151273827351</c:v>
                </c:pt>
                <c:pt idx="1195">
                  <c:v>4.2925608188109949</c:v>
                </c:pt>
                <c:pt idx="1196">
                  <c:v>4.2722582127502342</c:v>
                </c:pt>
                <c:pt idx="1197">
                  <c:v>4.0157070989275221</c:v>
                </c:pt>
                <c:pt idx="1198">
                  <c:v>3.9160397596648928</c:v>
                </c:pt>
                <c:pt idx="1199">
                  <c:v>3.8366750261095661</c:v>
                </c:pt>
                <c:pt idx="1200">
                  <c:v>3.7499275271804868</c:v>
                </c:pt>
                <c:pt idx="1201">
                  <c:v>3.7037852403941822</c:v>
                </c:pt>
                <c:pt idx="1202">
                  <c:v>3.6262661986010971</c:v>
                </c:pt>
                <c:pt idx="1203">
                  <c:v>3.5672040718010489</c:v>
                </c:pt>
                <c:pt idx="1204">
                  <c:v>3.4859936471372879</c:v>
                </c:pt>
                <c:pt idx="1205">
                  <c:v>3.3974004567445508</c:v>
                </c:pt>
                <c:pt idx="1206">
                  <c:v>3.329109872075056</c:v>
                </c:pt>
                <c:pt idx="1207">
                  <c:v>3.1814545544898758</c:v>
                </c:pt>
                <c:pt idx="1208">
                  <c:v>2.9396689721510749</c:v>
                </c:pt>
                <c:pt idx="1209">
                  <c:v>2.7329515272920148</c:v>
                </c:pt>
                <c:pt idx="1210">
                  <c:v>2.6886549322360902</c:v>
                </c:pt>
                <c:pt idx="1211">
                  <c:v>2.7071118469022282</c:v>
                </c:pt>
                <c:pt idx="1212">
                  <c:v>2.7126489211958531</c:v>
                </c:pt>
                <c:pt idx="1213">
                  <c:v>2.6701980175699558</c:v>
                </c:pt>
                <c:pt idx="1214">
                  <c:v>2.7200316869212782</c:v>
                </c:pt>
                <c:pt idx="1215">
                  <c:v>2.812316260594788</c:v>
                </c:pt>
                <c:pt idx="1216">
                  <c:v>2.7421799844474619</c:v>
                </c:pt>
                <c:pt idx="1217">
                  <c:v>2.5852962096077059</c:v>
                </c:pt>
                <c:pt idx="1218">
                  <c:v>2.487474561614011</c:v>
                </c:pt>
                <c:pt idx="1219">
                  <c:v>2.540999614542923</c:v>
                </c:pt>
                <c:pt idx="1220">
                  <c:v>2.4616348808636812</c:v>
                </c:pt>
                <c:pt idx="1221">
                  <c:v>2.4967030191246891</c:v>
                </c:pt>
                <c:pt idx="1222">
                  <c:v>2.5262340827368441</c:v>
                </c:pt>
                <c:pt idx="1223">
                  <c:v>2.5631479120744229</c:v>
                </c:pt>
                <c:pt idx="1224">
                  <c:v>2.5779134438805058</c:v>
                </c:pt>
                <c:pt idx="1225">
                  <c:v>2.6425126450414509</c:v>
                </c:pt>
                <c:pt idx="1226">
                  <c:v>2.6332841878842261</c:v>
                </c:pt>
                <c:pt idx="1227">
                  <c:v>2.6277471132371422</c:v>
                </c:pt>
                <c:pt idx="1228">
                  <c:v>2.6166729646481182</c:v>
                </c:pt>
                <c:pt idx="1229">
                  <c:v>2.5871419010395069</c:v>
                </c:pt>
                <c:pt idx="1230">
                  <c:v>2.5816048267441061</c:v>
                </c:pt>
                <c:pt idx="1231">
                  <c:v>2.537308231679325</c:v>
                </c:pt>
                <c:pt idx="1232">
                  <c:v>2.592678975684811</c:v>
                </c:pt>
                <c:pt idx="1233">
                  <c:v>2.607444507490897</c:v>
                </c:pt>
                <c:pt idx="1234">
                  <c:v>2.644358336824935</c:v>
                </c:pt>
                <c:pt idx="1235">
                  <c:v>2.6092901985692318</c:v>
                </c:pt>
                <c:pt idx="1236">
                  <c:v>2.651741102550357</c:v>
                </c:pt>
                <c:pt idx="1237">
                  <c:v>2.6609695600610461</c:v>
                </c:pt>
                <c:pt idx="1238">
                  <c:v>2.6572781768439788</c:v>
                </c:pt>
                <c:pt idx="1239">
                  <c:v>2.6701980175699558</c:v>
                </c:pt>
                <c:pt idx="1240">
                  <c:v>2.7587912080334891</c:v>
                </c:pt>
                <c:pt idx="1241">
                  <c:v>2.729260144428411</c:v>
                </c:pt>
                <c:pt idx="1242">
                  <c:v>2.6609695600610461</c:v>
                </c:pt>
                <c:pt idx="1243">
                  <c:v>2.5963703585484121</c:v>
                </c:pt>
                <c:pt idx="1244">
                  <c:v>2.6092901985692318</c:v>
                </c:pt>
                <c:pt idx="1245">
                  <c:v>2.546536688838323</c:v>
                </c:pt>
                <c:pt idx="1246">
                  <c:v>2.5391539227594402</c:v>
                </c:pt>
                <c:pt idx="1247">
                  <c:v>2.5336168484640411</c:v>
                </c:pt>
                <c:pt idx="1248">
                  <c:v>2.3951899879050882</c:v>
                </c:pt>
                <c:pt idx="1249">
                  <c:v>1.7122841433645259</c:v>
                </c:pt>
                <c:pt idx="1250">
                  <c:v>1.572011591242777</c:v>
                </c:pt>
                <c:pt idx="1251">
                  <c:v>1.573857282678127</c:v>
                </c:pt>
                <c:pt idx="1252">
                  <c:v>1.588622814498357</c:v>
                </c:pt>
                <c:pt idx="1253">
                  <c:v>1.6421478674821479</c:v>
                </c:pt>
                <c:pt idx="1254">
                  <c:v>1.6495306332164239</c:v>
                </c:pt>
                <c:pt idx="1255">
                  <c:v>1.810105791091503</c:v>
                </c:pt>
                <c:pt idx="1256">
                  <c:v>1.714129834798096</c:v>
                </c:pt>
                <c:pt idx="1257">
                  <c:v>1.7639635045542039</c:v>
                </c:pt>
                <c:pt idx="1258">
                  <c:v>1.8747049930124631</c:v>
                </c:pt>
                <c:pt idx="1259">
                  <c:v>1.8747049930124631</c:v>
                </c:pt>
                <c:pt idx="1260">
                  <c:v>1.9300757370586601</c:v>
                </c:pt>
                <c:pt idx="1261">
                  <c:v>1.8839334501785441</c:v>
                </c:pt>
                <c:pt idx="1262">
                  <c:v>1.725203983397736</c:v>
                </c:pt>
                <c:pt idx="1263">
                  <c:v>1.7067470687121331</c:v>
                </c:pt>
                <c:pt idx="1264">
                  <c:v>1.6753703139897631</c:v>
                </c:pt>
                <c:pt idx="1265">
                  <c:v>1.690135845810004</c:v>
                </c:pt>
                <c:pt idx="1266">
                  <c:v>1.575702974463377</c:v>
                </c:pt>
                <c:pt idx="1267">
                  <c:v>1.544326219032327</c:v>
                </c:pt>
                <c:pt idx="1268">
                  <c:v>1.5387891450833071</c:v>
                </c:pt>
                <c:pt idx="1269">
                  <c:v>1.4778813260064769</c:v>
                </c:pt>
                <c:pt idx="1270">
                  <c:v>1.4188191990630441</c:v>
                </c:pt>
                <c:pt idx="1271">
                  <c:v>1.440967496622868</c:v>
                </c:pt>
                <c:pt idx="1272">
                  <c:v>1.367139837850337</c:v>
                </c:pt>
                <c:pt idx="1273">
                  <c:v>1.2693181897221091</c:v>
                </c:pt>
                <c:pt idx="1274">
                  <c:v>1.2600897321990421</c:v>
                </c:pt>
                <c:pt idx="1275">
                  <c:v>1.1696508501496981</c:v>
                </c:pt>
                <c:pt idx="1276">
                  <c:v>1.208410370979266</c:v>
                </c:pt>
                <c:pt idx="1277">
                  <c:v>1.226867285675493</c:v>
                </c:pt>
                <c:pt idx="1278">
                  <c:v>1.2102560627662939</c:v>
                </c:pt>
                <c:pt idx="1279">
                  <c:v>1.2637811150679521</c:v>
                </c:pt>
                <c:pt idx="1280">
                  <c:v>1.300694944810322</c:v>
                </c:pt>
                <c:pt idx="1281">
                  <c:v>1.4022079758039241</c:v>
                </c:pt>
                <c:pt idx="1282">
                  <c:v>1.420664890496611</c:v>
                </c:pt>
                <c:pt idx="1283">
                  <c:v>1.4446588794900019</c:v>
                </c:pt>
                <c:pt idx="1284">
                  <c:v>1.4243562737172091</c:v>
                </c:pt>
                <c:pt idx="1285">
                  <c:v>1.573857282678127</c:v>
                </c:pt>
                <c:pt idx="1286">
                  <c:v>1.58493143163122</c:v>
                </c:pt>
                <c:pt idx="1287">
                  <c:v>1.618153878142383</c:v>
                </c:pt>
                <c:pt idx="1288">
                  <c:v>1.6347651013961879</c:v>
                </c:pt>
                <c:pt idx="1289">
                  <c:v>1.656913399304166</c:v>
                </c:pt>
                <c:pt idx="1290">
                  <c:v>1.7215126005305961</c:v>
                </c:pt>
                <c:pt idx="1291">
                  <c:v>1.84701962081086</c:v>
                </c:pt>
                <c:pt idx="1292">
                  <c:v>1.954069726039666</c:v>
                </c:pt>
                <c:pt idx="1293">
                  <c:v>1.941149886008217</c:v>
                </c:pt>
                <c:pt idx="1294">
                  <c:v>2.0186689279500052</c:v>
                </c:pt>
                <c:pt idx="1295">
                  <c:v>2.247534670164133</c:v>
                </c:pt>
                <c:pt idx="1296">
                  <c:v>2.42287536044245</c:v>
                </c:pt>
                <c:pt idx="1297">
                  <c:v>2.5576108374273412</c:v>
                </c:pt>
                <c:pt idx="1298">
                  <c:v>2.6055988157074128</c:v>
                </c:pt>
                <c:pt idx="1299">
                  <c:v>2.6683523257846891</c:v>
                </c:pt>
                <c:pt idx="1300">
                  <c:v>2.684963549020805</c:v>
                </c:pt>
                <c:pt idx="1301">
                  <c:v>2.7200316869212782</c:v>
                </c:pt>
                <c:pt idx="1302">
                  <c:v>2.8603042388589168</c:v>
                </c:pt>
                <c:pt idx="1303">
                  <c:v>2.9747371100409268</c:v>
                </c:pt>
                <c:pt idx="1304">
                  <c:v>3.0467190772471149</c:v>
                </c:pt>
                <c:pt idx="1305">
                  <c:v>3.199911469145392</c:v>
                </c:pt>
                <c:pt idx="1306">
                  <c:v>3.2995788084894531</c:v>
                </c:pt>
                <c:pt idx="1307">
                  <c:v>3.353103861368798</c:v>
                </c:pt>
                <c:pt idx="1308">
                  <c:v>3.3992461478228968</c:v>
                </c:pt>
                <c:pt idx="1309">
                  <c:v>3.3992461478228968</c:v>
                </c:pt>
                <c:pt idx="1310">
                  <c:v>3.4066289142463821</c:v>
                </c:pt>
                <c:pt idx="1311">
                  <c:v>3.4509255089152209</c:v>
                </c:pt>
                <c:pt idx="1312">
                  <c:v>3.4601539664170571</c:v>
                </c:pt>
                <c:pt idx="1313">
                  <c:v>3.4416970517650709</c:v>
                </c:pt>
                <c:pt idx="1314">
                  <c:v>3.3955547649628359</c:v>
                </c:pt>
                <c:pt idx="1315">
                  <c:v>3.3641780103024361</c:v>
                </c:pt>
                <c:pt idx="1316">
                  <c:v>3.3549495528006079</c:v>
                </c:pt>
                <c:pt idx="1317">
                  <c:v>3.314344340283145</c:v>
                </c:pt>
                <c:pt idx="1318">
                  <c:v>3.2829675856191982</c:v>
                </c:pt>
                <c:pt idx="1319">
                  <c:v>3.2903503513393111</c:v>
                </c:pt>
                <c:pt idx="1320">
                  <c:v>3.2829675856191982</c:v>
                </c:pt>
                <c:pt idx="1321">
                  <c:v>3.3272641806450269</c:v>
                </c:pt>
                <c:pt idx="1322">
                  <c:v>3.3401840210086911</c:v>
                </c:pt>
                <c:pt idx="1323">
                  <c:v>3.3328012549351151</c:v>
                </c:pt>
                <c:pt idx="1324">
                  <c:v>3.2091399266489908</c:v>
                </c:pt>
                <c:pt idx="1325">
                  <c:v>3.1390036508869952</c:v>
                </c:pt>
                <c:pt idx="1326">
                  <c:v>3.1408493423170212</c:v>
                </c:pt>
                <c:pt idx="1327">
                  <c:v>2.5963703585484121</c:v>
                </c:pt>
                <c:pt idx="1328">
                  <c:v>2.389652913961378</c:v>
                </c:pt>
                <c:pt idx="1329">
                  <c:v>2.2715286591362891</c:v>
                </c:pt>
                <c:pt idx="1330">
                  <c:v>2.1570957878640038</c:v>
                </c:pt>
                <c:pt idx="1331">
                  <c:v>2.0758853634209249</c:v>
                </c:pt>
                <c:pt idx="1332">
                  <c:v>1.9854464814547781</c:v>
                </c:pt>
                <c:pt idx="1333">
                  <c:v>1.9226929713279299</c:v>
                </c:pt>
                <c:pt idx="1334">
                  <c:v>1.826717014693451</c:v>
                </c:pt>
                <c:pt idx="1335">
                  <c:v>1.752889355602878</c:v>
                </c:pt>
                <c:pt idx="1336">
                  <c:v>1.758426429903589</c:v>
                </c:pt>
                <c:pt idx="1337">
                  <c:v>1.7971859510582859</c:v>
                </c:pt>
                <c:pt idx="1338">
                  <c:v>1.7344324409172709</c:v>
                </c:pt>
                <c:pt idx="1339">
                  <c:v>1.1917991473631431</c:v>
                </c:pt>
                <c:pt idx="1340">
                  <c:v>0.64362877987357503</c:v>
                </c:pt>
                <c:pt idx="1341">
                  <c:v>0.40368888792451268</c:v>
                </c:pt>
                <c:pt idx="1342">
                  <c:v>0.38707766464591509</c:v>
                </c:pt>
                <c:pt idx="1343">
                  <c:v>0.31509569722198583</c:v>
                </c:pt>
                <c:pt idx="1344">
                  <c:v>0.36492936670607368</c:v>
                </c:pt>
                <c:pt idx="1345">
                  <c:v>0.33908968624725111</c:v>
                </c:pt>
                <c:pt idx="1346">
                  <c:v>0.32247846296866112</c:v>
                </c:pt>
                <c:pt idx="1347">
                  <c:v>0.34831814378094628</c:v>
                </c:pt>
                <c:pt idx="1348">
                  <c:v>0.27633617600179039</c:v>
                </c:pt>
                <c:pt idx="1349">
                  <c:v>0.25049649518773781</c:v>
                </c:pt>
                <c:pt idx="1350">
                  <c:v>0.23942234656862069</c:v>
                </c:pt>
                <c:pt idx="1351">
                  <c:v>0.20619990000612329</c:v>
                </c:pt>
                <c:pt idx="1352">
                  <c:v>0.17482314487896561</c:v>
                </c:pt>
                <c:pt idx="1353">
                  <c:v>0.29848447358993518</c:v>
                </c:pt>
                <c:pt idx="1354">
                  <c:v>0.39446043039081358</c:v>
                </c:pt>
                <c:pt idx="1355">
                  <c:v>0.51073899368025388</c:v>
                </c:pt>
                <c:pt idx="1356">
                  <c:v>0.5328872912630922</c:v>
                </c:pt>
                <c:pt idx="1357">
                  <c:v>0.5734925035563232</c:v>
                </c:pt>
                <c:pt idx="1358">
                  <c:v>0.62148048194081684</c:v>
                </c:pt>
                <c:pt idx="1359">
                  <c:v>0.66762276888998939</c:v>
                </c:pt>
                <c:pt idx="1360">
                  <c:v>0.74514181058983364</c:v>
                </c:pt>
                <c:pt idx="1361">
                  <c:v>0.81896946976537932</c:v>
                </c:pt>
                <c:pt idx="1362">
                  <c:v>0.92786526690690097</c:v>
                </c:pt>
                <c:pt idx="1363">
                  <c:v>0.98323601101328839</c:v>
                </c:pt>
                <c:pt idx="1364">
                  <c:v>1.0441438301255299</c:v>
                </c:pt>
                <c:pt idx="1365">
                  <c:v>1.1567310097559489</c:v>
                </c:pt>
                <c:pt idx="1366">
                  <c:v>1.195490530937197</c:v>
                </c:pt>
                <c:pt idx="1367">
                  <c:v>1.239787126069247</c:v>
                </c:pt>
                <c:pt idx="1368">
                  <c:v>1.2527069664612229</c:v>
                </c:pt>
                <c:pt idx="1369">
                  <c:v>1.291466487638937</c:v>
                </c:pt>
                <c:pt idx="1370">
                  <c:v>1.3874424439783679</c:v>
                </c:pt>
                <c:pt idx="1371">
                  <c:v>1.422510581930178</c:v>
                </c:pt>
                <c:pt idx="1372">
                  <c:v>1.560937442641368</c:v>
                </c:pt>
                <c:pt idx="1373">
                  <c:v>1.697518611544284</c:v>
                </c:pt>
                <c:pt idx="1374">
                  <c:v>1.771346270640171</c:v>
                </c:pt>
                <c:pt idx="1375">
                  <c:v>1.778729036374453</c:v>
                </c:pt>
                <c:pt idx="1376">
                  <c:v>1.8137971743103281</c:v>
                </c:pt>
                <c:pt idx="1377">
                  <c:v>1.876550684092571</c:v>
                </c:pt>
                <c:pt idx="1378">
                  <c:v>1.9300757370586601</c:v>
                </c:pt>
                <c:pt idx="1379">
                  <c:v>1.972526640721741</c:v>
                </c:pt>
                <c:pt idx="1380">
                  <c:v>1.994674938620864</c:v>
                </c:pt>
                <c:pt idx="1381">
                  <c:v>2.0260516936807398</c:v>
                </c:pt>
                <c:pt idx="1382">
                  <c:v>2.2032380750834251</c:v>
                </c:pt>
                <c:pt idx="1383">
                  <c:v>2.2918312655947588</c:v>
                </c:pt>
                <c:pt idx="1384">
                  <c:v>2.2992140316754091</c:v>
                </c:pt>
                <c:pt idx="1385">
                  <c:v>2.2918312655947588</c:v>
                </c:pt>
                <c:pt idx="1386">
                  <c:v>2.234614829786318</c:v>
                </c:pt>
                <c:pt idx="1387">
                  <c:v>2.2050837661635372</c:v>
                </c:pt>
                <c:pt idx="1388">
                  <c:v>2.2050837661635372</c:v>
                </c:pt>
                <c:pt idx="1389">
                  <c:v>2.1349474903218808</c:v>
                </c:pt>
                <c:pt idx="1390">
                  <c:v>2.2290777554891492</c:v>
                </c:pt>
                <c:pt idx="1391">
                  <c:v>2.2623002019737468</c:v>
                </c:pt>
                <c:pt idx="1392">
                  <c:v>2.391498605041491</c:v>
                </c:pt>
                <c:pt idx="1393">
                  <c:v>2.4819374873186142</c:v>
                </c:pt>
                <c:pt idx="1394">
                  <c:v>2.5317711570322419</c:v>
                </c:pt>
                <c:pt idx="1395">
                  <c:v>2.6295928050206272</c:v>
                </c:pt>
                <c:pt idx="1396">
                  <c:v>2.7347972187238159</c:v>
                </c:pt>
                <c:pt idx="1397">
                  <c:v>2.8178533348884178</c:v>
                </c:pt>
                <c:pt idx="1398">
                  <c:v>2.9359775892892479</c:v>
                </c:pt>
                <c:pt idx="1399">
                  <c:v>3.02272508794452</c:v>
                </c:pt>
                <c:pt idx="1400">
                  <c:v>3.0707130661962521</c:v>
                </c:pt>
                <c:pt idx="1401">
                  <c:v>3.1925287034252818</c:v>
                </c:pt>
                <c:pt idx="1402">
                  <c:v>3.2312882245162471</c:v>
                </c:pt>
                <c:pt idx="1403">
                  <c:v>3.2497451391717691</c:v>
                </c:pt>
                <c:pt idx="1404">
                  <c:v>3.3254184892150001</c:v>
                </c:pt>
                <c:pt idx="1405">
                  <c:v>3.373406467452583</c:v>
                </c:pt>
                <c:pt idx="1406">
                  <c:v>3.471228115347142</c:v>
                </c:pt>
                <c:pt idx="1407">
                  <c:v>3.556129922870956</c:v>
                </c:pt>
                <c:pt idx="1408">
                  <c:v>3.635494656452845</c:v>
                </c:pt>
                <c:pt idx="1409">
                  <c:v>3.7130136978942541</c:v>
                </c:pt>
                <c:pt idx="1410">
                  <c:v>3.8403664089660738</c:v>
                </c:pt>
                <c:pt idx="1411">
                  <c:v>3.9880217264415019</c:v>
                </c:pt>
                <c:pt idx="1412">
                  <c:v>4.10799167211482</c:v>
                </c:pt>
                <c:pt idx="1413">
                  <c:v>4.2501099149077541</c:v>
                </c:pt>
                <c:pt idx="1414">
                  <c:v>4.3239375737912216</c:v>
                </c:pt>
                <c:pt idx="1415">
                  <c:v>4.3977652323159244</c:v>
                </c:pt>
                <c:pt idx="1416">
                  <c:v>4.4494445933480504</c:v>
                </c:pt>
                <c:pt idx="1417">
                  <c:v>4.4752842740399634</c:v>
                </c:pt>
                <c:pt idx="1418">
                  <c:v>4.5528033157587027</c:v>
                </c:pt>
                <c:pt idx="1419">
                  <c:v>4.6875387927731156</c:v>
                </c:pt>
                <c:pt idx="1420">
                  <c:v>4.9016390028796382</c:v>
                </c:pt>
                <c:pt idx="1421">
                  <c:v>4.9828494274159594</c:v>
                </c:pt>
                <c:pt idx="1422">
                  <c:v>5.1231219789942486</c:v>
                </c:pt>
                <c:pt idx="1423">
                  <c:v>5.2412462327336042</c:v>
                </c:pt>
                <c:pt idx="1424">
                  <c:v>5.2467833073647601</c:v>
                </c:pt>
                <c:pt idx="1425">
                  <c:v>5.2597031473466371</c:v>
                </c:pt>
                <c:pt idx="1426">
                  <c:v>5.2763143708848634</c:v>
                </c:pt>
                <c:pt idx="1427">
                  <c:v>5.2873885194402517</c:v>
                </c:pt>
                <c:pt idx="1428">
                  <c:v>5.3316851147186419</c:v>
                </c:pt>
                <c:pt idx="1429">
                  <c:v>5.3575247950323126</c:v>
                </c:pt>
                <c:pt idx="1430">
                  <c:v>5.3501420293299047</c:v>
                </c:pt>
                <c:pt idx="1431">
                  <c:v>5.3150738911821884</c:v>
                </c:pt>
                <c:pt idx="1432">
                  <c:v>5.3261480400892616</c:v>
                </c:pt>
                <c:pt idx="1433">
                  <c:v>5.3556791036058202</c:v>
                </c:pt>
                <c:pt idx="1434">
                  <c:v>5.4202783049166534</c:v>
                </c:pt>
                <c:pt idx="1435">
                  <c:v>5.4461179855802424</c:v>
                </c:pt>
                <c:pt idx="1436">
                  <c:v>5.444272293802066</c:v>
                </c:pt>
                <c:pt idx="1437">
                  <c:v>5.4516550598561624</c:v>
                </c:pt>
                <c:pt idx="1438">
                  <c:v>5.486723197646886</c:v>
                </c:pt>
                <c:pt idx="1439">
                  <c:v>5.514408569381736</c:v>
                </c:pt>
                <c:pt idx="1440">
                  <c:v>5.5199456440093408</c:v>
                </c:pt>
                <c:pt idx="1441">
                  <c:v>5.567933622126545</c:v>
                </c:pt>
                <c:pt idx="1442">
                  <c:v>5.5753163881806476</c:v>
                </c:pt>
                <c:pt idx="1443">
                  <c:v>5.6048474513384479</c:v>
                </c:pt>
                <c:pt idx="1444">
                  <c:v>5.5623965474989374</c:v>
                </c:pt>
                <c:pt idx="1445">
                  <c:v>5.6048474513384479</c:v>
                </c:pt>
                <c:pt idx="1446">
                  <c:v>5.7894165980729806</c:v>
                </c:pt>
                <c:pt idx="1447">
                  <c:v>5.9739857444168836</c:v>
                </c:pt>
                <c:pt idx="1448">
                  <c:v>6.3062102078113744</c:v>
                </c:pt>
                <c:pt idx="1449">
                  <c:v>6.3578895687337642</c:v>
                </c:pt>
                <c:pt idx="1450">
                  <c:v>6.3671180262037241</c:v>
                </c:pt>
                <c:pt idx="1451">
                  <c:v>6.463093982344315</c:v>
                </c:pt>
                <c:pt idx="1452">
                  <c:v>6.4815508969307896</c:v>
                </c:pt>
                <c:pt idx="1453">
                  <c:v>6.5203104175266899</c:v>
                </c:pt>
                <c:pt idx="1454">
                  <c:v>6.6347432882342838</c:v>
                </c:pt>
                <c:pt idx="1455">
                  <c:v>6.6716571174001551</c:v>
                </c:pt>
                <c:pt idx="1456">
                  <c:v>6.6624286602854221</c:v>
                </c:pt>
                <c:pt idx="1457">
                  <c:v>6.6328975968113388</c:v>
                </c:pt>
                <c:pt idx="1458">
                  <c:v>6.640280362854809</c:v>
                </c:pt>
                <c:pt idx="1459">
                  <c:v>6.7122623297636137</c:v>
                </c:pt>
                <c:pt idx="1460">
                  <c:v>6.666120043131313</c:v>
                </c:pt>
                <c:pt idx="1461">
                  <c:v>6.514773343256075</c:v>
                </c:pt>
                <c:pt idx="1462">
                  <c:v>6.2526851554625011</c:v>
                </c:pt>
                <c:pt idx="1463">
                  <c:v>6.1456350507559101</c:v>
                </c:pt>
                <c:pt idx="1464">
                  <c:v>6.1031841469429553</c:v>
                </c:pt>
                <c:pt idx="1465">
                  <c:v>6.0422763285311278</c:v>
                </c:pt>
                <c:pt idx="1466">
                  <c:v>5.9924426590157616</c:v>
                </c:pt>
                <c:pt idx="1467">
                  <c:v>5.9056951599474274</c:v>
                </c:pt>
                <c:pt idx="1468">
                  <c:v>5.8263304272742547</c:v>
                </c:pt>
                <c:pt idx="1469">
                  <c:v>5.8171019701506683</c:v>
                </c:pt>
                <c:pt idx="1470">
                  <c:v>5.7764967573948143</c:v>
                </c:pt>
                <c:pt idx="1471">
                  <c:v>5.7506570770935346</c:v>
                </c:pt>
                <c:pt idx="1472">
                  <c:v>5.7358915453405572</c:v>
                </c:pt>
                <c:pt idx="1473">
                  <c:v>5.6805208011798767</c:v>
                </c:pt>
                <c:pt idx="1474">
                  <c:v>5.6565268126532322</c:v>
                </c:pt>
                <c:pt idx="1475">
                  <c:v>5.6989777161357447</c:v>
                </c:pt>
                <c:pt idx="1476">
                  <c:v>5.7617312256436142</c:v>
                </c:pt>
                <c:pt idx="1477">
                  <c:v>5.7709596831206644</c:v>
                </c:pt>
                <c:pt idx="1478">
                  <c:v>5.8724727135991266</c:v>
                </c:pt>
                <c:pt idx="1479">
                  <c:v>5.8392502672490592</c:v>
                </c:pt>
                <c:pt idx="1480">
                  <c:v>5.8134105873012336</c:v>
                </c:pt>
                <c:pt idx="1481">
                  <c:v>5.8687813311013759</c:v>
                </c:pt>
                <c:pt idx="1482">
                  <c:v>5.8946210110474313</c:v>
                </c:pt>
                <c:pt idx="1483">
                  <c:v>5.9647572872950683</c:v>
                </c:pt>
                <c:pt idx="1484">
                  <c:v>6.0182823393099598</c:v>
                </c:pt>
                <c:pt idx="1485">
                  <c:v>6.0921099980447284</c:v>
                </c:pt>
                <c:pt idx="1486">
                  <c:v>6.2268454751753852</c:v>
                </c:pt>
                <c:pt idx="1487">
                  <c:v>6.2213084005513144</c:v>
                </c:pt>
                <c:pt idx="1488">
                  <c:v>6.2656049954302189</c:v>
                </c:pt>
                <c:pt idx="1489">
                  <c:v>6.2803705271725656</c:v>
                </c:pt>
                <c:pt idx="1490">
                  <c:v>6.2969817506931003</c:v>
                </c:pt>
                <c:pt idx="1491">
                  <c:v>6.3209757395555046</c:v>
                </c:pt>
                <c:pt idx="1492">
                  <c:v>6.4040318553819926</c:v>
                </c:pt>
                <c:pt idx="1493">
                  <c:v>6.6218234482718774</c:v>
                </c:pt>
                <c:pt idx="1494">
                  <c:v>6.6882683409118302</c:v>
                </c:pt>
                <c:pt idx="1495">
                  <c:v>6.7307192443447761</c:v>
                </c:pt>
                <c:pt idx="1496">
                  <c:v>6.7602503074636324</c:v>
                </c:pt>
                <c:pt idx="1497">
                  <c:v>6.7879356798629118</c:v>
                </c:pt>
                <c:pt idx="1498">
                  <c:v>6.8525348807140576</c:v>
                </c:pt>
                <c:pt idx="1499">
                  <c:v>6.9503565282244928</c:v>
                </c:pt>
                <c:pt idx="1500">
                  <c:v>7.0112643469260547</c:v>
                </c:pt>
                <c:pt idx="1501">
                  <c:v>7.5335950302128198</c:v>
                </c:pt>
                <c:pt idx="1502">
                  <c:v>7.847362578461448</c:v>
                </c:pt>
                <c:pt idx="1503">
                  <c:v>8.013474809820579</c:v>
                </c:pt>
                <c:pt idx="1504">
                  <c:v>8.2220379448616665</c:v>
                </c:pt>
                <c:pt idx="1505">
                  <c:v>8.5062744294556598</c:v>
                </c:pt>
                <c:pt idx="1506">
                  <c:v>8.7074547987058324</c:v>
                </c:pt>
                <c:pt idx="1507">
                  <c:v>8.7443686277849597</c:v>
                </c:pt>
                <c:pt idx="1508">
                  <c:v>8.7609798509060077</c:v>
                </c:pt>
                <c:pt idx="1509">
                  <c:v>8.753597084878459</c:v>
                </c:pt>
                <c:pt idx="1510">
                  <c:v>8.7849738400528263</c:v>
                </c:pt>
                <c:pt idx="1511">
                  <c:v>8.8421902750847359</c:v>
                </c:pt>
                <c:pt idx="1512">
                  <c:v>8.8108135202655973</c:v>
                </c:pt>
                <c:pt idx="1513">
                  <c:v>9.1578035142872114</c:v>
                </c:pt>
                <c:pt idx="1514">
                  <c:v>9.3073045222898596</c:v>
                </c:pt>
                <c:pt idx="1515">
                  <c:v>9.2740820760690159</c:v>
                </c:pt>
                <c:pt idx="1516">
                  <c:v>9.2759277674866532</c:v>
                </c:pt>
                <c:pt idx="1517">
                  <c:v>9.2390139384287586</c:v>
                </c:pt>
                <c:pt idx="1518">
                  <c:v>9.2630079272115093</c:v>
                </c:pt>
                <c:pt idx="1519">
                  <c:v>9.2648536189808297</c:v>
                </c:pt>
                <c:pt idx="1520">
                  <c:v>9.231631172758215</c:v>
                </c:pt>
                <c:pt idx="1521">
                  <c:v>9.1965630347645018</c:v>
                </c:pt>
                <c:pt idx="1522">
                  <c:v>9.1744147373994007</c:v>
                </c:pt>
                <c:pt idx="1523">
                  <c:v>9.1614948971224841</c:v>
                </c:pt>
                <c:pt idx="1524">
                  <c:v>9.1153526106176344</c:v>
                </c:pt>
                <c:pt idx="1525">
                  <c:v>9.0987413878571353</c:v>
                </c:pt>
                <c:pt idx="1526">
                  <c:v>9.0230680379543209</c:v>
                </c:pt>
                <c:pt idx="1527">
                  <c:v>9.211328566459061</c:v>
                </c:pt>
                <c:pt idx="1528">
                  <c:v>9.2796191506736143</c:v>
                </c:pt>
                <c:pt idx="1529">
                  <c:v>9.4955650507344149</c:v>
                </c:pt>
                <c:pt idx="1530">
                  <c:v>10.04558110484852</c:v>
                </c:pt>
                <c:pt idx="1531">
                  <c:v>10.351965886541491</c:v>
                </c:pt>
                <c:pt idx="1532">
                  <c:v>11.14376752063415</c:v>
                </c:pt>
                <c:pt idx="1533">
                  <c:v>12.16074351083609</c:v>
                </c:pt>
                <c:pt idx="1534">
                  <c:v>12.94147099379062</c:v>
                </c:pt>
                <c:pt idx="1535">
                  <c:v>13.16479965929598</c:v>
                </c:pt>
                <c:pt idx="1536">
                  <c:v>13.29584375252924</c:v>
                </c:pt>
                <c:pt idx="1537">
                  <c:v>13.4619559828652</c:v>
                </c:pt>
                <c:pt idx="1538">
                  <c:v>13.81448304928279</c:v>
                </c:pt>
                <c:pt idx="1539">
                  <c:v>14.01750910837746</c:v>
                </c:pt>
                <c:pt idx="1540">
                  <c:v>14.242683465372471</c:v>
                </c:pt>
                <c:pt idx="1541">
                  <c:v>14.512154416420261</c:v>
                </c:pt>
                <c:pt idx="1542">
                  <c:v>14.659809732111331</c:v>
                </c:pt>
                <c:pt idx="1543">
                  <c:v>14.92374360881594</c:v>
                </c:pt>
                <c:pt idx="1544">
                  <c:v>15.148917964873901</c:v>
                </c:pt>
                <c:pt idx="1545">
                  <c:v>15.298418972215689</c:v>
                </c:pt>
                <c:pt idx="1546">
                  <c:v>15.438691521803079</c:v>
                </c:pt>
                <c:pt idx="1547">
                  <c:v>15.5143648708019</c:v>
                </c:pt>
                <c:pt idx="1548">
                  <c:v>15.654637421060819</c:v>
                </c:pt>
                <c:pt idx="1549">
                  <c:v>15.7524590672424</c:v>
                </c:pt>
                <c:pt idx="1550">
                  <c:v>15.970250657474031</c:v>
                </c:pt>
                <c:pt idx="1551">
                  <c:v>16.13082581344851</c:v>
                </c:pt>
                <c:pt idx="1552">
                  <c:v>16.189887939407711</c:v>
                </c:pt>
                <c:pt idx="1553">
                  <c:v>16.337543254817319</c:v>
                </c:pt>
                <c:pt idx="1554">
                  <c:v>16.422445061105549</c:v>
                </c:pt>
                <c:pt idx="1555">
                  <c:v>16.67899617132235</c:v>
                </c:pt>
                <c:pt idx="1556">
                  <c:v>16.898633453080791</c:v>
                </c:pt>
                <c:pt idx="1557">
                  <c:v>16.963232653897141</c:v>
                </c:pt>
                <c:pt idx="1558">
                  <c:v>17.085048288855582</c:v>
                </c:pt>
                <c:pt idx="1559">
                  <c:v>17.116425043029189</c:v>
                </c:pt>
                <c:pt idx="1560">
                  <c:v>17.171795786472931</c:v>
                </c:pt>
                <c:pt idx="1561">
                  <c:v>17.24008636971978</c:v>
                </c:pt>
                <c:pt idx="1562">
                  <c:v>17.387741684954129</c:v>
                </c:pt>
                <c:pt idx="1563">
                  <c:v>17.64982986944274</c:v>
                </c:pt>
                <c:pt idx="1564">
                  <c:v>17.791948110058339</c:v>
                </c:pt>
                <c:pt idx="1565">
                  <c:v>17.81963348211066</c:v>
                </c:pt>
                <c:pt idx="1566">
                  <c:v>17.87500422515847</c:v>
                </c:pt>
                <c:pt idx="1567">
                  <c:v>17.841781779259801</c:v>
                </c:pt>
                <c:pt idx="1568">
                  <c:v>17.791948110058339</c:v>
                </c:pt>
                <c:pt idx="1569">
                  <c:v>17.668286783795551</c:v>
                </c:pt>
                <c:pt idx="1570">
                  <c:v>17.622144497736791</c:v>
                </c:pt>
                <c:pt idx="1571">
                  <c:v>17.63137295508993</c:v>
                </c:pt>
                <c:pt idx="1572">
                  <c:v>17.660904018195811</c:v>
                </c:pt>
                <c:pt idx="1573">
                  <c:v>17.611070348983731</c:v>
                </c:pt>
                <c:pt idx="1574">
                  <c:v>17.557545297671609</c:v>
                </c:pt>
                <c:pt idx="1575">
                  <c:v>17.518785777209061</c:v>
                </c:pt>
                <c:pt idx="1576">
                  <c:v>16.926318824809751</c:v>
                </c:pt>
                <c:pt idx="1577">
                  <c:v>16.865411007144949</c:v>
                </c:pt>
                <c:pt idx="1578">
                  <c:v>16.859873932939831</c:v>
                </c:pt>
                <c:pt idx="1579">
                  <c:v>16.937392973569889</c:v>
                </c:pt>
                <c:pt idx="1580">
                  <c:v>16.98907233387094</c:v>
                </c:pt>
                <c:pt idx="1581">
                  <c:v>17.0702827572938</c:v>
                </c:pt>
                <c:pt idx="1582">
                  <c:v>16.867256698898331</c:v>
                </c:pt>
                <c:pt idx="1583">
                  <c:v>16.882022230465441</c:v>
                </c:pt>
                <c:pt idx="1584">
                  <c:v>16.8192687213954</c:v>
                </c:pt>
                <c:pt idx="1585">
                  <c:v>16.67161340571376</c:v>
                </c:pt>
                <c:pt idx="1586">
                  <c:v>16.51472963334874</c:v>
                </c:pt>
                <c:pt idx="1587">
                  <c:v>16.457513198460799</c:v>
                </c:pt>
                <c:pt idx="1588">
                  <c:v>16.474124421788371</c:v>
                </c:pt>
                <c:pt idx="1589">
                  <c:v>16.37999415778647</c:v>
                </c:pt>
                <c:pt idx="1590">
                  <c:v>16.210190545194099</c:v>
                </c:pt>
                <c:pt idx="1591">
                  <c:v>16.143745653271068</c:v>
                </c:pt>
                <c:pt idx="1592">
                  <c:v>16.0588438469563</c:v>
                </c:pt>
                <c:pt idx="1593">
                  <c:v>15.964713583615289</c:v>
                </c:pt>
                <c:pt idx="1594">
                  <c:v>15.90196007448152</c:v>
                </c:pt>
                <c:pt idx="1595">
                  <c:v>15.80413842761071</c:v>
                </c:pt>
                <c:pt idx="1596">
                  <c:v>15.82997810796982</c:v>
                </c:pt>
                <c:pt idx="1597">
                  <c:v>15.85212640517031</c:v>
                </c:pt>
                <c:pt idx="1598">
                  <c:v>15.8816574683346</c:v>
                </c:pt>
                <c:pt idx="1599">
                  <c:v>15.96102220045665</c:v>
                </c:pt>
                <c:pt idx="1600">
                  <c:v>15.93887390325972</c:v>
                </c:pt>
                <c:pt idx="1601">
                  <c:v>15.90196007448152</c:v>
                </c:pt>
                <c:pt idx="1602">
                  <c:v>15.92041698887151</c:v>
                </c:pt>
                <c:pt idx="1603">
                  <c:v>15.997936029584769</c:v>
                </c:pt>
                <c:pt idx="1604">
                  <c:v>15.985016189055299</c:v>
                </c:pt>
                <c:pt idx="1605">
                  <c:v>16.082837835906641</c:v>
                </c:pt>
                <c:pt idx="1606">
                  <c:v>16.189887939407711</c:v>
                </c:pt>
                <c:pt idx="1607">
                  <c:v>16.339388946220801</c:v>
                </c:pt>
                <c:pt idx="1608">
                  <c:v>16.595940056814079</c:v>
                </c:pt>
                <c:pt idx="1609">
                  <c:v>16.756515212321808</c:v>
                </c:pt>
                <c:pt idx="1610">
                  <c:v>16.917090367449539</c:v>
                </c:pt>
                <c:pt idx="1611">
                  <c:v>16.91524467639951</c:v>
                </c:pt>
                <c:pt idx="1612">
                  <c:v>16.88386792151368</c:v>
                </c:pt>
                <c:pt idx="1613">
                  <c:v>16.789737658261188</c:v>
                </c:pt>
                <c:pt idx="1614">
                  <c:v>16.73621260619614</c:v>
                </c:pt>
                <c:pt idx="1615">
                  <c:v>16.63654526836914</c:v>
                </c:pt>
                <c:pt idx="1616">
                  <c:v>16.704835852010159</c:v>
                </c:pt>
                <c:pt idx="1617">
                  <c:v>16.7952747324663</c:v>
                </c:pt>
                <c:pt idx="1618">
                  <c:v>16.79158334966289</c:v>
                </c:pt>
                <c:pt idx="1619">
                  <c:v>16.756515212321808</c:v>
                </c:pt>
                <c:pt idx="1620">
                  <c:v>16.74728675495982</c:v>
                </c:pt>
                <c:pt idx="1621">
                  <c:v>17.05736291713194</c:v>
                </c:pt>
                <c:pt idx="1622">
                  <c:v>17.284382964399839</c:v>
                </c:pt>
                <c:pt idx="1623">
                  <c:v>17.075819831497139</c:v>
                </c:pt>
                <c:pt idx="1624">
                  <c:v>17.275154507041389</c:v>
                </c:pt>
                <c:pt idx="1625">
                  <c:v>17.175487169274572</c:v>
                </c:pt>
                <c:pt idx="1626">
                  <c:v>17.101659511819079</c:v>
                </c:pt>
                <c:pt idx="1627">
                  <c:v>17.042597385568381</c:v>
                </c:pt>
                <c:pt idx="1628">
                  <c:v>17.157030254911149</c:v>
                </c:pt>
                <c:pt idx="1629">
                  <c:v>17.227166529561469</c:v>
                </c:pt>
                <c:pt idx="1630">
                  <c:v>17.297302804204691</c:v>
                </c:pt>
                <c:pt idx="1631">
                  <c:v>17.300994187358022</c:v>
                </c:pt>
                <c:pt idx="1632">
                  <c:v>17.312068335762941</c:v>
                </c:pt>
                <c:pt idx="1633">
                  <c:v>17.129344883542728</c:v>
                </c:pt>
                <c:pt idx="1634">
                  <c:v>16.832188561209112</c:v>
                </c:pt>
                <c:pt idx="1635">
                  <c:v>16.367074317967461</c:v>
                </c:pt>
                <c:pt idx="1636">
                  <c:v>16.374457083931279</c:v>
                </c:pt>
                <c:pt idx="1637">
                  <c:v>16.128980121693349</c:v>
                </c:pt>
                <c:pt idx="1638">
                  <c:v>16.178813790990411</c:v>
                </c:pt>
                <c:pt idx="1639">
                  <c:v>15.90749714869194</c:v>
                </c:pt>
                <c:pt idx="1640">
                  <c:v>16.117905972920809</c:v>
                </c:pt>
                <c:pt idx="1641">
                  <c:v>15.243048228653331</c:v>
                </c:pt>
                <c:pt idx="1642">
                  <c:v>14.85360733363161</c:v>
                </c:pt>
                <c:pt idx="1643">
                  <c:v>15.11015844465682</c:v>
                </c:pt>
                <c:pt idx="1644">
                  <c:v>15.165529188226261</c:v>
                </c:pt>
                <c:pt idx="1645">
                  <c:v>15.15630073084656</c:v>
                </c:pt>
                <c:pt idx="1646">
                  <c:v>15.15260934768439</c:v>
                </c:pt>
                <c:pt idx="1647">
                  <c:v>15.17106626244199</c:v>
                </c:pt>
                <c:pt idx="1648">
                  <c:v>15.15999211365884</c:v>
                </c:pt>
                <c:pt idx="1649">
                  <c:v>15.193214559656621</c:v>
                </c:pt>
                <c:pt idx="1650">
                  <c:v>15.21167147406077</c:v>
                </c:pt>
                <c:pt idx="1651">
                  <c:v>15.20613439984503</c:v>
                </c:pt>
                <c:pt idx="1652">
                  <c:v>15.222745622843931</c:v>
                </c:pt>
                <c:pt idx="1653">
                  <c:v>15.230128388464919</c:v>
                </c:pt>
                <c:pt idx="1654">
                  <c:v>15.257813760246981</c:v>
                </c:pt>
                <c:pt idx="1655">
                  <c:v>15.27627067464935</c:v>
                </c:pt>
                <c:pt idx="1656">
                  <c:v>15.28919051483777</c:v>
                </c:pt>
                <c:pt idx="1657">
                  <c:v>15.353789715421049</c:v>
                </c:pt>
                <c:pt idx="1658">
                  <c:v>15.364863864202441</c:v>
                </c:pt>
                <c:pt idx="1659">
                  <c:v>15.40362338476058</c:v>
                </c:pt>
                <c:pt idx="1660">
                  <c:v>15.41285184178504</c:v>
                </c:pt>
                <c:pt idx="1661">
                  <c:v>15.44422859601705</c:v>
                </c:pt>
                <c:pt idx="1662">
                  <c:v>15.47560535095422</c:v>
                </c:pt>
                <c:pt idx="1663">
                  <c:v>15.50329072272743</c:v>
                </c:pt>
                <c:pt idx="1664">
                  <c:v>15.562352848727331</c:v>
                </c:pt>
                <c:pt idx="1665">
                  <c:v>15.66202018667826</c:v>
                </c:pt>
                <c:pt idx="1666">
                  <c:v>15.70262539862749</c:v>
                </c:pt>
                <c:pt idx="1667">
                  <c:v>15.728465078636679</c:v>
                </c:pt>
                <c:pt idx="1668">
                  <c:v>15.76907029058237</c:v>
                </c:pt>
                <c:pt idx="1669">
                  <c:v>15.77460736479634</c:v>
                </c:pt>
                <c:pt idx="1670">
                  <c:v>15.807829810771119</c:v>
                </c:pt>
                <c:pt idx="1671">
                  <c:v>15.890885925707209</c:v>
                </c:pt>
                <c:pt idx="1672">
                  <c:v>15.97578773203792</c:v>
                </c:pt>
                <c:pt idx="1673">
                  <c:v>15.985016189055299</c:v>
                </c:pt>
                <c:pt idx="1674">
                  <c:v>16.010855869409099</c:v>
                </c:pt>
                <c:pt idx="1675">
                  <c:v>16.007164486602139</c:v>
                </c:pt>
                <c:pt idx="1676">
                  <c:v>16.01823863502478</c:v>
                </c:pt>
                <c:pt idx="1677">
                  <c:v>16.009010178005621</c:v>
                </c:pt>
                <c:pt idx="1678">
                  <c:v>15.970250657474031</c:v>
                </c:pt>
                <c:pt idx="1679">
                  <c:v>15.98132480624834</c:v>
                </c:pt>
                <c:pt idx="1680">
                  <c:v>15.922262680274979</c:v>
                </c:pt>
                <c:pt idx="1681">
                  <c:v>15.866891936751561</c:v>
                </c:pt>
                <c:pt idx="1682">
                  <c:v>15.865046245701549</c:v>
                </c:pt>
                <c:pt idx="1683">
                  <c:v>15.83551518253549</c:v>
                </c:pt>
                <c:pt idx="1684">
                  <c:v>15.796755661995039</c:v>
                </c:pt>
                <c:pt idx="1685">
                  <c:v>15.754304758999339</c:v>
                </c:pt>
                <c:pt idx="1686">
                  <c:v>15.76168752461502</c:v>
                </c:pt>
                <c:pt idx="1687">
                  <c:v>15.79490997059157</c:v>
                </c:pt>
                <c:pt idx="1688">
                  <c:v>15.811521193579839</c:v>
                </c:pt>
                <c:pt idx="1689">
                  <c:v>15.824441033759401</c:v>
                </c:pt>
                <c:pt idx="1690">
                  <c:v>15.82997810796982</c:v>
                </c:pt>
                <c:pt idx="1691">
                  <c:v>15.81890395919552</c:v>
                </c:pt>
                <c:pt idx="1692">
                  <c:v>15.81890395919552</c:v>
                </c:pt>
                <c:pt idx="1693">
                  <c:v>15.833669490778551</c:v>
                </c:pt>
                <c:pt idx="1694">
                  <c:v>15.853972096925469</c:v>
                </c:pt>
                <c:pt idx="1695">
                  <c:v>15.844743639554631</c:v>
                </c:pt>
                <c:pt idx="1696">
                  <c:v>15.83920656534243</c:v>
                </c:pt>
                <c:pt idx="1697">
                  <c:v>15.802292736558931</c:v>
                </c:pt>
                <c:pt idx="1698">
                  <c:v>15.77091598163593</c:v>
                </c:pt>
                <c:pt idx="1699">
                  <c:v>15.69893401581877</c:v>
                </c:pt>
                <c:pt idx="1700">
                  <c:v>15.72292800442448</c:v>
                </c:pt>
                <c:pt idx="1701">
                  <c:v>15.654637421060819</c:v>
                </c:pt>
                <c:pt idx="1702">
                  <c:v>15.639871889474239</c:v>
                </c:pt>
                <c:pt idx="1703">
                  <c:v>15.71554523845535</c:v>
                </c:pt>
                <c:pt idx="1704">
                  <c:v>15.781990130412019</c:v>
                </c:pt>
                <c:pt idx="1705">
                  <c:v>15.87796608552765</c:v>
                </c:pt>
                <c:pt idx="1706">
                  <c:v>15.940719594664969</c:v>
                </c:pt>
                <c:pt idx="1707">
                  <c:v>15.92041698887151</c:v>
                </c:pt>
                <c:pt idx="1708">
                  <c:v>15.90749714869194</c:v>
                </c:pt>
                <c:pt idx="1709">
                  <c:v>15.909342840097199</c:v>
                </c:pt>
                <c:pt idx="1710">
                  <c:v>15.937028211856241</c:v>
                </c:pt>
                <c:pt idx="1711">
                  <c:v>15.94256528606666</c:v>
                </c:pt>
                <c:pt idx="1712">
                  <c:v>15.92041698887151</c:v>
                </c:pt>
                <c:pt idx="1713">
                  <c:v>15.90196007448152</c:v>
                </c:pt>
                <c:pt idx="1714">
                  <c:v>15.85581778833072</c:v>
                </c:pt>
                <c:pt idx="1715">
                  <c:v>15.77645305619982</c:v>
                </c:pt>
                <c:pt idx="1716">
                  <c:v>15.77460736479634</c:v>
                </c:pt>
                <c:pt idx="1717">
                  <c:v>15.8152125763868</c:v>
                </c:pt>
                <c:pt idx="1718">
                  <c:v>15.82997810796982</c:v>
                </c:pt>
                <c:pt idx="1719">
                  <c:v>15.91303422325583</c:v>
                </c:pt>
                <c:pt idx="1720">
                  <c:v>15.99609033782961</c:v>
                </c:pt>
                <c:pt idx="1721">
                  <c:v>16.033004166604272</c:v>
                </c:pt>
                <c:pt idx="1722">
                  <c:v>16.106831824501729</c:v>
                </c:pt>
                <c:pt idx="1723">
                  <c:v>16.11975166467597</c:v>
                </c:pt>
                <c:pt idx="1724">
                  <c:v>16.121597356079441</c:v>
                </c:pt>
                <c:pt idx="1725">
                  <c:v>16.195425013618149</c:v>
                </c:pt>
                <c:pt idx="1726">
                  <c:v>16.241567299751249</c:v>
                </c:pt>
                <c:pt idx="1727">
                  <c:v>16.298783734299889</c:v>
                </c:pt>
                <c:pt idx="1728">
                  <c:v>16.322777723243139</c:v>
                </c:pt>
                <c:pt idx="1729">
                  <c:v>16.37076570077263</c:v>
                </c:pt>
                <c:pt idx="1730">
                  <c:v>16.396605381115819</c:v>
                </c:pt>
                <c:pt idx="1731">
                  <c:v>16.38368554094512</c:v>
                </c:pt>
                <c:pt idx="1732">
                  <c:v>16.378148466736459</c:v>
                </c:pt>
                <c:pt idx="1733">
                  <c:v>16.34861740358809</c:v>
                </c:pt>
                <c:pt idx="1734">
                  <c:v>16.350463094989799</c:v>
                </c:pt>
                <c:pt idx="1735">
                  <c:v>16.341234637624279</c:v>
                </c:pt>
                <c:pt idx="1736">
                  <c:v>16.313549265875839</c:v>
                </c:pt>
                <c:pt idx="1737">
                  <c:v>16.287709585882581</c:v>
                </c:pt>
                <c:pt idx="1738">
                  <c:v>16.317240649034481</c:v>
                </c:pt>
                <c:pt idx="1739">
                  <c:v>16.394759689360651</c:v>
                </c:pt>
                <c:pt idx="1740">
                  <c:v>16.416907986896881</c:v>
                </c:pt>
                <c:pt idx="1741">
                  <c:v>16.426136444264191</c:v>
                </c:pt>
                <c:pt idx="1742">
                  <c:v>16.426136444264191</c:v>
                </c:pt>
                <c:pt idx="1743">
                  <c:v>16.45566750705731</c:v>
                </c:pt>
                <c:pt idx="1744">
                  <c:v>16.46858734722802</c:v>
                </c:pt>
                <c:pt idx="1745">
                  <c:v>16.44643904969357</c:v>
                </c:pt>
                <c:pt idx="1746">
                  <c:v>16.43351920987455</c:v>
                </c:pt>
                <c:pt idx="1747">
                  <c:v>16.409525220934839</c:v>
                </c:pt>
                <c:pt idx="1748">
                  <c:v>16.38368554094512</c:v>
                </c:pt>
                <c:pt idx="1749">
                  <c:v>16.40214245532448</c:v>
                </c:pt>
                <c:pt idx="1750">
                  <c:v>16.422445061105549</c:v>
                </c:pt>
                <c:pt idx="1751">
                  <c:v>16.427982135314199</c:v>
                </c:pt>
                <c:pt idx="1752">
                  <c:v>16.42059936970384</c:v>
                </c:pt>
                <c:pt idx="1753">
                  <c:v>16.40767952988482</c:v>
                </c:pt>
                <c:pt idx="1754">
                  <c:v>16.387376923750299</c:v>
                </c:pt>
                <c:pt idx="1755">
                  <c:v>16.40767952988482</c:v>
                </c:pt>
                <c:pt idx="1756">
                  <c:v>16.34861740358809</c:v>
                </c:pt>
                <c:pt idx="1757">
                  <c:v>16.35784586060193</c:v>
                </c:pt>
                <c:pt idx="1758">
                  <c:v>16.356000169198449</c:v>
                </c:pt>
                <c:pt idx="1759">
                  <c:v>16.337543254817319</c:v>
                </c:pt>
                <c:pt idx="1760">
                  <c:v>16.34308032902597</c:v>
                </c:pt>
                <c:pt idx="1761">
                  <c:v>16.356000169198449</c:v>
                </c:pt>
                <c:pt idx="1762">
                  <c:v>16.34308032902597</c:v>
                </c:pt>
                <c:pt idx="1763">
                  <c:v>16.44643904969357</c:v>
                </c:pt>
                <c:pt idx="1764">
                  <c:v>16.503655484581511</c:v>
                </c:pt>
                <c:pt idx="1765">
                  <c:v>16.34308032902597</c:v>
                </c:pt>
                <c:pt idx="1766">
                  <c:v>16.19357932256635</c:v>
                </c:pt>
                <c:pt idx="1767">
                  <c:v>15.94441097747192</c:v>
                </c:pt>
                <c:pt idx="1768">
                  <c:v>15.97578773203792</c:v>
                </c:pt>
                <c:pt idx="1769">
                  <c:v>16.071763687132311</c:v>
                </c:pt>
                <c:pt idx="1770">
                  <c:v>16.154819802043619</c:v>
                </c:pt>
                <c:pt idx="1771">
                  <c:v>16.341234637624279</c:v>
                </c:pt>
                <c:pt idx="1772">
                  <c:v>16.529495164919371</c:v>
                </c:pt>
                <c:pt idx="1773">
                  <c:v>16.699298777449791</c:v>
                </c:pt>
                <c:pt idx="1774">
                  <c:v>16.882022230465441</c:v>
                </c:pt>
                <c:pt idx="1775">
                  <c:v>16.782354892654372</c:v>
                </c:pt>
                <c:pt idx="1776">
                  <c:v>16.872793773105229</c:v>
                </c:pt>
                <c:pt idx="1777">
                  <c:v>17.081356906053951</c:v>
                </c:pt>
                <c:pt idx="1778">
                  <c:v>17.20132684959475</c:v>
                </c:pt>
                <c:pt idx="1779">
                  <c:v>17.40804429071396</c:v>
                </c:pt>
                <c:pt idx="1780">
                  <c:v>17.518785777209061</c:v>
                </c:pt>
                <c:pt idx="1781">
                  <c:v>17.668286783795551</c:v>
                </c:pt>
                <c:pt idx="1782">
                  <c:v>17.476334874294778</c:v>
                </c:pt>
                <c:pt idx="1783">
                  <c:v>17.603687583382211</c:v>
                </c:pt>
                <c:pt idx="1784">
                  <c:v>17.823324864910528</c:v>
                </c:pt>
                <c:pt idx="1785">
                  <c:v>17.93406635135252</c:v>
                </c:pt>
                <c:pt idx="1786">
                  <c:v>18.08725874066986</c:v>
                </c:pt>
                <c:pt idx="1787">
                  <c:v>18.32535293606297</c:v>
                </c:pt>
                <c:pt idx="1788">
                  <c:v>18.76462749835191</c:v>
                </c:pt>
                <c:pt idx="1789">
                  <c:v>19.15591408339753</c:v>
                </c:pt>
                <c:pt idx="1790">
                  <c:v>19.453070404245359</c:v>
                </c:pt>
                <c:pt idx="1791">
                  <c:v>19.471527318560991</c:v>
                </c:pt>
                <c:pt idx="1792">
                  <c:v>19.46968162751628</c:v>
                </c:pt>
                <c:pt idx="1793">
                  <c:v>19.39585396990028</c:v>
                </c:pt>
                <c:pt idx="1794">
                  <c:v>19.340483226948059</c:v>
                </c:pt>
                <c:pt idx="1795">
                  <c:v>19.309106472150759</c:v>
                </c:pt>
                <c:pt idx="1796">
                  <c:v>19.17437099772026</c:v>
                </c:pt>
                <c:pt idx="1797">
                  <c:v>19.0783950429622</c:v>
                </c:pt>
                <c:pt idx="1798">
                  <c:v>18.85875776174543</c:v>
                </c:pt>
                <c:pt idx="1799">
                  <c:v>18.532070377271889</c:v>
                </c:pt>
                <c:pt idx="1800">
                  <c:v>18.288439107383908</c:v>
                </c:pt>
                <c:pt idx="1801">
                  <c:v>17.780873961658731</c:v>
                </c:pt>
                <c:pt idx="1802">
                  <c:v>17.520631468609</c:v>
                </c:pt>
                <c:pt idx="1803">
                  <c:v>17.341599398881218</c:v>
                </c:pt>
                <c:pt idx="1804">
                  <c:v>17.251160518478159</c:v>
                </c:pt>
                <c:pt idx="1805">
                  <c:v>17.0702827572938</c:v>
                </c:pt>
                <c:pt idx="1806">
                  <c:v>17.062899991688749</c:v>
                </c:pt>
                <c:pt idx="1807">
                  <c:v>16.909707601842712</c:v>
                </c:pt>
                <c:pt idx="1808">
                  <c:v>16.782354892654372</c:v>
                </c:pt>
                <c:pt idx="1809">
                  <c:v>16.723292766382428</c:v>
                </c:pt>
                <c:pt idx="1810">
                  <c:v>16.688224629037791</c:v>
                </c:pt>
                <c:pt idx="1811">
                  <c:v>16.83772563576591</c:v>
                </c:pt>
                <c:pt idx="1812">
                  <c:v>16.669767714312059</c:v>
                </c:pt>
                <c:pt idx="1813">
                  <c:v>16.575637450683089</c:v>
                </c:pt>
                <c:pt idx="1814">
                  <c:v>16.54426069649179</c:v>
                </c:pt>
                <c:pt idx="1815">
                  <c:v>16.60516851382615</c:v>
                </c:pt>
                <c:pt idx="1816">
                  <c:v>16.701144469204969</c:v>
                </c:pt>
                <c:pt idx="1817">
                  <c:v>16.782354892654372</c:v>
                </c:pt>
                <c:pt idx="1818">
                  <c:v>16.987226642469238</c:v>
                </c:pt>
                <c:pt idx="1819">
                  <c:v>17.11827073478258</c:v>
                </c:pt>
                <c:pt idx="1820">
                  <c:v>17.216092380803079</c:v>
                </c:pt>
                <c:pt idx="1821">
                  <c:v>17.337908016079581</c:v>
                </c:pt>
                <c:pt idx="1822">
                  <c:v>17.522477160008929</c:v>
                </c:pt>
                <c:pt idx="1823">
                  <c:v>17.67013247519548</c:v>
                </c:pt>
                <c:pt idx="1824">
                  <c:v>17.799330876009769</c:v>
                </c:pt>
                <c:pt idx="1825">
                  <c:v>18.01527677433695</c:v>
                </c:pt>
                <c:pt idx="1826">
                  <c:v>18.218302832818559</c:v>
                </c:pt>
                <c:pt idx="1827">
                  <c:v>18.334581393409032</c:v>
                </c:pt>
                <c:pt idx="1828">
                  <c:v>18.406563359361911</c:v>
                </c:pt>
                <c:pt idx="1829">
                  <c:v>18.563447131745839</c:v>
                </c:pt>
                <c:pt idx="1830">
                  <c:v>18.644657555023539</c:v>
                </c:pt>
                <c:pt idx="1831">
                  <c:v>18.7701645728981</c:v>
                </c:pt>
                <c:pt idx="1832">
                  <c:v>18.62804633208836</c:v>
                </c:pt>
                <c:pt idx="1833">
                  <c:v>18.683417075084829</c:v>
                </c:pt>
                <c:pt idx="1834">
                  <c:v>18.74617058402211</c:v>
                </c:pt>
                <c:pt idx="1835">
                  <c:v>18.85691206999736</c:v>
                </c:pt>
                <c:pt idx="1836">
                  <c:v>18.969499248059979</c:v>
                </c:pt>
                <c:pt idx="1837">
                  <c:v>19.067320893873369</c:v>
                </c:pt>
                <c:pt idx="1838">
                  <c:v>19.198364986232161</c:v>
                </c:pt>
                <c:pt idx="1839">
                  <c:v>19.150377008854889</c:v>
                </c:pt>
                <c:pt idx="1840">
                  <c:v>19.240815889414922</c:v>
                </c:pt>
                <c:pt idx="1841">
                  <c:v>19.397699661296681</c:v>
                </c:pt>
                <c:pt idx="1842">
                  <c:v>19.451224712848958</c:v>
                </c:pt>
                <c:pt idx="1843">
                  <c:v>19.46968162751628</c:v>
                </c:pt>
                <c:pt idx="1844">
                  <c:v>19.51397822173136</c:v>
                </c:pt>
                <c:pt idx="1845">
                  <c:v>19.38477982117023</c:v>
                </c:pt>
                <c:pt idx="1846">
                  <c:v>19.31464354669162</c:v>
                </c:pt>
                <c:pt idx="1847">
                  <c:v>19.17806238051482</c:v>
                </c:pt>
                <c:pt idx="1848">
                  <c:v>19.377397055584659</c:v>
                </c:pt>
                <c:pt idx="1849">
                  <c:v>19.416156575614089</c:v>
                </c:pt>
                <c:pt idx="1850">
                  <c:v>19.423539341199671</c:v>
                </c:pt>
                <c:pt idx="1851">
                  <c:v>19.451224712848958</c:v>
                </c:pt>
                <c:pt idx="1852">
                  <c:v>19.477064393101859</c:v>
                </c:pt>
                <c:pt idx="1853">
                  <c:v>19.168833923177619</c:v>
                </c:pt>
                <c:pt idx="1854">
                  <c:v>19.0193329164908</c:v>
                </c:pt>
                <c:pt idx="1855">
                  <c:v>19.272192643512401</c:v>
                </c:pt>
                <c:pt idx="1856">
                  <c:v>19.458607478786231</c:v>
                </c:pt>
                <c:pt idx="1857">
                  <c:v>19.53058944464884</c:v>
                </c:pt>
                <c:pt idx="1858">
                  <c:v>19.624719707962711</c:v>
                </c:pt>
                <c:pt idx="1859">
                  <c:v>19.720695662660589</c:v>
                </c:pt>
                <c:pt idx="1860">
                  <c:v>19.74838103394934</c:v>
                </c:pt>
                <c:pt idx="1861">
                  <c:v>19.768683640005971</c:v>
                </c:pt>
                <c:pt idx="1862">
                  <c:v>19.859122520150589</c:v>
                </c:pt>
                <c:pt idx="1863">
                  <c:v>19.776066405589791</c:v>
                </c:pt>
                <c:pt idx="1864">
                  <c:v>19.74099826836553</c:v>
                </c:pt>
                <c:pt idx="1865">
                  <c:v>19.831437148513679</c:v>
                </c:pt>
                <c:pt idx="1866">
                  <c:v>19.58411449619226</c:v>
                </c:pt>
                <c:pt idx="1867">
                  <c:v>19.346020301139031</c:v>
                </c:pt>
                <c:pt idx="1868">
                  <c:v>19.141148551869371</c:v>
                </c:pt>
                <c:pt idx="1869">
                  <c:v>19.17621668876496</c:v>
                </c:pt>
                <c:pt idx="1870">
                  <c:v>19.305415089356192</c:v>
                </c:pt>
                <c:pt idx="1871">
                  <c:v>19.229741740683099</c:v>
                </c:pt>
                <c:pt idx="1872">
                  <c:v>19.148531317458499</c:v>
                </c:pt>
                <c:pt idx="1873">
                  <c:v>19.10423472252057</c:v>
                </c:pt>
                <c:pt idx="1874">
                  <c:v>18.960270790721012</c:v>
                </c:pt>
                <c:pt idx="1875">
                  <c:v>18.716639520951642</c:v>
                </c:pt>
                <c:pt idx="1876">
                  <c:v>18.709256755009061</c:v>
                </c:pt>
                <c:pt idx="1877">
                  <c:v>18.604052343560522</c:v>
                </c:pt>
                <c:pt idx="1878">
                  <c:v>18.45455133677989</c:v>
                </c:pt>
                <c:pt idx="1879">
                  <c:v>18.367803839288229</c:v>
                </c:pt>
                <c:pt idx="1880">
                  <c:v>18.41210043390987</c:v>
                </c:pt>
                <c:pt idx="1881">
                  <c:v>18.347501233551409</c:v>
                </c:pt>
                <c:pt idx="1882">
                  <c:v>18.408409051113541</c:v>
                </c:pt>
                <c:pt idx="1883">
                  <c:v>18.207228684072572</c:v>
                </c:pt>
                <c:pt idx="1884">
                  <c:v>18.102024272215711</c:v>
                </c:pt>
                <c:pt idx="1885">
                  <c:v>18.205382992674409</c:v>
                </c:pt>
                <c:pt idx="1886">
                  <c:v>18.364112456491899</c:v>
                </c:pt>
                <c:pt idx="1887">
                  <c:v>18.565292823143999</c:v>
                </c:pt>
                <c:pt idx="1888">
                  <c:v>18.515459154334941</c:v>
                </c:pt>
                <c:pt idx="1889">
                  <c:v>18.50069362279617</c:v>
                </c:pt>
                <c:pt idx="1890">
                  <c:v>18.3271986278146</c:v>
                </c:pt>
                <c:pt idx="1891">
                  <c:v>18.08541304926991</c:v>
                </c:pt>
                <c:pt idx="1892">
                  <c:v>18.124172569707682</c:v>
                </c:pt>
                <c:pt idx="1893">
                  <c:v>18.19061746148201</c:v>
                </c:pt>
                <c:pt idx="1894">
                  <c:v>18.170314855389972</c:v>
                </c:pt>
                <c:pt idx="1895">
                  <c:v>18.209074375824191</c:v>
                </c:pt>
                <c:pt idx="1896">
                  <c:v>18.258908044299272</c:v>
                </c:pt>
                <c:pt idx="1897">
                  <c:v>18.3271986278146</c:v>
                </c:pt>
                <c:pt idx="1898">
                  <c:v>18.360421073693789</c:v>
                </c:pt>
                <c:pt idx="1899">
                  <c:v>18.367803839288229</c:v>
                </c:pt>
                <c:pt idx="1900">
                  <c:v>18.401026285167429</c:v>
                </c:pt>
                <c:pt idx="1901">
                  <c:v>18.419483199504299</c:v>
                </c:pt>
                <c:pt idx="1902">
                  <c:v>18.447168571185461</c:v>
                </c:pt>
                <c:pt idx="1903">
                  <c:v>18.461934102372549</c:v>
                </c:pt>
                <c:pt idx="1904">
                  <c:v>18.473008251116781</c:v>
                </c:pt>
                <c:pt idx="1905">
                  <c:v>18.567138514540389</c:v>
                </c:pt>
                <c:pt idx="1906">
                  <c:v>18.550527291605221</c:v>
                </c:pt>
                <c:pt idx="1907">
                  <c:v>18.262599427097381</c:v>
                </c:pt>
                <c:pt idx="1908">
                  <c:v>18.26629081024716</c:v>
                </c:pt>
                <c:pt idx="1909">
                  <c:v>18.23860543855892</c:v>
                </c:pt>
                <c:pt idx="1910">
                  <c:v>18.221994215616661</c:v>
                </c:pt>
                <c:pt idx="1911">
                  <c:v>18.210920066870671</c:v>
                </c:pt>
                <c:pt idx="1912">
                  <c:v>18.233068364362651</c:v>
                </c:pt>
                <c:pt idx="1913">
                  <c:v>18.231222672962708</c:v>
                </c:pt>
                <c:pt idx="1914">
                  <c:v>18.288439107383908</c:v>
                </c:pt>
                <c:pt idx="1915">
                  <c:v>18.231222672962708</c:v>
                </c:pt>
                <c:pt idx="1916">
                  <c:v>18.23675974716075</c:v>
                </c:pt>
                <c:pt idx="1917">
                  <c:v>18.244142512755179</c:v>
                </c:pt>
                <c:pt idx="1918">
                  <c:v>18.351192616349518</c:v>
                </c:pt>
                <c:pt idx="1919">
                  <c:v>18.426865965450421</c:v>
                </c:pt>
                <c:pt idx="1920">
                  <c:v>18.474853942866631</c:v>
                </c:pt>
                <c:pt idx="1921">
                  <c:v>18.301358947528058</c:v>
                </c:pt>
                <c:pt idx="1922">
                  <c:v>18.321661553266651</c:v>
                </c:pt>
                <c:pt idx="1923">
                  <c:v>18.41394612530803</c:v>
                </c:pt>
                <c:pt idx="1924">
                  <c:v>18.635429097681019</c:v>
                </c:pt>
                <c:pt idx="1925">
                  <c:v>18.903054356344072</c:v>
                </c:pt>
                <c:pt idx="1926">
                  <c:v>19.10977179706499</c:v>
                </c:pt>
                <c:pt idx="1927">
                  <c:v>19.15406839164946</c:v>
                </c:pt>
                <c:pt idx="1928">
                  <c:v>19.19467360308591</c:v>
                </c:pt>
                <c:pt idx="1929">
                  <c:v>19.35524875847268</c:v>
                </c:pt>
                <c:pt idx="1930">
                  <c:v>19.622874016214631</c:v>
                </c:pt>
                <c:pt idx="1931">
                  <c:v>19.752072416740361</c:v>
                </c:pt>
                <c:pt idx="1932">
                  <c:v>19.921876028651209</c:v>
                </c:pt>
                <c:pt idx="1933">
                  <c:v>20.11013655518336</c:v>
                </c:pt>
                <c:pt idx="1934">
                  <c:v>20.130439161232911</c:v>
                </c:pt>
                <c:pt idx="1935">
                  <c:v>20.331619527129721</c:v>
                </c:pt>
                <c:pt idx="1936">
                  <c:v>20.56786803122974</c:v>
                </c:pt>
                <c:pt idx="1937">
                  <c:v>20.695220739872859</c:v>
                </c:pt>
                <c:pt idx="1938">
                  <c:v>20.787505311314732</c:v>
                </c:pt>
                <c:pt idx="1939">
                  <c:v>20.817036374316171</c:v>
                </c:pt>
                <c:pt idx="1940">
                  <c:v>20.913012328884811</c:v>
                </c:pt>
                <c:pt idx="1941">
                  <c:v>20.92224078620432</c:v>
                </c:pt>
                <c:pt idx="1942">
                  <c:v>20.992377060553689</c:v>
                </c:pt>
                <c:pt idx="1943">
                  <c:v>21.038519346437202</c:v>
                </c:pt>
                <c:pt idx="1944">
                  <c:v>21.099427163813459</c:v>
                </c:pt>
                <c:pt idx="1945">
                  <c:v>21.210168649844761</c:v>
                </c:pt>
                <c:pt idx="1946">
                  <c:v>21.287687689742551</c:v>
                </c:pt>
                <c:pt idx="1947">
                  <c:v>21.3965834840063</c:v>
                </c:pt>
                <c:pt idx="1948">
                  <c:v>21.481485289807718</c:v>
                </c:pt>
                <c:pt idx="1949">
                  <c:v>21.586689701616208</c:v>
                </c:pt>
                <c:pt idx="1950">
                  <c:v>21.747264856569291</c:v>
                </c:pt>
                <c:pt idx="1951">
                  <c:v>21.957673679405001</c:v>
                </c:pt>
                <c:pt idx="1952">
                  <c:v>22.003815965238939</c:v>
                </c:pt>
                <c:pt idx="1953">
                  <c:v>22.06287809080516</c:v>
                </c:pt>
                <c:pt idx="1954">
                  <c:v>22.09240915376234</c:v>
                </c:pt>
                <c:pt idx="1955">
                  <c:v>22.123785908110609</c:v>
                </c:pt>
                <c:pt idx="1956">
                  <c:v>22.24744723374852</c:v>
                </c:pt>
                <c:pt idx="1957">
                  <c:v>22.352651645464949</c:v>
                </c:pt>
                <c:pt idx="1958">
                  <c:v>22.428324993872529</c:v>
                </c:pt>
                <c:pt idx="1959">
                  <c:v>22.428324993872529</c:v>
                </c:pt>
                <c:pt idx="1960">
                  <c:v>22.382182708413279</c:v>
                </c:pt>
                <c:pt idx="1961">
                  <c:v>22.289898136784348</c:v>
                </c:pt>
                <c:pt idx="1962">
                  <c:v>22.39141116536517</c:v>
                </c:pt>
                <c:pt idx="1963">
                  <c:v>22.465238822729791</c:v>
                </c:pt>
                <c:pt idx="1964">
                  <c:v>22.53352940556772</c:v>
                </c:pt>
                <c:pt idx="1965">
                  <c:v>22.568597542680461</c:v>
                </c:pt>
                <c:pt idx="1966">
                  <c:v>22.57598030823771</c:v>
                </c:pt>
                <c:pt idx="1967">
                  <c:v>22.647962274198861</c:v>
                </c:pt>
                <c:pt idx="1968">
                  <c:v>22.716252857376091</c:v>
                </c:pt>
                <c:pt idx="1969">
                  <c:v>22.78638913158208</c:v>
                </c:pt>
                <c:pt idx="1970">
                  <c:v>22.86390817169347</c:v>
                </c:pt>
                <c:pt idx="1971">
                  <c:v>22.969112582985659</c:v>
                </c:pt>
                <c:pt idx="1972">
                  <c:v>23.030020400227361</c:v>
                </c:pt>
                <c:pt idx="1973">
                  <c:v>23.13153342836976</c:v>
                </c:pt>
                <c:pt idx="1974">
                  <c:v>23.240429223112081</c:v>
                </c:pt>
                <c:pt idx="1975">
                  <c:v>23.528357085644959</c:v>
                </c:pt>
                <c:pt idx="1976">
                  <c:v>23.76091420540973</c:v>
                </c:pt>
                <c:pt idx="1977">
                  <c:v>23.947329039736498</c:v>
                </c:pt>
                <c:pt idx="1978">
                  <c:v>24.196497381868792</c:v>
                </c:pt>
                <c:pt idx="1979">
                  <c:v>24.454894181564281</c:v>
                </c:pt>
                <c:pt idx="1980">
                  <c:v>24.768661723801308</c:v>
                </c:pt>
                <c:pt idx="1981">
                  <c:v>25.108268946365001</c:v>
                </c:pt>
                <c:pt idx="1982">
                  <c:v>25.217164740157891</c:v>
                </c:pt>
                <c:pt idx="1983">
                  <c:v>25.29283808867109</c:v>
                </c:pt>
                <c:pt idx="1984">
                  <c:v>25.41280803109667</c:v>
                </c:pt>
                <c:pt idx="1985">
                  <c:v>25.536469356624231</c:v>
                </c:pt>
                <c:pt idx="1986">
                  <c:v>25.591840099188779</c:v>
                </c:pt>
                <c:pt idx="1987">
                  <c:v>25.656439298666271</c:v>
                </c:pt>
                <c:pt idx="1988">
                  <c:v>26.018194817480421</c:v>
                </c:pt>
                <c:pt idx="1989">
                  <c:v>26.086485400395649</c:v>
                </c:pt>
                <c:pt idx="1990">
                  <c:v>26.18246135439076</c:v>
                </c:pt>
                <c:pt idx="1991">
                  <c:v>26.267363159731921</c:v>
                </c:pt>
                <c:pt idx="1992">
                  <c:v>26.184307045421299</c:v>
                </c:pt>
                <c:pt idx="1993">
                  <c:v>26.223066565503249</c:v>
                </c:pt>
                <c:pt idx="1994">
                  <c:v>26.317196827752049</c:v>
                </c:pt>
                <c:pt idx="1995">
                  <c:v>26.459315067676091</c:v>
                </c:pt>
                <c:pt idx="1996">
                  <c:v>26.66603250662682</c:v>
                </c:pt>
                <c:pt idx="1997">
                  <c:v>26.667878198360739</c:v>
                </c:pt>
                <c:pt idx="1998">
                  <c:v>26.468543524935409</c:v>
                </c:pt>
                <c:pt idx="1999">
                  <c:v>26.391024485140878</c:v>
                </c:pt>
                <c:pt idx="2000">
                  <c:v>26.367030496472012</c:v>
                </c:pt>
                <c:pt idx="2001">
                  <c:v>26.363339113709319</c:v>
                </c:pt>
                <c:pt idx="2002">
                  <c:v>26.357802039562621</c:v>
                </c:pt>
                <c:pt idx="2003">
                  <c:v>26.396561559287591</c:v>
                </c:pt>
                <c:pt idx="2004">
                  <c:v>26.435321079360701</c:v>
                </c:pt>
                <c:pt idx="2005">
                  <c:v>26.52945134158648</c:v>
                </c:pt>
                <c:pt idx="2006">
                  <c:v>26.680798038027511</c:v>
                </c:pt>
                <c:pt idx="2007">
                  <c:v>26.71217479221292</c:v>
                </c:pt>
                <c:pt idx="2008">
                  <c:v>26.894898242803968</c:v>
                </c:pt>
                <c:pt idx="2009">
                  <c:v>26.98533712257095</c:v>
                </c:pt>
                <c:pt idx="2010">
                  <c:v>27.064701853341159</c:v>
                </c:pt>
                <c:pt idx="2011">
                  <c:v>27.136683818935879</c:v>
                </c:pt>
                <c:pt idx="2012">
                  <c:v>27.210511475903989</c:v>
                </c:pt>
                <c:pt idx="2013">
                  <c:v>27.33232710944803</c:v>
                </c:pt>
                <c:pt idx="2014">
                  <c:v>27.241888229718231</c:v>
                </c:pt>
                <c:pt idx="2015">
                  <c:v>27.252962378350929</c:v>
                </c:pt>
                <c:pt idx="2016">
                  <c:v>27.254808069729609</c:v>
                </c:pt>
                <c:pt idx="2017">
                  <c:v>27.225277007297599</c:v>
                </c:pt>
                <c:pt idx="2018">
                  <c:v>27.179134721384589</c:v>
                </c:pt>
                <c:pt idx="2019">
                  <c:v>27.118226904779561</c:v>
                </c:pt>
                <c:pt idx="2020">
                  <c:v>27.062856162312379</c:v>
                </c:pt>
                <c:pt idx="2021">
                  <c:v>26.96318882565016</c:v>
                </c:pt>
                <c:pt idx="2022">
                  <c:v>26.889361168660809</c:v>
                </c:pt>
                <c:pt idx="2023">
                  <c:v>26.854293031721561</c:v>
                </c:pt>
                <c:pt idx="2024">
                  <c:v>26.793385214741829</c:v>
                </c:pt>
                <c:pt idx="2025">
                  <c:v>26.752780003654099</c:v>
                </c:pt>
                <c:pt idx="2026">
                  <c:v>26.71955755809001</c:v>
                </c:pt>
                <c:pt idx="2027">
                  <c:v>26.684489420791991</c:v>
                </c:pt>
                <c:pt idx="2028">
                  <c:v>26.656804049719181</c:v>
                </c:pt>
                <c:pt idx="2029">
                  <c:v>26.597741924460991</c:v>
                </c:pt>
                <c:pt idx="2030">
                  <c:v>26.570056552683049</c:v>
                </c:pt>
                <c:pt idx="2031">
                  <c:v>26.525759958822</c:v>
                </c:pt>
                <c:pt idx="2032">
                  <c:v>26.490691821866811</c:v>
                </c:pt>
                <c:pt idx="2033">
                  <c:v>26.461160759056561</c:v>
                </c:pt>
                <c:pt idx="2034">
                  <c:v>26.427938313481839</c:v>
                </c:pt>
                <c:pt idx="2035">
                  <c:v>26.381796027879801</c:v>
                </c:pt>
                <c:pt idx="2036">
                  <c:v>26.344882199537071</c:v>
                </c:pt>
                <c:pt idx="2037">
                  <c:v>26.307968370840879</c:v>
                </c:pt>
                <c:pt idx="2038">
                  <c:v>26.274745925260859</c:v>
                </c:pt>
                <c:pt idx="2039">
                  <c:v>26.23044933138565</c:v>
                </c:pt>
                <c:pt idx="2040">
                  <c:v>26.18246135439076</c:v>
                </c:pt>
                <c:pt idx="2041">
                  <c:v>26.1473932170715</c:v>
                </c:pt>
                <c:pt idx="2042">
                  <c:v>26.123399228747221</c:v>
                </c:pt>
                <c:pt idx="2043">
                  <c:v>26.103096623189199</c:v>
                </c:pt>
                <c:pt idx="2044">
                  <c:v>26.077256943131019</c:v>
                </c:pt>
                <c:pt idx="2045">
                  <c:v>26.055108646187222</c:v>
                </c:pt>
                <c:pt idx="2046">
                  <c:v>26.023731891980571</c:v>
                </c:pt>
                <c:pt idx="2047">
                  <c:v>25.999737903301089</c:v>
                </c:pt>
                <c:pt idx="2048">
                  <c:v>25.955441309411722</c:v>
                </c:pt>
                <c:pt idx="2049">
                  <c:v>25.93883008661463</c:v>
                </c:pt>
                <c:pt idx="2050">
                  <c:v>25.924064555199759</c:v>
                </c:pt>
                <c:pt idx="2051">
                  <c:v>25.90745333240266</c:v>
                </c:pt>
                <c:pt idx="2052">
                  <c:v>25.887150726839341</c:v>
                </c:pt>
                <c:pt idx="2053">
                  <c:v>25.883459344073088</c:v>
                </c:pt>
                <c:pt idx="2054">
                  <c:v>25.865002429891991</c:v>
                </c:pt>
                <c:pt idx="2055">
                  <c:v>25.83916274982673</c:v>
                </c:pt>
                <c:pt idx="2056">
                  <c:v>25.817014452877618</c:v>
                </c:pt>
                <c:pt idx="2057">
                  <c:v>25.783792007278109</c:v>
                </c:pt>
                <c:pt idx="2058">
                  <c:v>25.761643709975541</c:v>
                </c:pt>
                <c:pt idx="2059">
                  <c:v>25.706272967423399</c:v>
                </c:pt>
                <c:pt idx="2060">
                  <c:v>25.691507436005001</c:v>
                </c:pt>
                <c:pt idx="2061">
                  <c:v>25.660130681784189</c:v>
                </c:pt>
                <c:pt idx="2062">
                  <c:v>25.602914247842719</c:v>
                </c:pt>
                <c:pt idx="2063">
                  <c:v>25.578920259150831</c:v>
                </c:pt>
                <c:pt idx="2064">
                  <c:v>25.566000419114669</c:v>
                </c:pt>
                <c:pt idx="2065">
                  <c:v>25.530932282122311</c:v>
                </c:pt>
                <c:pt idx="2066">
                  <c:v>25.488481379593939</c:v>
                </c:pt>
                <c:pt idx="2067">
                  <c:v>25.464487390900288</c:v>
                </c:pt>
                <c:pt idx="2068">
                  <c:v>25.438647710822629</c:v>
                </c:pt>
                <c:pt idx="2069">
                  <c:v>25.418345105600359</c:v>
                </c:pt>
                <c:pt idx="2070">
                  <c:v>25.39250542552093</c:v>
                </c:pt>
                <c:pt idx="2071">
                  <c:v>25.366665745441509</c:v>
                </c:pt>
                <c:pt idx="2072">
                  <c:v>25.35743728816982</c:v>
                </c:pt>
                <c:pt idx="2073">
                  <c:v>25.344517448481788</c:v>
                </c:pt>
                <c:pt idx="2074">
                  <c:v>25.329751917056299</c:v>
                </c:pt>
                <c:pt idx="2075">
                  <c:v>25.303912237328571</c:v>
                </c:pt>
                <c:pt idx="2076">
                  <c:v>25.278072557245611</c:v>
                </c:pt>
                <c:pt idx="2077">
                  <c:v>25.230084580199371</c:v>
                </c:pt>
                <c:pt idx="2078">
                  <c:v>25.191325060073169</c:v>
                </c:pt>
                <c:pt idx="2079">
                  <c:v>25.141491391991071</c:v>
                </c:pt>
                <c:pt idx="2080">
                  <c:v>25.128571551594369</c:v>
                </c:pt>
                <c:pt idx="2081">
                  <c:v>25.110114637397331</c:v>
                </c:pt>
                <c:pt idx="2082">
                  <c:v>25.091657723200289</c:v>
                </c:pt>
                <c:pt idx="2083">
                  <c:v>25.076892191771272</c:v>
                </c:pt>
                <c:pt idx="2084">
                  <c:v>25.062126660342241</c:v>
                </c:pt>
                <c:pt idx="2085">
                  <c:v>24.986453311809569</c:v>
                </c:pt>
                <c:pt idx="2086">
                  <c:v>24.89416874080494</c:v>
                </c:pt>
                <c:pt idx="2087">
                  <c:v>24.521339072864212</c:v>
                </c:pt>
                <c:pt idx="2088">
                  <c:v>24.32754147346462</c:v>
                </c:pt>
                <c:pt idx="2089">
                  <c:v>24.178040467652291</c:v>
                </c:pt>
                <c:pt idx="2090">
                  <c:v>24.100521428009412</c:v>
                </c:pt>
                <c:pt idx="2091">
                  <c:v>23.807056490796391</c:v>
                </c:pt>
                <c:pt idx="2092">
                  <c:v>23.681549473990451</c:v>
                </c:pt>
                <c:pt idx="2093">
                  <c:v>23.703697770992662</c:v>
                </c:pt>
                <c:pt idx="2094">
                  <c:v>23.633561496857471</c:v>
                </c:pt>
                <c:pt idx="2095">
                  <c:v>23.598493359789</c:v>
                </c:pt>
                <c:pt idx="2096">
                  <c:v>23.674166708088581</c:v>
                </c:pt>
                <c:pt idx="2097">
                  <c:v>23.683395165377991</c:v>
                </c:pt>
                <c:pt idx="2098">
                  <c:v>23.705543462731889</c:v>
                </c:pt>
                <c:pt idx="2099">
                  <c:v>23.849507393757879</c:v>
                </c:pt>
                <c:pt idx="2100">
                  <c:v>24.050687759511899</c:v>
                </c:pt>
                <c:pt idx="2101">
                  <c:v>24.237102593426808</c:v>
                </c:pt>
                <c:pt idx="2102">
                  <c:v>24.6191607187667</c:v>
                </c:pt>
                <c:pt idx="2103">
                  <c:v>24.855409221014469</c:v>
                </c:pt>
                <c:pt idx="2104">
                  <c:v>25.069509426231711</c:v>
                </c:pt>
                <c:pt idx="2105">
                  <c:v>25.433110636672399</c:v>
                </c:pt>
                <c:pt idx="2106">
                  <c:v>25.508783985166119</c:v>
                </c:pt>
                <c:pt idx="2107">
                  <c:v>25.508783985166119</c:v>
                </c:pt>
                <c:pt idx="2108">
                  <c:v>25.623216853059681</c:v>
                </c:pt>
                <c:pt idx="2109">
                  <c:v>25.647210841748009</c:v>
                </c:pt>
                <c:pt idx="2110">
                  <c:v>25.488481379593939</c:v>
                </c:pt>
                <c:pt idx="2111">
                  <c:v>25.427573562520379</c:v>
                </c:pt>
                <c:pt idx="2112">
                  <c:v>25.488481379593939</c:v>
                </c:pt>
                <c:pt idx="2113">
                  <c:v>25.582611641918849</c:v>
                </c:pt>
                <c:pt idx="2114">
                  <c:v>25.55861765358042</c:v>
                </c:pt>
                <c:pt idx="2115">
                  <c:v>25.58630302468508</c:v>
                </c:pt>
                <c:pt idx="2116">
                  <c:v>25.667513447318431</c:v>
                </c:pt>
                <c:pt idx="2117">
                  <c:v>25.649056533132011</c:v>
                </c:pt>
                <c:pt idx="2118">
                  <c:v>25.665667756286101</c:v>
                </c:pt>
                <c:pt idx="2119">
                  <c:v>25.588148716420768</c:v>
                </c:pt>
                <c:pt idx="2120">
                  <c:v>25.52724089935607</c:v>
                </c:pt>
                <c:pt idx="2121">
                  <c:v>25.309449311128891</c:v>
                </c:pt>
                <c:pt idx="2122">
                  <c:v>25.290992396935401</c:v>
                </c:pt>
                <c:pt idx="2123">
                  <c:v>25.241158728856849</c:v>
                </c:pt>
                <c:pt idx="2124">
                  <c:v>25.241158728856849</c:v>
                </c:pt>
                <c:pt idx="2125">
                  <c:v>25.213473357389891</c:v>
                </c:pt>
                <c:pt idx="2126">
                  <c:v>24.942156717868869</c:v>
                </c:pt>
                <c:pt idx="2127">
                  <c:v>24.779735872464091</c:v>
                </c:pt>
                <c:pt idx="2128">
                  <c:v>24.571172741685071</c:v>
                </c:pt>
                <c:pt idx="2129">
                  <c:v>24.60070380456083</c:v>
                </c:pt>
                <c:pt idx="2130">
                  <c:v>24.60993226148792</c:v>
                </c:pt>
                <c:pt idx="2131">
                  <c:v>24.55271582747741</c:v>
                </c:pt>
                <c:pt idx="2132">
                  <c:v>24.60070380456083</c:v>
                </c:pt>
                <c:pt idx="2133">
                  <c:v>24.689296992824001</c:v>
                </c:pt>
                <c:pt idx="2134">
                  <c:v>24.8757118266026</c:v>
                </c:pt>
                <c:pt idx="2135">
                  <c:v>25.062126660342241</c:v>
                </c:pt>
                <c:pt idx="2136">
                  <c:v>25.172868145877899</c:v>
                </c:pt>
                <c:pt idx="2137">
                  <c:v>25.250387185778639</c:v>
                </c:pt>
                <c:pt idx="2138">
                  <c:v>25.405425265208969</c:v>
                </c:pt>
                <c:pt idx="2139">
                  <c:v>25.824397218410098</c:v>
                </c:pt>
                <c:pt idx="2140">
                  <c:v>26.021886200596558</c:v>
                </c:pt>
                <c:pt idx="2141">
                  <c:v>26.16400444021496</c:v>
                </c:pt>
                <c:pt idx="2142">
                  <c:v>26.343036508154821</c:v>
                </c:pt>
                <c:pt idx="2143">
                  <c:v>26.64572990107941</c:v>
                </c:pt>
                <c:pt idx="2144">
                  <c:v>27.182826104145519</c:v>
                </c:pt>
                <c:pt idx="2145">
                  <c:v>27.28249344113463</c:v>
                </c:pt>
                <c:pt idx="2146">
                  <c:v>27.354475406358191</c:v>
                </c:pt>
                <c:pt idx="2147">
                  <c:v>27.433840137801681</c:v>
                </c:pt>
                <c:pt idx="2148">
                  <c:v>27.716230924478431</c:v>
                </c:pt>
                <c:pt idx="2149">
                  <c:v>27.777138741392669</c:v>
                </c:pt>
                <c:pt idx="2150">
                  <c:v>27.782675815530521</c:v>
                </c:pt>
                <c:pt idx="2151">
                  <c:v>27.867577620717679</c:v>
                </c:pt>
                <c:pt idx="2152">
                  <c:v>27.939559586246901</c:v>
                </c:pt>
                <c:pt idx="2153">
                  <c:v>27.917411289350909</c:v>
                </c:pt>
                <c:pt idx="2154">
                  <c:v>27.965399266250209</c:v>
                </c:pt>
                <c:pt idx="2155">
                  <c:v>28.050301071419661</c:v>
                </c:pt>
                <c:pt idx="2156">
                  <c:v>28.116745962448739</c:v>
                </c:pt>
                <c:pt idx="2157">
                  <c:v>28.21825899035866</c:v>
                </c:pt>
                <c:pt idx="2158">
                  <c:v>28.26809265861894</c:v>
                </c:pt>
                <c:pt idx="2159">
                  <c:v>28.329000475144309</c:v>
                </c:pt>
                <c:pt idx="2160">
                  <c:v>28.334537549630308</c:v>
                </c:pt>
                <c:pt idx="2161">
                  <c:v>28.43789626924405</c:v>
                </c:pt>
                <c:pt idx="2162">
                  <c:v>28.546792062626238</c:v>
                </c:pt>
                <c:pt idx="2163">
                  <c:v>28.60216280500136</c:v>
                </c:pt>
                <c:pt idx="2164">
                  <c:v>28.797806095541269</c:v>
                </c:pt>
                <c:pt idx="2165">
                  <c:v>29.133721933100599</c:v>
                </c:pt>
                <c:pt idx="2166">
                  <c:v>29.436415325420949</c:v>
                </c:pt>
                <c:pt idx="2167">
                  <c:v>29.552693884179838</c:v>
                </c:pt>
                <c:pt idx="2168">
                  <c:v>29.59514478686517</c:v>
                </c:pt>
                <c:pt idx="2169">
                  <c:v>29.94767184719446</c:v>
                </c:pt>
                <c:pt idx="2170">
                  <c:v>30.241136781661289</c:v>
                </c:pt>
                <c:pt idx="2171">
                  <c:v>30.569669853178329</c:v>
                </c:pt>
                <c:pt idx="2172">
                  <c:v>30.79853558834294</c:v>
                </c:pt>
                <c:pt idx="2173">
                  <c:v>30.920351221393091</c:v>
                </c:pt>
                <c:pt idx="2174">
                  <c:v>31.027401323449119</c:v>
                </c:pt>
                <c:pt idx="2175">
                  <c:v>31.079080682923479</c:v>
                </c:pt>
                <c:pt idx="2176">
                  <c:v>31.21197046486952</c:v>
                </c:pt>
                <c:pt idx="2177">
                  <c:v>31.354088703302459</c:v>
                </c:pt>
                <c:pt idx="2178">
                  <c:v>31.479595719367861</c:v>
                </c:pt>
                <c:pt idx="2179">
                  <c:v>31.61617688364527</c:v>
                </c:pt>
                <c:pt idx="2180">
                  <c:v>31.907796126539871</c:v>
                </c:pt>
                <c:pt idx="2181">
                  <c:v>31.99085223995888</c:v>
                </c:pt>
                <c:pt idx="2182">
                  <c:v>32.066525587541562</c:v>
                </c:pt>
                <c:pt idx="2183">
                  <c:v>32.07021697063292</c:v>
                </c:pt>
                <c:pt idx="2184">
                  <c:v>31.950247029111921</c:v>
                </c:pt>
                <c:pt idx="2185">
                  <c:v>30.25959369575212</c:v>
                </c:pt>
                <c:pt idx="2186">
                  <c:v>28.882707900632852</c:v>
                </c:pt>
                <c:pt idx="2187">
                  <c:v>28.622465410854439</c:v>
                </c:pt>
                <c:pt idx="2188">
                  <c:v>28.60031711362446</c:v>
                </c:pt>
                <c:pt idx="2189">
                  <c:v>28.574477433990541</c:v>
                </c:pt>
                <c:pt idx="2190">
                  <c:v>28.567094668129389</c:v>
                </c:pt>
                <c:pt idx="2191">
                  <c:v>28.563403285375561</c:v>
                </c:pt>
                <c:pt idx="2192">
                  <c:v>28.415747972008749</c:v>
                </c:pt>
                <c:pt idx="2193">
                  <c:v>28.365914303755531</c:v>
                </c:pt>
                <c:pt idx="2194">
                  <c:v>28.290240955857779</c:v>
                </c:pt>
                <c:pt idx="2195">
                  <c:v>28.185036544849432</c:v>
                </c:pt>
                <c:pt idx="2196">
                  <c:v>28.20164776760404</c:v>
                </c:pt>
                <c:pt idx="2197">
                  <c:v>28.221950373114261</c:v>
                </c:pt>
                <c:pt idx="2198">
                  <c:v>28.371451377888061</c:v>
                </c:pt>
                <c:pt idx="2199">
                  <c:v>28.35853153789261</c:v>
                </c:pt>
                <c:pt idx="2200">
                  <c:v>28.659379239101579</c:v>
                </c:pt>
                <c:pt idx="2201">
                  <c:v>28.88086220890424</c:v>
                </c:pt>
                <c:pt idx="2202">
                  <c:v>28.94361571711395</c:v>
                </c:pt>
                <c:pt idx="2203">
                  <c:v>29.10972794450608</c:v>
                </c:pt>
                <c:pt idx="2204">
                  <c:v>29.142950389979891</c:v>
                </c:pt>
                <c:pt idx="2205">
                  <c:v>29.28137724634524</c:v>
                </c:pt>
                <c:pt idx="2206">
                  <c:v>29.456717930549392</c:v>
                </c:pt>
                <c:pt idx="2207">
                  <c:v>29.596990478240318</c:v>
                </c:pt>
                <c:pt idx="2208">
                  <c:v>29.733571642808041</c:v>
                </c:pt>
                <c:pt idx="2209">
                  <c:v>29.83323897915691</c:v>
                </c:pt>
                <c:pt idx="2210">
                  <c:v>30.22083417655055</c:v>
                </c:pt>
                <c:pt idx="2211">
                  <c:v>30.72101654892899</c:v>
                </c:pt>
                <c:pt idx="2212">
                  <c:v>31.082772065668479</c:v>
                </c:pt>
                <c:pt idx="2213">
                  <c:v>31.29687226972742</c:v>
                </c:pt>
                <c:pt idx="2214">
                  <c:v>31.48882417657763</c:v>
                </c:pt>
                <c:pt idx="2215">
                  <c:v>31.464830188046829</c:v>
                </c:pt>
                <c:pt idx="2216">
                  <c:v>31.496206942062301</c:v>
                </c:pt>
                <c:pt idx="2217">
                  <c:v>31.51097247338334</c:v>
                </c:pt>
                <c:pt idx="2218">
                  <c:v>31.50912678201173</c:v>
                </c:pt>
                <c:pt idx="2219">
                  <c:v>31.50543539891682</c:v>
                </c:pt>
                <c:pt idx="2220">
                  <c:v>31.50728109064011</c:v>
                </c:pt>
                <c:pt idx="2221">
                  <c:v>31.45006465672401</c:v>
                </c:pt>
                <c:pt idx="2222">
                  <c:v>31.462984496676992</c:v>
                </c:pt>
                <c:pt idx="2223">
                  <c:v>31.468521570790049</c:v>
                </c:pt>
                <c:pt idx="2224">
                  <c:v>31.459293113933761</c:v>
                </c:pt>
                <c:pt idx="2225">
                  <c:v>31.45375603946723</c:v>
                </c:pt>
                <c:pt idx="2226">
                  <c:v>31.444527582610949</c:v>
                </c:pt>
                <c:pt idx="2227">
                  <c:v>31.433453434383051</c:v>
                </c:pt>
                <c:pt idx="2228">
                  <c:v>31.433453434383051</c:v>
                </c:pt>
                <c:pt idx="2229">
                  <c:v>31.398385297270899</c:v>
                </c:pt>
                <c:pt idx="2230">
                  <c:v>31.355934395025759</c:v>
                </c:pt>
                <c:pt idx="2231">
                  <c:v>31.328249023748199</c:v>
                </c:pt>
                <c:pt idx="2232">
                  <c:v>31.30240934384225</c:v>
                </c:pt>
                <c:pt idx="2233">
                  <c:v>31.26364982433504</c:v>
                </c:pt>
                <c:pt idx="2234">
                  <c:v>31.22119892172935</c:v>
                </c:pt>
                <c:pt idx="2235">
                  <c:v>31.187976476333422</c:v>
                </c:pt>
                <c:pt idx="2236">
                  <c:v>31.13629711686438</c:v>
                </c:pt>
                <c:pt idx="2237">
                  <c:v>31.106766054208109</c:v>
                </c:pt>
                <c:pt idx="2238">
                  <c:v>31.068006534338579</c:v>
                </c:pt>
                <c:pt idx="2239">
                  <c:v>30.99417887804611</c:v>
                </c:pt>
                <c:pt idx="2240">
                  <c:v>30.93696244444806</c:v>
                </c:pt>
                <c:pt idx="2241">
                  <c:v>30.85390633057645</c:v>
                </c:pt>
                <c:pt idx="2242">
                  <c:v>30.785615748734561</c:v>
                </c:pt>
                <c:pt idx="2243">
                  <c:v>30.698868252103811</c:v>
                </c:pt>
                <c:pt idx="2244">
                  <c:v>30.656417349823261</c:v>
                </c:pt>
                <c:pt idx="2245">
                  <c:v>30.601046607577349</c:v>
                </c:pt>
                <c:pt idx="2246">
                  <c:v>30.56597847043156</c:v>
                </c:pt>
                <c:pt idx="2247">
                  <c:v>30.514299110927109</c:v>
                </c:pt>
                <c:pt idx="2248">
                  <c:v>30.477385282757869</c:v>
                </c:pt>
                <c:pt idx="2249">
                  <c:v>30.427551614621478</c:v>
                </c:pt>
                <c:pt idx="2250">
                  <c:v>30.32603858661302</c:v>
                </c:pt>
                <c:pt idx="2251">
                  <c:v>30.287279067415</c:v>
                </c:pt>
                <c:pt idx="2252">
                  <c:v>30.191303113864208</c:v>
                </c:pt>
                <c:pt idx="2253">
                  <c:v>30.16177205117787</c:v>
                </c:pt>
                <c:pt idx="2254">
                  <c:v>30.13224098848977</c:v>
                </c:pt>
                <c:pt idx="2255">
                  <c:v>30.117475457143929</c:v>
                </c:pt>
                <c:pt idx="2256">
                  <c:v>30.097172851677961</c:v>
                </c:pt>
                <c:pt idx="2257">
                  <c:v>30.084253011707279</c:v>
                </c:pt>
                <c:pt idx="2258">
                  <c:v>30.071333171736619</c:v>
                </c:pt>
                <c:pt idx="2259">
                  <c:v>30.06025902313932</c:v>
                </c:pt>
                <c:pt idx="2260">
                  <c:v>30.04549349179349</c:v>
                </c:pt>
                <c:pt idx="2261">
                  <c:v>30.047339183518559</c:v>
                </c:pt>
                <c:pt idx="2262">
                  <c:v>30.04549349179349</c:v>
                </c:pt>
                <c:pt idx="2263">
                  <c:v>30.028882269424191</c:v>
                </c:pt>
                <c:pt idx="2264">
                  <c:v>30.025190886677439</c:v>
                </c:pt>
                <c:pt idx="2265">
                  <c:v>30.015962429453531</c:v>
                </c:pt>
                <c:pt idx="2266">
                  <c:v>30.00304258948108</c:v>
                </c:pt>
                <c:pt idx="2267">
                  <c:v>29.99565982398401</c:v>
                </c:pt>
                <c:pt idx="2268">
                  <c:v>29.99565982398401</c:v>
                </c:pt>
                <c:pt idx="2269">
                  <c:v>29.990122749508629</c:v>
                </c:pt>
                <c:pt idx="2270">
                  <c:v>29.956900304066689</c:v>
                </c:pt>
                <c:pt idx="2271">
                  <c:v>29.95505461233984</c:v>
                </c:pt>
                <c:pt idx="2272">
                  <c:v>29.936597698243709</c:v>
                </c:pt>
                <c:pt idx="2273">
                  <c:v>29.910758019000419</c:v>
                </c:pt>
                <c:pt idx="2274">
                  <c:v>29.90337525279821</c:v>
                </c:pt>
                <c:pt idx="2275">
                  <c:v>29.892301104904298</c:v>
                </c:pt>
                <c:pt idx="2276">
                  <c:v>29.870152807352721</c:v>
                </c:pt>
                <c:pt idx="2277">
                  <c:v>29.85169589325481</c:v>
                </c:pt>
                <c:pt idx="2278">
                  <c:v>29.844313128109441</c:v>
                </c:pt>
                <c:pt idx="2279">
                  <c:v>29.835084670883749</c:v>
                </c:pt>
                <c:pt idx="2280">
                  <c:v>29.825856214009761</c:v>
                </c:pt>
                <c:pt idx="2281">
                  <c:v>29.812936373683861</c:v>
                </c:pt>
                <c:pt idx="2282">
                  <c:v>29.772331162735991</c:v>
                </c:pt>
                <c:pt idx="2283">
                  <c:v>29.72249749420542</c:v>
                </c:pt>
                <c:pt idx="2284">
                  <c:v>29.66897244362972</c:v>
                </c:pt>
                <c:pt idx="2285">
                  <c:v>29.639441380923891</c:v>
                </c:pt>
                <c:pt idx="2286">
                  <c:v>29.611756009593229</c:v>
                </c:pt>
                <c:pt idx="2287">
                  <c:v>29.582224946887418</c:v>
                </c:pt>
                <c:pt idx="2288">
                  <c:v>29.558230958658751</c:v>
                </c:pt>
                <c:pt idx="2289">
                  <c:v>29.50101452461519</c:v>
                </c:pt>
                <c:pt idx="2290">
                  <c:v>29.451180856423939</c:v>
                </c:pt>
                <c:pt idx="2291">
                  <c:v>29.375507508266541</c:v>
                </c:pt>
                <c:pt idx="2292">
                  <c:v>29.305371234582761</c:v>
                </c:pt>
                <c:pt idx="2293">
                  <c:v>29.24815480087673</c:v>
                </c:pt>
                <c:pt idx="2294">
                  <c:v>29.18724698406162</c:v>
                </c:pt>
                <c:pt idx="2295">
                  <c:v>29.157715921341659</c:v>
                </c:pt>
                <c:pt idx="2296">
                  <c:v>29.131876241723671</c:v>
                </c:pt>
                <c:pt idx="2297">
                  <c:v>29.083888264888099</c:v>
                </c:pt>
                <c:pt idx="2298">
                  <c:v>29.043283053553122</c:v>
                </c:pt>
                <c:pt idx="2299">
                  <c:v>28.98606661982938</c:v>
                </c:pt>
                <c:pt idx="2300">
                  <c:v>28.960226940207871</c:v>
                </c:pt>
                <c:pt idx="2301">
                  <c:v>28.917776037492441</c:v>
                </c:pt>
                <c:pt idx="2302">
                  <c:v>28.895627740267749</c:v>
                </c:pt>
                <c:pt idx="2303">
                  <c:v>28.827337158275409</c:v>
                </c:pt>
                <c:pt idx="2304">
                  <c:v>28.78304056417597</c:v>
                </c:pt>
                <c:pt idx="2305">
                  <c:v>28.762737958326451</c:v>
                </c:pt>
                <c:pt idx="2306">
                  <c:v>28.712904290444399</c:v>
                </c:pt>
                <c:pt idx="2307">
                  <c:v>28.687064610110649</c:v>
                </c:pt>
                <c:pt idx="2308">
                  <c:v>28.62061971912582</c:v>
                </c:pt>
                <c:pt idx="2309">
                  <c:v>28.556020519864301</c:v>
                </c:pt>
                <c:pt idx="2310">
                  <c:v>28.50987823402388</c:v>
                </c:pt>
                <c:pt idx="2311">
                  <c:v>28.436050577515442</c:v>
                </c:pt>
                <c:pt idx="2312">
                  <c:v>28.38067983512968</c:v>
                </c:pt>
                <c:pt idx="2313">
                  <c:v>28.3308461668747</c:v>
                </c:pt>
                <c:pt idx="2314">
                  <c:v>28.29762372136901</c:v>
                </c:pt>
                <c:pt idx="2315">
                  <c:v>28.253327127243018</c:v>
                </c:pt>
                <c:pt idx="2316">
                  <c:v>28.175808087957719</c:v>
                </c:pt>
                <c:pt idx="2317">
                  <c:v>27.998621711768291</c:v>
                </c:pt>
                <c:pt idx="2318">
                  <c:v>27.57411268546133</c:v>
                </c:pt>
                <c:pt idx="2319">
                  <c:v>27.25849945284223</c:v>
                </c:pt>
                <c:pt idx="2320">
                  <c:v>26.900435317298829</c:v>
                </c:pt>
                <c:pt idx="2321">
                  <c:v>26.891206860041269</c:v>
                </c:pt>
                <c:pt idx="2322">
                  <c:v>26.87459563726188</c:v>
                </c:pt>
                <c:pt idx="2323">
                  <c:v>26.854293031721561</c:v>
                </c:pt>
                <c:pt idx="2324">
                  <c:v>26.832144734445549</c:v>
                </c:pt>
                <c:pt idx="2325">
                  <c:v>26.82291627754147</c:v>
                </c:pt>
                <c:pt idx="2326">
                  <c:v>26.821070586160999</c:v>
                </c:pt>
                <c:pt idx="2327">
                  <c:v>26.81737920304661</c:v>
                </c:pt>
                <c:pt idx="2328">
                  <c:v>26.81553351201784</c:v>
                </c:pt>
                <c:pt idx="2329">
                  <c:v>26.804459363379831</c:v>
                </c:pt>
                <c:pt idx="2330">
                  <c:v>26.769391226083581</c:v>
                </c:pt>
                <c:pt idx="2331">
                  <c:v>26.758317077797258</c:v>
                </c:pt>
                <c:pt idx="2332">
                  <c:v>26.756471386416798</c:v>
                </c:pt>
                <c:pt idx="2333">
                  <c:v>26.71217479221292</c:v>
                </c:pt>
                <c:pt idx="2334">
                  <c:v>26.706637718069761</c:v>
                </c:pt>
                <c:pt idx="2335">
                  <c:v>26.669723889389509</c:v>
                </c:pt>
                <c:pt idx="2336">
                  <c:v>26.63465575279309</c:v>
                </c:pt>
                <c:pt idx="2337">
                  <c:v>26.577439318560131</c:v>
                </c:pt>
                <c:pt idx="2338">
                  <c:v>26.49807458739399</c:v>
                </c:pt>
                <c:pt idx="2339">
                  <c:v>26.431629696244531</c:v>
                </c:pt>
                <c:pt idx="2340">
                  <c:v>26.396561559287591</c:v>
                </c:pt>
                <c:pt idx="2341">
                  <c:v>26.361493422327079</c:v>
                </c:pt>
                <c:pt idx="2342">
                  <c:v>26.32457959398436</c:v>
                </c:pt>
                <c:pt idx="2343">
                  <c:v>26.29320283978657</c:v>
                </c:pt>
                <c:pt idx="2344">
                  <c:v>26.224912256887269</c:v>
                </c:pt>
                <c:pt idx="2345">
                  <c:v>26.1732328971279</c:v>
                </c:pt>
                <c:pt idx="2346">
                  <c:v>26.1086336973359</c:v>
                </c:pt>
                <c:pt idx="2347">
                  <c:v>26.07541125174702</c:v>
                </c:pt>
                <c:pt idx="2348">
                  <c:v>26.0255775833628</c:v>
                </c:pt>
                <c:pt idx="2349">
                  <c:v>25.997892212270539</c:v>
                </c:pt>
                <c:pt idx="2350">
                  <c:v>25.977589606357292</c:v>
                </c:pt>
                <c:pt idx="2351">
                  <c:v>25.955441309411722</c:v>
                </c:pt>
                <c:pt idx="2352">
                  <c:v>25.892687800987801</c:v>
                </c:pt>
                <c:pt idx="2353">
                  <c:v>25.848391206741439</c:v>
                </c:pt>
                <c:pt idx="2354">
                  <c:v>25.804094612491539</c:v>
                </c:pt>
                <c:pt idx="2355">
                  <c:v>25.748723869942928</c:v>
                </c:pt>
                <c:pt idx="2356">
                  <c:v>25.671204830084669</c:v>
                </c:pt>
                <c:pt idx="2357">
                  <c:v>25.634291001711841</c:v>
                </c:pt>
                <c:pt idx="2358">
                  <c:v>25.595531481955021</c:v>
                </c:pt>
                <c:pt idx="2359">
                  <c:v>25.556771961844731</c:v>
                </c:pt>
                <c:pt idx="2360">
                  <c:v>25.514321059318139</c:v>
                </c:pt>
                <c:pt idx="2361">
                  <c:v>25.464487390900288</c:v>
                </c:pt>
                <c:pt idx="2362">
                  <c:v>25.39804249967295</c:v>
                </c:pt>
                <c:pt idx="2363">
                  <c:v>25.346363139865801</c:v>
                </c:pt>
                <c:pt idx="2364">
                  <c:v>25.265152717204121</c:v>
                </c:pt>
                <c:pt idx="2365">
                  <c:v>25.233775962967371</c:v>
                </c:pt>
                <c:pt idx="2366">
                  <c:v>25.187633677305161</c:v>
                </c:pt>
                <c:pt idx="2367">
                  <c:v>25.150719848911081</c:v>
                </c:pt>
                <c:pt idx="2368">
                  <c:v>25.113806020518791</c:v>
                </c:pt>
                <c:pt idx="2369">
                  <c:v>25.084274957662519</c:v>
                </c:pt>
                <c:pt idx="2370">
                  <c:v>25.062126660342241</c:v>
                </c:pt>
                <c:pt idx="2371">
                  <c:v>25.019675757439181</c:v>
                </c:pt>
                <c:pt idx="2372">
                  <c:v>24.982761929039789</c:v>
                </c:pt>
                <c:pt idx="2373">
                  <c:v>24.953230866178199</c:v>
                </c:pt>
                <c:pt idx="2374">
                  <c:v>24.929236877823861</c:v>
                </c:pt>
                <c:pt idx="2375">
                  <c:v>24.91262565500551</c:v>
                </c:pt>
                <c:pt idx="2376">
                  <c:v>24.8757118266026</c:v>
                </c:pt>
                <c:pt idx="2377">
                  <c:v>24.827723849535118</c:v>
                </c:pt>
                <c:pt idx="2378">
                  <c:v>24.801884169438001</c:v>
                </c:pt>
                <c:pt idx="2379">
                  <c:v>24.768661723801308</c:v>
                </c:pt>
                <c:pt idx="2380">
                  <c:v>24.73359358712878</c:v>
                </c:pt>
                <c:pt idx="2381">
                  <c:v>24.7077539070299</c:v>
                </c:pt>
                <c:pt idx="2382">
                  <c:v>24.652383164410459</c:v>
                </c:pt>
                <c:pt idx="2383">
                  <c:v>24.573018432719159</c:v>
                </c:pt>
                <c:pt idx="2384">
                  <c:v>24.521339072864212</c:v>
                </c:pt>
                <c:pt idx="2385">
                  <c:v>24.44382003289796</c:v>
                </c:pt>
                <c:pt idx="2386">
                  <c:v>24.40321482170225</c:v>
                </c:pt>
                <c:pt idx="2387">
                  <c:v>24.255559507641539</c:v>
                </c:pt>
                <c:pt idx="2388">
                  <c:v>24.126361107774319</c:v>
                </c:pt>
                <c:pt idx="2389">
                  <c:v>24.02669377078109</c:v>
                </c:pt>
                <c:pt idx="2390">
                  <c:v>23.934409199675549</c:v>
                </c:pt>
                <c:pt idx="2391">
                  <c:v>23.86058154243306</c:v>
                </c:pt>
                <c:pt idx="2392">
                  <c:v>23.797828033860441</c:v>
                </c:pt>
                <c:pt idx="2393">
                  <c:v>23.77198835408668</c:v>
                </c:pt>
                <c:pt idx="2394">
                  <c:v>23.740611599445149</c:v>
                </c:pt>
                <c:pt idx="2395">
                  <c:v>23.705543462731889</c:v>
                </c:pt>
                <c:pt idx="2396">
                  <c:v>23.683395165377991</c:v>
                </c:pt>
                <c:pt idx="2397">
                  <c:v>23.663092559763321</c:v>
                </c:pt>
                <c:pt idx="2398">
                  <c:v>23.631715805469931</c:v>
                </c:pt>
                <c:pt idx="2399">
                  <c:v>23.613258891241031</c:v>
                </c:pt>
                <c:pt idx="2400">
                  <c:v>23.572653680008159</c:v>
                </c:pt>
                <c:pt idx="2401">
                  <c:v>23.515437245576919</c:v>
                </c:pt>
                <c:pt idx="2402">
                  <c:v>23.48221479989245</c:v>
                </c:pt>
                <c:pt idx="2403">
                  <c:v>23.450838045591979</c:v>
                </c:pt>
                <c:pt idx="2404">
                  <c:v>23.386238845601721</c:v>
                </c:pt>
                <c:pt idx="2405">
                  <c:v>23.36778193136751</c:v>
                </c:pt>
                <c:pt idx="2406">
                  <c:v>23.33086810290088</c:v>
                </c:pt>
                <c:pt idx="2407">
                  <c:v>23.305028422759491</c:v>
                </c:pt>
                <c:pt idx="2408">
                  <c:v>23.266268902901771</c:v>
                </c:pt>
                <c:pt idx="2409">
                  <c:v>23.253349062830189</c:v>
                </c:pt>
                <c:pt idx="2410">
                  <c:v>23.220126617133321</c:v>
                </c:pt>
                <c:pt idx="2411">
                  <c:v>23.177675714495201</c:v>
                </c:pt>
                <c:pt idx="2412">
                  <c:v>23.153681725737819</c:v>
                </c:pt>
                <c:pt idx="2413">
                  <c:v>23.116767897260551</c:v>
                </c:pt>
                <c:pt idx="2414">
                  <c:v>23.078008377393981</c:v>
                </c:pt>
                <c:pt idx="2415">
                  <c:v>23.041094548913168</c:v>
                </c:pt>
                <c:pt idx="2416">
                  <c:v>23.013409177023711</c:v>
                </c:pt>
                <c:pt idx="2417">
                  <c:v>22.952501360131912</c:v>
                </c:pt>
                <c:pt idx="2418">
                  <c:v>22.915587531645791</c:v>
                </c:pt>
                <c:pt idx="2419">
                  <c:v>22.858371097173841</c:v>
                </c:pt>
                <c:pt idx="2420">
                  <c:v>22.836222800150392</c:v>
                </c:pt>
                <c:pt idx="2421">
                  <c:v>22.773469291503421</c:v>
                </c:pt>
                <c:pt idx="2422">
                  <c:v>22.727327005360291</c:v>
                </c:pt>
                <c:pt idx="2423">
                  <c:v>22.69041317686532</c:v>
                </c:pt>
                <c:pt idx="2424">
                  <c:v>22.662727805668609</c:v>
                </c:pt>
                <c:pt idx="2425">
                  <c:v>22.644270891420241</c:v>
                </c:pt>
                <c:pt idx="2426">
                  <c:v>22.618431211259381</c:v>
                </c:pt>
                <c:pt idx="2427">
                  <c:v>22.594437222489621</c:v>
                </c:pt>
                <c:pt idx="2428">
                  <c:v>22.566751851289371</c:v>
                </c:pt>
                <c:pt idx="2429">
                  <c:v>22.542757862517831</c:v>
                </c:pt>
                <c:pt idx="2430">
                  <c:v>22.53352940556772</c:v>
                </c:pt>
                <c:pt idx="2431">
                  <c:v>22.51138110853719</c:v>
                </c:pt>
                <c:pt idx="2432">
                  <c:v>22.48923281150487</c:v>
                </c:pt>
                <c:pt idx="2433">
                  <c:v>22.45601036577969</c:v>
                </c:pt>
                <c:pt idx="2434">
                  <c:v>22.433862068395701</c:v>
                </c:pt>
                <c:pt idx="2435">
                  <c:v>22.415405154142022</c:v>
                </c:pt>
                <c:pt idx="2436">
                  <c:v>22.382182708413279</c:v>
                </c:pt>
                <c:pt idx="2437">
                  <c:v>22.36003441137921</c:v>
                </c:pt>
                <c:pt idx="2438">
                  <c:v>22.343423188161381</c:v>
                </c:pt>
                <c:pt idx="2439">
                  <c:v>22.330503348429101</c:v>
                </c:pt>
                <c:pt idx="2440">
                  <c:v>22.310200742430879</c:v>
                </c:pt>
                <c:pt idx="2441">
                  <c:v>22.297280902698599</c:v>
                </c:pt>
                <c:pt idx="2442">
                  <c:v>22.286206754003949</c:v>
                </c:pt>
                <c:pt idx="2443">
                  <c:v>22.254829999662771</c:v>
                </c:pt>
                <c:pt idx="2444">
                  <c:v>22.241910159928722</c:v>
                </c:pt>
                <c:pt idx="2445">
                  <c:v>22.219761862537641</c:v>
                </c:pt>
                <c:pt idx="2446">
                  <c:v>22.221607553928731</c:v>
                </c:pt>
                <c:pt idx="2447">
                  <c:v>22.19207649097509</c:v>
                </c:pt>
                <c:pt idx="2448">
                  <c:v>22.182848034021429</c:v>
                </c:pt>
                <c:pt idx="2449">
                  <c:v>22.17177388532679</c:v>
                </c:pt>
                <c:pt idx="2450">
                  <c:v>22.16069973698205</c:v>
                </c:pt>
                <c:pt idx="2451">
                  <c:v>22.14962558828563</c:v>
                </c:pt>
                <c:pt idx="2452">
                  <c:v>22.133014365064259</c:v>
                </c:pt>
                <c:pt idx="2453">
                  <c:v>22.116403142548041</c:v>
                </c:pt>
                <c:pt idx="2454">
                  <c:v>22.112711759765869</c:v>
                </c:pt>
                <c:pt idx="2455">
                  <c:v>22.097946228287281</c:v>
                </c:pt>
                <c:pt idx="2456">
                  <c:v>22.09979191932668</c:v>
                </c:pt>
                <c:pt idx="2457">
                  <c:v>22.088717770981951</c:v>
                </c:pt>
                <c:pt idx="2458">
                  <c:v>22.068415165330102</c:v>
                </c:pt>
                <c:pt idx="2459">
                  <c:v>21.987204742367499</c:v>
                </c:pt>
                <c:pt idx="2460">
                  <c:v>21.96874782810497</c:v>
                </c:pt>
                <c:pt idx="2461">
                  <c:v>21.909685702178201</c:v>
                </c:pt>
                <c:pt idx="2462">
                  <c:v>21.898611553831699</c:v>
                </c:pt>
                <c:pt idx="2463">
                  <c:v>21.782332993358651</c:v>
                </c:pt>
                <c:pt idx="2464">
                  <c:v>21.749110547608691</c:v>
                </c:pt>
                <c:pt idx="2465">
                  <c:v>21.6734371991427</c:v>
                </c:pt>
                <c:pt idx="2466">
                  <c:v>21.559004330385871</c:v>
                </c:pt>
                <c:pt idx="2467">
                  <c:v>21.439034387084629</c:v>
                </c:pt>
                <c:pt idx="2468">
                  <c:v>21.389200718436651</c:v>
                </c:pt>
                <c:pt idx="2469">
                  <c:v>21.343058432924309</c:v>
                </c:pt>
                <c:pt idx="2470">
                  <c:v>21.212014340885929</c:v>
                </c:pt>
                <c:pt idx="2471">
                  <c:v>21.10311854659917</c:v>
                </c:pt>
                <c:pt idx="2472">
                  <c:v>21.01267966623033</c:v>
                </c:pt>
                <c:pt idx="2473">
                  <c:v>20.90378387191878</c:v>
                </c:pt>
                <c:pt idx="2474">
                  <c:v>20.7358259512385</c:v>
                </c:pt>
                <c:pt idx="2475">
                  <c:v>20.63246723107364</c:v>
                </c:pt>
                <c:pt idx="2476">
                  <c:v>20.5973990938848</c:v>
                </c:pt>
                <c:pt idx="2477">
                  <c:v>20.571559414017209</c:v>
                </c:pt>
                <c:pt idx="2478">
                  <c:v>20.532799893685649</c:v>
                </c:pt>
                <c:pt idx="2479">
                  <c:v>20.501423139634198</c:v>
                </c:pt>
                <c:pt idx="2480">
                  <c:v>20.455280853370692</c:v>
                </c:pt>
                <c:pt idx="2481">
                  <c:v>20.48112053359349</c:v>
                </c:pt>
                <c:pt idx="2482">
                  <c:v>20.501423139634198</c:v>
                </c:pt>
                <c:pt idx="2483">
                  <c:v>20.508805905210931</c:v>
                </c:pt>
                <c:pt idx="2484">
                  <c:v>20.499577447887891</c:v>
                </c:pt>
                <c:pt idx="2485">
                  <c:v>20.50696021346462</c:v>
                </c:pt>
                <c:pt idx="2486">
                  <c:v>20.542028351008689</c:v>
                </c:pt>
                <c:pt idx="2487">
                  <c:v>20.58447925377606</c:v>
                </c:pt>
                <c:pt idx="2488">
                  <c:v>20.614010316782799</c:v>
                </c:pt>
                <c:pt idx="2489">
                  <c:v>20.566022339483428</c:v>
                </c:pt>
                <c:pt idx="2490">
                  <c:v>20.571559414017209</c:v>
                </c:pt>
                <c:pt idx="2491">
                  <c:v>20.61031893399532</c:v>
                </c:pt>
                <c:pt idx="2492">
                  <c:v>20.601090477025728</c:v>
                </c:pt>
                <c:pt idx="2493">
                  <c:v>20.608473242600692</c:v>
                </c:pt>
                <c:pt idx="2494">
                  <c:v>20.65646121989829</c:v>
                </c:pt>
                <c:pt idx="2495">
                  <c:v>20.791196694453891</c:v>
                </c:pt>
                <c:pt idx="2496">
                  <c:v>20.905629563311631</c:v>
                </c:pt>
                <c:pt idx="2497">
                  <c:v>21.010833974837471</c:v>
                </c:pt>
                <c:pt idx="2498">
                  <c:v>21.06435902629061</c:v>
                </c:pt>
                <c:pt idx="2499">
                  <c:v>21.18063758685749</c:v>
                </c:pt>
                <c:pt idx="2500">
                  <c:v>21.254465243973112</c:v>
                </c:pt>
                <c:pt idx="2501">
                  <c:v>21.296916146705051</c:v>
                </c:pt>
                <c:pt idx="2502">
                  <c:v>21.547930182034051</c:v>
                </c:pt>
                <c:pt idx="2503">
                  <c:v>21.728807941949771</c:v>
                </c:pt>
                <c:pt idx="2504">
                  <c:v>21.806326982153209</c:v>
                </c:pt>
                <c:pt idx="2505">
                  <c:v>21.85985203355856</c:v>
                </c:pt>
                <c:pt idx="2506">
                  <c:v>21.926296925051432</c:v>
                </c:pt>
                <c:pt idx="2507">
                  <c:v>22.288052445395039</c:v>
                </c:pt>
                <c:pt idx="2508">
                  <c:v>22.45601036577969</c:v>
                </c:pt>
                <c:pt idx="2509">
                  <c:v>22.57598030823771</c:v>
                </c:pt>
                <c:pt idx="2510">
                  <c:v>22.8675995544721</c:v>
                </c:pt>
                <c:pt idx="2511">
                  <c:v>23.068779920097491</c:v>
                </c:pt>
                <c:pt idx="2512">
                  <c:v>23.065088536967171</c:v>
                </c:pt>
                <c:pt idx="2513">
                  <c:v>23.305028422759491</c:v>
                </c:pt>
                <c:pt idx="2514">
                  <c:v>23.465603577049329</c:v>
                </c:pt>
                <c:pt idx="2515">
                  <c:v>23.50620878863921</c:v>
                </c:pt>
                <c:pt idx="2516">
                  <c:v>23.598493359789</c:v>
                </c:pt>
                <c:pt idx="2517">
                  <c:v>23.818130639471569</c:v>
                </c:pt>
                <c:pt idx="2518">
                  <c:v>24.36814668466387</c:v>
                </c:pt>
                <c:pt idx="2519">
                  <c:v>24.844335072353459</c:v>
                </c:pt>
                <c:pt idx="2520">
                  <c:v>25.135954317483829</c:v>
                </c:pt>
                <c:pt idx="2521">
                  <c:v>25.549389196310489</c:v>
                </c:pt>
                <c:pt idx="2522">
                  <c:v>25.77087216689204</c:v>
                </c:pt>
                <c:pt idx="2523">
                  <c:v>25.872385195424471</c:v>
                </c:pt>
                <c:pt idx="2524">
                  <c:v>26.10125093180697</c:v>
                </c:pt>
                <c:pt idx="2525">
                  <c:v>26.503611661538919</c:v>
                </c:pt>
                <c:pt idx="2526">
                  <c:v>26.72140324947047</c:v>
                </c:pt>
                <c:pt idx="2527">
                  <c:v>26.854293031721561</c:v>
                </c:pt>
                <c:pt idx="2528">
                  <c:v>27.077621693707769</c:v>
                </c:pt>
                <c:pt idx="2529">
                  <c:v>27.396926308798061</c:v>
                </c:pt>
                <c:pt idx="2530">
                  <c:v>27.487365188513699</c:v>
                </c:pt>
                <c:pt idx="2531">
                  <c:v>27.651631725151422</c:v>
                </c:pt>
                <c:pt idx="2532">
                  <c:v>27.725459381725351</c:v>
                </c:pt>
                <c:pt idx="2533">
                  <c:v>28.142585642446729</c:v>
                </c:pt>
                <c:pt idx="2534">
                  <c:v>28.345611698248842</c:v>
                </c:pt>
                <c:pt idx="2535">
                  <c:v>28.472964405769659</c:v>
                </c:pt>
                <c:pt idx="2536">
                  <c:v>28.672299078741808</c:v>
                </c:pt>
                <c:pt idx="2537">
                  <c:v>28.768275032808901</c:v>
                </c:pt>
                <c:pt idx="2538">
                  <c:v>28.879016517878998</c:v>
                </c:pt>
                <c:pt idx="2539">
                  <c:v>28.90854758060782</c:v>
                </c:pt>
                <c:pt idx="2540">
                  <c:v>28.899319123021609</c:v>
                </c:pt>
                <c:pt idx="2541">
                  <c:v>28.914084654386912</c:v>
                </c:pt>
                <c:pt idx="2542">
                  <c:v>28.90854758060782</c:v>
                </c:pt>
                <c:pt idx="2543">
                  <c:v>28.77750348969353</c:v>
                </c:pt>
                <c:pt idx="2544">
                  <c:v>28.70552152423155</c:v>
                </c:pt>
                <c:pt idx="2545">
                  <c:v>28.484038554386419</c:v>
                </c:pt>
                <c:pt idx="2546">
                  <c:v>28.376988452022381</c:v>
                </c:pt>
                <c:pt idx="2547">
                  <c:v>28.325309092388689</c:v>
                </c:pt>
                <c:pt idx="2548">
                  <c:v>28.282858189994862</c:v>
                </c:pt>
                <c:pt idx="2549">
                  <c:v>28.209030533468731</c:v>
                </c:pt>
                <c:pt idx="2550">
                  <c:v>28.007850168661761</c:v>
                </c:pt>
                <c:pt idx="2551">
                  <c:v>27.815898261053889</c:v>
                </c:pt>
                <c:pt idx="2552">
                  <c:v>27.882343152098901</c:v>
                </c:pt>
                <c:pt idx="2553">
                  <c:v>27.82512671830083</c:v>
                </c:pt>
                <c:pt idx="2554">
                  <c:v>27.93033112900175</c:v>
                </c:pt>
                <c:pt idx="2555">
                  <c:v>28.015232934174751</c:v>
                </c:pt>
                <c:pt idx="2556">
                  <c:v>28.129665802096049</c:v>
                </c:pt>
                <c:pt idx="2557">
                  <c:v>28.20718484173657</c:v>
                </c:pt>
                <c:pt idx="2558">
                  <c:v>28.426822120627278</c:v>
                </c:pt>
                <c:pt idx="2559">
                  <c:v>28.47481009750004</c:v>
                </c:pt>
                <c:pt idx="2560">
                  <c:v>28.519106691261939</c:v>
                </c:pt>
                <c:pt idx="2561">
                  <c:v>28.43789626924405</c:v>
                </c:pt>
                <c:pt idx="2562">
                  <c:v>28.52464376539449</c:v>
                </c:pt>
                <c:pt idx="2563">
                  <c:v>28.533872222634329</c:v>
                </c:pt>
                <c:pt idx="2564">
                  <c:v>28.746126735934151</c:v>
                </c:pt>
                <c:pt idx="2565">
                  <c:v>28.823645775169869</c:v>
                </c:pt>
                <c:pt idx="2566">
                  <c:v>28.962072631233099</c:v>
                </c:pt>
                <c:pt idx="2567">
                  <c:v>29.17986421820579</c:v>
                </c:pt>
                <c:pt idx="2568">
                  <c:v>29.238926343645741</c:v>
                </c:pt>
                <c:pt idx="2569">
                  <c:v>29.53054558732455</c:v>
                </c:pt>
                <c:pt idx="2570">
                  <c:v>29.801862225434711</c:v>
                </c:pt>
                <c:pt idx="2571">
                  <c:v>29.951363229942991</c:v>
                </c:pt>
                <c:pt idx="2572">
                  <c:v>30.23190832479262</c:v>
                </c:pt>
                <c:pt idx="2573">
                  <c:v>30.866826170888189</c:v>
                </c:pt>
                <c:pt idx="2574">
                  <c:v>31.289489504240979</c:v>
                </c:pt>
                <c:pt idx="2575">
                  <c:v>31.520200930239639</c:v>
                </c:pt>
                <c:pt idx="2576">
                  <c:v>31.717689911503239</c:v>
                </c:pt>
                <c:pt idx="2577">
                  <c:v>31.88564782939131</c:v>
                </c:pt>
                <c:pt idx="2578">
                  <c:v>32.036994525268852</c:v>
                </c:pt>
                <c:pt idx="2579">
                  <c:v>32.160655849870608</c:v>
                </c:pt>
                <c:pt idx="2580">
                  <c:v>32.25663180285374</c:v>
                </c:pt>
                <c:pt idx="2581">
                  <c:v>32.452275092232973</c:v>
                </c:pt>
                <c:pt idx="2582">
                  <c:v>32.671912370065087</c:v>
                </c:pt>
                <c:pt idx="2583">
                  <c:v>32.821413374088337</c:v>
                </c:pt>
                <c:pt idx="2584">
                  <c:v>33.055816182772993</c:v>
                </c:pt>
                <c:pt idx="2585">
                  <c:v>33.284681917293248</c:v>
                </c:pt>
                <c:pt idx="2586">
                  <c:v>33.417571698556578</c:v>
                </c:pt>
                <c:pt idx="2587">
                  <c:v>33.504319194920043</c:v>
                </c:pt>
                <c:pt idx="2588">
                  <c:v>33.583683925106079</c:v>
                </c:pt>
                <c:pt idx="2589">
                  <c:v>33.709190940856402</c:v>
                </c:pt>
                <c:pt idx="2590">
                  <c:v>33.775635831457073</c:v>
                </c:pt>
                <c:pt idx="2591">
                  <c:v>33.866074710519513</c:v>
                </c:pt>
                <c:pt idx="2592">
                  <c:v>33.987890343144826</c:v>
                </c:pt>
                <c:pt idx="2593">
                  <c:v>34.331188944541971</c:v>
                </c:pt>
                <c:pt idx="2594">
                  <c:v>34.480689948283747</c:v>
                </c:pt>
                <c:pt idx="2595">
                  <c:v>34.606196963554908</c:v>
                </c:pt>
                <c:pt idx="2596">
                  <c:v>35.004866307034519</c:v>
                </c:pt>
                <c:pt idx="2597">
                  <c:v>35.183898373182963</c:v>
                </c:pt>
                <c:pt idx="2598">
                  <c:v>35.543808196731057</c:v>
                </c:pt>
                <c:pt idx="2599">
                  <c:v>35.95724307068258</c:v>
                </c:pt>
                <c:pt idx="2600">
                  <c:v>36.265473534747478</c:v>
                </c:pt>
                <c:pt idx="2601">
                  <c:v>36.518333256476772</c:v>
                </c:pt>
                <c:pt idx="2602">
                  <c:v>36.771192978486937</c:v>
                </c:pt>
                <c:pt idx="2603">
                  <c:v>37.175399395068823</c:v>
                </c:pt>
                <c:pt idx="2604">
                  <c:v>37.924750102469247</c:v>
                </c:pt>
                <c:pt idx="2605">
                  <c:v>38.460000607670082</c:v>
                </c:pt>
                <c:pt idx="2606">
                  <c:v>38.925114839272659</c:v>
                </c:pt>
                <c:pt idx="2607">
                  <c:v>39.746447509755917</c:v>
                </c:pt>
                <c:pt idx="2608">
                  <c:v>40.390593806123817</c:v>
                </c:pt>
                <c:pt idx="2609">
                  <c:v>40.997826273942479</c:v>
                </c:pt>
                <c:pt idx="2610">
                  <c:v>41.586601827136278</c:v>
                </c:pt>
                <c:pt idx="2611">
                  <c:v>41.896677980936538</c:v>
                </c:pt>
                <c:pt idx="2612">
                  <c:v>42.620189005109573</c:v>
                </c:pt>
                <c:pt idx="2613">
                  <c:v>42.970870368537717</c:v>
                </c:pt>
                <c:pt idx="2614">
                  <c:v>43.502429487634288</c:v>
                </c:pt>
                <c:pt idx="2615">
                  <c:v>43.633473576364153</c:v>
                </c:pt>
                <c:pt idx="2616">
                  <c:v>47.865643912980502</c:v>
                </c:pt>
                <c:pt idx="2617">
                  <c:v>49.403104828068983</c:v>
                </c:pt>
                <c:pt idx="2618">
                  <c:v>49.63012486737037</c:v>
                </c:pt>
                <c:pt idx="2619">
                  <c:v>49.556297212275133</c:v>
                </c:pt>
                <c:pt idx="2620">
                  <c:v>49.495389396863793</c:v>
                </c:pt>
                <c:pt idx="2621">
                  <c:v>49.52492045890402</c:v>
                </c:pt>
                <c:pt idx="2622">
                  <c:v>49.558142903609571</c:v>
                </c:pt>
                <c:pt idx="2623">
                  <c:v>49.543377372589447</c:v>
                </c:pt>
                <c:pt idx="2624">
                  <c:v>49.604285188000802</c:v>
                </c:pt>
                <c:pt idx="2625">
                  <c:v>49.587673965648037</c:v>
                </c:pt>
                <c:pt idx="2626">
                  <c:v>49.829459535564759</c:v>
                </c:pt>
                <c:pt idx="2627">
                  <c:v>50.03433127771288</c:v>
                </c:pt>
                <c:pt idx="2628">
                  <c:v>50.091547710425253</c:v>
                </c:pt>
                <c:pt idx="2629">
                  <c:v>49.982651919348449</c:v>
                </c:pt>
                <c:pt idx="2630">
                  <c:v>49.842379374895188</c:v>
                </c:pt>
                <c:pt idx="2631">
                  <c:v>49.842379374895188</c:v>
                </c:pt>
                <c:pt idx="2632">
                  <c:v>49.661501620388037</c:v>
                </c:pt>
                <c:pt idx="2633">
                  <c:v>49.589519656980677</c:v>
                </c:pt>
                <c:pt idx="2634">
                  <c:v>49.545223064275582</c:v>
                </c:pt>
                <c:pt idx="2635">
                  <c:v>49.504617853882372</c:v>
                </c:pt>
                <c:pt idx="2636">
                  <c:v>49.488006631529593</c:v>
                </c:pt>
                <c:pt idx="2637">
                  <c:v>49.443710038465717</c:v>
                </c:pt>
                <c:pt idx="2638">
                  <c:v>49.408641902422197</c:v>
                </c:pt>
                <c:pt idx="2639">
                  <c:v>49.390184988733211</c:v>
                </c:pt>
                <c:pt idx="2640">
                  <c:v>49.382802223397228</c:v>
                </c:pt>
                <c:pt idx="2641">
                  <c:v>49.364345309706472</c:v>
                </c:pt>
                <c:pt idx="2642">
                  <c:v>49.347734086998472</c:v>
                </c:pt>
                <c:pt idx="2643">
                  <c:v>49.318203024951167</c:v>
                </c:pt>
                <c:pt idx="2644">
                  <c:v>49.30159180294654</c:v>
                </c:pt>
                <c:pt idx="2645">
                  <c:v>49.268369358230373</c:v>
                </c:pt>
                <c:pt idx="2646">
                  <c:v>49.255449518187689</c:v>
                </c:pt>
                <c:pt idx="2647">
                  <c:v>49.235146913512402</c:v>
                </c:pt>
                <c:pt idx="2648">
                  <c:v>49.211152925466664</c:v>
                </c:pt>
                <c:pt idx="2649">
                  <c:v>49.200078777108352</c:v>
                </c:pt>
                <c:pt idx="2650">
                  <c:v>49.174239098078061</c:v>
                </c:pt>
                <c:pt idx="2651">
                  <c:v>49.15024511038046</c:v>
                </c:pt>
                <c:pt idx="2652">
                  <c:v>49.126251122331183</c:v>
                </c:pt>
                <c:pt idx="2653">
                  <c:v>49.113331282284953</c:v>
                </c:pt>
                <c:pt idx="2654">
                  <c:v>49.09672006027678</c:v>
                </c:pt>
                <c:pt idx="2655">
                  <c:v>49.076417454894582</c:v>
                </c:pt>
                <c:pt idx="2656">
                  <c:v>49.046886392838438</c:v>
                </c:pt>
                <c:pt idx="2657">
                  <c:v>49.035812245183493</c:v>
                </c:pt>
                <c:pt idx="2658">
                  <c:v>49.017355331487437</c:v>
                </c:pt>
                <c:pt idx="2659">
                  <c:v>49.000744108770583</c:v>
                </c:pt>
                <c:pt idx="2660">
                  <c:v>48.97859581240386</c:v>
                </c:pt>
                <c:pt idx="2661">
                  <c:v>48.921379379620703</c:v>
                </c:pt>
                <c:pt idx="2662">
                  <c:v>48.912150922946743</c:v>
                </c:pt>
                <c:pt idx="2663">
                  <c:v>48.888156934890382</c:v>
                </c:pt>
                <c:pt idx="2664">
                  <c:v>48.849397416154929</c:v>
                </c:pt>
                <c:pt idx="2665">
                  <c:v>48.845706033484291</c:v>
                </c:pt>
                <c:pt idx="2666">
                  <c:v>48.821712045426153</c:v>
                </c:pt>
                <c:pt idx="2667">
                  <c:v>48.786643909357842</c:v>
                </c:pt>
                <c:pt idx="2668">
                  <c:v>48.773724069659757</c:v>
                </c:pt>
                <c:pt idx="2669">
                  <c:v>48.751575772934302</c:v>
                </c:pt>
                <c:pt idx="2670">
                  <c:v>48.714661945528007</c:v>
                </c:pt>
                <c:pt idx="2671">
                  <c:v>48.703587797516057</c:v>
                </c:pt>
                <c:pt idx="2672">
                  <c:v>48.690667957817993</c:v>
                </c:pt>
                <c:pt idx="2673">
                  <c:v>48.664828278771793</c:v>
                </c:pt>
                <c:pt idx="2674">
                  <c:v>48.638988599373867</c:v>
                </c:pt>
                <c:pt idx="2675">
                  <c:v>48.607611845967362</c:v>
                </c:pt>
                <c:pt idx="2676">
                  <c:v>48.579926475584948</c:v>
                </c:pt>
                <c:pt idx="2677">
                  <c:v>48.555932487519719</c:v>
                </c:pt>
                <c:pt idx="2678">
                  <c:v>48.513481586095963</c:v>
                </c:pt>
                <c:pt idx="2679">
                  <c:v>48.491333289365173</c:v>
                </c:pt>
                <c:pt idx="2680">
                  <c:v>48.480259141351461</c:v>
                </c:pt>
                <c:pt idx="2681">
                  <c:v>48.456265153282672</c:v>
                </c:pt>
                <c:pt idx="2682">
                  <c:v>48.434116856550133</c:v>
                </c:pt>
                <c:pt idx="2683">
                  <c:v>48.408277177496828</c:v>
                </c:pt>
                <c:pt idx="2684">
                  <c:v>48.393511646459032</c:v>
                </c:pt>
                <c:pt idx="2685">
                  <c:v>48.382437498090077</c:v>
                </c:pt>
                <c:pt idx="2686">
                  <c:v>48.33260383131617</c:v>
                </c:pt>
                <c:pt idx="2687">
                  <c:v>48.288307238195657</c:v>
                </c:pt>
                <c:pt idx="2688">
                  <c:v>48.273541707154308</c:v>
                </c:pt>
                <c:pt idx="2689">
                  <c:v>48.256930484425062</c:v>
                </c:pt>
                <c:pt idx="2690">
                  <c:v>48.216325274325108</c:v>
                </c:pt>
                <c:pt idx="2691">
                  <c:v>48.181257138233789</c:v>
                </c:pt>
                <c:pt idx="2692">
                  <c:v>48.166491607542341</c:v>
                </c:pt>
                <c:pt idx="2693">
                  <c:v>48.138806236440622</c:v>
                </c:pt>
                <c:pt idx="2694">
                  <c:v>48.116657940050892</c:v>
                </c:pt>
                <c:pt idx="2695">
                  <c:v>48.107429483369863</c:v>
                </c:pt>
                <c:pt idx="2696">
                  <c:v>48.077898421281851</c:v>
                </c:pt>
                <c:pt idx="2697">
                  <c:v>48.046521667855849</c:v>
                </c:pt>
                <c:pt idx="2698">
                  <c:v>48.035447519485153</c:v>
                </c:pt>
                <c:pt idx="2699">
                  <c:v>48.015144914429861</c:v>
                </c:pt>
                <c:pt idx="2700">
                  <c:v>47.981922469665889</c:v>
                </c:pt>
                <c:pt idx="2701">
                  <c:v>47.963465555946811</c:v>
                </c:pt>
                <c:pt idx="2702">
                  <c:v>47.898866357749768</c:v>
                </c:pt>
                <c:pt idx="2703">
                  <c:v>47.850878381932063</c:v>
                </c:pt>
                <c:pt idx="2704">
                  <c:v>47.797353331750493</c:v>
                </c:pt>
                <c:pt idx="2705">
                  <c:v>47.747519664942942</c:v>
                </c:pt>
                <c:pt idx="2706">
                  <c:v>47.70137738010267</c:v>
                </c:pt>
                <c:pt idx="2707">
                  <c:v>47.682920466378278</c:v>
                </c:pt>
                <c:pt idx="2708">
                  <c:v>47.662617861667613</c:v>
                </c:pt>
                <c:pt idx="2709">
                  <c:v>47.620166959497972</c:v>
                </c:pt>
                <c:pt idx="2710">
                  <c:v>47.594327280421673</c:v>
                </c:pt>
                <c:pt idx="2711">
                  <c:v>47.570333292681568</c:v>
                </c:pt>
                <c:pt idx="2712">
                  <c:v>47.551876378953651</c:v>
                </c:pt>
                <c:pt idx="2713">
                  <c:v>47.487277180373049</c:v>
                </c:pt>
                <c:pt idx="2714">
                  <c:v>47.441134896223751</c:v>
                </c:pt>
                <c:pt idx="2715">
                  <c:v>47.424523673832027</c:v>
                </c:pt>
                <c:pt idx="2716">
                  <c:v>47.370998623975602</c:v>
                </c:pt>
                <c:pt idx="2717">
                  <c:v>47.328547722145281</c:v>
                </c:pt>
                <c:pt idx="2718">
                  <c:v>47.306399425382622</c:v>
                </c:pt>
                <c:pt idx="2719">
                  <c:v>47.297170968692733</c:v>
                </c:pt>
                <c:pt idx="2720">
                  <c:v>47.280559746297463</c:v>
                </c:pt>
                <c:pt idx="2721">
                  <c:v>47.2454916101672</c:v>
                </c:pt>
                <c:pt idx="2722">
                  <c:v>47.238108844813517</c:v>
                </c:pt>
                <c:pt idx="2723">
                  <c:v>47.221497622064781</c:v>
                </c:pt>
                <c:pt idx="2724">
                  <c:v>47.18089241191705</c:v>
                </c:pt>
                <c:pt idx="2725">
                  <c:v>47.125521670356797</c:v>
                </c:pt>
                <c:pt idx="2726">
                  <c:v>47.064613855127213</c:v>
                </c:pt>
                <c:pt idx="2727">
                  <c:v>47.048002632726622</c:v>
                </c:pt>
                <c:pt idx="2728">
                  <c:v>47.033237101665797</c:v>
                </c:pt>
                <c:pt idx="2729">
                  <c:v>47.007397422220123</c:v>
                </c:pt>
                <c:pt idx="2730">
                  <c:v>46.981557743124341</c:v>
                </c:pt>
                <c:pt idx="2731">
                  <c:v>46.952026680999147</c:v>
                </c:pt>
                <c:pt idx="2732">
                  <c:v>46.913267162176993</c:v>
                </c:pt>
                <c:pt idx="2733">
                  <c:v>46.802525679369218</c:v>
                </c:pt>
                <c:pt idx="2734">
                  <c:v>46.763766160541742</c:v>
                </c:pt>
                <c:pt idx="2735">
                  <c:v>46.728698024392003</c:v>
                </c:pt>
                <c:pt idx="2736">
                  <c:v>46.689938505207543</c:v>
                </c:pt>
                <c:pt idx="2737">
                  <c:v>46.625339307270117</c:v>
                </c:pt>
                <c:pt idx="2738">
                  <c:v>46.582888405402613</c:v>
                </c:pt>
                <c:pt idx="2739">
                  <c:v>46.564431491301761</c:v>
                </c:pt>
                <c:pt idx="2740">
                  <c:v>46.551511651571829</c:v>
                </c:pt>
                <c:pt idx="2741">
                  <c:v>46.5404375038868</c:v>
                </c:pt>
                <c:pt idx="2742">
                  <c:v>46.505369367374747</c:v>
                </c:pt>
                <c:pt idx="2743">
                  <c:v>46.488758144611872</c:v>
                </c:pt>
                <c:pt idx="2744">
                  <c:v>46.47583830523363</c:v>
                </c:pt>
                <c:pt idx="2745">
                  <c:v>46.464764156841682</c:v>
                </c:pt>
                <c:pt idx="2746">
                  <c:v>46.455535699791263</c:v>
                </c:pt>
                <c:pt idx="2747">
                  <c:v>46.453690008803193</c:v>
                </c:pt>
                <c:pt idx="2748">
                  <c:v>46.455535699791263</c:v>
                </c:pt>
                <c:pt idx="2749">
                  <c:v>46.444461551750997</c:v>
                </c:pt>
                <c:pt idx="2750">
                  <c:v>46.444461551750997</c:v>
                </c:pt>
                <c:pt idx="2751">
                  <c:v>46.42785032933979</c:v>
                </c:pt>
                <c:pt idx="2752">
                  <c:v>46.413084798268351</c:v>
                </c:pt>
                <c:pt idx="2753">
                  <c:v>46.387245119154883</c:v>
                </c:pt>
                <c:pt idx="2754">
                  <c:v>46.328182994863788</c:v>
                </c:pt>
                <c:pt idx="2755">
                  <c:v>46.31526315513031</c:v>
                </c:pt>
                <c:pt idx="2756">
                  <c:v>46.29126916735482</c:v>
                </c:pt>
                <c:pt idx="2757">
                  <c:v>46.285732092982123</c:v>
                </c:pt>
                <c:pt idx="2758">
                  <c:v>46.270966561907123</c:v>
                </c:pt>
                <c:pt idx="2759">
                  <c:v>46.272812253600343</c:v>
                </c:pt>
                <c:pt idx="2760">
                  <c:v>46.265429487887893</c:v>
                </c:pt>
                <c:pt idx="2761">
                  <c:v>46.263583796546357</c:v>
                </c:pt>
                <c:pt idx="2762">
                  <c:v>46.254355339845858</c:v>
                </c:pt>
                <c:pt idx="2763">
                  <c:v>46.237744117077654</c:v>
                </c:pt>
                <c:pt idx="2764">
                  <c:v>46.235898426089598</c:v>
                </c:pt>
                <c:pt idx="2765">
                  <c:v>46.241435499758943</c:v>
                </c:pt>
                <c:pt idx="2766">
                  <c:v>46.246972574131632</c:v>
                </c:pt>
                <c:pt idx="2767">
                  <c:v>46.248818265471378</c:v>
                </c:pt>
                <c:pt idx="2768">
                  <c:v>46.208213054927683</c:v>
                </c:pt>
                <c:pt idx="2769">
                  <c:v>46.186064758490183</c:v>
                </c:pt>
                <c:pt idx="2770">
                  <c:v>46.182373375808901</c:v>
                </c:pt>
                <c:pt idx="2771">
                  <c:v>46.173144919106612</c:v>
                </c:pt>
                <c:pt idx="2772">
                  <c:v>46.145459548294617</c:v>
                </c:pt>
                <c:pt idx="2773">
                  <c:v>46.127002634184912</c:v>
                </c:pt>
                <c:pt idx="2774">
                  <c:v>46.117774177482637</c:v>
                </c:pt>
                <c:pt idx="2775">
                  <c:v>46.067940510227807</c:v>
                </c:pt>
                <c:pt idx="2776">
                  <c:v>46.010724077608693</c:v>
                </c:pt>
                <c:pt idx="2777">
                  <c:v>45.946124878914787</c:v>
                </c:pt>
                <c:pt idx="2778">
                  <c:v>45.918439508449183</c:v>
                </c:pt>
                <c:pt idx="2779">
                  <c:v>45.90182828602736</c:v>
                </c:pt>
                <c:pt idx="2780">
                  <c:v>45.868605841183729</c:v>
                </c:pt>
                <c:pt idx="2781">
                  <c:v>45.837229087679852</c:v>
                </c:pt>
                <c:pt idx="2782">
                  <c:v>45.794778185775179</c:v>
                </c:pt>
                <c:pt idx="2783">
                  <c:v>45.765247123609271</c:v>
                </c:pt>
                <c:pt idx="2784">
                  <c:v>45.756018666903451</c:v>
                </c:pt>
                <c:pt idx="2785">
                  <c:v>45.72464191339602</c:v>
                </c:pt>
                <c:pt idx="2786">
                  <c:v>45.709876382312189</c:v>
                </c:pt>
                <c:pt idx="2787">
                  <c:v>45.674808246471663</c:v>
                </c:pt>
                <c:pt idx="2788">
                  <c:v>45.66557978905891</c:v>
                </c:pt>
                <c:pt idx="2789">
                  <c:v>45.650814258326761</c:v>
                </c:pt>
                <c:pt idx="2790">
                  <c:v>45.626820270533557</c:v>
                </c:pt>
                <c:pt idx="2791">
                  <c:v>45.619437504815792</c:v>
                </c:pt>
                <c:pt idx="2792">
                  <c:v>45.6028262823869</c:v>
                </c:pt>
                <c:pt idx="2793">
                  <c:v>45.589906442644583</c:v>
                </c:pt>
                <c:pt idx="2794">
                  <c:v>45.519770170247732</c:v>
                </c:pt>
                <c:pt idx="2795">
                  <c:v>45.447788206152367</c:v>
                </c:pt>
                <c:pt idx="2796">
                  <c:v>45.383189007771222</c:v>
                </c:pt>
                <c:pt idx="2797">
                  <c:v>45.305669969637137</c:v>
                </c:pt>
                <c:pt idx="2798">
                  <c:v>45.26691045074417</c:v>
                </c:pt>
                <c:pt idx="2799">
                  <c:v>45.146940511014613</c:v>
                </c:pt>
                <c:pt idx="2800">
                  <c:v>45.121100831514042</c:v>
                </c:pt>
                <c:pt idx="2801">
                  <c:v>45.04358179335695</c:v>
                </c:pt>
                <c:pt idx="2802">
                  <c:v>44.993748126395403</c:v>
                </c:pt>
                <c:pt idx="2803">
                  <c:v>44.921766162255771</c:v>
                </c:pt>
                <c:pt idx="2804">
                  <c:v>44.855321272494173</c:v>
                </c:pt>
                <c:pt idx="2805">
                  <c:v>44.79441345710881</c:v>
                </c:pt>
                <c:pt idx="2806">
                  <c:v>44.644912454760743</c:v>
                </c:pt>
                <c:pt idx="2807">
                  <c:v>44.512022675189733</c:v>
                </c:pt>
                <c:pt idx="2808">
                  <c:v>44.369904438875729</c:v>
                </c:pt>
                <c:pt idx="2809">
                  <c:v>44.268391412471082</c:v>
                </c:pt>
                <c:pt idx="2810">
                  <c:v>44.117044719042909</c:v>
                </c:pt>
                <c:pt idx="2811">
                  <c:v>44.021068766995022</c:v>
                </c:pt>
                <c:pt idx="2812">
                  <c:v>43.962006642898082</c:v>
                </c:pt>
                <c:pt idx="2813">
                  <c:v>43.873413456214493</c:v>
                </c:pt>
                <c:pt idx="2814">
                  <c:v>43.777437504493513</c:v>
                </c:pt>
                <c:pt idx="2815">
                  <c:v>43.716529688330432</c:v>
                </c:pt>
                <c:pt idx="2816">
                  <c:v>43.622399427936799</c:v>
                </c:pt>
                <c:pt idx="2817">
                  <c:v>43.552263155385951</c:v>
                </c:pt>
                <c:pt idx="2818">
                  <c:v>43.509812253369738</c:v>
                </c:pt>
                <c:pt idx="2819">
                  <c:v>43.458132894622928</c:v>
                </c:pt>
                <c:pt idx="2820">
                  <c:v>43.373231090935128</c:v>
                </c:pt>
                <c:pt idx="2821">
                  <c:v>43.27356375611393</c:v>
                </c:pt>
                <c:pt idx="2822">
                  <c:v>43.133291210595019</c:v>
                </c:pt>
                <c:pt idx="2823">
                  <c:v>43.04100664113637</c:v>
                </c:pt>
                <c:pt idx="2824">
                  <c:v>42.908116861322839</c:v>
                </c:pt>
                <c:pt idx="2825">
                  <c:v>42.806603835103473</c:v>
                </c:pt>
                <c:pt idx="2826">
                  <c:v>42.599886399576903</c:v>
                </c:pt>
                <c:pt idx="2827">
                  <c:v>42.503910447366167</c:v>
                </c:pt>
                <c:pt idx="2828">
                  <c:v>42.297193012122243</c:v>
                </c:pt>
                <c:pt idx="2829">
                  <c:v>42.147692009704571</c:v>
                </c:pt>
                <c:pt idx="2830">
                  <c:v>42.062790205891091</c:v>
                </c:pt>
                <c:pt idx="2831">
                  <c:v>41.996345315913523</c:v>
                </c:pt>
                <c:pt idx="2832">
                  <c:v>41.88744952383832</c:v>
                </c:pt>
                <c:pt idx="2833">
                  <c:v>41.819158942144533</c:v>
                </c:pt>
                <c:pt idx="2834">
                  <c:v>41.747176978451591</c:v>
                </c:pt>
                <c:pt idx="2835">
                  <c:v>41.660429482897108</c:v>
                </c:pt>
                <c:pt idx="2836">
                  <c:v>41.566299222285757</c:v>
                </c:pt>
                <c:pt idx="2837">
                  <c:v>41.472168960958633</c:v>
                </c:pt>
                <c:pt idx="2838">
                  <c:v>41.354044712066077</c:v>
                </c:pt>
                <c:pt idx="2839">
                  <c:v>41.278371365281792</c:v>
                </c:pt>
                <c:pt idx="2840">
                  <c:v>41.165784190415557</c:v>
                </c:pt>
                <c:pt idx="2841">
                  <c:v>41.084573769208987</c:v>
                </c:pt>
                <c:pt idx="2842">
                  <c:v>40.999671965292841</c:v>
                </c:pt>
                <c:pt idx="2843">
                  <c:v>40.920307235422477</c:v>
                </c:pt>
                <c:pt idx="2844">
                  <c:v>40.850170962655667</c:v>
                </c:pt>
                <c:pt idx="2845">
                  <c:v>40.787417455290317</c:v>
                </c:pt>
                <c:pt idx="2846">
                  <c:v>40.722818256567521</c:v>
                </c:pt>
                <c:pt idx="2847">
                  <c:v>40.67298458865654</c:v>
                </c:pt>
                <c:pt idx="2848">
                  <c:v>40.602848315870247</c:v>
                </c:pt>
                <c:pt idx="2849">
                  <c:v>40.560397414065889</c:v>
                </c:pt>
                <c:pt idx="2850">
                  <c:v>40.484724066860863</c:v>
                </c:pt>
                <c:pt idx="2851">
                  <c:v>40.444118856403328</c:v>
                </c:pt>
                <c:pt idx="2852">
                  <c:v>40.377673966303611</c:v>
                </c:pt>
                <c:pt idx="2853">
                  <c:v>40.313074767552493</c:v>
                </c:pt>
                <c:pt idx="2854">
                  <c:v>40.263241099970188</c:v>
                </c:pt>
                <c:pt idx="2855">
                  <c:v>40.233710037620192</c:v>
                </c:pt>
                <c:pt idx="2856">
                  <c:v>40.152499616328647</c:v>
                </c:pt>
                <c:pt idx="2857">
                  <c:v>40.130351319738892</c:v>
                </c:pt>
                <c:pt idx="2858">
                  <c:v>40.084209034853792</c:v>
                </c:pt>
                <c:pt idx="2859">
                  <c:v>40.054677972496698</c:v>
                </c:pt>
                <c:pt idx="2860">
                  <c:v>40.045449515378998</c:v>
                </c:pt>
                <c:pt idx="2861">
                  <c:v>40.008535687608052</c:v>
                </c:pt>
                <c:pt idx="2862">
                  <c:v>39.986387391014738</c:v>
                </c:pt>
                <c:pt idx="2863">
                  <c:v>39.977158934246972</c:v>
                </c:pt>
                <c:pt idx="2864">
                  <c:v>39.967930477129272</c:v>
                </c:pt>
                <c:pt idx="2865">
                  <c:v>39.949473563242023</c:v>
                </c:pt>
                <c:pt idx="2866">
                  <c:v>39.931016649003098</c:v>
                </c:pt>
                <c:pt idx="2867">
                  <c:v>39.897794203932868</c:v>
                </c:pt>
                <c:pt idx="2868">
                  <c:v>39.846114844975411</c:v>
                </c:pt>
                <c:pt idx="2869">
                  <c:v>39.689231076726102</c:v>
                </c:pt>
                <c:pt idx="2870">
                  <c:v>39.61909480386192</c:v>
                </c:pt>
                <c:pt idx="2871">
                  <c:v>39.563724062177172</c:v>
                </c:pt>
                <c:pt idx="2872">
                  <c:v>39.526810233681587</c:v>
                </c:pt>
                <c:pt idx="2873">
                  <c:v>39.471439491991532</c:v>
                </c:pt>
                <c:pt idx="2874">
                  <c:v>39.401303219109643</c:v>
                </c:pt>
                <c:pt idx="2875">
                  <c:v>39.360698008250857</c:v>
                </c:pt>
                <c:pt idx="2876">
                  <c:v>39.290561735360122</c:v>
                </c:pt>
                <c:pt idx="2877">
                  <c:v>39.251802216201618</c:v>
                </c:pt>
                <c:pt idx="2878">
                  <c:v>39.198277165851309</c:v>
                </c:pt>
                <c:pt idx="2879">
                  <c:v>39.174283177882863</c:v>
                </c:pt>
                <c:pt idx="2880">
                  <c:v>39.15398057227231</c:v>
                </c:pt>
                <c:pt idx="2881">
                  <c:v>39.096764139203543</c:v>
                </c:pt>
                <c:pt idx="2882">
                  <c:v>39.078307225298602</c:v>
                </c:pt>
                <c:pt idx="2883">
                  <c:v>39.02662786629157</c:v>
                </c:pt>
                <c:pt idx="2884">
                  <c:v>38.949108827599879</c:v>
                </c:pt>
                <c:pt idx="2885">
                  <c:v>38.906657925364172</c:v>
                </c:pt>
                <c:pt idx="2886">
                  <c:v>38.864207023478379</c:v>
                </c:pt>
                <c:pt idx="2887">
                  <c:v>38.842058726503303</c:v>
                </c:pt>
                <c:pt idx="2888">
                  <c:v>38.795916441550922</c:v>
                </c:pt>
                <c:pt idx="2889">
                  <c:v>38.770076762216171</c:v>
                </c:pt>
                <c:pt idx="2890">
                  <c:v>38.723934477260251</c:v>
                </c:pt>
                <c:pt idx="2891">
                  <c:v>38.657489587031307</c:v>
                </c:pt>
                <c:pt idx="2892">
                  <c:v>38.594736079508422</c:v>
                </c:pt>
                <c:pt idx="2893">
                  <c:v>38.506142892640163</c:v>
                </c:pt>
                <c:pt idx="2894">
                  <c:v>38.44708076817323</c:v>
                </c:pt>
                <c:pt idx="2895">
                  <c:v>38.380635877923041</c:v>
                </c:pt>
                <c:pt idx="2896">
                  <c:v>38.293888382037537</c:v>
                </c:pt>
                <c:pt idx="2897">
                  <c:v>38.173918441010997</c:v>
                </c:pt>
                <c:pt idx="2898">
                  <c:v>38.085325254098493</c:v>
                </c:pt>
                <c:pt idx="2899">
                  <c:v>38.04472004317951</c:v>
                </c:pt>
                <c:pt idx="2900">
                  <c:v>37.970892387469448</c:v>
                </c:pt>
                <c:pt idx="2901">
                  <c:v>37.878607817469103</c:v>
                </c:pt>
                <c:pt idx="2902">
                  <c:v>37.721724048871039</c:v>
                </c:pt>
                <c:pt idx="2903">
                  <c:v>37.646050701421728</c:v>
                </c:pt>
                <c:pt idx="2904">
                  <c:v>37.544537674596953</c:v>
                </c:pt>
                <c:pt idx="2905">
                  <c:v>37.489166932782979</c:v>
                </c:pt>
                <c:pt idx="2906">
                  <c:v>37.42456773381943</c:v>
                </c:pt>
                <c:pt idx="2907">
                  <c:v>37.3839625228686</c:v>
                </c:pt>
                <c:pt idx="2908">
                  <c:v>37.319363324251441</c:v>
                </c:pt>
                <c:pt idx="2909">
                  <c:v>37.204930457521492</c:v>
                </c:pt>
                <c:pt idx="2910">
                  <c:v>37.132948492746358</c:v>
                </c:pt>
                <c:pt idx="2911">
                  <c:v>37.09603466485504</c:v>
                </c:pt>
                <c:pt idx="2912">
                  <c:v>37.040663922661047</c:v>
                </c:pt>
                <c:pt idx="2913">
                  <c:v>36.97052764958444</c:v>
                </c:pt>
                <c:pt idx="2914">
                  <c:v>36.878243079481408</c:v>
                </c:pt>
                <c:pt idx="2915">
                  <c:v>36.841329251577697</c:v>
                </c:pt>
                <c:pt idx="2916">
                  <c:v>36.813643880473627</c:v>
                </c:pt>
                <c:pt idx="2917">
                  <c:v>36.773038669846137</c:v>
                </c:pt>
                <c:pt idx="2918">
                  <c:v>36.736124841587213</c:v>
                </c:pt>
                <c:pt idx="2919">
                  <c:v>36.70843947083128</c:v>
                </c:pt>
                <c:pt idx="2920">
                  <c:v>36.68444548244387</c:v>
                </c:pt>
                <c:pt idx="2921">
                  <c:v>36.645685963170308</c:v>
                </c:pt>
                <c:pt idx="2922">
                  <c:v>36.625383357854808</c:v>
                </c:pt>
                <c:pt idx="2923">
                  <c:v>36.595852295382663</c:v>
                </c:pt>
                <c:pt idx="2924">
                  <c:v>36.544172936230467</c:v>
                </c:pt>
                <c:pt idx="2925">
                  <c:v>36.50910479967358</c:v>
                </c:pt>
                <c:pt idx="2926">
                  <c:v>36.357758104916002</c:v>
                </c:pt>
                <c:pt idx="2927">
                  <c:v>36.320844276989263</c:v>
                </c:pt>
                <c:pt idx="2928">
                  <c:v>36.263627843386487</c:v>
                </c:pt>
                <c:pt idx="2929">
                  <c:v>36.200874335693648</c:v>
                </c:pt>
                <c:pt idx="2930">
                  <c:v>36.145503593796477</c:v>
                </c:pt>
                <c:pt idx="2931">
                  <c:v>36.069830246566099</c:v>
                </c:pt>
                <c:pt idx="2932">
                  <c:v>35.95908876239703</c:v>
                </c:pt>
                <c:pt idx="2933">
                  <c:v>35.883415414797263</c:v>
                </c:pt>
                <c:pt idx="2934">
                  <c:v>35.780056696054459</c:v>
                </c:pt>
                <c:pt idx="2935">
                  <c:v>35.698846274705701</c:v>
                </c:pt>
                <c:pt idx="2936">
                  <c:v>35.647166915148723</c:v>
                </c:pt>
                <c:pt idx="2937">
                  <c:v>35.606561704468128</c:v>
                </c:pt>
                <c:pt idx="2938">
                  <c:v>35.52350559103553</c:v>
                </c:pt>
                <c:pt idx="2939">
                  <c:v>35.495820220242443</c:v>
                </c:pt>
                <c:pt idx="2940">
                  <c:v>35.449677935114813</c:v>
                </c:pt>
                <c:pt idx="2941">
                  <c:v>35.403535650337098</c:v>
                </c:pt>
                <c:pt idx="2942">
                  <c:v>35.340782142584089</c:v>
                </c:pt>
                <c:pt idx="2943">
                  <c:v>35.309405388353227</c:v>
                </c:pt>
                <c:pt idx="2944">
                  <c:v>35.268800177658491</c:v>
                </c:pt>
                <c:pt idx="2945">
                  <c:v>35.226349275597457</c:v>
                </c:pt>
                <c:pt idx="2946">
                  <c:v>35.206046669894853</c:v>
                </c:pt>
                <c:pt idx="2947">
                  <c:v>35.182052681818419</c:v>
                </c:pt>
                <c:pt idx="2948">
                  <c:v>35.121144865414003</c:v>
                </c:pt>
                <c:pt idx="2949">
                  <c:v>35.073156888902368</c:v>
                </c:pt>
                <c:pt idx="2950">
                  <c:v>35.03070598683248</c:v>
                </c:pt>
                <c:pt idx="2951">
                  <c:v>34.88489636591359</c:v>
                </c:pt>
                <c:pt idx="2952">
                  <c:v>34.809223018575217</c:v>
                </c:pt>
                <c:pt idx="2953">
                  <c:v>34.680024620249839</c:v>
                </c:pt>
                <c:pt idx="2954">
                  <c:v>34.60065988945955</c:v>
                </c:pt>
                <c:pt idx="2955">
                  <c:v>34.534214998920831</c:v>
                </c:pt>
                <c:pt idx="2956">
                  <c:v>34.475152874188367</c:v>
                </c:pt>
                <c:pt idx="2957">
                  <c:v>34.419782131829763</c:v>
                </c:pt>
                <c:pt idx="2958">
                  <c:v>34.310886338819891</c:v>
                </c:pt>
                <c:pt idx="2959">
                  <c:v>34.272126819795339</c:v>
                </c:pt>
                <c:pt idx="2960">
                  <c:v>34.227830225970287</c:v>
                </c:pt>
                <c:pt idx="2961">
                  <c:v>34.157693952670627</c:v>
                </c:pt>
                <c:pt idx="2962">
                  <c:v>34.113397358840288</c:v>
                </c:pt>
                <c:pt idx="2963">
                  <c:v>34.011884331254898</c:v>
                </c:pt>
                <c:pt idx="2964">
                  <c:v>33.919599761193773</c:v>
                </c:pt>
                <c:pt idx="2965">
                  <c:v>33.838389339321623</c:v>
                </c:pt>
                <c:pt idx="2966">
                  <c:v>33.757178917440598</c:v>
                </c:pt>
                <c:pt idx="2967">
                  <c:v>33.701808175389417</c:v>
                </c:pt>
                <c:pt idx="2968">
                  <c:v>33.637208976149743</c:v>
                </c:pt>
                <c:pt idx="2969">
                  <c:v>33.58737530819036</c:v>
                </c:pt>
                <c:pt idx="2970">
                  <c:v>33.535695948509463</c:v>
                </c:pt>
                <c:pt idx="2971">
                  <c:v>33.48586228089826</c:v>
                </c:pt>
                <c:pt idx="2972">
                  <c:v>33.461868292422338</c:v>
                </c:pt>
                <c:pt idx="2973">
                  <c:v>33.412034624102454</c:v>
                </c:pt>
                <c:pt idx="2974">
                  <c:v>33.319750053977593</c:v>
                </c:pt>
                <c:pt idx="2975">
                  <c:v>33.268070694634233</c:v>
                </c:pt>
                <c:pt idx="2976">
                  <c:v>33.238539632050561</c:v>
                </c:pt>
                <c:pt idx="2977">
                  <c:v>33.18501458133381</c:v>
                </c:pt>
                <c:pt idx="2978">
                  <c:v>33.05212480003685</c:v>
                </c:pt>
                <c:pt idx="2979">
                  <c:v>33.029976503270071</c:v>
                </c:pt>
                <c:pt idx="2980">
                  <c:v>32.980142834925402</c:v>
                </c:pt>
                <c:pt idx="2981">
                  <c:v>32.919235018720421</c:v>
                </c:pt>
                <c:pt idx="2982">
                  <c:v>32.847253053596567</c:v>
                </c:pt>
                <c:pt idx="2983">
                  <c:v>32.808493534156611</c:v>
                </c:pt>
                <c:pt idx="2984">
                  <c:v>32.734665878007533</c:v>
                </c:pt>
                <c:pt idx="2985">
                  <c:v>32.629461467528458</c:v>
                </c:pt>
                <c:pt idx="2986">
                  <c:v>32.518719982929248</c:v>
                </c:pt>
                <c:pt idx="2987">
                  <c:v>32.476269080735428</c:v>
                </c:pt>
                <c:pt idx="2988">
                  <c:v>32.411669881405459</c:v>
                </c:pt>
                <c:pt idx="2989">
                  <c:v>32.354453447901243</c:v>
                </c:pt>
                <c:pt idx="2990">
                  <c:v>32.302774088501216</c:v>
                </c:pt>
                <c:pt idx="2991">
                  <c:v>32.25663180285374</c:v>
                </c:pt>
                <c:pt idx="2992">
                  <c:v>32.21233520927769</c:v>
                </c:pt>
                <c:pt idx="2993">
                  <c:v>32.15511877540763</c:v>
                </c:pt>
                <c:pt idx="2994">
                  <c:v>32.129279095526464</c:v>
                </c:pt>
                <c:pt idx="2995">
                  <c:v>32.096056650164158</c:v>
                </c:pt>
                <c:pt idx="2996">
                  <c:v>32.029611759436023</c:v>
                </c:pt>
                <c:pt idx="2997">
                  <c:v>31.942864263279091</c:v>
                </c:pt>
                <c:pt idx="2998">
                  <c:v>31.861653841224602</c:v>
                </c:pt>
                <c:pt idx="2999">
                  <c:v>31.771214962308498</c:v>
                </c:pt>
                <c:pt idx="3000">
                  <c:v>31.618022575366791</c:v>
                </c:pt>
                <c:pt idx="3001">
                  <c:v>31.54604061013849</c:v>
                </c:pt>
                <c:pt idx="3002">
                  <c:v>31.481441410741262</c:v>
                </c:pt>
                <c:pt idx="3003">
                  <c:v>31.376237000463409</c:v>
                </c:pt>
                <c:pt idx="3004">
                  <c:v>31.29871796109903</c:v>
                </c:pt>
                <c:pt idx="3005">
                  <c:v>31.088309140136779</c:v>
                </c:pt>
                <c:pt idx="3006">
                  <c:v>31.03662978066242</c:v>
                </c:pt>
                <c:pt idx="3007">
                  <c:v>30.975721963971221</c:v>
                </c:pt>
                <c:pt idx="3008">
                  <c:v>30.868671861908108</c:v>
                </c:pt>
                <c:pt idx="3009">
                  <c:v>30.73947346300919</c:v>
                </c:pt>
                <c:pt idx="3010">
                  <c:v>30.601046607577349</c:v>
                </c:pt>
                <c:pt idx="3011">
                  <c:v>30.527218950890688</c:v>
                </c:pt>
                <c:pt idx="3012">
                  <c:v>30.401711935040659</c:v>
                </c:pt>
                <c:pt idx="3013">
                  <c:v>30.353723958272351</c:v>
                </c:pt>
                <c:pt idx="3014">
                  <c:v>30.320501512844562</c:v>
                </c:pt>
                <c:pt idx="3015">
                  <c:v>30.2965075242819</c:v>
                </c:pt>
                <c:pt idx="3016">
                  <c:v>30.16177205117787</c:v>
                </c:pt>
                <c:pt idx="3017">
                  <c:v>30.078715937231909</c:v>
                </c:pt>
                <c:pt idx="3018">
                  <c:v>29.932906315846861</c:v>
                </c:pt>
                <c:pt idx="3019">
                  <c:v>29.807399299206701</c:v>
                </c:pt>
                <c:pt idx="3020">
                  <c:v>29.680046591878849</c:v>
                </c:pt>
                <c:pt idx="3021">
                  <c:v>29.617293083718689</c:v>
                </c:pt>
                <c:pt idx="3022">
                  <c:v>29.50655159909412</c:v>
                </c:pt>
                <c:pt idx="3023">
                  <c:v>29.429032559565101</c:v>
                </c:pt>
                <c:pt idx="3024">
                  <c:v>29.369970434139319</c:v>
                </c:pt>
                <c:pt idx="3025">
                  <c:v>29.286914320472459</c:v>
                </c:pt>
                <c:pt idx="3026">
                  <c:v>29.20385820679855</c:v>
                </c:pt>
                <c:pt idx="3027">
                  <c:v>29.08942533936878</c:v>
                </c:pt>
                <c:pt idx="3028">
                  <c:v>29.01928906530852</c:v>
                </c:pt>
                <c:pt idx="3029">
                  <c:v>28.923313111621439</c:v>
                </c:pt>
                <c:pt idx="3030">
                  <c:v>28.821800083792951</c:v>
                </c:pt>
                <c:pt idx="3031">
                  <c:v>28.722132747328988</c:v>
                </c:pt>
                <c:pt idx="3032">
                  <c:v>28.67968184495286</c:v>
                </c:pt>
                <c:pt idx="3033">
                  <c:v>28.646459399461339</c:v>
                </c:pt>
                <c:pt idx="3034">
                  <c:v>28.57816881674438</c:v>
                </c:pt>
                <c:pt idx="3035">
                  <c:v>28.443433343024889</c:v>
                </c:pt>
                <c:pt idx="3036">
                  <c:v>28.321617709633081</c:v>
                </c:pt>
                <c:pt idx="3037">
                  <c:v>28.046609688664059</c:v>
                </c:pt>
                <c:pt idx="3038">
                  <c:v>27.93586820348952</c:v>
                </c:pt>
                <c:pt idx="3039">
                  <c:v>27.773447358635281</c:v>
                </c:pt>
                <c:pt idx="3040">
                  <c:v>27.647940342392261</c:v>
                </c:pt>
                <c:pt idx="3041">
                  <c:v>27.58518683408872</c:v>
                </c:pt>
                <c:pt idx="3042">
                  <c:v>27.496593645410691</c:v>
                </c:pt>
                <c:pt idx="3043">
                  <c:v>27.424611680551219</c:v>
                </c:pt>
                <c:pt idx="3044">
                  <c:v>27.367395246369579</c:v>
                </c:pt>
                <c:pt idx="3045">
                  <c:v>27.324944343929719</c:v>
                </c:pt>
                <c:pt idx="3046">
                  <c:v>27.267727909742771</c:v>
                </c:pt>
                <c:pt idx="3047">
                  <c:v>27.1422208930755</c:v>
                </c:pt>
                <c:pt idx="3048">
                  <c:v>27.077621693707769</c:v>
                </c:pt>
                <c:pt idx="3049">
                  <c:v>27.040707865041671</c:v>
                </c:pt>
                <c:pt idx="3050">
                  <c:v>26.931812071121911</c:v>
                </c:pt>
                <c:pt idx="3051">
                  <c:v>26.850601648607171</c:v>
                </c:pt>
                <c:pt idx="3052">
                  <c:v>26.75093431192197</c:v>
                </c:pt>
                <c:pt idx="3053">
                  <c:v>26.680798038027511</c:v>
                </c:pt>
                <c:pt idx="3054">
                  <c:v>26.6180445296567</c:v>
                </c:pt>
                <c:pt idx="3055">
                  <c:v>26.568210861654268</c:v>
                </c:pt>
                <c:pt idx="3056">
                  <c:v>26.49622889601175</c:v>
                </c:pt>
                <c:pt idx="3057">
                  <c:v>26.431629696244531</c:v>
                </c:pt>
                <c:pt idx="3058">
                  <c:v>26.376258953734879</c:v>
                </c:pt>
                <c:pt idx="3059">
                  <c:v>26.272900234230299</c:v>
                </c:pt>
                <c:pt idx="3060">
                  <c:v>26.21014672547771</c:v>
                </c:pt>
                <c:pt idx="3061">
                  <c:v>26.038497423391892</c:v>
                </c:pt>
                <c:pt idx="3062">
                  <c:v>25.962824074944201</c:v>
                </c:pt>
                <c:pt idx="3063">
                  <c:v>25.912990406902811</c:v>
                </c:pt>
                <c:pt idx="3064">
                  <c:v>25.767180784125799</c:v>
                </c:pt>
                <c:pt idx="3065">
                  <c:v>25.63059961894561</c:v>
                </c:pt>
                <c:pt idx="3066">
                  <c:v>25.549389196310489</c:v>
                </c:pt>
                <c:pt idx="3067">
                  <c:v>25.495864145128181</c:v>
                </c:pt>
                <c:pt idx="3068">
                  <c:v>25.449721859478341</c:v>
                </c:pt>
                <c:pt idx="3069">
                  <c:v>25.403579574176639</c:v>
                </c:pt>
                <c:pt idx="3070">
                  <c:v>25.326060534288288</c:v>
                </c:pt>
                <c:pt idx="3071">
                  <c:v>25.285455323135078</c:v>
                </c:pt>
                <c:pt idx="3072">
                  <c:v>25.117497403286791</c:v>
                </c:pt>
                <c:pt idx="3073">
                  <c:v>25.056589586540149</c:v>
                </c:pt>
                <c:pt idx="3074">
                  <c:v>24.931082569207849</c:v>
                </c:pt>
                <c:pt idx="3075">
                  <c:v>24.881248900758141</c:v>
                </c:pt>
                <c:pt idx="3076">
                  <c:v>24.853563529278791</c:v>
                </c:pt>
                <c:pt idx="3077">
                  <c:v>24.787118638005431</c:v>
                </c:pt>
                <c:pt idx="3078">
                  <c:v>24.74097635267011</c:v>
                </c:pt>
                <c:pt idx="3079">
                  <c:v>24.65792023821432</c:v>
                </c:pt>
                <c:pt idx="3080">
                  <c:v>24.585938273122949</c:v>
                </c:pt>
                <c:pt idx="3081">
                  <c:v>24.532413221530529</c:v>
                </c:pt>
                <c:pt idx="3082">
                  <c:v>24.482579553057811</c:v>
                </c:pt>
                <c:pt idx="3083">
                  <c:v>24.451202798794519</c:v>
                </c:pt>
                <c:pt idx="3084">
                  <c:v>24.421671735915218</c:v>
                </c:pt>
                <c:pt idx="3085">
                  <c:v>24.38844929026261</c:v>
                </c:pt>
                <c:pt idx="3086">
                  <c:v>24.246331050710911</c:v>
                </c:pt>
                <c:pt idx="3087">
                  <c:v>24.22233706198363</c:v>
                </c:pt>
                <c:pt idx="3088">
                  <c:v>24.037767919452719</c:v>
                </c:pt>
                <c:pt idx="3089">
                  <c:v>23.995317016851772</c:v>
                </c:pt>
                <c:pt idx="3090">
                  <c:v>23.952866113897361</c:v>
                </c:pt>
                <c:pt idx="3091">
                  <c:v>23.818130639471569</c:v>
                </c:pt>
                <c:pt idx="3092">
                  <c:v>23.731383142507418</c:v>
                </c:pt>
                <c:pt idx="3093">
                  <c:v>23.676012399827819</c:v>
                </c:pt>
                <c:pt idx="3094">
                  <c:v>23.62802442269485</c:v>
                </c:pt>
                <c:pt idx="3095">
                  <c:v>23.607721816726709</c:v>
                </c:pt>
                <c:pt idx="3096">
                  <c:v>23.54312261710054</c:v>
                </c:pt>
                <c:pt idx="3097">
                  <c:v>23.508054479675071</c:v>
                </c:pt>
                <c:pt idx="3098">
                  <c:v>23.46744926843688</c:v>
                </c:pt>
                <c:pt idx="3099">
                  <c:v>23.39915868567153</c:v>
                </c:pt>
                <c:pt idx="3100">
                  <c:v>23.35301639991016</c:v>
                </c:pt>
                <c:pt idx="3101">
                  <c:v>23.31794826283107</c:v>
                </c:pt>
                <c:pt idx="3102">
                  <c:v>23.23858353137107</c:v>
                </c:pt>
                <c:pt idx="3103">
                  <c:v>23.127842045592899</c:v>
                </c:pt>
                <c:pt idx="3104">
                  <c:v>23.092773908854859</c:v>
                </c:pt>
                <c:pt idx="3105">
                  <c:v>23.01525486876471</c:v>
                </c:pt>
                <c:pt idx="3106">
                  <c:v>22.987569497226939</c:v>
                </c:pt>
                <c:pt idx="3107">
                  <c:v>22.974649657151819</c:v>
                </c:pt>
                <c:pt idx="3108">
                  <c:v>22.904513382958211</c:v>
                </c:pt>
                <c:pt idx="3109">
                  <c:v>22.86021678891484</c:v>
                </c:pt>
                <c:pt idx="3110">
                  <c:v>22.799308971307269</c:v>
                </c:pt>
                <c:pt idx="3111">
                  <c:v>22.716252857376091</c:v>
                </c:pt>
                <c:pt idx="3112">
                  <c:v>22.612894137443131</c:v>
                </c:pt>
                <c:pt idx="3113">
                  <c:v>22.522455257228291</c:v>
                </c:pt>
                <c:pt idx="3114">
                  <c:v>22.428324993872529</c:v>
                </c:pt>
                <c:pt idx="3115">
                  <c:v>22.34711457094178</c:v>
                </c:pt>
                <c:pt idx="3116">
                  <c:v>22.30835505139326</c:v>
                </c:pt>
                <c:pt idx="3117">
                  <c:v>22.28251537122356</c:v>
                </c:pt>
                <c:pt idx="3118">
                  <c:v>22.252984308271682</c:v>
                </c:pt>
                <c:pt idx="3119">
                  <c:v>22.22345324531981</c:v>
                </c:pt>
                <c:pt idx="3120">
                  <c:v>22.17177388532679</c:v>
                </c:pt>
                <c:pt idx="3121">
                  <c:v>22.147779896542851</c:v>
                </c:pt>
                <c:pt idx="3122">
                  <c:v>22.083180696808689</c:v>
                </c:pt>
                <c:pt idx="3123">
                  <c:v>22.007507348021111</c:v>
                </c:pt>
                <c:pt idx="3124">
                  <c:v>21.955827988015699</c:v>
                </c:pt>
                <c:pt idx="3125">
                  <c:v>21.913377085313829</c:v>
                </c:pt>
                <c:pt idx="3126">
                  <c:v>21.835858045119242</c:v>
                </c:pt>
                <c:pt idx="3127">
                  <c:v>21.678974273319501</c:v>
                </c:pt>
                <c:pt idx="3128">
                  <c:v>21.56638709630543</c:v>
                </c:pt>
                <c:pt idx="3129">
                  <c:v>21.51655342731285</c:v>
                </c:pt>
                <c:pt idx="3130">
                  <c:v>21.343058432924309</c:v>
                </c:pt>
                <c:pt idx="3131">
                  <c:v>21.22862556412322</c:v>
                </c:pt>
                <c:pt idx="3132">
                  <c:v>21.12342115227225</c:v>
                </c:pt>
                <c:pt idx="3133">
                  <c:v>20.990531369160841</c:v>
                </c:pt>
                <c:pt idx="3134">
                  <c:v>20.815190683274999</c:v>
                </c:pt>
                <c:pt idx="3135">
                  <c:v>20.741363025770511</c:v>
                </c:pt>
                <c:pt idx="3136">
                  <c:v>20.67307244279452</c:v>
                </c:pt>
                <c:pt idx="3137">
                  <c:v>20.56048526530132</c:v>
                </c:pt>
                <c:pt idx="3138">
                  <c:v>20.482966224988122</c:v>
                </c:pt>
                <c:pt idx="3139">
                  <c:v>20.399910110485742</c:v>
                </c:pt>
                <c:pt idx="3140">
                  <c:v>20.32423676190469</c:v>
                </c:pt>
                <c:pt idx="3141">
                  <c:v>20.26332894447533</c:v>
                </c:pt>
                <c:pt idx="3142">
                  <c:v>20.230106498666942</c:v>
                </c:pt>
                <c:pt idx="3143">
                  <c:v>20.154433150069941</c:v>
                </c:pt>
                <c:pt idx="3144">
                  <c:v>20.078759800764281</c:v>
                </c:pt>
                <c:pt idx="3145">
                  <c:v>20.0344632065793</c:v>
                </c:pt>
                <c:pt idx="3146">
                  <c:v>19.980938154708959</c:v>
                </c:pt>
                <c:pt idx="3147">
                  <c:v>19.949561400638039</c:v>
                </c:pt>
                <c:pt idx="3148">
                  <c:v>19.59334295352593</c:v>
                </c:pt>
                <c:pt idx="3149">
                  <c:v>19.486292850083849</c:v>
                </c:pt>
                <c:pt idx="3150">
                  <c:v>19.453070404245359</c:v>
                </c:pt>
                <c:pt idx="3151">
                  <c:v>19.377397055584659</c:v>
                </c:pt>
                <c:pt idx="3152">
                  <c:v>19.301723706563401</c:v>
                </c:pt>
                <c:pt idx="3153">
                  <c:v>19.218667591949501</c:v>
                </c:pt>
                <c:pt idx="3154">
                  <c:v>19.08208642540329</c:v>
                </c:pt>
                <c:pt idx="3155">
                  <c:v>18.917819887875769</c:v>
                </c:pt>
                <c:pt idx="3156">
                  <c:v>18.84952930440646</c:v>
                </c:pt>
                <c:pt idx="3157">
                  <c:v>18.75539904136286</c:v>
                </c:pt>
                <c:pt idx="3158">
                  <c:v>18.66311446935509</c:v>
                </c:pt>
                <c:pt idx="3159">
                  <c:v>18.543144525660871</c:v>
                </c:pt>
                <c:pt idx="3160">
                  <c:v>18.45270564538173</c:v>
                </c:pt>
                <c:pt idx="3161">
                  <c:v>18.16477778119193</c:v>
                </c:pt>
                <c:pt idx="3162">
                  <c:v>18.01527677433695</c:v>
                </c:pt>
                <c:pt idx="3163">
                  <c:v>17.799330876009769</c:v>
                </c:pt>
                <c:pt idx="3164">
                  <c:v>17.494791788651131</c:v>
                </c:pt>
                <c:pt idx="3165">
                  <c:v>17.472643491493141</c:v>
                </c:pt>
                <c:pt idx="3166">
                  <c:v>17.372976153749331</c:v>
                </c:pt>
                <c:pt idx="3167">
                  <c:v>17.193944083638009</c:v>
                </c:pt>
                <c:pt idx="3168">
                  <c:v>16.797120424221468</c:v>
                </c:pt>
                <c:pt idx="3169">
                  <c:v>16.451976124252131</c:v>
                </c:pt>
                <c:pt idx="3170">
                  <c:v>16.427982135314199</c:v>
                </c:pt>
                <c:pt idx="3171">
                  <c:v>16.356000169198449</c:v>
                </c:pt>
                <c:pt idx="3172">
                  <c:v>16.278481128868741</c:v>
                </c:pt>
                <c:pt idx="3173">
                  <c:v>16.23233884238395</c:v>
                </c:pt>
                <c:pt idx="3174">
                  <c:v>16.175122407831768</c:v>
                </c:pt>
                <c:pt idx="3175">
                  <c:v>16.090220601518759</c:v>
                </c:pt>
                <c:pt idx="3176">
                  <c:v>15.983170498003499</c:v>
                </c:pt>
                <c:pt idx="3177">
                  <c:v>15.77460736479634</c:v>
                </c:pt>
                <c:pt idx="3178">
                  <c:v>15.69524263265836</c:v>
                </c:pt>
                <c:pt idx="3179">
                  <c:v>15.510673487993181</c:v>
                </c:pt>
                <c:pt idx="3180">
                  <c:v>15.436845830749521</c:v>
                </c:pt>
                <c:pt idx="3181">
                  <c:v>15.41100615002633</c:v>
                </c:pt>
                <c:pt idx="3182">
                  <c:v>15.291036206243019</c:v>
                </c:pt>
                <c:pt idx="3183">
                  <c:v>15.191368868251381</c:v>
                </c:pt>
                <c:pt idx="3184">
                  <c:v>15.14522658206341</c:v>
                </c:pt>
                <c:pt idx="3185">
                  <c:v>15.117541210629479</c:v>
                </c:pt>
                <c:pt idx="3186">
                  <c:v>15.07139892443797</c:v>
                </c:pt>
                <c:pt idx="3187">
                  <c:v>15.04186786124535</c:v>
                </c:pt>
                <c:pt idx="3188">
                  <c:v>14.99941695821248</c:v>
                </c:pt>
                <c:pt idx="3189">
                  <c:v>14.964348820447119</c:v>
                </c:pt>
                <c:pt idx="3190">
                  <c:v>14.899749620187199</c:v>
                </c:pt>
                <c:pt idx="3191">
                  <c:v>14.88498408858824</c:v>
                </c:pt>
                <c:pt idx="3192">
                  <c:v>14.82776765359586</c:v>
                </c:pt>
                <c:pt idx="3193">
                  <c:v>14.79823659039439</c:v>
                </c:pt>
                <c:pt idx="3194">
                  <c:v>14.76132276156839</c:v>
                </c:pt>
                <c:pt idx="3195">
                  <c:v>14.74102015574838</c:v>
                </c:pt>
                <c:pt idx="3196">
                  <c:v>14.652426966485031</c:v>
                </c:pt>
                <c:pt idx="3197">
                  <c:v>14.36634479211321</c:v>
                </c:pt>
                <c:pt idx="3198">
                  <c:v>14.3349680371371</c:v>
                </c:pt>
                <c:pt idx="3199">
                  <c:v>14.310974048492429</c:v>
                </c:pt>
                <c:pt idx="3200">
                  <c:v>14.26483176225843</c:v>
                </c:pt>
                <c:pt idx="3201">
                  <c:v>14.242683465372471</c:v>
                </c:pt>
                <c:pt idx="3202">
                  <c:v>14.2297636251699</c:v>
                </c:pt>
                <c:pt idx="3203">
                  <c:v>14.21499809355854</c:v>
                </c:pt>
                <c:pt idx="3204">
                  <c:v>14.14486181831756</c:v>
                </c:pt>
                <c:pt idx="3205">
                  <c:v>14.12640490389218</c:v>
                </c:pt>
                <c:pt idx="3206">
                  <c:v>14.076571234831739</c:v>
                </c:pt>
                <c:pt idx="3207">
                  <c:v>14.056268628995801</c:v>
                </c:pt>
                <c:pt idx="3208">
                  <c:v>14.032274639992369</c:v>
                </c:pt>
                <c:pt idx="3209">
                  <c:v>14.004589268524819</c:v>
                </c:pt>
                <c:pt idx="3210">
                  <c:v>13.99720650254153</c:v>
                </c:pt>
                <c:pt idx="3211">
                  <c:v>13.95106421628982</c:v>
                </c:pt>
                <c:pt idx="3212">
                  <c:v>13.952909908050289</c:v>
                </c:pt>
                <c:pt idx="3213">
                  <c:v>13.805254592240621</c:v>
                </c:pt>
                <c:pt idx="3214">
                  <c:v>13.76464938020465</c:v>
                </c:pt>
                <c:pt idx="3215">
                  <c:v>13.84955118674071</c:v>
                </c:pt>
                <c:pt idx="3216">
                  <c:v>13.84955118674071</c:v>
                </c:pt>
                <c:pt idx="3217">
                  <c:v>13.783106294638889</c:v>
                </c:pt>
                <c:pt idx="3218">
                  <c:v>13.69451310527996</c:v>
                </c:pt>
                <c:pt idx="3219">
                  <c:v>13.847705495331921</c:v>
                </c:pt>
                <c:pt idx="3220">
                  <c:v>13.925224536227519</c:v>
                </c:pt>
                <c:pt idx="3221">
                  <c:v>13.842168421107329</c:v>
                </c:pt>
                <c:pt idx="3222">
                  <c:v>13.65944496746326</c:v>
                </c:pt>
                <c:pt idx="3223">
                  <c:v>13.68897603070368</c:v>
                </c:pt>
                <c:pt idx="3224">
                  <c:v>13.57638885267176</c:v>
                </c:pt>
                <c:pt idx="3225">
                  <c:v>13.605919915912169</c:v>
                </c:pt>
                <c:pt idx="3226">
                  <c:v>13.580080235489341</c:v>
                </c:pt>
                <c:pt idx="3227">
                  <c:v>13.54501209801901</c:v>
                </c:pt>
                <c:pt idx="3228">
                  <c:v>13.5099439605487</c:v>
                </c:pt>
                <c:pt idx="3229">
                  <c:v>13.48225858871354</c:v>
                </c:pt>
                <c:pt idx="3230">
                  <c:v>13.476721514487179</c:v>
                </c:pt>
                <c:pt idx="3231">
                  <c:v>13.46380167427399</c:v>
                </c:pt>
                <c:pt idx="3232">
                  <c:v>13.49333273716625</c:v>
                </c:pt>
                <c:pt idx="3233">
                  <c:v>13.57823454408055</c:v>
                </c:pt>
                <c:pt idx="3234">
                  <c:v>13.650216510422879</c:v>
                </c:pt>
                <c:pt idx="3235">
                  <c:v>13.687130339648361</c:v>
                </c:pt>
                <c:pt idx="3236">
                  <c:v>13.67605619084395</c:v>
                </c:pt>
                <c:pt idx="3237">
                  <c:v>13.637296670209681</c:v>
                </c:pt>
                <c:pt idx="3238">
                  <c:v>13.69451310527996</c:v>
                </c:pt>
                <c:pt idx="3239">
                  <c:v>13.724044168518599</c:v>
                </c:pt>
                <c:pt idx="3240">
                  <c:v>13.72958124274319</c:v>
                </c:pt>
                <c:pt idx="3241">
                  <c:v>13.655753584647471</c:v>
                </c:pt>
                <c:pt idx="3242">
                  <c:v>13.68159326507031</c:v>
                </c:pt>
                <c:pt idx="3243">
                  <c:v>13.63914236197194</c:v>
                </c:pt>
                <c:pt idx="3244">
                  <c:v>13.709278636900169</c:v>
                </c:pt>
                <c:pt idx="3245">
                  <c:v>13.71850709394055</c:v>
                </c:pt>
                <c:pt idx="3246">
                  <c:v>13.740655391192369</c:v>
                </c:pt>
                <c:pt idx="3247">
                  <c:v>13.79048906062396</c:v>
                </c:pt>
                <c:pt idx="3248">
                  <c:v>13.821865814914389</c:v>
                </c:pt>
                <c:pt idx="3249">
                  <c:v>13.967675439665189</c:v>
                </c:pt>
                <c:pt idx="3250">
                  <c:v>14.015663417322131</c:v>
                </c:pt>
                <c:pt idx="3251">
                  <c:v>14.174392881540269</c:v>
                </c:pt>
                <c:pt idx="3252">
                  <c:v>14.26483176225843</c:v>
                </c:pt>
                <c:pt idx="3253">
                  <c:v>14.36449910070619</c:v>
                </c:pt>
                <c:pt idx="3254">
                  <c:v>14.39033878110779</c:v>
                </c:pt>
                <c:pt idx="3255">
                  <c:v>14.42356122713568</c:v>
                </c:pt>
                <c:pt idx="3256">
                  <c:v>14.45309229034954</c:v>
                </c:pt>
                <c:pt idx="3257">
                  <c:v>14.490006119187919</c:v>
                </c:pt>
                <c:pt idx="3258">
                  <c:v>14.50108026797993</c:v>
                </c:pt>
                <c:pt idx="3259">
                  <c:v>14.514000107827281</c:v>
                </c:pt>
                <c:pt idx="3260">
                  <c:v>14.48816042742922</c:v>
                </c:pt>
                <c:pt idx="3261">
                  <c:v>14.528765639433329</c:v>
                </c:pt>
                <c:pt idx="3262">
                  <c:v>14.558296702290191</c:v>
                </c:pt>
                <c:pt idx="3263">
                  <c:v>14.59151914831277</c:v>
                </c:pt>
                <c:pt idx="3264">
                  <c:v>14.611821754488011</c:v>
                </c:pt>
                <c:pt idx="3265">
                  <c:v>14.659809732111331</c:v>
                </c:pt>
                <c:pt idx="3266">
                  <c:v>14.77977967598139</c:v>
                </c:pt>
                <c:pt idx="3267">
                  <c:v>15.17291195384724</c:v>
                </c:pt>
                <c:pt idx="3268">
                  <c:v>15.340869875234411</c:v>
                </c:pt>
                <c:pt idx="3269">
                  <c:v>15.40362338476058</c:v>
                </c:pt>
                <c:pt idx="3270">
                  <c:v>15.399932001246709</c:v>
                </c:pt>
                <c:pt idx="3271">
                  <c:v>15.33533280101866</c:v>
                </c:pt>
                <c:pt idx="3272">
                  <c:v>15.31687588661806</c:v>
                </c:pt>
                <c:pt idx="3273">
                  <c:v>15.272579291840639</c:v>
                </c:pt>
                <c:pt idx="3274">
                  <c:v>15.25412237743649</c:v>
                </c:pt>
                <c:pt idx="3275">
                  <c:v>15.243048228653331</c:v>
                </c:pt>
                <c:pt idx="3276">
                  <c:v>15.228282697413141</c:v>
                </c:pt>
                <c:pt idx="3277">
                  <c:v>15.21905423968175</c:v>
                </c:pt>
                <c:pt idx="3278">
                  <c:v>15.18583179368396</c:v>
                </c:pt>
                <c:pt idx="3279">
                  <c:v>15.161837805415759</c:v>
                </c:pt>
                <c:pt idx="3280">
                  <c:v>15.148917964873901</c:v>
                </c:pt>
                <c:pt idx="3281">
                  <c:v>15.121232593441761</c:v>
                </c:pt>
                <c:pt idx="3282">
                  <c:v>15.13046105046798</c:v>
                </c:pt>
                <c:pt idx="3283">
                  <c:v>15.13599812503718</c:v>
                </c:pt>
                <c:pt idx="3284">
                  <c:v>15.11938690168305</c:v>
                </c:pt>
                <c:pt idx="3285">
                  <c:v>15.13046105046798</c:v>
                </c:pt>
                <c:pt idx="3286">
                  <c:v>15.13968950784589</c:v>
                </c:pt>
                <c:pt idx="3287">
                  <c:v>15.141535199252919</c:v>
                </c:pt>
                <c:pt idx="3288">
                  <c:v>15.132306742224911</c:v>
                </c:pt>
                <c:pt idx="3289">
                  <c:v>15.132306742224911</c:v>
                </c:pt>
                <c:pt idx="3290">
                  <c:v>15.12492397625225</c:v>
                </c:pt>
                <c:pt idx="3291">
                  <c:v>15.082473072869441</c:v>
                </c:pt>
                <c:pt idx="3292">
                  <c:v>15.069553233030939</c:v>
                </c:pt>
                <c:pt idx="3293">
                  <c:v>15.073244615843221</c:v>
                </c:pt>
                <c:pt idx="3294">
                  <c:v>15.073244615843221</c:v>
                </c:pt>
                <c:pt idx="3295">
                  <c:v>15.05847908424602</c:v>
                </c:pt>
                <c:pt idx="3296">
                  <c:v>15.04002216984011</c:v>
                </c:pt>
                <c:pt idx="3297">
                  <c:v>14.997571266453759</c:v>
                </c:pt>
                <c:pt idx="3298">
                  <c:v>14.979114352044309</c:v>
                </c:pt>
                <c:pt idx="3299">
                  <c:v>14.953274671660409</c:v>
                </c:pt>
                <c:pt idx="3300">
                  <c:v>14.914515151786169</c:v>
                </c:pt>
                <c:pt idx="3301">
                  <c:v>14.912669460029241</c:v>
                </c:pt>
                <c:pt idx="3302">
                  <c:v>14.968040203257599</c:v>
                </c:pt>
                <c:pt idx="3303">
                  <c:v>15.02341094683589</c:v>
                </c:pt>
                <c:pt idx="3304">
                  <c:v>14.982805734856569</c:v>
                </c:pt>
                <c:pt idx="3305">
                  <c:v>14.97542296923382</c:v>
                </c:pt>
                <c:pt idx="3306">
                  <c:v>14.918206534598429</c:v>
                </c:pt>
                <c:pt idx="3307">
                  <c:v>14.842533185196601</c:v>
                </c:pt>
                <c:pt idx="3308">
                  <c:v>14.78162536738663</c:v>
                </c:pt>
                <c:pt idx="3309">
                  <c:v>14.74286584715362</c:v>
                </c:pt>
                <c:pt idx="3310">
                  <c:v>14.69487786953562</c:v>
                </c:pt>
                <c:pt idx="3311">
                  <c:v>14.71518047535741</c:v>
                </c:pt>
                <c:pt idx="3312">
                  <c:v>14.7077977097311</c:v>
                </c:pt>
                <c:pt idx="3313">
                  <c:v>14.7077977097311</c:v>
                </c:pt>
                <c:pt idx="3314">
                  <c:v>14.73363739012386</c:v>
                </c:pt>
                <c:pt idx="3315">
                  <c:v>14.74102015574838</c:v>
                </c:pt>
                <c:pt idx="3316">
                  <c:v>14.739174463989681</c:v>
                </c:pt>
                <c:pt idx="3317">
                  <c:v>14.71518047535741</c:v>
                </c:pt>
                <c:pt idx="3318">
                  <c:v>14.678266646527881</c:v>
                </c:pt>
                <c:pt idx="3319">
                  <c:v>14.68934079531633</c:v>
                </c:pt>
                <c:pt idx="3320">
                  <c:v>14.7077977097311</c:v>
                </c:pt>
                <c:pt idx="3321">
                  <c:v>14.75947707016137</c:v>
                </c:pt>
                <c:pt idx="3322">
                  <c:v>14.79085382477164</c:v>
                </c:pt>
                <c:pt idx="3323">
                  <c:v>14.807465047777621</c:v>
                </c:pt>
                <c:pt idx="3324">
                  <c:v>14.777933984576149</c:v>
                </c:pt>
                <c:pt idx="3325">
                  <c:v>14.77977967598139</c:v>
                </c:pt>
                <c:pt idx="3326">
                  <c:v>14.777933984576149</c:v>
                </c:pt>
                <c:pt idx="3327">
                  <c:v>14.82592196218884</c:v>
                </c:pt>
                <c:pt idx="3328">
                  <c:v>14.88313839683131</c:v>
                </c:pt>
                <c:pt idx="3329">
                  <c:v>14.980960043803019</c:v>
                </c:pt>
                <c:pt idx="3330">
                  <c:v>15.030793712458649</c:v>
                </c:pt>
                <c:pt idx="3331">
                  <c:v>15.075090307248461</c:v>
                </c:pt>
                <c:pt idx="3332">
                  <c:v>15.13046105046798</c:v>
                </c:pt>
                <c:pt idx="3333">
                  <c:v>15.292881897648259</c:v>
                </c:pt>
                <c:pt idx="3334">
                  <c:v>15.318721578021529</c:v>
                </c:pt>
                <c:pt idx="3335">
                  <c:v>15.43315444723566</c:v>
                </c:pt>
                <c:pt idx="3336">
                  <c:v>15.442382904965269</c:v>
                </c:pt>
                <c:pt idx="3337">
                  <c:v>15.56419854013258</c:v>
                </c:pt>
                <c:pt idx="3338">
                  <c:v>15.530976094147171</c:v>
                </c:pt>
                <c:pt idx="3339">
                  <c:v>15.578964071720931</c:v>
                </c:pt>
                <c:pt idx="3340">
                  <c:v>15.650946038252091</c:v>
                </c:pt>
                <c:pt idx="3341">
                  <c:v>15.71554523845535</c:v>
                </c:pt>
                <c:pt idx="3342">
                  <c:v>15.817058268143731</c:v>
                </c:pt>
                <c:pt idx="3343">
                  <c:v>15.93887390325972</c:v>
                </c:pt>
                <c:pt idx="3344">
                  <c:v>16.077300761342741</c:v>
                </c:pt>
                <c:pt idx="3345">
                  <c:v>16.11975166467597</c:v>
                </c:pt>
                <c:pt idx="3346">
                  <c:v>16.1566654934471</c:v>
                </c:pt>
                <c:pt idx="3347">
                  <c:v>16.278481128868741</c:v>
                </c:pt>
                <c:pt idx="3348">
                  <c:v>16.354154477796751</c:v>
                </c:pt>
                <c:pt idx="3349">
                  <c:v>16.499964101776332</c:v>
                </c:pt>
                <c:pt idx="3350">
                  <c:v>16.579328833488269</c:v>
                </c:pt>
                <c:pt idx="3351">
                  <c:v>16.669767714312059</c:v>
                </c:pt>
                <c:pt idx="3352">
                  <c:v>16.774972126694092</c:v>
                </c:pt>
                <c:pt idx="3353">
                  <c:v>16.88386792151368</c:v>
                </c:pt>
                <c:pt idx="3354">
                  <c:v>16.941084356375079</c:v>
                </c:pt>
                <c:pt idx="3355">
                  <c:v>17.02783185400482</c:v>
                </c:pt>
                <c:pt idx="3356">
                  <c:v>17.114579351980939</c:v>
                </c:pt>
                <c:pt idx="3357">
                  <c:v>17.142264723349349</c:v>
                </c:pt>
                <c:pt idx="3358">
                  <c:v>17.153338872109501</c:v>
                </c:pt>
                <c:pt idx="3359">
                  <c:v>17.171795786472931</c:v>
                </c:pt>
                <c:pt idx="3360">
                  <c:v>17.184715626633022</c:v>
                </c:pt>
                <c:pt idx="3361">
                  <c:v>17.197635466441429</c:v>
                </c:pt>
                <c:pt idx="3362">
                  <c:v>17.217938072556478</c:v>
                </c:pt>
                <c:pt idx="3363">
                  <c:v>17.253006209879871</c:v>
                </c:pt>
                <c:pt idx="3364">
                  <c:v>17.271463124239752</c:v>
                </c:pt>
                <c:pt idx="3365">
                  <c:v>17.295457113156449</c:v>
                </c:pt>
                <c:pt idx="3366">
                  <c:v>17.312068335762941</c:v>
                </c:pt>
                <c:pt idx="3367">
                  <c:v>17.319451101719689</c:v>
                </c:pt>
                <c:pt idx="3368">
                  <c:v>17.33975370747951</c:v>
                </c:pt>
                <c:pt idx="3369">
                  <c:v>17.350827856236119</c:v>
                </c:pt>
                <c:pt idx="3370">
                  <c:v>17.35451923903776</c:v>
                </c:pt>
                <c:pt idx="3371">
                  <c:v>17.361902004992729</c:v>
                </c:pt>
                <c:pt idx="3372">
                  <c:v>17.371130461995939</c:v>
                </c:pt>
                <c:pt idx="3373">
                  <c:v>17.387741684954129</c:v>
                </c:pt>
                <c:pt idx="3374">
                  <c:v>17.376667536550979</c:v>
                </c:pt>
                <c:pt idx="3375">
                  <c:v>17.384050302152492</c:v>
                </c:pt>
                <c:pt idx="3376">
                  <c:v>17.378513227599228</c:v>
                </c:pt>
                <c:pt idx="3377">
                  <c:v>17.347136473434471</c:v>
                </c:pt>
                <c:pt idx="3378">
                  <c:v>17.341599398881218</c:v>
                </c:pt>
                <c:pt idx="3379">
                  <c:v>17.324988176272949</c:v>
                </c:pt>
                <c:pt idx="3380">
                  <c:v>17.33975370747951</c:v>
                </c:pt>
                <c:pt idx="3381">
                  <c:v>17.330525250124619</c:v>
                </c:pt>
                <c:pt idx="3382">
                  <c:v>17.336062324677869</c:v>
                </c:pt>
                <c:pt idx="3383">
                  <c:v>17.330525250124619</c:v>
                </c:pt>
                <c:pt idx="3384">
                  <c:v>17.321296793119611</c:v>
                </c:pt>
                <c:pt idx="3385">
                  <c:v>17.317605410317981</c:v>
                </c:pt>
                <c:pt idx="3386">
                  <c:v>17.269617432839819</c:v>
                </c:pt>
                <c:pt idx="3387">
                  <c:v>17.284382964399839</c:v>
                </c:pt>
                <c:pt idx="3388">
                  <c:v>17.24008636971978</c:v>
                </c:pt>
                <c:pt idx="3389">
                  <c:v>17.062899991688749</c:v>
                </c:pt>
                <c:pt idx="3390">
                  <c:v>17.03152323680823</c:v>
                </c:pt>
                <c:pt idx="3391">
                  <c:v>17.116425043029189</c:v>
                </c:pt>
                <c:pt idx="3392">
                  <c:v>17.2345492955182</c:v>
                </c:pt>
                <c:pt idx="3393">
                  <c:v>17.34898216483619</c:v>
                </c:pt>
                <c:pt idx="3394">
                  <c:v>17.478180565343031</c:v>
                </c:pt>
                <c:pt idx="3395">
                  <c:v>17.592613434629151</c:v>
                </c:pt>
                <c:pt idx="3396">
                  <c:v>17.603687583382211</c:v>
                </c:pt>
                <c:pt idx="3397">
                  <c:v>17.555699605920001</c:v>
                </c:pt>
                <c:pt idx="3398">
                  <c:v>17.63137295508993</c:v>
                </c:pt>
                <c:pt idx="3399">
                  <c:v>17.642447103843001</c:v>
                </c:pt>
                <c:pt idx="3400">
                  <c:v>17.705200612852849</c:v>
                </c:pt>
                <c:pt idx="3401">
                  <c:v>17.74765151575652</c:v>
                </c:pt>
                <c:pt idx="3402">
                  <c:v>17.76795412150749</c:v>
                </c:pt>
                <c:pt idx="3403">
                  <c:v>17.76795412150749</c:v>
                </c:pt>
                <c:pt idx="3404">
                  <c:v>17.79748518460806</c:v>
                </c:pt>
                <c:pt idx="3405">
                  <c:v>17.98759140299331</c:v>
                </c:pt>
                <c:pt idx="3406">
                  <c:v>18.185080386934061</c:v>
                </c:pt>
                <c:pt idx="3407">
                  <c:v>18.2496795873049</c:v>
                </c:pt>
                <c:pt idx="3408">
                  <c:v>18.37334091348449</c:v>
                </c:pt>
                <c:pt idx="3409">
                  <c:v>18.439785805241119</c:v>
                </c:pt>
                <c:pt idx="3410">
                  <c:v>18.45455133677989</c:v>
                </c:pt>
                <c:pt idx="3411">
                  <c:v>18.511767771538612</c:v>
                </c:pt>
                <c:pt idx="3412">
                  <c:v>18.631737714884689</c:v>
                </c:pt>
                <c:pt idx="3413">
                  <c:v>18.777547338488979</c:v>
                </c:pt>
                <c:pt idx="3414">
                  <c:v>18.79415856142062</c:v>
                </c:pt>
                <c:pt idx="3415">
                  <c:v>19.048863979550649</c:v>
                </c:pt>
                <c:pt idx="3416">
                  <c:v>19.38108843837745</c:v>
                </c:pt>
                <c:pt idx="3417">
                  <c:v>19.59334295352593</c:v>
                </c:pt>
                <c:pt idx="3418">
                  <c:v>19.728078428244391</c:v>
                </c:pt>
                <c:pt idx="3419">
                  <c:v>19.78160347977721</c:v>
                </c:pt>
                <c:pt idx="3420">
                  <c:v>19.908956188883529</c:v>
                </c:pt>
                <c:pt idx="3421">
                  <c:v>19.979092463314341</c:v>
                </c:pt>
                <c:pt idx="3422">
                  <c:v>20.154433150069941</c:v>
                </c:pt>
                <c:pt idx="3423">
                  <c:v>20.198729743897939</c:v>
                </c:pt>
                <c:pt idx="3424">
                  <c:v>20.252254795754119</c:v>
                </c:pt>
                <c:pt idx="3425">
                  <c:v>20.337156601667061</c:v>
                </c:pt>
                <c:pt idx="3426">
                  <c:v>20.48112053359349</c:v>
                </c:pt>
                <c:pt idx="3427">
                  <c:v>20.562330956695948</c:v>
                </c:pt>
                <c:pt idx="3428">
                  <c:v>20.542028351008689</c:v>
                </c:pt>
                <c:pt idx="3429">
                  <c:v>20.519880053926819</c:v>
                </c:pt>
                <c:pt idx="3430">
                  <c:v>20.530954202292811</c:v>
                </c:pt>
                <c:pt idx="3431">
                  <c:v>20.53833696822122</c:v>
                </c:pt>
                <c:pt idx="3432">
                  <c:v>20.540182659262381</c:v>
                </c:pt>
                <c:pt idx="3433">
                  <c:v>20.436823939076291</c:v>
                </c:pt>
                <c:pt idx="3434">
                  <c:v>20.366687664680882</c:v>
                </c:pt>
                <c:pt idx="3435">
                  <c:v>20.418367024780132</c:v>
                </c:pt>
                <c:pt idx="3436">
                  <c:v>20.553102499724581</c:v>
                </c:pt>
                <c:pt idx="3437">
                  <c:v>20.870561426133388</c:v>
                </c:pt>
                <c:pt idx="3438">
                  <c:v>20.828110523028521</c:v>
                </c:pt>
                <c:pt idx="3439">
                  <c:v>20.846567437315841</c:v>
                </c:pt>
                <c:pt idx="3440">
                  <c:v>21.03667365504435</c:v>
                </c:pt>
                <c:pt idx="3441">
                  <c:v>21.330138592472721</c:v>
                </c:pt>
                <c:pt idx="3442">
                  <c:v>21.573769861873309</c:v>
                </c:pt>
                <c:pt idx="3443">
                  <c:v>21.706659644897979</c:v>
                </c:pt>
                <c:pt idx="3444">
                  <c:v>21.826629587810359</c:v>
                </c:pt>
                <c:pt idx="3445">
                  <c:v>21.754647622135401</c:v>
                </c:pt>
                <c:pt idx="3446">
                  <c:v>21.778641610576489</c:v>
                </c:pt>
                <c:pt idx="3447">
                  <c:v>21.92998830783538</c:v>
                </c:pt>
                <c:pt idx="3448">
                  <c:v>22.101637611069449</c:v>
                </c:pt>
                <c:pt idx="3449">
                  <c:v>22.105328993851629</c:v>
                </c:pt>
                <c:pt idx="3450">
                  <c:v>22.133014365064259</c:v>
                </c:pt>
                <c:pt idx="3451">
                  <c:v>22.107174685240931</c:v>
                </c:pt>
                <c:pt idx="3452">
                  <c:v>22.204996331060819</c:v>
                </c:pt>
                <c:pt idx="3453">
                  <c:v>22.330503348429101</c:v>
                </c:pt>
                <c:pt idx="3454">
                  <c:v>22.39141116536517</c:v>
                </c:pt>
                <c:pt idx="3455">
                  <c:v>22.450473291258291</c:v>
                </c:pt>
                <c:pt idx="3456">
                  <c:v>22.520609565485518</c:v>
                </c:pt>
                <c:pt idx="3457">
                  <c:v>22.878673703159681</c:v>
                </c:pt>
                <c:pt idx="3458">
                  <c:v>22.92666168033336</c:v>
                </c:pt>
                <c:pt idx="3459">
                  <c:v>23.079854068429832</c:v>
                </c:pt>
                <c:pt idx="3460">
                  <c:v>22.983878114448309</c:v>
                </c:pt>
                <c:pt idx="3461">
                  <c:v>22.939581520056791</c:v>
                </c:pt>
                <c:pt idx="3462">
                  <c:v>22.922970297203051</c:v>
                </c:pt>
                <c:pt idx="3463">
                  <c:v>22.983878114448309</c:v>
                </c:pt>
                <c:pt idx="3464">
                  <c:v>22.970958274373189</c:v>
                </c:pt>
                <c:pt idx="3465">
                  <c:v>22.970958274373189</c:v>
                </c:pt>
                <c:pt idx="3466">
                  <c:v>23.122304971426729</c:v>
                </c:pt>
                <c:pt idx="3467">
                  <c:v>23.343787942970678</c:v>
                </c:pt>
                <c:pt idx="3468">
                  <c:v>23.491443257183629</c:v>
                </c:pt>
                <c:pt idx="3469">
                  <c:v>23.574499371044009</c:v>
                </c:pt>
                <c:pt idx="3470">
                  <c:v>23.539431234323679</c:v>
                </c:pt>
                <c:pt idx="3471">
                  <c:v>23.57819075417078</c:v>
                </c:pt>
                <c:pt idx="3472">
                  <c:v>23.572653680008159</c:v>
                </c:pt>
                <c:pt idx="3473">
                  <c:v>23.546813999875631</c:v>
                </c:pt>
                <c:pt idx="3474">
                  <c:v>23.33271379428842</c:v>
                </c:pt>
                <c:pt idx="3475">
                  <c:v>23.260731828383911</c:v>
                </c:pt>
                <c:pt idx="3476">
                  <c:v>23.185058480048919</c:v>
                </c:pt>
                <c:pt idx="3477">
                  <c:v>23.168447257198711</c:v>
                </c:pt>
                <c:pt idx="3478">
                  <c:v>23.173984331718351</c:v>
                </c:pt>
                <c:pt idx="3479">
                  <c:v>23.114922205873022</c:v>
                </c:pt>
                <c:pt idx="3480">
                  <c:v>23.076162685652982</c:v>
                </c:pt>
                <c:pt idx="3481">
                  <c:v>23.068779920097491</c:v>
                </c:pt>
                <c:pt idx="3482">
                  <c:v>23.109385131353381</c:v>
                </c:pt>
                <c:pt idx="3483">
                  <c:v>23.151836034350278</c:v>
                </c:pt>
                <c:pt idx="3484">
                  <c:v>23.109385131353381</c:v>
                </c:pt>
                <c:pt idx="3485">
                  <c:v>23.125996354557049</c:v>
                </c:pt>
                <c:pt idx="3486">
                  <c:v>23.183212788659599</c:v>
                </c:pt>
                <c:pt idx="3487">
                  <c:v>23.255194754219509</c:v>
                </c:pt>
                <c:pt idx="3488">
                  <c:v>23.496980331346251</c:v>
                </c:pt>
                <c:pt idx="3489">
                  <c:v>23.646481336923749</c:v>
                </c:pt>
                <c:pt idx="3490">
                  <c:v>24.118978342227681</c:v>
                </c:pt>
                <c:pt idx="3491">
                  <c:v>24.50103646726723</c:v>
                </c:pt>
                <c:pt idx="3492">
                  <c:v>24.676377152773661</c:v>
                </c:pt>
                <c:pt idx="3493">
                  <c:v>24.86094629517002</c:v>
                </c:pt>
                <c:pt idx="3494">
                  <c:v>25.115651711551109</c:v>
                </c:pt>
                <c:pt idx="3495">
                  <c:v>25.409116647976969</c:v>
                </c:pt>
                <c:pt idx="3496">
                  <c:v>25.706272967423399</c:v>
                </c:pt>
                <c:pt idx="3497">
                  <c:v>26.149238908805419</c:v>
                </c:pt>
                <c:pt idx="3498">
                  <c:v>26.49622889601175</c:v>
                </c:pt>
                <c:pt idx="3499">
                  <c:v>26.522068575707632</c:v>
                </c:pt>
                <c:pt idx="3500">
                  <c:v>26.843218883083551</c:v>
                </c:pt>
                <c:pt idx="3501">
                  <c:v>27.09423291613194</c:v>
                </c:pt>
                <c:pt idx="3502">
                  <c:v>27.1422208930755</c:v>
                </c:pt>
                <c:pt idx="3503">
                  <c:v>27.204974401412681</c:v>
                </c:pt>
                <c:pt idx="3504">
                  <c:v>27.243733921450389</c:v>
                </c:pt>
                <c:pt idx="3505">
                  <c:v>27.221585624184989</c:v>
                </c:pt>
                <c:pt idx="3506">
                  <c:v>27.212357166932769</c:v>
                </c:pt>
                <c:pt idx="3507">
                  <c:v>27.19574594451036</c:v>
                </c:pt>
                <c:pt idx="3508">
                  <c:v>27.15883211620304</c:v>
                </c:pt>
                <c:pt idx="3509">
                  <c:v>27.073930310595159</c:v>
                </c:pt>
                <c:pt idx="3510">
                  <c:v>26.998256962234201</c:v>
                </c:pt>
                <c:pt idx="3511">
                  <c:v>26.909663774201132</c:v>
                </c:pt>
                <c:pt idx="3512">
                  <c:v>26.893052551423519</c:v>
                </c:pt>
                <c:pt idx="3513">
                  <c:v>26.85798441448248</c:v>
                </c:pt>
                <c:pt idx="3514">
                  <c:v>26.81922489477876</c:v>
                </c:pt>
                <c:pt idx="3515">
                  <c:v>26.787848140598669</c:v>
                </c:pt>
                <c:pt idx="3516">
                  <c:v>26.697409261163909</c:v>
                </c:pt>
                <c:pt idx="3517">
                  <c:v>26.509148736035531</c:v>
                </c:pt>
                <c:pt idx="3518">
                  <c:v>26.43716677039124</c:v>
                </c:pt>
                <c:pt idx="3519">
                  <c:v>26.309814062576582</c:v>
                </c:pt>
                <c:pt idx="3520">
                  <c:v>26.252597628322349</c:v>
                </c:pt>
                <c:pt idx="3521">
                  <c:v>26.169541514715121</c:v>
                </c:pt>
                <c:pt idx="3522">
                  <c:v>26.09940524007127</c:v>
                </c:pt>
                <c:pt idx="3523">
                  <c:v>25.920373172435301</c:v>
                </c:pt>
                <c:pt idx="3524">
                  <c:v>25.850236898475359</c:v>
                </c:pt>
                <c:pt idx="3525">
                  <c:v>25.695198818771232</c:v>
                </c:pt>
                <c:pt idx="3526">
                  <c:v>25.589994407453091</c:v>
                </c:pt>
                <c:pt idx="3527">
                  <c:v>25.503246911015889</c:v>
                </c:pt>
                <c:pt idx="3528">
                  <c:v>25.46079600813227</c:v>
                </c:pt>
                <c:pt idx="3529">
                  <c:v>25.394351116904939</c:v>
                </c:pt>
                <c:pt idx="3530">
                  <c:v>25.28360963139939</c:v>
                </c:pt>
                <c:pt idx="3531">
                  <c:v>25.224547505695678</c:v>
                </c:pt>
                <c:pt idx="3532">
                  <c:v>25.137800009221291</c:v>
                </c:pt>
                <c:pt idx="3533">
                  <c:v>25.014138683637078</c:v>
                </c:pt>
                <c:pt idx="3534">
                  <c:v>24.849872146509021</c:v>
                </c:pt>
                <c:pt idx="3535">
                  <c:v>24.783427255233882</c:v>
                </c:pt>
                <c:pt idx="3536">
                  <c:v>24.694834066981329</c:v>
                </c:pt>
                <c:pt idx="3537">
                  <c:v>24.58778396415703</c:v>
                </c:pt>
                <c:pt idx="3538">
                  <c:v>24.43459157596909</c:v>
                </c:pt>
                <c:pt idx="3539">
                  <c:v>24.349689770450901</c:v>
                </c:pt>
                <c:pt idx="3540">
                  <c:v>24.272170730822179</c:v>
                </c:pt>
                <c:pt idx="3541">
                  <c:v>24.150355096503372</c:v>
                </c:pt>
                <c:pt idx="3542">
                  <c:v>24.048842068126131</c:v>
                </c:pt>
                <c:pt idx="3543">
                  <c:v>23.92148935926291</c:v>
                </c:pt>
                <c:pt idx="3544">
                  <c:v>23.880884148395879</c:v>
                </c:pt>
                <c:pt idx="3545">
                  <c:v>23.816284948084022</c:v>
                </c:pt>
                <c:pt idx="3546">
                  <c:v>23.729537451119871</c:v>
                </c:pt>
                <c:pt idx="3547">
                  <c:v>23.6797037826029</c:v>
                </c:pt>
                <c:pt idx="3548">
                  <c:v>23.62987011408239</c:v>
                </c:pt>
                <c:pt idx="3549">
                  <c:v>23.546813999875631</c:v>
                </c:pt>
                <c:pt idx="3550">
                  <c:v>23.484060491280001</c:v>
                </c:pt>
                <c:pt idx="3551">
                  <c:v>23.42868974858445</c:v>
                </c:pt>
                <c:pt idx="3552">
                  <c:v>23.194286936990171</c:v>
                </c:pt>
                <c:pt idx="3553">
                  <c:v>23.06139715419031</c:v>
                </c:pt>
                <c:pt idx="3554">
                  <c:v>22.825148651462818</c:v>
                </c:pt>
                <c:pt idx="3555">
                  <c:v>22.760549451073079</c:v>
                </c:pt>
                <c:pt idx="3556">
                  <c:v>22.703333017295659</c:v>
                </c:pt>
                <c:pt idx="3557">
                  <c:v>22.62765966820772</c:v>
                </c:pt>
                <c:pt idx="3558">
                  <c:v>22.566751851289371</c:v>
                </c:pt>
                <c:pt idx="3559">
                  <c:v>22.498461268454989</c:v>
                </c:pt>
                <c:pt idx="3560">
                  <c:v>22.40986807961885</c:v>
                </c:pt>
                <c:pt idx="3561">
                  <c:v>22.30650935965048</c:v>
                </c:pt>
                <c:pt idx="3562">
                  <c:v>22.182848034021429</c:v>
                </c:pt>
                <c:pt idx="3563">
                  <c:v>22.09979191932668</c:v>
                </c:pt>
                <c:pt idx="3564">
                  <c:v>21.977976285060389</c:v>
                </c:pt>
                <c:pt idx="3565">
                  <c:v>21.848777884858599</c:v>
                </c:pt>
                <c:pt idx="3566">
                  <c:v>21.767567461876531</c:v>
                </c:pt>
                <c:pt idx="3567">
                  <c:v>21.671591507751611</c:v>
                </c:pt>
                <c:pt idx="3568">
                  <c:v>21.616220764591102</c:v>
                </c:pt>
                <c:pt idx="3569">
                  <c:v>21.531318958802071</c:v>
                </c:pt>
                <c:pt idx="3570">
                  <c:v>21.348595506749419</c:v>
                </c:pt>
                <c:pt idx="3571">
                  <c:v>21.278459232428361</c:v>
                </c:pt>
                <c:pt idx="3572">
                  <c:v>21.128958226804279</c:v>
                </c:pt>
                <c:pt idx="3573">
                  <c:v>21.053284877933489</c:v>
                </c:pt>
                <c:pt idx="3574">
                  <c:v>20.924086477597179</c:v>
                </c:pt>
                <c:pt idx="3575">
                  <c:v>20.866870043347689</c:v>
                </c:pt>
                <c:pt idx="3576">
                  <c:v>20.817036374316171</c:v>
                </c:pt>
                <c:pt idx="3577">
                  <c:v>20.72475180287606</c:v>
                </c:pt>
                <c:pt idx="3578">
                  <c:v>20.53464558543196</c:v>
                </c:pt>
                <c:pt idx="3579">
                  <c:v>20.479274842198869</c:v>
                </c:pt>
                <c:pt idx="3580">
                  <c:v>20.390681653512608</c:v>
                </c:pt>
                <c:pt idx="3581">
                  <c:v>20.326082452947631</c:v>
                </c:pt>
                <c:pt idx="3582">
                  <c:v>20.217186658197651</c:v>
                </c:pt>
                <c:pt idx="3583">
                  <c:v>20.169198680877031</c:v>
                </c:pt>
                <c:pt idx="3584">
                  <c:v>20.067685652394768</c:v>
                </c:pt>
                <c:pt idx="3585">
                  <c:v>19.993857994828339</c:v>
                </c:pt>
                <c:pt idx="3586">
                  <c:v>19.934795869124041</c:v>
                </c:pt>
                <c:pt idx="3587">
                  <c:v>19.827745765722661</c:v>
                </c:pt>
                <c:pt idx="3588">
                  <c:v>19.702238748350251</c:v>
                </c:pt>
                <c:pt idx="3589">
                  <c:v>19.650559388210301</c:v>
                </c:pt>
                <c:pt idx="3590">
                  <c:v>19.609954176441629</c:v>
                </c:pt>
                <c:pt idx="3591">
                  <c:v>19.43276779853333</c:v>
                </c:pt>
                <c:pt idx="3592">
                  <c:v>19.401391044089468</c:v>
                </c:pt>
                <c:pt idx="3593">
                  <c:v>19.303569398313261</c:v>
                </c:pt>
                <c:pt idx="3594">
                  <c:v>19.072857968417779</c:v>
                </c:pt>
                <c:pt idx="3595">
                  <c:v>18.993493236577191</c:v>
                </c:pt>
                <c:pt idx="3596">
                  <c:v>18.923356961716809</c:v>
                </c:pt>
                <c:pt idx="3597">
                  <c:v>18.788621487226109</c:v>
                </c:pt>
                <c:pt idx="3598">
                  <c:v>18.580058354681</c:v>
                </c:pt>
                <c:pt idx="3599">
                  <c:v>18.460088411327849</c:v>
                </c:pt>
                <c:pt idx="3600">
                  <c:v>18.380723679430609</c:v>
                </c:pt>
                <c:pt idx="3601">
                  <c:v>18.314278787670439</c:v>
                </c:pt>
                <c:pt idx="3602">
                  <c:v>18.275519267593221</c:v>
                </c:pt>
                <c:pt idx="3603">
                  <c:v>18.19984591847815</c:v>
                </c:pt>
                <c:pt idx="3604">
                  <c:v>18.138938100901861</c:v>
                </c:pt>
                <c:pt idx="3605">
                  <c:v>18.028196614836329</c:v>
                </c:pt>
                <c:pt idx="3606">
                  <c:v>17.922992202604771</c:v>
                </c:pt>
                <c:pt idx="3607">
                  <c:v>17.817787790359031</c:v>
                </c:pt>
                <c:pt idx="3608">
                  <c:v>17.7181204526524</c:v>
                </c:pt>
                <c:pt idx="3609">
                  <c:v>17.627681572290069</c:v>
                </c:pt>
                <c:pt idx="3610">
                  <c:v>17.555699605920001</c:v>
                </c:pt>
                <c:pt idx="3611">
                  <c:v>17.494791788651131</c:v>
                </c:pt>
                <c:pt idx="3612">
                  <c:v>17.393278759157489</c:v>
                </c:pt>
                <c:pt idx="3613">
                  <c:v>17.312068335762941</c:v>
                </c:pt>
                <c:pt idx="3614">
                  <c:v>17.262234667234761</c:v>
                </c:pt>
                <c:pt idx="3615">
                  <c:v>17.203172540994679</c:v>
                </c:pt>
                <c:pt idx="3616">
                  <c:v>17.107196586022429</c:v>
                </c:pt>
                <c:pt idx="3617">
                  <c:v>17.02783185400482</c:v>
                </c:pt>
                <c:pt idx="3618">
                  <c:v>16.990918025272649</c:v>
                </c:pt>
                <c:pt idx="3619">
                  <c:v>16.872793773105229</c:v>
                </c:pt>
                <c:pt idx="3620">
                  <c:v>16.822960104198799</c:v>
                </c:pt>
                <c:pt idx="3621">
                  <c:v>16.76943505213552</c:v>
                </c:pt>
                <c:pt idx="3622">
                  <c:v>16.704835852010159</c:v>
                </c:pt>
                <c:pt idx="3623">
                  <c:v>16.623625428200199</c:v>
                </c:pt>
                <c:pt idx="3624">
                  <c:v>16.518421016152139</c:v>
                </c:pt>
                <c:pt idx="3625">
                  <c:v>16.457513198460799</c:v>
                </c:pt>
                <c:pt idx="3626">
                  <c:v>16.29140096868953</c:v>
                </c:pt>
                <c:pt idx="3627">
                  <c:v>16.226801768526979</c:v>
                </c:pt>
                <c:pt idx="3628">
                  <c:v>16.106831824501729</c:v>
                </c:pt>
                <c:pt idx="3629">
                  <c:v>16.0366955497629</c:v>
                </c:pt>
                <c:pt idx="3630">
                  <c:v>15.98132480624834</c:v>
                </c:pt>
                <c:pt idx="3631">
                  <c:v>15.940719594664969</c:v>
                </c:pt>
                <c:pt idx="3632">
                  <c:v>15.824441033759401</c:v>
                </c:pt>
                <c:pt idx="3633">
                  <c:v>15.77091598163593</c:v>
                </c:pt>
                <c:pt idx="3634">
                  <c:v>15.45530274515013</c:v>
                </c:pt>
                <c:pt idx="3635">
                  <c:v>15.32795003539945</c:v>
                </c:pt>
                <c:pt idx="3636">
                  <c:v>15.06217046740997</c:v>
                </c:pt>
                <c:pt idx="3637">
                  <c:v>14.949583288849929</c:v>
                </c:pt>
                <c:pt idx="3638">
                  <c:v>14.864681482420091</c:v>
                </c:pt>
                <c:pt idx="3639">
                  <c:v>14.822230579378351</c:v>
                </c:pt>
                <c:pt idx="3640">
                  <c:v>14.73732877293612</c:v>
                </c:pt>
                <c:pt idx="3641">
                  <c:v>14.617358828707291</c:v>
                </c:pt>
                <c:pt idx="3642">
                  <c:v>14.622895903280041</c:v>
                </c:pt>
                <c:pt idx="3643">
                  <c:v>14.50292595903527</c:v>
                </c:pt>
                <c:pt idx="3644">
                  <c:v>14.42725260994971</c:v>
                </c:pt>
                <c:pt idx="3645">
                  <c:v>14.34235080347031</c:v>
                </c:pt>
                <c:pt idx="3646">
                  <c:v>14.10241091488874</c:v>
                </c:pt>
                <c:pt idx="3647">
                  <c:v>13.498869811744299</c:v>
                </c:pt>
                <c:pt idx="3648">
                  <c:v>13.353060187269071</c:v>
                </c:pt>
                <c:pt idx="3649">
                  <c:v>13.29953513534859</c:v>
                </c:pt>
                <c:pt idx="3650">
                  <c:v>13.207250563122511</c:v>
                </c:pt>
                <c:pt idx="3651">
                  <c:v>13.28661529513186</c:v>
                </c:pt>
                <c:pt idx="3652">
                  <c:v>13.29399806076877</c:v>
                </c:pt>
                <c:pt idx="3653">
                  <c:v>13.338294655645329</c:v>
                </c:pt>
                <c:pt idx="3654">
                  <c:v>13.260775614698399</c:v>
                </c:pt>
                <c:pt idx="3655">
                  <c:v>13.255238540821949</c:v>
                </c:pt>
                <c:pt idx="3656">
                  <c:v>13.338294655645329</c:v>
                </c:pt>
                <c:pt idx="3657">
                  <c:v>13.27000407209578</c:v>
                </c:pt>
                <c:pt idx="3658">
                  <c:v>13.21647902016821</c:v>
                </c:pt>
                <c:pt idx="3659">
                  <c:v>13.188793647970741</c:v>
                </c:pt>
                <c:pt idx="3660">
                  <c:v>13.170336733525881</c:v>
                </c:pt>
                <c:pt idx="3661">
                  <c:v>13.15003412802038</c:v>
                </c:pt>
                <c:pt idx="3662">
                  <c:v>13.162953968238879</c:v>
                </c:pt>
                <c:pt idx="3663">
                  <c:v>13.16664535105822</c:v>
                </c:pt>
                <c:pt idx="3664">
                  <c:v>13.205404871360271</c:v>
                </c:pt>
                <c:pt idx="3665">
                  <c:v>13.21094194594008</c:v>
                </c:pt>
                <c:pt idx="3666">
                  <c:v>13.244164392014</c:v>
                </c:pt>
                <c:pt idx="3667">
                  <c:v>13.161108276476631</c:v>
                </c:pt>
                <c:pt idx="3668">
                  <c:v>13.2238617858069</c:v>
                </c:pt>
                <c:pt idx="3669">
                  <c:v>13.185102265504851</c:v>
                </c:pt>
                <c:pt idx="3670">
                  <c:v>13.26631268927644</c:v>
                </c:pt>
                <c:pt idx="3671">
                  <c:v>13.279232529141479</c:v>
                </c:pt>
                <c:pt idx="3672">
                  <c:v>13.415813696585181</c:v>
                </c:pt>
                <c:pt idx="3673">
                  <c:v>13.62437683034995</c:v>
                </c:pt>
                <c:pt idx="3674">
                  <c:v>13.81079166646521</c:v>
                </c:pt>
                <c:pt idx="3675">
                  <c:v>13.965829747904721</c:v>
                </c:pt>
                <c:pt idx="3676">
                  <c:v>14.11902213826057</c:v>
                </c:pt>
                <c:pt idx="3677">
                  <c:v>14.274060219646969</c:v>
                </c:pt>
                <c:pt idx="3678">
                  <c:v>14.56752516002687</c:v>
                </c:pt>
                <c:pt idx="3679">
                  <c:v>14.83330472816683</c:v>
                </c:pt>
                <c:pt idx="3680">
                  <c:v>14.907132385811741</c:v>
                </c:pt>
                <c:pt idx="3681">
                  <c:v>14.980960043803019</c:v>
                </c:pt>
                <c:pt idx="3682">
                  <c:v>15.04186786124535</c:v>
                </c:pt>
                <c:pt idx="3683">
                  <c:v>15.167374879279819</c:v>
                </c:pt>
                <c:pt idx="3684">
                  <c:v>15.311338812050639</c:v>
                </c:pt>
                <c:pt idx="3685">
                  <c:v>15.422080299161189</c:v>
                </c:pt>
                <c:pt idx="3686">
                  <c:v>15.50513641377921</c:v>
                </c:pt>
                <c:pt idx="3687">
                  <c:v>15.59557529471275</c:v>
                </c:pt>
                <c:pt idx="3688">
                  <c:v>15.75799614180629</c:v>
                </c:pt>
                <c:pt idx="3689">
                  <c:v>15.953639434840969</c:v>
                </c:pt>
                <c:pt idx="3690">
                  <c:v>16.1400542704659</c:v>
                </c:pt>
                <c:pt idx="3691">
                  <c:v>16.31539495763101</c:v>
                </c:pt>
                <c:pt idx="3692">
                  <c:v>16.426136444264191</c:v>
                </c:pt>
                <c:pt idx="3693">
                  <c:v>16.536877930529741</c:v>
                </c:pt>
                <c:pt idx="3694">
                  <c:v>16.669767714312059</c:v>
                </c:pt>
                <c:pt idx="3695">
                  <c:v>16.73621260619614</c:v>
                </c:pt>
                <c:pt idx="3696">
                  <c:v>16.85618255013642</c:v>
                </c:pt>
                <c:pt idx="3697">
                  <c:v>16.935547282169971</c:v>
                </c:pt>
                <c:pt idx="3698">
                  <c:v>16.941084356375079</c:v>
                </c:pt>
                <c:pt idx="3699">
                  <c:v>17.025986162603111</c:v>
                </c:pt>
                <c:pt idx="3700">
                  <c:v>17.21055530695142</c:v>
                </c:pt>
                <c:pt idx="3701">
                  <c:v>17.27330881564146</c:v>
                </c:pt>
                <c:pt idx="3702">
                  <c:v>17.295457113156449</c:v>
                </c:pt>
                <c:pt idx="3703">
                  <c:v>17.275154507041389</c:v>
                </c:pt>
                <c:pt idx="3704">
                  <c:v>17.13672764914778</c:v>
                </c:pt>
                <c:pt idx="3705">
                  <c:v>17.085048288855582</c:v>
                </c:pt>
                <c:pt idx="3706">
                  <c:v>17.062899991688749</c:v>
                </c:pt>
                <c:pt idx="3707">
                  <c:v>17.051825842928601</c:v>
                </c:pt>
                <c:pt idx="3708">
                  <c:v>17.260388975483139</c:v>
                </c:pt>
                <c:pt idx="3709">
                  <c:v>17.505865937405972</c:v>
                </c:pt>
                <c:pt idx="3710">
                  <c:v>17.62952726368999</c:v>
                </c:pt>
                <c:pt idx="3711">
                  <c:v>17.71073768670098</c:v>
                </c:pt>
                <c:pt idx="3712">
                  <c:v>17.793793801809969</c:v>
                </c:pt>
                <c:pt idx="3713">
                  <c:v>17.921146510851369</c:v>
                </c:pt>
                <c:pt idx="3714">
                  <c:v>17.93406635135252</c:v>
                </c:pt>
                <c:pt idx="3715">
                  <c:v>17.972825871093999</c:v>
                </c:pt>
                <c:pt idx="3716">
                  <c:v>18.09833288941584</c:v>
                </c:pt>
                <c:pt idx="3717">
                  <c:v>18.244142512755179</c:v>
                </c:pt>
                <c:pt idx="3718">
                  <c:v>18.406563359361911</c:v>
                </c:pt>
                <c:pt idx="3719">
                  <c:v>18.467471176920501</c:v>
                </c:pt>
                <c:pt idx="3720">
                  <c:v>18.441631496990968</c:v>
                </c:pt>
                <c:pt idx="3721">
                  <c:v>18.421328890902458</c:v>
                </c:pt>
                <c:pt idx="3722">
                  <c:v>18.404717668315438</c:v>
                </c:pt>
                <c:pt idx="3723">
                  <c:v>18.41210043390987</c:v>
                </c:pt>
                <c:pt idx="3724">
                  <c:v>18.469316868318661</c:v>
                </c:pt>
                <c:pt idx="3725">
                  <c:v>18.62435494894034</c:v>
                </c:pt>
                <c:pt idx="3726">
                  <c:v>18.722176595497821</c:v>
                </c:pt>
                <c:pt idx="3727">
                  <c:v>18.886443133062521</c:v>
                </c:pt>
                <c:pt idx="3728">
                  <c:v>18.98611047063461</c:v>
                </c:pt>
                <c:pt idx="3729">
                  <c:v>19.05440105409507</c:v>
                </c:pt>
                <c:pt idx="3730">
                  <c:v>19.100543339726009</c:v>
                </c:pt>
                <c:pt idx="3731">
                  <c:v>19.262964186528659</c:v>
                </c:pt>
                <c:pt idx="3732">
                  <c:v>19.35524875847268</c:v>
                </c:pt>
                <c:pt idx="3733">
                  <c:v>19.43276779853333</c:v>
                </c:pt>
                <c:pt idx="3734">
                  <c:v>19.480755775894661</c:v>
                </c:pt>
                <c:pt idx="3735">
                  <c:v>19.56381189048378</c:v>
                </c:pt>
                <c:pt idx="3736">
                  <c:v>19.632102473546521</c:v>
                </c:pt>
                <c:pt idx="3737">
                  <c:v>19.654250771001319</c:v>
                </c:pt>
                <c:pt idx="3738">
                  <c:v>19.66532491937793</c:v>
                </c:pt>
                <c:pt idx="3739">
                  <c:v>19.689318907875659</c:v>
                </c:pt>
                <c:pt idx="3740">
                  <c:v>19.68378183403993</c:v>
                </c:pt>
                <c:pt idx="3741">
                  <c:v>19.746535342552939</c:v>
                </c:pt>
                <c:pt idx="3742">
                  <c:v>19.646868005065819</c:v>
                </c:pt>
                <c:pt idx="3743">
                  <c:v>19.486292850083849</c:v>
                </c:pt>
                <c:pt idx="3744">
                  <c:v>19.379242746981049</c:v>
                </c:pt>
                <c:pt idx="3745">
                  <c:v>19.220513283345891</c:v>
                </c:pt>
                <c:pt idx="3746">
                  <c:v>19.31095216389884</c:v>
                </c:pt>
                <c:pt idx="3747">
                  <c:v>19.445687638659781</c:v>
                </c:pt>
                <c:pt idx="3748">
                  <c:v>19.576731730608461</c:v>
                </c:pt>
                <c:pt idx="3749">
                  <c:v>19.545354976169911</c:v>
                </c:pt>
                <c:pt idx="3750">
                  <c:v>19.66532491937793</c:v>
                </c:pt>
                <c:pt idx="3751">
                  <c:v>19.85543113700788</c:v>
                </c:pt>
                <c:pt idx="3752">
                  <c:v>19.88311650899648</c:v>
                </c:pt>
                <c:pt idx="3753">
                  <c:v>20.102753789251409</c:v>
                </c:pt>
                <c:pt idx="3754">
                  <c:v>20.29470569888732</c:v>
                </c:pt>
                <c:pt idx="3755">
                  <c:v>20.518034362182291</c:v>
                </c:pt>
                <c:pt idx="3756">
                  <c:v>20.72844318566354</c:v>
                </c:pt>
                <c:pt idx="3757">
                  <c:v>20.909320946097331</c:v>
                </c:pt>
                <c:pt idx="3758">
                  <c:v>21.584844010576809</c:v>
                </c:pt>
                <c:pt idx="3759">
                  <c:v>21.78971575927822</c:v>
                </c:pt>
                <c:pt idx="3760">
                  <c:v>21.822938205028201</c:v>
                </c:pt>
                <c:pt idx="3761">
                  <c:v>21.872771873649612</c:v>
                </c:pt>
                <c:pt idx="3762">
                  <c:v>21.924451233660339</c:v>
                </c:pt>
                <c:pt idx="3763">
                  <c:v>21.976130593669311</c:v>
                </c:pt>
                <c:pt idx="3764">
                  <c:v>22.066569473587329</c:v>
                </c:pt>
                <c:pt idx="3765">
                  <c:v>22.206842022451909</c:v>
                </c:pt>
                <c:pt idx="3766">
                  <c:v>22.26036707418594</c:v>
                </c:pt>
                <c:pt idx="3767">
                  <c:v>22.240064468185949</c:v>
                </c:pt>
                <c:pt idx="3768">
                  <c:v>22.214224788014469</c:v>
                </c:pt>
                <c:pt idx="3769">
                  <c:v>22.230836011234071</c:v>
                </c:pt>
                <c:pt idx="3770">
                  <c:v>22.14962558828563</c:v>
                </c:pt>
                <c:pt idx="3771">
                  <c:v>22.243755850966341</c:v>
                </c:pt>
                <c:pt idx="3772">
                  <c:v>22.241910159928722</c:v>
                </c:pt>
                <c:pt idx="3773">
                  <c:v>22.221607553928731</c:v>
                </c:pt>
                <c:pt idx="3774">
                  <c:v>22.217916171148339</c:v>
                </c:pt>
                <c:pt idx="3775">
                  <c:v>22.288052445395039</c:v>
                </c:pt>
                <c:pt idx="3776">
                  <c:v>22.356343028598811</c:v>
                </c:pt>
                <c:pt idx="3777">
                  <c:v>22.413559462399238</c:v>
                </c:pt>
                <c:pt idx="3778">
                  <c:v>22.557523393987569</c:v>
                </c:pt>
                <c:pt idx="3779">
                  <c:v>22.57782599998048</c:v>
                </c:pt>
                <c:pt idx="3780">
                  <c:v>22.590745839709221</c:v>
                </c:pt>
                <c:pt idx="3781">
                  <c:v>22.505844034014011</c:v>
                </c:pt>
                <c:pt idx="3782">
                  <c:v>22.459701748560089</c:v>
                </c:pt>
                <c:pt idx="3783">
                  <c:v>22.5298380227891</c:v>
                </c:pt>
                <c:pt idx="3784">
                  <c:v>22.838068491539701</c:v>
                </c:pt>
                <c:pt idx="3785">
                  <c:v>22.8675995544721</c:v>
                </c:pt>
                <c:pt idx="3786">
                  <c:v>22.898976308440371</c:v>
                </c:pt>
                <c:pt idx="3787">
                  <c:v>22.919278914424421</c:v>
                </c:pt>
                <c:pt idx="3788">
                  <c:v>22.758703760037221</c:v>
                </c:pt>
                <c:pt idx="3789">
                  <c:v>22.771623600114101</c:v>
                </c:pt>
                <c:pt idx="3790">
                  <c:v>22.850988331264901</c:v>
                </c:pt>
                <c:pt idx="3791">
                  <c:v>22.891593542883101</c:v>
                </c:pt>
                <c:pt idx="3792">
                  <c:v>23.0964652916335</c:v>
                </c:pt>
                <c:pt idx="3793">
                  <c:v>22.959884126040851</c:v>
                </c:pt>
                <c:pt idx="3794">
                  <c:v>23.10015667441035</c:v>
                </c:pt>
                <c:pt idx="3795">
                  <c:v>23.19059555421331</c:v>
                </c:pt>
                <c:pt idx="3796">
                  <c:v>23.220126617133321</c:v>
                </c:pt>
                <c:pt idx="3797">
                  <c:v>23.33086810290088</c:v>
                </c:pt>
                <c:pt idx="3798">
                  <c:v>23.33271379428842</c:v>
                </c:pt>
                <c:pt idx="3799">
                  <c:v>23.31610257144175</c:v>
                </c:pt>
                <c:pt idx="3800">
                  <c:v>23.33825086845281</c:v>
                </c:pt>
                <c:pt idx="3801">
                  <c:v>23.360399165463889</c:v>
                </c:pt>
                <c:pt idx="3802">
                  <c:v>23.378856079696309</c:v>
                </c:pt>
                <c:pt idx="3803">
                  <c:v>23.432381131359531</c:v>
                </c:pt>
                <c:pt idx="3804">
                  <c:v>23.432381131359531</c:v>
                </c:pt>
                <c:pt idx="3805">
                  <c:v>23.46744926843688</c:v>
                </c:pt>
                <c:pt idx="3806">
                  <c:v>23.48036910850313</c:v>
                </c:pt>
                <c:pt idx="3807">
                  <c:v>23.572653680008159</c:v>
                </c:pt>
                <c:pt idx="3808">
                  <c:v>23.561579531329429</c:v>
                </c:pt>
                <c:pt idx="3809">
                  <c:v>23.574499371044009</c:v>
                </c:pt>
                <c:pt idx="3810">
                  <c:v>23.648327028311289</c:v>
                </c:pt>
                <c:pt idx="3811">
                  <c:v>23.65201841108637</c:v>
                </c:pt>
                <c:pt idx="3812">
                  <c:v>23.559733839588429</c:v>
                </c:pt>
                <c:pt idx="3813">
                  <c:v>23.520974320093011</c:v>
                </c:pt>
                <c:pt idx="3814">
                  <c:v>23.404695759834151</c:v>
                </c:pt>
                <c:pt idx="3815">
                  <c:v>23.356707782687021</c:v>
                </c:pt>
                <c:pt idx="3816">
                  <c:v>23.402850068446611</c:v>
                </c:pt>
                <c:pt idx="3817">
                  <c:v>23.417615599903961</c:v>
                </c:pt>
                <c:pt idx="3818">
                  <c:v>23.471140651211961</c:v>
                </c:pt>
                <c:pt idx="3819">
                  <c:v>23.487751874406761</c:v>
                </c:pt>
                <c:pt idx="3820">
                  <c:v>23.38439315421418</c:v>
                </c:pt>
                <c:pt idx="3821">
                  <c:v>23.323485336995471</c:v>
                </c:pt>
                <c:pt idx="3822">
                  <c:v>23.29395427407723</c:v>
                </c:pt>
                <c:pt idx="3823">
                  <c:v>23.29764565720755</c:v>
                </c:pt>
                <c:pt idx="3824">
                  <c:v>23.389930228378581</c:v>
                </c:pt>
                <c:pt idx="3825">
                  <c:v>23.386238845601721</c:v>
                </c:pt>
                <c:pt idx="3826">
                  <c:v>23.445300971075881</c:v>
                </c:pt>
                <c:pt idx="3827">
                  <c:v>23.502517405510659</c:v>
                </c:pt>
                <c:pt idx="3828">
                  <c:v>23.445300971075881</c:v>
                </c:pt>
                <c:pt idx="3829">
                  <c:v>23.522820011128871</c:v>
                </c:pt>
                <c:pt idx="3830">
                  <c:v>23.559733839588429</c:v>
                </c:pt>
                <c:pt idx="3831">
                  <c:v>23.62064165714467</c:v>
                </c:pt>
                <c:pt idx="3832">
                  <c:v>23.613258891241031</c:v>
                </c:pt>
                <c:pt idx="3833">
                  <c:v>23.622487348180531</c:v>
                </c:pt>
                <c:pt idx="3834">
                  <c:v>23.683395165377991</c:v>
                </c:pt>
                <c:pt idx="3835">
                  <c:v>23.724000376959019</c:v>
                </c:pt>
                <c:pt idx="3836">
                  <c:v>23.801519416987219</c:v>
                </c:pt>
                <c:pt idx="3837">
                  <c:v>23.834741862661069</c:v>
                </c:pt>
                <c:pt idx="3838">
                  <c:v>23.956557496672449</c:v>
                </c:pt>
                <c:pt idx="3839">
                  <c:v>24.056224833672768</c:v>
                </c:pt>
                <c:pt idx="3840">
                  <c:v>24.004545473785939</c:v>
                </c:pt>
                <c:pt idx="3841">
                  <c:v>23.89934106261768</c:v>
                </c:pt>
                <c:pt idx="3842">
                  <c:v>23.901186754005231</c:v>
                </c:pt>
                <c:pt idx="3843">
                  <c:v>23.952866113897361</c:v>
                </c:pt>
                <c:pt idx="3844">
                  <c:v>24.015619622459361</c:v>
                </c:pt>
                <c:pt idx="3845">
                  <c:v>24.117132650841921</c:v>
                </c:pt>
                <c:pt idx="3846">
                  <c:v>24.10974988529528</c:v>
                </c:pt>
                <c:pt idx="3847">
                  <c:v>24.124515416738461</c:v>
                </c:pt>
                <c:pt idx="3848">
                  <c:v>24.14112663921928</c:v>
                </c:pt>
                <c:pt idx="3849">
                  <c:v>24.11528695945437</c:v>
                </c:pt>
                <c:pt idx="3850">
                  <c:v>24.118978342227681</c:v>
                </c:pt>
                <c:pt idx="3851">
                  <c:v>24.111595576329361</c:v>
                </c:pt>
                <c:pt idx="3852">
                  <c:v>24.061761908185311</c:v>
                </c:pt>
                <c:pt idx="3853">
                  <c:v>24.09129297107701</c:v>
                </c:pt>
                <c:pt idx="3854">
                  <c:v>24.07283605650527</c:v>
                </c:pt>
                <c:pt idx="3855">
                  <c:v>24.1761947766182</c:v>
                </c:pt>
                <c:pt idx="3856">
                  <c:v>24.303547484740879</c:v>
                </c:pt>
                <c:pt idx="3857">
                  <c:v>24.430900193195761</c:v>
                </c:pt>
                <c:pt idx="3858">
                  <c:v>24.488116627215131</c:v>
                </c:pt>
                <c:pt idx="3859">
                  <c:v>24.539795987073621</c:v>
                </c:pt>
                <c:pt idx="3860">
                  <c:v>24.589629655894498</c:v>
                </c:pt>
                <c:pt idx="3861">
                  <c:v>24.626543484309799</c:v>
                </c:pt>
                <c:pt idx="3862">
                  <c:v>24.626543484309799</c:v>
                </c:pt>
                <c:pt idx="3863">
                  <c:v>24.611777952873691</c:v>
                </c:pt>
                <c:pt idx="3864">
                  <c:v>24.523184764601659</c:v>
                </c:pt>
                <c:pt idx="3865">
                  <c:v>24.515801998706891</c:v>
                </c:pt>
                <c:pt idx="3866">
                  <c:v>24.495499393109899</c:v>
                </c:pt>
                <c:pt idx="3867">
                  <c:v>24.49180800998667</c:v>
                </c:pt>
                <c:pt idx="3868">
                  <c:v>24.456739873303519</c:v>
                </c:pt>
                <c:pt idx="3869">
                  <c:v>24.423517427652669</c:v>
                </c:pt>
                <c:pt idx="3870">
                  <c:v>24.364455301892331</c:v>
                </c:pt>
                <c:pt idx="3871">
                  <c:v>24.33861562213449</c:v>
                </c:pt>
                <c:pt idx="3872">
                  <c:v>24.292473336071009</c:v>
                </c:pt>
                <c:pt idx="3873">
                  <c:v>24.246331050710911</c:v>
                </c:pt>
                <c:pt idx="3874">
                  <c:v>24.207571530540442</c:v>
                </c:pt>
                <c:pt idx="3875">
                  <c:v>24.179886159391518</c:v>
                </c:pt>
                <c:pt idx="3876">
                  <c:v>24.178040467652291</c:v>
                </c:pt>
                <c:pt idx="3877">
                  <c:v>24.050687759511899</c:v>
                </c:pt>
                <c:pt idx="3878">
                  <c:v>24.021156696620221</c:v>
                </c:pt>
                <c:pt idx="3879">
                  <c:v>24.000854091012631</c:v>
                </c:pt>
                <c:pt idx="3880">
                  <c:v>23.973168719153261</c:v>
                </c:pt>
                <c:pt idx="3881">
                  <c:v>23.91410659406797</c:v>
                </c:pt>
                <c:pt idx="3882">
                  <c:v>23.749840056732769</c:v>
                </c:pt>
                <c:pt idx="3883">
                  <c:v>23.694469314054938</c:v>
                </c:pt>
                <c:pt idx="3884">
                  <c:v>23.631715805469931</c:v>
                </c:pt>
                <c:pt idx="3885">
                  <c:v>23.607721816726709</c:v>
                </c:pt>
                <c:pt idx="3886">
                  <c:v>23.600339051176551</c:v>
                </c:pt>
                <c:pt idx="3887">
                  <c:v>23.604030433951628</c:v>
                </c:pt>
                <c:pt idx="3888">
                  <c:v>23.585573519722729</c:v>
                </c:pt>
                <c:pt idx="3889">
                  <c:v>23.570807988268928</c:v>
                </c:pt>
                <c:pt idx="3890">
                  <c:v>23.580036445558321</c:v>
                </c:pt>
                <c:pt idx="3891">
                  <c:v>23.548659691263168</c:v>
                </c:pt>
                <c:pt idx="3892">
                  <c:v>23.45637511975638</c:v>
                </c:pt>
                <c:pt idx="3893">
                  <c:v>23.448992354204439</c:v>
                </c:pt>
                <c:pt idx="3894">
                  <c:v>23.38254746282664</c:v>
                </c:pt>
                <c:pt idx="3895">
                  <c:v>23.310565497277349</c:v>
                </c:pt>
                <c:pt idx="3896">
                  <c:v>23.205361085674209</c:v>
                </c:pt>
                <c:pt idx="3897">
                  <c:v>23.127842045592899</c:v>
                </c:pt>
                <c:pt idx="3898">
                  <c:v>22.969112582985659</c:v>
                </c:pt>
                <c:pt idx="3899">
                  <c:v>22.886056468715161</c:v>
                </c:pt>
                <c:pt idx="3900">
                  <c:v>22.823302960073502</c:v>
                </c:pt>
                <c:pt idx="3901">
                  <c:v>22.747629611347879</c:v>
                </c:pt>
                <c:pt idx="3902">
                  <c:v>22.668264880190009</c:v>
                </c:pt>
                <c:pt idx="3903">
                  <c:v>22.583363074150199</c:v>
                </c:pt>
                <c:pt idx="3904">
                  <c:v>22.540912171480208</c:v>
                </c:pt>
                <c:pt idx="3905">
                  <c:v>22.413559462399238</c:v>
                </c:pt>
                <c:pt idx="3906">
                  <c:v>22.341577497123762</c:v>
                </c:pt>
                <c:pt idx="3907">
                  <c:v>22.23637308540555</c:v>
                </c:pt>
                <c:pt idx="3908">
                  <c:v>22.18100234227866</c:v>
                </c:pt>
                <c:pt idx="3909">
                  <c:v>22.123785908110609</c:v>
                </c:pt>
                <c:pt idx="3910">
                  <c:v>22.051803942460431</c:v>
                </c:pt>
                <c:pt idx="3911">
                  <c:v>21.961365062540629</c:v>
                </c:pt>
                <c:pt idx="3912">
                  <c:v>21.867234799124681</c:v>
                </c:pt>
                <c:pt idx="3913">
                  <c:v>21.79156145066931</c:v>
                </c:pt>
                <c:pt idx="3914">
                  <c:v>21.728807941949771</c:v>
                </c:pt>
                <c:pt idx="3915">
                  <c:v>21.60699230763036</c:v>
                </c:pt>
                <c:pt idx="3916">
                  <c:v>21.450108535789902</c:v>
                </c:pt>
                <c:pt idx="3917">
                  <c:v>21.394737792965131</c:v>
                </c:pt>
                <c:pt idx="3918">
                  <c:v>21.263693700935612</c:v>
                </c:pt>
                <c:pt idx="3919">
                  <c:v>21.11603838634915</c:v>
                </c:pt>
                <c:pt idx="3920">
                  <c:v>21.06435902629061</c:v>
                </c:pt>
                <c:pt idx="3921">
                  <c:v>21.010833974837471</c:v>
                </c:pt>
                <c:pt idx="3922">
                  <c:v>20.918549403416829</c:v>
                </c:pt>
                <c:pt idx="3923">
                  <c:v>20.83549328860348</c:v>
                </c:pt>
                <c:pt idx="3924">
                  <c:v>20.737671642983031</c:v>
                </c:pt>
                <c:pt idx="3925">
                  <c:v>20.63246723107364</c:v>
                </c:pt>
                <c:pt idx="3926">
                  <c:v>20.58078787098858</c:v>
                </c:pt>
                <c:pt idx="3927">
                  <c:v>20.403601493273211</c:v>
                </c:pt>
                <c:pt idx="3928">
                  <c:v>20.379607504794951</c:v>
                </c:pt>
                <c:pt idx="3929">
                  <c:v>20.29470569888732</c:v>
                </c:pt>
                <c:pt idx="3930">
                  <c:v>19.940332943309691</c:v>
                </c:pt>
                <c:pt idx="3931">
                  <c:v>19.8425112972402</c:v>
                </c:pt>
                <c:pt idx="3932">
                  <c:v>19.766837948257891</c:v>
                </c:pt>
                <c:pt idx="3933">
                  <c:v>19.678244759500831</c:v>
                </c:pt>
                <c:pt idx="3934">
                  <c:v>19.731769811035409</c:v>
                </c:pt>
                <c:pt idx="3935">
                  <c:v>19.76499225686327</c:v>
                </c:pt>
                <c:pt idx="3936">
                  <c:v>19.908956188883529</c:v>
                </c:pt>
                <c:pt idx="3937">
                  <c:v>19.953252783429061</c:v>
                </c:pt>
                <c:pt idx="3938">
                  <c:v>19.91818464586197</c:v>
                </c:pt>
                <c:pt idx="3939">
                  <c:v>19.929258794584939</c:v>
                </c:pt>
                <c:pt idx="3940">
                  <c:v>19.988320920642689</c:v>
                </c:pt>
                <c:pt idx="3941">
                  <c:v>20.051074429134459</c:v>
                </c:pt>
                <c:pt idx="3942">
                  <c:v>20.187655595881878</c:v>
                </c:pt>
                <c:pt idx="3943">
                  <c:v>20.27994016702695</c:v>
                </c:pt>
                <c:pt idx="3944">
                  <c:v>20.143359000997059</c:v>
                </c:pt>
                <c:pt idx="3945">
                  <c:v>20.17289006401975</c:v>
                </c:pt>
                <c:pt idx="3946">
                  <c:v>20.233797881456191</c:v>
                </c:pt>
                <c:pt idx="3947">
                  <c:v>20.2744030928413</c:v>
                </c:pt>
                <c:pt idx="3948">
                  <c:v>20.121210703906339</c:v>
                </c:pt>
                <c:pt idx="3949">
                  <c:v>20.073222726580418</c:v>
                </c:pt>
                <c:pt idx="3950">
                  <c:v>19.97170969773407</c:v>
                </c:pt>
                <c:pt idx="3951">
                  <c:v>20.036308897622241</c:v>
                </c:pt>
                <c:pt idx="3952">
                  <c:v>20.158124532509291</c:v>
                </c:pt>
                <c:pt idx="3953">
                  <c:v>20.375916122005691</c:v>
                </c:pt>
                <c:pt idx="3954">
                  <c:v>20.451589470581439</c:v>
                </c:pt>
                <c:pt idx="3955">
                  <c:v>20.501423139634198</c:v>
                </c:pt>
                <c:pt idx="3956">
                  <c:v>20.495886065098631</c:v>
                </c:pt>
                <c:pt idx="3957">
                  <c:v>20.621393082357748</c:v>
                </c:pt>
                <c:pt idx="3958">
                  <c:v>20.628775848286171</c:v>
                </c:pt>
                <c:pt idx="3959">
                  <c:v>20.634312922819959</c:v>
                </c:pt>
                <c:pt idx="3960">
                  <c:v>20.66384398547325</c:v>
                </c:pt>
                <c:pt idx="3961">
                  <c:v>20.667535368612409</c:v>
                </c:pt>
                <c:pt idx="3962">
                  <c:v>20.721060419736901</c:v>
                </c:pt>
                <c:pt idx="3963">
                  <c:v>20.831801905816</c:v>
                </c:pt>
                <c:pt idx="3964">
                  <c:v>21.11603838634915</c:v>
                </c:pt>
                <c:pt idx="3965">
                  <c:v>21.30245322123352</c:v>
                </c:pt>
                <c:pt idx="3966">
                  <c:v>21.392892101220589</c:v>
                </c:pt>
                <c:pt idx="3967">
                  <c:v>21.402120558536559</c:v>
                </c:pt>
                <c:pt idx="3968">
                  <c:v>21.429805929770431</c:v>
                </c:pt>
                <c:pt idx="3969">
                  <c:v>21.551621564817989</c:v>
                </c:pt>
                <c:pt idx="3970">
                  <c:v>21.629140604685691</c:v>
                </c:pt>
                <c:pt idx="3971">
                  <c:v>21.821092513637119</c:v>
                </c:pt>
                <c:pt idx="3972">
                  <c:v>21.97059351949606</c:v>
                </c:pt>
                <c:pt idx="3973">
                  <c:v>22.059186708022992</c:v>
                </c:pt>
                <c:pt idx="3974">
                  <c:v>22.188385108194691</c:v>
                </c:pt>
                <c:pt idx="3975">
                  <c:v>22.18100234227866</c:v>
                </c:pt>
                <c:pt idx="3976">
                  <c:v>22.206842022451909</c:v>
                </c:pt>
                <c:pt idx="3977">
                  <c:v>22.354497336856038</c:v>
                </c:pt>
                <c:pt idx="3978">
                  <c:v>22.463393131340489</c:v>
                </c:pt>
                <c:pt idx="3979">
                  <c:v>22.53352940556772</c:v>
                </c:pt>
                <c:pt idx="3980">
                  <c:v>22.6239682854291</c:v>
                </c:pt>
                <c:pt idx="3981">
                  <c:v>22.769777908724791</c:v>
                </c:pt>
                <c:pt idx="3982">
                  <c:v>22.854679714395221</c:v>
                </c:pt>
                <c:pt idx="3983">
                  <c:v>23.01156348598786</c:v>
                </c:pt>
                <c:pt idx="3984">
                  <c:v>23.13707050288939</c:v>
                </c:pt>
                <c:pt idx="3985">
                  <c:v>23.10753944031752</c:v>
                </c:pt>
                <c:pt idx="3986">
                  <c:v>23.138916194276931</c:v>
                </c:pt>
                <c:pt idx="3987">
                  <c:v>23.21274385122792</c:v>
                </c:pt>
                <c:pt idx="3988">
                  <c:v>23.321639645607931</c:v>
                </c:pt>
                <c:pt idx="3989">
                  <c:v>23.432381131359531</c:v>
                </c:pt>
                <c:pt idx="3990">
                  <c:v>23.465603577049329</c:v>
                </c:pt>
                <c:pt idx="3991">
                  <c:v>23.448992354204439</c:v>
                </c:pt>
                <c:pt idx="3992">
                  <c:v>23.537585542584448</c:v>
                </c:pt>
                <c:pt idx="3993">
                  <c:v>23.556042456815121</c:v>
                </c:pt>
                <c:pt idx="3994">
                  <c:v>23.644635645534422</c:v>
                </c:pt>
                <c:pt idx="3995">
                  <c:v>23.740611599445149</c:v>
                </c:pt>
                <c:pt idx="3996">
                  <c:v>23.766451279572362</c:v>
                </c:pt>
                <c:pt idx="3997">
                  <c:v>23.797828033860441</c:v>
                </c:pt>
                <c:pt idx="3998">
                  <c:v>23.932563508289778</c:v>
                </c:pt>
                <c:pt idx="3999">
                  <c:v>23.862427234172291</c:v>
                </c:pt>
                <c:pt idx="4000">
                  <c:v>23.86058154243306</c:v>
                </c:pt>
                <c:pt idx="4001">
                  <c:v>23.965785953958321</c:v>
                </c:pt>
                <c:pt idx="4002">
                  <c:v>24.1946516908347</c:v>
                </c:pt>
                <c:pt idx="4003">
                  <c:v>24.52872183875898</c:v>
                </c:pt>
                <c:pt idx="4004">
                  <c:v>24.884940283879601</c:v>
                </c:pt>
                <c:pt idx="4005">
                  <c:v>25.276226865509908</c:v>
                </c:pt>
                <c:pt idx="4006">
                  <c:v>25.403579574176639</c:v>
                </c:pt>
                <c:pt idx="4007">
                  <c:v>25.423882179398909</c:v>
                </c:pt>
                <c:pt idx="4008">
                  <c:v>25.540160739392238</c:v>
                </c:pt>
                <c:pt idx="4009">
                  <c:v>25.667513447318431</c:v>
                </c:pt>
                <c:pt idx="4010">
                  <c:v>25.990509446388149</c:v>
                </c:pt>
                <c:pt idx="4011">
                  <c:v>25.888996418221559</c:v>
                </c:pt>
                <c:pt idx="4012">
                  <c:v>26.140010451540771</c:v>
                </c:pt>
                <c:pt idx="4013">
                  <c:v>25.82070583564386</c:v>
                </c:pt>
                <c:pt idx="4014">
                  <c:v>25.83916274982673</c:v>
                </c:pt>
                <c:pt idx="4015">
                  <c:v>26.00342928606733</c:v>
                </c:pt>
                <c:pt idx="4016">
                  <c:v>26.317196827752049</c:v>
                </c:pt>
                <c:pt idx="4017">
                  <c:v>26.54421687298894</c:v>
                </c:pt>
                <c:pt idx="4018">
                  <c:v>26.68264372976142</c:v>
                </c:pt>
                <c:pt idx="4019">
                  <c:v>26.71217479221292</c:v>
                </c:pt>
                <c:pt idx="4020">
                  <c:v>26.49622889601175</c:v>
                </c:pt>
                <c:pt idx="4021">
                  <c:v>26.503611661538919</c:v>
                </c:pt>
                <c:pt idx="4022">
                  <c:v>26.56082809577542</c:v>
                </c:pt>
                <c:pt idx="4023">
                  <c:v>26.684489420791991</c:v>
                </c:pt>
                <c:pt idx="4024">
                  <c:v>26.671569581121648</c:v>
                </c:pt>
                <c:pt idx="4025">
                  <c:v>26.880132711405039</c:v>
                </c:pt>
                <c:pt idx="4026">
                  <c:v>26.928120688360991</c:v>
                </c:pt>
                <c:pt idx="4027">
                  <c:v>27.025942333646281</c:v>
                </c:pt>
                <c:pt idx="4028">
                  <c:v>27.230814081085541</c:v>
                </c:pt>
                <c:pt idx="4029">
                  <c:v>27.289876206654711</c:v>
                </c:pt>
                <c:pt idx="4030">
                  <c:v>27.415383223652452</c:v>
                </c:pt>
                <c:pt idx="4031">
                  <c:v>27.570421302702179</c:v>
                </c:pt>
                <c:pt idx="4032">
                  <c:v>27.64609465066189</c:v>
                </c:pt>
                <c:pt idx="4033">
                  <c:v>27.671934330675821</c:v>
                </c:pt>
                <c:pt idx="4034">
                  <c:v>27.683008478949741</c:v>
                </c:pt>
                <c:pt idx="4035">
                  <c:v>27.67562571343321</c:v>
                </c:pt>
                <c:pt idx="4036">
                  <c:v>27.867577620717679</c:v>
                </c:pt>
                <c:pt idx="4037">
                  <c:v>28.029998465554211</c:v>
                </c:pt>
                <c:pt idx="4038">
                  <c:v>28.55971190261992</c:v>
                </c:pt>
                <c:pt idx="4039">
                  <c:v>28.917776037492441</c:v>
                </c:pt>
                <c:pt idx="4040">
                  <c:v>29.486248993260521</c:v>
                </c:pt>
                <c:pt idx="4041">
                  <c:v>29.670818134651409</c:v>
                </c:pt>
                <c:pt idx="4042">
                  <c:v>29.309062617334838</c:v>
                </c:pt>
                <c:pt idx="4043">
                  <c:v>29.220469429533679</c:v>
                </c:pt>
                <c:pt idx="4044">
                  <c:v>29.275840171866331</c:v>
                </c:pt>
                <c:pt idx="4045">
                  <c:v>29.21493235540645</c:v>
                </c:pt>
                <c:pt idx="4046">
                  <c:v>29.272148789114251</c:v>
                </c:pt>
                <c:pt idx="4047">
                  <c:v>29.237080652268819</c:v>
                </c:pt>
                <c:pt idx="4048">
                  <c:v>29.231543578141601</c:v>
                </c:pt>
                <c:pt idx="4049">
                  <c:v>29.205703898173699</c:v>
                </c:pt>
                <c:pt idx="4050">
                  <c:v>29.133721933100599</c:v>
                </c:pt>
                <c:pt idx="4051">
                  <c:v>29.111573636234681</c:v>
                </c:pt>
                <c:pt idx="4052">
                  <c:v>29.14848746446058</c:v>
                </c:pt>
                <c:pt idx="4053">
                  <c:v>29.118956401738831</c:v>
                </c:pt>
                <c:pt idx="4054">
                  <c:v>29.072814116278408</c:v>
                </c:pt>
                <c:pt idx="4055">
                  <c:v>29.069122733526338</c:v>
                </c:pt>
                <c:pt idx="4056">
                  <c:v>29.072814116278408</c:v>
                </c:pt>
                <c:pt idx="4057">
                  <c:v>29.08942533936878</c:v>
                </c:pt>
                <c:pt idx="4058">
                  <c:v>29.080196881782559</c:v>
                </c:pt>
                <c:pt idx="4059">
                  <c:v>29.096808104872931</c:v>
                </c:pt>
                <c:pt idx="4060">
                  <c:v>29.12818485861991</c:v>
                </c:pt>
                <c:pt idx="4061">
                  <c:v>29.146641772731972</c:v>
                </c:pt>
                <c:pt idx="4062">
                  <c:v>29.15956161306849</c:v>
                </c:pt>
                <c:pt idx="4063">
                  <c:v>29.150333155837512</c:v>
                </c:pt>
                <c:pt idx="4064">
                  <c:v>29.178018527182331</c:v>
                </c:pt>
                <c:pt idx="4065">
                  <c:v>29.14848746446058</c:v>
                </c:pt>
                <c:pt idx="4066">
                  <c:v>29.181709909934401</c:v>
                </c:pt>
                <c:pt idx="4067">
                  <c:v>29.18355560130955</c:v>
                </c:pt>
                <c:pt idx="4068">
                  <c:v>29.168790069949559</c:v>
                </c:pt>
                <c:pt idx="4069">
                  <c:v>29.18355560130955</c:v>
                </c:pt>
                <c:pt idx="4070">
                  <c:v>29.181709909934401</c:v>
                </c:pt>
                <c:pt idx="4071">
                  <c:v>29.16694437857441</c:v>
                </c:pt>
                <c:pt idx="4072">
                  <c:v>29.16325299582234</c:v>
                </c:pt>
                <c:pt idx="4073">
                  <c:v>29.135567624475751</c:v>
                </c:pt>
                <c:pt idx="4074">
                  <c:v>29.083888264888099</c:v>
                </c:pt>
                <c:pt idx="4075">
                  <c:v>29.10603656175401</c:v>
                </c:pt>
                <c:pt idx="4076">
                  <c:v>28.882707900632852</c:v>
                </c:pt>
                <c:pt idx="4077">
                  <c:v>28.79965178656651</c:v>
                </c:pt>
                <c:pt idx="4078">
                  <c:v>28.768275032808901</c:v>
                </c:pt>
                <c:pt idx="4079">
                  <c:v>28.879016517878998</c:v>
                </c:pt>
                <c:pt idx="4080">
                  <c:v>28.795960403814441</c:v>
                </c:pt>
                <c:pt idx="4081">
                  <c:v>28.814417317933579</c:v>
                </c:pt>
                <c:pt idx="4082">
                  <c:v>28.759046575572611</c:v>
                </c:pt>
                <c:pt idx="4083">
                  <c:v>28.735052587319139</c:v>
                </c:pt>
                <c:pt idx="4084">
                  <c:v>28.690755992864489</c:v>
                </c:pt>
                <c:pt idx="4085">
                  <c:v>28.67045338771657</c:v>
                </c:pt>
                <c:pt idx="4086">
                  <c:v>28.65199647359389</c:v>
                </c:pt>
                <c:pt idx="4087">
                  <c:v>28.598471422247531</c:v>
                </c:pt>
                <c:pt idx="4088">
                  <c:v>28.574477433990541</c:v>
                </c:pt>
                <c:pt idx="4089">
                  <c:v>28.544946371249321</c:v>
                </c:pt>
                <c:pt idx="4090">
                  <c:v>28.513569617129399</c:v>
                </c:pt>
                <c:pt idx="4091">
                  <c:v>28.47481009750004</c:v>
                </c:pt>
                <c:pt idx="4092">
                  <c:v>28.46927302301582</c:v>
                </c:pt>
                <c:pt idx="4093">
                  <c:v>28.43789626924405</c:v>
                </c:pt>
                <c:pt idx="4094">
                  <c:v>28.410210897524529</c:v>
                </c:pt>
                <c:pt idx="4095">
                  <c:v>28.40651951476891</c:v>
                </c:pt>
                <c:pt idx="4096">
                  <c:v>28.37514276099715</c:v>
                </c:pt>
                <c:pt idx="4097">
                  <c:v>28.34745738962576</c:v>
                </c:pt>
                <c:pt idx="4098">
                  <c:v>28.29762372136901</c:v>
                </c:pt>
                <c:pt idx="4099">
                  <c:v>28.258864201377339</c:v>
                </c:pt>
                <c:pt idx="4100">
                  <c:v>28.22564175586988</c:v>
                </c:pt>
                <c:pt idx="4101">
                  <c:v>28.212721916224339</c:v>
                </c:pt>
                <c:pt idx="4102">
                  <c:v>28.19980207622535</c:v>
                </c:pt>
                <c:pt idx="4103">
                  <c:v>28.179499470713331</c:v>
                </c:pt>
                <c:pt idx="4104">
                  <c:v>28.16473393933742</c:v>
                </c:pt>
                <c:pt idx="4105">
                  <c:v>28.18872792760504</c:v>
                </c:pt>
                <c:pt idx="4106">
                  <c:v>28.135202876582039</c:v>
                </c:pt>
                <c:pt idx="4107">
                  <c:v>28.161042556580021</c:v>
                </c:pt>
                <c:pt idx="4108">
                  <c:v>28.12412872795996</c:v>
                </c:pt>
                <c:pt idx="4109">
                  <c:v>28.092751973825891</c:v>
                </c:pt>
                <c:pt idx="4110">
                  <c:v>28.033689848663279</c:v>
                </c:pt>
                <c:pt idx="4111">
                  <c:v>27.989393254523129</c:v>
                </c:pt>
                <c:pt idx="4112">
                  <c:v>27.963553574519828</c:v>
                </c:pt>
                <c:pt idx="4113">
                  <c:v>27.92848543797475</c:v>
                </c:pt>
                <c:pt idx="4114">
                  <c:v>27.895262992454899</c:v>
                </c:pt>
                <c:pt idx="4115">
                  <c:v>27.858349163824229</c:v>
                </c:pt>
                <c:pt idx="4116">
                  <c:v>27.817743952786049</c:v>
                </c:pt>
                <c:pt idx="4117">
                  <c:v>27.782675815530521</c:v>
                </c:pt>
                <c:pt idx="4118">
                  <c:v>27.749453370005359</c:v>
                </c:pt>
                <c:pt idx="4119">
                  <c:v>27.71253954171927</c:v>
                </c:pt>
                <c:pt idx="4120">
                  <c:v>27.664551564805809</c:v>
                </c:pt>
                <c:pt idx="4121">
                  <c:v>27.694082627577121</c:v>
                </c:pt>
                <c:pt idx="4122">
                  <c:v>27.657168799289281</c:v>
                </c:pt>
                <c:pt idx="4123">
                  <c:v>27.618409279620948</c:v>
                </c:pt>
                <c:pt idx="4124">
                  <c:v>27.5870325251175</c:v>
                </c:pt>
                <c:pt idx="4125">
                  <c:v>27.588878216847871</c:v>
                </c:pt>
                <c:pt idx="4126">
                  <c:v>27.540890239927329</c:v>
                </c:pt>
                <c:pt idx="4127">
                  <c:v>27.513204868531169</c:v>
                </c:pt>
                <c:pt idx="4128">
                  <c:v>27.468908274366239</c:v>
                </c:pt>
                <c:pt idx="4129">
                  <c:v>27.503976411634159</c:v>
                </c:pt>
                <c:pt idx="4130">
                  <c:v>27.485519497486688</c:v>
                </c:pt>
                <c:pt idx="4131">
                  <c:v>27.47444534850408</c:v>
                </c:pt>
                <c:pt idx="4132">
                  <c:v>27.467062583339221</c:v>
                </c:pt>
                <c:pt idx="4133">
                  <c:v>27.424611680551219</c:v>
                </c:pt>
                <c:pt idx="4134">
                  <c:v>27.446759977457841</c:v>
                </c:pt>
                <c:pt idx="4135">
                  <c:v>27.411691840188141</c:v>
                </c:pt>
                <c:pt idx="4136">
                  <c:v>27.382160778113121</c:v>
                </c:pt>
                <c:pt idx="4137">
                  <c:v>27.352629714979511</c:v>
                </c:pt>
                <c:pt idx="4138">
                  <c:v>27.30833312080572</c:v>
                </c:pt>
                <c:pt idx="4139">
                  <c:v>27.291721898386861</c:v>
                </c:pt>
                <c:pt idx="4140">
                  <c:v>27.254808069729609</c:v>
                </c:pt>
                <c:pt idx="4141">
                  <c:v>27.22343131556546</c:v>
                </c:pt>
                <c:pt idx="4142">
                  <c:v>27.1883631786386</c:v>
                </c:pt>
                <c:pt idx="4143">
                  <c:v>27.164369189990971</c:v>
                </c:pt>
                <c:pt idx="4144">
                  <c:v>27.132992436174948</c:v>
                </c:pt>
                <c:pt idx="4145">
                  <c:v>27.09607860786409</c:v>
                </c:pt>
                <c:pt idx="4146">
                  <c:v>27.118226904779561</c:v>
                </c:pt>
                <c:pt idx="4147">
                  <c:v>27.09976999062501</c:v>
                </c:pt>
                <c:pt idx="4148">
                  <c:v>27.086850150610079</c:v>
                </c:pt>
                <c:pt idx="4149">
                  <c:v>27.09054153337101</c:v>
                </c:pt>
                <c:pt idx="4150">
                  <c:v>27.085004459229619</c:v>
                </c:pt>
                <c:pt idx="4151">
                  <c:v>27.059164779199769</c:v>
                </c:pt>
                <c:pt idx="4152">
                  <c:v>27.0148681853635</c:v>
                </c:pt>
                <c:pt idx="4153">
                  <c:v>26.97241728255247</c:v>
                </c:pt>
                <c:pt idx="4154">
                  <c:v>26.9798000480761</c:v>
                </c:pt>
                <c:pt idx="4155">
                  <c:v>26.983491430837031</c:v>
                </c:pt>
                <c:pt idx="4156">
                  <c:v>26.994565579473271</c:v>
                </c:pt>
                <c:pt idx="4157">
                  <c:v>26.976108665315181</c:v>
                </c:pt>
                <c:pt idx="4158">
                  <c:v>26.950268985281781</c:v>
                </c:pt>
                <c:pt idx="4159">
                  <c:v>26.915200848695982</c:v>
                </c:pt>
                <c:pt idx="4160">
                  <c:v>26.893052551423519</c:v>
                </c:pt>
                <c:pt idx="4161">
                  <c:v>26.843218883083551</c:v>
                </c:pt>
                <c:pt idx="4162">
                  <c:v>26.82660766030239</c:v>
                </c:pt>
                <c:pt idx="4163">
                  <c:v>26.488846130132899</c:v>
                </c:pt>
                <c:pt idx="4164">
                  <c:v>26.08463970865996</c:v>
                </c:pt>
                <c:pt idx="4165">
                  <c:v>26.031114657862972</c:v>
                </c:pt>
                <c:pt idx="4166">
                  <c:v>25.90007056651849</c:v>
                </c:pt>
                <c:pt idx="4167">
                  <c:v>25.80963168699347</c:v>
                </c:pt>
                <c:pt idx="4168">
                  <c:v>25.691507436005001</c:v>
                </c:pt>
                <c:pt idx="4169">
                  <c:v>25.296529471439101</c:v>
                </c:pt>
                <c:pt idx="4170">
                  <c:v>24.792655712512659</c:v>
                </c:pt>
                <c:pt idx="4171">
                  <c:v>24.715136672571209</c:v>
                </c:pt>
                <c:pt idx="4172">
                  <c:v>24.541641678811089</c:v>
                </c:pt>
                <c:pt idx="4173">
                  <c:v>24.397677747544929</c:v>
                </c:pt>
                <c:pt idx="4174">
                  <c:v>24.161429245175011</c:v>
                </c:pt>
                <c:pt idx="4175">
                  <c:v>24.094984353848549</c:v>
                </c:pt>
                <c:pt idx="4176">
                  <c:v>23.980551485405041</c:v>
                </c:pt>
                <c:pt idx="4177">
                  <c:v>23.895649679844372</c:v>
                </c:pt>
                <c:pt idx="4178">
                  <c:v>23.777525428599219</c:v>
                </c:pt>
                <c:pt idx="4179">
                  <c:v>23.537585542584448</c:v>
                </c:pt>
                <c:pt idx="4180">
                  <c:v>23.39731299428221</c:v>
                </c:pt>
                <c:pt idx="4181">
                  <c:v>23.269960285678629</c:v>
                </c:pt>
                <c:pt idx="4182">
                  <c:v>22.961729817076709</c:v>
                </c:pt>
                <c:pt idx="4183">
                  <c:v>22.483695736983481</c:v>
                </c:pt>
                <c:pt idx="4184">
                  <c:v>22.297280902698599</c:v>
                </c:pt>
                <c:pt idx="4185">
                  <c:v>22.177310959498271</c:v>
                </c:pt>
                <c:pt idx="4186">
                  <c:v>21.942908147924641</c:v>
                </c:pt>
                <c:pt idx="4187">
                  <c:v>21.826629587810359</c:v>
                </c:pt>
                <c:pt idx="4188">
                  <c:v>21.765721770837128</c:v>
                </c:pt>
                <c:pt idx="4189">
                  <c:v>21.3079902954121</c:v>
                </c:pt>
                <c:pt idx="4190">
                  <c:v>21.18986604382177</c:v>
                </c:pt>
                <c:pt idx="4191">
                  <c:v>21.069896100822639</c:v>
                </c:pt>
                <c:pt idx="4192">
                  <c:v>20.924086477597179</c:v>
                </c:pt>
                <c:pt idx="4193">
                  <c:v>20.805962225955501</c:v>
                </c:pt>
                <c:pt idx="4194">
                  <c:v>20.71183196276731</c:v>
                </c:pt>
                <c:pt idx="4195">
                  <c:v>20.50696021346462</c:v>
                </c:pt>
                <c:pt idx="4196">
                  <c:v>20.224569424481281</c:v>
                </c:pt>
                <c:pt idx="4197">
                  <c:v>20.141513309602431</c:v>
                </c:pt>
                <c:pt idx="4198">
                  <c:v>18.725867978294151</c:v>
                </c:pt>
                <c:pt idx="4199">
                  <c:v>18.031887997634431</c:v>
                </c:pt>
                <c:pt idx="4200">
                  <c:v>17.465260725539949</c:v>
                </c:pt>
                <c:pt idx="4201">
                  <c:v>17.671978166948879</c:v>
                </c:pt>
                <c:pt idx="4202">
                  <c:v>17.61291604073535</c:v>
                </c:pt>
                <c:pt idx="4203">
                  <c:v>17.62952726368999</c:v>
                </c:pt>
                <c:pt idx="4204">
                  <c:v>17.59815050918241</c:v>
                </c:pt>
                <c:pt idx="4205">
                  <c:v>17.576002212027969</c:v>
                </c:pt>
                <c:pt idx="4206">
                  <c:v>17.557545297671609</c:v>
                </c:pt>
                <c:pt idx="4207">
                  <c:v>17.520631468609</c:v>
                </c:pt>
                <c:pt idx="4208">
                  <c:v>17.406198599665711</c:v>
                </c:pt>
                <c:pt idx="4209">
                  <c:v>17.400661525110671</c:v>
                </c:pt>
                <c:pt idx="4210">
                  <c:v>17.389587376355841</c:v>
                </c:pt>
                <c:pt idx="4211">
                  <c:v>17.35451923903776</c:v>
                </c:pt>
                <c:pt idx="4212">
                  <c:v>17.317605410317981</c:v>
                </c:pt>
                <c:pt idx="4213">
                  <c:v>17.271463124239752</c:v>
                </c:pt>
                <c:pt idx="4214">
                  <c:v>17.203172540994679</c:v>
                </c:pt>
                <c:pt idx="4215">
                  <c:v>17.166258712269592</c:v>
                </c:pt>
                <c:pt idx="4216">
                  <c:v>17.129344883542728</c:v>
                </c:pt>
                <c:pt idx="4217">
                  <c:v>17.10904227742413</c:v>
                </c:pt>
                <c:pt idx="4218">
                  <c:v>17.072128448695501</c:v>
                </c:pt>
                <c:pt idx="4219">
                  <c:v>17.037060311365039</c:v>
                </c:pt>
                <c:pt idx="4220">
                  <c:v>17.007529248237908</c:v>
                </c:pt>
                <c:pt idx="4221">
                  <c:v>16.974306802305609</c:v>
                </c:pt>
                <c:pt idx="4222">
                  <c:v>16.935547282169971</c:v>
                </c:pt>
                <c:pt idx="4223">
                  <c:v>16.904170527637589</c:v>
                </c:pt>
                <c:pt idx="4224">
                  <c:v>16.88017653871205</c:v>
                </c:pt>
                <c:pt idx="4225">
                  <c:v>16.806348881230001</c:v>
                </c:pt>
                <c:pt idx="4226">
                  <c:v>16.647619417134599</c:v>
                </c:pt>
                <c:pt idx="4227">
                  <c:v>16.599631439619269</c:v>
                </c:pt>
                <c:pt idx="4228">
                  <c:v>16.54795207929519</c:v>
                </c:pt>
                <c:pt idx="4229">
                  <c:v>16.372611392176111</c:v>
                </c:pt>
                <c:pt idx="4230">
                  <c:v>16.317240649034481</c:v>
                </c:pt>
                <c:pt idx="4231">
                  <c:v>16.295092351494709</c:v>
                </c:pt>
                <c:pt idx="4232">
                  <c:v>16.293246660444691</c:v>
                </c:pt>
                <c:pt idx="4233">
                  <c:v>16.271098362904919</c:v>
                </c:pt>
                <c:pt idx="4234">
                  <c:v>16.24341299115472</c:v>
                </c:pt>
                <c:pt idx="4235">
                  <c:v>16.188042248004241</c:v>
                </c:pt>
                <c:pt idx="4236">
                  <c:v>16.18250517379559</c:v>
                </c:pt>
                <c:pt idx="4237">
                  <c:v>16.178813790990411</c:v>
                </c:pt>
                <c:pt idx="4238">
                  <c:v>16.127134430641561</c:v>
                </c:pt>
                <c:pt idx="4239">
                  <c:v>16.073609378535789</c:v>
                </c:pt>
                <c:pt idx="4240">
                  <c:v>15.92041698887151</c:v>
                </c:pt>
                <c:pt idx="4241">
                  <c:v>15.781990130412019</c:v>
                </c:pt>
                <c:pt idx="4242">
                  <c:v>15.750613376190611</c:v>
                </c:pt>
                <c:pt idx="4243">
                  <c:v>15.778298747603291</c:v>
                </c:pt>
                <c:pt idx="4244">
                  <c:v>15.80044704480377</c:v>
                </c:pt>
                <c:pt idx="4245">
                  <c:v>15.789372896379369</c:v>
                </c:pt>
                <c:pt idx="4246">
                  <c:v>15.74138491881801</c:v>
                </c:pt>
                <c:pt idx="4247">
                  <c:v>15.71000816424316</c:v>
                </c:pt>
                <c:pt idx="4248">
                  <c:v>15.74138491881801</c:v>
                </c:pt>
                <c:pt idx="4249">
                  <c:v>15.793064279188091</c:v>
                </c:pt>
                <c:pt idx="4250">
                  <c:v>15.853972096925469</c:v>
                </c:pt>
                <c:pt idx="4251">
                  <c:v>15.831823799726759</c:v>
                </c:pt>
                <c:pt idx="4252">
                  <c:v>15.84658933130979</c:v>
                </c:pt>
                <c:pt idx="4253">
                  <c:v>15.807829810771119</c:v>
                </c:pt>
                <c:pt idx="4254">
                  <c:v>15.789372896379369</c:v>
                </c:pt>
                <c:pt idx="4255">
                  <c:v>15.89457730851416</c:v>
                </c:pt>
                <c:pt idx="4256">
                  <c:v>15.937028211856241</c:v>
                </c:pt>
                <c:pt idx="4257">
                  <c:v>15.98686188081045</c:v>
                </c:pt>
                <c:pt idx="4258">
                  <c:v>15.997936029584769</c:v>
                </c:pt>
                <c:pt idx="4259">
                  <c:v>16.044078315376801</c:v>
                </c:pt>
                <c:pt idx="4260">
                  <c:v>16.069917995728829</c:v>
                </c:pt>
                <c:pt idx="4261">
                  <c:v>16.05330677274765</c:v>
                </c:pt>
                <c:pt idx="4262">
                  <c:v>16.003473103795191</c:v>
                </c:pt>
                <c:pt idx="4263">
                  <c:v>15.97209634923097</c:v>
                </c:pt>
                <c:pt idx="4264">
                  <c:v>15.9573308176497</c:v>
                </c:pt>
                <c:pt idx="4265">
                  <c:v>16.005318795198669</c:v>
                </c:pt>
                <c:pt idx="4266">
                  <c:v>16.071763687132311</c:v>
                </c:pt>
                <c:pt idx="4267">
                  <c:v>16.116060281870801</c:v>
                </c:pt>
                <c:pt idx="4268">
                  <c:v>16.13636288765894</c:v>
                </c:pt>
                <c:pt idx="4269">
                  <c:v>16.145591345028009</c:v>
                </c:pt>
                <c:pt idx="4270">
                  <c:v>16.160356876605729</c:v>
                </c:pt>
                <c:pt idx="4271">
                  <c:v>16.16773964221786</c:v>
                </c:pt>
                <c:pt idx="4272">
                  <c:v>16.143745653271068</c:v>
                </c:pt>
                <c:pt idx="4273">
                  <c:v>16.164048259410901</c:v>
                </c:pt>
                <c:pt idx="4274">
                  <c:v>16.188042248004241</c:v>
                </c:pt>
                <c:pt idx="4275">
                  <c:v>16.189887939407711</c:v>
                </c:pt>
                <c:pt idx="4276">
                  <c:v>16.204653470985441</c:v>
                </c:pt>
                <c:pt idx="4277">
                  <c:v>16.20834485379061</c:v>
                </c:pt>
                <c:pt idx="4278">
                  <c:v>16.180659482040429</c:v>
                </c:pt>
                <c:pt idx="4279">
                  <c:v>16.178813790990411</c:v>
                </c:pt>
                <c:pt idx="4280">
                  <c:v>16.215727619756208</c:v>
                </c:pt>
                <c:pt idx="4281">
                  <c:v>16.224956076771822</c:v>
                </c:pt>
                <c:pt idx="4282">
                  <c:v>16.224956076771822</c:v>
                </c:pt>
                <c:pt idx="4283">
                  <c:v>16.213881928001051</c:v>
                </c:pt>
                <c:pt idx="4284">
                  <c:v>16.236030225542589</c:v>
                </c:pt>
                <c:pt idx="4285">
                  <c:v>16.16220256765574</c:v>
                </c:pt>
                <c:pt idx="4286">
                  <c:v>16.191733630811189</c:v>
                </c:pt>
                <c:pt idx="4287">
                  <c:v>16.17696809923347</c:v>
                </c:pt>
                <c:pt idx="4288">
                  <c:v>16.234184534139111</c:v>
                </c:pt>
                <c:pt idx="4289">
                  <c:v>16.256332831327189</c:v>
                </c:pt>
                <c:pt idx="4290">
                  <c:v>16.319086340437959</c:v>
                </c:pt>
                <c:pt idx="4291">
                  <c:v>16.29693804324987</c:v>
                </c:pt>
                <c:pt idx="4292">
                  <c:v>16.31539495763101</c:v>
                </c:pt>
                <c:pt idx="4293">
                  <c:v>16.30062942605505</c:v>
                </c:pt>
                <c:pt idx="4294">
                  <c:v>16.27663543711358</c:v>
                </c:pt>
                <c:pt idx="4295">
                  <c:v>16.25817852273067</c:v>
                </c:pt>
                <c:pt idx="4296">
                  <c:v>16.35230878639328</c:v>
                </c:pt>
                <c:pt idx="4297">
                  <c:v>16.47597011283839</c:v>
                </c:pt>
                <c:pt idx="4298">
                  <c:v>16.522112398957329</c:v>
                </c:pt>
                <c:pt idx="4299">
                  <c:v>16.54426069649179</c:v>
                </c:pt>
                <c:pt idx="4300">
                  <c:v>16.57748314243825</c:v>
                </c:pt>
                <c:pt idx="4301">
                  <c:v>16.607014205579539</c:v>
                </c:pt>
                <c:pt idx="4302">
                  <c:v>16.660539256948301</c:v>
                </c:pt>
                <c:pt idx="4303">
                  <c:v>16.67530478851895</c:v>
                </c:pt>
                <c:pt idx="4304">
                  <c:v>16.745441063909809</c:v>
                </c:pt>
                <c:pt idx="4305">
                  <c:v>16.771280743890681</c:v>
                </c:pt>
                <c:pt idx="4306">
                  <c:v>16.854336858734712</c:v>
                </c:pt>
                <c:pt idx="4307">
                  <c:v>16.885713613268859</c:v>
                </c:pt>
                <c:pt idx="4308">
                  <c:v>16.900479144834179</c:v>
                </c:pt>
                <c:pt idx="4309">
                  <c:v>16.920781750604629</c:v>
                </c:pt>
                <c:pt idx="4310">
                  <c:v>16.92816451621146</c:v>
                </c:pt>
                <c:pt idx="4311">
                  <c:v>16.998300790877689</c:v>
                </c:pt>
                <c:pt idx="4312">
                  <c:v>17.029677545759991</c:v>
                </c:pt>
                <c:pt idx="4313">
                  <c:v>17.040751694166669</c:v>
                </c:pt>
                <c:pt idx="4314">
                  <c:v>17.072128448695501</c:v>
                </c:pt>
                <c:pt idx="4315">
                  <c:v>17.1053508946225</c:v>
                </c:pt>
                <c:pt idx="4316">
                  <c:v>17.042597385568381</c:v>
                </c:pt>
                <c:pt idx="4317">
                  <c:v>17.107196586022429</c:v>
                </c:pt>
                <c:pt idx="4318">
                  <c:v>17.14964748895618</c:v>
                </c:pt>
                <c:pt idx="4319">
                  <c:v>17.217938072556478</c:v>
                </c:pt>
                <c:pt idx="4320">
                  <c:v>17.24931482707645</c:v>
                </c:pt>
                <c:pt idx="4321">
                  <c:v>17.2345492955182</c:v>
                </c:pt>
                <c:pt idx="4322">
                  <c:v>17.2880743471997</c:v>
                </c:pt>
                <c:pt idx="4323">
                  <c:v>17.352673547637831</c:v>
                </c:pt>
                <c:pt idx="4324">
                  <c:v>17.395124450909101</c:v>
                </c:pt>
                <c:pt idx="4325">
                  <c:v>17.542779766116901</c:v>
                </c:pt>
                <c:pt idx="4326">
                  <c:v>17.708891995652721</c:v>
                </c:pt>
                <c:pt idx="4327">
                  <c:v>17.96175172304962</c:v>
                </c:pt>
                <c:pt idx="4328">
                  <c:v>18.068801826324119</c:v>
                </c:pt>
                <c:pt idx="4329">
                  <c:v>18.15001224964784</c:v>
                </c:pt>
                <c:pt idx="4330">
                  <c:v>18.22568559841476</c:v>
                </c:pt>
                <c:pt idx="4331">
                  <c:v>18.399180593769259</c:v>
                </c:pt>
                <c:pt idx="4332">
                  <c:v>18.43240303964669</c:v>
                </c:pt>
                <c:pt idx="4333">
                  <c:v>18.79600425281879</c:v>
                </c:pt>
                <c:pt idx="4334">
                  <c:v>18.975036322604389</c:v>
                </c:pt>
                <c:pt idx="4335">
                  <c:v>19.01564153369624</c:v>
                </c:pt>
                <c:pt idx="4336">
                  <c:v>19.05624674584314</c:v>
                </c:pt>
                <c:pt idx="4337">
                  <c:v>19.190982220293119</c:v>
                </c:pt>
                <c:pt idx="4338">
                  <c:v>19.227896048933239</c:v>
                </c:pt>
                <c:pt idx="4339">
                  <c:v>19.24819865500227</c:v>
                </c:pt>
                <c:pt idx="4340">
                  <c:v>19.275884026305189</c:v>
                </c:pt>
                <c:pt idx="4341">
                  <c:v>19.238970197666841</c:v>
                </c:pt>
                <c:pt idx="4342">
                  <c:v>19.23158743207949</c:v>
                </c:pt>
                <c:pt idx="4343">
                  <c:v>19.28142110084783</c:v>
                </c:pt>
                <c:pt idx="4344">
                  <c:v>19.294340940624359</c:v>
                </c:pt>
                <c:pt idx="4345">
                  <c:v>19.353403066724599</c:v>
                </c:pt>
                <c:pt idx="4346">
                  <c:v>19.406928118632109</c:v>
                </c:pt>
                <c:pt idx="4347">
                  <c:v>19.38477982117023</c:v>
                </c:pt>
                <c:pt idx="4348">
                  <c:v>19.45491609599344</c:v>
                </c:pt>
                <c:pt idx="4349">
                  <c:v>19.477064393101859</c:v>
                </c:pt>
                <c:pt idx="4350">
                  <c:v>19.519515295920549</c:v>
                </c:pt>
                <c:pt idx="4351">
                  <c:v>19.55089205071079</c:v>
                </c:pt>
                <c:pt idx="4352">
                  <c:v>19.493675616021111</c:v>
                </c:pt>
                <c:pt idx="4353">
                  <c:v>19.425385032947752</c:v>
                </c:pt>
                <c:pt idx="4354">
                  <c:v>19.43276779853333</c:v>
                </c:pt>
                <c:pt idx="4355">
                  <c:v>19.438304872722512</c:v>
                </c:pt>
                <c:pt idx="4356">
                  <c:v>19.480755775894661</c:v>
                </c:pt>
                <c:pt idx="4357">
                  <c:v>19.525052370459651</c:v>
                </c:pt>
                <c:pt idx="4358">
                  <c:v>19.54166359302544</c:v>
                </c:pt>
                <c:pt idx="4359">
                  <c:v>19.609954176441629</c:v>
                </c:pt>
                <c:pt idx="4360">
                  <c:v>19.66532491937793</c:v>
                </c:pt>
                <c:pt idx="4361">
                  <c:v>19.726232736848001</c:v>
                </c:pt>
                <c:pt idx="4362">
                  <c:v>19.783449171523511</c:v>
                </c:pt>
                <c:pt idx="4363">
                  <c:v>19.753918108488438</c:v>
                </c:pt>
                <c:pt idx="4364">
                  <c:v>19.704084439393181</c:v>
                </c:pt>
                <c:pt idx="4365">
                  <c:v>19.726232736848001</c:v>
                </c:pt>
                <c:pt idx="4366">
                  <c:v>19.737306885222829</c:v>
                </c:pt>
                <c:pt idx="4367">
                  <c:v>19.70777582218598</c:v>
                </c:pt>
                <c:pt idx="4368">
                  <c:v>19.755763799531369</c:v>
                </c:pt>
                <c:pt idx="4369">
                  <c:v>19.8111345428105</c:v>
                </c:pt>
                <c:pt idx="4370">
                  <c:v>19.84620268002945</c:v>
                </c:pt>
                <c:pt idx="4371">
                  <c:v>19.827745765722661</c:v>
                </c:pt>
                <c:pt idx="4372">
                  <c:v>19.831437148513679</c:v>
                </c:pt>
                <c:pt idx="4373">
                  <c:v>19.89788204015878</c:v>
                </c:pt>
                <c:pt idx="4374">
                  <c:v>19.89788204015878</c:v>
                </c:pt>
                <c:pt idx="4375">
                  <c:v>19.975401080523319</c:v>
                </c:pt>
                <c:pt idx="4376">
                  <c:v>20.086142566696239</c:v>
                </c:pt>
                <c:pt idx="4377">
                  <c:v>20.246717721218559</c:v>
                </c:pt>
                <c:pt idx="4378">
                  <c:v>20.342693676200849</c:v>
                </c:pt>
                <c:pt idx="4379">
                  <c:v>20.407292876062471</c:v>
                </c:pt>
                <c:pt idx="4380">
                  <c:v>20.48481191638275</c:v>
                </c:pt>
                <c:pt idx="4381">
                  <c:v>20.553102499724581</c:v>
                </c:pt>
                <c:pt idx="4382">
                  <c:v>20.645387071184171</c:v>
                </c:pt>
                <c:pt idx="4383">
                  <c:v>20.689683665690751</c:v>
                </c:pt>
                <c:pt idx="4384">
                  <c:v>20.75612855727212</c:v>
                </c:pt>
                <c:pt idx="4385">
                  <c:v>20.822573448848189</c:v>
                </c:pt>
                <c:pt idx="4386">
                  <c:v>20.820727757103651</c:v>
                </c:pt>
                <c:pt idx="4387">
                  <c:v>20.850258820101541</c:v>
                </c:pt>
                <c:pt idx="4388">
                  <c:v>20.863178660560209</c:v>
                </c:pt>
                <c:pt idx="4389">
                  <c:v>20.88348126588691</c:v>
                </c:pt>
                <c:pt idx="4390">
                  <c:v>20.905629563311631</c:v>
                </c:pt>
                <c:pt idx="4391">
                  <c:v>20.944389083273791</c:v>
                </c:pt>
                <c:pt idx="4392">
                  <c:v>20.990531369160841</c:v>
                </c:pt>
                <c:pt idx="4393">
                  <c:v>21.029290889471149</c:v>
                </c:pt>
                <c:pt idx="4394">
                  <c:v>21.04036503783005</c:v>
                </c:pt>
                <c:pt idx="4395">
                  <c:v>21.130803917843672</c:v>
                </c:pt>
                <c:pt idx="4396">
                  <c:v>21.25077386118739</c:v>
                </c:pt>
                <c:pt idx="4397">
                  <c:v>21.328292901433329</c:v>
                </c:pt>
                <c:pt idx="4398">
                  <c:v>21.415040398281231</c:v>
                </c:pt>
                <c:pt idx="4399">
                  <c:v>21.529473267057529</c:v>
                </c:pt>
                <c:pt idx="4400">
                  <c:v>21.594072467535771</c:v>
                </c:pt>
                <c:pt idx="4401">
                  <c:v>21.629140604685691</c:v>
                </c:pt>
                <c:pt idx="4402">
                  <c:v>21.701122570371279</c:v>
                </c:pt>
                <c:pt idx="4403">
                  <c:v>21.75649331352648</c:v>
                </c:pt>
                <c:pt idx="4404">
                  <c:v>21.800789907626498</c:v>
                </c:pt>
                <c:pt idx="4405">
                  <c:v>21.837703736510321</c:v>
                </c:pt>
                <c:pt idx="4406">
                  <c:v>21.85985203355856</c:v>
                </c:pt>
                <c:pt idx="4407">
                  <c:v>21.931833999578139</c:v>
                </c:pt>
                <c:pt idx="4408">
                  <c:v>21.92998830783538</c:v>
                </c:pt>
                <c:pt idx="4409">
                  <c:v>21.931833999578139</c:v>
                </c:pt>
                <c:pt idx="4410">
                  <c:v>21.92814261679597</c:v>
                </c:pt>
                <c:pt idx="4411">
                  <c:v>21.93737107375139</c:v>
                </c:pt>
                <c:pt idx="4412">
                  <c:v>21.93737107375139</c:v>
                </c:pt>
                <c:pt idx="4413">
                  <c:v>21.933679690615762</c:v>
                </c:pt>
                <c:pt idx="4414">
                  <c:v>21.92998830783538</c:v>
                </c:pt>
                <c:pt idx="4415">
                  <c:v>21.92075985087817</c:v>
                </c:pt>
                <c:pt idx="4416">
                  <c:v>21.92814261679597</c:v>
                </c:pt>
                <c:pt idx="4417">
                  <c:v>21.931833999578139</c:v>
                </c:pt>
                <c:pt idx="4418">
                  <c:v>21.981667667842562</c:v>
                </c:pt>
                <c:pt idx="4419">
                  <c:v>22.016735805328221</c:v>
                </c:pt>
                <c:pt idx="4420">
                  <c:v>22.040729793762239</c:v>
                </c:pt>
                <c:pt idx="4421">
                  <c:v>22.088717770981951</c:v>
                </c:pt>
                <c:pt idx="4422">
                  <c:v>22.105328993851629</c:v>
                </c:pt>
                <c:pt idx="4423">
                  <c:v>22.14039713098029</c:v>
                </c:pt>
                <c:pt idx="4424">
                  <c:v>22.134860056807032</c:v>
                </c:pt>
                <c:pt idx="4425">
                  <c:v>22.125631599501691</c:v>
                </c:pt>
                <c:pt idx="4426">
                  <c:v>22.175465268458861</c:v>
                </c:pt>
                <c:pt idx="4427">
                  <c:v>22.204996331060819</c:v>
                </c:pt>
                <c:pt idx="4428">
                  <c:v>22.19207649097509</c:v>
                </c:pt>
                <c:pt idx="4429">
                  <c:v>22.088717770981951</c:v>
                </c:pt>
                <c:pt idx="4430">
                  <c:v>22.016735805328221</c:v>
                </c:pt>
                <c:pt idx="4431">
                  <c:v>22.003815965238939</c:v>
                </c:pt>
                <c:pt idx="4432">
                  <c:v>21.913377085313829</c:v>
                </c:pt>
                <c:pt idx="4433">
                  <c:v>21.880154639567412</c:v>
                </c:pt>
                <c:pt idx="4434">
                  <c:v>21.81924682189257</c:v>
                </c:pt>
                <c:pt idx="4435">
                  <c:v>21.834012353376469</c:v>
                </c:pt>
                <c:pt idx="4436">
                  <c:v>21.915222776353239</c:v>
                </c:pt>
                <c:pt idx="4437">
                  <c:v>21.996433199322929</c:v>
                </c:pt>
                <c:pt idx="4438">
                  <c:v>22.083180696808689</c:v>
                </c:pt>
                <c:pt idx="4439">
                  <c:v>22.153316971067799</c:v>
                </c:pt>
                <c:pt idx="4440">
                  <c:v>22.217916171148339</c:v>
                </c:pt>
                <c:pt idx="4441">
                  <c:v>22.276978296700388</c:v>
                </c:pt>
                <c:pt idx="4442">
                  <c:v>22.34711457094178</c:v>
                </c:pt>
                <c:pt idx="4443">
                  <c:v>22.43939914256541</c:v>
                </c:pt>
                <c:pt idx="4444">
                  <c:v>22.5298380227891</c:v>
                </c:pt>
                <c:pt idx="4445">
                  <c:v>22.588900148671591</c:v>
                </c:pt>
                <c:pt idx="4446">
                  <c:v>22.605511371180739</c:v>
                </c:pt>
                <c:pt idx="4447">
                  <c:v>22.651653656979271</c:v>
                </c:pt>
                <c:pt idx="4448">
                  <c:v>22.65719073114721</c:v>
                </c:pt>
                <c:pt idx="4449">
                  <c:v>22.714407165633322</c:v>
                </c:pt>
                <c:pt idx="4450">
                  <c:v>22.725481314322661</c:v>
                </c:pt>
                <c:pt idx="4451">
                  <c:v>22.736555463011999</c:v>
                </c:pt>
                <c:pt idx="4452">
                  <c:v>22.747629611347879</c:v>
                </c:pt>
                <c:pt idx="4453">
                  <c:v>22.767932217335481</c:v>
                </c:pt>
                <c:pt idx="4454">
                  <c:v>22.773469291503421</c:v>
                </c:pt>
                <c:pt idx="4455">
                  <c:v>22.59997429701102</c:v>
                </c:pt>
                <c:pt idx="4456">
                  <c:v>22.500306959844298</c:v>
                </c:pt>
                <c:pt idx="4457">
                  <c:v>22.503998342624701</c:v>
                </c:pt>
                <c:pt idx="4458">
                  <c:v>22.459701748560089</c:v>
                </c:pt>
                <c:pt idx="4459">
                  <c:v>22.463393131340489</c:v>
                </c:pt>
                <c:pt idx="4460">
                  <c:v>22.43755345117432</c:v>
                </c:pt>
                <c:pt idx="4461">
                  <c:v>22.387719782584771</c:v>
                </c:pt>
                <c:pt idx="4462">
                  <c:v>22.384028399804379</c:v>
                </c:pt>
                <c:pt idx="4463">
                  <c:v>22.34711457094178</c:v>
                </c:pt>
                <c:pt idx="4464">
                  <c:v>22.33234903982019</c:v>
                </c:pt>
                <c:pt idx="4465">
                  <c:v>22.36003441137921</c:v>
                </c:pt>
                <c:pt idx="4466">
                  <c:v>22.206842022451909</c:v>
                </c:pt>
                <c:pt idx="4467">
                  <c:v>22.118248833939131</c:v>
                </c:pt>
                <c:pt idx="4468">
                  <c:v>22.125631599501691</c:v>
                </c:pt>
                <c:pt idx="4469">
                  <c:v>22.116403142548041</c:v>
                </c:pt>
                <c:pt idx="4470">
                  <c:v>22.188385108194691</c:v>
                </c:pt>
                <c:pt idx="4471">
                  <c:v>22.197613565498251</c:v>
                </c:pt>
                <c:pt idx="4472">
                  <c:v>22.206842022451909</c:v>
                </c:pt>
                <c:pt idx="4473">
                  <c:v>22.155162662458881</c:v>
                </c:pt>
                <c:pt idx="4474">
                  <c:v>22.090563462373041</c:v>
                </c:pt>
                <c:pt idx="4475">
                  <c:v>22.103483302460539</c:v>
                </c:pt>
                <c:pt idx="4476">
                  <c:v>22.125631599501691</c:v>
                </c:pt>
                <c:pt idx="4477">
                  <c:v>22.13116867402664</c:v>
                </c:pt>
                <c:pt idx="4478">
                  <c:v>22.153316971067799</c:v>
                </c:pt>
                <c:pt idx="4479">
                  <c:v>22.153316971067799</c:v>
                </c:pt>
                <c:pt idx="4480">
                  <c:v>22.275132605660989</c:v>
                </c:pt>
                <c:pt idx="4481">
                  <c:v>22.304663668261171</c:v>
                </c:pt>
                <c:pt idx="4482">
                  <c:v>22.343423188161381</c:v>
                </c:pt>
                <c:pt idx="4483">
                  <c:v>22.33604042260059</c:v>
                </c:pt>
                <c:pt idx="4484">
                  <c:v>22.36188010241683</c:v>
                </c:pt>
                <c:pt idx="4485">
                  <c:v>22.36003441137921</c:v>
                </c:pt>
                <c:pt idx="4486">
                  <c:v>22.354497336856038</c:v>
                </c:pt>
                <c:pt idx="4487">
                  <c:v>22.39141116536517</c:v>
                </c:pt>
                <c:pt idx="4488">
                  <c:v>22.384028399804379</c:v>
                </c:pt>
                <c:pt idx="4489">
                  <c:v>22.387719782584771</c:v>
                </c:pt>
                <c:pt idx="4490">
                  <c:v>22.393256857107939</c:v>
                </c:pt>
                <c:pt idx="4491">
                  <c:v>22.402485314058051</c:v>
                </c:pt>
                <c:pt idx="4492">
                  <c:v>22.426479302834899</c:v>
                </c:pt>
                <c:pt idx="4493">
                  <c:v>22.382182708413279</c:v>
                </c:pt>
                <c:pt idx="4494">
                  <c:v>22.352651645464949</c:v>
                </c:pt>
                <c:pt idx="4495">
                  <c:v>22.352651645464949</c:v>
                </c:pt>
                <c:pt idx="4496">
                  <c:v>22.32127489112554</c:v>
                </c:pt>
                <c:pt idx="4497">
                  <c:v>22.337886113989899</c:v>
                </c:pt>
                <c:pt idx="4498">
                  <c:v>22.330503348429101</c:v>
                </c:pt>
                <c:pt idx="4499">
                  <c:v>22.330503348429101</c:v>
                </c:pt>
                <c:pt idx="4500">
                  <c:v>22.34896026268455</c:v>
                </c:pt>
                <c:pt idx="4501">
                  <c:v>22.33234903982019</c:v>
                </c:pt>
                <c:pt idx="4502">
                  <c:v>22.300972285480778</c:v>
                </c:pt>
                <c:pt idx="4503">
                  <c:v>22.288052445395039</c:v>
                </c:pt>
                <c:pt idx="4504">
                  <c:v>22.267749839748511</c:v>
                </c:pt>
                <c:pt idx="4505">
                  <c:v>22.23268170262515</c:v>
                </c:pt>
                <c:pt idx="4506">
                  <c:v>22.217916171148339</c:v>
                </c:pt>
                <c:pt idx="4507">
                  <c:v>22.19023079958399</c:v>
                </c:pt>
                <c:pt idx="4508">
                  <c:v>22.188385108194691</c:v>
                </c:pt>
                <c:pt idx="4509">
                  <c:v>22.16808250254461</c:v>
                </c:pt>
                <c:pt idx="4510">
                  <c:v>22.133014365064259</c:v>
                </c:pt>
                <c:pt idx="4511">
                  <c:v>22.085026388199768</c:v>
                </c:pt>
                <c:pt idx="4512">
                  <c:v>22.088717770981951</c:v>
                </c:pt>
                <c:pt idx="4513">
                  <c:v>22.103483302460539</c:v>
                </c:pt>
                <c:pt idx="4514">
                  <c:v>22.022272879499699</c:v>
                </c:pt>
                <c:pt idx="4515">
                  <c:v>22.02965564506404</c:v>
                </c:pt>
                <c:pt idx="4516">
                  <c:v>22.003815965238939</c:v>
                </c:pt>
                <c:pt idx="4517">
                  <c:v>21.981667667842562</c:v>
                </c:pt>
                <c:pt idx="4518">
                  <c:v>21.95951937079608</c:v>
                </c:pt>
                <c:pt idx="4519">
                  <c:v>21.913377085313829</c:v>
                </c:pt>
                <c:pt idx="4520">
                  <c:v>21.955827988015699</c:v>
                </c:pt>
                <c:pt idx="4521">
                  <c:v>21.80448129076213</c:v>
                </c:pt>
                <c:pt idx="4522">
                  <c:v>21.773104536401458</c:v>
                </c:pt>
                <c:pt idx="4523">
                  <c:v>21.760184696308649</c:v>
                </c:pt>
                <c:pt idx="4524">
                  <c:v>21.739882090651498</c:v>
                </c:pt>
                <c:pt idx="4525">
                  <c:v>21.675282890535559</c:v>
                </c:pt>
                <c:pt idx="4526">
                  <c:v>21.634677678860712</c:v>
                </c:pt>
                <c:pt idx="4527">
                  <c:v>21.582998318832271</c:v>
                </c:pt>
                <c:pt idx="4528">
                  <c:v>21.551621564817989</c:v>
                </c:pt>
                <c:pt idx="4529">
                  <c:v>21.51655342731285</c:v>
                </c:pt>
                <c:pt idx="4530">
                  <c:v>21.472256832846991</c:v>
                </c:pt>
                <c:pt idx="4531">
                  <c:v>21.429805929770431</c:v>
                </c:pt>
                <c:pt idx="4532">
                  <c:v>21.37628087869021</c:v>
                </c:pt>
                <c:pt idx="4533">
                  <c:v>21.339367049786912</c:v>
                </c:pt>
                <c:pt idx="4534">
                  <c:v>21.2987618384496</c:v>
                </c:pt>
                <c:pt idx="4535">
                  <c:v>21.248928169442859</c:v>
                </c:pt>
                <c:pt idx="4536">
                  <c:v>21.210168649844761</c:v>
                </c:pt>
                <c:pt idx="4537">
                  <c:v>21.154797906654149</c:v>
                </c:pt>
                <c:pt idx="4538">
                  <c:v>21.11050131252227</c:v>
                </c:pt>
                <c:pt idx="4539">
                  <c:v>21.066204718036939</c:v>
                </c:pt>
                <c:pt idx="4540">
                  <c:v>21.03667365504435</c:v>
                </c:pt>
                <c:pt idx="4541">
                  <c:v>21.001605517519739</c:v>
                </c:pt>
                <c:pt idx="4542">
                  <c:v>20.977611529055629</c:v>
                </c:pt>
                <c:pt idx="4543">
                  <c:v>20.97207445487707</c:v>
                </c:pt>
                <c:pt idx="4544">
                  <c:v>20.938852009095228</c:v>
                </c:pt>
                <c:pt idx="4545">
                  <c:v>20.935160625956069</c:v>
                </c:pt>
                <c:pt idx="4546">
                  <c:v>20.916703711672302</c:v>
                </c:pt>
                <c:pt idx="4547">
                  <c:v>20.91485802062935</c:v>
                </c:pt>
                <c:pt idx="4548">
                  <c:v>20.898246797386751</c:v>
                </c:pt>
                <c:pt idx="4549">
                  <c:v>20.885326957633229</c:v>
                </c:pt>
                <c:pt idx="4550">
                  <c:v>20.87240711752802</c:v>
                </c:pt>
                <c:pt idx="4551">
                  <c:v>20.841030363135499</c:v>
                </c:pt>
                <c:pt idx="4552">
                  <c:v>20.829956214421369</c:v>
                </c:pt>
                <c:pt idx="4553">
                  <c:v>20.817036374316171</c:v>
                </c:pt>
                <c:pt idx="4554">
                  <c:v>20.826264831635669</c:v>
                </c:pt>
                <c:pt idx="4555">
                  <c:v>20.800425151775169</c:v>
                </c:pt>
                <c:pt idx="4556">
                  <c:v>20.769048397027412</c:v>
                </c:pt>
                <c:pt idx="4557">
                  <c:v>20.748745791697161</c:v>
                </c:pt>
                <c:pt idx="4558">
                  <c:v>20.72844318566354</c:v>
                </c:pt>
                <c:pt idx="4559">
                  <c:v>20.750591482738329</c:v>
                </c:pt>
                <c:pt idx="4560">
                  <c:v>20.748745791697161</c:v>
                </c:pt>
                <c:pt idx="4561">
                  <c:v>20.722906111481429</c:v>
                </c:pt>
                <c:pt idx="4562">
                  <c:v>20.737671642983031</c:v>
                </c:pt>
                <c:pt idx="4563">
                  <c:v>20.719214728695729</c:v>
                </c:pt>
                <c:pt idx="4564">
                  <c:v>20.72475180287606</c:v>
                </c:pt>
                <c:pt idx="4565">
                  <c:v>20.713677654161931</c:v>
                </c:pt>
                <c:pt idx="4566">
                  <c:v>20.717369036949421</c:v>
                </c:pt>
                <c:pt idx="4567">
                  <c:v>20.706294888233511</c:v>
                </c:pt>
                <c:pt idx="4568">
                  <c:v>20.697066431265711</c:v>
                </c:pt>
                <c:pt idx="4569">
                  <c:v>20.691529357083599</c:v>
                </c:pt>
                <c:pt idx="4570">
                  <c:v>20.693375048478231</c:v>
                </c:pt>
                <c:pt idx="4571">
                  <c:v>20.70444919719235</c:v>
                </c:pt>
                <c:pt idx="4572">
                  <c:v>20.689683665690751</c:v>
                </c:pt>
                <c:pt idx="4573">
                  <c:v>20.687837973944429</c:v>
                </c:pt>
                <c:pt idx="4574">
                  <c:v>20.682300900115791</c:v>
                </c:pt>
                <c:pt idx="4575">
                  <c:v>20.65646121989829</c:v>
                </c:pt>
                <c:pt idx="4576">
                  <c:v>20.626930156893319</c:v>
                </c:pt>
                <c:pt idx="4577">
                  <c:v>20.56786803122974</c:v>
                </c:pt>
                <c:pt idx="4578">
                  <c:v>20.503268830675371</c:v>
                </c:pt>
                <c:pt idx="4579">
                  <c:v>20.442361013610078</c:v>
                </c:pt>
                <c:pt idx="4580">
                  <c:v>20.30393415586045</c:v>
                </c:pt>
                <c:pt idx="4581">
                  <c:v>20.278094475984009</c:v>
                </c:pt>
                <c:pt idx="4582">
                  <c:v>20.220878041692039</c:v>
                </c:pt>
                <c:pt idx="4583">
                  <c:v>20.097216715419211</c:v>
                </c:pt>
                <c:pt idx="4584">
                  <c:v>19.921876028651209</c:v>
                </c:pt>
                <c:pt idx="4585">
                  <c:v>19.866505285732629</c:v>
                </c:pt>
                <c:pt idx="4586">
                  <c:v>19.726232736848001</c:v>
                </c:pt>
                <c:pt idx="4587">
                  <c:v>19.672707685313419</c:v>
                </c:pt>
                <c:pt idx="4588">
                  <c:v>19.580423113401249</c:v>
                </c:pt>
                <c:pt idx="4589">
                  <c:v>19.526898061856041</c:v>
                </c:pt>
                <c:pt idx="4590">
                  <c:v>19.464144552975409</c:v>
                </c:pt>
                <c:pt idx="4591">
                  <c:v>19.401391044089468</c:v>
                </c:pt>
                <c:pt idx="4592">
                  <c:v>19.347865992535421</c:v>
                </c:pt>
                <c:pt idx="4593">
                  <c:v>19.277729718055049</c:v>
                </c:pt>
                <c:pt idx="4594">
                  <c:v>19.227896048933239</c:v>
                </c:pt>
                <c:pt idx="4595">
                  <c:v>19.17806238051482</c:v>
                </c:pt>
                <c:pt idx="4596">
                  <c:v>19.141148551869371</c:v>
                </c:pt>
                <c:pt idx="4597">
                  <c:v>19.141148551869371</c:v>
                </c:pt>
                <c:pt idx="4598">
                  <c:v>19.124537328593139</c:v>
                </c:pt>
                <c:pt idx="4599">
                  <c:v>19.10977179706499</c:v>
                </c:pt>
                <c:pt idx="4600">
                  <c:v>19.115308871607631</c:v>
                </c:pt>
                <c:pt idx="4601">
                  <c:v>19.041481214314999</c:v>
                </c:pt>
                <c:pt idx="4602">
                  <c:v>19.024869991035221</c:v>
                </c:pt>
                <c:pt idx="4603">
                  <c:v>18.965807865265418</c:v>
                </c:pt>
                <c:pt idx="4604">
                  <c:v>18.945505259189311</c:v>
                </c:pt>
                <c:pt idx="4605">
                  <c:v>18.93443111045395</c:v>
                </c:pt>
                <c:pt idx="4606">
                  <c:v>18.884597442017821</c:v>
                </c:pt>
                <c:pt idx="4607">
                  <c:v>18.82553531588572</c:v>
                </c:pt>
                <c:pt idx="4608">
                  <c:v>18.78123872128354</c:v>
                </c:pt>
                <c:pt idx="4609">
                  <c:v>18.76647318975008</c:v>
                </c:pt>
                <c:pt idx="4610">
                  <c:v>18.75539904136286</c:v>
                </c:pt>
                <c:pt idx="4611">
                  <c:v>18.720330903747971</c:v>
                </c:pt>
                <c:pt idx="4612">
                  <c:v>18.653886012012581</c:v>
                </c:pt>
                <c:pt idx="4613">
                  <c:v>18.607743726358631</c:v>
                </c:pt>
                <c:pt idx="4614">
                  <c:v>18.537607451818069</c:v>
                </c:pt>
                <c:pt idx="4615">
                  <c:v>18.402871976565589</c:v>
                </c:pt>
                <c:pt idx="4616">
                  <c:v>18.329044318861079</c:v>
                </c:pt>
                <c:pt idx="4617">
                  <c:v>18.24045112995886</c:v>
                </c:pt>
                <c:pt idx="4618">
                  <c:v>18.15185794104778</c:v>
                </c:pt>
                <c:pt idx="4619">
                  <c:v>18.142629484051639</c:v>
                </c:pt>
                <c:pt idx="4620">
                  <c:v>18.1204811865579</c:v>
                </c:pt>
                <c:pt idx="4621">
                  <c:v>18.00604831733904</c:v>
                </c:pt>
                <c:pt idx="4622">
                  <c:v>17.79010241901009</c:v>
                </c:pt>
                <c:pt idx="4623">
                  <c:v>17.679360932548619</c:v>
                </c:pt>
                <c:pt idx="4624">
                  <c:v>17.56861944607477</c:v>
                </c:pt>
                <c:pt idx="4625">
                  <c:v>17.48002625709465</c:v>
                </c:pt>
                <c:pt idx="4626">
                  <c:v>17.295457113156449</c:v>
                </c:pt>
                <c:pt idx="4627">
                  <c:v>17.197635466441429</c:v>
                </c:pt>
                <c:pt idx="4628">
                  <c:v>17.01860339699806</c:v>
                </c:pt>
                <c:pt idx="4629">
                  <c:v>16.821114412798881</c:v>
                </c:pt>
                <c:pt idx="4630">
                  <c:v>16.464895964071161</c:v>
                </c:pt>
                <c:pt idx="4631">
                  <c:v>16.322777723243139</c:v>
                </c:pt>
                <c:pt idx="4632">
                  <c:v>16.311703574825831</c:v>
                </c:pt>
                <c:pt idx="4633">
                  <c:v>16.263715597292791</c:v>
                </c:pt>
                <c:pt idx="4634">
                  <c:v>16.260024214485831</c:v>
                </c:pt>
                <c:pt idx="4635">
                  <c:v>16.26740698009797</c:v>
                </c:pt>
                <c:pt idx="4636">
                  <c:v>16.236030225542589</c:v>
                </c:pt>
                <c:pt idx="4637">
                  <c:v>16.189887939407711</c:v>
                </c:pt>
                <c:pt idx="4638">
                  <c:v>16.154819802043619</c:v>
                </c:pt>
                <c:pt idx="4639">
                  <c:v>16.132671504500301</c:v>
                </c:pt>
                <c:pt idx="4640">
                  <c:v>16.062535229763249</c:v>
                </c:pt>
                <c:pt idx="4641">
                  <c:v>16.04223262397333</c:v>
                </c:pt>
                <c:pt idx="4642">
                  <c:v>16.009010178005621</c:v>
                </c:pt>
                <c:pt idx="4643">
                  <c:v>15.9776334234414</c:v>
                </c:pt>
                <c:pt idx="4644">
                  <c:v>15.9573308176497</c:v>
                </c:pt>
                <c:pt idx="4645">
                  <c:v>15.914879914307621</c:v>
                </c:pt>
                <c:pt idx="4646">
                  <c:v>15.853972096925469</c:v>
                </c:pt>
                <c:pt idx="4647">
                  <c:v>15.77276167339109</c:v>
                </c:pt>
                <c:pt idx="4648">
                  <c:v>15.73031077004193</c:v>
                </c:pt>
                <c:pt idx="4649">
                  <c:v>15.686014175283979</c:v>
                </c:pt>
                <c:pt idx="4650">
                  <c:v>15.59003822014709</c:v>
                </c:pt>
                <c:pt idx="4651">
                  <c:v>15.542050242926789</c:v>
                </c:pt>
                <c:pt idx="4652">
                  <c:v>15.43500013899437</c:v>
                </c:pt>
                <c:pt idx="4653">
                  <c:v>15.41285184178504</c:v>
                </c:pt>
                <c:pt idx="4654">
                  <c:v>15.35563540682451</c:v>
                </c:pt>
                <c:pt idx="4655">
                  <c:v>15.29472758940519</c:v>
                </c:pt>
                <c:pt idx="4656">
                  <c:v>14.08579969222205</c:v>
                </c:pt>
                <c:pt idx="4657">
                  <c:v>13.0263728011097</c:v>
                </c:pt>
                <c:pt idx="4658">
                  <c:v>12.42652307969828</c:v>
                </c:pt>
                <c:pt idx="4659">
                  <c:v>11.79898798599144</c:v>
                </c:pt>
                <c:pt idx="4660">
                  <c:v>11.68640080736709</c:v>
                </c:pt>
                <c:pt idx="4661">
                  <c:v>11.63287575534393</c:v>
                </c:pt>
                <c:pt idx="4662">
                  <c:v>11.54059118259269</c:v>
                </c:pt>
                <c:pt idx="4663">
                  <c:v>11.481529055970251</c:v>
                </c:pt>
                <c:pt idx="4664">
                  <c:v>11.46122645042758</c:v>
                </c:pt>
                <c:pt idx="4665">
                  <c:v>11.45199799300894</c:v>
                </c:pt>
                <c:pt idx="4666">
                  <c:v>11.40031863238573</c:v>
                </c:pt>
                <c:pt idx="4667">
                  <c:v>11.30249698536918</c:v>
                </c:pt>
                <c:pt idx="4668">
                  <c:v>11.23236071024977</c:v>
                </c:pt>
                <c:pt idx="4669">
                  <c:v>10.90567332295274</c:v>
                </c:pt>
                <c:pt idx="4670">
                  <c:v>10.8170801329518</c:v>
                </c:pt>
                <c:pt idx="4671">
                  <c:v>10.8170801329518</c:v>
                </c:pt>
                <c:pt idx="4672">
                  <c:v>10.750635240623399</c:v>
                </c:pt>
                <c:pt idx="4673">
                  <c:v>10.735869708955409</c:v>
                </c:pt>
                <c:pt idx="4674">
                  <c:v>10.30397790868451</c:v>
                </c:pt>
                <c:pt idx="4675">
                  <c:v>10.32981758920649</c:v>
                </c:pt>
                <c:pt idx="4676">
                  <c:v>10.10833461439829</c:v>
                </c:pt>
                <c:pt idx="4677">
                  <c:v>10.04373541343266</c:v>
                </c:pt>
                <c:pt idx="4678">
                  <c:v>10.01420435007009</c:v>
                </c:pt>
                <c:pt idx="4679">
                  <c:v>10.078803551392729</c:v>
                </c:pt>
                <c:pt idx="4680">
                  <c:v>10.09356908271967</c:v>
                </c:pt>
                <c:pt idx="4681">
                  <c:v>9.5453987204049788</c:v>
                </c:pt>
                <c:pt idx="4682">
                  <c:v>9.5841582412180308</c:v>
                </c:pt>
                <c:pt idx="4683">
                  <c:v>8.7351401703397844</c:v>
                </c:pt>
                <c:pt idx="4684">
                  <c:v>8.8200419773590966</c:v>
                </c:pt>
                <c:pt idx="4685">
                  <c:v>8.995382665979319</c:v>
                </c:pt>
                <c:pt idx="4686">
                  <c:v>9.1744147373994007</c:v>
                </c:pt>
                <c:pt idx="4687">
                  <c:v>9.3294528196532003</c:v>
                </c:pt>
                <c:pt idx="4688">
                  <c:v>9.0525991009970586</c:v>
                </c:pt>
                <c:pt idx="4689">
                  <c:v>8.4564407604300467</c:v>
                </c:pt>
                <c:pt idx="4690">
                  <c:v>8.2128094874111781</c:v>
                </c:pt>
                <c:pt idx="4691">
                  <c:v>8.2607974657349121</c:v>
                </c:pt>
                <c:pt idx="4692">
                  <c:v>8.081765394128956</c:v>
                </c:pt>
                <c:pt idx="4693">
                  <c:v>7.7993746004681563</c:v>
                </c:pt>
                <c:pt idx="4694">
                  <c:v>7.6184968373471982</c:v>
                </c:pt>
                <c:pt idx="4695">
                  <c:v>7.8824307161547944</c:v>
                </c:pt>
                <c:pt idx="4696">
                  <c:v>8.0799197023560865</c:v>
                </c:pt>
                <c:pt idx="4697">
                  <c:v>8.3364708153497631</c:v>
                </c:pt>
                <c:pt idx="4698">
                  <c:v>8.5856391625914537</c:v>
                </c:pt>
                <c:pt idx="4699">
                  <c:v>8.840344583667104</c:v>
                </c:pt>
                <c:pt idx="4700">
                  <c:v>9.037833569300739</c:v>
                </c:pt>
                <c:pt idx="4701">
                  <c:v>9.1928716519292273</c:v>
                </c:pt>
                <c:pt idx="4702">
                  <c:v>9.408817552362958</c:v>
                </c:pt>
                <c:pt idx="4703">
                  <c:v>9.7761101524358942</c:v>
                </c:pt>
                <c:pt idx="4704">
                  <c:v>10.09356908271967</c:v>
                </c:pt>
                <c:pt idx="4705">
                  <c:v>10.215384718978621</c:v>
                </c:pt>
                <c:pt idx="4706">
                  <c:v>10.632510987620449</c:v>
                </c:pt>
                <c:pt idx="4707">
                  <c:v>11.053328639245681</c:v>
                </c:pt>
                <c:pt idx="4708">
                  <c:v>11.199138264101499</c:v>
                </c:pt>
                <c:pt idx="4709">
                  <c:v>12.302861752335019</c:v>
                </c:pt>
                <c:pt idx="4710">
                  <c:v>13.41950507940274</c:v>
                </c:pt>
                <c:pt idx="4711">
                  <c:v>13.735118317321239</c:v>
                </c:pt>
                <c:pt idx="4712">
                  <c:v>13.75357523175548</c:v>
                </c:pt>
                <c:pt idx="4713">
                  <c:v>13.788643368863481</c:v>
                </c:pt>
                <c:pt idx="4714">
                  <c:v>13.799717517664339</c:v>
                </c:pt>
                <c:pt idx="4715">
                  <c:v>13.818174432098591</c:v>
                </c:pt>
                <c:pt idx="4716">
                  <c:v>13.812637357873999</c:v>
                </c:pt>
                <c:pt idx="4717">
                  <c:v>13.80710028329773</c:v>
                </c:pt>
                <c:pt idx="4718">
                  <c:v>13.805254592240621</c:v>
                </c:pt>
                <c:pt idx="4719">
                  <c:v>13.799717517664339</c:v>
                </c:pt>
                <c:pt idx="4720">
                  <c:v>13.775723529007291</c:v>
                </c:pt>
                <c:pt idx="4721">
                  <c:v>13.775723529007291</c:v>
                </c:pt>
                <c:pt idx="4722">
                  <c:v>13.744346774361629</c:v>
                </c:pt>
                <c:pt idx="4723">
                  <c:v>13.742501082952829</c:v>
                </c:pt>
                <c:pt idx="4724">
                  <c:v>13.7794149118231</c:v>
                </c:pt>
                <c:pt idx="4725">
                  <c:v>13.825557198083651</c:v>
                </c:pt>
                <c:pt idx="4726">
                  <c:v>13.869853792580191</c:v>
                </c:pt>
                <c:pt idx="4727">
                  <c:v>13.888310707012661</c:v>
                </c:pt>
                <c:pt idx="4728">
                  <c:v>13.975058205296801</c:v>
                </c:pt>
                <c:pt idx="4729">
                  <c:v>14.04704017160549</c:v>
                </c:pt>
                <c:pt idx="4730">
                  <c:v>14.10241091488874</c:v>
                </c:pt>
                <c:pt idx="4731">
                  <c:v>14.13194197811322</c:v>
                </c:pt>
                <c:pt idx="4732">
                  <c:v>14.141170435503531</c:v>
                </c:pt>
                <c:pt idx="4733">
                  <c:v>14.21499809355854</c:v>
                </c:pt>
                <c:pt idx="4734">
                  <c:v>14.285134368440749</c:v>
                </c:pt>
                <c:pt idx="4735">
                  <c:v>14.36819048316854</c:v>
                </c:pt>
                <c:pt idx="4736">
                  <c:v>14.401412929196431</c:v>
                </c:pt>
                <c:pt idx="4737">
                  <c:v>14.384801706535059</c:v>
                </c:pt>
                <c:pt idx="4738">
                  <c:v>14.40325862095513</c:v>
                </c:pt>
                <c:pt idx="4739">
                  <c:v>14.36265340929917</c:v>
                </c:pt>
                <c:pt idx="4740">
                  <c:v>14.44201814155576</c:v>
                </c:pt>
                <c:pt idx="4741">
                  <c:v>14.45493798140309</c:v>
                </c:pt>
                <c:pt idx="4742">
                  <c:v>14.381110323721019</c:v>
                </c:pt>
                <c:pt idx="4743">
                  <c:v>14.30912835743888</c:v>
                </c:pt>
                <c:pt idx="4744">
                  <c:v>14.329430963267731</c:v>
                </c:pt>
                <c:pt idx="4745">
                  <c:v>14.35342495226409</c:v>
                </c:pt>
                <c:pt idx="4746">
                  <c:v>14.394030163921821</c:v>
                </c:pt>
                <c:pt idx="4747">
                  <c:v>14.3349680371371</c:v>
                </c:pt>
                <c:pt idx="4748">
                  <c:v>14.349733568744909</c:v>
                </c:pt>
                <c:pt idx="4749">
                  <c:v>14.379264632313999</c:v>
                </c:pt>
                <c:pt idx="4750">
                  <c:v>14.35342495226409</c:v>
                </c:pt>
                <c:pt idx="4751">
                  <c:v>14.338659420656279</c:v>
                </c:pt>
                <c:pt idx="4752">
                  <c:v>14.38664739829375</c:v>
                </c:pt>
                <c:pt idx="4753">
                  <c:v>14.425406918191021</c:v>
                </c:pt>
                <c:pt idx="4754">
                  <c:v>14.51030872501503</c:v>
                </c:pt>
                <c:pt idx="4755">
                  <c:v>14.580444999874221</c:v>
                </c:pt>
                <c:pt idx="4756">
                  <c:v>14.60997606308278</c:v>
                </c:pt>
                <c:pt idx="4757">
                  <c:v>14.656118349299071</c:v>
                </c:pt>
                <c:pt idx="4758">
                  <c:v>14.70595201797418</c:v>
                </c:pt>
                <c:pt idx="4759">
                  <c:v>14.765014144380659</c:v>
                </c:pt>
                <c:pt idx="4760">
                  <c:v>14.80192797320665</c:v>
                </c:pt>
                <c:pt idx="4761">
                  <c:v>14.82038488761965</c:v>
                </c:pt>
                <c:pt idx="4762">
                  <c:v>14.870218556989281</c:v>
                </c:pt>
                <c:pt idx="4763">
                  <c:v>14.88313839683131</c:v>
                </c:pt>
                <c:pt idx="4764">
                  <c:v>14.95142898060686</c:v>
                </c:pt>
                <c:pt idx="4765">
                  <c:v>14.99941695821248</c:v>
                </c:pt>
                <c:pt idx="4766">
                  <c:v>15.09908429622357</c:v>
                </c:pt>
                <c:pt idx="4767">
                  <c:v>15.176603336657729</c:v>
                </c:pt>
                <c:pt idx="4768">
                  <c:v>15.23566546303234</c:v>
                </c:pt>
                <c:pt idx="4769">
                  <c:v>15.248585302869071</c:v>
                </c:pt>
                <c:pt idx="4770">
                  <c:v>15.35748109822976</c:v>
                </c:pt>
                <c:pt idx="4771">
                  <c:v>15.45530274515013</c:v>
                </c:pt>
                <c:pt idx="4772">
                  <c:v>15.482988116571651</c:v>
                </c:pt>
                <c:pt idx="4773">
                  <c:v>15.468222584983319</c:v>
                </c:pt>
                <c:pt idx="4774">
                  <c:v>15.48667949938037</c:v>
                </c:pt>
                <c:pt idx="4775">
                  <c:v>15.50513641377921</c:v>
                </c:pt>
                <c:pt idx="4776">
                  <c:v>15.52174763712449</c:v>
                </c:pt>
                <c:pt idx="4777">
                  <c:v>15.510673487993181</c:v>
                </c:pt>
                <c:pt idx="4778">
                  <c:v>15.52728471133846</c:v>
                </c:pt>
                <c:pt idx="4779">
                  <c:v>15.545741625735509</c:v>
                </c:pt>
                <c:pt idx="4780">
                  <c:v>15.58634683733837</c:v>
                </c:pt>
                <c:pt idx="4781">
                  <c:v>15.516210562558831</c:v>
                </c:pt>
                <c:pt idx="4782">
                  <c:v>15.425771681618221</c:v>
                </c:pt>
                <c:pt idx="4783">
                  <c:v>15.34825264085362</c:v>
                </c:pt>
                <c:pt idx="4784">
                  <c:v>15.23197408022185</c:v>
                </c:pt>
                <c:pt idx="4785">
                  <c:v>15.21905423968175</c:v>
                </c:pt>
                <c:pt idx="4786">
                  <c:v>15.259659451652229</c:v>
                </c:pt>
                <c:pt idx="4787">
                  <c:v>15.263350834462731</c:v>
                </c:pt>
                <c:pt idx="4788">
                  <c:v>15.296573280458761</c:v>
                </c:pt>
                <c:pt idx="4789">
                  <c:v>15.3445612580449</c:v>
                </c:pt>
                <c:pt idx="4790">
                  <c:v>15.40177769300365</c:v>
                </c:pt>
                <c:pt idx="4791">
                  <c:v>15.33533280101866</c:v>
                </c:pt>
                <c:pt idx="4792">
                  <c:v>15.252276686031241</c:v>
                </c:pt>
                <c:pt idx="4793">
                  <c:v>15.13046105046798</c:v>
                </c:pt>
                <c:pt idx="4794">
                  <c:v>14.997571266453759</c:v>
                </c:pt>
                <c:pt idx="4795">
                  <c:v>14.8886754714005</c:v>
                </c:pt>
                <c:pt idx="4796">
                  <c:v>14.76316845297541</c:v>
                </c:pt>
                <c:pt idx="4797">
                  <c:v>14.717026166762651</c:v>
                </c:pt>
                <c:pt idx="4798">
                  <c:v>14.57490792565495</c:v>
                </c:pt>
                <c:pt idx="4799">
                  <c:v>14.45124659859084</c:v>
                </c:pt>
                <c:pt idx="4800">
                  <c:v>14.405104312713821</c:v>
                </c:pt>
                <c:pt idx="4801">
                  <c:v>14.322048197287989</c:v>
                </c:pt>
                <c:pt idx="4802">
                  <c:v>14.19284979596566</c:v>
                </c:pt>
                <c:pt idx="4803">
                  <c:v>14.065497086034419</c:v>
                </c:pt>
                <c:pt idx="4804">
                  <c:v>13.9602926736819</c:v>
                </c:pt>
                <c:pt idx="4805">
                  <c:v>14.004589268524819</c:v>
                </c:pt>
                <c:pt idx="4806">
                  <c:v>14.026737565769549</c:v>
                </c:pt>
                <c:pt idx="4807">
                  <c:v>14.037811714566869</c:v>
                </c:pt>
                <c:pt idx="4808">
                  <c:v>13.967675439665189</c:v>
                </c:pt>
                <c:pt idx="4809">
                  <c:v>13.92891591904332</c:v>
                </c:pt>
                <c:pt idx="4810">
                  <c:v>13.90307623862755</c:v>
                </c:pt>
                <c:pt idx="4811">
                  <c:v>13.89938485581353</c:v>
                </c:pt>
                <c:pt idx="4812">
                  <c:v>13.93999006749072</c:v>
                </c:pt>
                <c:pt idx="4813">
                  <c:v>13.93999006749072</c:v>
                </c:pt>
                <c:pt idx="4814">
                  <c:v>13.93260730185912</c:v>
                </c:pt>
                <c:pt idx="4815">
                  <c:v>13.93260730185912</c:v>
                </c:pt>
                <c:pt idx="4816">
                  <c:v>13.910459004612621</c:v>
                </c:pt>
                <c:pt idx="4817">
                  <c:v>13.915996079188901</c:v>
                </c:pt>
                <c:pt idx="4818">
                  <c:v>13.90861331320561</c:v>
                </c:pt>
                <c:pt idx="4819">
                  <c:v>13.858779644132779</c:v>
                </c:pt>
                <c:pt idx="4820">
                  <c:v>13.805254592240621</c:v>
                </c:pt>
                <c:pt idx="4821">
                  <c:v>13.757266614571281</c:v>
                </c:pt>
                <c:pt idx="4822">
                  <c:v>13.714815711124761</c:v>
                </c:pt>
                <c:pt idx="4823">
                  <c:v>13.653907893592139</c:v>
                </c:pt>
                <c:pt idx="4824">
                  <c:v>13.615148372956099</c:v>
                </c:pt>
                <c:pt idx="4825">
                  <c:v>13.56531470386736</c:v>
                </c:pt>
                <c:pt idx="4826">
                  <c:v>13.541320714849761</c:v>
                </c:pt>
                <c:pt idx="4827">
                  <c:v>13.552394863654159</c:v>
                </c:pt>
                <c:pt idx="4828">
                  <c:v>13.511789651959271</c:v>
                </c:pt>
                <c:pt idx="4829">
                  <c:v>13.44165337666163</c:v>
                </c:pt>
                <c:pt idx="4830">
                  <c:v>13.340140347405789</c:v>
                </c:pt>
                <c:pt idx="4831">
                  <c:v>13.20909625417961</c:v>
                </c:pt>
                <c:pt idx="4832">
                  <c:v>12.206885796828161</c:v>
                </c:pt>
                <c:pt idx="4833">
                  <c:v>12.04077356625854</c:v>
                </c:pt>
                <c:pt idx="4834">
                  <c:v>11.83774750670714</c:v>
                </c:pt>
                <c:pt idx="4835">
                  <c:v>11.62549298934117</c:v>
                </c:pt>
                <c:pt idx="4836">
                  <c:v>11.577505011553219</c:v>
                </c:pt>
                <c:pt idx="4837">
                  <c:v>11.546128257183129</c:v>
                </c:pt>
                <c:pt idx="4838">
                  <c:v>11.570122245902139</c:v>
                </c:pt>
                <c:pt idx="4839">
                  <c:v>11.31172544243613</c:v>
                </c:pt>
                <c:pt idx="4840">
                  <c:v>10.992420821175489</c:v>
                </c:pt>
                <c:pt idx="4841">
                  <c:v>10.97396390668284</c:v>
                </c:pt>
                <c:pt idx="4842">
                  <c:v>10.94996991759621</c:v>
                </c:pt>
                <c:pt idx="4843">
                  <c:v>10.93889576911163</c:v>
                </c:pt>
                <c:pt idx="4844">
                  <c:v>10.985038055519111</c:v>
                </c:pt>
                <c:pt idx="4845">
                  <c:v>11.176989966784181</c:v>
                </c:pt>
                <c:pt idx="4846">
                  <c:v>11.339410814338549</c:v>
                </c:pt>
                <c:pt idx="4847">
                  <c:v>10.968426832088859</c:v>
                </c:pt>
                <c:pt idx="4848">
                  <c:v>10.85583965370998</c:v>
                </c:pt>
                <c:pt idx="4849">
                  <c:v>10.815234441889389</c:v>
                </c:pt>
                <c:pt idx="4850">
                  <c:v>10.85953103653817</c:v>
                </c:pt>
                <c:pt idx="4851">
                  <c:v>10.88906209987063</c:v>
                </c:pt>
                <c:pt idx="4852">
                  <c:v>10.45901599109173</c:v>
                </c:pt>
                <c:pt idx="4853">
                  <c:v>10.324280514607191</c:v>
                </c:pt>
                <c:pt idx="4854">
                  <c:v>10.198773495532439</c:v>
                </c:pt>
                <c:pt idx="4855">
                  <c:v>10.154476900850019</c:v>
                </c:pt>
                <c:pt idx="4856">
                  <c:v>10.165551049345231</c:v>
                </c:pt>
                <c:pt idx="4857">
                  <c:v>10.161859666513489</c:v>
                </c:pt>
                <c:pt idx="4858">
                  <c:v>10.14340275200491</c:v>
                </c:pt>
                <c:pt idx="4859">
                  <c:v>10.148939826602421</c:v>
                </c:pt>
                <c:pt idx="4860">
                  <c:v>10.14340275200491</c:v>
                </c:pt>
                <c:pt idx="4861">
                  <c:v>10.158168283681761</c:v>
                </c:pt>
                <c:pt idx="4862">
                  <c:v>10.163705358281041</c:v>
                </c:pt>
                <c:pt idx="4863">
                  <c:v>10.18400796385559</c:v>
                </c:pt>
                <c:pt idx="4864">
                  <c:v>10.191390729868971</c:v>
                </c:pt>
                <c:pt idx="4865">
                  <c:v>10.18585365562314</c:v>
                </c:pt>
                <c:pt idx="4866">
                  <c:v>10.178470889959669</c:v>
                </c:pt>
                <c:pt idx="4867">
                  <c:v>10.161859666513489</c:v>
                </c:pt>
                <c:pt idx="4868">
                  <c:v>10.161859666513489</c:v>
                </c:pt>
                <c:pt idx="4869">
                  <c:v>10.14340275200491</c:v>
                </c:pt>
                <c:pt idx="4870">
                  <c:v>10.132328603156241</c:v>
                </c:pt>
                <c:pt idx="4871">
                  <c:v>10.265218387903319</c:v>
                </c:pt>
                <c:pt idx="4872">
                  <c:v>10.26337269683914</c:v>
                </c:pt>
                <c:pt idx="4873">
                  <c:v>10.26337269683914</c:v>
                </c:pt>
                <c:pt idx="4874">
                  <c:v>10.27260115391848</c:v>
                </c:pt>
                <c:pt idx="4875">
                  <c:v>10.279983919580181</c:v>
                </c:pt>
                <c:pt idx="4876">
                  <c:v>10.32243482319133</c:v>
                </c:pt>
                <c:pt idx="4877">
                  <c:v>10.366731418218359</c:v>
                </c:pt>
                <c:pt idx="4878">
                  <c:v>10.38887971555336</c:v>
                </c:pt>
                <c:pt idx="4879">
                  <c:v>10.46455306498588</c:v>
                </c:pt>
                <c:pt idx="4880">
                  <c:v>10.483009979489159</c:v>
                </c:pt>
                <c:pt idx="4881">
                  <c:v>10.49039274550077</c:v>
                </c:pt>
                <c:pt idx="4882">
                  <c:v>10.505158277174081</c:v>
                </c:pt>
                <c:pt idx="4883">
                  <c:v>10.514386734601571</c:v>
                </c:pt>
                <c:pt idx="4884">
                  <c:v>10.49408412833073</c:v>
                </c:pt>
                <c:pt idx="4885">
                  <c:v>10.48485567125493</c:v>
                </c:pt>
                <c:pt idx="4886">
                  <c:v>10.508849660004049</c:v>
                </c:pt>
                <c:pt idx="4887">
                  <c:v>10.514386734601571</c:v>
                </c:pt>
                <c:pt idx="4888">
                  <c:v>10.483009979489159</c:v>
                </c:pt>
                <c:pt idx="4889">
                  <c:v>10.473781522413359</c:v>
                </c:pt>
                <c:pt idx="4890">
                  <c:v>10.45901599109173</c:v>
                </c:pt>
                <c:pt idx="4891">
                  <c:v>10.416565087134201</c:v>
                </c:pt>
                <c:pt idx="4892">
                  <c:v>10.433176310576849</c:v>
                </c:pt>
                <c:pt idx="4893">
                  <c:v>10.449787533664249</c:v>
                </c:pt>
                <c:pt idx="4894">
                  <c:v>10.4700901395834</c:v>
                </c:pt>
                <c:pt idx="4895">
                  <c:v>10.363040035386611</c:v>
                </c:pt>
                <c:pt idx="4896">
                  <c:v>10.27260115391848</c:v>
                </c:pt>
                <c:pt idx="4897">
                  <c:v>9.6782885052387897</c:v>
                </c:pt>
                <c:pt idx="4898">
                  <c:v>9.442039998578494</c:v>
                </c:pt>
                <c:pt idx="4899">
                  <c:v>9.0710560155304325</c:v>
                </c:pt>
                <c:pt idx="4900">
                  <c:v>8.7794367654446894</c:v>
                </c:pt>
                <c:pt idx="4901">
                  <c:v>8.6483926718939781</c:v>
                </c:pt>
                <c:pt idx="4902">
                  <c:v>8.1260619889140369</c:v>
                </c:pt>
                <c:pt idx="4903">
                  <c:v>7.9820980549713427</c:v>
                </c:pt>
                <c:pt idx="4904">
                  <c:v>7.8971962478723707</c:v>
                </c:pt>
                <c:pt idx="4905">
                  <c:v>7.738466782524843</c:v>
                </c:pt>
                <c:pt idx="4906">
                  <c:v>7.6387994436817452</c:v>
                </c:pt>
                <c:pt idx="4907">
                  <c:v>7.5372864130533959</c:v>
                </c:pt>
                <c:pt idx="4908">
                  <c:v>7.4283906170814031</c:v>
                </c:pt>
                <c:pt idx="4909">
                  <c:v>7.2401300878443866</c:v>
                </c:pt>
                <c:pt idx="4910">
                  <c:v>6.8968314759145626</c:v>
                </c:pt>
                <c:pt idx="4911">
                  <c:v>6.8506891892928898</c:v>
                </c:pt>
                <c:pt idx="4912">
                  <c:v>6.7860899880882801</c:v>
                </c:pt>
                <c:pt idx="4913">
                  <c:v>6.6882683409118302</c:v>
                </c:pt>
                <c:pt idx="4914">
                  <c:v>6.54984148100431</c:v>
                </c:pt>
                <c:pt idx="4915">
                  <c:v>6.4889336626243503</c:v>
                </c:pt>
                <c:pt idx="4916">
                  <c:v>6.4114146214290164</c:v>
                </c:pt>
                <c:pt idx="4917">
                  <c:v>6.234228240870717</c:v>
                </c:pt>
                <c:pt idx="4918">
                  <c:v>6.1696290396218521</c:v>
                </c:pt>
                <c:pt idx="4919">
                  <c:v>5.961065903742262</c:v>
                </c:pt>
                <c:pt idx="4920">
                  <c:v>5.741428619968171</c:v>
                </c:pt>
                <c:pt idx="4921">
                  <c:v>5.7303544710664083</c:v>
                </c:pt>
                <c:pt idx="4922">
                  <c:v>5.9075408517238293</c:v>
                </c:pt>
                <c:pt idx="4923">
                  <c:v>5.9905969675910429</c:v>
                </c:pt>
                <c:pt idx="4924">
                  <c:v>6.234228240870717</c:v>
                </c:pt>
                <c:pt idx="4925">
                  <c:v>6.4907793540490779</c:v>
                </c:pt>
                <c:pt idx="4926">
                  <c:v>6.5849096187507739</c:v>
                </c:pt>
                <c:pt idx="4927">
                  <c:v>6.7141080211865622</c:v>
                </c:pt>
                <c:pt idx="4928">
                  <c:v>6.7011881808724638</c:v>
                </c:pt>
                <c:pt idx="4929">
                  <c:v>6.8820659441828429</c:v>
                </c:pt>
                <c:pt idx="4930">
                  <c:v>7.1884507269733326</c:v>
                </c:pt>
                <c:pt idx="4931">
                  <c:v>7.5188294984899384</c:v>
                </c:pt>
                <c:pt idx="4932">
                  <c:v>7.5649717850762048</c:v>
                </c:pt>
                <c:pt idx="4933">
                  <c:v>7.8344427385167386</c:v>
                </c:pt>
                <c:pt idx="4934">
                  <c:v>7.9636411404149552</c:v>
                </c:pt>
                <c:pt idx="4935">
                  <c:v>8.0208575755017453</c:v>
                </c:pt>
                <c:pt idx="4936">
                  <c:v>8.1242162974946339</c:v>
                </c:pt>
                <c:pt idx="4937">
                  <c:v>8.1555930523385545</c:v>
                </c:pt>
                <c:pt idx="4938">
                  <c:v>8.2423405511838332</c:v>
                </c:pt>
                <c:pt idx="4939">
                  <c:v>8.4232183141773422</c:v>
                </c:pt>
                <c:pt idx="4940">
                  <c:v>8.0430058732486298</c:v>
                </c:pt>
                <c:pt idx="4941">
                  <c:v>7.6646391239281533</c:v>
                </c:pt>
                <c:pt idx="4942">
                  <c:v>7.5557433276186332</c:v>
                </c:pt>
                <c:pt idx="4943">
                  <c:v>7.5151381156475816</c:v>
                </c:pt>
                <c:pt idx="4944">
                  <c:v>7.5262122641746467</c:v>
                </c:pt>
                <c:pt idx="4945">
                  <c:v>7.5963485399413768</c:v>
                </c:pt>
                <c:pt idx="4946">
                  <c:v>7.6664848153493308</c:v>
                </c:pt>
                <c:pt idx="4947">
                  <c:v>7.6609477410857956</c:v>
                </c:pt>
                <c:pt idx="4948">
                  <c:v>7.6830960384898468</c:v>
                </c:pt>
                <c:pt idx="4949">
                  <c:v>7.6591020493129331</c:v>
                </c:pt>
                <c:pt idx="4950">
                  <c:v>7.688633112753382</c:v>
                </c:pt>
                <c:pt idx="4951">
                  <c:v>7.6812503470686666</c:v>
                </c:pt>
                <c:pt idx="4952">
                  <c:v>7.6701761981916894</c:v>
                </c:pt>
                <c:pt idx="4953">
                  <c:v>7.6000399227837319</c:v>
                </c:pt>
                <c:pt idx="4954">
                  <c:v>7.2548956195708012</c:v>
                </c:pt>
                <c:pt idx="4955">
                  <c:v>7.2013705672803496</c:v>
                </c:pt>
                <c:pt idx="4956">
                  <c:v>7.1626110467145452</c:v>
                </c:pt>
                <c:pt idx="4957">
                  <c:v>7.1607653549399073</c:v>
                </c:pt>
                <c:pt idx="4958">
                  <c:v>7.0500238671454776</c:v>
                </c:pt>
                <c:pt idx="4959">
                  <c:v>7.1109316858381764</c:v>
                </c:pt>
                <c:pt idx="4960">
                  <c:v>7.103548919446558</c:v>
                </c:pt>
                <c:pt idx="4961">
                  <c:v>6.9448194539574226</c:v>
                </c:pt>
                <c:pt idx="4962">
                  <c:v>6.8451521150240424</c:v>
                </c:pt>
                <c:pt idx="4963">
                  <c:v>6.7694787649300592</c:v>
                </c:pt>
                <c:pt idx="4964">
                  <c:v>6.8082382855135686</c:v>
                </c:pt>
                <c:pt idx="4965">
                  <c:v>7.1496912064075291</c:v>
                </c:pt>
                <c:pt idx="4966">
                  <c:v>7.2733525344948138</c:v>
                </c:pt>
                <c:pt idx="4967">
                  <c:v>7.3711741816057597</c:v>
                </c:pt>
                <c:pt idx="4968">
                  <c:v>7.4228535424644102</c:v>
                </c:pt>
                <c:pt idx="4969">
                  <c:v>7.576045933956733</c:v>
                </c:pt>
                <c:pt idx="4970">
                  <c:v>7.6535649754028601</c:v>
                </c:pt>
                <c:pt idx="4971">
                  <c:v>7.7237012508072818</c:v>
                </c:pt>
                <c:pt idx="4972">
                  <c:v>7.8289056639015113</c:v>
                </c:pt>
                <c:pt idx="4973">
                  <c:v>8.0079377355605867</c:v>
                </c:pt>
                <c:pt idx="4974">
                  <c:v>8.092839542648937</c:v>
                </c:pt>
                <c:pt idx="4975">
                  <c:v>8.2183465620228553</c:v>
                </c:pt>
                <c:pt idx="4976">
                  <c:v>8.2349577848010647</c:v>
                </c:pt>
                <c:pt idx="4977">
                  <c:v>8.2811000717036229</c:v>
                </c:pt>
                <c:pt idx="4978">
                  <c:v>8.4269096970161534</c:v>
                </c:pt>
                <c:pt idx="4979">
                  <c:v>8.539496875704824</c:v>
                </c:pt>
                <c:pt idx="4980">
                  <c:v>8.6151702256483507</c:v>
                </c:pt>
                <c:pt idx="4981">
                  <c:v>8.6945349584218317</c:v>
                </c:pt>
                <c:pt idx="4982">
                  <c:v>8.7406772449479178</c:v>
                </c:pt>
                <c:pt idx="4983">
                  <c:v>8.7831281482817314</c:v>
                </c:pt>
                <c:pt idx="4984">
                  <c:v>8.8938696358584242</c:v>
                </c:pt>
                <c:pt idx="4985">
                  <c:v>9.0821301643914882</c:v>
                </c:pt>
                <c:pt idx="4986">
                  <c:v>9.2574708529585958</c:v>
                </c:pt>
                <c:pt idx="4987">
                  <c:v>9.3091502137074986</c:v>
                </c:pt>
                <c:pt idx="4988">
                  <c:v>9.406971860945319</c:v>
                </c:pt>
                <c:pt idx="4989">
                  <c:v>9.5047935081707386</c:v>
                </c:pt>
                <c:pt idx="4990">
                  <c:v>9.5527814860719822</c:v>
                </c:pt>
                <c:pt idx="4991">
                  <c:v>9.1707233542106632</c:v>
                </c:pt>
                <c:pt idx="4992">
                  <c:v>9.2353225555952676</c:v>
                </c:pt>
                <c:pt idx="4993">
                  <c:v>9.2445510126816703</c:v>
                </c:pt>
                <c:pt idx="4994">
                  <c:v>9.4051261695276818</c:v>
                </c:pt>
                <c:pt idx="4995">
                  <c:v>9.4807995190433889</c:v>
                </c:pt>
                <c:pt idx="4996">
                  <c:v>9.6063065385725057</c:v>
                </c:pt>
                <c:pt idx="4997">
                  <c:v>9.1356552169203358</c:v>
                </c:pt>
                <c:pt idx="4998">
                  <c:v>8.8791041041585537</c:v>
                </c:pt>
                <c:pt idx="4999">
                  <c:v>8.9658516029348068</c:v>
                </c:pt>
                <c:pt idx="5000">
                  <c:v>8.3235509754121395</c:v>
                </c:pt>
                <c:pt idx="5001">
                  <c:v>7.1533825892516534</c:v>
                </c:pt>
                <c:pt idx="5002">
                  <c:v>7.5649717850762048</c:v>
                </c:pt>
                <c:pt idx="5003">
                  <c:v>7.6498735922088201</c:v>
                </c:pt>
                <c:pt idx="5004">
                  <c:v>7.6867874216838867</c:v>
                </c:pt>
                <c:pt idx="5005">
                  <c:v>7.6498735922088201</c:v>
                </c:pt>
                <c:pt idx="5006">
                  <c:v>7.7163184847708806</c:v>
                </c:pt>
                <c:pt idx="5007">
                  <c:v>7.8307513553226924</c:v>
                </c:pt>
                <c:pt idx="5008">
                  <c:v>7.875047950473629</c:v>
                </c:pt>
                <c:pt idx="5009">
                  <c:v>7.8362884295844548</c:v>
                </c:pt>
                <c:pt idx="5010">
                  <c:v>7.8676651844389989</c:v>
                </c:pt>
                <c:pt idx="5011">
                  <c:v>7.9599497575761511</c:v>
                </c:pt>
                <c:pt idx="5012">
                  <c:v>8.0024006609471314</c:v>
                </c:pt>
                <c:pt idx="5013">
                  <c:v>8.0522343307026709</c:v>
                </c:pt>
                <c:pt idx="5014">
                  <c:v>8.1279076803334434</c:v>
                </c:pt>
                <c:pt idx="5015">
                  <c:v>8.1611301265985503</c:v>
                </c:pt>
                <c:pt idx="5016">
                  <c:v>8.2423405511838332</c:v>
                </c:pt>
                <c:pt idx="5017">
                  <c:v>8.2238836366345378</c:v>
                </c:pt>
                <c:pt idx="5018">
                  <c:v>8.1740499668896245</c:v>
                </c:pt>
                <c:pt idx="5019">
                  <c:v>8.1703585840508168</c:v>
                </c:pt>
                <c:pt idx="5020">
                  <c:v>8.0651541706420531</c:v>
                </c:pt>
                <c:pt idx="5021">
                  <c:v>8.0097834269799915</c:v>
                </c:pt>
                <c:pt idx="5022">
                  <c:v>7.9931722038447814</c:v>
                </c:pt>
                <c:pt idx="5023">
                  <c:v>7.9267273113039654</c:v>
                </c:pt>
                <c:pt idx="5024">
                  <c:v>7.9378014601791804</c:v>
                </c:pt>
                <c:pt idx="5025">
                  <c:v>7.9396471512468993</c:v>
                </c:pt>
                <c:pt idx="5026">
                  <c:v>7.9341100773385946</c:v>
                </c:pt>
                <c:pt idx="5027">
                  <c:v>7.9433385344391647</c:v>
                </c:pt>
                <c:pt idx="5028">
                  <c:v>7.9488756087009316</c:v>
                </c:pt>
                <c:pt idx="5029">
                  <c:v>7.969178214676722</c:v>
                </c:pt>
                <c:pt idx="5030">
                  <c:v>7.9248816195311003</c:v>
                </c:pt>
                <c:pt idx="5031">
                  <c:v>7.9396471512468993</c:v>
                </c:pt>
                <c:pt idx="5032">
                  <c:v>7.9894808210041974</c:v>
                </c:pt>
                <c:pt idx="5033">
                  <c:v>8.0263946501152006</c:v>
                </c:pt>
                <c:pt idx="5034">
                  <c:v>8.0503886389298049</c:v>
                </c:pt>
                <c:pt idx="5035">
                  <c:v>8.100222308681797</c:v>
                </c:pt>
                <c:pt idx="5036">
                  <c:v>8.164821509437358</c:v>
                </c:pt>
                <c:pt idx="5037">
                  <c:v>8.2109637959917698</c:v>
                </c:pt>
                <c:pt idx="5038">
                  <c:v>8.1758956583090292</c:v>
                </c:pt>
                <c:pt idx="5039">
                  <c:v>8.1722042751185366</c:v>
                </c:pt>
                <c:pt idx="5040">
                  <c:v>8.1223706060734493</c:v>
                </c:pt>
                <c:pt idx="5041">
                  <c:v>8.1279076803334434</c:v>
                </c:pt>
                <c:pt idx="5042">
                  <c:v>8.0799197023560865</c:v>
                </c:pt>
                <c:pt idx="5043">
                  <c:v>8.0836110851966758</c:v>
                </c:pt>
                <c:pt idx="5044">
                  <c:v>8.07253693632323</c:v>
                </c:pt>
                <c:pt idx="5045">
                  <c:v>8.092839542648937</c:v>
                </c:pt>
                <c:pt idx="5046">
                  <c:v>8.1168335314617739</c:v>
                </c:pt>
                <c:pt idx="5047">
                  <c:v>8.1722042751185366</c:v>
                </c:pt>
                <c:pt idx="5048">
                  <c:v>8.2368034765739342</c:v>
                </c:pt>
                <c:pt idx="5049">
                  <c:v>8.2386491676398759</c:v>
                </c:pt>
                <c:pt idx="5050">
                  <c:v>8.2238836366345378</c:v>
                </c:pt>
                <c:pt idx="5051">
                  <c:v>8.288482837383027</c:v>
                </c:pt>
                <c:pt idx="5052">
                  <c:v>8.3290880493186723</c:v>
                </c:pt>
                <c:pt idx="5053">
                  <c:v>8.4841261320710739</c:v>
                </c:pt>
                <c:pt idx="5054">
                  <c:v>8.5542624074100022</c:v>
                </c:pt>
                <c:pt idx="5055">
                  <c:v>8.6391642144470229</c:v>
                </c:pt>
                <c:pt idx="5056">
                  <c:v>8.6520840550827014</c:v>
                </c:pt>
                <c:pt idx="5057">
                  <c:v>8.6926892670024216</c:v>
                </c:pt>
                <c:pt idx="5058">
                  <c:v>8.7240660214751919</c:v>
                </c:pt>
                <c:pt idx="5059">
                  <c:v>8.7462143192043733</c:v>
                </c:pt>
                <c:pt idx="5060">
                  <c:v>8.7369858621108776</c:v>
                </c:pt>
                <c:pt idx="5061">
                  <c:v>8.5801020879815386</c:v>
                </c:pt>
                <c:pt idx="5062">
                  <c:v>8.4361381541131948</c:v>
                </c:pt>
                <c:pt idx="5063">
                  <c:v>8.4287553880838786</c:v>
                </c:pt>
                <c:pt idx="5064">
                  <c:v>8.4121441653092095</c:v>
                </c:pt>
                <c:pt idx="5065">
                  <c:v>8.3530820381244215</c:v>
                </c:pt>
                <c:pt idx="5066">
                  <c:v>8.3014026773188672</c:v>
                </c:pt>
                <c:pt idx="5067">
                  <c:v>8.295865603060653</c:v>
                </c:pt>
                <c:pt idx="5068">
                  <c:v>8.2497233165115524</c:v>
                </c:pt>
                <c:pt idx="5069">
                  <c:v>8.2128094874111781</c:v>
                </c:pt>
                <c:pt idx="5070">
                  <c:v>8.1851241157612993</c:v>
                </c:pt>
                <c:pt idx="5071">
                  <c:v>8.1519016694979651</c:v>
                </c:pt>
                <c:pt idx="5072">
                  <c:v>8.092839542648937</c:v>
                </c:pt>
                <c:pt idx="5073">
                  <c:v>8.0079377355605867</c:v>
                </c:pt>
                <c:pt idx="5074">
                  <c:v>7.9894808210041974</c:v>
                </c:pt>
                <c:pt idx="5075">
                  <c:v>8.0466972560892174</c:v>
                </c:pt>
                <c:pt idx="5076">
                  <c:v>8.0965309254895264</c:v>
                </c:pt>
                <c:pt idx="5077">
                  <c:v>8.109450765780597</c:v>
                </c:pt>
                <c:pt idx="5078">
                  <c:v>8.0780740109349036</c:v>
                </c:pt>
                <c:pt idx="5079">
                  <c:v>8.0799197023560865</c:v>
                </c:pt>
                <c:pt idx="5080">
                  <c:v>8.1445189034651033</c:v>
                </c:pt>
                <c:pt idx="5081">
                  <c:v>8.20911810492405</c:v>
                </c:pt>
                <c:pt idx="5082">
                  <c:v>8.2940199119929279</c:v>
                </c:pt>
                <c:pt idx="5083">
                  <c:v>8.2811000717036229</c:v>
                </c:pt>
                <c:pt idx="5084">
                  <c:v>8.2847914545424342</c:v>
                </c:pt>
                <c:pt idx="5085">
                  <c:v>8.3364708153497631</c:v>
                </c:pt>
                <c:pt idx="5086">
                  <c:v>8.3549277298972928</c:v>
                </c:pt>
                <c:pt idx="5087">
                  <c:v>8.3623104955749206</c:v>
                </c:pt>
                <c:pt idx="5088">
                  <c:v>8.3420078899596657</c:v>
                </c:pt>
                <c:pt idx="5089">
                  <c:v>8.3530820381244215</c:v>
                </c:pt>
                <c:pt idx="5090">
                  <c:v>8.3807674104741405</c:v>
                </c:pt>
                <c:pt idx="5091">
                  <c:v>8.4066070906993033</c:v>
                </c:pt>
                <c:pt idx="5092">
                  <c:v>8.4066070906993033</c:v>
                </c:pt>
                <c:pt idx="5093">
                  <c:v>8.4066070906993033</c:v>
                </c:pt>
                <c:pt idx="5094">
                  <c:v>8.3420078899596657</c:v>
                </c:pt>
                <c:pt idx="5095">
                  <c:v>8.2663345399931334</c:v>
                </c:pt>
                <c:pt idx="5096">
                  <c:v>8.1740499668896245</c:v>
                </c:pt>
                <c:pt idx="5097">
                  <c:v>8.1463645948862897</c:v>
                </c:pt>
                <c:pt idx="5098">
                  <c:v>8.1223706060734493</c:v>
                </c:pt>
                <c:pt idx="5099">
                  <c:v>8.129753371754628</c:v>
                </c:pt>
                <c:pt idx="5100">
                  <c:v>8.1112964572017816</c:v>
                </c:pt>
                <c:pt idx="5101">
                  <c:v>8.0983766169089293</c:v>
                </c:pt>
                <c:pt idx="5102">
                  <c:v>8.1168335314617739</c:v>
                </c:pt>
                <c:pt idx="5103">
                  <c:v>8.1519016694979651</c:v>
                </c:pt>
                <c:pt idx="5104">
                  <c:v>8.1629758180179532</c:v>
                </c:pt>
                <c:pt idx="5105">
                  <c:v>8.1888154986001069</c:v>
                </c:pt>
                <c:pt idx="5106">
                  <c:v>8.2165008702499875</c:v>
                </c:pt>
                <c:pt idx="5107">
                  <c:v>8.2128094874111781</c:v>
                </c:pt>
                <c:pt idx="5108">
                  <c:v>8.2238836366345378</c:v>
                </c:pt>
                <c:pt idx="5109">
                  <c:v>8.2331120937333431</c:v>
                </c:pt>
                <c:pt idx="5110">
                  <c:v>8.2534146993503619</c:v>
                </c:pt>
                <c:pt idx="5111">
                  <c:v>8.2940199119929279</c:v>
                </c:pt>
                <c:pt idx="5112">
                  <c:v>8.3327794325091684</c:v>
                </c:pt>
                <c:pt idx="5113">
                  <c:v>8.3752303362159175</c:v>
                </c:pt>
                <c:pt idx="5114">
                  <c:v>8.3696932616042314</c:v>
                </c:pt>
                <c:pt idx="5115">
                  <c:v>8.4066070906993033</c:v>
                </c:pt>
                <c:pt idx="5116">
                  <c:v>8.460132143268865</c:v>
                </c:pt>
                <c:pt idx="5117">
                  <c:v>8.5302684186095608</c:v>
                </c:pt>
                <c:pt idx="5118">
                  <c:v>8.5819477794009487</c:v>
                </c:pt>
                <c:pt idx="5119">
                  <c:v>8.6170159170677589</c:v>
                </c:pt>
                <c:pt idx="5120">
                  <c:v>8.6742323524619707</c:v>
                </c:pt>
                <c:pt idx="5121">
                  <c:v>8.6963806498412417</c:v>
                </c:pt>
                <c:pt idx="5122">
                  <c:v>8.6926892670024216</c:v>
                </c:pt>
                <c:pt idx="5123">
                  <c:v>8.6871521923942847</c:v>
                </c:pt>
                <c:pt idx="5124">
                  <c:v>9.0341421864636899</c:v>
                </c:pt>
                <c:pt idx="5125">
                  <c:v>8.9178636250017043</c:v>
                </c:pt>
                <c:pt idx="5126">
                  <c:v>9.0046111230692691</c:v>
                </c:pt>
                <c:pt idx="5127">
                  <c:v>9.1448836740085149</c:v>
                </c:pt>
                <c:pt idx="5128">
                  <c:v>9.2740820760690159</c:v>
                </c:pt>
                <c:pt idx="5129">
                  <c:v>9.5343245715492326</c:v>
                </c:pt>
                <c:pt idx="5130">
                  <c:v>9.8573205765207987</c:v>
                </c:pt>
                <c:pt idx="5131">
                  <c:v>10.0769578596234</c:v>
                </c:pt>
                <c:pt idx="5132">
                  <c:v>10.193236421284841</c:v>
                </c:pt>
                <c:pt idx="5133">
                  <c:v>10.25229854799402</c:v>
                </c:pt>
                <c:pt idx="5134">
                  <c:v>10.364885726449019</c:v>
                </c:pt>
                <c:pt idx="5135">
                  <c:v>10.49777551116069</c:v>
                </c:pt>
                <c:pt idx="5136">
                  <c:v>10.645430827522659</c:v>
                </c:pt>
                <c:pt idx="5137">
                  <c:v>10.933358694869341</c:v>
                </c:pt>
                <c:pt idx="5138">
                  <c:v>11.03118034157491</c:v>
                </c:pt>
                <c:pt idx="5139">
                  <c:v>11.09393385105386</c:v>
                </c:pt>
                <c:pt idx="5140">
                  <c:v>11.189909806681101</c:v>
                </c:pt>
                <c:pt idx="5141">
                  <c:v>11.217595178588841</c:v>
                </c:pt>
                <c:pt idx="5142">
                  <c:v>11.19175549809342</c:v>
                </c:pt>
                <c:pt idx="5143">
                  <c:v>11.282194379116049</c:v>
                </c:pt>
                <c:pt idx="5144">
                  <c:v>11.37078756906919</c:v>
                </c:pt>
                <c:pt idx="5145">
                  <c:v>10.66942481661993</c:v>
                </c:pt>
                <c:pt idx="5146">
                  <c:v>10.65281359388775</c:v>
                </c:pt>
                <c:pt idx="5147">
                  <c:v>10.65465928494838</c:v>
                </c:pt>
                <c:pt idx="5148">
                  <c:v>10.67496189086399</c:v>
                </c:pt>
                <c:pt idx="5149">
                  <c:v>10.315052057529631</c:v>
                </c:pt>
                <c:pt idx="5150">
                  <c:v>10.06403801971233</c:v>
                </c:pt>
                <c:pt idx="5151">
                  <c:v>9.6339919101781319</c:v>
                </c:pt>
                <c:pt idx="5152">
                  <c:v>9.3239157454002868</c:v>
                </c:pt>
                <c:pt idx="5153">
                  <c:v>9.0322964953977376</c:v>
                </c:pt>
                <c:pt idx="5154">
                  <c:v>8.6040960771336703</c:v>
                </c:pt>
                <c:pt idx="5155">
                  <c:v>8.3069397519305515</c:v>
                </c:pt>
                <c:pt idx="5156">
                  <c:v>8.0466972560892174</c:v>
                </c:pt>
                <c:pt idx="5157">
                  <c:v>7.9230359284633796</c:v>
                </c:pt>
                <c:pt idx="5158">
                  <c:v>7.6849417299110234</c:v>
                </c:pt>
                <c:pt idx="5159">
                  <c:v>7.6830960384898468</c:v>
                </c:pt>
                <c:pt idx="5160">
                  <c:v>7.6941701873686057</c:v>
                </c:pt>
                <c:pt idx="5161">
                  <c:v>7.7624607713483043</c:v>
                </c:pt>
                <c:pt idx="5162">
                  <c:v>7.847362578461448</c:v>
                </c:pt>
                <c:pt idx="5163">
                  <c:v>7.8953505564511861</c:v>
                </c:pt>
                <c:pt idx="5164">
                  <c:v>8.0596170963820661</c:v>
                </c:pt>
                <c:pt idx="5165">
                  <c:v>8.2035810303123693</c:v>
                </c:pt>
                <c:pt idx="5166">
                  <c:v>8.2940199119929279</c:v>
                </c:pt>
                <c:pt idx="5167">
                  <c:v>8.419526930986839</c:v>
                </c:pt>
                <c:pt idx="5168">
                  <c:v>8.7093004901234607</c:v>
                </c:pt>
                <c:pt idx="5169">
                  <c:v>8.9787714428635859</c:v>
                </c:pt>
                <c:pt idx="5170">
                  <c:v>9.0599818670210635</c:v>
                </c:pt>
                <c:pt idx="5171">
                  <c:v>8.7240660214751919</c:v>
                </c:pt>
                <c:pt idx="5172">
                  <c:v>8.3383165071208527</c:v>
                </c:pt>
                <c:pt idx="5173">
                  <c:v>8.1371361377857081</c:v>
                </c:pt>
                <c:pt idx="5174">
                  <c:v>8.0799197023560865</c:v>
                </c:pt>
                <c:pt idx="5175">
                  <c:v>7.9728695975173069</c:v>
                </c:pt>
                <c:pt idx="5176">
                  <c:v>7.7550780053119022</c:v>
                </c:pt>
                <c:pt idx="5177">
                  <c:v>7.5483605619339196</c:v>
                </c:pt>
                <c:pt idx="5178">
                  <c:v>7.5557433276186332</c:v>
                </c:pt>
                <c:pt idx="5179">
                  <c:v>7.5778916250262274</c:v>
                </c:pt>
                <c:pt idx="5180">
                  <c:v>7.5871200828354883</c:v>
                </c:pt>
                <c:pt idx="5181">
                  <c:v>7.3194948207417827</c:v>
                </c:pt>
                <c:pt idx="5182">
                  <c:v>7.3361060438893828</c:v>
                </c:pt>
                <c:pt idx="5183">
                  <c:v>7.2142904075855867</c:v>
                </c:pt>
                <c:pt idx="5184">
                  <c:v>7.1017032283752899</c:v>
                </c:pt>
                <c:pt idx="5185">
                  <c:v>7.2309016303832747</c:v>
                </c:pt>
                <c:pt idx="5186">
                  <c:v>7.0869376966471096</c:v>
                </c:pt>
                <c:pt idx="5187">
                  <c:v>7.1515368978304839</c:v>
                </c:pt>
                <c:pt idx="5188">
                  <c:v>7.0832463134495214</c:v>
                </c:pt>
                <c:pt idx="5189">
                  <c:v>6.9337453050698157</c:v>
                </c:pt>
                <c:pt idx="5190">
                  <c:v>6.9798875916879526</c:v>
                </c:pt>
                <c:pt idx="5191">
                  <c:v>7.0832463134495214</c:v>
                </c:pt>
                <c:pt idx="5192">
                  <c:v>7.0647893988754378</c:v>
                </c:pt>
                <c:pt idx="5193">
                  <c:v>6.9928074316450513</c:v>
                </c:pt>
                <c:pt idx="5194">
                  <c:v>7.0057272723055153</c:v>
                </c:pt>
                <c:pt idx="5195">
                  <c:v>6.9429737625344714</c:v>
                </c:pt>
                <c:pt idx="5196">
                  <c:v>6.9688134431538087</c:v>
                </c:pt>
                <c:pt idx="5197">
                  <c:v>6.9854246659550254</c:v>
                </c:pt>
                <c:pt idx="5198">
                  <c:v>6.9688134431538087</c:v>
                </c:pt>
                <c:pt idx="5199">
                  <c:v>6.9448194539574226</c:v>
                </c:pt>
                <c:pt idx="5200">
                  <c:v>6.9558936024915639</c:v>
                </c:pt>
                <c:pt idx="5201">
                  <c:v>6.778707222396485</c:v>
                </c:pt>
                <c:pt idx="5202">
                  <c:v>6.5406130238878024</c:v>
                </c:pt>
                <c:pt idx="5203">
                  <c:v>6.5572242466978743</c:v>
                </c:pt>
                <c:pt idx="5204">
                  <c:v>6.4797052051561614</c:v>
                </c:pt>
                <c:pt idx="5205">
                  <c:v>6.4132603125002756</c:v>
                </c:pt>
                <c:pt idx="5206">
                  <c:v>6.2895989846443046</c:v>
                </c:pt>
                <c:pt idx="5207">
                  <c:v>6.2010057945348089</c:v>
                </c:pt>
                <c:pt idx="5208">
                  <c:v>6.1659376564207253</c:v>
                </c:pt>
                <c:pt idx="5209">
                  <c:v>6.140097976130062</c:v>
                </c:pt>
                <c:pt idx="5210">
                  <c:v>6.0662703174006127</c:v>
                </c:pt>
                <c:pt idx="5211">
                  <c:v>5.9961340418634208</c:v>
                </c:pt>
                <c:pt idx="5212">
                  <c:v>5.9296891491721366</c:v>
                </c:pt>
                <c:pt idx="5213">
                  <c:v>5.8577071818479212</c:v>
                </c:pt>
                <c:pt idx="5214">
                  <c:v>5.7451200028193847</c:v>
                </c:pt>
                <c:pt idx="5215">
                  <c:v>5.6380698976973687</c:v>
                </c:pt>
                <c:pt idx="5216">
                  <c:v>5.5310197929146501</c:v>
                </c:pt>
                <c:pt idx="5217">
                  <c:v>5.4424266027290384</c:v>
                </c:pt>
                <c:pt idx="5218">
                  <c:v>5.3427592636257168</c:v>
                </c:pt>
                <c:pt idx="5219">
                  <c:v>5.0253003312820166</c:v>
                </c:pt>
                <c:pt idx="5220">
                  <c:v>4.7429095369957528</c:v>
                </c:pt>
                <c:pt idx="5221">
                  <c:v>4.7115327816779997</c:v>
                </c:pt>
                <c:pt idx="5222">
                  <c:v>4.6746189524307029</c:v>
                </c:pt>
                <c:pt idx="5223">
                  <c:v>4.3977652323159244</c:v>
                </c:pt>
                <c:pt idx="5224">
                  <c:v>4.0950718317635522</c:v>
                </c:pt>
                <c:pt idx="5225">
                  <c:v>3.641031730389479</c:v>
                </c:pt>
                <c:pt idx="5226">
                  <c:v>3.6594886453878308</c:v>
                </c:pt>
                <c:pt idx="5227">
                  <c:v>3.6318032732428769</c:v>
                </c:pt>
                <c:pt idx="5228">
                  <c:v>3.5838152946677719</c:v>
                </c:pt>
                <c:pt idx="5229">
                  <c:v>3.4804565724955139</c:v>
                </c:pt>
                <c:pt idx="5230">
                  <c:v>3.3955547649628359</c:v>
                </c:pt>
                <c:pt idx="5231">
                  <c:v>3.2331339155945908</c:v>
                </c:pt>
                <c:pt idx="5232">
                  <c:v>3.1482321080389069</c:v>
                </c:pt>
                <c:pt idx="5233">
                  <c:v>3.0614846090443431</c:v>
                </c:pt>
                <c:pt idx="5234">
                  <c:v>2.9895026414864629</c:v>
                </c:pt>
                <c:pt idx="5235">
                  <c:v>2.9230577485685911</c:v>
                </c:pt>
                <c:pt idx="5236">
                  <c:v>2.7458713676627502</c:v>
                </c:pt>
                <c:pt idx="5237">
                  <c:v>2.6406669539613339</c:v>
                </c:pt>
                <c:pt idx="5238">
                  <c:v>2.4450236579757139</c:v>
                </c:pt>
                <c:pt idx="5239">
                  <c:v>2.264145893407322</c:v>
                </c:pt>
                <c:pt idx="5240">
                  <c:v>2.2752200427050302</c:v>
                </c:pt>
                <c:pt idx="5241">
                  <c:v>2.14048456497073</c:v>
                </c:pt>
                <c:pt idx="5242">
                  <c:v>2.0777310548545009</c:v>
                </c:pt>
                <c:pt idx="5243">
                  <c:v>1.955915417824925</c:v>
                </c:pt>
                <c:pt idx="5244">
                  <c:v>1.8710136101471011</c:v>
                </c:pt>
                <c:pt idx="5245">
                  <c:v>1.8359454718595289</c:v>
                </c:pt>
                <c:pt idx="5246">
                  <c:v>1.804568717144253</c:v>
                </c:pt>
                <c:pt idx="5247">
                  <c:v>1.7233582923158499</c:v>
                </c:pt>
                <c:pt idx="5248">
                  <c:v>1.632919409962619</c:v>
                </c:pt>
                <c:pt idx="5249">
                  <c:v>1.464961485967947</c:v>
                </c:pt>
                <c:pt idx="5250">
                  <c:v>1.297003561589728</c:v>
                </c:pt>
                <c:pt idx="5251">
                  <c:v>1.236095743198558</c:v>
                </c:pt>
                <c:pt idx="5252">
                  <c:v>1.136428403622606</c:v>
                </c:pt>
                <c:pt idx="5253">
                  <c:v>0.95185925591445864</c:v>
                </c:pt>
                <c:pt idx="5254">
                  <c:v>0.70269090687011926</c:v>
                </c:pt>
                <c:pt idx="5255">
                  <c:v>0.63809170521587899</c:v>
                </c:pt>
                <c:pt idx="5256">
                  <c:v>0.53104159947429153</c:v>
                </c:pt>
                <c:pt idx="5257">
                  <c:v>0.49228207896808979</c:v>
                </c:pt>
                <c:pt idx="5258">
                  <c:v>0.47013378103179437</c:v>
                </c:pt>
                <c:pt idx="5259">
                  <c:v>0.44613979165838619</c:v>
                </c:pt>
                <c:pt idx="5260">
                  <c:v>0.45167686631963611</c:v>
                </c:pt>
                <c:pt idx="5261">
                  <c:v>0.53657867413376437</c:v>
                </c:pt>
                <c:pt idx="5262">
                  <c:v>0.6934624493399647</c:v>
                </c:pt>
                <c:pt idx="5263">
                  <c:v>0.69899952399944321</c:v>
                </c:pt>
                <c:pt idx="5264">
                  <c:v>1.01461276646381</c:v>
                </c:pt>
                <c:pt idx="5265">
                  <c:v>0.88172297997189519</c:v>
                </c:pt>
                <c:pt idx="5266">
                  <c:v>0.81343239546114199</c:v>
                </c:pt>
                <c:pt idx="5267">
                  <c:v>0.70084521543478107</c:v>
                </c:pt>
                <c:pt idx="5268">
                  <c:v>0.62517186516495538</c:v>
                </c:pt>
                <c:pt idx="5269">
                  <c:v>0.69530814112698647</c:v>
                </c:pt>
                <c:pt idx="5270">
                  <c:v>0.56057266315194243</c:v>
                </c:pt>
                <c:pt idx="5271">
                  <c:v>0.70084521543478107</c:v>
                </c:pt>
                <c:pt idx="5272">
                  <c:v>0.80974101258868147</c:v>
                </c:pt>
                <c:pt idx="5273">
                  <c:v>0.76913579995438719</c:v>
                </c:pt>
                <c:pt idx="5274">
                  <c:v>0.74883319381219515</c:v>
                </c:pt>
                <c:pt idx="5275">
                  <c:v>0.75806165134235348</c:v>
                </c:pt>
                <c:pt idx="5276">
                  <c:v>0.8780315967495298</c:v>
                </c:pt>
                <c:pt idx="5277">
                  <c:v>0.86695744813926934</c:v>
                </c:pt>
                <c:pt idx="5278">
                  <c:v>0.89833420324164315</c:v>
                </c:pt>
                <c:pt idx="5279">
                  <c:v>0.91863680937851389</c:v>
                </c:pt>
                <c:pt idx="5280">
                  <c:v>0.88726005462959856</c:v>
                </c:pt>
                <c:pt idx="5281">
                  <c:v>0.80604962971800376</c:v>
                </c:pt>
                <c:pt idx="5282">
                  <c:v>0.75621595955532972</c:v>
                </c:pt>
                <c:pt idx="5283">
                  <c:v>0.74514181058983364</c:v>
                </c:pt>
                <c:pt idx="5284">
                  <c:v>0.97031617061599496</c:v>
                </c:pt>
                <c:pt idx="5285">
                  <c:v>0.72114782157696744</c:v>
                </c:pt>
                <c:pt idx="5286">
                  <c:v>0.62701755624860978</c:v>
                </c:pt>
                <c:pt idx="5287">
                  <c:v>0.57902957786233344</c:v>
                </c:pt>
                <c:pt idx="5288">
                  <c:v>0.60856064153821321</c:v>
                </c:pt>
                <c:pt idx="5289">
                  <c:v>1.129045637883014</c:v>
                </c:pt>
                <c:pt idx="5290">
                  <c:v>1.3136147852023019</c:v>
                </c:pt>
                <c:pt idx="5291">
                  <c:v>1.4280476565843421</c:v>
                </c:pt>
                <c:pt idx="5292">
                  <c:v>1.385596752544803</c:v>
                </c:pt>
                <c:pt idx="5293">
                  <c:v>1.36160276354786</c:v>
                </c:pt>
                <c:pt idx="5294">
                  <c:v>1.34130015706815</c:v>
                </c:pt>
                <c:pt idx="5295">
                  <c:v>1.404053667237489</c:v>
                </c:pt>
                <c:pt idx="5296">
                  <c:v>1.4077450501064031</c:v>
                </c:pt>
                <c:pt idx="5297">
                  <c:v>1.498183932482646</c:v>
                </c:pt>
                <c:pt idx="5298">
                  <c:v>1.6052340381056229</c:v>
                </c:pt>
                <c:pt idx="5299">
                  <c:v>1.6716789311244049</c:v>
                </c:pt>
                <c:pt idx="5300">
                  <c:v>1.8654765354947</c:v>
                </c:pt>
                <c:pt idx="5301">
                  <c:v>2.0039033961350738</c:v>
                </c:pt>
                <c:pt idx="5302">
                  <c:v>2.116490575643351</c:v>
                </c:pt>
                <c:pt idx="5303">
                  <c:v>1.8359454718595289</c:v>
                </c:pt>
                <c:pt idx="5304">
                  <c:v>2.0445086083610411</c:v>
                </c:pt>
                <c:pt idx="5305">
                  <c:v>2.1349474903218808</c:v>
                </c:pt>
                <c:pt idx="5306">
                  <c:v>2.0131318532993809</c:v>
                </c:pt>
                <c:pt idx="5307">
                  <c:v>1.876550684092571</c:v>
                </c:pt>
                <c:pt idx="5308">
                  <c:v>1.762117813122414</c:v>
                </c:pt>
                <c:pt idx="5309">
                  <c:v>1.6882901540247499</c:v>
                </c:pt>
                <c:pt idx="5310">
                  <c:v>1.7196669090970249</c:v>
                </c:pt>
                <c:pt idx="5311">
                  <c:v>1.7473522813021669</c:v>
                </c:pt>
                <c:pt idx="5312">
                  <c:v>1.7215126005305961</c:v>
                </c:pt>
                <c:pt idx="5313">
                  <c:v>1.405899358671056</c:v>
                </c:pt>
                <c:pt idx="5314">
                  <c:v>1.357911380678948</c:v>
                </c:pt>
                <c:pt idx="5315">
                  <c:v>1.1622680844101021</c:v>
                </c:pt>
                <c:pt idx="5316">
                  <c:v>1.1567310097559489</c:v>
                </c:pt>
                <c:pt idx="5317">
                  <c:v>0.90571696933290813</c:v>
                </c:pt>
                <c:pt idx="5318">
                  <c:v>0.19143436816109999</c:v>
                </c:pt>
                <c:pt idx="5319">
                  <c:v>-0.27183419275937809</c:v>
                </c:pt>
                <c:pt idx="5320">
                  <c:v>-0.17401254410953251</c:v>
                </c:pt>
                <c:pt idx="5321">
                  <c:v>-0.18324100129685231</c:v>
                </c:pt>
                <c:pt idx="5322">
                  <c:v>-0.20538929960253879</c:v>
                </c:pt>
                <c:pt idx="5323">
                  <c:v>-0.2220005225382865</c:v>
                </c:pt>
                <c:pt idx="5324">
                  <c:v>-0.20354360781196679</c:v>
                </c:pt>
                <c:pt idx="5325">
                  <c:v>-0.19985222493597141</c:v>
                </c:pt>
                <c:pt idx="5326">
                  <c:v>-0.1112590341838908</c:v>
                </c:pt>
                <c:pt idx="5327">
                  <c:v>-0.10018488520955481</c:v>
                </c:pt>
                <c:pt idx="5328">
                  <c:v>-0.10572195987256471</c:v>
                </c:pt>
                <c:pt idx="5329">
                  <c:v>-6.5116746845868809E-2</c:v>
                </c:pt>
                <c:pt idx="5330">
                  <c:v>-5.1754549197438387E-4</c:v>
                </c:pt>
                <c:pt idx="5331">
                  <c:v>-1.343738555174522E-2</c:v>
                </c:pt>
                <c:pt idx="5332">
                  <c:v>-1.8974460214758859E-2</c:v>
                </c:pt>
                <c:pt idx="5333">
                  <c:v>4.377905005194619E-2</c:v>
                </c:pt>
                <c:pt idx="5334">
                  <c:v>4.0087667177723822E-2</c:v>
                </c:pt>
                <c:pt idx="5335">
                  <c:v>1.240229456601582E-2</c:v>
                </c:pt>
                <c:pt idx="5336">
                  <c:v>-9.7460026775265853E-3</c:v>
                </c:pt>
                <c:pt idx="5337">
                  <c:v>-2.266584308897936E-2</c:v>
                </c:pt>
                <c:pt idx="5338">
                  <c:v>-9.7460026775265853E-3</c:v>
                </c:pt>
                <c:pt idx="5339">
                  <c:v>1.7939369229031311E-2</c:v>
                </c:pt>
                <c:pt idx="5340">
                  <c:v>7.8847188408543267E-2</c:v>
                </c:pt>
                <c:pt idx="5341">
                  <c:v>0.15636623016150061</c:v>
                </c:pt>
                <c:pt idx="5342">
                  <c:v>0.19143436816109999</c:v>
                </c:pt>
                <c:pt idx="5343">
                  <c:v>0.25418787841186702</c:v>
                </c:pt>
                <c:pt idx="5344">
                  <c:v>0.29848447358993518</c:v>
                </c:pt>
                <c:pt idx="5345">
                  <c:v>0.29479309071748788</c:v>
                </c:pt>
                <c:pt idx="5346">
                  <c:v>0.33170692014889003</c:v>
                </c:pt>
                <c:pt idx="5347">
                  <c:v>0.37784920746390188</c:v>
                </c:pt>
                <c:pt idx="5348">
                  <c:v>0.38707766464591509</c:v>
                </c:pt>
                <c:pt idx="5349">
                  <c:v>0.39076904751836439</c:v>
                </c:pt>
                <c:pt idx="5350">
                  <c:v>0.48120792999905082</c:v>
                </c:pt>
                <c:pt idx="5351">
                  <c:v>0.47197947246712868</c:v>
                </c:pt>
                <c:pt idx="5352">
                  <c:v>0.53104159947429153</c:v>
                </c:pt>
                <c:pt idx="5353">
                  <c:v>0.61963479050548065</c:v>
                </c:pt>
                <c:pt idx="5354">
                  <c:v>0.63809170521587899</c:v>
                </c:pt>
                <c:pt idx="5355">
                  <c:v>0.65285723705204191</c:v>
                </c:pt>
                <c:pt idx="5356">
                  <c:v>0.65285723705204191</c:v>
                </c:pt>
                <c:pt idx="5357">
                  <c:v>0.62517186516495538</c:v>
                </c:pt>
                <c:pt idx="5358">
                  <c:v>0.62701755624860978</c:v>
                </c:pt>
                <c:pt idx="5359">
                  <c:v>0.60302356723220085</c:v>
                </c:pt>
                <c:pt idx="5360">
                  <c:v>0.58087526965113401</c:v>
                </c:pt>
                <c:pt idx="5361">
                  <c:v>0.51443037655092616</c:v>
                </c:pt>
                <c:pt idx="5362">
                  <c:v>0.44983117453083532</c:v>
                </c:pt>
                <c:pt idx="5363">
                  <c:v>0.41476303689176519</c:v>
                </c:pt>
                <c:pt idx="5364">
                  <c:v>0.35200952665339358</c:v>
                </c:pt>
                <c:pt idx="5365">
                  <c:v>0.30771293112540732</c:v>
                </c:pt>
                <c:pt idx="5366">
                  <c:v>0.27079910169223009</c:v>
                </c:pt>
                <c:pt idx="5367">
                  <c:v>0.25972495272142743</c:v>
                </c:pt>
                <c:pt idx="5368">
                  <c:v>0.2486508041023085</c:v>
                </c:pt>
                <c:pt idx="5369">
                  <c:v>0.21727404862523839</c:v>
                </c:pt>
                <c:pt idx="5370">
                  <c:v>0.22465681472359381</c:v>
                </c:pt>
                <c:pt idx="5371">
                  <c:v>0.20989128287856859</c:v>
                </c:pt>
                <c:pt idx="5372">
                  <c:v>0.20619990000612329</c:v>
                </c:pt>
                <c:pt idx="5373">
                  <c:v>0.16744037913407839</c:v>
                </c:pt>
                <c:pt idx="5374">
                  <c:v>0.12868085790679781</c:v>
                </c:pt>
                <c:pt idx="5375">
                  <c:v>9.1767028466540931E-2</c:v>
                </c:pt>
                <c:pt idx="5376">
                  <c:v>6.5927347647179849E-2</c:v>
                </c:pt>
                <c:pt idx="5377">
                  <c:v>2.5322135329156129E-2</c:v>
                </c:pt>
                <c:pt idx="5378">
                  <c:v>1.328146296818734E-3</c:v>
                </c:pt>
                <c:pt idx="5379">
                  <c:v>-3.1894300274527818E-2</c:v>
                </c:pt>
                <c:pt idx="5380">
                  <c:v>-4.8505523911883057E-2</c:v>
                </c:pt>
                <c:pt idx="5381">
                  <c:v>-9.4647810544762442E-2</c:v>
                </c:pt>
                <c:pt idx="5382">
                  <c:v>-0.1167961081435331</c:v>
                </c:pt>
                <c:pt idx="5383">
                  <c:v>-0.14263578932344759</c:v>
                </c:pt>
                <c:pt idx="5384">
                  <c:v>-0.18508669308564349</c:v>
                </c:pt>
                <c:pt idx="5385">
                  <c:v>-0.2829083413855803</c:v>
                </c:pt>
                <c:pt idx="5386">
                  <c:v>-0.35119892598839492</c:v>
                </c:pt>
                <c:pt idx="5387">
                  <c:v>-0.3530446177789649</c:v>
                </c:pt>
                <c:pt idx="5388">
                  <c:v>-0.33089631982142331</c:v>
                </c:pt>
              </c:numCache>
            </c:numRef>
          </c:yVal>
          <c:smooth val="0"/>
          <c:extLst>
            <c:ext xmlns:c16="http://schemas.microsoft.com/office/drawing/2014/chart" uri="{C3380CC4-5D6E-409C-BE32-E72D297353CC}">
              <c16:uniqueId val="{00000001-1BA1-4504-B14C-7D4725696198}"/>
            </c:ext>
          </c:extLst>
        </c:ser>
        <c:ser>
          <c:idx val="2"/>
          <c:order val="3"/>
          <c:tx>
            <c:v>Erro Filtro 𝚫W 0,05</c:v>
          </c:tx>
          <c:spPr>
            <a:ln w="25400" cap="rnd">
              <a:noFill/>
              <a:round/>
            </a:ln>
            <a:effectLst/>
          </c:spPr>
          <c:marker>
            <c:symbol val="circle"/>
            <c:size val="2"/>
            <c:spPr>
              <a:solidFill>
                <a:schemeClr val="tx1"/>
              </a:solidFill>
              <a:ln w="9525">
                <a:solidFill>
                  <a:schemeClr val="tx1"/>
                </a:solidFill>
              </a:ln>
              <a:effectLst/>
            </c:spPr>
          </c:marker>
          <c:xVal>
            <c:numRef>
              <c:f>'3) Erro SSP Smooth 20s'!$G$2:$G$5937</c:f>
              <c:numCache>
                <c:formatCode>h:mm:ss</c:formatCode>
                <c:ptCount val="5936"/>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extLst xmlns:c15="http://schemas.microsoft.com/office/drawing/2012/chart"/>
            </c:numRef>
          </c:xVal>
          <c:yVal>
            <c:numRef>
              <c:f>'3) Erro SSP Smooth 20s'!$D$2:$D$5937</c:f>
              <c:numCache>
                <c:formatCode>General</c:formatCode>
                <c:ptCount val="5936"/>
                <c:pt idx="0">
                  <c:v>4.5747713431469617</c:v>
                </c:pt>
                <c:pt idx="1">
                  <c:v>4.9941623363187988</c:v>
                </c:pt>
                <c:pt idx="2">
                  <c:v>-0.97362471254464378</c:v>
                </c:pt>
                <c:pt idx="3">
                  <c:v>-1.058272602750655</c:v>
                </c:pt>
                <c:pt idx="4">
                  <c:v>-1.3205289204780331</c:v>
                </c:pt>
                <c:pt idx="5">
                  <c:v>2.5585407800118651</c:v>
                </c:pt>
                <c:pt idx="6">
                  <c:v>2.58054871460631</c:v>
                </c:pt>
                <c:pt idx="7">
                  <c:v>2.0179821674740692</c:v>
                </c:pt>
                <c:pt idx="8">
                  <c:v>2.120217577043662</c:v>
                </c:pt>
                <c:pt idx="9">
                  <c:v>2.09290559470627</c:v>
                </c:pt>
                <c:pt idx="10">
                  <c:v>2.515145439968522</c:v>
                </c:pt>
                <c:pt idx="11">
                  <c:v>2.5909274367146269</c:v>
                </c:pt>
                <c:pt idx="12">
                  <c:v>2.6957943277689211</c:v>
                </c:pt>
                <c:pt idx="13">
                  <c:v>2.7373411272696999</c:v>
                </c:pt>
                <c:pt idx="14">
                  <c:v>2.7113911106427229</c:v>
                </c:pt>
                <c:pt idx="15">
                  <c:v>2.696098363167144</c:v>
                </c:pt>
                <c:pt idx="16">
                  <c:v>2.7891669855886891</c:v>
                </c:pt>
                <c:pt idx="17">
                  <c:v>3.0593139702480352</c:v>
                </c:pt>
                <c:pt idx="18">
                  <c:v>3.3578995371576461</c:v>
                </c:pt>
                <c:pt idx="19">
                  <c:v>3.705337710617238</c:v>
                </c:pt>
                <c:pt idx="20">
                  <c:v>3.8982710503034088</c:v>
                </c:pt>
                <c:pt idx="21">
                  <c:v>3.719728629641843</c:v>
                </c:pt>
                <c:pt idx="22">
                  <c:v>3.4322125751704129</c:v>
                </c:pt>
                <c:pt idx="23">
                  <c:v>3.2411191652085511</c:v>
                </c:pt>
                <c:pt idx="24">
                  <c:v>2.8787443804834152</c:v>
                </c:pt>
                <c:pt idx="25">
                  <c:v>2.7021552903406638</c:v>
                </c:pt>
                <c:pt idx="26">
                  <c:v>2.637081575036798</c:v>
                </c:pt>
                <c:pt idx="27">
                  <c:v>2.5801433865557541</c:v>
                </c:pt>
                <c:pt idx="28">
                  <c:v>2.6244873632232171</c:v>
                </c:pt>
                <c:pt idx="29">
                  <c:v>2.5792297598294112</c:v>
                </c:pt>
                <c:pt idx="30">
                  <c:v>2.6007082428633201</c:v>
                </c:pt>
                <c:pt idx="31">
                  <c:v>2.4663918414080599</c:v>
                </c:pt>
                <c:pt idx="32">
                  <c:v>2.4362973662968992</c:v>
                </c:pt>
                <c:pt idx="33">
                  <c:v>2.4618201010489051</c:v>
                </c:pt>
                <c:pt idx="34">
                  <c:v>3.2602992098042578</c:v>
                </c:pt>
                <c:pt idx="35">
                  <c:v>3.2287102767890778</c:v>
                </c:pt>
                <c:pt idx="36">
                  <c:v>3.0414615534730389</c:v>
                </c:pt>
                <c:pt idx="37">
                  <c:v>2.7490617885799469</c:v>
                </c:pt>
                <c:pt idx="38">
                  <c:v>2.3408264700912649</c:v>
                </c:pt>
                <c:pt idx="39">
                  <c:v>3.033330312806553</c:v>
                </c:pt>
                <c:pt idx="40">
                  <c:v>3.1257483441237151</c:v>
                </c:pt>
                <c:pt idx="41">
                  <c:v>2.953690401104395</c:v>
                </c:pt>
                <c:pt idx="42">
                  <c:v>3.016481864909053</c:v>
                </c:pt>
                <c:pt idx="43">
                  <c:v>2.2376639145846151</c:v>
                </c:pt>
                <c:pt idx="44">
                  <c:v>3.2163803193174729</c:v>
                </c:pt>
                <c:pt idx="45">
                  <c:v>2.388702691644403</c:v>
                </c:pt>
                <c:pt idx="46">
                  <c:v>2.3865641484827531</c:v>
                </c:pt>
                <c:pt idx="47">
                  <c:v>2.348511013490957</c:v>
                </c:pt>
                <c:pt idx="48">
                  <c:v>3.3378910684044389</c:v>
                </c:pt>
                <c:pt idx="49">
                  <c:v>3.0810529406169662</c:v>
                </c:pt>
                <c:pt idx="50">
                  <c:v>2.5967163224912899</c:v>
                </c:pt>
                <c:pt idx="51">
                  <c:v>2.3533902293765259</c:v>
                </c:pt>
                <c:pt idx="52">
                  <c:v>2.2418960711024951</c:v>
                </c:pt>
                <c:pt idx="53">
                  <c:v>2.247062424661618</c:v>
                </c:pt>
                <c:pt idx="54">
                  <c:v>2.2930919914678292</c:v>
                </c:pt>
                <c:pt idx="55">
                  <c:v>2.2331954653707791</c:v>
                </c:pt>
                <c:pt idx="56">
                  <c:v>2.255111036786579</c:v>
                </c:pt>
                <c:pt idx="57">
                  <c:v>2.3725116442610479</c:v>
                </c:pt>
                <c:pt idx="58">
                  <c:v>2.3748010686861751</c:v>
                </c:pt>
                <c:pt idx="59">
                  <c:v>1.9674154063197269</c:v>
                </c:pt>
                <c:pt idx="60">
                  <c:v>2.2021583445248099</c:v>
                </c:pt>
                <c:pt idx="61">
                  <c:v>2.124365936700956</c:v>
                </c:pt>
                <c:pt idx="62">
                  <c:v>2.0653169419474811</c:v>
                </c:pt>
                <c:pt idx="63">
                  <c:v>2.0201096780693608</c:v>
                </c:pt>
                <c:pt idx="64">
                  <c:v>1.7977989015026961</c:v>
                </c:pt>
                <c:pt idx="65">
                  <c:v>1.6271572988381111</c:v>
                </c:pt>
                <c:pt idx="66">
                  <c:v>0.21052747346210951</c:v>
                </c:pt>
                <c:pt idx="67">
                  <c:v>1.100938942269748</c:v>
                </c:pt>
                <c:pt idx="68">
                  <c:v>1.1416411096082499</c:v>
                </c:pt>
                <c:pt idx="69">
                  <c:v>1.206094927401447</c:v>
                </c:pt>
                <c:pt idx="70">
                  <c:v>1.3034649581125279</c:v>
                </c:pt>
                <c:pt idx="71">
                  <c:v>1.2378030103127819</c:v>
                </c:pt>
                <c:pt idx="72">
                  <c:v>1.0582290439226849</c:v>
                </c:pt>
                <c:pt idx="73">
                  <c:v>0.79540853903678976</c:v>
                </c:pt>
                <c:pt idx="74">
                  <c:v>0.58372742508952724</c:v>
                </c:pt>
                <c:pt idx="75">
                  <c:v>0.43547179916248391</c:v>
                </c:pt>
                <c:pt idx="76">
                  <c:v>0.45328151608336381</c:v>
                </c:pt>
                <c:pt idx="77">
                  <c:v>0.47446800896590879</c:v>
                </c:pt>
                <c:pt idx="78">
                  <c:v>0.45271899992833919</c:v>
                </c:pt>
                <c:pt idx="79">
                  <c:v>0.41404513036103507</c:v>
                </c:pt>
                <c:pt idx="80">
                  <c:v>0.42354381763054982</c:v>
                </c:pt>
                <c:pt idx="81">
                  <c:v>0.47124997897584769</c:v>
                </c:pt>
                <c:pt idx="82">
                  <c:v>0.31586342764827402</c:v>
                </c:pt>
                <c:pt idx="83">
                  <c:v>-5.9751253730177242E-2</c:v>
                </c:pt>
                <c:pt idx="84">
                  <c:v>1.347523875968113</c:v>
                </c:pt>
                <c:pt idx="85">
                  <c:v>1.2657473331490039</c:v>
                </c:pt>
                <c:pt idx="86">
                  <c:v>1.170216366860336</c:v>
                </c:pt>
                <c:pt idx="87">
                  <c:v>-0.79291781561580377</c:v>
                </c:pt>
                <c:pt idx="88">
                  <c:v>-0.89513432331833798</c:v>
                </c:pt>
                <c:pt idx="89">
                  <c:v>-0.87918723145782718</c:v>
                </c:pt>
                <c:pt idx="90">
                  <c:v>1.226955557835028</c:v>
                </c:pt>
                <c:pt idx="91">
                  <c:v>1.1130930401654211</c:v>
                </c:pt>
                <c:pt idx="92">
                  <c:v>0.79984808407970798</c:v>
                </c:pt>
                <c:pt idx="93">
                  <c:v>0.44970604085347221</c:v>
                </c:pt>
                <c:pt idx="94">
                  <c:v>0.16981578841059891</c:v>
                </c:pt>
                <c:pt idx="95">
                  <c:v>-0.13964545752144131</c:v>
                </c:pt>
                <c:pt idx="96">
                  <c:v>-0.35283064909677619</c:v>
                </c:pt>
                <c:pt idx="97">
                  <c:v>-0.54551987739141017</c:v>
                </c:pt>
                <c:pt idx="98">
                  <c:v>-0.86584761142018318</c:v>
                </c:pt>
                <c:pt idx="99">
                  <c:v>-2.515153169543181</c:v>
                </c:pt>
                <c:pt idx="100">
                  <c:v>-2.51283701693812</c:v>
                </c:pt>
                <c:pt idx="101">
                  <c:v>-2.4589663674787809</c:v>
                </c:pt>
                <c:pt idx="102">
                  <c:v>-2.3828264118813518</c:v>
                </c:pt>
                <c:pt idx="103">
                  <c:v>-2.403227046025846</c:v>
                </c:pt>
                <c:pt idx="104">
                  <c:v>-2.551938451001496</c:v>
                </c:pt>
                <c:pt idx="105">
                  <c:v>-2.6500149542234608</c:v>
                </c:pt>
                <c:pt idx="106">
                  <c:v>-2.7166225623427458</c:v>
                </c:pt>
                <c:pt idx="107">
                  <c:v>-2.7771856100326469</c:v>
                </c:pt>
                <c:pt idx="108">
                  <c:v>-2.7790920688256668</c:v>
                </c:pt>
                <c:pt idx="109">
                  <c:v>-2.51928592696094</c:v>
                </c:pt>
                <c:pt idx="110">
                  <c:v>-2.345105501609738</c:v>
                </c:pt>
                <c:pt idx="111">
                  <c:v>-2.209148913184579</c:v>
                </c:pt>
                <c:pt idx="112">
                  <c:v>-2.382859129185066</c:v>
                </c:pt>
                <c:pt idx="113">
                  <c:v>-2.5856840378142829</c:v>
                </c:pt>
                <c:pt idx="114">
                  <c:v>-2.2161256439954409</c:v>
                </c:pt>
                <c:pt idx="115">
                  <c:v>-2.5312359130841049</c:v>
                </c:pt>
                <c:pt idx="116">
                  <c:v>-2.2943108599177018</c:v>
                </c:pt>
                <c:pt idx="117">
                  <c:v>-1.950948499754372</c:v>
                </c:pt>
                <c:pt idx="118">
                  <c:v>-1.707264609402567</c:v>
                </c:pt>
                <c:pt idx="119">
                  <c:v>-1.41198933227521</c:v>
                </c:pt>
                <c:pt idx="120">
                  <c:v>-1.4249399376604359</c:v>
                </c:pt>
                <c:pt idx="121">
                  <c:v>-1.5320818080651051</c:v>
                </c:pt>
                <c:pt idx="122">
                  <c:v>-1.6575151829274699</c:v>
                </c:pt>
                <c:pt idx="123">
                  <c:v>-1.793320320110976</c:v>
                </c:pt>
                <c:pt idx="124">
                  <c:v>-1.677419870358833</c:v>
                </c:pt>
                <c:pt idx="125">
                  <c:v>-1.6276282092593919</c:v>
                </c:pt>
                <c:pt idx="126">
                  <c:v>-1.67634364684272</c:v>
                </c:pt>
                <c:pt idx="127">
                  <c:v>-1.605124943543057</c:v>
                </c:pt>
                <c:pt idx="128">
                  <c:v>-1.388135717766128</c:v>
                </c:pt>
                <c:pt idx="129">
                  <c:v>-0.33988511216282369</c:v>
                </c:pt>
                <c:pt idx="130">
                  <c:v>-0.40212509156095871</c:v>
                </c:pt>
                <c:pt idx="131">
                  <c:v>-0.47517783830771582</c:v>
                </c:pt>
                <c:pt idx="132">
                  <c:v>-0.57413412432465505</c:v>
                </c:pt>
                <c:pt idx="133">
                  <c:v>-0.6656096046954677</c:v>
                </c:pt>
                <c:pt idx="134">
                  <c:v>-0.57415204066779602</c:v>
                </c:pt>
                <c:pt idx="135">
                  <c:v>-0.38699205930828362</c:v>
                </c:pt>
                <c:pt idx="136">
                  <c:v>-0.2254952342231985</c:v>
                </c:pt>
                <c:pt idx="137">
                  <c:v>-4.4453343374212043E-2</c:v>
                </c:pt>
                <c:pt idx="138">
                  <c:v>-0.1006186243312414</c:v>
                </c:pt>
                <c:pt idx="139">
                  <c:v>-7.6929982008165892E-2</c:v>
                </c:pt>
                <c:pt idx="140">
                  <c:v>-0.20238807752986079</c:v>
                </c:pt>
                <c:pt idx="141">
                  <c:v>-0.26955703648036861</c:v>
                </c:pt>
                <c:pt idx="142">
                  <c:v>-0.38903320149695703</c:v>
                </c:pt>
                <c:pt idx="143">
                  <c:v>-0.27825882886488928</c:v>
                </c:pt>
                <c:pt idx="144">
                  <c:v>-4.5527458151189568E-2</c:v>
                </c:pt>
                <c:pt idx="145">
                  <c:v>0.13634592852599281</c:v>
                </c:pt>
                <c:pt idx="146">
                  <c:v>0.27322893167933587</c:v>
                </c:pt>
                <c:pt idx="147">
                  <c:v>0.27493151357058238</c:v>
                </c:pt>
                <c:pt idx="148">
                  <c:v>0.27095157498779032</c:v>
                </c:pt>
                <c:pt idx="149">
                  <c:v>0.37816416131200759</c:v>
                </c:pt>
                <c:pt idx="150">
                  <c:v>0.24294433940142801</c:v>
                </c:pt>
                <c:pt idx="151">
                  <c:v>9.2670545794469913E-2</c:v>
                </c:pt>
                <c:pt idx="152">
                  <c:v>-0.230727868085702</c:v>
                </c:pt>
                <c:pt idx="153">
                  <c:v>-0.43040914552148712</c:v>
                </c:pt>
                <c:pt idx="154">
                  <c:v>-0.67134763389240393</c:v>
                </c:pt>
                <c:pt idx="155">
                  <c:v>-0.69011313857644074</c:v>
                </c:pt>
                <c:pt idx="156">
                  <c:v>-0.3935883181722063</c:v>
                </c:pt>
                <c:pt idx="157">
                  <c:v>-0.1960444712517532</c:v>
                </c:pt>
                <c:pt idx="158">
                  <c:v>-0.1238896049376805</c:v>
                </c:pt>
                <c:pt idx="159">
                  <c:v>-0.23017400948079161</c:v>
                </c:pt>
                <c:pt idx="160">
                  <c:v>-0.28572796232543451</c:v>
                </c:pt>
                <c:pt idx="161">
                  <c:v>-0.42304336167300532</c:v>
                </c:pt>
                <c:pt idx="162">
                  <c:v>-0.66850501971942011</c:v>
                </c:pt>
                <c:pt idx="163">
                  <c:v>-0.97731492112467833</c:v>
                </c:pt>
                <c:pt idx="164">
                  <c:v>-1.0766735227181481</c:v>
                </c:pt>
                <c:pt idx="165">
                  <c:v>-1.18125910013872</c:v>
                </c:pt>
                <c:pt idx="166">
                  <c:v>-1.1610308837383989</c:v>
                </c:pt>
                <c:pt idx="167">
                  <c:v>-2.4401266152671282</c:v>
                </c:pt>
                <c:pt idx="168">
                  <c:v>-0.47328023255373081</c:v>
                </c:pt>
                <c:pt idx="169">
                  <c:v>-0.31089858275762822</c:v>
                </c:pt>
                <c:pt idx="170">
                  <c:v>-0.1959620279701276</c:v>
                </c:pt>
                <c:pt idx="171">
                  <c:v>-2.3586656962253461</c:v>
                </c:pt>
                <c:pt idx="172">
                  <c:v>-2.3624346688094011</c:v>
                </c:pt>
                <c:pt idx="173">
                  <c:v>-0.16082038318392969</c:v>
                </c:pt>
                <c:pt idx="174">
                  <c:v>-2.3527364862237401</c:v>
                </c:pt>
                <c:pt idx="175">
                  <c:v>-2.437217798289335</c:v>
                </c:pt>
                <c:pt idx="176">
                  <c:v>-2.660533481062727</c:v>
                </c:pt>
                <c:pt idx="177">
                  <c:v>-2.530596732861405</c:v>
                </c:pt>
                <c:pt idx="178">
                  <c:v>-2.352755705073347</c:v>
                </c:pt>
                <c:pt idx="179">
                  <c:v>-2.2079959488197711</c:v>
                </c:pt>
                <c:pt idx="180">
                  <c:v>-1.9291783581997859</c:v>
                </c:pt>
                <c:pt idx="181">
                  <c:v>-1.7569501246224839</c:v>
                </c:pt>
                <c:pt idx="182">
                  <c:v>-1.804043749145454</c:v>
                </c:pt>
                <c:pt idx="183">
                  <c:v>-1.962660328874239</c:v>
                </c:pt>
                <c:pt idx="184">
                  <c:v>-2.0800724897213891</c:v>
                </c:pt>
                <c:pt idx="185">
                  <c:v>-2.3677890511780331</c:v>
                </c:pt>
                <c:pt idx="186">
                  <c:v>-2.5124183795725328</c:v>
                </c:pt>
                <c:pt idx="187">
                  <c:v>-2.3545318648910731</c:v>
                </c:pt>
                <c:pt idx="188">
                  <c:v>-2.1312366803066909</c:v>
                </c:pt>
                <c:pt idx="189">
                  <c:v>-1.9783836913693691</c:v>
                </c:pt>
                <c:pt idx="190">
                  <c:v>-1.834098336262781</c:v>
                </c:pt>
                <c:pt idx="191">
                  <c:v>-1.8591725430297159</c:v>
                </c:pt>
                <c:pt idx="192">
                  <c:v>-2.1737550683391542</c:v>
                </c:pt>
                <c:pt idx="193">
                  <c:v>-2.387141002544074</c:v>
                </c:pt>
                <c:pt idx="194">
                  <c:v>-2.3188479476704118</c:v>
                </c:pt>
                <c:pt idx="195">
                  <c:v>-2.4469739868246991</c:v>
                </c:pt>
                <c:pt idx="196">
                  <c:v>-2.2064734418885159</c:v>
                </c:pt>
                <c:pt idx="197">
                  <c:v>-0.479455035241247</c:v>
                </c:pt>
                <c:pt idx="198">
                  <c:v>-0.47266239964255419</c:v>
                </c:pt>
                <c:pt idx="199">
                  <c:v>-0.44266703896225612</c:v>
                </c:pt>
                <c:pt idx="200">
                  <c:v>-2.4166139244146811</c:v>
                </c:pt>
                <c:pt idx="201">
                  <c:v>-2.4154867886461049</c:v>
                </c:pt>
                <c:pt idx="202">
                  <c:v>-2.5066172404029001</c:v>
                </c:pt>
                <c:pt idx="203">
                  <c:v>-2.683183134807551</c:v>
                </c:pt>
                <c:pt idx="204">
                  <c:v>-2.7357894953516859</c:v>
                </c:pt>
                <c:pt idx="205">
                  <c:v>-2.651186803182541</c:v>
                </c:pt>
                <c:pt idx="206">
                  <c:v>-2.6189139895736</c:v>
                </c:pt>
                <c:pt idx="207">
                  <c:v>-2.5828471929885422</c:v>
                </c:pt>
                <c:pt idx="208">
                  <c:v>-2.559177749723244</c:v>
                </c:pt>
                <c:pt idx="209">
                  <c:v>-2.3018153801704422</c:v>
                </c:pt>
                <c:pt idx="210">
                  <c:v>-2.1730820472322581</c:v>
                </c:pt>
                <c:pt idx="211">
                  <c:v>-2.070919662111335</c:v>
                </c:pt>
                <c:pt idx="212">
                  <c:v>-2.0485906009089989</c:v>
                </c:pt>
                <c:pt idx="213">
                  <c:v>-2.0402693674389769</c:v>
                </c:pt>
                <c:pt idx="214">
                  <c:v>-1.879823182464992</c:v>
                </c:pt>
                <c:pt idx="215">
                  <c:v>-1.8447583746176739</c:v>
                </c:pt>
                <c:pt idx="216">
                  <c:v>-1.82093714349626</c:v>
                </c:pt>
                <c:pt idx="217">
                  <c:v>-1.8919665518010409</c:v>
                </c:pt>
                <c:pt idx="218">
                  <c:v>-2.0059599408493138</c:v>
                </c:pt>
                <c:pt idx="219">
                  <c:v>-1.8752940493565571</c:v>
                </c:pt>
                <c:pt idx="220">
                  <c:v>-1.5549726816776119</c:v>
                </c:pt>
                <c:pt idx="221">
                  <c:v>-1.1379927799785181</c:v>
                </c:pt>
                <c:pt idx="222">
                  <c:v>-0.95036081469420808</c:v>
                </c:pt>
                <c:pt idx="223">
                  <c:v>-0.89437487251216641</c:v>
                </c:pt>
                <c:pt idx="224">
                  <c:v>-1.0526336746948191</c:v>
                </c:pt>
                <c:pt idx="225">
                  <c:v>-1.0824189397187149</c:v>
                </c:pt>
                <c:pt idx="226">
                  <c:v>-0.93149472883449558</c:v>
                </c:pt>
                <c:pt idx="227">
                  <c:v>-0.64521716673455809</c:v>
                </c:pt>
                <c:pt idx="228">
                  <c:v>-0.55093789803837745</c:v>
                </c:pt>
                <c:pt idx="229">
                  <c:v>-0.48843816882972041</c:v>
                </c:pt>
                <c:pt idx="230">
                  <c:v>-0.36924678407251288</c:v>
                </c:pt>
                <c:pt idx="231">
                  <c:v>-4.4843325229790468E-2</c:v>
                </c:pt>
                <c:pt idx="232">
                  <c:v>1.201794540492695E-2</c:v>
                </c:pt>
                <c:pt idx="233">
                  <c:v>0.66371932248968502</c:v>
                </c:pt>
                <c:pt idx="234">
                  <c:v>0.89259953211301268</c:v>
                </c:pt>
                <c:pt idx="235">
                  <c:v>0.83679213250285056</c:v>
                </c:pt>
                <c:pt idx="236">
                  <c:v>0.94768191035859051</c:v>
                </c:pt>
                <c:pt idx="237">
                  <c:v>1.0739575117820459</c:v>
                </c:pt>
                <c:pt idx="238">
                  <c:v>1.327827706691759</c:v>
                </c:pt>
                <c:pt idx="239">
                  <c:v>1.563425423335669</c:v>
                </c:pt>
                <c:pt idx="240">
                  <c:v>1.403588351649995</c:v>
                </c:pt>
                <c:pt idx="241">
                  <c:v>2.1607853117150451</c:v>
                </c:pt>
                <c:pt idx="242">
                  <c:v>2.3282736053022228</c:v>
                </c:pt>
                <c:pt idx="243">
                  <c:v>2.4325280799084652</c:v>
                </c:pt>
                <c:pt idx="244">
                  <c:v>2.530680106495319</c:v>
                </c:pt>
                <c:pt idx="245">
                  <c:v>2.646096238214048</c:v>
                </c:pt>
                <c:pt idx="246">
                  <c:v>2.5863840982703681</c:v>
                </c:pt>
                <c:pt idx="247">
                  <c:v>2.468522326495199</c:v>
                </c:pt>
                <c:pt idx="248">
                  <c:v>2.480149992385881</c:v>
                </c:pt>
                <c:pt idx="249">
                  <c:v>2.5017985251673038</c:v>
                </c:pt>
                <c:pt idx="250">
                  <c:v>2.2941893157358408</c:v>
                </c:pt>
                <c:pt idx="251">
                  <c:v>2.0051476096130778</c:v>
                </c:pt>
                <c:pt idx="252">
                  <c:v>1.8038527833944129</c:v>
                </c:pt>
                <c:pt idx="253">
                  <c:v>1.6801707954678851</c:v>
                </c:pt>
                <c:pt idx="254">
                  <c:v>1.592337001104325</c:v>
                </c:pt>
                <c:pt idx="255">
                  <c:v>1.5453890022058601</c:v>
                </c:pt>
                <c:pt idx="256">
                  <c:v>1.464264982046781</c:v>
                </c:pt>
                <c:pt idx="257">
                  <c:v>1.473969257984761</c:v>
                </c:pt>
                <c:pt idx="258">
                  <c:v>1.543290020320361</c:v>
                </c:pt>
                <c:pt idx="259">
                  <c:v>1.381372815412989</c:v>
                </c:pt>
                <c:pt idx="260">
                  <c:v>1.292433061741026</c:v>
                </c:pt>
                <c:pt idx="261">
                  <c:v>1.0144760176484591</c:v>
                </c:pt>
                <c:pt idx="262">
                  <c:v>0.65642077274823207</c:v>
                </c:pt>
                <c:pt idx="263">
                  <c:v>0.31768507870466112</c:v>
                </c:pt>
                <c:pt idx="264">
                  <c:v>0.29415453568602018</c:v>
                </c:pt>
                <c:pt idx="265">
                  <c:v>0.35970904256308972</c:v>
                </c:pt>
                <c:pt idx="266">
                  <c:v>0.47241831383921551</c:v>
                </c:pt>
                <c:pt idx="267">
                  <c:v>0.59256556686222706</c:v>
                </c:pt>
                <c:pt idx="268">
                  <c:v>0.65384251963945084</c:v>
                </c:pt>
                <c:pt idx="269">
                  <c:v>0.62097387603002008</c:v>
                </c:pt>
                <c:pt idx="270">
                  <c:v>0.57848607803072682</c:v>
                </c:pt>
                <c:pt idx="271">
                  <c:v>0.69253771995182134</c:v>
                </c:pt>
                <c:pt idx="272">
                  <c:v>0.84084777711350456</c:v>
                </c:pt>
                <c:pt idx="273">
                  <c:v>0.79737205524408372</c:v>
                </c:pt>
                <c:pt idx="274">
                  <c:v>0.90117167535633402</c:v>
                </c:pt>
                <c:pt idx="275">
                  <c:v>0.25459040385398413</c:v>
                </c:pt>
                <c:pt idx="276">
                  <c:v>8.8608845122703297E-2</c:v>
                </c:pt>
                <c:pt idx="277">
                  <c:v>8.2764431243208425E-2</c:v>
                </c:pt>
                <c:pt idx="278">
                  <c:v>0.26344291653326268</c:v>
                </c:pt>
                <c:pt idx="279">
                  <c:v>0.4436090325103243</c:v>
                </c:pt>
                <c:pt idx="280">
                  <c:v>0.55429753431011242</c:v>
                </c:pt>
                <c:pt idx="281">
                  <c:v>0.50094002390772119</c:v>
                </c:pt>
                <c:pt idx="282">
                  <c:v>0.27602386098167742</c:v>
                </c:pt>
                <c:pt idx="283">
                  <c:v>1.208514008354963</c:v>
                </c:pt>
                <c:pt idx="284">
                  <c:v>1.2328174999021739</c:v>
                </c:pt>
                <c:pt idx="285">
                  <c:v>-8.7768563153893652E-3</c:v>
                </c:pt>
                <c:pt idx="286">
                  <c:v>1.0179157841662509</c:v>
                </c:pt>
                <c:pt idx="287">
                  <c:v>-0.21394610370408809</c:v>
                </c:pt>
                <c:pt idx="288">
                  <c:v>0.84934810142223549</c:v>
                </c:pt>
                <c:pt idx="289">
                  <c:v>0.84571716855079315</c:v>
                </c:pt>
                <c:pt idx="290">
                  <c:v>0.82562387651415903</c:v>
                </c:pt>
                <c:pt idx="291">
                  <c:v>0.92163338743400458</c:v>
                </c:pt>
                <c:pt idx="292">
                  <c:v>1.0949946900586389</c:v>
                </c:pt>
                <c:pt idx="293">
                  <c:v>1.2447074241196141</c:v>
                </c:pt>
                <c:pt idx="294">
                  <c:v>1.2331738624191619</c:v>
                </c:pt>
                <c:pt idx="295">
                  <c:v>1.03097885350826</c:v>
                </c:pt>
                <c:pt idx="296">
                  <c:v>0.76712849935860239</c:v>
                </c:pt>
                <c:pt idx="297">
                  <c:v>0.53532069063862964</c:v>
                </c:pt>
                <c:pt idx="298">
                  <c:v>0.22748422358344719</c:v>
                </c:pt>
                <c:pt idx="299">
                  <c:v>-1.2904828118353889E-2</c:v>
                </c:pt>
                <c:pt idx="300">
                  <c:v>-0.17539215846153289</c:v>
                </c:pt>
                <c:pt idx="301">
                  <c:v>-0.1192598536857379</c:v>
                </c:pt>
                <c:pt idx="302">
                  <c:v>-4.9569594448106623E-2</c:v>
                </c:pt>
                <c:pt idx="303">
                  <c:v>4.6515994891114458E-2</c:v>
                </c:pt>
                <c:pt idx="304">
                  <c:v>-1.7084373640093711E-2</c:v>
                </c:pt>
                <c:pt idx="305">
                  <c:v>-0.15481083583518979</c:v>
                </c:pt>
                <c:pt idx="306">
                  <c:v>-0.22586339397642999</c:v>
                </c:pt>
                <c:pt idx="307">
                  <c:v>-0.33931817354153609</c:v>
                </c:pt>
                <c:pt idx="308">
                  <c:v>-0.42577138021961092</c:v>
                </c:pt>
                <c:pt idx="309">
                  <c:v>-0.46079091443804798</c:v>
                </c:pt>
                <c:pt idx="310">
                  <c:v>-0.29814163428499107</c:v>
                </c:pt>
                <c:pt idx="311">
                  <c:v>-0.27500932983283549</c:v>
                </c:pt>
                <c:pt idx="312">
                  <c:v>-0.33462279572074061</c:v>
                </c:pt>
                <c:pt idx="313">
                  <c:v>-0.40804500753713813</c:v>
                </c:pt>
                <c:pt idx="314">
                  <c:v>-0.7582294116090541</c:v>
                </c:pt>
                <c:pt idx="315">
                  <c:v>-0.57852083224684614</c:v>
                </c:pt>
                <c:pt idx="316">
                  <c:v>-0.76818942911763588</c:v>
                </c:pt>
                <c:pt idx="317">
                  <c:v>-0.97898218985728358</c:v>
                </c:pt>
                <c:pt idx="318">
                  <c:v>-1.131488904373025</c:v>
                </c:pt>
                <c:pt idx="319">
                  <c:v>-1.3524733479550051</c:v>
                </c:pt>
                <c:pt idx="320">
                  <c:v>-1.615758427725716</c:v>
                </c:pt>
                <c:pt idx="321">
                  <c:v>-1.7605094143254549</c:v>
                </c:pt>
                <c:pt idx="322">
                  <c:v>-1.661684457389333</c:v>
                </c:pt>
                <c:pt idx="323">
                  <c:v>-1.650544885056223</c:v>
                </c:pt>
                <c:pt idx="324">
                  <c:v>-1.5790854436992789</c:v>
                </c:pt>
                <c:pt idx="325">
                  <c:v>-1.316606011837226</c:v>
                </c:pt>
                <c:pt idx="326">
                  <c:v>-1.1088875047187421</c:v>
                </c:pt>
                <c:pt idx="327">
                  <c:v>-1.02391281024048</c:v>
                </c:pt>
                <c:pt idx="328">
                  <c:v>-1.1354931932953951</c:v>
                </c:pt>
                <c:pt idx="329">
                  <c:v>-1.181756254595242</c:v>
                </c:pt>
                <c:pt idx="330">
                  <c:v>-1.244007886173544</c:v>
                </c:pt>
                <c:pt idx="331">
                  <c:v>-1.3541704602359379</c:v>
                </c:pt>
                <c:pt idx="332">
                  <c:v>-1.1092206492882719</c:v>
                </c:pt>
                <c:pt idx="333">
                  <c:v>-0.80289706042686482</c:v>
                </c:pt>
                <c:pt idx="334">
                  <c:v>-0.51795849689630213</c:v>
                </c:pt>
                <c:pt idx="335">
                  <c:v>-0.44297886932838298</c:v>
                </c:pt>
                <c:pt idx="336">
                  <c:v>2.1738221079416178</c:v>
                </c:pt>
                <c:pt idx="337">
                  <c:v>1.925475826546859</c:v>
                </c:pt>
                <c:pt idx="338">
                  <c:v>-0.93380826585298415</c:v>
                </c:pt>
                <c:pt idx="339">
                  <c:v>1.270713550390778</c:v>
                </c:pt>
                <c:pt idx="340">
                  <c:v>1.1222886081532339</c:v>
                </c:pt>
                <c:pt idx="341">
                  <c:v>1.0545682900480571</c:v>
                </c:pt>
                <c:pt idx="342">
                  <c:v>-1.107412108185913</c:v>
                </c:pt>
                <c:pt idx="343">
                  <c:v>-0.93345313892284709</c:v>
                </c:pt>
                <c:pt idx="344">
                  <c:v>-0.8523053359877627</c:v>
                </c:pt>
                <c:pt idx="345">
                  <c:v>-0.82687376678319635</c:v>
                </c:pt>
                <c:pt idx="346">
                  <c:v>-0.74918339629678776</c:v>
                </c:pt>
                <c:pt idx="347">
                  <c:v>-0.71087675621906232</c:v>
                </c:pt>
                <c:pt idx="348">
                  <c:v>-0.71766288985015969</c:v>
                </c:pt>
                <c:pt idx="349">
                  <c:v>-0.6497091280146321</c:v>
                </c:pt>
                <c:pt idx="350">
                  <c:v>-0.64409388248753419</c:v>
                </c:pt>
                <c:pt idx="351">
                  <c:v>-0.80565331252535</c:v>
                </c:pt>
                <c:pt idx="352">
                  <c:v>-1.0021672758087901</c:v>
                </c:pt>
                <c:pt idx="353">
                  <c:v>-0.98508162077582673</c:v>
                </c:pt>
                <c:pt idx="354">
                  <c:v>-0.8703002255736727</c:v>
                </c:pt>
                <c:pt idx="355">
                  <c:v>-0.8492529036859181</c:v>
                </c:pt>
                <c:pt idx="356">
                  <c:v>-0.94326155523310451</c:v>
                </c:pt>
                <c:pt idx="357">
                  <c:v>-0.89329477669843638</c:v>
                </c:pt>
                <c:pt idx="358">
                  <c:v>-0.6659024053528263</c:v>
                </c:pt>
                <c:pt idx="359">
                  <c:v>-0.5828097855589871</c:v>
                </c:pt>
                <c:pt idx="360">
                  <c:v>-0.68375118413035529</c:v>
                </c:pt>
                <c:pt idx="361">
                  <c:v>-0.89238395997480802</c:v>
                </c:pt>
                <c:pt idx="362">
                  <c:v>-0.87434612885983254</c:v>
                </c:pt>
                <c:pt idx="363">
                  <c:v>-0.77728996587516241</c:v>
                </c:pt>
                <c:pt idx="364">
                  <c:v>-0.49608369938116931</c:v>
                </c:pt>
                <c:pt idx="365">
                  <c:v>-9.8304701635016603E-2</c:v>
                </c:pt>
                <c:pt idx="366">
                  <c:v>0.2672724497002244</c:v>
                </c:pt>
                <c:pt idx="367">
                  <c:v>0.46546708549346572</c:v>
                </c:pt>
                <c:pt idx="368">
                  <c:v>0.55406964134004622</c:v>
                </c:pt>
                <c:pt idx="369">
                  <c:v>0.47265151510804909</c:v>
                </c:pt>
                <c:pt idx="370">
                  <c:v>0.41385928569149583</c:v>
                </c:pt>
                <c:pt idx="371">
                  <c:v>0.32082307846993702</c:v>
                </c:pt>
                <c:pt idx="372">
                  <c:v>0.26634553796242122</c:v>
                </c:pt>
                <c:pt idx="373">
                  <c:v>1.691935288235423E-2</c:v>
                </c:pt>
                <c:pt idx="374">
                  <c:v>-0.23703048976672</c:v>
                </c:pt>
                <c:pt idx="375">
                  <c:v>-0.34105681811931238</c:v>
                </c:pt>
                <c:pt idx="376">
                  <c:v>-0.27545045816490499</c:v>
                </c:pt>
                <c:pt idx="377">
                  <c:v>8.4933744645071765E-2</c:v>
                </c:pt>
                <c:pt idx="378">
                  <c:v>0.45352870433414888</c:v>
                </c:pt>
                <c:pt idx="379">
                  <c:v>0.88547091447864823</c:v>
                </c:pt>
                <c:pt idx="380">
                  <c:v>1.2813206557731429</c:v>
                </c:pt>
                <c:pt idx="381">
                  <c:v>1.570177477965202</c:v>
                </c:pt>
                <c:pt idx="382">
                  <c:v>1.767851522332029</c:v>
                </c:pt>
                <c:pt idx="383">
                  <c:v>1.826003455959853</c:v>
                </c:pt>
                <c:pt idx="384">
                  <c:v>1.8448871907668041</c:v>
                </c:pt>
                <c:pt idx="385">
                  <c:v>1.881819989610964</c:v>
                </c:pt>
                <c:pt idx="386">
                  <c:v>1.895780645247422</c:v>
                </c:pt>
                <c:pt idx="387">
                  <c:v>2.0060668729059898</c:v>
                </c:pt>
                <c:pt idx="388">
                  <c:v>2.0160161371271119</c:v>
                </c:pt>
                <c:pt idx="389">
                  <c:v>1.9166882631335851</c:v>
                </c:pt>
                <c:pt idx="390">
                  <c:v>1.7413589575421919</c:v>
                </c:pt>
                <c:pt idx="391">
                  <c:v>1.7267339450451791</c:v>
                </c:pt>
                <c:pt idx="392">
                  <c:v>1.8744449434720889</c:v>
                </c:pt>
                <c:pt idx="393">
                  <c:v>1.970192928584636</c:v>
                </c:pt>
                <c:pt idx="394">
                  <c:v>2.0699694099282109</c:v>
                </c:pt>
                <c:pt idx="395">
                  <c:v>2.058911529288296</c:v>
                </c:pt>
                <c:pt idx="396">
                  <c:v>2.196257611840688</c:v>
                </c:pt>
                <c:pt idx="397">
                  <c:v>2.339680553288991</c:v>
                </c:pt>
                <c:pt idx="398">
                  <c:v>2.420020607039004</c:v>
                </c:pt>
                <c:pt idx="399">
                  <c:v>2.5606021825548142</c:v>
                </c:pt>
                <c:pt idx="400">
                  <c:v>2.6842904352839572</c:v>
                </c:pt>
                <c:pt idx="401">
                  <c:v>2.5221855998123028</c:v>
                </c:pt>
                <c:pt idx="402">
                  <c:v>2.364360819136385</c:v>
                </c:pt>
                <c:pt idx="403">
                  <c:v>2.3011372219331281</c:v>
                </c:pt>
                <c:pt idx="404">
                  <c:v>2.278982081828854</c:v>
                </c:pt>
                <c:pt idx="405">
                  <c:v>2.1805769070592049</c:v>
                </c:pt>
                <c:pt idx="406">
                  <c:v>2.1006068625404719</c:v>
                </c:pt>
                <c:pt idx="407">
                  <c:v>2.0347289719275361</c:v>
                </c:pt>
                <c:pt idx="408">
                  <c:v>2.0576257183522562</c:v>
                </c:pt>
                <c:pt idx="409">
                  <c:v>2.2016628504302802</c:v>
                </c:pt>
                <c:pt idx="410">
                  <c:v>2.3508379542093292</c:v>
                </c:pt>
                <c:pt idx="411">
                  <c:v>2.1502634737181179</c:v>
                </c:pt>
                <c:pt idx="412">
                  <c:v>1.927369053855615</c:v>
                </c:pt>
                <c:pt idx="413">
                  <c:v>1.67823650325351</c:v>
                </c:pt>
                <c:pt idx="414">
                  <c:v>1.687417018435182</c:v>
                </c:pt>
                <c:pt idx="415">
                  <c:v>1.579687767326645</c:v>
                </c:pt>
                <c:pt idx="416">
                  <c:v>1.7351411411377591</c:v>
                </c:pt>
                <c:pt idx="417">
                  <c:v>2.4766788808181488</c:v>
                </c:pt>
                <c:pt idx="418">
                  <c:v>1.889737135864263</c:v>
                </c:pt>
                <c:pt idx="419">
                  <c:v>1.8834348407032291</c:v>
                </c:pt>
                <c:pt idx="420">
                  <c:v>1.827734343958471</c:v>
                </c:pt>
                <c:pt idx="421">
                  <c:v>1.8383724284358389</c:v>
                </c:pt>
                <c:pt idx="422">
                  <c:v>2.0263413592345381</c:v>
                </c:pt>
                <c:pt idx="423">
                  <c:v>2.8783138916421418</c:v>
                </c:pt>
                <c:pt idx="424">
                  <c:v>2.0707740050392731</c:v>
                </c:pt>
                <c:pt idx="425">
                  <c:v>2.0139065319549601</c:v>
                </c:pt>
                <c:pt idx="426">
                  <c:v>1.8399209604966891</c:v>
                </c:pt>
                <c:pt idx="427">
                  <c:v>1.7540002262287639</c:v>
                </c:pt>
                <c:pt idx="428">
                  <c:v>1.762777877837344</c:v>
                </c:pt>
                <c:pt idx="429">
                  <c:v>1.7086375384974151</c:v>
                </c:pt>
                <c:pt idx="430">
                  <c:v>1.5379261960301731</c:v>
                </c:pt>
                <c:pt idx="431">
                  <c:v>1.432470451482452</c:v>
                </c:pt>
                <c:pt idx="432">
                  <c:v>1.3099279931608889</c:v>
                </c:pt>
                <c:pt idx="433">
                  <c:v>1.315786868807856</c:v>
                </c:pt>
                <c:pt idx="434">
                  <c:v>1.5837306876574719</c:v>
                </c:pt>
                <c:pt idx="435">
                  <c:v>1.864044961746181</c:v>
                </c:pt>
                <c:pt idx="436">
                  <c:v>1.9259305051088931</c:v>
                </c:pt>
                <c:pt idx="437">
                  <c:v>1.8357162580669479</c:v>
                </c:pt>
                <c:pt idx="438">
                  <c:v>1.664277805250638</c:v>
                </c:pt>
                <c:pt idx="439">
                  <c:v>1.4508733244531711</c:v>
                </c:pt>
                <c:pt idx="440">
                  <c:v>1.3747107429671941</c:v>
                </c:pt>
                <c:pt idx="441">
                  <c:v>1.3045950637904</c:v>
                </c:pt>
                <c:pt idx="442">
                  <c:v>1.1794673505752269</c:v>
                </c:pt>
                <c:pt idx="443">
                  <c:v>1.1569514391964071</c:v>
                </c:pt>
                <c:pt idx="444">
                  <c:v>1.209041958758482</c:v>
                </c:pt>
                <c:pt idx="445">
                  <c:v>1.2058122604478321</c:v>
                </c:pt>
                <c:pt idx="446">
                  <c:v>1.119406488357358</c:v>
                </c:pt>
                <c:pt idx="447">
                  <c:v>1.1635779279791389</c:v>
                </c:pt>
                <c:pt idx="448">
                  <c:v>1.2266957745717531</c:v>
                </c:pt>
                <c:pt idx="449">
                  <c:v>1.3049326681598761</c:v>
                </c:pt>
                <c:pt idx="450">
                  <c:v>1.283206915833196</c:v>
                </c:pt>
                <c:pt idx="451">
                  <c:v>1.2317202746068681</c:v>
                </c:pt>
                <c:pt idx="452">
                  <c:v>1.220564197663597</c:v>
                </c:pt>
                <c:pt idx="453">
                  <c:v>1.155181595383004</c:v>
                </c:pt>
                <c:pt idx="454">
                  <c:v>1.119786712327306</c:v>
                </c:pt>
                <c:pt idx="455">
                  <c:v>1.0223779656436069</c:v>
                </c:pt>
                <c:pt idx="456">
                  <c:v>0.96175344853584244</c:v>
                </c:pt>
                <c:pt idx="457">
                  <c:v>0.92692806965817909</c:v>
                </c:pt>
                <c:pt idx="458">
                  <c:v>0.96926336581686734</c:v>
                </c:pt>
                <c:pt idx="459">
                  <c:v>0.99578006434908317</c:v>
                </c:pt>
                <c:pt idx="460">
                  <c:v>0.69888414574236601</c:v>
                </c:pt>
                <c:pt idx="461">
                  <c:v>0.42149076373924821</c:v>
                </c:pt>
                <c:pt idx="462">
                  <c:v>0.27910138151344988</c:v>
                </c:pt>
                <c:pt idx="463">
                  <c:v>0.27702311047657102</c:v>
                </c:pt>
                <c:pt idx="464">
                  <c:v>0.30882317374478668</c:v>
                </c:pt>
                <c:pt idx="465">
                  <c:v>0.57543857187385739</c:v>
                </c:pt>
                <c:pt idx="466">
                  <c:v>0.83022874804281643</c:v>
                </c:pt>
                <c:pt idx="467">
                  <c:v>0.84949624629353526</c:v>
                </c:pt>
                <c:pt idx="468">
                  <c:v>0.87339713034230093</c:v>
                </c:pt>
                <c:pt idx="469">
                  <c:v>0.96615724401983016</c:v>
                </c:pt>
                <c:pt idx="470">
                  <c:v>0.94009000204516424</c:v>
                </c:pt>
                <c:pt idx="471">
                  <c:v>0.94423039626852567</c:v>
                </c:pt>
                <c:pt idx="472">
                  <c:v>0.78664459579569979</c:v>
                </c:pt>
                <c:pt idx="473">
                  <c:v>0.5245511300552721</c:v>
                </c:pt>
                <c:pt idx="474">
                  <c:v>0.42857547371239257</c:v>
                </c:pt>
                <c:pt idx="475">
                  <c:v>0.26605047218151961</c:v>
                </c:pt>
                <c:pt idx="476">
                  <c:v>0.17274034289163689</c:v>
                </c:pt>
                <c:pt idx="477">
                  <c:v>0.22064295107599119</c:v>
                </c:pt>
                <c:pt idx="478">
                  <c:v>0.37843746486760838</c:v>
                </c:pt>
                <c:pt idx="479">
                  <c:v>0.51357427886804552</c:v>
                </c:pt>
                <c:pt idx="480">
                  <c:v>0.70866205772365287</c:v>
                </c:pt>
                <c:pt idx="481">
                  <c:v>0.88810928333133898</c:v>
                </c:pt>
                <c:pt idx="482">
                  <c:v>0.93088149070082415</c:v>
                </c:pt>
                <c:pt idx="483">
                  <c:v>0.96634583705838095</c:v>
                </c:pt>
                <c:pt idx="484">
                  <c:v>1.200876054055231</c:v>
                </c:pt>
                <c:pt idx="485">
                  <c:v>1.2755136986703841</c:v>
                </c:pt>
                <c:pt idx="486">
                  <c:v>1.3460044005940179</c:v>
                </c:pt>
                <c:pt idx="487">
                  <c:v>1.530256111579136</c:v>
                </c:pt>
                <c:pt idx="488">
                  <c:v>1.6511805075935759</c:v>
                </c:pt>
                <c:pt idx="489">
                  <c:v>1.8773801747740799</c:v>
                </c:pt>
                <c:pt idx="490">
                  <c:v>2.027998440370347</c:v>
                </c:pt>
                <c:pt idx="491">
                  <c:v>2.043482200291149</c:v>
                </c:pt>
                <c:pt idx="492">
                  <c:v>1.978732355218769</c:v>
                </c:pt>
                <c:pt idx="493">
                  <c:v>1.831123196106585</c:v>
                </c:pt>
                <c:pt idx="494">
                  <c:v>1.6468955269744441</c:v>
                </c:pt>
                <c:pt idx="495">
                  <c:v>1.500434749088893</c:v>
                </c:pt>
                <c:pt idx="496">
                  <c:v>1.5837887355216469</c:v>
                </c:pt>
                <c:pt idx="497">
                  <c:v>1.6589410233070789</c:v>
                </c:pt>
                <c:pt idx="498">
                  <c:v>1.736386632466975</c:v>
                </c:pt>
                <c:pt idx="499">
                  <c:v>1.929081688438729</c:v>
                </c:pt>
                <c:pt idx="500">
                  <c:v>2.0439039945967572</c:v>
                </c:pt>
                <c:pt idx="501">
                  <c:v>2.2077976008289868</c:v>
                </c:pt>
                <c:pt idx="502">
                  <c:v>2.3596894528278982</c:v>
                </c:pt>
                <c:pt idx="503">
                  <c:v>2.329452563452254</c:v>
                </c:pt>
                <c:pt idx="504">
                  <c:v>2.2144326855157268</c:v>
                </c:pt>
                <c:pt idx="505">
                  <c:v>1.967607731473876</c:v>
                </c:pt>
                <c:pt idx="506">
                  <c:v>1.6838637671966139</c:v>
                </c:pt>
                <c:pt idx="507">
                  <c:v>1.3946770324383539</c:v>
                </c:pt>
                <c:pt idx="508">
                  <c:v>1.3170101847599771</c:v>
                </c:pt>
                <c:pt idx="509">
                  <c:v>1.2507415024817461</c:v>
                </c:pt>
                <c:pt idx="510">
                  <c:v>1.175998967996535</c:v>
                </c:pt>
                <c:pt idx="511">
                  <c:v>1.1052189914686039</c:v>
                </c:pt>
                <c:pt idx="512">
                  <c:v>1.146173272140723</c:v>
                </c:pt>
                <c:pt idx="513">
                  <c:v>1.3378743373815969</c:v>
                </c:pt>
                <c:pt idx="514">
                  <c:v>1.511321293334368</c:v>
                </c:pt>
                <c:pt idx="515">
                  <c:v>1.5991062961667319</c:v>
                </c:pt>
                <c:pt idx="516">
                  <c:v>1.690864263974486</c:v>
                </c:pt>
                <c:pt idx="517">
                  <c:v>1.6637029783245749</c:v>
                </c:pt>
                <c:pt idx="518">
                  <c:v>1.4020787842067211</c:v>
                </c:pt>
                <c:pt idx="519">
                  <c:v>1.210225959280075</c:v>
                </c:pt>
                <c:pt idx="520">
                  <c:v>1.1361679962266999</c:v>
                </c:pt>
                <c:pt idx="521">
                  <c:v>1.098015172888293</c:v>
                </c:pt>
                <c:pt idx="522">
                  <c:v>1.1208513752947791</c:v>
                </c:pt>
                <c:pt idx="523">
                  <c:v>0.95041234019474441</c:v>
                </c:pt>
                <c:pt idx="524">
                  <c:v>0.82181341673239561</c:v>
                </c:pt>
                <c:pt idx="525">
                  <c:v>0.82463348463377451</c:v>
                </c:pt>
                <c:pt idx="526">
                  <c:v>0.87948747962299467</c:v>
                </c:pt>
                <c:pt idx="527">
                  <c:v>0.93096990867821916</c:v>
                </c:pt>
                <c:pt idx="528">
                  <c:v>0.91023887242178969</c:v>
                </c:pt>
                <c:pt idx="529">
                  <c:v>0.79209977416993282</c:v>
                </c:pt>
                <c:pt idx="530">
                  <c:v>0.71146464110496588</c:v>
                </c:pt>
                <c:pt idx="531">
                  <c:v>0.82552872304496372</c:v>
                </c:pt>
                <c:pt idx="532">
                  <c:v>0.88921622318929416</c:v>
                </c:pt>
                <c:pt idx="533">
                  <c:v>0.95587060647392297</c:v>
                </c:pt>
                <c:pt idx="534">
                  <c:v>0.90628260544773342</c:v>
                </c:pt>
                <c:pt idx="535">
                  <c:v>0.68011608573412141</c:v>
                </c:pt>
                <c:pt idx="536">
                  <c:v>0.42639511682416931</c:v>
                </c:pt>
                <c:pt idx="537">
                  <c:v>0.18262179856716601</c:v>
                </c:pt>
                <c:pt idx="538">
                  <c:v>9.4859767337980225E-3</c:v>
                </c:pt>
                <c:pt idx="539">
                  <c:v>-0.12916166834718351</c:v>
                </c:pt>
                <c:pt idx="540">
                  <c:v>-0.2159334982736372</c:v>
                </c:pt>
                <c:pt idx="541">
                  <c:v>-0.15816317094451929</c:v>
                </c:pt>
                <c:pt idx="542">
                  <c:v>-0.1606678035178489</c:v>
                </c:pt>
                <c:pt idx="543">
                  <c:v>-0.2315564500396449</c:v>
                </c:pt>
                <c:pt idx="544">
                  <c:v>-0.5003078432735697</c:v>
                </c:pt>
                <c:pt idx="545">
                  <c:v>-0.66646179521062077</c:v>
                </c:pt>
                <c:pt idx="546">
                  <c:v>-0.70044951479815354</c:v>
                </c:pt>
                <c:pt idx="547">
                  <c:v>-0.64362413457061118</c:v>
                </c:pt>
                <c:pt idx="548">
                  <c:v>-0.73618094986770033</c:v>
                </c:pt>
                <c:pt idx="549">
                  <c:v>-0.98184324341967122</c:v>
                </c:pt>
                <c:pt idx="550">
                  <c:v>-1.042990820854524</c:v>
                </c:pt>
                <c:pt idx="551">
                  <c:v>-1.104632377846849</c:v>
                </c:pt>
                <c:pt idx="552">
                  <c:v>-1.081051725249065</c:v>
                </c:pt>
                <c:pt idx="553">
                  <c:v>-0.97736828834489797</c:v>
                </c:pt>
                <c:pt idx="554">
                  <c:v>-0.9231546139513126</c:v>
                </c:pt>
                <c:pt idx="555">
                  <c:v>-0.9801386669057609</c:v>
                </c:pt>
                <c:pt idx="556">
                  <c:v>-1.124458538665184</c:v>
                </c:pt>
                <c:pt idx="557">
                  <c:v>-1.1179206485318891</c:v>
                </c:pt>
                <c:pt idx="558">
                  <c:v>-0.96871831164737843</c:v>
                </c:pt>
                <c:pt idx="559">
                  <c:v>-0.919048043697548</c:v>
                </c:pt>
                <c:pt idx="560">
                  <c:v>-0.8717339091199231</c:v>
                </c:pt>
                <c:pt idx="561">
                  <c:v>-0.81133075118934161</c:v>
                </c:pt>
                <c:pt idx="562">
                  <c:v>-0.87249256637539851</c:v>
                </c:pt>
                <c:pt idx="563">
                  <c:v>-0.96896439886283126</c:v>
                </c:pt>
                <c:pt idx="564">
                  <c:v>-1.1071849939708991</c:v>
                </c:pt>
                <c:pt idx="565">
                  <c:v>-1.095004068904889</c:v>
                </c:pt>
                <c:pt idx="566">
                  <c:v>-1.066353945594771</c:v>
                </c:pt>
                <c:pt idx="567">
                  <c:v>-1.0522315078116069</c:v>
                </c:pt>
                <c:pt idx="568">
                  <c:v>-1.0434374202107459</c:v>
                </c:pt>
                <c:pt idx="569">
                  <c:v>-0.9731263651208919</c:v>
                </c:pt>
                <c:pt idx="570">
                  <c:v>-0.93623667639832364</c:v>
                </c:pt>
                <c:pt idx="571">
                  <c:v>-0.88711090048488483</c:v>
                </c:pt>
                <c:pt idx="572">
                  <c:v>-0.9817304987064287</c:v>
                </c:pt>
                <c:pt idx="573">
                  <c:v>-0.98674121711698481</c:v>
                </c:pt>
                <c:pt idx="574">
                  <c:v>-1.114965914481671</c:v>
                </c:pt>
                <c:pt idx="575">
                  <c:v>-1.1746532475177589</c:v>
                </c:pt>
                <c:pt idx="576">
                  <c:v>-1.2030062181513761</c:v>
                </c:pt>
                <c:pt idx="577">
                  <c:v>-0.98633488312460293</c:v>
                </c:pt>
                <c:pt idx="578">
                  <c:v>-0.78300980787462537</c:v>
                </c:pt>
                <c:pt idx="579">
                  <c:v>-0.69690826401476214</c:v>
                </c:pt>
                <c:pt idx="580">
                  <c:v>-0.83788411580887401</c:v>
                </c:pt>
                <c:pt idx="581">
                  <c:v>-0.93073538404716272</c:v>
                </c:pt>
                <c:pt idx="582">
                  <c:v>-1.16300085753878</c:v>
                </c:pt>
                <c:pt idx="583">
                  <c:v>-1.432653047844155</c:v>
                </c:pt>
                <c:pt idx="584">
                  <c:v>-1.673956068028704</c:v>
                </c:pt>
                <c:pt idx="585">
                  <c:v>-1.6865998086401239</c:v>
                </c:pt>
                <c:pt idx="586">
                  <c:v>-1.6217913173656331</c:v>
                </c:pt>
                <c:pt idx="587">
                  <c:v>-1.2050740951984771</c:v>
                </c:pt>
                <c:pt idx="588">
                  <c:v>-0.77472886408262642</c:v>
                </c:pt>
                <c:pt idx="589">
                  <c:v>-0.30604540890032472</c:v>
                </c:pt>
                <c:pt idx="590">
                  <c:v>9.6527121309844463E-2</c:v>
                </c:pt>
                <c:pt idx="591">
                  <c:v>0.25714980935581577</c:v>
                </c:pt>
                <c:pt idx="592">
                  <c:v>0.23212295008855929</c:v>
                </c:pt>
                <c:pt idx="593">
                  <c:v>7.1211437231017929E-2</c:v>
                </c:pt>
                <c:pt idx="594">
                  <c:v>-7.4067994714828042E-2</c:v>
                </c:pt>
                <c:pt idx="595">
                  <c:v>7.0389735886856213E-4</c:v>
                </c:pt>
                <c:pt idx="596">
                  <c:v>-5.5408666570799327E-2</c:v>
                </c:pt>
                <c:pt idx="597">
                  <c:v>-2.2593958991407689E-2</c:v>
                </c:pt>
                <c:pt idx="598">
                  <c:v>-8.5501249291002362E-2</c:v>
                </c:pt>
                <c:pt idx="599">
                  <c:v>5.8259131002639207E-2</c:v>
                </c:pt>
                <c:pt idx="600">
                  <c:v>5.0198411670198832E-2</c:v>
                </c:pt>
                <c:pt idx="601">
                  <c:v>-4.5011039761876689E-2</c:v>
                </c:pt>
                <c:pt idx="602">
                  <c:v>-0.24670583865290729</c:v>
                </c:pt>
                <c:pt idx="603">
                  <c:v>0.12589415398158851</c:v>
                </c:pt>
                <c:pt idx="604">
                  <c:v>0.19010639480452041</c:v>
                </c:pt>
                <c:pt idx="605">
                  <c:v>0.36477123888136093</c:v>
                </c:pt>
                <c:pt idx="606">
                  <c:v>0.57321829620564202</c:v>
                </c:pt>
                <c:pt idx="607">
                  <c:v>0.81714803039498018</c:v>
                </c:pt>
                <c:pt idx="608">
                  <c:v>0.83281298535885595</c:v>
                </c:pt>
                <c:pt idx="609">
                  <c:v>0.598897633724782</c:v>
                </c:pt>
                <c:pt idx="610">
                  <c:v>0.4393151301705604</c:v>
                </c:pt>
                <c:pt idx="611">
                  <c:v>0.34665814203749012</c:v>
                </c:pt>
                <c:pt idx="612">
                  <c:v>0.42169294399152901</c:v>
                </c:pt>
                <c:pt idx="613">
                  <c:v>0.61201249129567892</c:v>
                </c:pt>
                <c:pt idx="614">
                  <c:v>0.76387414005500032</c:v>
                </c:pt>
                <c:pt idx="615">
                  <c:v>0.67955426662243867</c:v>
                </c:pt>
                <c:pt idx="616">
                  <c:v>0.52606147907418088</c:v>
                </c:pt>
                <c:pt idx="617">
                  <c:v>0.3752827727226678</c:v>
                </c:pt>
                <c:pt idx="618">
                  <c:v>0.41687168191929019</c:v>
                </c:pt>
                <c:pt idx="619">
                  <c:v>0.35492020192973961</c:v>
                </c:pt>
                <c:pt idx="620">
                  <c:v>0.24356782437641281</c:v>
                </c:pt>
                <c:pt idx="621">
                  <c:v>0.18322313528388201</c:v>
                </c:pt>
                <c:pt idx="622">
                  <c:v>3.8445572267706347E-2</c:v>
                </c:pt>
                <c:pt idx="623">
                  <c:v>-0.12984402361783631</c:v>
                </c:pt>
                <c:pt idx="624">
                  <c:v>-0.30801891898458078</c:v>
                </c:pt>
                <c:pt idx="625">
                  <c:v>-0.35994674498988938</c:v>
                </c:pt>
                <c:pt idx="626">
                  <c:v>-0.26654951954530742</c:v>
                </c:pt>
                <c:pt idx="627">
                  <c:v>-0.14787687257225149</c:v>
                </c:pt>
                <c:pt idx="628">
                  <c:v>3.076768720230811E-2</c:v>
                </c:pt>
                <c:pt idx="629">
                  <c:v>0.14136569509155419</c:v>
                </c:pt>
                <c:pt idx="630">
                  <c:v>4.0524004621454487E-2</c:v>
                </c:pt>
                <c:pt idx="631">
                  <c:v>-0.2280155623977172</c:v>
                </c:pt>
                <c:pt idx="632">
                  <c:v>-0.34094130496259678</c:v>
                </c:pt>
                <c:pt idx="633">
                  <c:v>-0.46871829303557261</c:v>
                </c:pt>
                <c:pt idx="634">
                  <c:v>-0.55871472751765217</c:v>
                </c:pt>
                <c:pt idx="635">
                  <c:v>-0.40477605683819368</c:v>
                </c:pt>
                <c:pt idx="636">
                  <c:v>-0.2454667048801687</c:v>
                </c:pt>
                <c:pt idx="637">
                  <c:v>-0.25566685356729241</c:v>
                </c:pt>
                <c:pt idx="638">
                  <c:v>-0.13028879108033101</c:v>
                </c:pt>
                <c:pt idx="639">
                  <c:v>-0.185859564857982</c:v>
                </c:pt>
                <c:pt idx="640">
                  <c:v>-0.28739400357239292</c:v>
                </c:pt>
                <c:pt idx="641">
                  <c:v>-0.21719583132610101</c:v>
                </c:pt>
                <c:pt idx="642">
                  <c:v>-0.33040013819504588</c:v>
                </c:pt>
                <c:pt idx="643">
                  <c:v>-0.68860953596400576</c:v>
                </c:pt>
                <c:pt idx="644">
                  <c:v>-0.9083905864161036</c:v>
                </c:pt>
                <c:pt idx="645">
                  <c:v>-1.0510357984581671</c:v>
                </c:pt>
                <c:pt idx="646">
                  <c:v>-1.139318034907268</c:v>
                </c:pt>
                <c:pt idx="647">
                  <c:v>-1.0035719931881151</c:v>
                </c:pt>
                <c:pt idx="648">
                  <c:v>-1.036384067610755</c:v>
                </c:pt>
                <c:pt idx="649">
                  <c:v>-1.1166617231993059</c:v>
                </c:pt>
                <c:pt idx="650">
                  <c:v>-1.168283907028246</c:v>
                </c:pt>
                <c:pt idx="651">
                  <c:v>-1.1999027242552509</c:v>
                </c:pt>
                <c:pt idx="652">
                  <c:v>-1.3769157186104919</c:v>
                </c:pt>
                <c:pt idx="653">
                  <c:v>-1.487779520932148</c:v>
                </c:pt>
                <c:pt idx="654">
                  <c:v>-1.723227030216552</c:v>
                </c:pt>
                <c:pt idx="655">
                  <c:v>-1.755797624130268</c:v>
                </c:pt>
                <c:pt idx="656">
                  <c:v>-1.7910997605494601</c:v>
                </c:pt>
                <c:pt idx="657">
                  <c:v>-1.951316720089791</c:v>
                </c:pt>
                <c:pt idx="658">
                  <c:v>-2.050321643892357</c:v>
                </c:pt>
                <c:pt idx="659">
                  <c:v>-2.139745642822759</c:v>
                </c:pt>
                <c:pt idx="660">
                  <c:v>-2.3823742344253112</c:v>
                </c:pt>
                <c:pt idx="661">
                  <c:v>-2.5027960787737782</c:v>
                </c:pt>
                <c:pt idx="662">
                  <c:v>-2.338737818304661</c:v>
                </c:pt>
                <c:pt idx="663">
                  <c:v>-2.248416275310567</c:v>
                </c:pt>
                <c:pt idx="664">
                  <c:v>-2.2585352998013901</c:v>
                </c:pt>
                <c:pt idx="665">
                  <c:v>-0.69340424387464061</c:v>
                </c:pt>
                <c:pt idx="666">
                  <c:v>-0.93200761974806234</c:v>
                </c:pt>
                <c:pt idx="667">
                  <c:v>-1.1794756543124061</c:v>
                </c:pt>
                <c:pt idx="668">
                  <c:v>-1.3719065003019131</c:v>
                </c:pt>
                <c:pt idx="669">
                  <c:v>-1.540984136906357</c:v>
                </c:pt>
                <c:pt idx="670">
                  <c:v>-1.7297526409320609</c:v>
                </c:pt>
                <c:pt idx="671">
                  <c:v>-1.809361337269364</c:v>
                </c:pt>
                <c:pt idx="672">
                  <c:v>-1.9833301787080151</c:v>
                </c:pt>
                <c:pt idx="673">
                  <c:v>-2.034489329733467</c:v>
                </c:pt>
                <c:pt idx="674">
                  <c:v>-2.2323853612042912</c:v>
                </c:pt>
                <c:pt idx="675">
                  <c:v>-2.1218599236026292</c:v>
                </c:pt>
                <c:pt idx="676">
                  <c:v>-1.7690680056033929</c:v>
                </c:pt>
                <c:pt idx="677">
                  <c:v>-1.5429610476696729</c:v>
                </c:pt>
                <c:pt idx="678">
                  <c:v>-1.4024280756830869</c:v>
                </c:pt>
                <c:pt idx="679">
                  <c:v>-1.3876905184805599</c:v>
                </c:pt>
                <c:pt idx="680">
                  <c:v>-1.4518609495729431</c:v>
                </c:pt>
                <c:pt idx="681">
                  <c:v>-1.5416611402053511</c:v>
                </c:pt>
                <c:pt idx="682">
                  <c:v>-3.6328400110019681</c:v>
                </c:pt>
                <c:pt idx="683">
                  <c:v>-2.1167375544680609</c:v>
                </c:pt>
                <c:pt idx="684">
                  <c:v>-3.833936867978744</c:v>
                </c:pt>
                <c:pt idx="685">
                  <c:v>-3.529302921294629</c:v>
                </c:pt>
                <c:pt idx="686">
                  <c:v>-3.541033313451325</c:v>
                </c:pt>
                <c:pt idx="687">
                  <c:v>-3.3464602533385719</c:v>
                </c:pt>
                <c:pt idx="688">
                  <c:v>-3.0226918991524458</c:v>
                </c:pt>
                <c:pt idx="689">
                  <c:v>-2.9235608923310372</c:v>
                </c:pt>
                <c:pt idx="690">
                  <c:v>-2.7847815065575579</c:v>
                </c:pt>
                <c:pt idx="691">
                  <c:v>-2.6987441999176229</c:v>
                </c:pt>
                <c:pt idx="692">
                  <c:v>-2.6303613554984659</c:v>
                </c:pt>
                <c:pt idx="693">
                  <c:v>-2.712800377162679</c:v>
                </c:pt>
                <c:pt idx="694">
                  <c:v>-2.7904917988440259</c:v>
                </c:pt>
                <c:pt idx="695">
                  <c:v>-2.854016062134423</c:v>
                </c:pt>
                <c:pt idx="696">
                  <c:v>-2.933914386089373</c:v>
                </c:pt>
                <c:pt idx="697">
                  <c:v>-2.914106007730656</c:v>
                </c:pt>
                <c:pt idx="698">
                  <c:v>-2.836459256963046</c:v>
                </c:pt>
                <c:pt idx="699">
                  <c:v>-2.7168815791776999</c:v>
                </c:pt>
                <c:pt idx="700">
                  <c:v>-2.6603456400120948</c:v>
                </c:pt>
                <c:pt idx="701">
                  <c:v>-2.587604316636543</c:v>
                </c:pt>
                <c:pt idx="702">
                  <c:v>-2.3435110158337631</c:v>
                </c:pt>
                <c:pt idx="703">
                  <c:v>-2.1354543856378081</c:v>
                </c:pt>
                <c:pt idx="704">
                  <c:v>-2.044204027529466</c:v>
                </c:pt>
                <c:pt idx="705">
                  <c:v>-1.955950966727557</c:v>
                </c:pt>
                <c:pt idx="706">
                  <c:v>-1.742431977535047</c:v>
                </c:pt>
                <c:pt idx="707">
                  <c:v>-1.7192761208393761</c:v>
                </c:pt>
                <c:pt idx="708">
                  <c:v>-1.708228463320185</c:v>
                </c:pt>
                <c:pt idx="709">
                  <c:v>-0.54603535112801038</c:v>
                </c:pt>
                <c:pt idx="710">
                  <c:v>-0.34820626601709143</c:v>
                </c:pt>
                <c:pt idx="711">
                  <c:v>-0.25012884270266678</c:v>
                </c:pt>
                <c:pt idx="712">
                  <c:v>-8.4826140229903924E-2</c:v>
                </c:pt>
                <c:pt idx="713">
                  <c:v>5.0106715584849207E-2</c:v>
                </c:pt>
                <c:pt idx="714">
                  <c:v>0.38699354444822193</c:v>
                </c:pt>
                <c:pt idx="715">
                  <c:v>0.48389690185580952</c:v>
                </c:pt>
                <c:pt idx="716">
                  <c:v>0.48943879206065211</c:v>
                </c:pt>
                <c:pt idx="717">
                  <c:v>0.35487620092634192</c:v>
                </c:pt>
                <c:pt idx="718">
                  <c:v>0.19834050573801629</c:v>
                </c:pt>
                <c:pt idx="719">
                  <c:v>-0.1210942804425757</c:v>
                </c:pt>
                <c:pt idx="720">
                  <c:v>-0.39784435482316521</c:v>
                </c:pt>
                <c:pt idx="721">
                  <c:v>-0.46248043322043852</c:v>
                </c:pt>
                <c:pt idx="722">
                  <c:v>-0.35009504691478871</c:v>
                </c:pt>
                <c:pt idx="723">
                  <c:v>1.718857646023993</c:v>
                </c:pt>
                <c:pt idx="724">
                  <c:v>-0.11217050497957021</c:v>
                </c:pt>
                <c:pt idx="725">
                  <c:v>1.7812343927529539</c:v>
                </c:pt>
                <c:pt idx="726">
                  <c:v>-0.2171287807347021</c:v>
                </c:pt>
                <c:pt idx="727">
                  <c:v>-0.44629781510114791</c:v>
                </c:pt>
                <c:pt idx="728">
                  <c:v>-0.52591795915519834</c:v>
                </c:pt>
                <c:pt idx="729">
                  <c:v>-0.56030115274844683</c:v>
                </c:pt>
                <c:pt idx="730">
                  <c:v>-0.43869946750181971</c:v>
                </c:pt>
                <c:pt idx="731">
                  <c:v>-0.41603150192782162</c:v>
                </c:pt>
                <c:pt idx="732">
                  <c:v>-0.48598811158761551</c:v>
                </c:pt>
                <c:pt idx="733">
                  <c:v>-0.70282014798374792</c:v>
                </c:pt>
                <c:pt idx="734">
                  <c:v>-0.93583923911611011</c:v>
                </c:pt>
                <c:pt idx="735">
                  <c:v>-0.91761239335792821</c:v>
                </c:pt>
                <c:pt idx="736">
                  <c:v>-0.78224580427977997</c:v>
                </c:pt>
                <c:pt idx="737">
                  <c:v>-0.47866182914179051</c:v>
                </c:pt>
                <c:pt idx="738">
                  <c:v>-0.25907979400520209</c:v>
                </c:pt>
                <c:pt idx="739">
                  <c:v>-3.0113035744592249E-2</c:v>
                </c:pt>
                <c:pt idx="740">
                  <c:v>7.5989106877970794E-2</c:v>
                </c:pt>
                <c:pt idx="741">
                  <c:v>0.1417124194787763</c:v>
                </c:pt>
                <c:pt idx="742">
                  <c:v>0.25537529018084509</c:v>
                </c:pt>
                <c:pt idx="743">
                  <c:v>0.41887197511210877</c:v>
                </c:pt>
                <c:pt idx="744">
                  <c:v>0.59075102465040408</c:v>
                </c:pt>
                <c:pt idx="745">
                  <c:v>0.64439898745752044</c:v>
                </c:pt>
                <c:pt idx="746">
                  <c:v>0.41939372011445469</c:v>
                </c:pt>
                <c:pt idx="747">
                  <c:v>0.38439284932823148</c:v>
                </c:pt>
                <c:pt idx="748">
                  <c:v>0.45122090497391459</c:v>
                </c:pt>
                <c:pt idx="749">
                  <c:v>3.7088596410934911</c:v>
                </c:pt>
                <c:pt idx="750">
                  <c:v>3.8015807606217908</c:v>
                </c:pt>
                <c:pt idx="751">
                  <c:v>4.043702781951378</c:v>
                </c:pt>
                <c:pt idx="752">
                  <c:v>4.2523624207515027</c:v>
                </c:pt>
                <c:pt idx="753">
                  <c:v>4.3976202700984928</c:v>
                </c:pt>
                <c:pt idx="754">
                  <c:v>4.5523064212418296</c:v>
                </c:pt>
                <c:pt idx="755">
                  <c:v>4.7063198140137299</c:v>
                </c:pt>
                <c:pt idx="756">
                  <c:v>4.877343223277455</c:v>
                </c:pt>
                <c:pt idx="757">
                  <c:v>4.9547600998613044</c:v>
                </c:pt>
                <c:pt idx="758">
                  <c:v>4.9406332009634921</c:v>
                </c:pt>
                <c:pt idx="759">
                  <c:v>4.9415029636979719</c:v>
                </c:pt>
                <c:pt idx="760">
                  <c:v>4.8281931864614567</c:v>
                </c:pt>
                <c:pt idx="761">
                  <c:v>4.7062106069946434</c:v>
                </c:pt>
                <c:pt idx="762">
                  <c:v>4.4927734828887056</c:v>
                </c:pt>
                <c:pt idx="763">
                  <c:v>4.1117631031604747</c:v>
                </c:pt>
                <c:pt idx="764">
                  <c:v>3.8714919121575431</c:v>
                </c:pt>
                <c:pt idx="765">
                  <c:v>3.7059577952630618</c:v>
                </c:pt>
                <c:pt idx="766">
                  <c:v>3.57765628024148</c:v>
                </c:pt>
                <c:pt idx="767">
                  <c:v>3.52416848760374</c:v>
                </c:pt>
                <c:pt idx="768">
                  <c:v>3.4147913943009862</c:v>
                </c:pt>
                <c:pt idx="769">
                  <c:v>3.5726070466703219</c:v>
                </c:pt>
                <c:pt idx="770">
                  <c:v>3.739826745255987</c:v>
                </c:pt>
                <c:pt idx="771">
                  <c:v>3.5714074319146651</c:v>
                </c:pt>
                <c:pt idx="772">
                  <c:v>3.3570986343631528</c:v>
                </c:pt>
                <c:pt idx="773">
                  <c:v>3.092251419112499</c:v>
                </c:pt>
                <c:pt idx="774">
                  <c:v>2.9078738816098131</c:v>
                </c:pt>
                <c:pt idx="775">
                  <c:v>2.7594394251466152</c:v>
                </c:pt>
                <c:pt idx="776">
                  <c:v>2.6168150675487829</c:v>
                </c:pt>
                <c:pt idx="777">
                  <c:v>2.7881068447670998</c:v>
                </c:pt>
                <c:pt idx="778">
                  <c:v>3.0444886034261822</c:v>
                </c:pt>
                <c:pt idx="779">
                  <c:v>3.3377452781196721</c:v>
                </c:pt>
                <c:pt idx="780">
                  <c:v>3.5597240667711971</c:v>
                </c:pt>
                <c:pt idx="781">
                  <c:v>3.5772394163028589</c:v>
                </c:pt>
                <c:pt idx="782">
                  <c:v>3.5562160197234101</c:v>
                </c:pt>
                <c:pt idx="783">
                  <c:v>3.483173573255455</c:v>
                </c:pt>
                <c:pt idx="784">
                  <c:v>3.2794237632968319</c:v>
                </c:pt>
                <c:pt idx="785">
                  <c:v>2.9998412782084438</c:v>
                </c:pt>
                <c:pt idx="786">
                  <c:v>2.8503111761712132</c:v>
                </c:pt>
                <c:pt idx="787">
                  <c:v>1.5276088671529009</c:v>
                </c:pt>
                <c:pt idx="788">
                  <c:v>2.807818528921258</c:v>
                </c:pt>
                <c:pt idx="789">
                  <c:v>2.662655642232115</c:v>
                </c:pt>
                <c:pt idx="790">
                  <c:v>2.465999322871236</c:v>
                </c:pt>
                <c:pt idx="791">
                  <c:v>2.3815944594202572</c:v>
                </c:pt>
                <c:pt idx="792">
                  <c:v>2.2473835155791999</c:v>
                </c:pt>
                <c:pt idx="793">
                  <c:v>1.977284144742081</c:v>
                </c:pt>
                <c:pt idx="794">
                  <c:v>1.9137914142327781</c:v>
                </c:pt>
                <c:pt idx="795">
                  <c:v>1.808578176986237</c:v>
                </c:pt>
                <c:pt idx="796">
                  <c:v>1.8847873158460171</c:v>
                </c:pt>
                <c:pt idx="797">
                  <c:v>2.264266430267885</c:v>
                </c:pt>
                <c:pt idx="798">
                  <c:v>2.3800446734600729</c:v>
                </c:pt>
                <c:pt idx="799">
                  <c:v>1.0347550085332411</c:v>
                </c:pt>
                <c:pt idx="800">
                  <c:v>2.3111186980190501</c:v>
                </c:pt>
                <c:pt idx="801">
                  <c:v>2.291071087811158</c:v>
                </c:pt>
                <c:pt idx="802">
                  <c:v>0.36416051199771698</c:v>
                </c:pt>
                <c:pt idx="803">
                  <c:v>0.19146414619476271</c:v>
                </c:pt>
                <c:pt idx="804">
                  <c:v>4.8244498720788363E-2</c:v>
                </c:pt>
                <c:pt idx="805">
                  <c:v>4.4674916119723351E-2</c:v>
                </c:pt>
                <c:pt idx="806">
                  <c:v>4.936817745187911E-2</c:v>
                </c:pt>
                <c:pt idx="807">
                  <c:v>2.3927316278049888</c:v>
                </c:pt>
                <c:pt idx="808">
                  <c:v>0.19299941543936991</c:v>
                </c:pt>
                <c:pt idx="809">
                  <c:v>2.6117016944753142</c:v>
                </c:pt>
                <c:pt idx="810">
                  <c:v>2.691588436251128</c:v>
                </c:pt>
                <c:pt idx="811">
                  <c:v>2.7931790691095819</c:v>
                </c:pt>
                <c:pt idx="812">
                  <c:v>2.784959056484043</c:v>
                </c:pt>
                <c:pt idx="813">
                  <c:v>2.8403933982565981</c:v>
                </c:pt>
                <c:pt idx="814">
                  <c:v>2.7455474575826719</c:v>
                </c:pt>
                <c:pt idx="815">
                  <c:v>2.6557984258302052</c:v>
                </c:pt>
                <c:pt idx="816">
                  <c:v>2.544142608770704</c:v>
                </c:pt>
                <c:pt idx="817">
                  <c:v>2.5233516065010431</c:v>
                </c:pt>
                <c:pt idx="818">
                  <c:v>2.5422202472854689</c:v>
                </c:pt>
                <c:pt idx="819">
                  <c:v>2.4880987672272079</c:v>
                </c:pt>
                <c:pt idx="820">
                  <c:v>2.2365470160785859</c:v>
                </c:pt>
                <c:pt idx="821">
                  <c:v>1.8195450163215381</c:v>
                </c:pt>
                <c:pt idx="822">
                  <c:v>1.4141278189404241</c:v>
                </c:pt>
                <c:pt idx="823">
                  <c:v>1.3679093540285681</c:v>
                </c:pt>
                <c:pt idx="824">
                  <c:v>1.5269683537827139</c:v>
                </c:pt>
                <c:pt idx="825">
                  <c:v>1.675083880753812</c:v>
                </c:pt>
                <c:pt idx="826">
                  <c:v>1.9110580151907051</c:v>
                </c:pt>
                <c:pt idx="827">
                  <c:v>2.1558937924562742</c:v>
                </c:pt>
                <c:pt idx="828">
                  <c:v>2.3046101650429018</c:v>
                </c:pt>
                <c:pt idx="829">
                  <c:v>2.383586794564561</c:v>
                </c:pt>
                <c:pt idx="830">
                  <c:v>2.4162090113553258</c:v>
                </c:pt>
                <c:pt idx="831">
                  <c:v>2.2624732624917399</c:v>
                </c:pt>
                <c:pt idx="832">
                  <c:v>2.2245323953034029</c:v>
                </c:pt>
                <c:pt idx="833">
                  <c:v>2.2646588456046821</c:v>
                </c:pt>
                <c:pt idx="834">
                  <c:v>2.3066062326562671</c:v>
                </c:pt>
                <c:pt idx="835">
                  <c:v>2.138974618188934</c:v>
                </c:pt>
                <c:pt idx="836">
                  <c:v>2.2381915120632971</c:v>
                </c:pt>
                <c:pt idx="837">
                  <c:v>2.2966225361800801</c:v>
                </c:pt>
                <c:pt idx="838">
                  <c:v>2.2006764224277209</c:v>
                </c:pt>
                <c:pt idx="839">
                  <c:v>2.1027941127098719</c:v>
                </c:pt>
                <c:pt idx="840">
                  <c:v>1.999461769832384</c:v>
                </c:pt>
                <c:pt idx="841">
                  <c:v>1.8347708231143529</c:v>
                </c:pt>
                <c:pt idx="842">
                  <c:v>1.8129098076480561</c:v>
                </c:pt>
                <c:pt idx="843">
                  <c:v>1.9140671090052239</c:v>
                </c:pt>
                <c:pt idx="844">
                  <c:v>2.202750429846323</c:v>
                </c:pt>
                <c:pt idx="845">
                  <c:v>2.3611303332678841</c:v>
                </c:pt>
                <c:pt idx="846">
                  <c:v>2.4777696784615428</c:v>
                </c:pt>
                <c:pt idx="847">
                  <c:v>2.636519685129842</c:v>
                </c:pt>
                <c:pt idx="848">
                  <c:v>2.6686461049080439</c:v>
                </c:pt>
                <c:pt idx="849">
                  <c:v>2.6885810901514882</c:v>
                </c:pt>
                <c:pt idx="850">
                  <c:v>2.6439229542487639</c:v>
                </c:pt>
                <c:pt idx="851">
                  <c:v>2.6321897993640828</c:v>
                </c:pt>
                <c:pt idx="852">
                  <c:v>2.5641409455998438</c:v>
                </c:pt>
                <c:pt idx="853">
                  <c:v>2.337201994816462</c:v>
                </c:pt>
                <c:pt idx="854">
                  <c:v>2.1330871676956988</c:v>
                </c:pt>
                <c:pt idx="855">
                  <c:v>2.2302777312708271</c:v>
                </c:pt>
                <c:pt idx="856">
                  <c:v>2.3305020383675812</c:v>
                </c:pt>
                <c:pt idx="857">
                  <c:v>2.3689823967728851</c:v>
                </c:pt>
                <c:pt idx="858">
                  <c:v>2.4561978439109922</c:v>
                </c:pt>
                <c:pt idx="859">
                  <c:v>2.5068605288083821</c:v>
                </c:pt>
                <c:pt idx="860">
                  <c:v>2.3895625425759639</c:v>
                </c:pt>
                <c:pt idx="861">
                  <c:v>2.3864393036258549</c:v>
                </c:pt>
                <c:pt idx="862">
                  <c:v>2.4605245304670271</c:v>
                </c:pt>
                <c:pt idx="863">
                  <c:v>2.5057502231450068</c:v>
                </c:pt>
                <c:pt idx="864">
                  <c:v>2.648497032990297</c:v>
                </c:pt>
                <c:pt idx="865">
                  <c:v>2.628735301982922</c:v>
                </c:pt>
                <c:pt idx="866">
                  <c:v>2.696970294166118</c:v>
                </c:pt>
                <c:pt idx="867">
                  <c:v>2.7807791059205278</c:v>
                </c:pt>
                <c:pt idx="868">
                  <c:v>2.8552707378674049</c:v>
                </c:pt>
                <c:pt idx="869">
                  <c:v>2.776402239730611</c:v>
                </c:pt>
                <c:pt idx="870">
                  <c:v>2.601667081169408</c:v>
                </c:pt>
                <c:pt idx="871">
                  <c:v>2.3833742136280631</c:v>
                </c:pt>
                <c:pt idx="872">
                  <c:v>2.1918046810586982</c:v>
                </c:pt>
                <c:pt idx="873">
                  <c:v>2.0746664783897182</c:v>
                </c:pt>
                <c:pt idx="874">
                  <c:v>2.0436892714613029</c:v>
                </c:pt>
                <c:pt idx="875">
                  <c:v>2.1180549797642541</c:v>
                </c:pt>
                <c:pt idx="876">
                  <c:v>2.4208994619672501</c:v>
                </c:pt>
                <c:pt idx="877">
                  <c:v>2.6303820349137479</c:v>
                </c:pt>
                <c:pt idx="878">
                  <c:v>2.6450378849045948</c:v>
                </c:pt>
                <c:pt idx="879">
                  <c:v>3.5802061229772</c:v>
                </c:pt>
                <c:pt idx="880">
                  <c:v>3.5108584797711502</c:v>
                </c:pt>
                <c:pt idx="881">
                  <c:v>3.4115487410157219</c:v>
                </c:pt>
                <c:pt idx="882">
                  <c:v>3.4589441929489331</c:v>
                </c:pt>
                <c:pt idx="883">
                  <c:v>3.4760491354299252</c:v>
                </c:pt>
                <c:pt idx="884">
                  <c:v>3.3072446775652709</c:v>
                </c:pt>
                <c:pt idx="885">
                  <c:v>3.1582672472010298</c:v>
                </c:pt>
                <c:pt idx="886">
                  <c:v>2.9261089924698269</c:v>
                </c:pt>
                <c:pt idx="887">
                  <c:v>2.7161319497521479</c:v>
                </c:pt>
                <c:pt idx="888">
                  <c:v>2.5129241245522902</c:v>
                </c:pt>
                <c:pt idx="889">
                  <c:v>2.1670203826375212</c:v>
                </c:pt>
                <c:pt idx="890">
                  <c:v>2.1024917834619812</c:v>
                </c:pt>
                <c:pt idx="891">
                  <c:v>2.0079829786244878</c:v>
                </c:pt>
                <c:pt idx="892">
                  <c:v>1.841921811954027</c:v>
                </c:pt>
                <c:pt idx="893">
                  <c:v>1.9401779743748711</c:v>
                </c:pt>
                <c:pt idx="894">
                  <c:v>2.0407718761956972</c:v>
                </c:pt>
                <c:pt idx="895">
                  <c:v>2.3330787829179909</c:v>
                </c:pt>
                <c:pt idx="896">
                  <c:v>2.4530924529741029</c:v>
                </c:pt>
                <c:pt idx="897">
                  <c:v>2.439714922208716</c:v>
                </c:pt>
                <c:pt idx="898">
                  <c:v>2.2734338129450928</c:v>
                </c:pt>
                <c:pt idx="899">
                  <c:v>1.9000325831102911</c:v>
                </c:pt>
                <c:pt idx="900">
                  <c:v>0.64045052848148409</c:v>
                </c:pt>
                <c:pt idx="901">
                  <c:v>0.9657093432139664</c:v>
                </c:pt>
                <c:pt idx="902">
                  <c:v>0.75801624850632332</c:v>
                </c:pt>
                <c:pt idx="903">
                  <c:v>1.0157666473003599</c:v>
                </c:pt>
                <c:pt idx="904">
                  <c:v>1.2777170329375001</c:v>
                </c:pt>
                <c:pt idx="905">
                  <c:v>1.4459618741523601</c:v>
                </c:pt>
                <c:pt idx="906">
                  <c:v>1.5463036419148299</c:v>
                </c:pt>
                <c:pt idx="907">
                  <c:v>1.53598765111928</c:v>
                </c:pt>
                <c:pt idx="908">
                  <c:v>1.381802111992172</c:v>
                </c:pt>
                <c:pt idx="909">
                  <c:v>1.324000999031818</c:v>
                </c:pt>
                <c:pt idx="910">
                  <c:v>1.498465135966383</c:v>
                </c:pt>
                <c:pt idx="911">
                  <c:v>1.7509935870303159</c:v>
                </c:pt>
                <c:pt idx="912">
                  <c:v>2.033495718812103</c:v>
                </c:pt>
                <c:pt idx="913">
                  <c:v>2.0652807975492369</c:v>
                </c:pt>
                <c:pt idx="914">
                  <c:v>2.0174306888178668</c:v>
                </c:pt>
                <c:pt idx="915">
                  <c:v>2.0208191581035129</c:v>
                </c:pt>
                <c:pt idx="916">
                  <c:v>2.2362335380306502</c:v>
                </c:pt>
                <c:pt idx="917">
                  <c:v>2.4786763058843331</c:v>
                </c:pt>
                <c:pt idx="918">
                  <c:v>2.5739742451113079</c:v>
                </c:pt>
                <c:pt idx="919">
                  <c:v>2.65043869045962</c:v>
                </c:pt>
                <c:pt idx="920">
                  <c:v>2.4727281961747618</c:v>
                </c:pt>
                <c:pt idx="921">
                  <c:v>2.1334478399674421</c:v>
                </c:pt>
                <c:pt idx="922">
                  <c:v>1.900118372826231</c:v>
                </c:pt>
                <c:pt idx="923">
                  <c:v>1.690016251840176</c:v>
                </c:pt>
                <c:pt idx="924">
                  <c:v>1.5749976551956271</c:v>
                </c:pt>
                <c:pt idx="925">
                  <c:v>1.444222880528927</c:v>
                </c:pt>
                <c:pt idx="926">
                  <c:v>1.291196885204468</c:v>
                </c:pt>
                <c:pt idx="927">
                  <c:v>1.3169906647631631</c:v>
                </c:pt>
                <c:pt idx="928">
                  <c:v>1.530147728046596</c:v>
                </c:pt>
                <c:pt idx="929">
                  <c:v>1.449010161177962</c:v>
                </c:pt>
                <c:pt idx="930">
                  <c:v>1.354985860769125</c:v>
                </c:pt>
                <c:pt idx="931">
                  <c:v>1.2579268813191891</c:v>
                </c:pt>
                <c:pt idx="932">
                  <c:v>1.3238654146545841</c:v>
                </c:pt>
                <c:pt idx="933">
                  <c:v>1.3792745147201391</c:v>
                </c:pt>
                <c:pt idx="934">
                  <c:v>1.492573602542838</c:v>
                </c:pt>
                <c:pt idx="935">
                  <c:v>1.7217330208148149</c:v>
                </c:pt>
                <c:pt idx="936">
                  <c:v>1.6896624400984841</c:v>
                </c:pt>
                <c:pt idx="937">
                  <c:v>1.890441349162429</c:v>
                </c:pt>
                <c:pt idx="938">
                  <c:v>2.0553582435330768</c:v>
                </c:pt>
                <c:pt idx="939">
                  <c:v>2.496701569038382</c:v>
                </c:pt>
                <c:pt idx="940">
                  <c:v>2.8647579941843069</c:v>
                </c:pt>
                <c:pt idx="941">
                  <c:v>3.2413311272965761</c:v>
                </c:pt>
                <c:pt idx="942">
                  <c:v>3.3107499522939379</c:v>
                </c:pt>
                <c:pt idx="943">
                  <c:v>3.2523105573993361</c:v>
                </c:pt>
                <c:pt idx="944">
                  <c:v>3.2996178928628952</c:v>
                </c:pt>
                <c:pt idx="945">
                  <c:v>3.2895479361143392</c:v>
                </c:pt>
                <c:pt idx="946">
                  <c:v>3.3104741518561158</c:v>
                </c:pt>
                <c:pt idx="947">
                  <c:v>3.1958744375783779</c:v>
                </c:pt>
                <c:pt idx="948">
                  <c:v>3.0956520374953049</c:v>
                </c:pt>
                <c:pt idx="949">
                  <c:v>3.2511376264296339</c:v>
                </c:pt>
                <c:pt idx="950">
                  <c:v>3.492416027248948</c:v>
                </c:pt>
                <c:pt idx="951">
                  <c:v>3.6069451616603971</c:v>
                </c:pt>
                <c:pt idx="952">
                  <c:v>3.5787804545412421</c:v>
                </c:pt>
                <c:pt idx="953">
                  <c:v>4.5871284081051487</c:v>
                </c:pt>
                <c:pt idx="954">
                  <c:v>4.6034425906303946</c:v>
                </c:pt>
                <c:pt idx="955">
                  <c:v>3.4425602829460078</c:v>
                </c:pt>
                <c:pt idx="956">
                  <c:v>4.5577989802815102</c:v>
                </c:pt>
                <c:pt idx="957">
                  <c:v>4.6113722230337464</c:v>
                </c:pt>
                <c:pt idx="958">
                  <c:v>4.5442371620404183</c:v>
                </c:pt>
                <c:pt idx="959">
                  <c:v>3.0830415133528049</c:v>
                </c:pt>
                <c:pt idx="960">
                  <c:v>3.001692884107289</c:v>
                </c:pt>
                <c:pt idx="961">
                  <c:v>2.9361592890413082</c:v>
                </c:pt>
                <c:pt idx="962">
                  <c:v>2.641724800073431</c:v>
                </c:pt>
                <c:pt idx="963">
                  <c:v>2.4691911354062048</c:v>
                </c:pt>
                <c:pt idx="964">
                  <c:v>2.3539384450721039</c:v>
                </c:pt>
                <c:pt idx="965">
                  <c:v>2.406420939272532</c:v>
                </c:pt>
                <c:pt idx="966">
                  <c:v>2.6604880138545939</c:v>
                </c:pt>
                <c:pt idx="967">
                  <c:v>2.650006699404504</c:v>
                </c:pt>
                <c:pt idx="968">
                  <c:v>2.4742370373404392</c:v>
                </c:pt>
                <c:pt idx="969">
                  <c:v>2.0446955086328278</c:v>
                </c:pt>
                <c:pt idx="970">
                  <c:v>1.744237693562972</c:v>
                </c:pt>
                <c:pt idx="971">
                  <c:v>1.5550422845277929</c:v>
                </c:pt>
                <c:pt idx="972">
                  <c:v>1.7415681335758459</c:v>
                </c:pt>
                <c:pt idx="973">
                  <c:v>1.924323032660473</c:v>
                </c:pt>
                <c:pt idx="974">
                  <c:v>1.9608290113779789</c:v>
                </c:pt>
                <c:pt idx="975">
                  <c:v>1.8652818321555931</c:v>
                </c:pt>
                <c:pt idx="976">
                  <c:v>1.914032919776981</c:v>
                </c:pt>
                <c:pt idx="977">
                  <c:v>1.7734416394590189</c:v>
                </c:pt>
                <c:pt idx="978">
                  <c:v>1.592022747118373</c:v>
                </c:pt>
                <c:pt idx="979">
                  <c:v>1.449508516701133</c:v>
                </c:pt>
                <c:pt idx="980">
                  <c:v>1.4413546395878361</c:v>
                </c:pt>
                <c:pt idx="981">
                  <c:v>1.5867213368019779</c:v>
                </c:pt>
                <c:pt idx="982">
                  <c:v>1.6939300436213449</c:v>
                </c:pt>
                <c:pt idx="983">
                  <c:v>1.683965444471617</c:v>
                </c:pt>
                <c:pt idx="984">
                  <c:v>1.533591968804739</c:v>
                </c:pt>
                <c:pt idx="985">
                  <c:v>1.355317179784141</c:v>
                </c:pt>
                <c:pt idx="986">
                  <c:v>1.273721901377173</c:v>
                </c:pt>
                <c:pt idx="987">
                  <c:v>1.3114833660272229</c:v>
                </c:pt>
                <c:pt idx="988">
                  <c:v>1.3168525627205421</c:v>
                </c:pt>
                <c:pt idx="989">
                  <c:v>1.242010697804447</c:v>
                </c:pt>
                <c:pt idx="990">
                  <c:v>1.1509058446707741</c:v>
                </c:pt>
                <c:pt idx="991">
                  <c:v>1.0652643248342619</c:v>
                </c:pt>
                <c:pt idx="992">
                  <c:v>1.0899831650796781</c:v>
                </c:pt>
                <c:pt idx="993">
                  <c:v>1.209928289189601</c:v>
                </c:pt>
                <c:pt idx="994">
                  <c:v>1.479329020834711</c:v>
                </c:pt>
                <c:pt idx="995">
                  <c:v>1.714293029649637</c:v>
                </c:pt>
                <c:pt idx="996">
                  <c:v>1.949827626720867</c:v>
                </c:pt>
                <c:pt idx="997">
                  <c:v>1.945036534004712</c:v>
                </c:pt>
                <c:pt idx="998">
                  <c:v>1.8572960126378131</c:v>
                </c:pt>
                <c:pt idx="999">
                  <c:v>1.8331337166899311</c:v>
                </c:pt>
                <c:pt idx="1000">
                  <c:v>1.9208951968718131</c:v>
                </c:pt>
                <c:pt idx="1001">
                  <c:v>2.0226742227982668</c:v>
                </c:pt>
                <c:pt idx="1002">
                  <c:v>1.962475977477766</c:v>
                </c:pt>
                <c:pt idx="1003">
                  <c:v>1.9887290485946481</c:v>
                </c:pt>
                <c:pt idx="1004">
                  <c:v>2.7368965063319868</c:v>
                </c:pt>
                <c:pt idx="1005">
                  <c:v>2.6295839541005659</c:v>
                </c:pt>
                <c:pt idx="1006">
                  <c:v>2.5889157263363138</c:v>
                </c:pt>
                <c:pt idx="1007">
                  <c:v>2.6959089360737249</c:v>
                </c:pt>
                <c:pt idx="1008">
                  <c:v>2.8751098863318072</c:v>
                </c:pt>
                <c:pt idx="1009">
                  <c:v>2.932952400110636</c:v>
                </c:pt>
                <c:pt idx="1010">
                  <c:v>2.8483753697697032</c:v>
                </c:pt>
                <c:pt idx="1011">
                  <c:v>2.7085865590666098</c:v>
                </c:pt>
                <c:pt idx="1012">
                  <c:v>2.4178114664391162</c:v>
                </c:pt>
                <c:pt idx="1013">
                  <c:v>2.1511271680682742</c:v>
                </c:pt>
                <c:pt idx="1014">
                  <c:v>2.0038102943450098</c:v>
                </c:pt>
                <c:pt idx="1015">
                  <c:v>1.9500813116568601</c:v>
                </c:pt>
                <c:pt idx="1016">
                  <c:v>1.820479357773902</c:v>
                </c:pt>
                <c:pt idx="1017">
                  <c:v>1.854032509371673</c:v>
                </c:pt>
                <c:pt idx="1018">
                  <c:v>1.8217425988452269</c:v>
                </c:pt>
                <c:pt idx="1019">
                  <c:v>1.7993029637568609</c:v>
                </c:pt>
                <c:pt idx="1020">
                  <c:v>1.857178674985188</c:v>
                </c:pt>
                <c:pt idx="1021">
                  <c:v>1.9275459986480541</c:v>
                </c:pt>
                <c:pt idx="1022">
                  <c:v>1.906590341914898</c:v>
                </c:pt>
                <c:pt idx="1023">
                  <c:v>1.83320536374289</c:v>
                </c:pt>
                <c:pt idx="1024">
                  <c:v>1.873868685830814</c:v>
                </c:pt>
                <c:pt idx="1025">
                  <c:v>1.9785067879544349</c:v>
                </c:pt>
                <c:pt idx="1026">
                  <c:v>1.947175399448414</c:v>
                </c:pt>
                <c:pt idx="1027">
                  <c:v>1.896226240423796</c:v>
                </c:pt>
                <c:pt idx="1028">
                  <c:v>1.7440654276542871</c:v>
                </c:pt>
                <c:pt idx="1029">
                  <c:v>1.596320807402194</c:v>
                </c:pt>
                <c:pt idx="1030">
                  <c:v>1.5141684025237829</c:v>
                </c:pt>
                <c:pt idx="1031">
                  <c:v>1.481003819661328</c:v>
                </c:pt>
                <c:pt idx="1032">
                  <c:v>1.3184082152493239</c:v>
                </c:pt>
                <c:pt idx="1033">
                  <c:v>1.0480095154367</c:v>
                </c:pt>
                <c:pt idx="1034">
                  <c:v>0.96428398930524584</c:v>
                </c:pt>
                <c:pt idx="1035">
                  <c:v>0.94982630670525892</c:v>
                </c:pt>
                <c:pt idx="1036">
                  <c:v>0.86939334228336584</c:v>
                </c:pt>
                <c:pt idx="1037">
                  <c:v>0.74006470201154007</c:v>
                </c:pt>
                <c:pt idx="1038">
                  <c:v>0.46278713502988089</c:v>
                </c:pt>
                <c:pt idx="1039">
                  <c:v>-0.1823791951917452</c:v>
                </c:pt>
                <c:pt idx="1040">
                  <c:v>-0.22034660186290869</c:v>
                </c:pt>
                <c:pt idx="1041">
                  <c:v>-5.3224684992560077E-2</c:v>
                </c:pt>
                <c:pt idx="1042">
                  <c:v>-1.684314157882753</c:v>
                </c:pt>
                <c:pt idx="1043">
                  <c:v>-1.462840391005805</c:v>
                </c:pt>
                <c:pt idx="1044">
                  <c:v>-1.1738245415806241</c:v>
                </c:pt>
                <c:pt idx="1045">
                  <c:v>-1.146853478248284</c:v>
                </c:pt>
                <c:pt idx="1046">
                  <c:v>1.7206876235421089</c:v>
                </c:pt>
                <c:pt idx="1047">
                  <c:v>2.0491111823560928</c:v>
                </c:pt>
                <c:pt idx="1048">
                  <c:v>-0.94276792895747474</c:v>
                </c:pt>
                <c:pt idx="1049">
                  <c:v>-6.3091071891308106</c:v>
                </c:pt>
                <c:pt idx="1050">
                  <c:v>3.34373340240613</c:v>
                </c:pt>
                <c:pt idx="1051">
                  <c:v>3.3427921888038998</c:v>
                </c:pt>
                <c:pt idx="1052">
                  <c:v>3.441075989358406</c:v>
                </c:pt>
                <c:pt idx="1053">
                  <c:v>3.6785758234654748</c:v>
                </c:pt>
                <c:pt idx="1054">
                  <c:v>3.8174238532922331</c:v>
                </c:pt>
                <c:pt idx="1055">
                  <c:v>4.0847645077062298</c:v>
                </c:pt>
                <c:pt idx="1056">
                  <c:v>3.9212480928305351</c:v>
                </c:pt>
                <c:pt idx="1057">
                  <c:v>4.6199435226770982</c:v>
                </c:pt>
                <c:pt idx="1058">
                  <c:v>4.7152231170316918</c:v>
                </c:pt>
                <c:pt idx="1059">
                  <c:v>4.7377788583405973</c:v>
                </c:pt>
                <c:pt idx="1060">
                  <c:v>4.65001213248381</c:v>
                </c:pt>
                <c:pt idx="1061">
                  <c:v>4.573815599793722</c:v>
                </c:pt>
                <c:pt idx="1062">
                  <c:v>3.8721238074231872</c:v>
                </c:pt>
                <c:pt idx="1063">
                  <c:v>-1.2005548580493499</c:v>
                </c:pt>
                <c:pt idx="1064">
                  <c:v>-1.338219959236405</c:v>
                </c:pt>
                <c:pt idx="1065">
                  <c:v>-1.4494766971187729</c:v>
                </c:pt>
                <c:pt idx="1066">
                  <c:v>-1.3430763161045749</c:v>
                </c:pt>
                <c:pt idx="1067">
                  <c:v>-1.2053400789322239</c:v>
                </c:pt>
                <c:pt idx="1068">
                  <c:v>-1.010065361031947</c:v>
                </c:pt>
                <c:pt idx="1069">
                  <c:v>-1.006625412762284</c:v>
                </c:pt>
                <c:pt idx="1070">
                  <c:v>-1.087925638286285</c:v>
                </c:pt>
                <c:pt idx="1071">
                  <c:v>-1.2683707531673769</c:v>
                </c:pt>
                <c:pt idx="1072">
                  <c:v>-1.3849513409190759</c:v>
                </c:pt>
                <c:pt idx="1073">
                  <c:v>-1.3467874257326531</c:v>
                </c:pt>
                <c:pt idx="1074">
                  <c:v>-1.3908927193889491</c:v>
                </c:pt>
                <c:pt idx="1075">
                  <c:v>-1.2232699745436419</c:v>
                </c:pt>
                <c:pt idx="1076">
                  <c:v>-0.88151905570509803</c:v>
                </c:pt>
                <c:pt idx="1077">
                  <c:v>-0.26741518104228029</c:v>
                </c:pt>
                <c:pt idx="1078">
                  <c:v>9.8114693362492834E-3</c:v>
                </c:pt>
                <c:pt idx="1079">
                  <c:v>0.41651870282216907</c:v>
                </c:pt>
                <c:pt idx="1080">
                  <c:v>0.644192641154682</c:v>
                </c:pt>
                <c:pt idx="1081">
                  <c:v>0.66325486878458817</c:v>
                </c:pt>
                <c:pt idx="1082">
                  <c:v>0.4735219463567289</c:v>
                </c:pt>
                <c:pt idx="1083">
                  <c:v>2.0123562497174281</c:v>
                </c:pt>
                <c:pt idx="1084">
                  <c:v>0.39250917951613212</c:v>
                </c:pt>
                <c:pt idx="1085">
                  <c:v>0.47739325731979798</c:v>
                </c:pt>
                <c:pt idx="1086">
                  <c:v>0.59543611484308923</c:v>
                </c:pt>
                <c:pt idx="1087">
                  <c:v>0.76250561638796943</c:v>
                </c:pt>
                <c:pt idx="1088">
                  <c:v>0.91026235488614049</c:v>
                </c:pt>
                <c:pt idx="1089">
                  <c:v>0.86060462921700143</c:v>
                </c:pt>
                <c:pt idx="1090">
                  <c:v>0.73815168842354584</c:v>
                </c:pt>
                <c:pt idx="1091">
                  <c:v>0.47751363568229832</c:v>
                </c:pt>
                <c:pt idx="1092">
                  <c:v>0.28025374780763429</c:v>
                </c:pt>
                <c:pt idx="1093">
                  <c:v>0.16022121787033891</c:v>
                </c:pt>
                <c:pt idx="1094">
                  <c:v>0.30197205494553248</c:v>
                </c:pt>
                <c:pt idx="1095">
                  <c:v>0.45702542542849478</c:v>
                </c:pt>
                <c:pt idx="1096">
                  <c:v>0.47618266529050463</c:v>
                </c:pt>
                <c:pt idx="1097">
                  <c:v>0.64544389585247142</c:v>
                </c:pt>
                <c:pt idx="1098">
                  <c:v>0.92934150594570808</c:v>
                </c:pt>
                <c:pt idx="1099">
                  <c:v>1.1247976445215631</c:v>
                </c:pt>
                <c:pt idx="1100">
                  <c:v>1.1799824150321241</c:v>
                </c:pt>
                <c:pt idx="1101">
                  <c:v>1.4342845569405109</c:v>
                </c:pt>
                <c:pt idx="1102">
                  <c:v>1.498642135351709</c:v>
                </c:pt>
                <c:pt idx="1103">
                  <c:v>1.41388010517624</c:v>
                </c:pt>
                <c:pt idx="1104">
                  <c:v>1.2726065786972951</c:v>
                </c:pt>
                <c:pt idx="1105">
                  <c:v>1.2119662518895771</c:v>
                </c:pt>
                <c:pt idx="1106">
                  <c:v>1.212384051324664</c:v>
                </c:pt>
                <c:pt idx="1107">
                  <c:v>1.220466644173001</c:v>
                </c:pt>
                <c:pt idx="1108">
                  <c:v>1.3295047502122099</c:v>
                </c:pt>
                <c:pt idx="1109">
                  <c:v>1.4742559124146311</c:v>
                </c:pt>
                <c:pt idx="1110">
                  <c:v>1.5426932451968729</c:v>
                </c:pt>
                <c:pt idx="1111">
                  <c:v>1.4243679751476921</c:v>
                </c:pt>
                <c:pt idx="1112">
                  <c:v>1.3484446379544679</c:v>
                </c:pt>
                <c:pt idx="1113">
                  <c:v>1.4995141029827621</c:v>
                </c:pt>
                <c:pt idx="1114">
                  <c:v>1.6930433778780589</c:v>
                </c:pt>
                <c:pt idx="1115">
                  <c:v>1.6919748760710001</c:v>
                </c:pt>
                <c:pt idx="1116">
                  <c:v>1.5520125228324151</c:v>
                </c:pt>
                <c:pt idx="1117">
                  <c:v>1.570457593441934</c:v>
                </c:pt>
                <c:pt idx="1118">
                  <c:v>1.7771928636899961</c:v>
                </c:pt>
                <c:pt idx="1119">
                  <c:v>1.859927213823958</c:v>
                </c:pt>
                <c:pt idx="1120">
                  <c:v>1.8806428397580279</c:v>
                </c:pt>
                <c:pt idx="1121">
                  <c:v>1.986445457624666</c:v>
                </c:pt>
                <c:pt idx="1122">
                  <c:v>2.1645789516082381</c:v>
                </c:pt>
                <c:pt idx="1123">
                  <c:v>2.3434576998047549</c:v>
                </c:pt>
                <c:pt idx="1124">
                  <c:v>2.5049586879758561</c:v>
                </c:pt>
                <c:pt idx="1125">
                  <c:v>2.3999639606458421</c:v>
                </c:pt>
                <c:pt idx="1126">
                  <c:v>2.3108469636022551</c:v>
                </c:pt>
                <c:pt idx="1127">
                  <c:v>2.0755473702014489</c:v>
                </c:pt>
                <c:pt idx="1128">
                  <c:v>1.721160077206656</c:v>
                </c:pt>
                <c:pt idx="1129">
                  <c:v>1.540758687058865</c:v>
                </c:pt>
                <c:pt idx="1130">
                  <c:v>1.4777251005172951</c:v>
                </c:pt>
                <c:pt idx="1131">
                  <c:v>1.397190003450254</c:v>
                </c:pt>
                <c:pt idx="1132">
                  <c:v>1.436004733598002</c:v>
                </c:pt>
                <c:pt idx="1133">
                  <c:v>1.5020316267797771</c:v>
                </c:pt>
                <c:pt idx="1134">
                  <c:v>1.4692363902968031</c:v>
                </c:pt>
                <c:pt idx="1135">
                  <c:v>1.47708604286926</c:v>
                </c:pt>
                <c:pt idx="1136">
                  <c:v>1.522856178319141</c:v>
                </c:pt>
                <c:pt idx="1137">
                  <c:v>1.6686344582831301</c:v>
                </c:pt>
                <c:pt idx="1138">
                  <c:v>1.7874262534074621</c:v>
                </c:pt>
                <c:pt idx="1139">
                  <c:v>1.7349853717734429</c:v>
                </c:pt>
                <c:pt idx="1140">
                  <c:v>1.49568713820374</c:v>
                </c:pt>
                <c:pt idx="1141">
                  <c:v>1.373254241948618</c:v>
                </c:pt>
                <c:pt idx="1142">
                  <c:v>2.3173088919705851</c:v>
                </c:pt>
                <c:pt idx="1143">
                  <c:v>1.313053445812127</c:v>
                </c:pt>
                <c:pt idx="1144">
                  <c:v>2.7161168057299032</c:v>
                </c:pt>
                <c:pt idx="1145">
                  <c:v>2.804268801289886</c:v>
                </c:pt>
                <c:pt idx="1146">
                  <c:v>1.603447432174113</c:v>
                </c:pt>
                <c:pt idx="1147">
                  <c:v>2.5999640635865351</c:v>
                </c:pt>
                <c:pt idx="1148">
                  <c:v>2.3231666968626752</c:v>
                </c:pt>
                <c:pt idx="1149">
                  <c:v>2.1342759749545528</c:v>
                </c:pt>
                <c:pt idx="1150">
                  <c:v>1.1212477428860339</c:v>
                </c:pt>
                <c:pt idx="1151">
                  <c:v>1.2133644172803391</c:v>
                </c:pt>
                <c:pt idx="1152">
                  <c:v>1.276364062574195</c:v>
                </c:pt>
                <c:pt idx="1153">
                  <c:v>1.3423383162342699</c:v>
                </c:pt>
                <c:pt idx="1154">
                  <c:v>1.3598782309956059</c:v>
                </c:pt>
                <c:pt idx="1155">
                  <c:v>1.3555258922968869</c:v>
                </c:pt>
                <c:pt idx="1156">
                  <c:v>1.1986979263671611</c:v>
                </c:pt>
                <c:pt idx="1157">
                  <c:v>0.94073325039900935</c:v>
                </c:pt>
                <c:pt idx="1158">
                  <c:v>0.88028183536492732</c:v>
                </c:pt>
                <c:pt idx="1159">
                  <c:v>1.024638909262702</c:v>
                </c:pt>
                <c:pt idx="1160">
                  <c:v>1.1283213755542381</c:v>
                </c:pt>
                <c:pt idx="1161">
                  <c:v>1.2642777542259349</c:v>
                </c:pt>
                <c:pt idx="1162">
                  <c:v>1.182291065354762</c:v>
                </c:pt>
                <c:pt idx="1163">
                  <c:v>1.1787682426961741</c:v>
                </c:pt>
                <c:pt idx="1164">
                  <c:v>1.1431893045949499</c:v>
                </c:pt>
                <c:pt idx="1165">
                  <c:v>1.0175045708811421</c:v>
                </c:pt>
                <c:pt idx="1166">
                  <c:v>0.9471920176088473</c:v>
                </c:pt>
                <c:pt idx="1167">
                  <c:v>0.89845415048621347</c:v>
                </c:pt>
                <c:pt idx="1168">
                  <c:v>0.79348010810331493</c:v>
                </c:pt>
                <c:pt idx="1169">
                  <c:v>0.74136045046612076</c:v>
                </c:pt>
                <c:pt idx="1170">
                  <c:v>0.56529684758123655</c:v>
                </c:pt>
                <c:pt idx="1171">
                  <c:v>0.43098956372027591</c:v>
                </c:pt>
                <c:pt idx="1172">
                  <c:v>0.25967220470314661</c:v>
                </c:pt>
                <c:pt idx="1173">
                  <c:v>0.32675787113089733</c:v>
                </c:pt>
                <c:pt idx="1174">
                  <c:v>0.45156611094135091</c:v>
                </c:pt>
                <c:pt idx="1175">
                  <c:v>0.61915697817483195</c:v>
                </c:pt>
                <c:pt idx="1176">
                  <c:v>0.86795447266311154</c:v>
                </c:pt>
                <c:pt idx="1177">
                  <c:v>1.0958856623897399</c:v>
                </c:pt>
                <c:pt idx="1178">
                  <c:v>1.3152837202826819</c:v>
                </c:pt>
                <c:pt idx="1179">
                  <c:v>1.5316002070704959</c:v>
                </c:pt>
                <c:pt idx="1180">
                  <c:v>1.5491586851973389</c:v>
                </c:pt>
                <c:pt idx="1181">
                  <c:v>1.421445744613947</c:v>
                </c:pt>
                <c:pt idx="1182">
                  <c:v>1.13766796181705</c:v>
                </c:pt>
                <c:pt idx="1183">
                  <c:v>0.77426142463761227</c:v>
                </c:pt>
                <c:pt idx="1184">
                  <c:v>0.48756709591656872</c:v>
                </c:pt>
                <c:pt idx="1185">
                  <c:v>0.1673631744110036</c:v>
                </c:pt>
                <c:pt idx="1186">
                  <c:v>0.2144765445992767</c:v>
                </c:pt>
                <c:pt idx="1187">
                  <c:v>0.41825391713314958</c:v>
                </c:pt>
                <c:pt idx="1188">
                  <c:v>0.48231497411564328</c:v>
                </c:pt>
                <c:pt idx="1189">
                  <c:v>0.42423747949594232</c:v>
                </c:pt>
                <c:pt idx="1190">
                  <c:v>0.35647965138540871</c:v>
                </c:pt>
                <c:pt idx="1191">
                  <c:v>0.32439385438814428</c:v>
                </c:pt>
                <c:pt idx="1192">
                  <c:v>0.249189769814746</c:v>
                </c:pt>
                <c:pt idx="1193">
                  <c:v>0.1299625742944589</c:v>
                </c:pt>
                <c:pt idx="1194">
                  <c:v>3.8394787518834267E-2</c:v>
                </c:pt>
                <c:pt idx="1195">
                  <c:v>4.7223769833537488E-2</c:v>
                </c:pt>
                <c:pt idx="1196">
                  <c:v>-0.1051106483036275</c:v>
                </c:pt>
                <c:pt idx="1197">
                  <c:v>-0.27084101447116948</c:v>
                </c:pt>
                <c:pt idx="1198">
                  <c:v>-0.61909649726314298</c:v>
                </c:pt>
                <c:pt idx="1199">
                  <c:v>-0.76571112000938568</c:v>
                </c:pt>
                <c:pt idx="1200">
                  <c:v>-0.82210039033340199</c:v>
                </c:pt>
                <c:pt idx="1201">
                  <c:v>-0.81537571616378091</c:v>
                </c:pt>
                <c:pt idx="1202">
                  <c:v>-0.96413157658831727</c:v>
                </c:pt>
                <c:pt idx="1203">
                  <c:v>-1.0121254663596611</c:v>
                </c:pt>
                <c:pt idx="1204">
                  <c:v>-1.011324527283008</c:v>
                </c:pt>
                <c:pt idx="1205">
                  <c:v>-0.8689291345772977</c:v>
                </c:pt>
                <c:pt idx="1206">
                  <c:v>-0.60444642185412067</c:v>
                </c:pt>
                <c:pt idx="1207">
                  <c:v>-0.61513343914048535</c:v>
                </c:pt>
                <c:pt idx="1208">
                  <c:v>-0.65476739462533673</c:v>
                </c:pt>
                <c:pt idx="1209">
                  <c:v>-0.60187431461582908</c:v>
                </c:pt>
                <c:pt idx="1210">
                  <c:v>-0.76840390182668339</c:v>
                </c:pt>
                <c:pt idx="1211">
                  <c:v>-0.85435984877525362</c:v>
                </c:pt>
                <c:pt idx="1212">
                  <c:v>-0.80119262445021355</c:v>
                </c:pt>
                <c:pt idx="1213">
                  <c:v>-0.82552418265324734</c:v>
                </c:pt>
                <c:pt idx="1214">
                  <c:v>-0.94962380484063869</c:v>
                </c:pt>
                <c:pt idx="1215">
                  <c:v>-0.78270515045387767</c:v>
                </c:pt>
                <c:pt idx="1216">
                  <c:v>-1.1265142863343689</c:v>
                </c:pt>
                <c:pt idx="1217">
                  <c:v>-0.98933370165368706</c:v>
                </c:pt>
                <c:pt idx="1218">
                  <c:v>-0.89701115552607691</c:v>
                </c:pt>
                <c:pt idx="1219">
                  <c:v>-0.78267453202613946</c:v>
                </c:pt>
                <c:pt idx="1220">
                  <c:v>-0.41351390063755639</c:v>
                </c:pt>
                <c:pt idx="1221">
                  <c:v>-0.40621577214023202</c:v>
                </c:pt>
                <c:pt idx="1222">
                  <c:v>-0.35241393907543372</c:v>
                </c:pt>
                <c:pt idx="1223">
                  <c:v>-0.28446516504513519</c:v>
                </c:pt>
                <c:pt idx="1224">
                  <c:v>-0.31861739606879441</c:v>
                </c:pt>
                <c:pt idx="1225">
                  <c:v>-0.50771190420954104</c:v>
                </c:pt>
                <c:pt idx="1226">
                  <c:v>-0.6149122897616307</c:v>
                </c:pt>
                <c:pt idx="1227">
                  <c:v>-0.54405996794427036</c:v>
                </c:pt>
                <c:pt idx="1228">
                  <c:v>-0.37078442163890118</c:v>
                </c:pt>
                <c:pt idx="1229">
                  <c:v>-0.122178743776228</c:v>
                </c:pt>
                <c:pt idx="1230">
                  <c:v>-6.2814389977118912E-2</c:v>
                </c:pt>
                <c:pt idx="1231">
                  <c:v>-0.14006915381444909</c:v>
                </c:pt>
                <c:pt idx="1232">
                  <c:v>-0.43062333891977272</c:v>
                </c:pt>
                <c:pt idx="1233">
                  <c:v>-0.66893838725031918</c:v>
                </c:pt>
                <c:pt idx="1234">
                  <c:v>-0.66176941723851745</c:v>
                </c:pt>
                <c:pt idx="1235">
                  <c:v>-0.61636050975333956</c:v>
                </c:pt>
                <c:pt idx="1236">
                  <c:v>-0.63377860984006285</c:v>
                </c:pt>
                <c:pt idx="1237">
                  <c:v>-0.75339396600911546</c:v>
                </c:pt>
                <c:pt idx="1238">
                  <c:v>-0.93477035972897538</c:v>
                </c:pt>
                <c:pt idx="1239">
                  <c:v>-1.13884173817582</c:v>
                </c:pt>
                <c:pt idx="1240">
                  <c:v>-1.2662464967192979</c:v>
                </c:pt>
                <c:pt idx="1241">
                  <c:v>-1.3257409047810189</c:v>
                </c:pt>
                <c:pt idx="1242">
                  <c:v>-1.431961915619212</c:v>
                </c:pt>
                <c:pt idx="1243">
                  <c:v>-1.496659729692563</c:v>
                </c:pt>
                <c:pt idx="1244">
                  <c:v>-1.339919911461223</c:v>
                </c:pt>
                <c:pt idx="1245">
                  <c:v>-1.2318752746827251</c:v>
                </c:pt>
                <c:pt idx="1246">
                  <c:v>-1.186389500927038</c:v>
                </c:pt>
                <c:pt idx="1247">
                  <c:v>-1.1670131319801931</c:v>
                </c:pt>
                <c:pt idx="1248">
                  <c:v>-1.2131321750119519</c:v>
                </c:pt>
                <c:pt idx="1249">
                  <c:v>-1.1489238402025499</c:v>
                </c:pt>
                <c:pt idx="1250">
                  <c:v>-0.97473843157083262</c:v>
                </c:pt>
                <c:pt idx="1251">
                  <c:v>-0.77505578951395271</c:v>
                </c:pt>
                <c:pt idx="1252">
                  <c:v>-0.78278299516027994</c:v>
                </c:pt>
                <c:pt idx="1253">
                  <c:v>-0.93438564355254972</c:v>
                </c:pt>
                <c:pt idx="1254">
                  <c:v>-1.198122064836769</c:v>
                </c:pt>
                <c:pt idx="1255">
                  <c:v>-1.534928704170639</c:v>
                </c:pt>
                <c:pt idx="1256">
                  <c:v>-1.8401829958120071</c:v>
                </c:pt>
                <c:pt idx="1257">
                  <c:v>-2.2463292287208181</c:v>
                </c:pt>
                <c:pt idx="1258">
                  <c:v>-2.2434478253305419</c:v>
                </c:pt>
                <c:pt idx="1259">
                  <c:v>-2.15465169614362</c:v>
                </c:pt>
                <c:pt idx="1260">
                  <c:v>-1.94156320102873</c:v>
                </c:pt>
                <c:pt idx="1261">
                  <c:v>-1.710206047173175</c:v>
                </c:pt>
                <c:pt idx="1262">
                  <c:v>-1.277237119353418</c:v>
                </c:pt>
                <c:pt idx="1263">
                  <c:v>-1.0560063832322431</c:v>
                </c:pt>
                <c:pt idx="1264">
                  <c:v>-1.3322467915596841</c:v>
                </c:pt>
                <c:pt idx="1265">
                  <c:v>-0.86228548846954256</c:v>
                </c:pt>
                <c:pt idx="1266">
                  <c:v>-0.87666790112040249</c:v>
                </c:pt>
                <c:pt idx="1267">
                  <c:v>-0.85939169752897537</c:v>
                </c:pt>
                <c:pt idx="1268">
                  <c:v>-0.81235673906484784</c:v>
                </c:pt>
                <c:pt idx="1269">
                  <c:v>-0.97409833311264482</c:v>
                </c:pt>
                <c:pt idx="1270">
                  <c:v>-0.94571756568621201</c:v>
                </c:pt>
                <c:pt idx="1271">
                  <c:v>-0.97959591694840908</c:v>
                </c:pt>
                <c:pt idx="1272">
                  <c:v>-0.97564815183636033</c:v>
                </c:pt>
                <c:pt idx="1273">
                  <c:v>-1.200671177435179</c:v>
                </c:pt>
                <c:pt idx="1274">
                  <c:v>-1.26153355371291</c:v>
                </c:pt>
                <c:pt idx="1275">
                  <c:v>-1.3850675007500131</c:v>
                </c:pt>
                <c:pt idx="1276">
                  <c:v>-1.6516457079244919</c:v>
                </c:pt>
                <c:pt idx="1277">
                  <c:v>-1.8537699936088929</c:v>
                </c:pt>
                <c:pt idx="1278">
                  <c:v>-1.9341538036077279</c:v>
                </c:pt>
                <c:pt idx="1279">
                  <c:v>-1.7879605871809681</c:v>
                </c:pt>
                <c:pt idx="1280">
                  <c:v>-1.657804726613507</c:v>
                </c:pt>
                <c:pt idx="1281">
                  <c:v>-1.9377877666331269</c:v>
                </c:pt>
                <c:pt idx="1282">
                  <c:v>-2.161683209742586</c:v>
                </c:pt>
                <c:pt idx="1283">
                  <c:v>-2.509386570764653</c:v>
                </c:pt>
                <c:pt idx="1284">
                  <c:v>-2.529149218008905</c:v>
                </c:pt>
                <c:pt idx="1285">
                  <c:v>-2.4253279729968078</c:v>
                </c:pt>
                <c:pt idx="1286">
                  <c:v>-2.5229258791278371</c:v>
                </c:pt>
                <c:pt idx="1287">
                  <c:v>-2.6668460367578182</c:v>
                </c:pt>
                <c:pt idx="1288">
                  <c:v>-2.9284208591042189</c:v>
                </c:pt>
                <c:pt idx="1289">
                  <c:v>-3.322523472739328</c:v>
                </c:pt>
                <c:pt idx="1290">
                  <c:v>-3.523232571350484</c:v>
                </c:pt>
                <c:pt idx="1291">
                  <c:v>-3.4130672961985469</c:v>
                </c:pt>
                <c:pt idx="1292">
                  <c:v>-3.3642156531802589</c:v>
                </c:pt>
                <c:pt idx="1293">
                  <c:v>-3.0517515222667941</c:v>
                </c:pt>
                <c:pt idx="1294">
                  <c:v>-2.9599085602723192</c:v>
                </c:pt>
                <c:pt idx="1295">
                  <c:v>-2.7934826237617392</c:v>
                </c:pt>
                <c:pt idx="1296">
                  <c:v>-2.68323840507023</c:v>
                </c:pt>
                <c:pt idx="1297">
                  <c:v>-2.6593613048908922</c:v>
                </c:pt>
                <c:pt idx="1298">
                  <c:v>-2.5848427562339822</c:v>
                </c:pt>
                <c:pt idx="1299">
                  <c:v>-2.2849521903815879</c:v>
                </c:pt>
                <c:pt idx="1300">
                  <c:v>-2.118029745862704</c:v>
                </c:pt>
                <c:pt idx="1301">
                  <c:v>-2.2617926445274552</c:v>
                </c:pt>
                <c:pt idx="1302">
                  <c:v>-2.311202744314004</c:v>
                </c:pt>
                <c:pt idx="1303">
                  <c:v>-1.393703232643114</c:v>
                </c:pt>
                <c:pt idx="1304">
                  <c:v>-1.925502895633997</c:v>
                </c:pt>
                <c:pt idx="1305">
                  <c:v>-1.5696749859502219</c:v>
                </c:pt>
                <c:pt idx="1306">
                  <c:v>-1.2658580442017311</c:v>
                </c:pt>
                <c:pt idx="1307">
                  <c:v>-1.418309154952395</c:v>
                </c:pt>
                <c:pt idx="1308">
                  <c:v>-1.303340061290321</c:v>
                </c:pt>
                <c:pt idx="1309">
                  <c:v>-1.0449926261296829</c:v>
                </c:pt>
                <c:pt idx="1310">
                  <c:v>-1.1786887976700049</c:v>
                </c:pt>
                <c:pt idx="1311">
                  <c:v>-1.2568741012047899</c:v>
                </c:pt>
                <c:pt idx="1312">
                  <c:v>-1.279805500465407</c:v>
                </c:pt>
                <c:pt idx="1313">
                  <c:v>-1.421613300821398</c:v>
                </c:pt>
                <c:pt idx="1314">
                  <c:v>-1.300761727166112</c:v>
                </c:pt>
                <c:pt idx="1315">
                  <c:v>-1.099704215429435</c:v>
                </c:pt>
                <c:pt idx="1316">
                  <c:v>-0.89155873255459162</c:v>
                </c:pt>
                <c:pt idx="1317">
                  <c:v>-0.38293003142199528</c:v>
                </c:pt>
                <c:pt idx="1318">
                  <c:v>-1.0452527418880879</c:v>
                </c:pt>
                <c:pt idx="1319">
                  <c:v>-1.313669079658442</c:v>
                </c:pt>
                <c:pt idx="1320">
                  <c:v>-1.506894452951691</c:v>
                </c:pt>
                <c:pt idx="1321">
                  <c:v>-1.570127164459536</c:v>
                </c:pt>
                <c:pt idx="1322">
                  <c:v>-1.9980549700820991</c:v>
                </c:pt>
                <c:pt idx="1323">
                  <c:v>-1.8460704424561529</c:v>
                </c:pt>
                <c:pt idx="1324">
                  <c:v>-1.8161752772189139</c:v>
                </c:pt>
                <c:pt idx="1325">
                  <c:v>-1.770771623375865</c:v>
                </c:pt>
                <c:pt idx="1326">
                  <c:v>-1.70539920952763</c:v>
                </c:pt>
                <c:pt idx="1327">
                  <c:v>-1.6951042282271509</c:v>
                </c:pt>
                <c:pt idx="1328">
                  <c:v>-1.66138579016337</c:v>
                </c:pt>
                <c:pt idx="1329">
                  <c:v>-1.4511323605783371</c:v>
                </c:pt>
                <c:pt idx="1330">
                  <c:v>-1.34389570126153</c:v>
                </c:pt>
                <c:pt idx="1331">
                  <c:v>-1.240494016567582</c:v>
                </c:pt>
                <c:pt idx="1332">
                  <c:v>-1.1523383184348821</c:v>
                </c:pt>
                <c:pt idx="1333">
                  <c:v>-1.1179035053115161</c:v>
                </c:pt>
                <c:pt idx="1334">
                  <c:v>-0.11814926483419461</c:v>
                </c:pt>
                <c:pt idx="1335">
                  <c:v>0.58105380929268735</c:v>
                </c:pt>
                <c:pt idx="1336">
                  <c:v>0.81720186677195228</c:v>
                </c:pt>
                <c:pt idx="1337">
                  <c:v>1.0442467479180739</c:v>
                </c:pt>
                <c:pt idx="1338">
                  <c:v>1.111174148390786</c:v>
                </c:pt>
                <c:pt idx="1339">
                  <c:v>1.0620627015756621</c:v>
                </c:pt>
                <c:pt idx="1340">
                  <c:v>1.0366082036488959</c:v>
                </c:pt>
                <c:pt idx="1341">
                  <c:v>0.9500275553367129</c:v>
                </c:pt>
                <c:pt idx="1342">
                  <c:v>0.56196972046123006</c:v>
                </c:pt>
                <c:pt idx="1343">
                  <c:v>0.56195995060232451</c:v>
                </c:pt>
                <c:pt idx="1344">
                  <c:v>0.43525427623385032</c:v>
                </c:pt>
                <c:pt idx="1345">
                  <c:v>0.32374043429173088</c:v>
                </c:pt>
                <c:pt idx="1346">
                  <c:v>0.23675422715278149</c:v>
                </c:pt>
                <c:pt idx="1347">
                  <c:v>-1.9331203837583339E-3</c:v>
                </c:pt>
                <c:pt idx="1348">
                  <c:v>-0.1171156158353642</c:v>
                </c:pt>
                <c:pt idx="1349">
                  <c:v>-3.4058329450959182</c:v>
                </c:pt>
                <c:pt idx="1350">
                  <c:v>-3.354659173716418</c:v>
                </c:pt>
                <c:pt idx="1351">
                  <c:v>-3.2174983816589191</c:v>
                </c:pt>
                <c:pt idx="1352">
                  <c:v>-2.9280050401977631</c:v>
                </c:pt>
                <c:pt idx="1353">
                  <c:v>-1.467072817340664</c:v>
                </c:pt>
                <c:pt idx="1354">
                  <c:v>-1.3268678274550949</c:v>
                </c:pt>
                <c:pt idx="1355">
                  <c:v>-1.251845212854207</c:v>
                </c:pt>
                <c:pt idx="1356">
                  <c:v>-1.2808498622156519</c:v>
                </c:pt>
                <c:pt idx="1357">
                  <c:v>-0.68333770889220613</c:v>
                </c:pt>
                <c:pt idx="1358">
                  <c:v>-0.69196120643830183</c:v>
                </c:pt>
                <c:pt idx="1359">
                  <c:v>-0.8201706776713088</c:v>
                </c:pt>
                <c:pt idx="1360">
                  <c:v>-0.71820300238803259</c:v>
                </c:pt>
                <c:pt idx="1361">
                  <c:v>-0.77885050474634199</c:v>
                </c:pt>
                <c:pt idx="1362">
                  <c:v>-0.74262217480292447</c:v>
                </c:pt>
                <c:pt idx="1363">
                  <c:v>-0.5892217118303803</c:v>
                </c:pt>
                <c:pt idx="1364">
                  <c:v>-0.65307566214535828</c:v>
                </c:pt>
                <c:pt idx="1365">
                  <c:v>-0.7165560348744171</c:v>
                </c:pt>
                <c:pt idx="1366">
                  <c:v>-0.91565555381512165</c:v>
                </c:pt>
                <c:pt idx="1367">
                  <c:v>-0.899930712372359</c:v>
                </c:pt>
                <c:pt idx="1368">
                  <c:v>-0.88219814942541808</c:v>
                </c:pt>
                <c:pt idx="1369">
                  <c:v>-0.83948151373253455</c:v>
                </c:pt>
                <c:pt idx="1370">
                  <c:v>-1.053131978092223</c:v>
                </c:pt>
                <c:pt idx="1371">
                  <c:v>-1.051396148097939</c:v>
                </c:pt>
                <c:pt idx="1372">
                  <c:v>-1.0928613008636141</c:v>
                </c:pt>
                <c:pt idx="1373">
                  <c:v>-0.95552611760303674</c:v>
                </c:pt>
                <c:pt idx="1374">
                  <c:v>-1.0834984857190399</c:v>
                </c:pt>
                <c:pt idx="1375">
                  <c:v>-1.093298397341393</c:v>
                </c:pt>
                <c:pt idx="1376">
                  <c:v>-1.091432112340877</c:v>
                </c:pt>
                <c:pt idx="1377">
                  <c:v>-1.1127989577764621</c:v>
                </c:pt>
                <c:pt idx="1378">
                  <c:v>-1.191423241451524</c:v>
                </c:pt>
                <c:pt idx="1379">
                  <c:v>-1.2215156400005249</c:v>
                </c:pt>
                <c:pt idx="1380">
                  <c:v>-1.298534116876868</c:v>
                </c:pt>
                <c:pt idx="1381">
                  <c:v>-1.2911931465230231</c:v>
                </c:pt>
                <c:pt idx="1382">
                  <c:v>-1.287057485062312</c:v>
                </c:pt>
                <c:pt idx="1383">
                  <c:v>-1.388037825791095</c:v>
                </c:pt>
                <c:pt idx="1384">
                  <c:v>-1.5192872594543729</c:v>
                </c:pt>
                <c:pt idx="1385">
                  <c:v>-1.6927120617561331</c:v>
                </c:pt>
                <c:pt idx="1386">
                  <c:v>-1.9896854311345209</c:v>
                </c:pt>
                <c:pt idx="1387">
                  <c:v>-2.2389013066711931</c:v>
                </c:pt>
                <c:pt idx="1388">
                  <c:v>-2.3839077781520261</c:v>
                </c:pt>
                <c:pt idx="1389">
                  <c:v>-2.4320350309278358</c:v>
                </c:pt>
                <c:pt idx="1390">
                  <c:v>-2.4700882098014061</c:v>
                </c:pt>
                <c:pt idx="1391">
                  <c:v>-2.4825622426825391</c:v>
                </c:pt>
                <c:pt idx="1392">
                  <c:v>-2.5858692904060439</c:v>
                </c:pt>
                <c:pt idx="1393">
                  <c:v>-2.649209408115158</c:v>
                </c:pt>
                <c:pt idx="1394">
                  <c:v>-2.5822309588003529</c:v>
                </c:pt>
                <c:pt idx="1395">
                  <c:v>-2.5358487715562479</c:v>
                </c:pt>
                <c:pt idx="1396">
                  <c:v>-2.58668761749718</c:v>
                </c:pt>
                <c:pt idx="1397">
                  <c:v>-2.700902392000589</c:v>
                </c:pt>
                <c:pt idx="1398">
                  <c:v>-2.6109694356831552</c:v>
                </c:pt>
                <c:pt idx="1399">
                  <c:v>-2.6370809844918659</c:v>
                </c:pt>
                <c:pt idx="1400">
                  <c:v>-2.598986772408769</c:v>
                </c:pt>
                <c:pt idx="1401">
                  <c:v>-2.6626146649595048</c:v>
                </c:pt>
                <c:pt idx="1402">
                  <c:v>-2.4428969628370618</c:v>
                </c:pt>
                <c:pt idx="1403">
                  <c:v>-2.434656644363947</c:v>
                </c:pt>
                <c:pt idx="1404">
                  <c:v>-2.6661921239026851</c:v>
                </c:pt>
                <c:pt idx="1405">
                  <c:v>-2.6672138756375001</c:v>
                </c:pt>
                <c:pt idx="1406">
                  <c:v>-2.458887185395803</c:v>
                </c:pt>
                <c:pt idx="1407">
                  <c:v>-2.489645815011277</c:v>
                </c:pt>
                <c:pt idx="1408">
                  <c:v>-2.720531451250463</c:v>
                </c:pt>
                <c:pt idx="1409">
                  <c:v>-2.723807453389349</c:v>
                </c:pt>
                <c:pt idx="1410">
                  <c:v>-4.7853262737072972</c:v>
                </c:pt>
                <c:pt idx="1411">
                  <c:v>-3.9980399447646322</c:v>
                </c:pt>
                <c:pt idx="1412">
                  <c:v>-4.0904983415188303</c:v>
                </c:pt>
                <c:pt idx="1413">
                  <c:v>-3.9996578612326461</c:v>
                </c:pt>
                <c:pt idx="1414">
                  <c:v>-4.0558643228698683</c:v>
                </c:pt>
                <c:pt idx="1415">
                  <c:v>-4.15848429752565</c:v>
                </c:pt>
                <c:pt idx="1416">
                  <c:v>-4.1953646303790029</c:v>
                </c:pt>
                <c:pt idx="1417">
                  <c:v>-4.1793396130952472</c:v>
                </c:pt>
                <c:pt idx="1418">
                  <c:v>-4.169503372475627</c:v>
                </c:pt>
                <c:pt idx="1419">
                  <c:v>-4.1640773476188686</c:v>
                </c:pt>
                <c:pt idx="1420">
                  <c:v>-4.2521056958587433</c:v>
                </c:pt>
                <c:pt idx="1421">
                  <c:v>-4.2603243813898404</c:v>
                </c:pt>
                <c:pt idx="1422">
                  <c:v>-4.3155682285843167</c:v>
                </c:pt>
                <c:pt idx="1423">
                  <c:v>-4.3950189512496296</c:v>
                </c:pt>
                <c:pt idx="1424">
                  <c:v>-4.4734830451481766</c:v>
                </c:pt>
                <c:pt idx="1425">
                  <c:v>-4.4865638717097669</c:v>
                </c:pt>
                <c:pt idx="1426">
                  <c:v>-4.3948364727389677</c:v>
                </c:pt>
                <c:pt idx="1427">
                  <c:v>-3.1370372445989609</c:v>
                </c:pt>
                <c:pt idx="1428">
                  <c:v>-3.0345356664889231</c:v>
                </c:pt>
                <c:pt idx="1429">
                  <c:v>-3.1418884411105119</c:v>
                </c:pt>
                <c:pt idx="1430">
                  <c:v>-3.0023308967152911</c:v>
                </c:pt>
                <c:pt idx="1431">
                  <c:v>-2.795894588485266</c:v>
                </c:pt>
                <c:pt idx="1432">
                  <c:v>0.15344325538403381</c:v>
                </c:pt>
                <c:pt idx="1433">
                  <c:v>5.1531392881704302E-2</c:v>
                </c:pt>
                <c:pt idx="1434">
                  <c:v>3.9346284520075853E-2</c:v>
                </c:pt>
                <c:pt idx="1435">
                  <c:v>8.952812004075468E-2</c:v>
                </c:pt>
                <c:pt idx="1436">
                  <c:v>4.3992601001554679E-2</c:v>
                </c:pt>
                <c:pt idx="1437">
                  <c:v>0.11064439588925699</c:v>
                </c:pt>
                <c:pt idx="1438">
                  <c:v>3.076106477370472E-2</c:v>
                </c:pt>
                <c:pt idx="1439">
                  <c:v>4.8942381581306288E-2</c:v>
                </c:pt>
                <c:pt idx="1440">
                  <c:v>-1.0126176256414541</c:v>
                </c:pt>
                <c:pt idx="1441">
                  <c:v>-0.87870316899451462</c:v>
                </c:pt>
                <c:pt idx="1442">
                  <c:v>-0.59212674561300016</c:v>
                </c:pt>
                <c:pt idx="1443">
                  <c:v>0.53624946878680779</c:v>
                </c:pt>
                <c:pt idx="1444">
                  <c:v>0.64734446975554027</c:v>
                </c:pt>
                <c:pt idx="1445">
                  <c:v>-0.28041139846469271</c:v>
                </c:pt>
                <c:pt idx="1446">
                  <c:v>-0.4873778723217817</c:v>
                </c:pt>
                <c:pt idx="1447">
                  <c:v>-0.65037734026883631</c:v>
                </c:pt>
                <c:pt idx="1448">
                  <c:v>-0.71213448048322736</c:v>
                </c:pt>
                <c:pt idx="1449">
                  <c:v>-0.68488590036204944</c:v>
                </c:pt>
                <c:pt idx="1450">
                  <c:v>-0.63518629431341178</c:v>
                </c:pt>
                <c:pt idx="1451">
                  <c:v>-0.4474191959522496</c:v>
                </c:pt>
                <c:pt idx="1452">
                  <c:v>-0.31491037782389891</c:v>
                </c:pt>
                <c:pt idx="1453">
                  <c:v>-0.33468869173541349</c:v>
                </c:pt>
                <c:pt idx="1454">
                  <c:v>-0.50411417364395128</c:v>
                </c:pt>
                <c:pt idx="1455">
                  <c:v>-0.72883521539974927</c:v>
                </c:pt>
                <c:pt idx="1456">
                  <c:v>-0.76931420501552761</c:v>
                </c:pt>
                <c:pt idx="1457">
                  <c:v>-0.8518562006536714</c:v>
                </c:pt>
                <c:pt idx="1458">
                  <c:v>-1.125295974006308</c:v>
                </c:pt>
                <c:pt idx="1459">
                  <c:v>-1.172066007878821</c:v>
                </c:pt>
                <c:pt idx="1460">
                  <c:v>-0.99710195952364522</c:v>
                </c:pt>
                <c:pt idx="1461">
                  <c:v>-0.7559628529046114</c:v>
                </c:pt>
                <c:pt idx="1462">
                  <c:v>-0.68837574895482767</c:v>
                </c:pt>
                <c:pt idx="1463">
                  <c:v>-0.68404637706316773</c:v>
                </c:pt>
                <c:pt idx="1464">
                  <c:v>-0.74666344816593788</c:v>
                </c:pt>
                <c:pt idx="1465">
                  <c:v>-1.0223894576309771</c:v>
                </c:pt>
                <c:pt idx="1466">
                  <c:v>-1.496742422345539</c:v>
                </c:pt>
                <c:pt idx="1467">
                  <c:v>-1.7179676882574559</c:v>
                </c:pt>
                <c:pt idx="1468">
                  <c:v>-1.775761046607744</c:v>
                </c:pt>
                <c:pt idx="1469">
                  <c:v>-1.6035077663880719</c:v>
                </c:pt>
                <c:pt idx="1470">
                  <c:v>-1.5485089316020839</c:v>
                </c:pt>
                <c:pt idx="1471">
                  <c:v>-1.61833364259705</c:v>
                </c:pt>
                <c:pt idx="1472">
                  <c:v>-1.8248176509152489</c:v>
                </c:pt>
                <c:pt idx="1473">
                  <c:v>-2.022987268376907</c:v>
                </c:pt>
                <c:pt idx="1474">
                  <c:v>-2.0478155844723678</c:v>
                </c:pt>
                <c:pt idx="1475">
                  <c:v>-2.0410936431621161</c:v>
                </c:pt>
                <c:pt idx="1476">
                  <c:v>-1.9836854187031261</c:v>
                </c:pt>
                <c:pt idx="1477">
                  <c:v>-1.9778452486996481</c:v>
                </c:pt>
                <c:pt idx="1478">
                  <c:v>-1.7280470507285961</c:v>
                </c:pt>
                <c:pt idx="1479">
                  <c:v>-1.3798275005668801</c:v>
                </c:pt>
                <c:pt idx="1480">
                  <c:v>-1.195278579625161</c:v>
                </c:pt>
                <c:pt idx="1481">
                  <c:v>-1.1924511101795781</c:v>
                </c:pt>
                <c:pt idx="1482">
                  <c:v>-1.3212278888802049</c:v>
                </c:pt>
                <c:pt idx="1483">
                  <c:v>-1.3949535352939111</c:v>
                </c:pt>
                <c:pt idx="1484">
                  <c:v>-1.400283212639704</c:v>
                </c:pt>
                <c:pt idx="1485">
                  <c:v>-1.3035755227519981</c:v>
                </c:pt>
                <c:pt idx="1486">
                  <c:v>-1.269041338324159</c:v>
                </c:pt>
                <c:pt idx="1487">
                  <c:v>-1.600897717374469</c:v>
                </c:pt>
                <c:pt idx="1488">
                  <c:v>-1.686211052859909</c:v>
                </c:pt>
                <c:pt idx="1489">
                  <c:v>-1.404835557001149</c:v>
                </c:pt>
                <c:pt idx="1490">
                  <c:v>-1.3815948802580429</c:v>
                </c:pt>
                <c:pt idx="1491">
                  <c:v>-0.94909622356256684</c:v>
                </c:pt>
                <c:pt idx="1492">
                  <c:v>-1.9343303292590679</c:v>
                </c:pt>
                <c:pt idx="1493">
                  <c:v>-1.504524480175585</c:v>
                </c:pt>
                <c:pt idx="1494">
                  <c:v>-2.349077452927463</c:v>
                </c:pt>
                <c:pt idx="1495">
                  <c:v>-1.463502984306112</c:v>
                </c:pt>
                <c:pt idx="1496">
                  <c:v>-1.83302457124016</c:v>
                </c:pt>
                <c:pt idx="1497">
                  <c:v>-0.88251956262327214</c:v>
                </c:pt>
                <c:pt idx="1498">
                  <c:v>-1.749872519248878</c:v>
                </c:pt>
                <c:pt idx="1499">
                  <c:v>-1.380975034061805</c:v>
                </c:pt>
                <c:pt idx="1500">
                  <c:v>-0.91225701738483</c:v>
                </c:pt>
                <c:pt idx="1501">
                  <c:v>-0.55173324739362029</c:v>
                </c:pt>
                <c:pt idx="1502">
                  <c:v>-0.93140901872016146</c:v>
                </c:pt>
                <c:pt idx="1503">
                  <c:v>-0.79829266755581096</c:v>
                </c:pt>
                <c:pt idx="1504">
                  <c:v>-1.4692496309059819</c:v>
                </c:pt>
                <c:pt idx="1505">
                  <c:v>-1.4633200852440531</c:v>
                </c:pt>
                <c:pt idx="1506">
                  <c:v>-2.0878905873446678</c:v>
                </c:pt>
                <c:pt idx="1507">
                  <c:v>-2.0112290554896801</c:v>
                </c:pt>
                <c:pt idx="1508">
                  <c:v>-1.6288202516584329</c:v>
                </c:pt>
                <c:pt idx="1509">
                  <c:v>-1.641083521393913</c:v>
                </c:pt>
                <c:pt idx="1510">
                  <c:v>-1.9854976348646201</c:v>
                </c:pt>
                <c:pt idx="1511">
                  <c:v>-1.864725599306194</c:v>
                </c:pt>
                <c:pt idx="1512">
                  <c:v>-1.974310098000206</c:v>
                </c:pt>
                <c:pt idx="1513">
                  <c:v>-2.064773721325047</c:v>
                </c:pt>
                <c:pt idx="1514">
                  <c:v>-2.1684180665854038</c:v>
                </c:pt>
                <c:pt idx="1515">
                  <c:v>-2.183089809147448</c:v>
                </c:pt>
                <c:pt idx="1516">
                  <c:v>-4.2209842844670691</c:v>
                </c:pt>
                <c:pt idx="1517">
                  <c:v>-2.2147055060983698</c:v>
                </c:pt>
                <c:pt idx="1518">
                  <c:v>-2.2528756873035478</c:v>
                </c:pt>
                <c:pt idx="1519">
                  <c:v>-2.314502719910442</c:v>
                </c:pt>
                <c:pt idx="1520">
                  <c:v>-3.4607630739742561</c:v>
                </c:pt>
                <c:pt idx="1521">
                  <c:v>-2.19747622162076</c:v>
                </c:pt>
                <c:pt idx="1522">
                  <c:v>-2.1930058943501658</c:v>
                </c:pt>
                <c:pt idx="1523">
                  <c:v>-4.2875488472742784</c:v>
                </c:pt>
                <c:pt idx="1524">
                  <c:v>-4.5944829479686948</c:v>
                </c:pt>
                <c:pt idx="1525">
                  <c:v>-4.6370948524736866</c:v>
                </c:pt>
                <c:pt idx="1526">
                  <c:v>-4.261786869791452</c:v>
                </c:pt>
                <c:pt idx="1527">
                  <c:v>-3.7707360941515531</c:v>
                </c:pt>
                <c:pt idx="1528">
                  <c:v>-4.2816666493858264</c:v>
                </c:pt>
                <c:pt idx="1529">
                  <c:v>-4.3433351820281887</c:v>
                </c:pt>
                <c:pt idx="1530">
                  <c:v>-4.0598480214152586</c:v>
                </c:pt>
                <c:pt idx="1531">
                  <c:v>-1.327711049409759</c:v>
                </c:pt>
                <c:pt idx="1532">
                  <c:v>-1.5168202981466301</c:v>
                </c:pt>
                <c:pt idx="1533">
                  <c:v>-1.9333478471646659</c:v>
                </c:pt>
                <c:pt idx="1534">
                  <c:v>-1.928460393550441</c:v>
                </c:pt>
                <c:pt idx="1535">
                  <c:v>-1.891903870843223</c:v>
                </c:pt>
                <c:pt idx="1536">
                  <c:v>-2.0986551735665522</c:v>
                </c:pt>
                <c:pt idx="1537">
                  <c:v>-2.241650392872192</c:v>
                </c:pt>
                <c:pt idx="1538">
                  <c:v>-2.2716210503571199</c:v>
                </c:pt>
                <c:pt idx="1539">
                  <c:v>-2.110688850526151</c:v>
                </c:pt>
                <c:pt idx="1540">
                  <c:v>-3.951984840673973</c:v>
                </c:pt>
                <c:pt idx="1541">
                  <c:v>-4.0437879646477803</c:v>
                </c:pt>
                <c:pt idx="1542">
                  <c:v>-3.9513713178674652</c:v>
                </c:pt>
                <c:pt idx="1543">
                  <c:v>-4.3453873088900714</c:v>
                </c:pt>
                <c:pt idx="1544">
                  <c:v>-4.5887914268474459</c:v>
                </c:pt>
                <c:pt idx="1545">
                  <c:v>-4.8009138317376738</c:v>
                </c:pt>
                <c:pt idx="1546">
                  <c:v>-4.8132295874823567</c:v>
                </c:pt>
                <c:pt idx="1547">
                  <c:v>-4.8616420010615968</c:v>
                </c:pt>
                <c:pt idx="1548">
                  <c:v>-4.9701409181403839</c:v>
                </c:pt>
                <c:pt idx="1549">
                  <c:v>-5.0707679593180393</c:v>
                </c:pt>
                <c:pt idx="1550">
                  <c:v>-5.2597728804253032</c:v>
                </c:pt>
                <c:pt idx="1551">
                  <c:v>-5.2089625380349878</c:v>
                </c:pt>
                <c:pt idx="1552">
                  <c:v>-5.8534384516576896</c:v>
                </c:pt>
                <c:pt idx="1553">
                  <c:v>-6.0809817904872556</c:v>
                </c:pt>
                <c:pt idx="1554">
                  <c:v>-6.0724137748331612</c:v>
                </c:pt>
                <c:pt idx="1555">
                  <c:v>5.1863760073962677</c:v>
                </c:pt>
                <c:pt idx="1556">
                  <c:v>4.9356682221468393</c:v>
                </c:pt>
                <c:pt idx="1557">
                  <c:v>4.8433520366553244</c:v>
                </c:pt>
                <c:pt idx="1558">
                  <c:v>4.5560529295982279</c:v>
                </c:pt>
                <c:pt idx="1559">
                  <c:v>4.2265436541342281</c:v>
                </c:pt>
                <c:pt idx="1560">
                  <c:v>3.7321516822037548</c:v>
                </c:pt>
                <c:pt idx="1561">
                  <c:v>3.1645949884386559</c:v>
                </c:pt>
                <c:pt idx="1562">
                  <c:v>2.7484474880787571</c:v>
                </c:pt>
                <c:pt idx="1563">
                  <c:v>2.367265842343623</c:v>
                </c:pt>
                <c:pt idx="1564">
                  <c:v>0.98371056320034322</c:v>
                </c:pt>
                <c:pt idx="1565">
                  <c:v>1.0132877447057911</c:v>
                </c:pt>
                <c:pt idx="1566">
                  <c:v>1.0910740032290109</c:v>
                </c:pt>
                <c:pt idx="1567">
                  <c:v>1.008221961389953</c:v>
                </c:pt>
                <c:pt idx="1568">
                  <c:v>0.9792996616923807</c:v>
                </c:pt>
                <c:pt idx="1569">
                  <c:v>0.89528244614844621</c:v>
                </c:pt>
                <c:pt idx="1570">
                  <c:v>0.60086152892246492</c:v>
                </c:pt>
                <c:pt idx="1571">
                  <c:v>0.55505038663779005</c:v>
                </c:pt>
                <c:pt idx="1572">
                  <c:v>0.45535967511566239</c:v>
                </c:pt>
                <c:pt idx="1573">
                  <c:v>0.4607470590135409</c:v>
                </c:pt>
                <c:pt idx="1574">
                  <c:v>0.40758123730062051</c:v>
                </c:pt>
                <c:pt idx="1575">
                  <c:v>0.2015219338000043</c:v>
                </c:pt>
                <c:pt idx="1576">
                  <c:v>0.26846068918485849</c:v>
                </c:pt>
                <c:pt idx="1577">
                  <c:v>0.27666909972909098</c:v>
                </c:pt>
                <c:pt idx="1578">
                  <c:v>0.3538779246150594</c:v>
                </c:pt>
                <c:pt idx="1579">
                  <c:v>0.2276401648311718</c:v>
                </c:pt>
                <c:pt idx="1580">
                  <c:v>8.4519582580211916E-2</c:v>
                </c:pt>
                <c:pt idx="1581">
                  <c:v>0.28811471579000558</c:v>
                </c:pt>
                <c:pt idx="1582">
                  <c:v>-0.18190380120032229</c:v>
                </c:pt>
                <c:pt idx="1583">
                  <c:v>-9.855238757166819E-2</c:v>
                </c:pt>
                <c:pt idx="1584">
                  <c:v>-0.21984732458030271</c:v>
                </c:pt>
                <c:pt idx="1585">
                  <c:v>-0.31832598667574757</c:v>
                </c:pt>
                <c:pt idx="1586">
                  <c:v>-0.36993286793658142</c:v>
                </c:pt>
                <c:pt idx="1587">
                  <c:v>-0.53525751795650989</c:v>
                </c:pt>
                <c:pt idx="1588">
                  <c:v>-0.65514922788657703</c:v>
                </c:pt>
                <c:pt idx="1589">
                  <c:v>-0.88340919828471476</c:v>
                </c:pt>
                <c:pt idx="1590">
                  <c:v>-1.0139830152635161</c:v>
                </c:pt>
                <c:pt idx="1591">
                  <c:v>-1.231113938798458</c:v>
                </c:pt>
                <c:pt idx="1592">
                  <c:v>-1.621931493627194</c:v>
                </c:pt>
                <c:pt idx="1593">
                  <c:v>-1.7740696286549891</c:v>
                </c:pt>
                <c:pt idx="1594">
                  <c:v>-1.821176155326955</c:v>
                </c:pt>
                <c:pt idx="1595">
                  <c:v>-1.995729721061263</c:v>
                </c:pt>
                <c:pt idx="1596">
                  <c:v>-2.7592845498839762</c:v>
                </c:pt>
                <c:pt idx="1597">
                  <c:v>-2.8576111408507612</c:v>
                </c:pt>
                <c:pt idx="1598">
                  <c:v>-2.8135228913695651</c:v>
                </c:pt>
                <c:pt idx="1599">
                  <c:v>-2.853924027214731</c:v>
                </c:pt>
                <c:pt idx="1600">
                  <c:v>-2.4112404535170691</c:v>
                </c:pt>
                <c:pt idx="1601">
                  <c:v>-2.3432361456064839</c:v>
                </c:pt>
                <c:pt idx="1602">
                  <c:v>-2.6013847290154919</c:v>
                </c:pt>
                <c:pt idx="1603">
                  <c:v>-2.5113029832750451</c:v>
                </c:pt>
                <c:pt idx="1604">
                  <c:v>-2.6534672960415611</c:v>
                </c:pt>
                <c:pt idx="1605">
                  <c:v>-2.4969328521361791</c:v>
                </c:pt>
                <c:pt idx="1606">
                  <c:v>-2.6931842957859859</c:v>
                </c:pt>
                <c:pt idx="1607">
                  <c:v>-2.9333784216359242</c:v>
                </c:pt>
                <c:pt idx="1608">
                  <c:v>-3.001025117398215</c:v>
                </c:pt>
                <c:pt idx="1609">
                  <c:v>-2.768915909065</c:v>
                </c:pt>
                <c:pt idx="1610">
                  <c:v>-2.64710771237023</c:v>
                </c:pt>
                <c:pt idx="1611">
                  <c:v>-2.7175927104211541</c:v>
                </c:pt>
                <c:pt idx="1612">
                  <c:v>-2.806756214320127</c:v>
                </c:pt>
                <c:pt idx="1613">
                  <c:v>-2.5306146573039539</c:v>
                </c:pt>
                <c:pt idx="1614">
                  <c:v>-3.0901600218186802</c:v>
                </c:pt>
                <c:pt idx="1615">
                  <c:v>-3.299667200407554</c:v>
                </c:pt>
                <c:pt idx="1616">
                  <c:v>-2.773526888800026</c:v>
                </c:pt>
                <c:pt idx="1617">
                  <c:v>-2.5977933972103879</c:v>
                </c:pt>
                <c:pt idx="1618">
                  <c:v>-2.760009785751588</c:v>
                </c:pt>
                <c:pt idx="1619">
                  <c:v>-2.5544195894941879</c:v>
                </c:pt>
                <c:pt idx="1620">
                  <c:v>-1.828313873980894</c:v>
                </c:pt>
                <c:pt idx="1621">
                  <c:v>-1.5170422600955891</c:v>
                </c:pt>
                <c:pt idx="1622">
                  <c:v>-1.6127029814793661</c:v>
                </c:pt>
                <c:pt idx="1623">
                  <c:v>-1.5876533356793809</c:v>
                </c:pt>
                <c:pt idx="1624">
                  <c:v>-1.412721941149049</c:v>
                </c:pt>
                <c:pt idx="1625">
                  <c:v>-1.0931876299880561</c:v>
                </c:pt>
                <c:pt idx="1626">
                  <c:v>-1.0919914490125171</c:v>
                </c:pt>
                <c:pt idx="1627">
                  <c:v>-1.125862984129788</c:v>
                </c:pt>
                <c:pt idx="1628">
                  <c:v>-1.1584707103944201</c:v>
                </c:pt>
                <c:pt idx="1629">
                  <c:v>-1.045936803310848</c:v>
                </c:pt>
                <c:pt idx="1630">
                  <c:v>-1.0388230669278771</c:v>
                </c:pt>
                <c:pt idx="1631">
                  <c:v>-0.93551562067353788</c:v>
                </c:pt>
                <c:pt idx="1632">
                  <c:v>-1.0908163466042839</c:v>
                </c:pt>
                <c:pt idx="1633">
                  <c:v>-1.0718889900722759</c:v>
                </c:pt>
                <c:pt idx="1634">
                  <c:v>-1.0254883230124701</c:v>
                </c:pt>
                <c:pt idx="1635">
                  <c:v>-1.03105374500102</c:v>
                </c:pt>
                <c:pt idx="1636">
                  <c:v>-1.010969006570396</c:v>
                </c:pt>
                <c:pt idx="1637">
                  <c:v>-1.2450445163568831</c:v>
                </c:pt>
                <c:pt idx="1638">
                  <c:v>-1.3456619711092459</c:v>
                </c:pt>
                <c:pt idx="1639">
                  <c:v>-1.5228874157587671</c:v>
                </c:pt>
                <c:pt idx="1640">
                  <c:v>-1.677742766752903</c:v>
                </c:pt>
                <c:pt idx="1641">
                  <c:v>-1.342298160688731</c:v>
                </c:pt>
                <c:pt idx="1642">
                  <c:v>-1.1940220758005169</c:v>
                </c:pt>
                <c:pt idx="1643">
                  <c:v>-0.97833280196684647</c:v>
                </c:pt>
                <c:pt idx="1644">
                  <c:v>-0.86695192442874758</c:v>
                </c:pt>
                <c:pt idx="1645">
                  <c:v>-0.5605628608924017</c:v>
                </c:pt>
                <c:pt idx="1646">
                  <c:v>-0.57141253272660619</c:v>
                </c:pt>
                <c:pt idx="1647">
                  <c:v>-0.25248599257793231</c:v>
                </c:pt>
                <c:pt idx="1648">
                  <c:v>-8.9977058846814464E-2</c:v>
                </c:pt>
                <c:pt idx="1649">
                  <c:v>-7.7019951511694523E-2</c:v>
                </c:pt>
                <c:pt idx="1650">
                  <c:v>4.6689366769383053E-2</c:v>
                </c:pt>
                <c:pt idx="1651">
                  <c:v>0.258594997088749</c:v>
                </c:pt>
                <c:pt idx="1652">
                  <c:v>0.32472534775191592</c:v>
                </c:pt>
                <c:pt idx="1653">
                  <c:v>0.42501261779856092</c:v>
                </c:pt>
                <c:pt idx="1654">
                  <c:v>0.23446391407281289</c:v>
                </c:pt>
                <c:pt idx="1655">
                  <c:v>0.12019125056973221</c:v>
                </c:pt>
                <c:pt idx="1656">
                  <c:v>0.2480643828196592</c:v>
                </c:pt>
                <c:pt idx="1657">
                  <c:v>0.58295621755483318</c:v>
                </c:pt>
                <c:pt idx="1658">
                  <c:v>1.166270488950677</c:v>
                </c:pt>
                <c:pt idx="1659">
                  <c:v>1.3724035832385919</c:v>
                </c:pt>
                <c:pt idx="1660">
                  <c:v>1.367295231396539</c:v>
                </c:pt>
                <c:pt idx="1661">
                  <c:v>1.1037961844595361</c:v>
                </c:pt>
                <c:pt idx="1662">
                  <c:v>0.8495882364799513</c:v>
                </c:pt>
                <c:pt idx="1663">
                  <c:v>0.6755239627853219</c:v>
                </c:pt>
                <c:pt idx="1664">
                  <c:v>0.14619162548278289</c:v>
                </c:pt>
                <c:pt idx="1665">
                  <c:v>-0.50661556826536636</c:v>
                </c:pt>
                <c:pt idx="1666">
                  <c:v>-0.70736001215434052</c:v>
                </c:pt>
                <c:pt idx="1667">
                  <c:v>-0.1158097171211982</c:v>
                </c:pt>
                <c:pt idx="1668">
                  <c:v>0.5528154780149872</c:v>
                </c:pt>
                <c:pt idx="1669">
                  <c:v>1.105017900630064</c:v>
                </c:pt>
                <c:pt idx="1670">
                  <c:v>1.0609284904294281</c:v>
                </c:pt>
                <c:pt idx="1671">
                  <c:v>0.93320233309723155</c:v>
                </c:pt>
                <c:pt idx="1672">
                  <c:v>1.176087181335858</c:v>
                </c:pt>
                <c:pt idx="1673">
                  <c:v>1.578262313038485</c:v>
                </c:pt>
                <c:pt idx="1674">
                  <c:v>1.599810287919297</c:v>
                </c:pt>
                <c:pt idx="1675">
                  <c:v>1.8205116855224679</c:v>
                </c:pt>
                <c:pt idx="1676">
                  <c:v>1.786145345012663</c:v>
                </c:pt>
                <c:pt idx="1677">
                  <c:v>1.5591094801685179</c:v>
                </c:pt>
                <c:pt idx="1678">
                  <c:v>1.473376916599225</c:v>
                </c:pt>
                <c:pt idx="1679">
                  <c:v>1.5012001661361889</c:v>
                </c:pt>
                <c:pt idx="1680">
                  <c:v>1.4926063219602139</c:v>
                </c:pt>
                <c:pt idx="1681">
                  <c:v>1.4380119105622811</c:v>
                </c:pt>
                <c:pt idx="1682">
                  <c:v>1.4972786248237611</c:v>
                </c:pt>
                <c:pt idx="1683">
                  <c:v>1.3016326422084821</c:v>
                </c:pt>
                <c:pt idx="1684">
                  <c:v>1.262057689538554</c:v>
                </c:pt>
                <c:pt idx="1685">
                  <c:v>1.518785127284771</c:v>
                </c:pt>
                <c:pt idx="1686">
                  <c:v>1.6802024550574699</c:v>
                </c:pt>
                <c:pt idx="1687">
                  <c:v>1.6824433147740749</c:v>
                </c:pt>
                <c:pt idx="1688">
                  <c:v>1.5728885723646031</c:v>
                </c:pt>
                <c:pt idx="1689">
                  <c:v>1.418379448613498</c:v>
                </c:pt>
                <c:pt idx="1690">
                  <c:v>1.18130843568406</c:v>
                </c:pt>
                <c:pt idx="1691">
                  <c:v>1.2399470385890661</c:v>
                </c:pt>
                <c:pt idx="1692">
                  <c:v>1.3735949240117431</c:v>
                </c:pt>
                <c:pt idx="1693">
                  <c:v>1.679904787784027</c:v>
                </c:pt>
                <c:pt idx="1694">
                  <c:v>1.936799418302428</c:v>
                </c:pt>
                <c:pt idx="1695">
                  <c:v>2.036005917149653</c:v>
                </c:pt>
                <c:pt idx="1696">
                  <c:v>2.0595742025401251</c:v>
                </c:pt>
                <c:pt idx="1697">
                  <c:v>2.0375326799408442</c:v>
                </c:pt>
                <c:pt idx="1698">
                  <c:v>1.727028375070083</c:v>
                </c:pt>
                <c:pt idx="1699">
                  <c:v>1.2501185130807431</c:v>
                </c:pt>
                <c:pt idx="1700">
                  <c:v>1.3351049186260771</c:v>
                </c:pt>
                <c:pt idx="1701">
                  <c:v>1.5260356466268059</c:v>
                </c:pt>
                <c:pt idx="1702">
                  <c:v>1.717875590118582</c:v>
                </c:pt>
                <c:pt idx="1703">
                  <c:v>1.861197749006831</c:v>
                </c:pt>
                <c:pt idx="1704">
                  <c:v>2.1297236091260472</c:v>
                </c:pt>
                <c:pt idx="1705">
                  <c:v>2.285535128993279</c:v>
                </c:pt>
                <c:pt idx="1706">
                  <c:v>2.3645310478099009</c:v>
                </c:pt>
                <c:pt idx="1707">
                  <c:v>2.274785308211599</c:v>
                </c:pt>
                <c:pt idx="1708">
                  <c:v>2.0047108223872452</c:v>
                </c:pt>
                <c:pt idx="1709">
                  <c:v>1.7486262372403569</c:v>
                </c:pt>
                <c:pt idx="1710">
                  <c:v>1.452318542475433</c:v>
                </c:pt>
                <c:pt idx="1711">
                  <c:v>1.7133934226616949</c:v>
                </c:pt>
                <c:pt idx="1712">
                  <c:v>2.0423448152973722</c:v>
                </c:pt>
                <c:pt idx="1713">
                  <c:v>2.6770678244053459</c:v>
                </c:pt>
                <c:pt idx="1714">
                  <c:v>3.2975951058918711</c:v>
                </c:pt>
                <c:pt idx="1715">
                  <c:v>3.5975389728633349</c:v>
                </c:pt>
                <c:pt idx="1716">
                  <c:v>3.4843731024219808</c:v>
                </c:pt>
                <c:pt idx="1717">
                  <c:v>3.396373172003734</c:v>
                </c:pt>
                <c:pt idx="1718">
                  <c:v>3.1285717218238021</c:v>
                </c:pt>
                <c:pt idx="1719">
                  <c:v>2.753515414639756</c:v>
                </c:pt>
                <c:pt idx="1720">
                  <c:v>2.7624164384649301</c:v>
                </c:pt>
                <c:pt idx="1721">
                  <c:v>2.8939764592276429</c:v>
                </c:pt>
                <c:pt idx="1722">
                  <c:v>3.469909343373645</c:v>
                </c:pt>
                <c:pt idx="1723">
                  <c:v>4.5213599582196062</c:v>
                </c:pt>
                <c:pt idx="1724">
                  <c:v>4.9156693355573964</c:v>
                </c:pt>
                <c:pt idx="1725">
                  <c:v>4.7328266344412402</c:v>
                </c:pt>
                <c:pt idx="1726">
                  <c:v>4.6141940368756478</c:v>
                </c:pt>
                <c:pt idx="1727">
                  <c:v>4.5006418167975486</c:v>
                </c:pt>
                <c:pt idx="1728">
                  <c:v>4.3332629409176118</c:v>
                </c:pt>
                <c:pt idx="1729">
                  <c:v>4.0981518512770378</c:v>
                </c:pt>
                <c:pt idx="1730">
                  <c:v>3.920170205437322</c:v>
                </c:pt>
                <c:pt idx="1731">
                  <c:v>3.9486264712771701</c:v>
                </c:pt>
                <c:pt idx="1732">
                  <c:v>3.759281193378738</c:v>
                </c:pt>
                <c:pt idx="1733">
                  <c:v>3.4840309663986821</c:v>
                </c:pt>
                <c:pt idx="1734">
                  <c:v>3.6188195033097572</c:v>
                </c:pt>
                <c:pt idx="1735">
                  <c:v>4.1079473245275686</c:v>
                </c:pt>
                <c:pt idx="1736">
                  <c:v>4.1383445518431614</c:v>
                </c:pt>
                <c:pt idx="1737">
                  <c:v>4.2046172139820817</c:v>
                </c:pt>
                <c:pt idx="1738">
                  <c:v>3.7054849390132589</c:v>
                </c:pt>
                <c:pt idx="1739">
                  <c:v>3.53862550940008</c:v>
                </c:pt>
                <c:pt idx="1740">
                  <c:v>3.724272746485942</c:v>
                </c:pt>
                <c:pt idx="1741">
                  <c:v>4.1169887531901033</c:v>
                </c:pt>
                <c:pt idx="1742">
                  <c:v>4.3712717648657176</c:v>
                </c:pt>
                <c:pt idx="1743">
                  <c:v>4.3722067427756857</c:v>
                </c:pt>
                <c:pt idx="1744">
                  <c:v>4.5205945862590378</c:v>
                </c:pt>
                <c:pt idx="1745">
                  <c:v>4.8726988024653908</c:v>
                </c:pt>
                <c:pt idx="1746">
                  <c:v>5.1450733823185999</c:v>
                </c:pt>
                <c:pt idx="1747">
                  <c:v>5.0337367770477472</c:v>
                </c:pt>
                <c:pt idx="1748">
                  <c:v>4.5771909316388868</c:v>
                </c:pt>
                <c:pt idx="1749">
                  <c:v>3.6396121190697062</c:v>
                </c:pt>
                <c:pt idx="1750">
                  <c:v>3.0061966595116631</c:v>
                </c:pt>
                <c:pt idx="1751">
                  <c:v>2.8170365223449561</c:v>
                </c:pt>
                <c:pt idx="1752">
                  <c:v>2.9385724593963332</c:v>
                </c:pt>
                <c:pt idx="1753">
                  <c:v>3.091079958305349</c:v>
                </c:pt>
                <c:pt idx="1754">
                  <c:v>3.3541476331496209</c:v>
                </c:pt>
                <c:pt idx="1755">
                  <c:v>3.255079522845278</c:v>
                </c:pt>
                <c:pt idx="1756">
                  <c:v>3.162868234089383</c:v>
                </c:pt>
                <c:pt idx="1757">
                  <c:v>2.9664812323278942</c:v>
                </c:pt>
                <c:pt idx="1758">
                  <c:v>2.7338760506282411</c:v>
                </c:pt>
                <c:pt idx="1759">
                  <c:v>2.7802418438948449</c:v>
                </c:pt>
                <c:pt idx="1760">
                  <c:v>2.9331967392577352</c:v>
                </c:pt>
                <c:pt idx="1761">
                  <c:v>3.0488273788524221</c:v>
                </c:pt>
                <c:pt idx="1762">
                  <c:v>3.4597583550410338</c:v>
                </c:pt>
                <c:pt idx="1763">
                  <c:v>3.7094846888627488</c:v>
                </c:pt>
                <c:pt idx="1764">
                  <c:v>3.540198382985321</c:v>
                </c:pt>
                <c:pt idx="1765">
                  <c:v>3.0242391310348862</c:v>
                </c:pt>
                <c:pt idx="1766">
                  <c:v>2.976974000242095</c:v>
                </c:pt>
                <c:pt idx="1767">
                  <c:v>2.8721713952432282</c:v>
                </c:pt>
                <c:pt idx="1768">
                  <c:v>2.6060983846257471</c:v>
                </c:pt>
                <c:pt idx="1769">
                  <c:v>2.3369345504298629</c:v>
                </c:pt>
                <c:pt idx="1770">
                  <c:v>2.401222165683031</c:v>
                </c:pt>
                <c:pt idx="1771">
                  <c:v>2.4662235034484872</c:v>
                </c:pt>
                <c:pt idx="1772">
                  <c:v>2.3166908142688381</c:v>
                </c:pt>
                <c:pt idx="1773">
                  <c:v>2.3600723811351689</c:v>
                </c:pt>
                <c:pt idx="1774">
                  <c:v>2.4199567736199028</c:v>
                </c:pt>
                <c:pt idx="1775">
                  <c:v>2.376387663683186</c:v>
                </c:pt>
                <c:pt idx="1776">
                  <c:v>2.9421385507878819</c:v>
                </c:pt>
                <c:pt idx="1777">
                  <c:v>3.6069298235648368</c:v>
                </c:pt>
                <c:pt idx="1778">
                  <c:v>3.93681296742731</c:v>
                </c:pt>
                <c:pt idx="1779">
                  <c:v>3.6769882440184962</c:v>
                </c:pt>
                <c:pt idx="1780">
                  <c:v>3.490433496485521</c:v>
                </c:pt>
                <c:pt idx="1781">
                  <c:v>2.8130972791977191</c:v>
                </c:pt>
                <c:pt idx="1782">
                  <c:v>2.1276055457576968</c:v>
                </c:pt>
                <c:pt idx="1783">
                  <c:v>1.89378284436135</c:v>
                </c:pt>
                <c:pt idx="1784">
                  <c:v>2.210690099818998</c:v>
                </c:pt>
                <c:pt idx="1785">
                  <c:v>2.6614694283663849</c:v>
                </c:pt>
                <c:pt idx="1786">
                  <c:v>3.176631328808921</c:v>
                </c:pt>
                <c:pt idx="1787">
                  <c:v>2.9269333139777589</c:v>
                </c:pt>
                <c:pt idx="1788">
                  <c:v>2.5089460094191969</c:v>
                </c:pt>
                <c:pt idx="1789">
                  <c:v>1.978700209215001</c:v>
                </c:pt>
                <c:pt idx="1790">
                  <c:v>1.6371798014426671</c:v>
                </c:pt>
                <c:pt idx="1791">
                  <c:v>1.4837421145537399</c:v>
                </c:pt>
                <c:pt idx="1792">
                  <c:v>1.354048185560871</c:v>
                </c:pt>
                <c:pt idx="1793">
                  <c:v>1.2575264790566141</c:v>
                </c:pt>
                <c:pt idx="1794">
                  <c:v>1.1828925957913321</c:v>
                </c:pt>
                <c:pt idx="1795">
                  <c:v>1.0455448629342441</c:v>
                </c:pt>
                <c:pt idx="1796">
                  <c:v>1.0254624097476439</c:v>
                </c:pt>
                <c:pt idx="1797">
                  <c:v>1.3126076023212361</c:v>
                </c:pt>
                <c:pt idx="1798">
                  <c:v>1.8291169049730209</c:v>
                </c:pt>
                <c:pt idx="1799">
                  <c:v>2.416345673876398</c:v>
                </c:pt>
                <c:pt idx="1800">
                  <c:v>2.8750431488644441</c:v>
                </c:pt>
                <c:pt idx="1801">
                  <c:v>3.1429672440132679</c:v>
                </c:pt>
                <c:pt idx="1802">
                  <c:v>3.3942761843874201</c:v>
                </c:pt>
                <c:pt idx="1803">
                  <c:v>3.3468147501434982</c:v>
                </c:pt>
                <c:pt idx="1804">
                  <c:v>3.0117895394374239</c:v>
                </c:pt>
                <c:pt idx="1805">
                  <c:v>2.6648483098860618</c:v>
                </c:pt>
                <c:pt idx="1806">
                  <c:v>2.5426685598346102</c:v>
                </c:pt>
                <c:pt idx="1807">
                  <c:v>2.1367924470231929</c:v>
                </c:pt>
                <c:pt idx="1808">
                  <c:v>2.1590808468611198</c:v>
                </c:pt>
                <c:pt idx="1809">
                  <c:v>1.897989297321238</c:v>
                </c:pt>
                <c:pt idx="1810">
                  <c:v>1.7830684345301171</c:v>
                </c:pt>
                <c:pt idx="1811">
                  <c:v>1.9866262845796709</c:v>
                </c:pt>
                <c:pt idx="1812">
                  <c:v>2.0904660959519328</c:v>
                </c:pt>
                <c:pt idx="1813">
                  <c:v>1.7617451601094249</c:v>
                </c:pt>
                <c:pt idx="1814">
                  <c:v>1.4946322827840921</c:v>
                </c:pt>
                <c:pt idx="1815">
                  <c:v>1.2646447594024459</c:v>
                </c:pt>
                <c:pt idx="1816">
                  <c:v>1.161441344211271</c:v>
                </c:pt>
                <c:pt idx="1817">
                  <c:v>1.2217004777463949</c:v>
                </c:pt>
                <c:pt idx="1818">
                  <c:v>1.208377724470818</c:v>
                </c:pt>
                <c:pt idx="1819">
                  <c:v>0.8433229102552402</c:v>
                </c:pt>
                <c:pt idx="1820">
                  <c:v>0.6582250315645829</c:v>
                </c:pt>
                <c:pt idx="1821">
                  <c:v>0.46124134816577927</c:v>
                </c:pt>
                <c:pt idx="1822">
                  <c:v>0.31625602931065622</c:v>
                </c:pt>
                <c:pt idx="1823">
                  <c:v>0.4945437689410267</c:v>
                </c:pt>
                <c:pt idx="1824">
                  <c:v>0.74186974662908234</c:v>
                </c:pt>
                <c:pt idx="1825">
                  <c:v>0.94775904287610269</c:v>
                </c:pt>
                <c:pt idx="1826">
                  <c:v>1.0058283909797181</c:v>
                </c:pt>
                <c:pt idx="1827">
                  <c:v>1.3830019969041141</c:v>
                </c:pt>
                <c:pt idx="1828">
                  <c:v>1.691778747652523</c:v>
                </c:pt>
                <c:pt idx="1829">
                  <c:v>2.5458681972751198</c:v>
                </c:pt>
                <c:pt idx="1830">
                  <c:v>3.0710582154553641</c:v>
                </c:pt>
                <c:pt idx="1831">
                  <c:v>3.4970865133554732</c:v>
                </c:pt>
                <c:pt idx="1832">
                  <c:v>3.7262611240916419</c:v>
                </c:pt>
                <c:pt idx="1833">
                  <c:v>3.6090109024872312</c:v>
                </c:pt>
                <c:pt idx="1834">
                  <c:v>3.383171041209708</c:v>
                </c:pt>
                <c:pt idx="1835">
                  <c:v>2.8217078393411712</c:v>
                </c:pt>
                <c:pt idx="1836">
                  <c:v>2.7282745909884412</c:v>
                </c:pt>
                <c:pt idx="1837">
                  <c:v>2.707322581504596</c:v>
                </c:pt>
                <c:pt idx="1838">
                  <c:v>2.8687253123835932</c:v>
                </c:pt>
                <c:pt idx="1839">
                  <c:v>3.2175371415359759</c:v>
                </c:pt>
                <c:pt idx="1840">
                  <c:v>3.436041191498028</c:v>
                </c:pt>
                <c:pt idx="1841">
                  <c:v>3.8427676271072051</c:v>
                </c:pt>
                <c:pt idx="1842">
                  <c:v>4.0853371445295723</c:v>
                </c:pt>
                <c:pt idx="1843">
                  <c:v>4.3703673095812867</c:v>
                </c:pt>
                <c:pt idx="1844">
                  <c:v>4.373006537135252</c:v>
                </c:pt>
                <c:pt idx="1845">
                  <c:v>4.4302512591901957</c:v>
                </c:pt>
                <c:pt idx="1846">
                  <c:v>4.4146081637260677</c:v>
                </c:pt>
                <c:pt idx="1847">
                  <c:v>4.1750476398184286</c:v>
                </c:pt>
                <c:pt idx="1848">
                  <c:v>3.9967325063652162</c:v>
                </c:pt>
                <c:pt idx="1849">
                  <c:v>3.4449138088257718</c:v>
                </c:pt>
                <c:pt idx="1850">
                  <c:v>2.947397864189536</c:v>
                </c:pt>
                <c:pt idx="1851">
                  <c:v>2.718781993968022</c:v>
                </c:pt>
                <c:pt idx="1852">
                  <c:v>2.764339076793803</c:v>
                </c:pt>
                <c:pt idx="1853">
                  <c:v>2.539602855567352</c:v>
                </c:pt>
                <c:pt idx="1854">
                  <c:v>2.3645595071329368</c:v>
                </c:pt>
                <c:pt idx="1855">
                  <c:v>2.4184819903067911</c:v>
                </c:pt>
                <c:pt idx="1856">
                  <c:v>2.053163490740197</c:v>
                </c:pt>
                <c:pt idx="1857">
                  <c:v>1.4863801149843681</c:v>
                </c:pt>
                <c:pt idx="1858">
                  <c:v>1.097165974831114</c:v>
                </c:pt>
                <c:pt idx="1859">
                  <c:v>0.86594766446903471</c:v>
                </c:pt>
                <c:pt idx="1860">
                  <c:v>0.56625772629831861</c:v>
                </c:pt>
                <c:pt idx="1861">
                  <c:v>0.1966941750390053</c:v>
                </c:pt>
                <c:pt idx="1862">
                  <c:v>-0.32023054559327391</c:v>
                </c:pt>
                <c:pt idx="1863">
                  <c:v>-0.77070465469184535</c:v>
                </c:pt>
                <c:pt idx="1864">
                  <c:v>-0.95327368817622804</c:v>
                </c:pt>
                <c:pt idx="1865">
                  <c:v>-1.127165542043693</c:v>
                </c:pt>
                <c:pt idx="1866">
                  <c:v>-1.468392759395196</c:v>
                </c:pt>
                <c:pt idx="1867">
                  <c:v>-1.982735725412851</c:v>
                </c:pt>
                <c:pt idx="1868">
                  <c:v>-2.3073506955111318</c:v>
                </c:pt>
                <c:pt idx="1869">
                  <c:v>-2.0372717858999341</c:v>
                </c:pt>
                <c:pt idx="1870">
                  <c:v>-1.5622072944641729</c:v>
                </c:pt>
                <c:pt idx="1871">
                  <c:v>-1.5532894605746499</c:v>
                </c:pt>
                <c:pt idx="1872">
                  <c:v>-1.679037753359939</c:v>
                </c:pt>
                <c:pt idx="1873">
                  <c:v>-1.8745887910209169</c:v>
                </c:pt>
                <c:pt idx="1874">
                  <c:v>-2.014775432478884</c:v>
                </c:pt>
                <c:pt idx="1875">
                  <c:v>-1.899194457630244</c:v>
                </c:pt>
                <c:pt idx="1876">
                  <c:v>-1.9430916305299979</c:v>
                </c:pt>
                <c:pt idx="1877">
                  <c:v>-2.141436185157862</c:v>
                </c:pt>
                <c:pt idx="1878">
                  <c:v>-2.4872597141075472</c:v>
                </c:pt>
                <c:pt idx="1879">
                  <c:v>-2.8466703251834189</c:v>
                </c:pt>
                <c:pt idx="1880">
                  <c:v>-3.097307425104701</c:v>
                </c:pt>
                <c:pt idx="1881">
                  <c:v>-3.1888877001534941</c:v>
                </c:pt>
                <c:pt idx="1882">
                  <c:v>-3.1111838954619269</c:v>
                </c:pt>
                <c:pt idx="1883">
                  <c:v>-2.7015120153835439</c:v>
                </c:pt>
                <c:pt idx="1884">
                  <c:v>-2.838897683223554</c:v>
                </c:pt>
                <c:pt idx="1885">
                  <c:v>-3.546603340372021</c:v>
                </c:pt>
                <c:pt idx="1886">
                  <c:v>-4.0936805497603199</c:v>
                </c:pt>
                <c:pt idx="1887">
                  <c:v>-4.1772277110857834</c:v>
                </c:pt>
                <c:pt idx="1888">
                  <c:v>-3.862168035958828</c:v>
                </c:pt>
                <c:pt idx="1889">
                  <c:v>-3.6675700678780832</c:v>
                </c:pt>
                <c:pt idx="1890">
                  <c:v>-3.6088395702684721</c:v>
                </c:pt>
                <c:pt idx="1891">
                  <c:v>-3.2786016817524271</c:v>
                </c:pt>
                <c:pt idx="1892">
                  <c:v>-3.1767249823346542</c:v>
                </c:pt>
                <c:pt idx="1893">
                  <c:v>-3.134604098106327</c:v>
                </c:pt>
                <c:pt idx="1894">
                  <c:v>-3.1144288938452469</c:v>
                </c:pt>
                <c:pt idx="1895">
                  <c:v>-3.474056303590805</c:v>
                </c:pt>
                <c:pt idx="1896">
                  <c:v>-3.6133705972701939</c:v>
                </c:pt>
                <c:pt idx="1897">
                  <c:v>-3.7011464489038688</c:v>
                </c:pt>
                <c:pt idx="1898">
                  <c:v>-3.7915109159648321</c:v>
                </c:pt>
                <c:pt idx="1899">
                  <c:v>-3.594772249139905</c:v>
                </c:pt>
                <c:pt idx="1900">
                  <c:v>-3.531067655472222</c:v>
                </c:pt>
                <c:pt idx="1901">
                  <c:v>-3.4128142029886548</c:v>
                </c:pt>
                <c:pt idx="1902">
                  <c:v>-3.254761306061686</c:v>
                </c:pt>
                <c:pt idx="1903">
                  <c:v>-3.248431210894863</c:v>
                </c:pt>
                <c:pt idx="1904">
                  <c:v>-3.6913939350600211</c:v>
                </c:pt>
                <c:pt idx="1905">
                  <c:v>-3.673710001222775</c:v>
                </c:pt>
                <c:pt idx="1906">
                  <c:v>-3.792048020551043</c:v>
                </c:pt>
                <c:pt idx="1907">
                  <c:v>-3.816134536305857</c:v>
                </c:pt>
                <c:pt idx="1908">
                  <c:v>-3.9667646804417438</c:v>
                </c:pt>
                <c:pt idx="1909">
                  <c:v>-3.8674751106994041</c:v>
                </c:pt>
                <c:pt idx="1910">
                  <c:v>-3.6633817827180151</c:v>
                </c:pt>
                <c:pt idx="1911">
                  <c:v>-3.6438842002420979</c:v>
                </c:pt>
                <c:pt idx="1912">
                  <c:v>-3.3684946809648499</c:v>
                </c:pt>
                <c:pt idx="1913">
                  <c:v>-3.4481788960998392</c:v>
                </c:pt>
                <c:pt idx="1914">
                  <c:v>-3.3675362022674138</c:v>
                </c:pt>
                <c:pt idx="1915">
                  <c:v>-3.4125478635148192</c:v>
                </c:pt>
                <c:pt idx="1916">
                  <c:v>-3.5352341981279918</c:v>
                </c:pt>
                <c:pt idx="1917">
                  <c:v>-3.6474846129710512</c:v>
                </c:pt>
                <c:pt idx="1918">
                  <c:v>-3.7266640752450622</c:v>
                </c:pt>
                <c:pt idx="1919">
                  <c:v>-3.670284323462528</c:v>
                </c:pt>
                <c:pt idx="1920">
                  <c:v>-3.8533271767691111</c:v>
                </c:pt>
                <c:pt idx="1921">
                  <c:v>-3.9463669009978219</c:v>
                </c:pt>
                <c:pt idx="1922">
                  <c:v>-3.9218510270212752</c:v>
                </c:pt>
                <c:pt idx="1923">
                  <c:v>-3.7746244148615671</c:v>
                </c:pt>
                <c:pt idx="1924">
                  <c:v>-3.584646751899824</c:v>
                </c:pt>
                <c:pt idx="1925">
                  <c:v>-3.5746687222122562</c:v>
                </c:pt>
                <c:pt idx="1926">
                  <c:v>-3.6169578165661118</c:v>
                </c:pt>
                <c:pt idx="1927">
                  <c:v>-3.416225025545351</c:v>
                </c:pt>
                <c:pt idx="1928">
                  <c:v>-3.3411055490342561</c:v>
                </c:pt>
                <c:pt idx="1929">
                  <c:v>-3.116652455729676</c:v>
                </c:pt>
                <c:pt idx="1930">
                  <c:v>-3.2115785597034878</c:v>
                </c:pt>
                <c:pt idx="1931">
                  <c:v>-3.1670761932229188</c:v>
                </c:pt>
                <c:pt idx="1932">
                  <c:v>-2.9723342936687298</c:v>
                </c:pt>
                <c:pt idx="1933">
                  <c:v>-2.968694114673867</c:v>
                </c:pt>
                <c:pt idx="1934">
                  <c:v>-3.049336149818056</c:v>
                </c:pt>
                <c:pt idx="1935">
                  <c:v>-3.2509747644199498</c:v>
                </c:pt>
                <c:pt idx="1936">
                  <c:v>-3.3674463694237242</c:v>
                </c:pt>
                <c:pt idx="1937">
                  <c:v>-3.3153821906703098</c:v>
                </c:pt>
                <c:pt idx="1938">
                  <c:v>-3.5341605835004728</c:v>
                </c:pt>
                <c:pt idx="1939">
                  <c:v>-3.4888950083647932</c:v>
                </c:pt>
                <c:pt idx="1940">
                  <c:v>-3.3246612022882021</c:v>
                </c:pt>
                <c:pt idx="1941">
                  <c:v>-3.2024604320305952</c:v>
                </c:pt>
                <c:pt idx="1942">
                  <c:v>-3.179641486852987</c:v>
                </c:pt>
                <c:pt idx="1943">
                  <c:v>-3.004735886792298</c:v>
                </c:pt>
                <c:pt idx="1944">
                  <c:v>-3.034280169733671</c:v>
                </c:pt>
                <c:pt idx="1945">
                  <c:v>-2.92752529382842</c:v>
                </c:pt>
                <c:pt idx="1946">
                  <c:v>-2.9403867997131612</c:v>
                </c:pt>
                <c:pt idx="1947">
                  <c:v>-2.9580122774474189</c:v>
                </c:pt>
                <c:pt idx="1948">
                  <c:v>-3.023429153800123</c:v>
                </c:pt>
                <c:pt idx="1949">
                  <c:v>-2.9359475131783559</c:v>
                </c:pt>
                <c:pt idx="1950">
                  <c:v>-3.0193238892126959</c:v>
                </c:pt>
                <c:pt idx="1951">
                  <c:v>-2.82298158099448</c:v>
                </c:pt>
                <c:pt idx="1952">
                  <c:v>-2.9832879854212941</c:v>
                </c:pt>
                <c:pt idx="1953">
                  <c:v>-2.7979928571356649</c:v>
                </c:pt>
                <c:pt idx="1954">
                  <c:v>-2.3001741784836511</c:v>
                </c:pt>
                <c:pt idx="1955">
                  <c:v>-2.0946388933310849</c:v>
                </c:pt>
                <c:pt idx="1956">
                  <c:v>-1.9407521155681331</c:v>
                </c:pt>
                <c:pt idx="1957">
                  <c:v>-1.8261848301648831</c:v>
                </c:pt>
                <c:pt idx="1958">
                  <c:v>-1.7793570615186061</c:v>
                </c:pt>
                <c:pt idx="1959">
                  <c:v>-1.9366183962419941</c:v>
                </c:pt>
                <c:pt idx="1960">
                  <c:v>-1.7122069638005739</c:v>
                </c:pt>
                <c:pt idx="1961">
                  <c:v>-1.7840539052852651</c:v>
                </c:pt>
                <c:pt idx="1962">
                  <c:v>-1.7860351511637329</c:v>
                </c:pt>
                <c:pt idx="1963">
                  <c:v>-1.646233785947627</c:v>
                </c:pt>
                <c:pt idx="1964">
                  <c:v>-1.7571075187735461</c:v>
                </c:pt>
                <c:pt idx="1965">
                  <c:v>-2.0188079119853799</c:v>
                </c:pt>
                <c:pt idx="1966">
                  <c:v>-1.96053118326672</c:v>
                </c:pt>
                <c:pt idx="1967">
                  <c:v>-1.86498285152051</c:v>
                </c:pt>
                <c:pt idx="1968">
                  <c:v>-1.622868532731303</c:v>
                </c:pt>
                <c:pt idx="1969">
                  <c:v>-1.450661187230363</c:v>
                </c:pt>
                <c:pt idx="1970">
                  <c:v>-1.252884951373975</c:v>
                </c:pt>
                <c:pt idx="1971">
                  <c:v>-1.261574172706738</c:v>
                </c:pt>
                <c:pt idx="1972">
                  <c:v>-1.461879272425312</c:v>
                </c:pt>
                <c:pt idx="1973">
                  <c:v>-1.7254011746645579</c:v>
                </c:pt>
                <c:pt idx="1974">
                  <c:v>-1.7075621512878529</c:v>
                </c:pt>
                <c:pt idx="1975">
                  <c:v>-1.2843460556917989</c:v>
                </c:pt>
                <c:pt idx="1976">
                  <c:v>-0.85104886879520358</c:v>
                </c:pt>
                <c:pt idx="1977">
                  <c:v>-0.88581995066460295</c:v>
                </c:pt>
                <c:pt idx="1978">
                  <c:v>-1.150056076106087</c:v>
                </c:pt>
                <c:pt idx="1979">
                  <c:v>-1.4349038232499429</c:v>
                </c:pt>
                <c:pt idx="1980">
                  <c:v>-1.6210352281411089</c:v>
                </c:pt>
                <c:pt idx="1981">
                  <c:v>-1.7385419608966231</c:v>
                </c:pt>
                <c:pt idx="1982">
                  <c:v>-1.7113668744841299</c:v>
                </c:pt>
                <c:pt idx="1983">
                  <c:v>-2.2046745015786962</c:v>
                </c:pt>
                <c:pt idx="1984">
                  <c:v>-2.8349264912880181</c:v>
                </c:pt>
                <c:pt idx="1985">
                  <c:v>-3.395392944496753</c:v>
                </c:pt>
                <c:pt idx="1986">
                  <c:v>-3.542012886920229</c:v>
                </c:pt>
                <c:pt idx="1987">
                  <c:v>-3.5101855994225</c:v>
                </c:pt>
                <c:pt idx="1988">
                  <c:v>-3.4502213619333548</c:v>
                </c:pt>
                <c:pt idx="1989">
                  <c:v>-3.4744978714936678</c:v>
                </c:pt>
                <c:pt idx="1990">
                  <c:v>-3.40118652433988</c:v>
                </c:pt>
                <c:pt idx="1991">
                  <c:v>-3.3330522389565731</c:v>
                </c:pt>
                <c:pt idx="1992">
                  <c:v>-3.4230848653240411</c:v>
                </c:pt>
                <c:pt idx="1993">
                  <c:v>-3.6930537300570379</c:v>
                </c:pt>
                <c:pt idx="1994">
                  <c:v>-3.5989420628592681</c:v>
                </c:pt>
                <c:pt idx="1995">
                  <c:v>-3.3573836658511791</c:v>
                </c:pt>
                <c:pt idx="1996">
                  <c:v>-2.896071859380057</c:v>
                </c:pt>
                <c:pt idx="1997">
                  <c:v>-2.583125752715365</c:v>
                </c:pt>
                <c:pt idx="1998">
                  <c:v>-2.54406735774347</c:v>
                </c:pt>
                <c:pt idx="1999">
                  <c:v>-2.6946470205270781</c:v>
                </c:pt>
                <c:pt idx="2000">
                  <c:v>-2.757523074796699</c:v>
                </c:pt>
                <c:pt idx="2001">
                  <c:v>-2.9434218950818591</c:v>
                </c:pt>
                <c:pt idx="2002">
                  <c:v>-3.0916260422768378</c:v>
                </c:pt>
                <c:pt idx="2003">
                  <c:v>-2.9483372007993212</c:v>
                </c:pt>
                <c:pt idx="2004">
                  <c:v>-2.7508647569762248</c:v>
                </c:pt>
                <c:pt idx="2005">
                  <c:v>-2.7435151973897951</c:v>
                </c:pt>
                <c:pt idx="2006">
                  <c:v>-2.2534212310665498</c:v>
                </c:pt>
                <c:pt idx="2007">
                  <c:v>-1.868539469992504</c:v>
                </c:pt>
                <c:pt idx="2008">
                  <c:v>-1.5788780833569771</c:v>
                </c:pt>
                <c:pt idx="2009">
                  <c:v>-1.279496109569801</c:v>
                </c:pt>
                <c:pt idx="2010">
                  <c:v>-0.97516562997918066</c:v>
                </c:pt>
                <c:pt idx="2011">
                  <c:v>-1.047667291896458</c:v>
                </c:pt>
                <c:pt idx="2012">
                  <c:v>-1.1382811377416819</c:v>
                </c:pt>
                <c:pt idx="2013">
                  <c:v>-1.2437434983457429</c:v>
                </c:pt>
                <c:pt idx="2014">
                  <c:v>-1.446463235068572</c:v>
                </c:pt>
                <c:pt idx="2015">
                  <c:v>-1.4217113090283411</c:v>
                </c:pt>
                <c:pt idx="2016">
                  <c:v>-1.6169985586339379</c:v>
                </c:pt>
                <c:pt idx="2017">
                  <c:v>-1.823606638686265</c:v>
                </c:pt>
                <c:pt idx="2018">
                  <c:v>-1.7662147209415979</c:v>
                </c:pt>
                <c:pt idx="2019">
                  <c:v>-1.6577656401264029</c:v>
                </c:pt>
                <c:pt idx="2020">
                  <c:v>-1.768729375569311</c:v>
                </c:pt>
                <c:pt idx="2021">
                  <c:v>-1.920465810076617</c:v>
                </c:pt>
                <c:pt idx="2022">
                  <c:v>-2.0428888390278219</c:v>
                </c:pt>
                <c:pt idx="2023">
                  <c:v>-2.2859297315424629</c:v>
                </c:pt>
                <c:pt idx="2024">
                  <c:v>-2.700909667796092</c:v>
                </c:pt>
                <c:pt idx="2025">
                  <c:v>-3.263109644231351</c:v>
                </c:pt>
                <c:pt idx="2026">
                  <c:v>-3.586797918968923</c:v>
                </c:pt>
                <c:pt idx="2027">
                  <c:v>-3.553221450949029</c:v>
                </c:pt>
                <c:pt idx="2028">
                  <c:v>-3.661089025931358</c:v>
                </c:pt>
                <c:pt idx="2029">
                  <c:v>-3.4872051958259309</c:v>
                </c:pt>
                <c:pt idx="2030">
                  <c:v>-3.1243156909630678</c:v>
                </c:pt>
                <c:pt idx="2031">
                  <c:v>-3.5473804239867861</c:v>
                </c:pt>
                <c:pt idx="2032">
                  <c:v>-3.8316591019986519</c:v>
                </c:pt>
                <c:pt idx="2033">
                  <c:v>-4.2702106910472537</c:v>
                </c:pt>
                <c:pt idx="2034">
                  <c:v>-4.8644240257690807</c:v>
                </c:pt>
                <c:pt idx="2035">
                  <c:v>-5.2149433520677224</c:v>
                </c:pt>
                <c:pt idx="2036">
                  <c:v>-5.6562299762233099</c:v>
                </c:pt>
                <c:pt idx="2037">
                  <c:v>-5.7050366265161019</c:v>
                </c:pt>
                <c:pt idx="2038">
                  <c:v>-5.0595441491043287</c:v>
                </c:pt>
                <c:pt idx="2039">
                  <c:v>-4.449098159774727</c:v>
                </c:pt>
                <c:pt idx="2040">
                  <c:v>-3.632647274454456</c:v>
                </c:pt>
                <c:pt idx="2041">
                  <c:v>-3.1763279564440352</c:v>
                </c:pt>
                <c:pt idx="2042">
                  <c:v>-2.8854778022666752</c:v>
                </c:pt>
                <c:pt idx="2043">
                  <c:v>-3.0803927285043202</c:v>
                </c:pt>
                <c:pt idx="2044">
                  <c:v>-3.0753295748336642</c:v>
                </c:pt>
                <c:pt idx="2045">
                  <c:v>-3.2801517649965799</c:v>
                </c:pt>
                <c:pt idx="2046">
                  <c:v>-2.9135169141566521</c:v>
                </c:pt>
                <c:pt idx="2047">
                  <c:v>-2.57052053044921</c:v>
                </c:pt>
                <c:pt idx="2048">
                  <c:v>-2.1215971274534531</c:v>
                </c:pt>
                <c:pt idx="2049">
                  <c:v>-1.544828424551052</c:v>
                </c:pt>
                <c:pt idx="2050">
                  <c:v>-0.9897078966848788</c:v>
                </c:pt>
                <c:pt idx="2051">
                  <c:v>-0.65238612512121097</c:v>
                </c:pt>
                <c:pt idx="2052">
                  <c:v>-0.54188602743451575</c:v>
                </c:pt>
                <c:pt idx="2053">
                  <c:v>-0.59155293519176</c:v>
                </c:pt>
                <c:pt idx="2054">
                  <c:v>-0.40755690406151479</c:v>
                </c:pt>
                <c:pt idx="2055">
                  <c:v>9.0219868648831608E-2</c:v>
                </c:pt>
                <c:pt idx="2056">
                  <c:v>0.90165690366628382</c:v>
                </c:pt>
                <c:pt idx="2057">
                  <c:v>1.2377825999044549</c:v>
                </c:pt>
                <c:pt idx="2058">
                  <c:v>1.233585341981366</c:v>
                </c:pt>
                <c:pt idx="2059">
                  <c:v>1.1703188831226781</c:v>
                </c:pt>
                <c:pt idx="2060">
                  <c:v>1.336090294550343</c:v>
                </c:pt>
                <c:pt idx="2061">
                  <c:v>1.947707319715515</c:v>
                </c:pt>
                <c:pt idx="2062">
                  <c:v>1.9716831465042139</c:v>
                </c:pt>
                <c:pt idx="2063">
                  <c:v>2.0726721989954222</c:v>
                </c:pt>
                <c:pt idx="2064">
                  <c:v>2.4324252269236579</c:v>
                </c:pt>
                <c:pt idx="2065">
                  <c:v>1.952838450987509</c:v>
                </c:pt>
                <c:pt idx="2066">
                  <c:v>1.4756114965972089</c:v>
                </c:pt>
                <c:pt idx="2067">
                  <c:v>1.81321941198808</c:v>
                </c:pt>
                <c:pt idx="2068">
                  <c:v>1.7112975931407519</c:v>
                </c:pt>
                <c:pt idx="2069">
                  <c:v>2.5287709916292709</c:v>
                </c:pt>
                <c:pt idx="2070">
                  <c:v>2.7161677817332821</c:v>
                </c:pt>
                <c:pt idx="2071">
                  <c:v>2.397975298091775</c:v>
                </c:pt>
                <c:pt idx="2072">
                  <c:v>2.4666152037793618</c:v>
                </c:pt>
                <c:pt idx="2073">
                  <c:v>1.8381084122006</c:v>
                </c:pt>
                <c:pt idx="2074">
                  <c:v>1.477008984317508</c:v>
                </c:pt>
                <c:pt idx="2075">
                  <c:v>1.6653603891384849</c:v>
                </c:pt>
                <c:pt idx="2076">
                  <c:v>1.742276784132361</c:v>
                </c:pt>
                <c:pt idx="2077">
                  <c:v>1.5672131794063691</c:v>
                </c:pt>
                <c:pt idx="2078">
                  <c:v>1.5513961375457539</c:v>
                </c:pt>
                <c:pt idx="2079">
                  <c:v>1.7177003507731079</c:v>
                </c:pt>
                <c:pt idx="2080">
                  <c:v>1.6599574498320699</c:v>
                </c:pt>
                <c:pt idx="2081">
                  <c:v>1.602434860689306</c:v>
                </c:pt>
                <c:pt idx="2082">
                  <c:v>1.6634912818102841</c:v>
                </c:pt>
                <c:pt idx="2083">
                  <c:v>1.7162266473640411</c:v>
                </c:pt>
                <c:pt idx="2084">
                  <c:v>2.2889761958985622</c:v>
                </c:pt>
                <c:pt idx="2085">
                  <c:v>2.2118763069938301</c:v>
                </c:pt>
                <c:pt idx="2086">
                  <c:v>1.7958642049428679</c:v>
                </c:pt>
                <c:pt idx="2087">
                  <c:v>1.778670295342579</c:v>
                </c:pt>
                <c:pt idx="2088">
                  <c:v>1.635051397970521</c:v>
                </c:pt>
                <c:pt idx="2089">
                  <c:v>1.703070679118682</c:v>
                </c:pt>
                <c:pt idx="2090">
                  <c:v>2.0954969602344331</c:v>
                </c:pt>
                <c:pt idx="2091">
                  <c:v>1.991528709254657</c:v>
                </c:pt>
                <c:pt idx="2092">
                  <c:v>2.000631677706656</c:v>
                </c:pt>
                <c:pt idx="2093">
                  <c:v>1.771779438110235</c:v>
                </c:pt>
                <c:pt idx="2094">
                  <c:v>1.8169413347381891</c:v>
                </c:pt>
                <c:pt idx="2095">
                  <c:v>1.7706559344330359</c:v>
                </c:pt>
                <c:pt idx="2096">
                  <c:v>1.548327235473751</c:v>
                </c:pt>
                <c:pt idx="2097">
                  <c:v>1.2345635139622311</c:v>
                </c:pt>
                <c:pt idx="2098">
                  <c:v>1.3636884350650409</c:v>
                </c:pt>
                <c:pt idx="2099">
                  <c:v>1.2136180303642341</c:v>
                </c:pt>
                <c:pt idx="2100">
                  <c:v>0.95565698648924424</c:v>
                </c:pt>
                <c:pt idx="2101">
                  <c:v>0.62747510856958455</c:v>
                </c:pt>
                <c:pt idx="2102">
                  <c:v>0.84025120275600962</c:v>
                </c:pt>
                <c:pt idx="2103">
                  <c:v>1.152462777164432</c:v>
                </c:pt>
                <c:pt idx="2104">
                  <c:v>1.4384715378073449</c:v>
                </c:pt>
                <c:pt idx="2105">
                  <c:v>1.488180163015113</c:v>
                </c:pt>
                <c:pt idx="2106">
                  <c:v>1.3940180712276631</c:v>
                </c:pt>
                <c:pt idx="2107">
                  <c:v>1.4866193173644231</c:v>
                </c:pt>
                <c:pt idx="2108">
                  <c:v>1.389298510385844</c:v>
                </c:pt>
                <c:pt idx="2109">
                  <c:v>1.5333822876873939</c:v>
                </c:pt>
                <c:pt idx="2110">
                  <c:v>1.6242483737437641</c:v>
                </c:pt>
                <c:pt idx="2111">
                  <c:v>1.768744517457906</c:v>
                </c:pt>
                <c:pt idx="2112">
                  <c:v>1.759091800098475</c:v>
                </c:pt>
                <c:pt idx="2113">
                  <c:v>1.8963415535196719</c:v>
                </c:pt>
                <c:pt idx="2114">
                  <c:v>1.776663890088988</c:v>
                </c:pt>
                <c:pt idx="2115">
                  <c:v>1.7717210915642021</c:v>
                </c:pt>
                <c:pt idx="2116">
                  <c:v>1.6692467747317341</c:v>
                </c:pt>
                <c:pt idx="2117">
                  <c:v>2.200702272863956</c:v>
                </c:pt>
                <c:pt idx="2118">
                  <c:v>2.239024802133494</c:v>
                </c:pt>
                <c:pt idx="2119">
                  <c:v>2.2235582724342522</c:v>
                </c:pt>
                <c:pt idx="2120">
                  <c:v>2.0267468887544511</c:v>
                </c:pt>
                <c:pt idx="2121">
                  <c:v>1.9757770062045621</c:v>
                </c:pt>
                <c:pt idx="2122">
                  <c:v>1.8884933742837999</c:v>
                </c:pt>
                <c:pt idx="2123">
                  <c:v>1.81559742416212</c:v>
                </c:pt>
                <c:pt idx="2124">
                  <c:v>2.1094142981667021</c:v>
                </c:pt>
                <c:pt idx="2125">
                  <c:v>2.3651593050019439</c:v>
                </c:pt>
                <c:pt idx="2126">
                  <c:v>2.4224070182355728</c:v>
                </c:pt>
                <c:pt idx="2127">
                  <c:v>2.5512176756656841</c:v>
                </c:pt>
                <c:pt idx="2128">
                  <c:v>2.914523802123703</c:v>
                </c:pt>
                <c:pt idx="2129">
                  <c:v>2.9337855130132668</c:v>
                </c:pt>
                <c:pt idx="2130">
                  <c:v>3.1127274558982951</c:v>
                </c:pt>
                <c:pt idx="2131">
                  <c:v>3.5746775287215229</c:v>
                </c:pt>
                <c:pt idx="2132">
                  <c:v>3.767588839580152</c:v>
                </c:pt>
                <c:pt idx="2133">
                  <c:v>4.0175987472343229</c:v>
                </c:pt>
                <c:pt idx="2134">
                  <c:v>4.1919263975791834</c:v>
                </c:pt>
                <c:pt idx="2135">
                  <c:v>4.196030880203871</c:v>
                </c:pt>
                <c:pt idx="2136">
                  <c:v>4.2440892268902521</c:v>
                </c:pt>
                <c:pt idx="2137">
                  <c:v>4.314096148244702</c:v>
                </c:pt>
                <c:pt idx="2138">
                  <c:v>4.4539137385377794</c:v>
                </c:pt>
                <c:pt idx="2139">
                  <c:v>3.9405097874946979</c:v>
                </c:pt>
                <c:pt idx="2140">
                  <c:v>4.0754837808596536</c:v>
                </c:pt>
                <c:pt idx="2141">
                  <c:v>4.393619546717253</c:v>
                </c:pt>
                <c:pt idx="2142">
                  <c:v>3.811324055042085</c:v>
                </c:pt>
                <c:pt idx="2143">
                  <c:v>3.1808809148969801</c:v>
                </c:pt>
                <c:pt idx="2144">
                  <c:v>3.2850700875790819</c:v>
                </c:pt>
                <c:pt idx="2145">
                  <c:v>3.187580725520919</c:v>
                </c:pt>
                <c:pt idx="2146">
                  <c:v>2.9551517201283661</c:v>
                </c:pt>
                <c:pt idx="2147">
                  <c:v>2.6288290930686049</c:v>
                </c:pt>
                <c:pt idx="2148">
                  <c:v>2.8772872680159529</c:v>
                </c:pt>
                <c:pt idx="2149">
                  <c:v>3.1688726245718239</c:v>
                </c:pt>
                <c:pt idx="2150">
                  <c:v>3.752070950338243</c:v>
                </c:pt>
                <c:pt idx="2151">
                  <c:v>3.2466896027732042</c:v>
                </c:pt>
                <c:pt idx="2152">
                  <c:v>3.1420682224157628</c:v>
                </c:pt>
                <c:pt idx="2153">
                  <c:v>3.205233310287412</c:v>
                </c:pt>
                <c:pt idx="2154">
                  <c:v>3.1853488931903331</c:v>
                </c:pt>
                <c:pt idx="2155">
                  <c:v>3.2170418182680218</c:v>
                </c:pt>
                <c:pt idx="2156">
                  <c:v>3.081738553562321</c:v>
                </c:pt>
                <c:pt idx="2157">
                  <c:v>3.0316553861264182</c:v>
                </c:pt>
                <c:pt idx="2158">
                  <c:v>2.9905440967195691</c:v>
                </c:pt>
                <c:pt idx="2159">
                  <c:v>3.1806179722265671</c:v>
                </c:pt>
                <c:pt idx="2160">
                  <c:v>3.0309643243485982</c:v>
                </c:pt>
                <c:pt idx="2161">
                  <c:v>3.0113456718979168</c:v>
                </c:pt>
                <c:pt idx="2162">
                  <c:v>2.739134389439541</c:v>
                </c:pt>
                <c:pt idx="2163">
                  <c:v>2.5077736789819292</c:v>
                </c:pt>
                <c:pt idx="2164">
                  <c:v>2.5810729656489011</c:v>
                </c:pt>
                <c:pt idx="2165">
                  <c:v>2.4861630027383899</c:v>
                </c:pt>
                <c:pt idx="2166">
                  <c:v>2.317179928613438</c:v>
                </c:pt>
                <c:pt idx="2167">
                  <c:v>2.30110800357782</c:v>
                </c:pt>
                <c:pt idx="2168">
                  <c:v>2.373148724197498</c:v>
                </c:pt>
                <c:pt idx="2169">
                  <c:v>2.3998323345088162</c:v>
                </c:pt>
                <c:pt idx="2170">
                  <c:v>2.2418438658532618</c:v>
                </c:pt>
                <c:pt idx="2171">
                  <c:v>2.1014923198192972</c:v>
                </c:pt>
                <c:pt idx="2172">
                  <c:v>1.849382585821693</c:v>
                </c:pt>
                <c:pt idx="2173">
                  <c:v>1.648252210082253</c:v>
                </c:pt>
                <c:pt idx="2174">
                  <c:v>1.7065500463599661</c:v>
                </c:pt>
                <c:pt idx="2175">
                  <c:v>1.917341764240124</c:v>
                </c:pt>
                <c:pt idx="2176">
                  <c:v>1.58400007030654</c:v>
                </c:pt>
                <c:pt idx="2177">
                  <c:v>1.323468877647046</c:v>
                </c:pt>
                <c:pt idx="2178">
                  <c:v>0.93792663375488827</c:v>
                </c:pt>
                <c:pt idx="2179">
                  <c:v>0.79838571332737673</c:v>
                </c:pt>
                <c:pt idx="2180">
                  <c:v>1.118737575541183</c:v>
                </c:pt>
                <c:pt idx="2181">
                  <c:v>1.606531317304952</c:v>
                </c:pt>
                <c:pt idx="2182">
                  <c:v>1.5599290477736569</c:v>
                </c:pt>
                <c:pt idx="2183">
                  <c:v>1.8188710576098279</c:v>
                </c:pt>
                <c:pt idx="2184">
                  <c:v>2.26861386642183</c:v>
                </c:pt>
                <c:pt idx="2185">
                  <c:v>2.265982131271187</c:v>
                </c:pt>
                <c:pt idx="2186">
                  <c:v>1.9442315909012859</c:v>
                </c:pt>
                <c:pt idx="2187">
                  <c:v>2.491052517868348</c:v>
                </c:pt>
                <c:pt idx="2188">
                  <c:v>3.1077269423632292</c:v>
                </c:pt>
                <c:pt idx="2189">
                  <c:v>2.7356810448749038</c:v>
                </c:pt>
                <c:pt idx="2190">
                  <c:v>2.6331410128272519</c:v>
                </c:pt>
                <c:pt idx="2191">
                  <c:v>2.4840532816877832</c:v>
                </c:pt>
                <c:pt idx="2192">
                  <c:v>2.4548190104330221</c:v>
                </c:pt>
                <c:pt idx="2193">
                  <c:v>2.8925403739033162</c:v>
                </c:pt>
                <c:pt idx="2194">
                  <c:v>2.9704109088440069</c:v>
                </c:pt>
                <c:pt idx="2195">
                  <c:v>2.7114565952658078</c:v>
                </c:pt>
                <c:pt idx="2196">
                  <c:v>2.0559644377042958</c:v>
                </c:pt>
                <c:pt idx="2197">
                  <c:v>1.500681132167395</c:v>
                </c:pt>
                <c:pt idx="2198">
                  <c:v>1.7314872717450509</c:v>
                </c:pt>
                <c:pt idx="2199">
                  <c:v>1.9595953697642301</c:v>
                </c:pt>
                <c:pt idx="2200">
                  <c:v>1.9000320928204639</c:v>
                </c:pt>
                <c:pt idx="2201">
                  <c:v>1.421144994717942</c:v>
                </c:pt>
                <c:pt idx="2202">
                  <c:v>1.276218261017747</c:v>
                </c:pt>
                <c:pt idx="2203">
                  <c:v>1.1499347762485379</c:v>
                </c:pt>
                <c:pt idx="2204">
                  <c:v>0.97859032113688327</c:v>
                </c:pt>
                <c:pt idx="2205">
                  <c:v>0.71656853490903627</c:v>
                </c:pt>
                <c:pt idx="2206">
                  <c:v>0.20342886209437619</c:v>
                </c:pt>
                <c:pt idx="2207">
                  <c:v>9.193623112375568E-2</c:v>
                </c:pt>
                <c:pt idx="2208">
                  <c:v>2.0883366220718201E-2</c:v>
                </c:pt>
                <c:pt idx="2209">
                  <c:v>-5.6903493283995632E-2</c:v>
                </c:pt>
                <c:pt idx="2210">
                  <c:v>-0.1105335545843205</c:v>
                </c:pt>
                <c:pt idx="2211">
                  <c:v>-0.55017496554478995</c:v>
                </c:pt>
                <c:pt idx="2212">
                  <c:v>-0.62278758850162985</c:v>
                </c:pt>
                <c:pt idx="2213">
                  <c:v>-0.48738650662871502</c:v>
                </c:pt>
                <c:pt idx="2214">
                  <c:v>-0.44289967984936279</c:v>
                </c:pt>
                <c:pt idx="2215">
                  <c:v>-0.34856580660893771</c:v>
                </c:pt>
                <c:pt idx="2216">
                  <c:v>5.5311642812047847E-2</c:v>
                </c:pt>
                <c:pt idx="2217">
                  <c:v>-6.1524640168419242E-2</c:v>
                </c:pt>
                <c:pt idx="2218">
                  <c:v>-0.43688564416623388</c:v>
                </c:pt>
                <c:pt idx="2219">
                  <c:v>0.23660698819022649</c:v>
                </c:pt>
                <c:pt idx="2220">
                  <c:v>-0.54751600030811221</c:v>
                </c:pt>
                <c:pt idx="2221">
                  <c:v>-0.65554239697325978</c:v>
                </c:pt>
                <c:pt idx="2222">
                  <c:v>-0.45756967079432892</c:v>
                </c:pt>
                <c:pt idx="2223">
                  <c:v>0.26895096867093382</c:v>
                </c:pt>
                <c:pt idx="2224">
                  <c:v>8.7232535292328522E-2</c:v>
                </c:pt>
                <c:pt idx="2225">
                  <c:v>1.006124992332948E-2</c:v>
                </c:pt>
                <c:pt idx="2226">
                  <c:v>-0.49177498409868359</c:v>
                </c:pt>
                <c:pt idx="2227">
                  <c:v>-0.56365265697517997</c:v>
                </c:pt>
                <c:pt idx="2228">
                  <c:v>-0.42804501994109623</c:v>
                </c:pt>
                <c:pt idx="2229">
                  <c:v>-0.32085947658191188</c:v>
                </c:pt>
                <c:pt idx="2230">
                  <c:v>-0.5417920130430357</c:v>
                </c:pt>
                <c:pt idx="2231">
                  <c:v>-0.5203503410834982</c:v>
                </c:pt>
                <c:pt idx="2232">
                  <c:v>-0.1668896214996354</c:v>
                </c:pt>
                <c:pt idx="2233">
                  <c:v>5.9456053046098307E-2</c:v>
                </c:pt>
                <c:pt idx="2234">
                  <c:v>-0.23639001619556291</c:v>
                </c:pt>
                <c:pt idx="2235">
                  <c:v>-0.28611578965354012</c:v>
                </c:pt>
                <c:pt idx="2236">
                  <c:v>-0.6029612924443698</c:v>
                </c:pt>
                <c:pt idx="2237">
                  <c:v>-0.68420988292507989</c:v>
                </c:pt>
                <c:pt idx="2238">
                  <c:v>-1.038319609855902</c:v>
                </c:pt>
                <c:pt idx="2239">
                  <c:v>-1.307660865451872</c:v>
                </c:pt>
                <c:pt idx="2240">
                  <c:v>-1.14102115323368</c:v>
                </c:pt>
                <c:pt idx="2241">
                  <c:v>-1.277758935152804</c:v>
                </c:pt>
                <c:pt idx="2242">
                  <c:v>-1.3856304075170101</c:v>
                </c:pt>
                <c:pt idx="2243">
                  <c:v>-1.2075031784853649</c:v>
                </c:pt>
                <c:pt idx="2244">
                  <c:v>-1.4835359718610139</c:v>
                </c:pt>
                <c:pt idx="2245">
                  <c:v>-1.700083899912608</c:v>
                </c:pt>
                <c:pt idx="2246">
                  <c:v>-2.2467531828380451</c:v>
                </c:pt>
                <c:pt idx="2247">
                  <c:v>-2.9279928636230008</c:v>
                </c:pt>
                <c:pt idx="2248">
                  <c:v>-2.6821165089170398</c:v>
                </c:pt>
                <c:pt idx="2249">
                  <c:v>-2.9615183246202679</c:v>
                </c:pt>
                <c:pt idx="2250">
                  <c:v>-1.5709859844494249</c:v>
                </c:pt>
                <c:pt idx="2251">
                  <c:v>-2.8354052581345401</c:v>
                </c:pt>
                <c:pt idx="2252">
                  <c:v>-3.1849990740724929</c:v>
                </c:pt>
                <c:pt idx="2253">
                  <c:v>-2.9252258371269879</c:v>
                </c:pt>
                <c:pt idx="2254">
                  <c:v>-1.980523936112961</c:v>
                </c:pt>
                <c:pt idx="2255">
                  <c:v>-3.238787108061151</c:v>
                </c:pt>
                <c:pt idx="2256">
                  <c:v>-2.3723123828861699</c:v>
                </c:pt>
                <c:pt idx="2257">
                  <c:v>-2.405545087582873</c:v>
                </c:pt>
                <c:pt idx="2258">
                  <c:v>-2.0127679955660809</c:v>
                </c:pt>
                <c:pt idx="2259">
                  <c:v>-2.236827797632984</c:v>
                </c:pt>
                <c:pt idx="2260">
                  <c:v>-2.1114779356617821</c:v>
                </c:pt>
                <c:pt idx="2261">
                  <c:v>-1.7366574157879351</c:v>
                </c:pt>
                <c:pt idx="2262">
                  <c:v>-1.699238324428243</c:v>
                </c:pt>
                <c:pt idx="2263">
                  <c:v>-1.6907893684720641</c:v>
                </c:pt>
                <c:pt idx="2264">
                  <c:v>-1.5999545475400949</c:v>
                </c:pt>
                <c:pt idx="2265">
                  <c:v>-1.49313268990209</c:v>
                </c:pt>
                <c:pt idx="2266">
                  <c:v>-1.6270537623770041</c:v>
                </c:pt>
                <c:pt idx="2267">
                  <c:v>-1.787283179886427</c:v>
                </c:pt>
                <c:pt idx="2268">
                  <c:v>-1.9197149960409521</c:v>
                </c:pt>
                <c:pt idx="2269">
                  <c:v>-2.057290409258643</c:v>
                </c:pt>
                <c:pt idx="2270">
                  <c:v>-2.0262792091438002</c:v>
                </c:pt>
                <c:pt idx="2271">
                  <c:v>-2.0725849999810588</c:v>
                </c:pt>
                <c:pt idx="2272">
                  <c:v>-1.8865868251384621</c:v>
                </c:pt>
                <c:pt idx="2273">
                  <c:v>-1.597333726247931</c:v>
                </c:pt>
                <c:pt idx="2274">
                  <c:v>-1.2976555792964479</c:v>
                </c:pt>
                <c:pt idx="2275">
                  <c:v>-1.0807717062779101</c:v>
                </c:pt>
                <c:pt idx="2276">
                  <c:v>-0.86672315795470145</c:v>
                </c:pt>
                <c:pt idx="2277">
                  <c:v>-0.53995355900736741</c:v>
                </c:pt>
                <c:pt idx="2278">
                  <c:v>-0.24147895371680381</c:v>
                </c:pt>
                <c:pt idx="2279">
                  <c:v>4.9563417227930368E-3</c:v>
                </c:pt>
                <c:pt idx="2280">
                  <c:v>5.0025281765457043E-2</c:v>
                </c:pt>
                <c:pt idx="2281">
                  <c:v>-1.4143204970704509E-2</c:v>
                </c:pt>
                <c:pt idx="2282">
                  <c:v>-0.1502722896718415</c:v>
                </c:pt>
                <c:pt idx="2283">
                  <c:v>-0.33342174672237967</c:v>
                </c:pt>
                <c:pt idx="2284">
                  <c:v>-0.7421861092721368</c:v>
                </c:pt>
                <c:pt idx="2285">
                  <c:v>-1.2622914829323559</c:v>
                </c:pt>
                <c:pt idx="2286">
                  <c:v>-1.25022913708979</c:v>
                </c:pt>
                <c:pt idx="2287">
                  <c:v>-1.182312898902834</c:v>
                </c:pt>
                <c:pt idx="2288">
                  <c:v>-0.84650802827228988</c:v>
                </c:pt>
                <c:pt idx="2289">
                  <c:v>-0.64297154571025472</c:v>
                </c:pt>
                <c:pt idx="2290">
                  <c:v>-0.52326846932467763</c:v>
                </c:pt>
                <c:pt idx="2291">
                  <c:v>-0.68808052009685727</c:v>
                </c:pt>
                <c:pt idx="2292">
                  <c:v>-0.80635654313374838</c:v>
                </c:pt>
                <c:pt idx="2293">
                  <c:v>-0.72264506017450181</c:v>
                </c:pt>
                <c:pt idx="2294">
                  <c:v>-0.54265916583563312</c:v>
                </c:pt>
                <c:pt idx="2295">
                  <c:v>-0.46562615539814289</c:v>
                </c:pt>
                <c:pt idx="2296">
                  <c:v>-0.42264736602600511</c:v>
                </c:pt>
                <c:pt idx="2297">
                  <c:v>-0.44018787079041771</c:v>
                </c:pt>
                <c:pt idx="2298">
                  <c:v>-0.509865252917856</c:v>
                </c:pt>
                <c:pt idx="2299">
                  <c:v>-0.50095705893069686</c:v>
                </c:pt>
                <c:pt idx="2300">
                  <c:v>-0.30511682799418288</c:v>
                </c:pt>
                <c:pt idx="2301">
                  <c:v>-0.1031411345037417</c:v>
                </c:pt>
                <c:pt idx="2302">
                  <c:v>0.21024285521236341</c:v>
                </c:pt>
                <c:pt idx="2303">
                  <c:v>0.763408713166292</c:v>
                </c:pt>
                <c:pt idx="2304">
                  <c:v>0.99217573707228102</c:v>
                </c:pt>
                <c:pt idx="2305">
                  <c:v>1.092695837775902</c:v>
                </c:pt>
                <c:pt idx="2306">
                  <c:v>0.95743786251731566</c:v>
                </c:pt>
                <c:pt idx="2307">
                  <c:v>0.58538922279799521</c:v>
                </c:pt>
                <c:pt idx="2308">
                  <c:v>0.15092940945609301</c:v>
                </c:pt>
                <c:pt idx="2309">
                  <c:v>2.4976142152016521E-2</c:v>
                </c:pt>
                <c:pt idx="2310">
                  <c:v>-0.25643548637836061</c:v>
                </c:pt>
                <c:pt idx="2311">
                  <c:v>-0.17812139568389879</c:v>
                </c:pt>
                <c:pt idx="2312">
                  <c:v>-0.18920867856946641</c:v>
                </c:pt>
                <c:pt idx="2313">
                  <c:v>-0.11220361113328239</c:v>
                </c:pt>
                <c:pt idx="2314">
                  <c:v>-2.842843007175222E-2</c:v>
                </c:pt>
                <c:pt idx="2315">
                  <c:v>-0.14617341330138209</c:v>
                </c:pt>
                <c:pt idx="2316">
                  <c:v>-0.44376158387033587</c:v>
                </c:pt>
                <c:pt idx="2317">
                  <c:v>-0.68187082444508729</c:v>
                </c:pt>
                <c:pt idx="2318">
                  <c:v>-0.41190480515727168</c:v>
                </c:pt>
                <c:pt idx="2319">
                  <c:v>0.29875795818696699</c:v>
                </c:pt>
                <c:pt idx="2320">
                  <c:v>0.57189792479870438</c:v>
                </c:pt>
                <c:pt idx="2321">
                  <c:v>0.89487461804340174</c:v>
                </c:pt>
                <c:pt idx="2322">
                  <c:v>1.0999754599482421</c:v>
                </c:pt>
                <c:pt idx="2323">
                  <c:v>0.59131286278327755</c:v>
                </c:pt>
                <c:pt idx="2324">
                  <c:v>0.74101805274295973</c:v>
                </c:pt>
                <c:pt idx="2325">
                  <c:v>0.63544197834428384</c:v>
                </c:pt>
                <c:pt idx="2326">
                  <c:v>0.72805084694005417</c:v>
                </c:pt>
                <c:pt idx="2327">
                  <c:v>1.0306758927299171</c:v>
                </c:pt>
                <c:pt idx="2328">
                  <c:v>1.2238980384354139</c:v>
                </c:pt>
                <c:pt idx="2329">
                  <c:v>1.3021094422598669</c:v>
                </c:pt>
                <c:pt idx="2330">
                  <c:v>1.4812531064364061</c:v>
                </c:pt>
                <c:pt idx="2331">
                  <c:v>1.779184861410245</c:v>
                </c:pt>
                <c:pt idx="2332">
                  <c:v>1.7935826874884619</c:v>
                </c:pt>
                <c:pt idx="2333">
                  <c:v>1.72556392833682</c:v>
                </c:pt>
                <c:pt idx="2334">
                  <c:v>1.493313929596465</c:v>
                </c:pt>
                <c:pt idx="2335">
                  <c:v>1.4104213068413509</c:v>
                </c:pt>
                <c:pt idx="2336">
                  <c:v>1.4861525689498329</c:v>
                </c:pt>
                <c:pt idx="2337">
                  <c:v>2.086428223983753</c:v>
                </c:pt>
                <c:pt idx="2338">
                  <c:v>2.5205997723004372</c:v>
                </c:pt>
                <c:pt idx="2339">
                  <c:v>2.9132701583262781</c:v>
                </c:pt>
                <c:pt idx="2340">
                  <c:v>2.974227501812531</c:v>
                </c:pt>
                <c:pt idx="2341">
                  <c:v>2.659276979087545</c:v>
                </c:pt>
                <c:pt idx="2342">
                  <c:v>2.4100759227324708</c:v>
                </c:pt>
                <c:pt idx="2343">
                  <c:v>2.5448921019803179</c:v>
                </c:pt>
                <c:pt idx="2344">
                  <c:v>2.9957140203687329</c:v>
                </c:pt>
                <c:pt idx="2345">
                  <c:v>3.192803535258506</c:v>
                </c:pt>
                <c:pt idx="2346">
                  <c:v>3.336578762119907</c:v>
                </c:pt>
                <c:pt idx="2347">
                  <c:v>3.129531632991351</c:v>
                </c:pt>
                <c:pt idx="2348">
                  <c:v>2.935769080006057</c:v>
                </c:pt>
                <c:pt idx="2349">
                  <c:v>2.8882959154242851</c:v>
                </c:pt>
                <c:pt idx="2350">
                  <c:v>2.9355508121356482</c:v>
                </c:pt>
                <c:pt idx="2351">
                  <c:v>3.123387117319834</c:v>
                </c:pt>
                <c:pt idx="2352">
                  <c:v>3.513160748928255</c:v>
                </c:pt>
                <c:pt idx="2353">
                  <c:v>4.0585793265817269</c:v>
                </c:pt>
                <c:pt idx="2354">
                  <c:v>4.556595708786304</c:v>
                </c:pt>
                <c:pt idx="2355">
                  <c:v>4.6313315469438381</c:v>
                </c:pt>
                <c:pt idx="2356">
                  <c:v>4.8107606571111523</c:v>
                </c:pt>
                <c:pt idx="2357">
                  <c:v>4.9386904178053364</c:v>
                </c:pt>
                <c:pt idx="2358">
                  <c:v>4.8962465597309883</c:v>
                </c:pt>
                <c:pt idx="2359">
                  <c:v>4.9190802792448372</c:v>
                </c:pt>
                <c:pt idx="2360">
                  <c:v>5.0795520083665107</c:v>
                </c:pt>
                <c:pt idx="2361">
                  <c:v>5.0850867826523292</c:v>
                </c:pt>
                <c:pt idx="2362">
                  <c:v>4.8272105074837857</c:v>
                </c:pt>
                <c:pt idx="2363">
                  <c:v>4.407573568261018</c:v>
                </c:pt>
                <c:pt idx="2364">
                  <c:v>3.9009056676587779</c:v>
                </c:pt>
                <c:pt idx="2365">
                  <c:v>3.6671331114970749</c:v>
                </c:pt>
                <c:pt idx="2366">
                  <c:v>3.3964087067097442</c:v>
                </c:pt>
                <c:pt idx="2367">
                  <c:v>3.1678443810877992</c:v>
                </c:pt>
                <c:pt idx="2368">
                  <c:v>3.2767039937399569</c:v>
                </c:pt>
                <c:pt idx="2369">
                  <c:v>3.4863901394133361</c:v>
                </c:pt>
                <c:pt idx="2370">
                  <c:v>3.6006239808624261</c:v>
                </c:pt>
                <c:pt idx="2371">
                  <c:v>3.7983256592022818</c:v>
                </c:pt>
                <c:pt idx="2372">
                  <c:v>3.8305515911225512</c:v>
                </c:pt>
                <c:pt idx="2373">
                  <c:v>3.7188757667439201</c:v>
                </c:pt>
                <c:pt idx="2374">
                  <c:v>3.6054900114072841</c:v>
                </c:pt>
                <c:pt idx="2375">
                  <c:v>3.5294018938590672</c:v>
                </c:pt>
                <c:pt idx="2376">
                  <c:v>3.582711440606416</c:v>
                </c:pt>
                <c:pt idx="2377">
                  <c:v>3.6455448695400028</c:v>
                </c:pt>
                <c:pt idx="2378">
                  <c:v>3.5770272837399402</c:v>
                </c:pt>
                <c:pt idx="2379">
                  <c:v>3.3445418155753912</c:v>
                </c:pt>
                <c:pt idx="2380">
                  <c:v>3.104875386411071</c:v>
                </c:pt>
                <c:pt idx="2381">
                  <c:v>2.795381095230848</c:v>
                </c:pt>
                <c:pt idx="2382">
                  <c:v>2.5429122769627379</c:v>
                </c:pt>
                <c:pt idx="2383">
                  <c:v>2.4793289384175869</c:v>
                </c:pt>
                <c:pt idx="2384">
                  <c:v>2.4499326462591071</c:v>
                </c:pt>
                <c:pt idx="2385">
                  <c:v>2.247454531101702</c:v>
                </c:pt>
                <c:pt idx="2386">
                  <c:v>2.077216829734843</c:v>
                </c:pt>
                <c:pt idx="2387">
                  <c:v>1.936706609206694</c:v>
                </c:pt>
                <c:pt idx="2388">
                  <c:v>1.899302257676023</c:v>
                </c:pt>
                <c:pt idx="2389">
                  <c:v>1.9909261598479251</c:v>
                </c:pt>
                <c:pt idx="2390">
                  <c:v>2.1320886807588049</c:v>
                </c:pt>
                <c:pt idx="2391">
                  <c:v>2.1969765736202072</c:v>
                </c:pt>
                <c:pt idx="2392">
                  <c:v>2.3518831729059548</c:v>
                </c:pt>
                <c:pt idx="2393">
                  <c:v>2.2301426798030328</c:v>
                </c:pt>
                <c:pt idx="2394">
                  <c:v>1.853499415156751</c:v>
                </c:pt>
                <c:pt idx="2395">
                  <c:v>1.610866227483237</c:v>
                </c:pt>
                <c:pt idx="2396">
                  <c:v>1.5069240924567819</c:v>
                </c:pt>
                <c:pt idx="2397">
                  <c:v>1.7200735530393969</c:v>
                </c:pt>
                <c:pt idx="2398">
                  <c:v>1.8559674088111571</c:v>
                </c:pt>
                <c:pt idx="2399">
                  <c:v>2.187565335742963</c:v>
                </c:pt>
                <c:pt idx="2400">
                  <c:v>2.3928545506000152</c:v>
                </c:pt>
                <c:pt idx="2401">
                  <c:v>2.4270459937461761</c:v>
                </c:pt>
                <c:pt idx="2402">
                  <c:v>2.463956140282201</c:v>
                </c:pt>
                <c:pt idx="2403">
                  <c:v>2.647790786330821</c:v>
                </c:pt>
                <c:pt idx="2404">
                  <c:v>2.856673957249563</c:v>
                </c:pt>
                <c:pt idx="2405">
                  <c:v>3.0582929972753541</c:v>
                </c:pt>
                <c:pt idx="2406">
                  <c:v>3.2055845015171589</c:v>
                </c:pt>
                <c:pt idx="2407">
                  <c:v>3.2547443642873071</c:v>
                </c:pt>
                <c:pt idx="2408">
                  <c:v>3.0270656160145659</c:v>
                </c:pt>
                <c:pt idx="2409">
                  <c:v>2.7812653856036191</c:v>
                </c:pt>
                <c:pt idx="2410">
                  <c:v>2.6861921359326861</c:v>
                </c:pt>
                <c:pt idx="2411">
                  <c:v>2.7078218450501779</c:v>
                </c:pt>
                <c:pt idx="2412">
                  <c:v>2.597827813374173</c:v>
                </c:pt>
                <c:pt idx="2413">
                  <c:v>2.5552357356443181</c:v>
                </c:pt>
                <c:pt idx="2414">
                  <c:v>2.6357824445744131</c:v>
                </c:pt>
                <c:pt idx="2415">
                  <c:v>2.7582796298447918</c:v>
                </c:pt>
                <c:pt idx="2416">
                  <c:v>2.8484492530636238</c:v>
                </c:pt>
                <c:pt idx="2417">
                  <c:v>2.8371679375040069</c:v>
                </c:pt>
                <c:pt idx="2418">
                  <c:v>2.9375693291527138</c:v>
                </c:pt>
                <c:pt idx="2419">
                  <c:v>3.0052227507938452</c:v>
                </c:pt>
                <c:pt idx="2420">
                  <c:v>2.7799247760287731</c:v>
                </c:pt>
                <c:pt idx="2421">
                  <c:v>2.6172518868276939</c:v>
                </c:pt>
                <c:pt idx="2422">
                  <c:v>2.5841196113283709</c:v>
                </c:pt>
                <c:pt idx="2423">
                  <c:v>2.4513952322160661</c:v>
                </c:pt>
                <c:pt idx="2424">
                  <c:v>2.3750554309409528</c:v>
                </c:pt>
                <c:pt idx="2425">
                  <c:v>2.325751413193319</c:v>
                </c:pt>
                <c:pt idx="2426">
                  <c:v>2.2993048285429092</c:v>
                </c:pt>
                <c:pt idx="2427">
                  <c:v>2.365416355395225</c:v>
                </c:pt>
                <c:pt idx="2428">
                  <c:v>2.340800432979536</c:v>
                </c:pt>
                <c:pt idx="2429">
                  <c:v>2.4519122437417762</c:v>
                </c:pt>
                <c:pt idx="2430">
                  <c:v>2.2975116861271641</c:v>
                </c:pt>
                <c:pt idx="2431">
                  <c:v>2.108050456907375</c:v>
                </c:pt>
                <c:pt idx="2432">
                  <c:v>2.1148129048215418</c:v>
                </c:pt>
                <c:pt idx="2433">
                  <c:v>2.025618444145505</c:v>
                </c:pt>
                <c:pt idx="2434">
                  <c:v>1.969382686340464</c:v>
                </c:pt>
                <c:pt idx="2435">
                  <c:v>1.925075132998467</c:v>
                </c:pt>
                <c:pt idx="2436">
                  <c:v>1.799669479700378</c:v>
                </c:pt>
                <c:pt idx="2437">
                  <c:v>1.691444363272375</c:v>
                </c:pt>
                <c:pt idx="2438">
                  <c:v>1.6508688501676869</c:v>
                </c:pt>
                <c:pt idx="2439">
                  <c:v>1.670168186564593</c:v>
                </c:pt>
                <c:pt idx="2440">
                  <c:v>1.5806982350065619</c:v>
                </c:pt>
                <c:pt idx="2441">
                  <c:v>1.2845218081147971</c:v>
                </c:pt>
                <c:pt idx="2442">
                  <c:v>1.2426435556871509</c:v>
                </c:pt>
                <c:pt idx="2443">
                  <c:v>1.41543027505928</c:v>
                </c:pt>
                <c:pt idx="2444">
                  <c:v>1.5724668537849591</c:v>
                </c:pt>
                <c:pt idx="2445">
                  <c:v>1.7894466336679531</c:v>
                </c:pt>
                <c:pt idx="2446">
                  <c:v>1.8890162890066451</c:v>
                </c:pt>
                <c:pt idx="2447">
                  <c:v>1.916716189550741</c:v>
                </c:pt>
                <c:pt idx="2448">
                  <c:v>1.7802737271303719</c:v>
                </c:pt>
                <c:pt idx="2449">
                  <c:v>1.5400181064065599</c:v>
                </c:pt>
                <c:pt idx="2450">
                  <c:v>1.299139204578746</c:v>
                </c:pt>
                <c:pt idx="2451">
                  <c:v>0.76876789380161004</c:v>
                </c:pt>
                <c:pt idx="2452">
                  <c:v>0.37220903784432319</c:v>
                </c:pt>
                <c:pt idx="2453">
                  <c:v>0.23714541289203481</c:v>
                </c:pt>
                <c:pt idx="2454">
                  <c:v>7.792578009787568E-2</c:v>
                </c:pt>
                <c:pt idx="2455">
                  <c:v>4.9620991702697091E-2</c:v>
                </c:pt>
                <c:pt idx="2456">
                  <c:v>0.12091420827837029</c:v>
                </c:pt>
                <c:pt idx="2457">
                  <c:v>0.37593676306219398</c:v>
                </c:pt>
                <c:pt idx="2458">
                  <c:v>0.62770818726551525</c:v>
                </c:pt>
                <c:pt idx="2459">
                  <c:v>0.68796985857766846</c:v>
                </c:pt>
                <c:pt idx="2460">
                  <c:v>0.32971110824255229</c:v>
                </c:pt>
                <c:pt idx="2461">
                  <c:v>-0.1449955301229329</c:v>
                </c:pt>
                <c:pt idx="2462">
                  <c:v>-0.62329343502846757</c:v>
                </c:pt>
                <c:pt idx="2463">
                  <c:v>-0.96837016464791603</c:v>
                </c:pt>
                <c:pt idx="2464">
                  <c:v>-1.1029691219473401</c:v>
                </c:pt>
                <c:pt idx="2465">
                  <c:v>-1.0942500870092089</c:v>
                </c:pt>
                <c:pt idx="2466">
                  <c:v>-0.85821709245492672</c:v>
                </c:pt>
                <c:pt idx="2467">
                  <c:v>-0.37767532044995539</c:v>
                </c:pt>
                <c:pt idx="2468">
                  <c:v>-1.4681313520467649</c:v>
                </c:pt>
                <c:pt idx="2469">
                  <c:v>-1.729790106152816</c:v>
                </c:pt>
                <c:pt idx="2470">
                  <c:v>-1.866693810603149</c:v>
                </c:pt>
                <c:pt idx="2471">
                  <c:v>-1.665685735191321</c:v>
                </c:pt>
                <c:pt idx="2472">
                  <c:v>-1.3145679899600471</c:v>
                </c:pt>
                <c:pt idx="2473">
                  <c:v>-0.77866373902073138</c:v>
                </c:pt>
                <c:pt idx="2474">
                  <c:v>-0.69968973537249302</c:v>
                </c:pt>
                <c:pt idx="2475">
                  <c:v>-0.76525262514936576</c:v>
                </c:pt>
                <c:pt idx="2476">
                  <c:v>2.1244478417907651</c:v>
                </c:pt>
                <c:pt idx="2477">
                  <c:v>2.0643123700686519</c:v>
                </c:pt>
                <c:pt idx="2478">
                  <c:v>1.938810034338075</c:v>
                </c:pt>
                <c:pt idx="2479">
                  <c:v>1.967799822402224</c:v>
                </c:pt>
                <c:pt idx="2480">
                  <c:v>1.700078634482536</c:v>
                </c:pt>
                <c:pt idx="2481">
                  <c:v>1.0965873640118231</c:v>
                </c:pt>
                <c:pt idx="2482">
                  <c:v>1.2504294692377429</c:v>
                </c:pt>
                <c:pt idx="2483">
                  <c:v>1.2705060586710151</c:v>
                </c:pt>
                <c:pt idx="2484">
                  <c:v>1.535597243433487</c:v>
                </c:pt>
                <c:pt idx="2485">
                  <c:v>1.9958844563766369</c:v>
                </c:pt>
                <c:pt idx="2486">
                  <c:v>2.3609012402862239</c:v>
                </c:pt>
                <c:pt idx="2487">
                  <c:v>2.4047960305577192</c:v>
                </c:pt>
                <c:pt idx="2488">
                  <c:v>1.998804179459857</c:v>
                </c:pt>
                <c:pt idx="2489">
                  <c:v>1.3673503283672941</c:v>
                </c:pt>
                <c:pt idx="2490">
                  <c:v>0.98573666632345502</c:v>
                </c:pt>
                <c:pt idx="2491">
                  <c:v>0.71776890447495878</c:v>
                </c:pt>
                <c:pt idx="2492">
                  <c:v>0.51794150412178597</c:v>
                </c:pt>
                <c:pt idx="2493">
                  <c:v>0.55427073253026993</c:v>
                </c:pt>
                <c:pt idx="2494">
                  <c:v>0.65858043886231943</c:v>
                </c:pt>
                <c:pt idx="2495">
                  <c:v>0.72454761154959846</c:v>
                </c:pt>
                <c:pt idx="2496">
                  <c:v>0.7998133570131104</c:v>
                </c:pt>
                <c:pt idx="2497">
                  <c:v>0.68774223787222533</c:v>
                </c:pt>
                <c:pt idx="2498">
                  <c:v>0.4403582940211086</c:v>
                </c:pt>
                <c:pt idx="2499">
                  <c:v>0.50029786919494668</c:v>
                </c:pt>
                <c:pt idx="2500">
                  <c:v>0.96906087490767534</c:v>
                </c:pt>
                <c:pt idx="2501">
                  <c:v>0.76785499229249299</c:v>
                </c:pt>
                <c:pt idx="2502">
                  <c:v>0.58046043625501476</c:v>
                </c:pt>
                <c:pt idx="2503">
                  <c:v>0.62938807742430025</c:v>
                </c:pt>
                <c:pt idx="2504">
                  <c:v>0.744984101906215</c:v>
                </c:pt>
                <c:pt idx="2505">
                  <c:v>0.94600134217587029</c:v>
                </c:pt>
                <c:pt idx="2506">
                  <c:v>7.1302441901719242E-3</c:v>
                </c:pt>
                <c:pt idx="2507">
                  <c:v>0.25135262703735523</c:v>
                </c:pt>
                <c:pt idx="2508">
                  <c:v>0.35395728104501401</c:v>
                </c:pt>
                <c:pt idx="2509">
                  <c:v>0.84770586668187642</c:v>
                </c:pt>
                <c:pt idx="2510">
                  <c:v>0.93660659097099908</c:v>
                </c:pt>
                <c:pt idx="2511">
                  <c:v>0.75053803202243252</c:v>
                </c:pt>
                <c:pt idx="2512">
                  <c:v>0.64872180172479488</c:v>
                </c:pt>
                <c:pt idx="2513">
                  <c:v>0.61997359418139664</c:v>
                </c:pt>
                <c:pt idx="2514">
                  <c:v>0.43313046076684603</c:v>
                </c:pt>
                <c:pt idx="2515">
                  <c:v>0.1738812884728333</c:v>
                </c:pt>
                <c:pt idx="2516">
                  <c:v>-0.72214607276741849</c:v>
                </c:pt>
                <c:pt idx="2517">
                  <c:v>-0.87491182908080323</c:v>
                </c:pt>
                <c:pt idx="2518">
                  <c:v>-1.194594444588323</c:v>
                </c:pt>
                <c:pt idx="2519">
                  <c:v>-1.7257544552623429</c:v>
                </c:pt>
                <c:pt idx="2520">
                  <c:v>-1.69940885706599</c:v>
                </c:pt>
                <c:pt idx="2521">
                  <c:v>-1.7444919356363731</c:v>
                </c:pt>
                <c:pt idx="2522">
                  <c:v>-2.1477105391379792</c:v>
                </c:pt>
                <c:pt idx="2523">
                  <c:v>-2.2813115246208402</c:v>
                </c:pt>
                <c:pt idx="2524">
                  <c:v>-2.4241523771282649</c:v>
                </c:pt>
                <c:pt idx="2525">
                  <c:v>-2.4588039985791399</c:v>
                </c:pt>
                <c:pt idx="2526">
                  <c:v>-2.3376833707508879</c:v>
                </c:pt>
                <c:pt idx="2527">
                  <c:v>-2.5322171740338399</c:v>
                </c:pt>
                <c:pt idx="2528">
                  <c:v>-2.700682615925253</c:v>
                </c:pt>
                <c:pt idx="2529">
                  <c:v>-2.7959821121790651</c:v>
                </c:pt>
                <c:pt idx="2530">
                  <c:v>-2.8398015024073788</c:v>
                </c:pt>
                <c:pt idx="2531">
                  <c:v>-2.982348028178436</c:v>
                </c:pt>
                <c:pt idx="2532">
                  <c:v>-3.3802587995322591</c:v>
                </c:pt>
                <c:pt idx="2533">
                  <c:v>-4.1563767640929337</c:v>
                </c:pt>
                <c:pt idx="2534">
                  <c:v>-4.2218766734299784</c:v>
                </c:pt>
                <c:pt idx="2535">
                  <c:v>-4.3411681791741126</c:v>
                </c:pt>
                <c:pt idx="2536">
                  <c:v>-4.1689373640613256</c:v>
                </c:pt>
                <c:pt idx="2537">
                  <c:v>-4.2412002961860109</c:v>
                </c:pt>
                <c:pt idx="2538">
                  <c:v>-4.3142909254995931</c:v>
                </c:pt>
                <c:pt idx="2539">
                  <c:v>-4.3539345798628037</c:v>
                </c:pt>
                <c:pt idx="2540">
                  <c:v>-1.8317550342407449</c:v>
                </c:pt>
                <c:pt idx="2541">
                  <c:v>-1.915555491086318</c:v>
                </c:pt>
                <c:pt idx="2542">
                  <c:v>-2.581785073039764</c:v>
                </c:pt>
                <c:pt idx="2543">
                  <c:v>-3.7791381408482221</c:v>
                </c:pt>
                <c:pt idx="2544">
                  <c:v>-4.04641953955608</c:v>
                </c:pt>
                <c:pt idx="2545">
                  <c:v>-3.8076373347297028</c:v>
                </c:pt>
                <c:pt idx="2546">
                  <c:v>-3.3373485740954378</c:v>
                </c:pt>
                <c:pt idx="2547">
                  <c:v>0.62112846264195665</c:v>
                </c:pt>
                <c:pt idx="2548">
                  <c:v>-4.4472123970364663</c:v>
                </c:pt>
                <c:pt idx="2549">
                  <c:v>-1.9960100580871489</c:v>
                </c:pt>
                <c:pt idx="2550">
                  <c:v>-3.7551581904727991</c:v>
                </c:pt>
                <c:pt idx="2551">
                  <c:v>-3.0842924914103151</c:v>
                </c:pt>
                <c:pt idx="2552">
                  <c:v>-3.509189799913655</c:v>
                </c:pt>
                <c:pt idx="2553">
                  <c:v>-4.1762146693803084</c:v>
                </c:pt>
                <c:pt idx="2554">
                  <c:v>-4.3325989557784084</c:v>
                </c:pt>
                <c:pt idx="2555">
                  <c:v>-3.812744982867613</c:v>
                </c:pt>
                <c:pt idx="2556">
                  <c:v>-4.0753488211109303</c:v>
                </c:pt>
                <c:pt idx="2557">
                  <c:v>-3.360966814548846</c:v>
                </c:pt>
                <c:pt idx="2558">
                  <c:v>-3.337845605629147</c:v>
                </c:pt>
                <c:pt idx="2559">
                  <c:v>-3.3692184544176329</c:v>
                </c:pt>
                <c:pt idx="2560">
                  <c:v>-3.419851235524392</c:v>
                </c:pt>
                <c:pt idx="2561">
                  <c:v>-3.536580334387339</c:v>
                </c:pt>
                <c:pt idx="2562">
                  <c:v>-3.4764755131171392</c:v>
                </c:pt>
                <c:pt idx="2563">
                  <c:v>-3.4168122551743272</c:v>
                </c:pt>
                <c:pt idx="2564">
                  <c:v>-3.4169750002437649</c:v>
                </c:pt>
                <c:pt idx="2565">
                  <c:v>-3.429363305410277</c:v>
                </c:pt>
                <c:pt idx="2566">
                  <c:v>-3.5966683407102922</c:v>
                </c:pt>
                <c:pt idx="2567">
                  <c:v>-3.4602411947738738</c:v>
                </c:pt>
                <c:pt idx="2568">
                  <c:v>-3.413112115761356</c:v>
                </c:pt>
                <c:pt idx="2569">
                  <c:v>-3.4359325885202989</c:v>
                </c:pt>
                <c:pt idx="2570">
                  <c:v>-3.166482559540444</c:v>
                </c:pt>
                <c:pt idx="2571">
                  <c:v>-3.296937490142168</c:v>
                </c:pt>
                <c:pt idx="2572">
                  <c:v>-3.202294537415411</c:v>
                </c:pt>
                <c:pt idx="2573">
                  <c:v>-3.407010380607689</c:v>
                </c:pt>
                <c:pt idx="2574">
                  <c:v>-3.1797356491777689</c:v>
                </c:pt>
                <c:pt idx="2575">
                  <c:v>-3.1445979716712009</c:v>
                </c:pt>
                <c:pt idx="2576">
                  <c:v>-3.1776916124452401</c:v>
                </c:pt>
                <c:pt idx="2577">
                  <c:v>-3.226322763668279</c:v>
                </c:pt>
                <c:pt idx="2578">
                  <c:v>-3.3486387448803212</c:v>
                </c:pt>
                <c:pt idx="2579">
                  <c:v>-3.2990030562844912</c:v>
                </c:pt>
                <c:pt idx="2580">
                  <c:v>-3.3275976639088021</c:v>
                </c:pt>
                <c:pt idx="2581">
                  <c:v>-3.1062156325037642</c:v>
                </c:pt>
                <c:pt idx="2582">
                  <c:v>-2.7604285583702768</c:v>
                </c:pt>
                <c:pt idx="2583">
                  <c:v>-2.784794232594042</c:v>
                </c:pt>
                <c:pt idx="2584">
                  <c:v>-2.7032920175630268</c:v>
                </c:pt>
                <c:pt idx="2585">
                  <c:v>-2.5542332302294728</c:v>
                </c:pt>
                <c:pt idx="2586">
                  <c:v>-2.5213596300724612</c:v>
                </c:pt>
                <c:pt idx="2587">
                  <c:v>-2.5742170036076151</c:v>
                </c:pt>
                <c:pt idx="2588">
                  <c:v>-2.3854714954532992</c:v>
                </c:pt>
                <c:pt idx="2589">
                  <c:v>-4.1316952004856491</c:v>
                </c:pt>
                <c:pt idx="2590">
                  <c:v>-2.848423545307619</c:v>
                </c:pt>
                <c:pt idx="2591">
                  <c:v>-2.8846397586382819</c:v>
                </c:pt>
                <c:pt idx="2592">
                  <c:v>-2.5272757005323241</c:v>
                </c:pt>
                <c:pt idx="2593">
                  <c:v>-2.8369292285392258</c:v>
                </c:pt>
                <c:pt idx="2594">
                  <c:v>-3.0746730171630108</c:v>
                </c:pt>
                <c:pt idx="2595">
                  <c:v>-3.406755431905645</c:v>
                </c:pt>
                <c:pt idx="2596">
                  <c:v>-3.3444126743346549</c:v>
                </c:pt>
                <c:pt idx="2597">
                  <c:v>-3.4813158901550549</c:v>
                </c:pt>
                <c:pt idx="2598">
                  <c:v>-3.674018678522752</c:v>
                </c:pt>
                <c:pt idx="2599">
                  <c:v>-4.1218315071864158</c:v>
                </c:pt>
                <c:pt idx="2600">
                  <c:v>-4.4751899346911452</c:v>
                </c:pt>
                <c:pt idx="2601">
                  <c:v>-3.744521670837865</c:v>
                </c:pt>
                <c:pt idx="2602">
                  <c:v>-3.4352891305923619</c:v>
                </c:pt>
                <c:pt idx="2603">
                  <c:v>-3.839280944067482</c:v>
                </c:pt>
                <c:pt idx="2604">
                  <c:v>-3.9680648390429361</c:v>
                </c:pt>
                <c:pt idx="2605">
                  <c:v>-3.9294812969952</c:v>
                </c:pt>
                <c:pt idx="2606">
                  <c:v>-3.8110793854081431</c:v>
                </c:pt>
                <c:pt idx="2607">
                  <c:v>-3.9155264472531068</c:v>
                </c:pt>
                <c:pt idx="2608">
                  <c:v>-3.8190736899405922</c:v>
                </c:pt>
                <c:pt idx="2609">
                  <c:v>-3.6539118981424119</c:v>
                </c:pt>
                <c:pt idx="2610">
                  <c:v>-3.5044612637921211</c:v>
                </c:pt>
                <c:pt idx="2611">
                  <c:v>-3.586599863907793</c:v>
                </c:pt>
                <c:pt idx="2612">
                  <c:v>-3.585702972527105</c:v>
                </c:pt>
                <c:pt idx="2613">
                  <c:v>-3.7177685565417229</c:v>
                </c:pt>
                <c:pt idx="2614">
                  <c:v>-3.5245094475463921</c:v>
                </c:pt>
                <c:pt idx="2615">
                  <c:v>-3.6021242612358182</c:v>
                </c:pt>
                <c:pt idx="2616">
                  <c:v>-3.5131384931349712</c:v>
                </c:pt>
                <c:pt idx="2617">
                  <c:v>-3.2664094412570281</c:v>
                </c:pt>
                <c:pt idx="2618">
                  <c:v>-3.2066649062450692</c:v>
                </c:pt>
                <c:pt idx="2619">
                  <c:v>-3.1607545132809909</c:v>
                </c:pt>
                <c:pt idx="2620">
                  <c:v>-3.1311778039629399</c:v>
                </c:pt>
                <c:pt idx="2621">
                  <c:v>-3.2642259915225389</c:v>
                </c:pt>
                <c:pt idx="2622">
                  <c:v>-3.1592447366117762</c:v>
                </c:pt>
                <c:pt idx="2623">
                  <c:v>-3.27740542927293</c:v>
                </c:pt>
                <c:pt idx="2624">
                  <c:v>-3.234354821884958</c:v>
                </c:pt>
                <c:pt idx="2625">
                  <c:v>-3.3584700734401491</c:v>
                </c:pt>
                <c:pt idx="2626">
                  <c:v>-3.4309115599311921</c:v>
                </c:pt>
                <c:pt idx="2627">
                  <c:v>-3.5378528522195709</c:v>
                </c:pt>
                <c:pt idx="2628">
                  <c:v>-3.2943544214773959</c:v>
                </c:pt>
                <c:pt idx="2629">
                  <c:v>-2.872785165490737</c:v>
                </c:pt>
                <c:pt idx="2630">
                  <c:v>-2.8697515980497492</c:v>
                </c:pt>
                <c:pt idx="2631">
                  <c:v>-2.950051865582096</c:v>
                </c:pt>
                <c:pt idx="2632">
                  <c:v>-2.9343866756217798</c:v>
                </c:pt>
                <c:pt idx="2633">
                  <c:v>-3.0246856939051541</c:v>
                </c:pt>
                <c:pt idx="2634">
                  <c:v>-3.2405551791615741</c:v>
                </c:pt>
                <c:pt idx="2635">
                  <c:v>-3.4149308500963591</c:v>
                </c:pt>
                <c:pt idx="2636">
                  <c:v>-3.3202704050876441</c:v>
                </c:pt>
                <c:pt idx="2637">
                  <c:v>-3.183067493936103</c:v>
                </c:pt>
                <c:pt idx="2638">
                  <c:v>-3.1173564989081681</c:v>
                </c:pt>
                <c:pt idx="2639">
                  <c:v>-2.944930250897253</c:v>
                </c:pt>
                <c:pt idx="2640">
                  <c:v>-2.7370405239283961</c:v>
                </c:pt>
                <c:pt idx="2641">
                  <c:v>-2.3669309807107139</c:v>
                </c:pt>
                <c:pt idx="2642">
                  <c:v>-2.0037968124136021</c:v>
                </c:pt>
                <c:pt idx="2643">
                  <c:v>-1.894312072453141</c:v>
                </c:pt>
                <c:pt idx="2644">
                  <c:v>-2.3048166152803051</c:v>
                </c:pt>
                <c:pt idx="2645">
                  <c:v>-2.5700303347885129</c:v>
                </c:pt>
                <c:pt idx="2646">
                  <c:v>-2.6719808779838341</c:v>
                </c:pt>
                <c:pt idx="2647">
                  <c:v>-2.6638843646860808</c:v>
                </c:pt>
                <c:pt idx="2648">
                  <c:v>-3.0740574130949812</c:v>
                </c:pt>
                <c:pt idx="2649">
                  <c:v>-3.092974644773844</c:v>
                </c:pt>
                <c:pt idx="2650">
                  <c:v>-3.1365949824715642</c:v>
                </c:pt>
                <c:pt idx="2651">
                  <c:v>-3.193728917938957</c:v>
                </c:pt>
                <c:pt idx="2652">
                  <c:v>-3.1956038583830169</c:v>
                </c:pt>
                <c:pt idx="2653">
                  <c:v>-3.289898917705437</c:v>
                </c:pt>
                <c:pt idx="2654">
                  <c:v>-3.3344596867440859</c:v>
                </c:pt>
                <c:pt idx="2655">
                  <c:v>-3.526980963056634</c:v>
                </c:pt>
                <c:pt idx="2656">
                  <c:v>-3.5988880362828448</c:v>
                </c:pt>
                <c:pt idx="2657">
                  <c:v>-3.5848852135654252</c:v>
                </c:pt>
                <c:pt idx="2658">
                  <c:v>-3.8494810702537272</c:v>
                </c:pt>
                <c:pt idx="2659">
                  <c:v>-3.8190035722238651</c:v>
                </c:pt>
                <c:pt idx="2660">
                  <c:v>-3.566424526498432</c:v>
                </c:pt>
                <c:pt idx="2661">
                  <c:v>-3.579003470748543</c:v>
                </c:pt>
                <c:pt idx="2662">
                  <c:v>-3.5683185857607809</c:v>
                </c:pt>
                <c:pt idx="2663">
                  <c:v>-3.35051907956574</c:v>
                </c:pt>
                <c:pt idx="2664">
                  <c:v>-2.6587472266369119</c:v>
                </c:pt>
                <c:pt idx="2665">
                  <c:v>-2.1560365518747471</c:v>
                </c:pt>
                <c:pt idx="2666">
                  <c:v>-1.8572862340037559</c:v>
                </c:pt>
                <c:pt idx="2667">
                  <c:v>-1.685927536352422</c:v>
                </c:pt>
                <c:pt idx="2668">
                  <c:v>-1.92282809601909</c:v>
                </c:pt>
                <c:pt idx="2669">
                  <c:v>-1.905358842736643</c:v>
                </c:pt>
                <c:pt idx="2670">
                  <c:v>-1.722000313935282</c:v>
                </c:pt>
                <c:pt idx="2671">
                  <c:v>-1.5764018854478901</c:v>
                </c:pt>
                <c:pt idx="2672">
                  <c:v>-1.736560478678689</c:v>
                </c:pt>
                <c:pt idx="2673">
                  <c:v>-1.948244935090214</c:v>
                </c:pt>
                <c:pt idx="2674">
                  <c:v>-2.0990035329571519</c:v>
                </c:pt>
                <c:pt idx="2675">
                  <c:v>-2.5913934583587568</c:v>
                </c:pt>
                <c:pt idx="2676">
                  <c:v>-3.0772012015980752</c:v>
                </c:pt>
                <c:pt idx="2677">
                  <c:v>-3.240946773830621</c:v>
                </c:pt>
                <c:pt idx="2678">
                  <c:v>-3.3082196694222632</c:v>
                </c:pt>
                <c:pt idx="2679">
                  <c:v>-3.613469389516347</c:v>
                </c:pt>
                <c:pt idx="2680">
                  <c:v>-3.7078430265597042</c:v>
                </c:pt>
                <c:pt idx="2681">
                  <c:v>-3.7562645544571058</c:v>
                </c:pt>
                <c:pt idx="2682">
                  <c:v>-3.6274058016274782</c:v>
                </c:pt>
                <c:pt idx="2683">
                  <c:v>-3.4771737386894088</c:v>
                </c:pt>
                <c:pt idx="2684">
                  <c:v>-3.338221708280023</c:v>
                </c:pt>
                <c:pt idx="2685">
                  <c:v>-3.270269820402572</c:v>
                </c:pt>
                <c:pt idx="2686">
                  <c:v>-3.294812562712762</c:v>
                </c:pt>
                <c:pt idx="2687">
                  <c:v>-3.1210365494897352</c:v>
                </c:pt>
                <c:pt idx="2688">
                  <c:v>-3.1815887629386919</c:v>
                </c:pt>
                <c:pt idx="2689">
                  <c:v>-3.0364718529482611</c:v>
                </c:pt>
                <c:pt idx="2690">
                  <c:v>-2.7549787083480348</c:v>
                </c:pt>
                <c:pt idx="2691">
                  <c:v>-2.4487831915123559</c:v>
                </c:pt>
                <c:pt idx="2692">
                  <c:v>-2.4268910682791098</c:v>
                </c:pt>
                <c:pt idx="2693">
                  <c:v>-2.3538131147922252</c:v>
                </c:pt>
                <c:pt idx="2694">
                  <c:v>-2.2740882346225302</c:v>
                </c:pt>
                <c:pt idx="2695">
                  <c:v>-1.960381651708339</c:v>
                </c:pt>
                <c:pt idx="2696">
                  <c:v>-1.836139671821382</c:v>
                </c:pt>
                <c:pt idx="2697">
                  <c:v>-1.899568124332784</c:v>
                </c:pt>
                <c:pt idx="2698">
                  <c:v>-1.891368652391938</c:v>
                </c:pt>
                <c:pt idx="2699">
                  <c:v>-1.9930178669138241</c:v>
                </c:pt>
                <c:pt idx="2700">
                  <c:v>-1.836959782904261</c:v>
                </c:pt>
                <c:pt idx="2701">
                  <c:v>-1.8186515733955491</c:v>
                </c:pt>
                <c:pt idx="2702">
                  <c:v>-1.7954908180325131</c:v>
                </c:pt>
                <c:pt idx="2703">
                  <c:v>-1.640364819548737</c:v>
                </c:pt>
                <c:pt idx="2704">
                  <c:v>-1.599944679410078</c:v>
                </c:pt>
                <c:pt idx="2705">
                  <c:v>-1.547827491748107</c:v>
                </c:pt>
                <c:pt idx="2706">
                  <c:v>-1.521402961200681</c:v>
                </c:pt>
                <c:pt idx="2707">
                  <c:v>-1.4403156874616521</c:v>
                </c:pt>
                <c:pt idx="2708">
                  <c:v>-1.357721863744253</c:v>
                </c:pt>
                <c:pt idx="2709">
                  <c:v>-1.4998749310175019</c:v>
                </c:pt>
                <c:pt idx="2710">
                  <c:v>-1.5447786460939179</c:v>
                </c:pt>
                <c:pt idx="2711">
                  <c:v>-1.426989578902925</c:v>
                </c:pt>
                <c:pt idx="2712">
                  <c:v>-1.2533813700449621</c:v>
                </c:pt>
                <c:pt idx="2713">
                  <c:v>-1.213457767645715</c:v>
                </c:pt>
                <c:pt idx="2714">
                  <c:v>-1.0529874015543039</c:v>
                </c:pt>
                <c:pt idx="2715">
                  <c:v>-1.014568758877473</c:v>
                </c:pt>
                <c:pt idx="2716">
                  <c:v>-1.080181938910856</c:v>
                </c:pt>
                <c:pt idx="2717">
                  <c:v>-0.90228303543411703</c:v>
                </c:pt>
                <c:pt idx="2718">
                  <c:v>-0.79734073908317993</c:v>
                </c:pt>
                <c:pt idx="2719">
                  <c:v>-1.0140509365400849</c:v>
                </c:pt>
                <c:pt idx="2720">
                  <c:v>-1.095181045750401</c:v>
                </c:pt>
                <c:pt idx="2721">
                  <c:v>-1.5060327905525679</c:v>
                </c:pt>
                <c:pt idx="2722">
                  <c:v>-1.717331138761554</c:v>
                </c:pt>
                <c:pt idx="2723">
                  <c:v>-1.5890946736598339</c:v>
                </c:pt>
                <c:pt idx="2724">
                  <c:v>-1.3987605796151401</c:v>
                </c:pt>
                <c:pt idx="2725">
                  <c:v>-1.25768615421138</c:v>
                </c:pt>
                <c:pt idx="2726">
                  <c:v>-1.2199747200988631</c:v>
                </c:pt>
                <c:pt idx="2727">
                  <c:v>-1.20977843595101</c:v>
                </c:pt>
                <c:pt idx="2728">
                  <c:v>-1.1331279694949361</c:v>
                </c:pt>
                <c:pt idx="2729">
                  <c:v>-0.99164102270446652</c:v>
                </c:pt>
                <c:pt idx="2730">
                  <c:v>-0.9239344603719446</c:v>
                </c:pt>
                <c:pt idx="2731">
                  <c:v>-1.002459114204318</c:v>
                </c:pt>
                <c:pt idx="2732">
                  <c:v>-1.085861483845074</c:v>
                </c:pt>
                <c:pt idx="2733">
                  <c:v>-0.95725131374057582</c:v>
                </c:pt>
                <c:pt idx="2734">
                  <c:v>-0.79327616922794453</c:v>
                </c:pt>
                <c:pt idx="2735">
                  <c:v>-0.63628089029397639</c:v>
                </c:pt>
                <c:pt idx="2736">
                  <c:v>-0.32500299887156731</c:v>
                </c:pt>
                <c:pt idx="2737">
                  <c:v>-0.25092956128877458</c:v>
                </c:pt>
                <c:pt idx="2738">
                  <c:v>-1.2519834389589379E-3</c:v>
                </c:pt>
                <c:pt idx="2739">
                  <c:v>-1.2153050764019169E-2</c:v>
                </c:pt>
                <c:pt idx="2740">
                  <c:v>0.1199548638299959</c:v>
                </c:pt>
                <c:pt idx="2741">
                  <c:v>0.3124183250042033</c:v>
                </c:pt>
                <c:pt idx="2742">
                  <c:v>0.28133340475393698</c:v>
                </c:pt>
                <c:pt idx="2743">
                  <c:v>8.4328945612037298E-2</c:v>
                </c:pt>
                <c:pt idx="2744">
                  <c:v>-0.16835452224764461</c:v>
                </c:pt>
                <c:pt idx="2745">
                  <c:v>-0.46108496512265279</c:v>
                </c:pt>
                <c:pt idx="2746">
                  <c:v>-0.58697913996882711</c:v>
                </c:pt>
                <c:pt idx="2747">
                  <c:v>-0.61782561056040552</c:v>
                </c:pt>
                <c:pt idx="2748">
                  <c:v>-0.45483580611238422</c:v>
                </c:pt>
                <c:pt idx="2749">
                  <c:v>-8.6892426299985212E-2</c:v>
                </c:pt>
                <c:pt idx="2750">
                  <c:v>0.35395129472587811</c:v>
                </c:pt>
                <c:pt idx="2751">
                  <c:v>0.49332097779538198</c:v>
                </c:pt>
                <c:pt idx="2752">
                  <c:v>0.56075780866803515</c:v>
                </c:pt>
                <c:pt idx="2753">
                  <c:v>0.29992950141629199</c:v>
                </c:pt>
                <c:pt idx="2754">
                  <c:v>0.18981820786793141</c:v>
                </c:pt>
                <c:pt idx="2755">
                  <c:v>0.12989140625964279</c:v>
                </c:pt>
                <c:pt idx="2756">
                  <c:v>0.34477140824168417</c:v>
                </c:pt>
                <c:pt idx="2757">
                  <c:v>0.68519093130431297</c:v>
                </c:pt>
                <c:pt idx="2758">
                  <c:v>0.79676038899010349</c:v>
                </c:pt>
                <c:pt idx="2759">
                  <c:v>0.56612034525092592</c:v>
                </c:pt>
                <c:pt idx="2760">
                  <c:v>0.62457408304636619</c:v>
                </c:pt>
                <c:pt idx="2761">
                  <c:v>0.77176376037335526</c:v>
                </c:pt>
                <c:pt idx="2762">
                  <c:v>0.99986633126134283</c:v>
                </c:pt>
                <c:pt idx="2763">
                  <c:v>1.315349519084857</c:v>
                </c:pt>
                <c:pt idx="2764">
                  <c:v>1.5335072744882861</c:v>
                </c:pt>
                <c:pt idx="2765">
                  <c:v>1.728848528839773</c:v>
                </c:pt>
                <c:pt idx="2766">
                  <c:v>1.8097924761206401</c:v>
                </c:pt>
                <c:pt idx="2767">
                  <c:v>1.777143316639852</c:v>
                </c:pt>
                <c:pt idx="2768">
                  <c:v>1.6308823542282149</c:v>
                </c:pt>
                <c:pt idx="2769">
                  <c:v>1.5327023419514001</c:v>
                </c:pt>
                <c:pt idx="2770">
                  <c:v>1.341229120059108</c:v>
                </c:pt>
                <c:pt idx="2771">
                  <c:v>1.330873497890193</c:v>
                </c:pt>
                <c:pt idx="2772">
                  <c:v>1.405092880243878</c:v>
                </c:pt>
                <c:pt idx="2773">
                  <c:v>1.481693712777262</c:v>
                </c:pt>
                <c:pt idx="2774">
                  <c:v>1.3835124279156841</c:v>
                </c:pt>
                <c:pt idx="2775">
                  <c:v>1.3449133743588919</c:v>
                </c:pt>
                <c:pt idx="2776">
                  <c:v>1.4165440662874871</c:v>
                </c:pt>
                <c:pt idx="2777">
                  <c:v>1.2380801174843961</c:v>
                </c:pt>
                <c:pt idx="2778">
                  <c:v>1.017756558121456</c:v>
                </c:pt>
                <c:pt idx="2779">
                  <c:v>1.1449904628226031</c:v>
                </c:pt>
                <c:pt idx="2780">
                  <c:v>1.201300939791516</c:v>
                </c:pt>
                <c:pt idx="2781">
                  <c:v>1.3474743785801591</c:v>
                </c:pt>
                <c:pt idx="2782">
                  <c:v>0.99836223343193031</c:v>
                </c:pt>
                <c:pt idx="2783">
                  <c:v>0.59272846831606629</c:v>
                </c:pt>
                <c:pt idx="2784">
                  <c:v>0.36031916363192562</c:v>
                </c:pt>
                <c:pt idx="2785">
                  <c:v>0.14475442256196719</c:v>
                </c:pt>
                <c:pt idx="2786">
                  <c:v>0.19883244770154021</c:v>
                </c:pt>
                <c:pt idx="2787">
                  <c:v>0.3000865296124115</c:v>
                </c:pt>
                <c:pt idx="2788">
                  <c:v>0.42977126689299611</c:v>
                </c:pt>
                <c:pt idx="2789">
                  <c:v>0.614786347313098</c:v>
                </c:pt>
                <c:pt idx="2790">
                  <c:v>0.71259078959767574</c:v>
                </c:pt>
                <c:pt idx="2791">
                  <c:v>0.59855692912184955</c:v>
                </c:pt>
                <c:pt idx="2792">
                  <c:v>0.40851906079385519</c:v>
                </c:pt>
                <c:pt idx="2793">
                  <c:v>0.43143855429156192</c:v>
                </c:pt>
                <c:pt idx="2794">
                  <c:v>0.61626323373127456</c:v>
                </c:pt>
                <c:pt idx="2795">
                  <c:v>0.65857056157427862</c:v>
                </c:pt>
                <c:pt idx="2796">
                  <c:v>0.55238540655283996</c:v>
                </c:pt>
                <c:pt idx="2797">
                  <c:v>0.77152601653248076</c:v>
                </c:pt>
                <c:pt idx="2798">
                  <c:v>1.026766001423812</c:v>
                </c:pt>
                <c:pt idx="2799">
                  <c:v>1.22897411958713</c:v>
                </c:pt>
                <c:pt idx="2800">
                  <c:v>1.3370784949212671</c:v>
                </c:pt>
                <c:pt idx="2801">
                  <c:v>1.3620805748216791</c:v>
                </c:pt>
                <c:pt idx="2802">
                  <c:v>1.245355538736076</c:v>
                </c:pt>
                <c:pt idx="2803">
                  <c:v>0.95773056314514604</c:v>
                </c:pt>
                <c:pt idx="2804">
                  <c:v>0.81200516210838536</c:v>
                </c:pt>
                <c:pt idx="2805">
                  <c:v>0.60353415780044017</c:v>
                </c:pt>
                <c:pt idx="2806">
                  <c:v>0.40256392993012702</c:v>
                </c:pt>
                <c:pt idx="2807">
                  <c:v>0.16494852437308299</c:v>
                </c:pt>
                <c:pt idx="2808">
                  <c:v>0.1270159522135885</c:v>
                </c:pt>
                <c:pt idx="2809">
                  <c:v>0.18903045024925491</c:v>
                </c:pt>
                <c:pt idx="2810">
                  <c:v>0.24864330077367919</c:v>
                </c:pt>
                <c:pt idx="2811">
                  <c:v>0.1846552327838033</c:v>
                </c:pt>
                <c:pt idx="2812">
                  <c:v>0.30134542042480073</c:v>
                </c:pt>
                <c:pt idx="2813">
                  <c:v>0.47334638473097629</c:v>
                </c:pt>
                <c:pt idx="2814">
                  <c:v>0.67613470411114829</c:v>
                </c:pt>
                <c:pt idx="2815">
                  <c:v>0.78820624239311965</c:v>
                </c:pt>
                <c:pt idx="2816">
                  <c:v>0.72210612944429098</c:v>
                </c:pt>
                <c:pt idx="2817">
                  <c:v>0.58888638486988443</c:v>
                </c:pt>
                <c:pt idx="2818">
                  <c:v>0.67642725751082355</c:v>
                </c:pt>
                <c:pt idx="2819">
                  <c:v>0.85147307568795616</c:v>
                </c:pt>
                <c:pt idx="2820">
                  <c:v>0.75535989357206124</c:v>
                </c:pt>
                <c:pt idx="2821">
                  <c:v>0.64927853690212156</c:v>
                </c:pt>
                <c:pt idx="2822">
                  <c:v>0.45128335839682743</c:v>
                </c:pt>
                <c:pt idx="2823">
                  <c:v>0.38016508110280722</c:v>
                </c:pt>
                <c:pt idx="2824">
                  <c:v>6.1598228650807441E-2</c:v>
                </c:pt>
                <c:pt idx="2825">
                  <c:v>-0.16425278691210751</c:v>
                </c:pt>
                <c:pt idx="2826">
                  <c:v>-9.4321753335038686E-2</c:v>
                </c:pt>
                <c:pt idx="2827">
                  <c:v>-3.032468752916628E-2</c:v>
                </c:pt>
                <c:pt idx="2828">
                  <c:v>7.5863673815380575E-2</c:v>
                </c:pt>
                <c:pt idx="2829">
                  <c:v>-8.3740718156601654E-2</c:v>
                </c:pt>
                <c:pt idx="2830">
                  <c:v>-7.0714591676513755E-2</c:v>
                </c:pt>
                <c:pt idx="2831">
                  <c:v>-1.2899994258716709E-2</c:v>
                </c:pt>
                <c:pt idx="2832">
                  <c:v>0.21239258874036829</c:v>
                </c:pt>
                <c:pt idx="2833">
                  <c:v>0.11571847608972941</c:v>
                </c:pt>
                <c:pt idx="2834">
                  <c:v>8.7018477498827698E-2</c:v>
                </c:pt>
                <c:pt idx="2835">
                  <c:v>5.8614958848203252E-2</c:v>
                </c:pt>
                <c:pt idx="2836">
                  <c:v>0.1634919835537163</c:v>
                </c:pt>
                <c:pt idx="2837">
                  <c:v>5.2313728083365339E-2</c:v>
                </c:pt>
                <c:pt idx="2838">
                  <c:v>-0.31619109390912581</c:v>
                </c:pt>
                <c:pt idx="2839">
                  <c:v>-0.483963862544598</c:v>
                </c:pt>
                <c:pt idx="2840">
                  <c:v>-0.67314046178268205</c:v>
                </c:pt>
                <c:pt idx="2841">
                  <c:v>-0.71179816453150691</c:v>
                </c:pt>
                <c:pt idx="2842">
                  <c:v>-0.77213249632652392</c:v>
                </c:pt>
                <c:pt idx="2843">
                  <c:v>-0.81251657303989078</c:v>
                </c:pt>
                <c:pt idx="2844">
                  <c:v>-0.81192120256607436</c:v>
                </c:pt>
                <c:pt idx="2845">
                  <c:v>-0.74874213341676543</c:v>
                </c:pt>
                <c:pt idx="2846">
                  <c:v>-0.87109090907882369</c:v>
                </c:pt>
                <c:pt idx="2847">
                  <c:v>-1.207461386248865</c:v>
                </c:pt>
                <c:pt idx="2848">
                  <c:v>-1.707123472287694</c:v>
                </c:pt>
                <c:pt idx="2849">
                  <c:v>-1.9705960716383411</c:v>
                </c:pt>
                <c:pt idx="2850">
                  <c:v>-2.0438035122019218</c:v>
                </c:pt>
                <c:pt idx="2851">
                  <c:v>-2.1302741454513918</c:v>
                </c:pt>
                <c:pt idx="2852">
                  <c:v>-2.0085396708221772</c:v>
                </c:pt>
                <c:pt idx="2853">
                  <c:v>-1.8519017625946279</c:v>
                </c:pt>
                <c:pt idx="2854">
                  <c:v>-1.5878571836914861</c:v>
                </c:pt>
                <c:pt idx="2855">
                  <c:v>-1.731883361310677</c:v>
                </c:pt>
                <c:pt idx="2856">
                  <c:v>-2.0972798425520889</c:v>
                </c:pt>
                <c:pt idx="2857">
                  <c:v>-2.443700378369777</c:v>
                </c:pt>
                <c:pt idx="2858">
                  <c:v>-2.4612368583632001</c:v>
                </c:pt>
                <c:pt idx="2859">
                  <c:v>-2.434305933559088</c:v>
                </c:pt>
                <c:pt idx="2860">
                  <c:v>-2.4832389744202721</c:v>
                </c:pt>
                <c:pt idx="2861">
                  <c:v>-2.525689012541291</c:v>
                </c:pt>
                <c:pt idx="2862">
                  <c:v>-2.421123928140045</c:v>
                </c:pt>
                <c:pt idx="2863">
                  <c:v>-2.4477165804139269</c:v>
                </c:pt>
                <c:pt idx="2864">
                  <c:v>-2.5291782954788271</c:v>
                </c:pt>
                <c:pt idx="2865">
                  <c:v>-2.514539556921993</c:v>
                </c:pt>
                <c:pt idx="2866">
                  <c:v>-2.4979682079922552</c:v>
                </c:pt>
                <c:pt idx="2867">
                  <c:v>-2.506768701420973</c:v>
                </c:pt>
                <c:pt idx="2868">
                  <c:v>-2.5954215485106609</c:v>
                </c:pt>
                <c:pt idx="2869">
                  <c:v>-2.721484927728818</c:v>
                </c:pt>
                <c:pt idx="2870">
                  <c:v>-2.7798431480815928</c:v>
                </c:pt>
                <c:pt idx="2871">
                  <c:v>-2.8850466184939592</c:v>
                </c:pt>
                <c:pt idx="2872">
                  <c:v>-2.9444511589516411</c:v>
                </c:pt>
                <c:pt idx="2873">
                  <c:v>-3.1025053442432711</c:v>
                </c:pt>
                <c:pt idx="2874">
                  <c:v>-3.1641952501777291</c:v>
                </c:pt>
                <c:pt idx="2875">
                  <c:v>-3.2682443646499859</c:v>
                </c:pt>
                <c:pt idx="2876">
                  <c:v>-3.289655235797329</c:v>
                </c:pt>
                <c:pt idx="2877">
                  <c:v>-3.4430696893932038</c:v>
                </c:pt>
                <c:pt idx="2878">
                  <c:v>-3.5238529881450709</c:v>
                </c:pt>
                <c:pt idx="2879">
                  <c:v>-3.4489111238731751</c:v>
                </c:pt>
                <c:pt idx="2880">
                  <c:v>-3.4466757157936798</c:v>
                </c:pt>
                <c:pt idx="2881">
                  <c:v>-3.608512232738633</c:v>
                </c:pt>
                <c:pt idx="2882">
                  <c:v>-3.5913046114870739</c:v>
                </c:pt>
                <c:pt idx="2883">
                  <c:v>-3.6020288288093272</c:v>
                </c:pt>
                <c:pt idx="2884">
                  <c:v>-3.5379914593440991</c:v>
                </c:pt>
                <c:pt idx="2885">
                  <c:v>-3.5401158404840531</c:v>
                </c:pt>
                <c:pt idx="2886">
                  <c:v>-3.4952805153883748</c:v>
                </c:pt>
                <c:pt idx="2887">
                  <c:v>-3.302907816478871</c:v>
                </c:pt>
                <c:pt idx="2888">
                  <c:v>-3.1595655718205671</c:v>
                </c:pt>
                <c:pt idx="2889">
                  <c:v>-3.0256003734202399</c:v>
                </c:pt>
                <c:pt idx="2890">
                  <c:v>-2.9472231637166351</c:v>
                </c:pt>
                <c:pt idx="2891">
                  <c:v>-2.786388845170241</c:v>
                </c:pt>
                <c:pt idx="2892">
                  <c:v>-2.7640019389639092</c:v>
                </c:pt>
                <c:pt idx="2893">
                  <c:v>-2.889569753665199</c:v>
                </c:pt>
                <c:pt idx="2894">
                  <c:v>-2.784874016619745</c:v>
                </c:pt>
                <c:pt idx="2895">
                  <c:v>-2.759678802752112</c:v>
                </c:pt>
                <c:pt idx="2896">
                  <c:v>-2.750907727386092</c:v>
                </c:pt>
                <c:pt idx="2897">
                  <c:v>-2.7875619490872618</c:v>
                </c:pt>
                <c:pt idx="2898">
                  <c:v>-2.8817624184484512</c:v>
                </c:pt>
                <c:pt idx="2899">
                  <c:v>-3.006347733108695</c:v>
                </c:pt>
                <c:pt idx="2900">
                  <c:v>-3.1573483632688348</c:v>
                </c:pt>
                <c:pt idx="2901">
                  <c:v>-2.865060154504889</c:v>
                </c:pt>
                <c:pt idx="2902">
                  <c:v>-2.675027892806443</c:v>
                </c:pt>
                <c:pt idx="2903">
                  <c:v>-2.6968888400525639</c:v>
                </c:pt>
                <c:pt idx="2904">
                  <c:v>-3.003077440443537</c:v>
                </c:pt>
                <c:pt idx="2905">
                  <c:v>-4.505011500614521</c:v>
                </c:pt>
                <c:pt idx="2906">
                  <c:v>-4.6757468860729752</c:v>
                </c:pt>
                <c:pt idx="2907">
                  <c:v>-3.6981231423149961</c:v>
                </c:pt>
                <c:pt idx="2908">
                  <c:v>-3.5722157337924378</c:v>
                </c:pt>
                <c:pt idx="2909">
                  <c:v>-2.4614222564211361</c:v>
                </c:pt>
                <c:pt idx="2910">
                  <c:v>-2.3441815069503149</c:v>
                </c:pt>
                <c:pt idx="2911">
                  <c:v>-2.2209789397293398</c:v>
                </c:pt>
                <c:pt idx="2912">
                  <c:v>-2.1425876198347589</c:v>
                </c:pt>
                <c:pt idx="2913">
                  <c:v>-2.7950199207371211</c:v>
                </c:pt>
                <c:pt idx="2914">
                  <c:v>-3.0493878408273551</c:v>
                </c:pt>
                <c:pt idx="2915">
                  <c:v>-2.9853337578901069</c:v>
                </c:pt>
                <c:pt idx="2916">
                  <c:v>-3.0869796415988162</c:v>
                </c:pt>
                <c:pt idx="2917">
                  <c:v>-3.1761299401268732</c:v>
                </c:pt>
                <c:pt idx="2918">
                  <c:v>-3.4679618600815592</c:v>
                </c:pt>
                <c:pt idx="2919">
                  <c:v>-3.7865219527210661</c:v>
                </c:pt>
                <c:pt idx="2920">
                  <c:v>-3.8065288126957451</c:v>
                </c:pt>
                <c:pt idx="2921">
                  <c:v>-3.74187948215262</c:v>
                </c:pt>
                <c:pt idx="2922">
                  <c:v>-3.559891555794422</c:v>
                </c:pt>
                <c:pt idx="2923">
                  <c:v>-3.4212401674913879</c:v>
                </c:pt>
                <c:pt idx="2924">
                  <c:v>-3.4783712806434859</c:v>
                </c:pt>
                <c:pt idx="2925">
                  <c:v>-3.436591185539783</c:v>
                </c:pt>
                <c:pt idx="2926">
                  <c:v>-3.4921803820082049</c:v>
                </c:pt>
                <c:pt idx="2927">
                  <c:v>-3.538895029861719</c:v>
                </c:pt>
                <c:pt idx="2928">
                  <c:v>-3.5635270812712578</c:v>
                </c:pt>
                <c:pt idx="2929">
                  <c:v>-3.6349162810911508</c:v>
                </c:pt>
                <c:pt idx="2930">
                  <c:v>-3.645777650872609</c:v>
                </c:pt>
                <c:pt idx="2931">
                  <c:v>-3.8345763306826979</c:v>
                </c:pt>
                <c:pt idx="2932">
                  <c:v>-4.1289897183333304</c:v>
                </c:pt>
                <c:pt idx="2933">
                  <c:v>-4.3092420803807201</c:v>
                </c:pt>
                <c:pt idx="2934">
                  <c:v>-4.4821589709347949</c:v>
                </c:pt>
                <c:pt idx="2935">
                  <c:v>-4.527855040249003</c:v>
                </c:pt>
                <c:pt idx="2936">
                  <c:v>-4.4385095173093756</c:v>
                </c:pt>
                <c:pt idx="2937">
                  <c:v>-4.4042974158817643</c:v>
                </c:pt>
                <c:pt idx="2938">
                  <c:v>-4.4135951511393587</c:v>
                </c:pt>
                <c:pt idx="2939">
                  <c:v>-4.1041083660422917</c:v>
                </c:pt>
                <c:pt idx="2940">
                  <c:v>-3.6905654080471062</c:v>
                </c:pt>
                <c:pt idx="2941">
                  <c:v>-3.6376277418148919</c:v>
                </c:pt>
                <c:pt idx="2942">
                  <c:v>-3.689104427846861</c:v>
                </c:pt>
                <c:pt idx="2943">
                  <c:v>-3.7424381689813142</c:v>
                </c:pt>
                <c:pt idx="2944">
                  <c:v>-3.7244049790045368</c:v>
                </c:pt>
                <c:pt idx="2945">
                  <c:v>-3.8671370480914078</c:v>
                </c:pt>
                <c:pt idx="2946">
                  <c:v>-3.9817470783971318</c:v>
                </c:pt>
                <c:pt idx="2947">
                  <c:v>-4.1512964369055032</c:v>
                </c:pt>
                <c:pt idx="2948">
                  <c:v>-4.2925113736416396</c:v>
                </c:pt>
                <c:pt idx="2949">
                  <c:v>-4.2657685628012816</c:v>
                </c:pt>
                <c:pt idx="2950">
                  <c:v>-4.0993832548998599</c:v>
                </c:pt>
                <c:pt idx="2951">
                  <c:v>-3.594888489982742</c:v>
                </c:pt>
                <c:pt idx="2952">
                  <c:v>-3.1040691897532788</c:v>
                </c:pt>
                <c:pt idx="2953">
                  <c:v>-2.723951716099863</c:v>
                </c:pt>
                <c:pt idx="2954">
                  <c:v>-2.2717370929010938</c:v>
                </c:pt>
                <c:pt idx="2955">
                  <c:v>-1.8237414274009189</c:v>
                </c:pt>
                <c:pt idx="2956">
                  <c:v>-1.436973768530236</c:v>
                </c:pt>
                <c:pt idx="2957">
                  <c:v>-1.490904000763865</c:v>
                </c:pt>
                <c:pt idx="2958">
                  <c:v>-1.6062202679148889</c:v>
                </c:pt>
                <c:pt idx="2959">
                  <c:v>-1.788148420482097</c:v>
                </c:pt>
                <c:pt idx="2960">
                  <c:v>-1.900519374079888</c:v>
                </c:pt>
                <c:pt idx="2961">
                  <c:v>-1.7711161872498631</c:v>
                </c:pt>
                <c:pt idx="2962">
                  <c:v>-1.715924217192571</c:v>
                </c:pt>
                <c:pt idx="2963">
                  <c:v>-1.8332358186757181</c:v>
                </c:pt>
                <c:pt idx="2964">
                  <c:v>-1.9700105027248289</c:v>
                </c:pt>
                <c:pt idx="2965">
                  <c:v>-1.725188781810294</c:v>
                </c:pt>
                <c:pt idx="2966">
                  <c:v>-1.8709507778251859</c:v>
                </c:pt>
                <c:pt idx="2967">
                  <c:v>-1.975207198246302</c:v>
                </c:pt>
                <c:pt idx="2968">
                  <c:v>-1.904262538138626</c:v>
                </c:pt>
                <c:pt idx="2969">
                  <c:v>-1.800192935579513</c:v>
                </c:pt>
                <c:pt idx="2970">
                  <c:v>-1.7278009702076</c:v>
                </c:pt>
                <c:pt idx="2971">
                  <c:v>-1.6081548084490831</c:v>
                </c:pt>
                <c:pt idx="2972">
                  <c:v>-1.690998299008224</c:v>
                </c:pt>
                <c:pt idx="2973">
                  <c:v>-2.0090858742912872</c:v>
                </c:pt>
                <c:pt idx="2974">
                  <c:v>-2.4471419972216091</c:v>
                </c:pt>
                <c:pt idx="2975">
                  <c:v>-2.5286019159680349</c:v>
                </c:pt>
                <c:pt idx="2976">
                  <c:v>-2.7476716489596709</c:v>
                </c:pt>
                <c:pt idx="2977">
                  <c:v>-2.8003513796163779</c:v>
                </c:pt>
                <c:pt idx="2978">
                  <c:v>-2.6545291507700739</c:v>
                </c:pt>
                <c:pt idx="2979">
                  <c:v>-2.4296602292228031</c:v>
                </c:pt>
                <c:pt idx="2980">
                  <c:v>-2.4783944806458371</c:v>
                </c:pt>
                <c:pt idx="2981">
                  <c:v>-2.3759872368201091</c:v>
                </c:pt>
                <c:pt idx="2982">
                  <c:v>-2.316050985347812</c:v>
                </c:pt>
                <c:pt idx="2983">
                  <c:v>-2.141243610278905</c:v>
                </c:pt>
                <c:pt idx="2984">
                  <c:v>-2.0731463594510262</c:v>
                </c:pt>
                <c:pt idx="2985">
                  <c:v>-2.0851121633859528</c:v>
                </c:pt>
                <c:pt idx="2986">
                  <c:v>-2.1792741365050499</c:v>
                </c:pt>
                <c:pt idx="2987">
                  <c:v>-2.422122010735019</c:v>
                </c:pt>
                <c:pt idx="2988">
                  <c:v>-2.550786974410137</c:v>
                </c:pt>
                <c:pt idx="2989">
                  <c:v>-2.4695154190554778</c:v>
                </c:pt>
                <c:pt idx="2990">
                  <c:v>-2.4961248950864752</c:v>
                </c:pt>
                <c:pt idx="2991">
                  <c:v>-2.169092208102287</c:v>
                </c:pt>
                <c:pt idx="2992">
                  <c:v>-1.780007680416875</c:v>
                </c:pt>
                <c:pt idx="2993">
                  <c:v>-1.6048906338410771</c:v>
                </c:pt>
                <c:pt idx="2994">
                  <c:v>-1.4587932922835221</c:v>
                </c:pt>
                <c:pt idx="2995">
                  <c:v>-1.4731210552910019</c:v>
                </c:pt>
                <c:pt idx="2996">
                  <c:v>-1.6622008497148739</c:v>
                </c:pt>
                <c:pt idx="2997">
                  <c:v>-1.639240490969381</c:v>
                </c:pt>
                <c:pt idx="2998">
                  <c:v>-1.568473432219863</c:v>
                </c:pt>
                <c:pt idx="2999">
                  <c:v>-1.398348578061724</c:v>
                </c:pt>
                <c:pt idx="3000">
                  <c:v>-1.077528738797628</c:v>
                </c:pt>
                <c:pt idx="3001">
                  <c:v>-0.79014918089240915</c:v>
                </c:pt>
                <c:pt idx="3002">
                  <c:v>-0.51022539157856517</c:v>
                </c:pt>
                <c:pt idx="3003">
                  <c:v>-0.12901729926614719</c:v>
                </c:pt>
                <c:pt idx="3004">
                  <c:v>6.2062416430487301E-2</c:v>
                </c:pt>
                <c:pt idx="3005">
                  <c:v>-1.194416108370816E-2</c:v>
                </c:pt>
                <c:pt idx="3006">
                  <c:v>-0.2584498591901731</c:v>
                </c:pt>
                <c:pt idx="3007">
                  <c:v>-0.47360980244889372</c:v>
                </c:pt>
                <c:pt idx="3008">
                  <c:v>-0.67714613457333328</c:v>
                </c:pt>
                <c:pt idx="3009">
                  <c:v>-0.77270313747923958</c:v>
                </c:pt>
                <c:pt idx="3010">
                  <c:v>-0.67039487876094905</c:v>
                </c:pt>
                <c:pt idx="3011">
                  <c:v>-0.76026095018460249</c:v>
                </c:pt>
                <c:pt idx="3012">
                  <c:v>-0.43350307031936891</c:v>
                </c:pt>
                <c:pt idx="3013">
                  <c:v>-0.99048652090401279</c:v>
                </c:pt>
                <c:pt idx="3014">
                  <c:v>-0.2109010503977593</c:v>
                </c:pt>
                <c:pt idx="3015">
                  <c:v>-1.6104112130253989</c:v>
                </c:pt>
                <c:pt idx="3016">
                  <c:v>-1.883556672467025</c:v>
                </c:pt>
                <c:pt idx="3017">
                  <c:v>-2.374999007561287</c:v>
                </c:pt>
                <c:pt idx="3018">
                  <c:v>-2.458289583963412</c:v>
                </c:pt>
                <c:pt idx="3019">
                  <c:v>-2.536066087379675</c:v>
                </c:pt>
                <c:pt idx="3020">
                  <c:v>-2.3817472698748068</c:v>
                </c:pt>
                <c:pt idx="3021">
                  <c:v>0.65603658596084435</c:v>
                </c:pt>
                <c:pt idx="3022">
                  <c:v>1.0536946440924211</c:v>
                </c:pt>
                <c:pt idx="3023">
                  <c:v>1.4176014678998601</c:v>
                </c:pt>
                <c:pt idx="3024">
                  <c:v>1.6793638309764249</c:v>
                </c:pt>
                <c:pt idx="3025">
                  <c:v>1.831457889383445</c:v>
                </c:pt>
                <c:pt idx="3026">
                  <c:v>1.818123510763878</c:v>
                </c:pt>
                <c:pt idx="3027">
                  <c:v>1.4873909426317029</c:v>
                </c:pt>
                <c:pt idx="3028">
                  <c:v>1.172663468273011</c:v>
                </c:pt>
                <c:pt idx="3029">
                  <c:v>0.88037058830458315</c:v>
                </c:pt>
                <c:pt idx="3030">
                  <c:v>0.77203524612572383</c:v>
                </c:pt>
                <c:pt idx="3031">
                  <c:v>1.0153205692302061</c:v>
                </c:pt>
                <c:pt idx="3032">
                  <c:v>1.235155869789947</c:v>
                </c:pt>
                <c:pt idx="3033">
                  <c:v>1.434406094808653</c:v>
                </c:pt>
                <c:pt idx="3034">
                  <c:v>1.4670843476224491</c:v>
                </c:pt>
                <c:pt idx="3035">
                  <c:v>1.328759227571328</c:v>
                </c:pt>
                <c:pt idx="3036">
                  <c:v>1.33441938669085</c:v>
                </c:pt>
                <c:pt idx="3037">
                  <c:v>1.1415597754649249</c:v>
                </c:pt>
                <c:pt idx="3038">
                  <c:v>0.96864153592150481</c:v>
                </c:pt>
                <c:pt idx="3039">
                  <c:v>0.86441236458342063</c:v>
                </c:pt>
                <c:pt idx="3040">
                  <c:v>0.99292640352633976</c:v>
                </c:pt>
                <c:pt idx="3041">
                  <c:v>0.86077413161468608</c:v>
                </c:pt>
                <c:pt idx="3042">
                  <c:v>0.64870237365632077</c:v>
                </c:pt>
                <c:pt idx="3043">
                  <c:v>0.42388446271168301</c:v>
                </c:pt>
                <c:pt idx="3044">
                  <c:v>8.1451831555664836E-2</c:v>
                </c:pt>
                <c:pt idx="3045">
                  <c:v>-0.22853211991399669</c:v>
                </c:pt>
                <c:pt idx="3046">
                  <c:v>-0.39958047328446161</c:v>
                </c:pt>
                <c:pt idx="3047">
                  <c:v>-0.58832492858217778</c:v>
                </c:pt>
                <c:pt idx="3048">
                  <c:v>-0.71211940725446798</c:v>
                </c:pt>
                <c:pt idx="3049">
                  <c:v>-0.37973968410826009</c:v>
                </c:pt>
                <c:pt idx="3050">
                  <c:v>0.3677257795580966</c:v>
                </c:pt>
                <c:pt idx="3051">
                  <c:v>0.91587505068770847</c:v>
                </c:pt>
                <c:pt idx="3052">
                  <c:v>1.3496011755815951</c:v>
                </c:pt>
                <c:pt idx="3053">
                  <c:v>1.330153552008847</c:v>
                </c:pt>
                <c:pt idx="3054">
                  <c:v>1.4928179307717131</c:v>
                </c:pt>
                <c:pt idx="3055">
                  <c:v>1.592004340837089</c:v>
                </c:pt>
                <c:pt idx="3056">
                  <c:v>1.443380475373464</c:v>
                </c:pt>
                <c:pt idx="3057">
                  <c:v>1.1348771520753349</c:v>
                </c:pt>
                <c:pt idx="3058">
                  <c:v>0.88382289770553957</c:v>
                </c:pt>
                <c:pt idx="3059">
                  <c:v>0.81169657920565041</c:v>
                </c:pt>
                <c:pt idx="3060">
                  <c:v>0.72117243008714582</c:v>
                </c:pt>
                <c:pt idx="3061">
                  <c:v>0.57332880573297551</c:v>
                </c:pt>
                <c:pt idx="3062">
                  <c:v>0.67201063701410013</c:v>
                </c:pt>
                <c:pt idx="3063">
                  <c:v>0.5991445070913296</c:v>
                </c:pt>
                <c:pt idx="3064">
                  <c:v>0.59963309310905555</c:v>
                </c:pt>
                <c:pt idx="3065">
                  <c:v>0.55871345001576267</c:v>
                </c:pt>
                <c:pt idx="3066">
                  <c:v>0.57414329961860811</c:v>
                </c:pt>
                <c:pt idx="3067">
                  <c:v>0.51977480624131767</c:v>
                </c:pt>
                <c:pt idx="3068">
                  <c:v>0.49960752241950029</c:v>
                </c:pt>
                <c:pt idx="3069">
                  <c:v>0.38291364812432388</c:v>
                </c:pt>
                <c:pt idx="3070">
                  <c:v>0.43352995324859278</c:v>
                </c:pt>
                <c:pt idx="3071">
                  <c:v>0.79538944170147097</c:v>
                </c:pt>
                <c:pt idx="3072">
                  <c:v>1.189491335324478</c:v>
                </c:pt>
                <c:pt idx="3073">
                  <c:v>1.5263611304247049</c:v>
                </c:pt>
                <c:pt idx="3074">
                  <c:v>1.681354990766164</c:v>
                </c:pt>
                <c:pt idx="3075">
                  <c:v>1.728591928230371</c:v>
                </c:pt>
                <c:pt idx="3076">
                  <c:v>1.7682987035529609</c:v>
                </c:pt>
                <c:pt idx="3077">
                  <c:v>1.417682520620539</c:v>
                </c:pt>
                <c:pt idx="3078">
                  <c:v>1.166260013947237</c:v>
                </c:pt>
                <c:pt idx="3079">
                  <c:v>0.79107174166142347</c:v>
                </c:pt>
                <c:pt idx="3080">
                  <c:v>0.26880207181172278</c:v>
                </c:pt>
                <c:pt idx="3081">
                  <c:v>-0.27857337871744542</c:v>
                </c:pt>
                <c:pt idx="3082">
                  <c:v>-0.48450901358196308</c:v>
                </c:pt>
                <c:pt idx="3083">
                  <c:v>-0.24416835457959449</c:v>
                </c:pt>
                <c:pt idx="3084">
                  <c:v>7.9036924752133739E-2</c:v>
                </c:pt>
                <c:pt idx="3085">
                  <c:v>0.28728054657999641</c:v>
                </c:pt>
                <c:pt idx="3086">
                  <c:v>0.42688625255679702</c:v>
                </c:pt>
                <c:pt idx="3087">
                  <c:v>0.39092928232024338</c:v>
                </c:pt>
                <c:pt idx="3088">
                  <c:v>0.3466691802414667</c:v>
                </c:pt>
                <c:pt idx="3089">
                  <c:v>0.27544433298374049</c:v>
                </c:pt>
                <c:pt idx="3090">
                  <c:v>0.33045146171340872</c:v>
                </c:pt>
                <c:pt idx="3091">
                  <c:v>0.49833403457946007</c:v>
                </c:pt>
                <c:pt idx="3092">
                  <c:v>0.85873334340945051</c:v>
                </c:pt>
                <c:pt idx="3093">
                  <c:v>0.96260729624251273</c:v>
                </c:pt>
                <c:pt idx="3094">
                  <c:v>0.83171660574178685</c:v>
                </c:pt>
                <c:pt idx="3095">
                  <c:v>0.86384970472241951</c:v>
                </c:pt>
                <c:pt idx="3096">
                  <c:v>0.95280137049650337</c:v>
                </c:pt>
                <c:pt idx="3097">
                  <c:v>0.78836259256708652</c:v>
                </c:pt>
                <c:pt idx="3098">
                  <c:v>0.77670925303125782</c:v>
                </c:pt>
                <c:pt idx="3099">
                  <c:v>0.87532291645847848</c:v>
                </c:pt>
                <c:pt idx="3100">
                  <c:v>0.84511816986654809</c:v>
                </c:pt>
                <c:pt idx="3101">
                  <c:v>0.80154053508780487</c:v>
                </c:pt>
                <c:pt idx="3102">
                  <c:v>1.0171036476859621</c:v>
                </c:pt>
                <c:pt idx="3103">
                  <c:v>1.3298283915498399</c:v>
                </c:pt>
                <c:pt idx="3104">
                  <c:v>1.611490620830538</c:v>
                </c:pt>
                <c:pt idx="3105">
                  <c:v>1.706767934538397</c:v>
                </c:pt>
                <c:pt idx="3106">
                  <c:v>1.4774024475088221</c:v>
                </c:pt>
                <c:pt idx="3107">
                  <c:v>1.287768830335567</c:v>
                </c:pt>
                <c:pt idx="3108">
                  <c:v>1.276551097393938</c:v>
                </c:pt>
                <c:pt idx="3109">
                  <c:v>1.3871272861973361</c:v>
                </c:pt>
                <c:pt idx="3110">
                  <c:v>1.4206604409097441</c:v>
                </c:pt>
                <c:pt idx="3111">
                  <c:v>1.479334419299839</c:v>
                </c:pt>
                <c:pt idx="3112">
                  <c:v>1.4416359853672549</c:v>
                </c:pt>
                <c:pt idx="3113">
                  <c:v>1.3917850142249171</c:v>
                </c:pt>
                <c:pt idx="3114">
                  <c:v>1.4838044327253299</c:v>
                </c:pt>
                <c:pt idx="3115">
                  <c:v>1.6917260866318879</c:v>
                </c:pt>
                <c:pt idx="3116">
                  <c:v>1.7564857237743241</c:v>
                </c:pt>
                <c:pt idx="3117">
                  <c:v>1.992725606641099</c:v>
                </c:pt>
                <c:pt idx="3118">
                  <c:v>2.0925019974613019</c:v>
                </c:pt>
                <c:pt idx="3119">
                  <c:v>2.2081841326932081</c:v>
                </c:pt>
                <c:pt idx="3120">
                  <c:v>2.4875936068254831</c:v>
                </c:pt>
                <c:pt idx="3121">
                  <c:v>2.796796634542059</c:v>
                </c:pt>
                <c:pt idx="3122">
                  <c:v>2.816186752284453</c:v>
                </c:pt>
                <c:pt idx="3123">
                  <c:v>2.4303656548641461</c:v>
                </c:pt>
                <c:pt idx="3124">
                  <c:v>2.153103979848257</c:v>
                </c:pt>
                <c:pt idx="3125">
                  <c:v>2.026759951866858</c:v>
                </c:pt>
                <c:pt idx="3126">
                  <c:v>2.2298360756687141</c:v>
                </c:pt>
                <c:pt idx="3127">
                  <c:v>2.601095092428809</c:v>
                </c:pt>
                <c:pt idx="3128">
                  <c:v>3.0007089138912861</c:v>
                </c:pt>
                <c:pt idx="3129">
                  <c:v>3.4796485446558512</c:v>
                </c:pt>
                <c:pt idx="3130">
                  <c:v>3.6931063798564572</c:v>
                </c:pt>
                <c:pt idx="3131">
                  <c:v>3.782838228483314</c:v>
                </c:pt>
                <c:pt idx="3132">
                  <c:v>3.7522441235659691</c:v>
                </c:pt>
                <c:pt idx="3133">
                  <c:v>3.5678153844250531</c:v>
                </c:pt>
                <c:pt idx="3134">
                  <c:v>3.6356236324901929</c:v>
                </c:pt>
                <c:pt idx="3135">
                  <c:v>3.7183188892708992</c:v>
                </c:pt>
                <c:pt idx="3136">
                  <c:v>3.8741823231735451</c:v>
                </c:pt>
                <c:pt idx="3137">
                  <c:v>3.90341479136936</c:v>
                </c:pt>
                <c:pt idx="3138">
                  <c:v>3.75970004946935</c:v>
                </c:pt>
                <c:pt idx="3139">
                  <c:v>3.4757274950506192</c:v>
                </c:pt>
                <c:pt idx="3140">
                  <c:v>2.931341919358871</c:v>
                </c:pt>
                <c:pt idx="3141">
                  <c:v>2.534793742958108</c:v>
                </c:pt>
                <c:pt idx="3142">
                  <c:v>2.988752733363079</c:v>
                </c:pt>
                <c:pt idx="3143">
                  <c:v>2.8653527246712458</c:v>
                </c:pt>
                <c:pt idx="3144">
                  <c:v>2.9156013626593982</c:v>
                </c:pt>
                <c:pt idx="3145">
                  <c:v>2.924765793377492</c:v>
                </c:pt>
                <c:pt idx="3146">
                  <c:v>2.920790478389252</c:v>
                </c:pt>
                <c:pt idx="3147">
                  <c:v>3.026541349474742</c:v>
                </c:pt>
                <c:pt idx="3148">
                  <c:v>3.2759079938401712</c:v>
                </c:pt>
                <c:pt idx="3149">
                  <c:v>3.3560847670645422</c:v>
                </c:pt>
                <c:pt idx="3150">
                  <c:v>3.3993820090437672</c:v>
                </c:pt>
                <c:pt idx="3151">
                  <c:v>3.6471306787340581</c:v>
                </c:pt>
                <c:pt idx="3152">
                  <c:v>3.9668839885501188</c:v>
                </c:pt>
                <c:pt idx="3153">
                  <c:v>4.2883927669306354</c:v>
                </c:pt>
                <c:pt idx="3154">
                  <c:v>4.7486323192866946</c:v>
                </c:pt>
                <c:pt idx="3155">
                  <c:v>5.3181234282190886</c:v>
                </c:pt>
                <c:pt idx="3156">
                  <c:v>5.3953425568429196</c:v>
                </c:pt>
                <c:pt idx="3157">
                  <c:v>5.2883360092371516</c:v>
                </c:pt>
                <c:pt idx="3158">
                  <c:v>5.2968546404567398</c:v>
                </c:pt>
                <c:pt idx="3159">
                  <c:v>5.0876535400149248</c:v>
                </c:pt>
                <c:pt idx="3160">
                  <c:v>4.8470628778660867</c:v>
                </c:pt>
                <c:pt idx="3161">
                  <c:v>4.4679044500658716</c:v>
                </c:pt>
                <c:pt idx="3162">
                  <c:v>4.1079190289849743</c:v>
                </c:pt>
                <c:pt idx="3163">
                  <c:v>3.974990915857251</c:v>
                </c:pt>
                <c:pt idx="3164">
                  <c:v>4.0540324106513639</c:v>
                </c:pt>
                <c:pt idx="3165">
                  <c:v>4.0896106068591394</c:v>
                </c:pt>
                <c:pt idx="3166">
                  <c:v>4.0558754791023244</c:v>
                </c:pt>
                <c:pt idx="3167">
                  <c:v>4.107692305737177</c:v>
                </c:pt>
                <c:pt idx="3168">
                  <c:v>4.0383769448855418</c:v>
                </c:pt>
                <c:pt idx="3169">
                  <c:v>3.993988440718816</c:v>
                </c:pt>
                <c:pt idx="3170">
                  <c:v>3.8514150223406292</c:v>
                </c:pt>
                <c:pt idx="3171">
                  <c:v>3.6988080987309422</c:v>
                </c:pt>
                <c:pt idx="3172">
                  <c:v>3.5577581392761228</c:v>
                </c:pt>
                <c:pt idx="3173">
                  <c:v>3.3701609717580849</c:v>
                </c:pt>
                <c:pt idx="3174">
                  <c:v>3.0987367933077841</c:v>
                </c:pt>
                <c:pt idx="3175">
                  <c:v>2.8291602233337039</c:v>
                </c:pt>
                <c:pt idx="3176">
                  <c:v>2.7366313157972439</c:v>
                </c:pt>
                <c:pt idx="3177">
                  <c:v>2.4804978875486539</c:v>
                </c:pt>
                <c:pt idx="3178">
                  <c:v>2.2985959321372209</c:v>
                </c:pt>
                <c:pt idx="3179">
                  <c:v>2.2585014816683748</c:v>
                </c:pt>
                <c:pt idx="3180">
                  <c:v>2.5519334153422131</c:v>
                </c:pt>
                <c:pt idx="3181">
                  <c:v>2.8973734613768531</c:v>
                </c:pt>
                <c:pt idx="3182">
                  <c:v>2.8745763571250902</c:v>
                </c:pt>
                <c:pt idx="3183">
                  <c:v>2.6566020544503322</c:v>
                </c:pt>
                <c:pt idx="3184">
                  <c:v>2.5033583835438948</c:v>
                </c:pt>
                <c:pt idx="3185">
                  <c:v>2.2686182843090852</c:v>
                </c:pt>
                <c:pt idx="3186">
                  <c:v>1.976834613161941</c:v>
                </c:pt>
                <c:pt idx="3187">
                  <c:v>1.5759458828970421</c:v>
                </c:pt>
                <c:pt idx="3188">
                  <c:v>0.86427146521652742</c:v>
                </c:pt>
                <c:pt idx="3189">
                  <c:v>0.23979579806299431</c:v>
                </c:pt>
                <c:pt idx="3190">
                  <c:v>-1.235247278589883E-2</c:v>
                </c:pt>
                <c:pt idx="3191">
                  <c:v>-6.8351418851802501E-2</c:v>
                </c:pt>
                <c:pt idx="3192">
                  <c:v>-0.21981362211792521</c:v>
                </c:pt>
                <c:pt idx="3193">
                  <c:v>-0.105437391990157</c:v>
                </c:pt>
                <c:pt idx="3194">
                  <c:v>1.838844186904846E-2</c:v>
                </c:pt>
                <c:pt idx="3195">
                  <c:v>4.5322735929965129E-2</c:v>
                </c:pt>
                <c:pt idx="3196">
                  <c:v>2.8104054003647551E-2</c:v>
                </c:pt>
                <c:pt idx="3197">
                  <c:v>1.423978528125083E-2</c:v>
                </c:pt>
                <c:pt idx="3198">
                  <c:v>-0.1309191651126981</c:v>
                </c:pt>
                <c:pt idx="3199">
                  <c:v>-0.31509850205737922</c:v>
                </c:pt>
                <c:pt idx="3200">
                  <c:v>-0.50954943613408665</c:v>
                </c:pt>
                <c:pt idx="3201">
                  <c:v>-0.51842174002504815</c:v>
                </c:pt>
                <c:pt idx="3202">
                  <c:v>-0.46988020553295101</c:v>
                </c:pt>
                <c:pt idx="3203">
                  <c:v>-0.53427854784238937</c:v>
                </c:pt>
                <c:pt idx="3204">
                  <c:v>-0.70870588776533572</c:v>
                </c:pt>
                <c:pt idx="3205">
                  <c:v>-0.90989028361923419</c:v>
                </c:pt>
                <c:pt idx="3206">
                  <c:v>-1.0050901797945311</c:v>
                </c:pt>
                <c:pt idx="3207">
                  <c:v>-0.63713544631566532</c:v>
                </c:pt>
                <c:pt idx="3208">
                  <c:v>-0.19434611845504729</c:v>
                </c:pt>
                <c:pt idx="3209">
                  <c:v>0.14512448007172099</c:v>
                </c:pt>
                <c:pt idx="3210">
                  <c:v>0.38589615325525889</c:v>
                </c:pt>
                <c:pt idx="3211">
                  <c:v>0.63690375138121469</c:v>
                </c:pt>
                <c:pt idx="3212">
                  <c:v>0.83851081117203308</c:v>
                </c:pt>
                <c:pt idx="3213">
                  <c:v>0.78108235682510507</c:v>
                </c:pt>
                <c:pt idx="3214">
                  <c:v>0.7328704609770379</c:v>
                </c:pt>
                <c:pt idx="3215">
                  <c:v>0.52017084838179617</c:v>
                </c:pt>
                <c:pt idx="3216">
                  <c:v>0.14792145436051651</c:v>
                </c:pt>
                <c:pt idx="3217">
                  <c:v>-0.1852334727546166</c:v>
                </c:pt>
                <c:pt idx="3218">
                  <c:v>-0.47671920728811462</c:v>
                </c:pt>
                <c:pt idx="3219">
                  <c:v>-0.94905444541478334</c:v>
                </c:pt>
                <c:pt idx="3220">
                  <c:v>-1.231655668023669</c:v>
                </c:pt>
                <c:pt idx="3221">
                  <c:v>-1.330133355642064</c:v>
                </c:pt>
                <c:pt idx="3222">
                  <c:v>-1.5589684409051401</c:v>
                </c:pt>
                <c:pt idx="3223">
                  <c:v>-1.673339290368095</c:v>
                </c:pt>
                <c:pt idx="3224">
                  <c:v>-1.6516853685285731</c:v>
                </c:pt>
                <c:pt idx="3225">
                  <c:v>-1.5809031544815719</c:v>
                </c:pt>
                <c:pt idx="3226">
                  <c:v>-1.4183890048426719</c:v>
                </c:pt>
                <c:pt idx="3227">
                  <c:v>-1.3409431048294831</c:v>
                </c:pt>
                <c:pt idx="3228">
                  <c:v>-0.98284132037525129</c:v>
                </c:pt>
                <c:pt idx="3229">
                  <c:v>0.9289552206340298</c:v>
                </c:pt>
                <c:pt idx="3230">
                  <c:v>-0.69539031409949181</c:v>
                </c:pt>
                <c:pt idx="3231">
                  <c:v>0.66692934653455638</c:v>
                </c:pt>
                <c:pt idx="3232">
                  <c:v>0.61619990926972557</c:v>
                </c:pt>
                <c:pt idx="3233">
                  <c:v>-1.4716295743069849</c:v>
                </c:pt>
                <c:pt idx="3234">
                  <c:v>-0.59598660170165829</c:v>
                </c:pt>
                <c:pt idx="3235">
                  <c:v>-1.245343803839839</c:v>
                </c:pt>
                <c:pt idx="3236">
                  <c:v>-0.96314581357248463</c:v>
                </c:pt>
                <c:pt idx="3237">
                  <c:v>-1.029806916291691</c:v>
                </c:pt>
                <c:pt idx="3238">
                  <c:v>-1.1695165022030849</c:v>
                </c:pt>
                <c:pt idx="3239">
                  <c:v>-1.191992272609572</c:v>
                </c:pt>
                <c:pt idx="3240">
                  <c:v>-1.043583915991724</c:v>
                </c:pt>
                <c:pt idx="3241">
                  <c:v>-0.96420461561251802</c:v>
                </c:pt>
                <c:pt idx="3242">
                  <c:v>-0.98334473517929544</c:v>
                </c:pt>
                <c:pt idx="3243">
                  <c:v>-1.152831242386571</c:v>
                </c:pt>
                <c:pt idx="3244">
                  <c:v>-1.089358105266879</c:v>
                </c:pt>
                <c:pt idx="3245">
                  <c:v>-1.2144851337554261</c:v>
                </c:pt>
                <c:pt idx="3246">
                  <c:v>-0.99349839796471251</c:v>
                </c:pt>
                <c:pt idx="3247">
                  <c:v>-0.6511734923327972</c:v>
                </c:pt>
                <c:pt idx="3248">
                  <c:v>-0.492137816883641</c:v>
                </c:pt>
                <c:pt idx="3249">
                  <c:v>-0.31690203424798841</c:v>
                </c:pt>
                <c:pt idx="3250">
                  <c:v>-0.44041497232345028</c:v>
                </c:pt>
                <c:pt idx="3251">
                  <c:v>-0.6640594629863229</c:v>
                </c:pt>
                <c:pt idx="3252">
                  <c:v>-0.85557301271112618</c:v>
                </c:pt>
                <c:pt idx="3253">
                  <c:v>-0.87850745443297817</c:v>
                </c:pt>
                <c:pt idx="3254">
                  <c:v>-0.91668260785940969</c:v>
                </c:pt>
                <c:pt idx="3255">
                  <c:v>-0.96253127461818011</c:v>
                </c:pt>
                <c:pt idx="3256">
                  <c:v>-0.93255577944400592</c:v>
                </c:pt>
                <c:pt idx="3257">
                  <c:v>-0.88318296532318996</c:v>
                </c:pt>
                <c:pt idx="3258">
                  <c:v>-0.80984978536302377</c:v>
                </c:pt>
                <c:pt idx="3259">
                  <c:v>-0.94810531215454341</c:v>
                </c:pt>
                <c:pt idx="3260">
                  <c:v>-0.88863833954156013</c:v>
                </c:pt>
                <c:pt idx="3261">
                  <c:v>-0.72554082953002763</c:v>
                </c:pt>
                <c:pt idx="3262">
                  <c:v>-0.67085089822351329</c:v>
                </c:pt>
                <c:pt idx="3263">
                  <c:v>-0.58542715333584605</c:v>
                </c:pt>
                <c:pt idx="3264">
                  <c:v>-0.68021617678695712</c:v>
                </c:pt>
                <c:pt idx="3265">
                  <c:v>-0.70562796076912659</c:v>
                </c:pt>
                <c:pt idx="3266">
                  <c:v>-0.7114355656171073</c:v>
                </c:pt>
                <c:pt idx="3267">
                  <c:v>-0.61026931407864138</c:v>
                </c:pt>
                <c:pt idx="3268">
                  <c:v>-0.48969312711397978</c:v>
                </c:pt>
                <c:pt idx="3269">
                  <c:v>-0.36641247382498571</c:v>
                </c:pt>
                <c:pt idx="3270">
                  <c:v>-0.35269603226553031</c:v>
                </c:pt>
                <c:pt idx="3271">
                  <c:v>-0.37748397869249389</c:v>
                </c:pt>
                <c:pt idx="3272">
                  <c:v>-0.27111346882635651</c:v>
                </c:pt>
                <c:pt idx="3273">
                  <c:v>1.0085529107089739E-2</c:v>
                </c:pt>
                <c:pt idx="3274">
                  <c:v>0.364183391462509</c:v>
                </c:pt>
                <c:pt idx="3275">
                  <c:v>0.39457984684316982</c:v>
                </c:pt>
                <c:pt idx="3276">
                  <c:v>0.1756128735183359</c:v>
                </c:pt>
                <c:pt idx="3277">
                  <c:v>8.7786572110932215E-3</c:v>
                </c:pt>
                <c:pt idx="3278">
                  <c:v>-8.9271702946984749E-2</c:v>
                </c:pt>
                <c:pt idx="3279">
                  <c:v>0.14355281388880639</c:v>
                </c:pt>
                <c:pt idx="3280">
                  <c:v>0.17358971565281281</c:v>
                </c:pt>
                <c:pt idx="3281">
                  <c:v>0.28236862782049632</c:v>
                </c:pt>
                <c:pt idx="3282">
                  <c:v>0.54837904236177615</c:v>
                </c:pt>
                <c:pt idx="3283">
                  <c:v>0.76659924186960515</c:v>
                </c:pt>
                <c:pt idx="3284">
                  <c:v>0.83228612472254249</c:v>
                </c:pt>
                <c:pt idx="3285">
                  <c:v>0.71837854828585224</c:v>
                </c:pt>
                <c:pt idx="3286">
                  <c:v>0.69527083370092446</c:v>
                </c:pt>
                <c:pt idx="3287">
                  <c:v>0.79349034077976299</c:v>
                </c:pt>
                <c:pt idx="3288">
                  <c:v>0.84987773015033841</c:v>
                </c:pt>
                <c:pt idx="3289">
                  <c:v>1.0234135898869079</c:v>
                </c:pt>
                <c:pt idx="3290">
                  <c:v>1.217965859247353</c:v>
                </c:pt>
                <c:pt idx="3291">
                  <c:v>1.260120068500767</c:v>
                </c:pt>
                <c:pt idx="3292">
                  <c:v>1.3176033020835329</c:v>
                </c:pt>
                <c:pt idx="3293">
                  <c:v>1.3390751796246729</c:v>
                </c:pt>
                <c:pt idx="3294">
                  <c:v>1.42603108909789</c:v>
                </c:pt>
                <c:pt idx="3295">
                  <c:v>1.691609238915625</c:v>
                </c:pt>
                <c:pt idx="3296">
                  <c:v>2.006952583431806</c:v>
                </c:pt>
                <c:pt idx="3297">
                  <c:v>2.235527814769128</c:v>
                </c:pt>
                <c:pt idx="3298">
                  <c:v>2.1357128506608509</c:v>
                </c:pt>
                <c:pt idx="3299">
                  <c:v>1.9296101791459519</c:v>
                </c:pt>
                <c:pt idx="3300">
                  <c:v>1.693933129767867</c:v>
                </c:pt>
                <c:pt idx="3301">
                  <c:v>1.6888440506667111</c:v>
                </c:pt>
                <c:pt idx="3302">
                  <c:v>1.7864237134832091</c:v>
                </c:pt>
                <c:pt idx="3303">
                  <c:v>1.824964002036765</c:v>
                </c:pt>
                <c:pt idx="3304">
                  <c:v>2.0026515070951301</c:v>
                </c:pt>
                <c:pt idx="3305">
                  <c:v>2.1682356035313659</c:v>
                </c:pt>
                <c:pt idx="3306">
                  <c:v>2.300235376944022</c:v>
                </c:pt>
                <c:pt idx="3307">
                  <c:v>2.1075029738268358</c:v>
                </c:pt>
                <c:pt idx="3308">
                  <c:v>1.7597042419370139</c:v>
                </c:pt>
                <c:pt idx="3309">
                  <c:v>1.569280064950292</c:v>
                </c:pt>
                <c:pt idx="3310">
                  <c:v>1.4813177640472031</c:v>
                </c:pt>
                <c:pt idx="3311">
                  <c:v>1.530490537866497</c:v>
                </c:pt>
                <c:pt idx="3312">
                  <c:v>1.419149649502994</c:v>
                </c:pt>
                <c:pt idx="3313">
                  <c:v>1.9694165247593129</c:v>
                </c:pt>
                <c:pt idx="3314">
                  <c:v>1.750648274692356</c:v>
                </c:pt>
                <c:pt idx="3315">
                  <c:v>1.4160232451564609</c:v>
                </c:pt>
                <c:pt idx="3316">
                  <c:v>1.4351732490025251</c:v>
                </c:pt>
                <c:pt idx="3317">
                  <c:v>0.90483586407499517</c:v>
                </c:pt>
                <c:pt idx="3318">
                  <c:v>0.52129615154795594</c:v>
                </c:pt>
                <c:pt idx="3319">
                  <c:v>0.35714425937752098</c:v>
                </c:pt>
                <c:pt idx="3320">
                  <c:v>0.26573258892653451</c:v>
                </c:pt>
                <c:pt idx="3321">
                  <c:v>0.22862213549912519</c:v>
                </c:pt>
                <c:pt idx="3322">
                  <c:v>0.19905454384499291</c:v>
                </c:pt>
                <c:pt idx="3323">
                  <c:v>0.26026680839340838</c:v>
                </c:pt>
                <c:pt idx="3324">
                  <c:v>0.52436725886999391</c:v>
                </c:pt>
                <c:pt idx="3325">
                  <c:v>0.68173869762932204</c:v>
                </c:pt>
                <c:pt idx="3326">
                  <c:v>0.65029941160901905</c:v>
                </c:pt>
                <c:pt idx="3327">
                  <c:v>0.58235976471162842</c:v>
                </c:pt>
                <c:pt idx="3328">
                  <c:v>0.7573100930700486</c:v>
                </c:pt>
                <c:pt idx="3329">
                  <c:v>0.92810961732568242</c:v>
                </c:pt>
                <c:pt idx="3330">
                  <c:v>1.344039988341144</c:v>
                </c:pt>
                <c:pt idx="3331">
                  <c:v>1.614369477310553</c:v>
                </c:pt>
                <c:pt idx="3332">
                  <c:v>1.8563653758287599</c:v>
                </c:pt>
                <c:pt idx="3333">
                  <c:v>1.984937429382565</c:v>
                </c:pt>
                <c:pt idx="3334">
                  <c:v>2.6092752535492192</c:v>
                </c:pt>
                <c:pt idx="3335">
                  <c:v>2.4407661085567551</c:v>
                </c:pt>
                <c:pt idx="3336">
                  <c:v>1.144883222948569</c:v>
                </c:pt>
                <c:pt idx="3337">
                  <c:v>1.0190551193993249</c:v>
                </c:pt>
                <c:pt idx="3338">
                  <c:v>1.861697182673838</c:v>
                </c:pt>
                <c:pt idx="3339">
                  <c:v>1.5734261943594789</c:v>
                </c:pt>
                <c:pt idx="3340">
                  <c:v>2.585339948911237</c:v>
                </c:pt>
                <c:pt idx="3341">
                  <c:v>2.7723859785375722</c:v>
                </c:pt>
                <c:pt idx="3342">
                  <c:v>2.602841300206955</c:v>
                </c:pt>
                <c:pt idx="3343">
                  <c:v>2.6189017101305869</c:v>
                </c:pt>
                <c:pt idx="3344">
                  <c:v>2.4468796821152701</c:v>
                </c:pt>
                <c:pt idx="3345">
                  <c:v>2.3744618680590648</c:v>
                </c:pt>
                <c:pt idx="3346">
                  <c:v>2.2294355945079012</c:v>
                </c:pt>
                <c:pt idx="3347">
                  <c:v>2.0666410130634891</c:v>
                </c:pt>
                <c:pt idx="3348">
                  <c:v>1.666109078937789</c:v>
                </c:pt>
                <c:pt idx="3349">
                  <c:v>1.496025587899769</c:v>
                </c:pt>
                <c:pt idx="3350">
                  <c:v>1.078639415093545</c:v>
                </c:pt>
                <c:pt idx="3351">
                  <c:v>1.0894557324382701</c:v>
                </c:pt>
                <c:pt idx="3352">
                  <c:v>1.223346792594721</c:v>
                </c:pt>
                <c:pt idx="3353">
                  <c:v>1.393673726435692</c:v>
                </c:pt>
                <c:pt idx="3354">
                  <c:v>1.4873292355608609</c:v>
                </c:pt>
                <c:pt idx="3355">
                  <c:v>1.382375139780945</c:v>
                </c:pt>
                <c:pt idx="3356">
                  <c:v>1.244941867666187</c:v>
                </c:pt>
                <c:pt idx="3357">
                  <c:v>1.0359474616169659</c:v>
                </c:pt>
                <c:pt idx="3358">
                  <c:v>0.92403201360115761</c:v>
                </c:pt>
                <c:pt idx="3359">
                  <c:v>0.62037004841861465</c:v>
                </c:pt>
                <c:pt idx="3360">
                  <c:v>0.55453760843394995</c:v>
                </c:pt>
                <c:pt idx="3361">
                  <c:v>0.47390324459486971</c:v>
                </c:pt>
                <c:pt idx="3362">
                  <c:v>0.1922406842181284</c:v>
                </c:pt>
                <c:pt idx="3363">
                  <c:v>-0.32803974015124032</c:v>
                </c:pt>
                <c:pt idx="3364">
                  <c:v>-0.46623572488980608</c:v>
                </c:pt>
                <c:pt idx="3365">
                  <c:v>-0.33199765974488499</c:v>
                </c:pt>
                <c:pt idx="3366">
                  <c:v>-0.24047736478092679</c:v>
                </c:pt>
                <c:pt idx="3367">
                  <c:v>-9.3460352635776012E-2</c:v>
                </c:pt>
                <c:pt idx="3368">
                  <c:v>0.1638994383059906</c:v>
                </c:pt>
                <c:pt idx="3369">
                  <c:v>0.15789270871477801</c:v>
                </c:pt>
                <c:pt idx="3370">
                  <c:v>-0.77551555905647263</c:v>
                </c:pt>
                <c:pt idx="3371">
                  <c:v>-1.421586249318521</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2-1BA1-4504-B14C-7D4725696198}"/>
            </c:ext>
          </c:extLst>
        </c:ser>
        <c:dLbls>
          <c:showLegendKey val="0"/>
          <c:showVal val="0"/>
          <c:showCatName val="0"/>
          <c:showSerName val="0"/>
          <c:showPercent val="0"/>
          <c:showBubbleSize val="0"/>
        </c:dLbls>
        <c:axId val="920499008"/>
        <c:axId val="920501632"/>
        <c:extLst>
          <c:ext xmlns:c15="http://schemas.microsoft.com/office/drawing/2012/chart" uri="{02D57815-91ED-43cb-92C2-25804820EDAC}">
            <c15:filteredScatterSeries>
              <c15:ser>
                <c:idx val="9"/>
                <c:order val="0"/>
                <c:tx>
                  <c:v>Erro RIOD</c:v>
                </c:tx>
                <c:spPr>
                  <a:ln w="25400" cap="rnd">
                    <a:noFill/>
                    <a:round/>
                  </a:ln>
                  <a:effectLst/>
                </c:spPr>
                <c:marker>
                  <c:symbol val="circle"/>
                  <c:size val="2"/>
                  <c:spPr>
                    <a:solidFill>
                      <a:schemeClr val="accent4">
                        <a:lumMod val="60000"/>
                      </a:schemeClr>
                    </a:solidFill>
                    <a:ln w="9525">
                      <a:solidFill>
                        <a:schemeClr val="accent4">
                          <a:lumMod val="60000"/>
                        </a:schemeClr>
                      </a:solidFill>
                    </a:ln>
                    <a:effectLst/>
                  </c:spPr>
                </c:marker>
                <c:xVal>
                  <c:numRef>
                    <c:extLst>
                      <c:ext uri="{02D57815-91ED-43cb-92C2-25804820EDAC}">
                        <c15:formulaRef>
                          <c15:sqref>'0) Erro riod'!$G$2:$G$362</c15:sqref>
                        </c15:formulaRef>
                      </c:ext>
                    </c:extLst>
                    <c:numCache>
                      <c:formatCode>h:mm:ss</c:formatCode>
                      <c:ptCount val="361"/>
                      <c:pt idx="0">
                        <c:v>43466.37222222222</c:v>
                      </c:pt>
                      <c:pt idx="1">
                        <c:v>43466.372395833343</c:v>
                      </c:pt>
                      <c:pt idx="2">
                        <c:v>43466.372569444437</c:v>
                      </c:pt>
                      <c:pt idx="3">
                        <c:v>43466.372743055559</c:v>
                      </c:pt>
                      <c:pt idx="4">
                        <c:v>43466.372916666667</c:v>
                      </c:pt>
                      <c:pt idx="5">
                        <c:v>43466.373090277782</c:v>
                      </c:pt>
                      <c:pt idx="6">
                        <c:v>43466.373263888891</c:v>
                      </c:pt>
                      <c:pt idx="7">
                        <c:v>43466.373437499999</c:v>
                      </c:pt>
                      <c:pt idx="8">
                        <c:v>43466.373611111107</c:v>
                      </c:pt>
                      <c:pt idx="9">
                        <c:v>43466.373784722222</c:v>
                      </c:pt>
                      <c:pt idx="10">
                        <c:v>43466.37395833333</c:v>
                      </c:pt>
                      <c:pt idx="11">
                        <c:v>43466.374131944453</c:v>
                      </c:pt>
                      <c:pt idx="12">
                        <c:v>43466.374305555553</c:v>
                      </c:pt>
                      <c:pt idx="13">
                        <c:v>43466.374479166669</c:v>
                      </c:pt>
                      <c:pt idx="14">
                        <c:v>43466.374652777777</c:v>
                      </c:pt>
                      <c:pt idx="15">
                        <c:v>43466.374826388892</c:v>
                      </c:pt>
                      <c:pt idx="16">
                        <c:v>43466.375</c:v>
                      </c:pt>
                      <c:pt idx="17">
                        <c:v>43466.375173611108</c:v>
                      </c:pt>
                      <c:pt idx="18">
                        <c:v>43466.375347222223</c:v>
                      </c:pt>
                      <c:pt idx="19">
                        <c:v>43466.375520833331</c:v>
                      </c:pt>
                      <c:pt idx="20">
                        <c:v>43466.375694444447</c:v>
                      </c:pt>
                      <c:pt idx="21">
                        <c:v>43466.375868055547</c:v>
                      </c:pt>
                      <c:pt idx="22">
                        <c:v>43466.37604166667</c:v>
                      </c:pt>
                      <c:pt idx="23">
                        <c:v>43466.376215277778</c:v>
                      </c:pt>
                      <c:pt idx="24">
                        <c:v>43466.376388888893</c:v>
                      </c:pt>
                      <c:pt idx="25">
                        <c:v>43466.376562500001</c:v>
                      </c:pt>
                      <c:pt idx="26">
                        <c:v>43466.376736111109</c:v>
                      </c:pt>
                      <c:pt idx="27">
                        <c:v>43466.376909722218</c:v>
                      </c:pt>
                      <c:pt idx="28">
                        <c:v>43466.377083333333</c:v>
                      </c:pt>
                      <c:pt idx="29">
                        <c:v>43466.377256944441</c:v>
                      </c:pt>
                      <c:pt idx="30">
                        <c:v>43466.377430555563</c:v>
                      </c:pt>
                      <c:pt idx="31">
                        <c:v>43466.377604166657</c:v>
                      </c:pt>
                      <c:pt idx="32">
                        <c:v>43466.37777777778</c:v>
                      </c:pt>
                      <c:pt idx="33">
                        <c:v>43466.377951388888</c:v>
                      </c:pt>
                      <c:pt idx="34">
                        <c:v>43466.378125000003</c:v>
                      </c:pt>
                      <c:pt idx="35">
                        <c:v>43466.378298611111</c:v>
                      </c:pt>
                      <c:pt idx="36">
                        <c:v>43466.378472222219</c:v>
                      </c:pt>
                      <c:pt idx="37">
                        <c:v>43466.378645833327</c:v>
                      </c:pt>
                      <c:pt idx="38">
                        <c:v>43466.378819444442</c:v>
                      </c:pt>
                      <c:pt idx="39">
                        <c:v>43466.378993055558</c:v>
                      </c:pt>
                      <c:pt idx="40">
                        <c:v>43466.379166666673</c:v>
                      </c:pt>
                      <c:pt idx="41">
                        <c:v>43466.379340277781</c:v>
                      </c:pt>
                      <c:pt idx="42">
                        <c:v>43466.379513888889</c:v>
                      </c:pt>
                      <c:pt idx="43">
                        <c:v>43466.379687499997</c:v>
                      </c:pt>
                      <c:pt idx="44">
                        <c:v>43466.379861111112</c:v>
                      </c:pt>
                      <c:pt idx="45">
                        <c:v>43466.38003472222</c:v>
                      </c:pt>
                      <c:pt idx="46">
                        <c:v>43466.380208333343</c:v>
                      </c:pt>
                      <c:pt idx="47">
                        <c:v>43466.380381944437</c:v>
                      </c:pt>
                      <c:pt idx="48">
                        <c:v>43466.380555555559</c:v>
                      </c:pt>
                      <c:pt idx="49">
                        <c:v>43466.380729166667</c:v>
                      </c:pt>
                      <c:pt idx="50">
                        <c:v>43466.380902777782</c:v>
                      </c:pt>
                      <c:pt idx="51">
                        <c:v>43466.381076388891</c:v>
                      </c:pt>
                      <c:pt idx="52">
                        <c:v>43466.381249999999</c:v>
                      </c:pt>
                      <c:pt idx="53">
                        <c:v>43466.381423611107</c:v>
                      </c:pt>
                      <c:pt idx="54">
                        <c:v>43466.381597222222</c:v>
                      </c:pt>
                      <c:pt idx="55">
                        <c:v>43466.38177083333</c:v>
                      </c:pt>
                      <c:pt idx="56">
                        <c:v>43466.381944444453</c:v>
                      </c:pt>
                      <c:pt idx="57">
                        <c:v>43466.382118055553</c:v>
                      </c:pt>
                      <c:pt idx="58">
                        <c:v>43466.382291666669</c:v>
                      </c:pt>
                      <c:pt idx="59">
                        <c:v>43466.382465277777</c:v>
                      </c:pt>
                      <c:pt idx="60">
                        <c:v>43466.382638888892</c:v>
                      </c:pt>
                      <c:pt idx="61">
                        <c:v>43466.3828125</c:v>
                      </c:pt>
                      <c:pt idx="62">
                        <c:v>43466.382986111108</c:v>
                      </c:pt>
                      <c:pt idx="63">
                        <c:v>43466.383159722223</c:v>
                      </c:pt>
                      <c:pt idx="64">
                        <c:v>43466.383333333331</c:v>
                      </c:pt>
                      <c:pt idx="65">
                        <c:v>43466.383506944447</c:v>
                      </c:pt>
                      <c:pt idx="66">
                        <c:v>43466.383680555547</c:v>
                      </c:pt>
                      <c:pt idx="67">
                        <c:v>43466.38385416667</c:v>
                      </c:pt>
                      <c:pt idx="68">
                        <c:v>43466.384027777778</c:v>
                      </c:pt>
                      <c:pt idx="69">
                        <c:v>43466.384201388893</c:v>
                      </c:pt>
                      <c:pt idx="70">
                        <c:v>43466.384375000001</c:v>
                      </c:pt>
                      <c:pt idx="71">
                        <c:v>43466.384548611109</c:v>
                      </c:pt>
                      <c:pt idx="72">
                        <c:v>43466.384722222218</c:v>
                      </c:pt>
                      <c:pt idx="73">
                        <c:v>43466.384895833333</c:v>
                      </c:pt>
                      <c:pt idx="74">
                        <c:v>43466.385069444441</c:v>
                      </c:pt>
                      <c:pt idx="75">
                        <c:v>43466.385243055563</c:v>
                      </c:pt>
                      <c:pt idx="76">
                        <c:v>43466.385416666657</c:v>
                      </c:pt>
                      <c:pt idx="77">
                        <c:v>43466.38559027778</c:v>
                      </c:pt>
                      <c:pt idx="78">
                        <c:v>43466.385763888888</c:v>
                      </c:pt>
                      <c:pt idx="79">
                        <c:v>43466.385937500003</c:v>
                      </c:pt>
                      <c:pt idx="80">
                        <c:v>43466.386111111111</c:v>
                      </c:pt>
                      <c:pt idx="81">
                        <c:v>43466.386284722219</c:v>
                      </c:pt>
                      <c:pt idx="82">
                        <c:v>43466.386458333327</c:v>
                      </c:pt>
                      <c:pt idx="83">
                        <c:v>43466.386631944442</c:v>
                      </c:pt>
                      <c:pt idx="84">
                        <c:v>43466.386805555558</c:v>
                      </c:pt>
                      <c:pt idx="85">
                        <c:v>43466.386979166673</c:v>
                      </c:pt>
                      <c:pt idx="86">
                        <c:v>43466.387152777781</c:v>
                      </c:pt>
                      <c:pt idx="87">
                        <c:v>43466.387326388889</c:v>
                      </c:pt>
                      <c:pt idx="88">
                        <c:v>43466.387499999997</c:v>
                      </c:pt>
                      <c:pt idx="89">
                        <c:v>43466.387673611112</c:v>
                      </c:pt>
                      <c:pt idx="90">
                        <c:v>43466.38784722222</c:v>
                      </c:pt>
                      <c:pt idx="91">
                        <c:v>43466.388020833343</c:v>
                      </c:pt>
                      <c:pt idx="92">
                        <c:v>43466.388194444437</c:v>
                      </c:pt>
                      <c:pt idx="93">
                        <c:v>43466.388368055559</c:v>
                      </c:pt>
                      <c:pt idx="94">
                        <c:v>43466.388541666667</c:v>
                      </c:pt>
                      <c:pt idx="95">
                        <c:v>43466.388715277782</c:v>
                      </c:pt>
                      <c:pt idx="96">
                        <c:v>43466.388888888891</c:v>
                      </c:pt>
                      <c:pt idx="97">
                        <c:v>43466.389062499999</c:v>
                      </c:pt>
                      <c:pt idx="98">
                        <c:v>43466.389236111107</c:v>
                      </c:pt>
                      <c:pt idx="99">
                        <c:v>43466.389409722222</c:v>
                      </c:pt>
                      <c:pt idx="100">
                        <c:v>43466.38958333333</c:v>
                      </c:pt>
                      <c:pt idx="101">
                        <c:v>43466.389756944453</c:v>
                      </c:pt>
                      <c:pt idx="102">
                        <c:v>43466.389930555553</c:v>
                      </c:pt>
                      <c:pt idx="103">
                        <c:v>43466.390104166669</c:v>
                      </c:pt>
                      <c:pt idx="104">
                        <c:v>43466.390277777777</c:v>
                      </c:pt>
                      <c:pt idx="105">
                        <c:v>43466.390451388892</c:v>
                      </c:pt>
                      <c:pt idx="106">
                        <c:v>43466.390625</c:v>
                      </c:pt>
                      <c:pt idx="107">
                        <c:v>43466.390798611108</c:v>
                      </c:pt>
                      <c:pt idx="108">
                        <c:v>43466.390972222223</c:v>
                      </c:pt>
                      <c:pt idx="109">
                        <c:v>43466.391145833331</c:v>
                      </c:pt>
                      <c:pt idx="110">
                        <c:v>43466.391319444447</c:v>
                      </c:pt>
                      <c:pt idx="111">
                        <c:v>43466.391493055547</c:v>
                      </c:pt>
                      <c:pt idx="112">
                        <c:v>43466.39166666667</c:v>
                      </c:pt>
                      <c:pt idx="113">
                        <c:v>43466.391840277778</c:v>
                      </c:pt>
                      <c:pt idx="114">
                        <c:v>43466.392013888893</c:v>
                      </c:pt>
                      <c:pt idx="115">
                        <c:v>43466.392187500001</c:v>
                      </c:pt>
                      <c:pt idx="116">
                        <c:v>43466.392361111109</c:v>
                      </c:pt>
                      <c:pt idx="117">
                        <c:v>43466.392534722218</c:v>
                      </c:pt>
                      <c:pt idx="118">
                        <c:v>43466.392708333333</c:v>
                      </c:pt>
                      <c:pt idx="119">
                        <c:v>43466.392881944441</c:v>
                      </c:pt>
                      <c:pt idx="120">
                        <c:v>43466.393055555563</c:v>
                      </c:pt>
                      <c:pt idx="121">
                        <c:v>43466.393229166657</c:v>
                      </c:pt>
                      <c:pt idx="122">
                        <c:v>43466.39340277778</c:v>
                      </c:pt>
                      <c:pt idx="123">
                        <c:v>43466.393576388888</c:v>
                      </c:pt>
                      <c:pt idx="124">
                        <c:v>43466.393750000003</c:v>
                      </c:pt>
                      <c:pt idx="125">
                        <c:v>43466.393923611111</c:v>
                      </c:pt>
                      <c:pt idx="126">
                        <c:v>43466.394097222219</c:v>
                      </c:pt>
                      <c:pt idx="127">
                        <c:v>43466.394270833327</c:v>
                      </c:pt>
                      <c:pt idx="128">
                        <c:v>43466.394444444442</c:v>
                      </c:pt>
                      <c:pt idx="129">
                        <c:v>43466.394618055558</c:v>
                      </c:pt>
                      <c:pt idx="130">
                        <c:v>43466.394791666673</c:v>
                      </c:pt>
                      <c:pt idx="131">
                        <c:v>43466.394965277781</c:v>
                      </c:pt>
                      <c:pt idx="132">
                        <c:v>43466.395138888889</c:v>
                      </c:pt>
                      <c:pt idx="133">
                        <c:v>43466.395312499997</c:v>
                      </c:pt>
                      <c:pt idx="134">
                        <c:v>43466.395486111112</c:v>
                      </c:pt>
                      <c:pt idx="135">
                        <c:v>43466.39565972222</c:v>
                      </c:pt>
                      <c:pt idx="136">
                        <c:v>43466.395833333343</c:v>
                      </c:pt>
                      <c:pt idx="137">
                        <c:v>43466.396006944437</c:v>
                      </c:pt>
                      <c:pt idx="138">
                        <c:v>43466.396180555559</c:v>
                      </c:pt>
                      <c:pt idx="139">
                        <c:v>43466.396354166667</c:v>
                      </c:pt>
                      <c:pt idx="140">
                        <c:v>43466.396527777782</c:v>
                      </c:pt>
                      <c:pt idx="141">
                        <c:v>43466.396701388891</c:v>
                      </c:pt>
                      <c:pt idx="142">
                        <c:v>43466.396874999999</c:v>
                      </c:pt>
                      <c:pt idx="143">
                        <c:v>43466.397048611107</c:v>
                      </c:pt>
                      <c:pt idx="144">
                        <c:v>43466.397222222222</c:v>
                      </c:pt>
                      <c:pt idx="145">
                        <c:v>43466.39739583333</c:v>
                      </c:pt>
                      <c:pt idx="146">
                        <c:v>43466.397569444453</c:v>
                      </c:pt>
                      <c:pt idx="147">
                        <c:v>43466.397743055553</c:v>
                      </c:pt>
                      <c:pt idx="148">
                        <c:v>43466.397916666669</c:v>
                      </c:pt>
                      <c:pt idx="149">
                        <c:v>43466.398090277777</c:v>
                      </c:pt>
                      <c:pt idx="150">
                        <c:v>43466.398263888892</c:v>
                      </c:pt>
                      <c:pt idx="151">
                        <c:v>43466.3984375</c:v>
                      </c:pt>
                      <c:pt idx="152">
                        <c:v>43466.398611111108</c:v>
                      </c:pt>
                      <c:pt idx="153">
                        <c:v>43466.398784722223</c:v>
                      </c:pt>
                      <c:pt idx="154">
                        <c:v>43466.398958333331</c:v>
                      </c:pt>
                      <c:pt idx="155">
                        <c:v>43466.399131944447</c:v>
                      </c:pt>
                      <c:pt idx="156">
                        <c:v>43466.399305555547</c:v>
                      </c:pt>
                      <c:pt idx="157">
                        <c:v>43466.39947916667</c:v>
                      </c:pt>
                      <c:pt idx="158">
                        <c:v>43466.399652777778</c:v>
                      </c:pt>
                      <c:pt idx="159">
                        <c:v>43466.399826388893</c:v>
                      </c:pt>
                      <c:pt idx="160">
                        <c:v>43466.400000000001</c:v>
                      </c:pt>
                      <c:pt idx="161">
                        <c:v>43466.400173611109</c:v>
                      </c:pt>
                      <c:pt idx="162">
                        <c:v>43466.400347222218</c:v>
                      </c:pt>
                      <c:pt idx="163">
                        <c:v>43466.400520833333</c:v>
                      </c:pt>
                      <c:pt idx="164">
                        <c:v>43466.400694444441</c:v>
                      </c:pt>
                      <c:pt idx="165">
                        <c:v>43466.400868055563</c:v>
                      </c:pt>
                      <c:pt idx="166">
                        <c:v>43466.401041666657</c:v>
                      </c:pt>
                      <c:pt idx="167">
                        <c:v>43466.40121527778</c:v>
                      </c:pt>
                      <c:pt idx="168">
                        <c:v>43466.401388888888</c:v>
                      </c:pt>
                      <c:pt idx="169">
                        <c:v>43466.401562500003</c:v>
                      </c:pt>
                      <c:pt idx="170">
                        <c:v>43466.401736111111</c:v>
                      </c:pt>
                      <c:pt idx="171">
                        <c:v>43466.401909722219</c:v>
                      </c:pt>
                      <c:pt idx="172">
                        <c:v>43466.402083333327</c:v>
                      </c:pt>
                      <c:pt idx="173">
                        <c:v>43466.402256944442</c:v>
                      </c:pt>
                      <c:pt idx="174">
                        <c:v>43466.402430555558</c:v>
                      </c:pt>
                      <c:pt idx="175">
                        <c:v>43466.402604166673</c:v>
                      </c:pt>
                      <c:pt idx="176">
                        <c:v>43466.402777777781</c:v>
                      </c:pt>
                      <c:pt idx="177">
                        <c:v>43466.402951388889</c:v>
                      </c:pt>
                      <c:pt idx="178">
                        <c:v>43466.403124999997</c:v>
                      </c:pt>
                      <c:pt idx="179">
                        <c:v>43466.403298611112</c:v>
                      </c:pt>
                      <c:pt idx="180">
                        <c:v>43466.40347222222</c:v>
                      </c:pt>
                      <c:pt idx="181">
                        <c:v>43466.403645833343</c:v>
                      </c:pt>
                      <c:pt idx="182">
                        <c:v>43466.403819444437</c:v>
                      </c:pt>
                      <c:pt idx="183">
                        <c:v>43466.403993055559</c:v>
                      </c:pt>
                      <c:pt idx="184">
                        <c:v>43466.404166666667</c:v>
                      </c:pt>
                      <c:pt idx="185">
                        <c:v>43466.404340277782</c:v>
                      </c:pt>
                      <c:pt idx="186">
                        <c:v>43466.404513888891</c:v>
                      </c:pt>
                      <c:pt idx="187">
                        <c:v>43466.404687499999</c:v>
                      </c:pt>
                      <c:pt idx="188">
                        <c:v>43466.404861111107</c:v>
                      </c:pt>
                      <c:pt idx="189">
                        <c:v>43466.405034722222</c:v>
                      </c:pt>
                      <c:pt idx="190">
                        <c:v>43466.40520833333</c:v>
                      </c:pt>
                      <c:pt idx="191">
                        <c:v>43466.405381944453</c:v>
                      </c:pt>
                      <c:pt idx="192">
                        <c:v>43466.405555555553</c:v>
                      </c:pt>
                      <c:pt idx="193">
                        <c:v>43466.405729166669</c:v>
                      </c:pt>
                      <c:pt idx="194">
                        <c:v>43466.405902777777</c:v>
                      </c:pt>
                      <c:pt idx="195">
                        <c:v>43466.406076388892</c:v>
                      </c:pt>
                      <c:pt idx="196">
                        <c:v>43466.40625</c:v>
                      </c:pt>
                      <c:pt idx="197">
                        <c:v>43466.406423611108</c:v>
                      </c:pt>
                      <c:pt idx="198">
                        <c:v>43466.406597222223</c:v>
                      </c:pt>
                      <c:pt idx="199">
                        <c:v>43466.406770833331</c:v>
                      </c:pt>
                      <c:pt idx="200">
                        <c:v>43466.406944444447</c:v>
                      </c:pt>
                      <c:pt idx="201">
                        <c:v>43466.407118055547</c:v>
                      </c:pt>
                      <c:pt idx="202">
                        <c:v>43466.40729166667</c:v>
                      </c:pt>
                      <c:pt idx="203">
                        <c:v>43466.407465277778</c:v>
                      </c:pt>
                      <c:pt idx="204">
                        <c:v>43466.407638888893</c:v>
                      </c:pt>
                      <c:pt idx="205">
                        <c:v>43466.407812500001</c:v>
                      </c:pt>
                      <c:pt idx="206">
                        <c:v>43466.407986111109</c:v>
                      </c:pt>
                      <c:pt idx="207">
                        <c:v>43466.408159722218</c:v>
                      </c:pt>
                      <c:pt idx="208">
                        <c:v>43466.408333333333</c:v>
                      </c:pt>
                      <c:pt idx="209">
                        <c:v>43466.408506944441</c:v>
                      </c:pt>
                      <c:pt idx="210">
                        <c:v>43466.408680555563</c:v>
                      </c:pt>
                      <c:pt idx="211">
                        <c:v>43466.408854166657</c:v>
                      </c:pt>
                      <c:pt idx="212">
                        <c:v>43466.40902777778</c:v>
                      </c:pt>
                      <c:pt idx="213">
                        <c:v>43466.409201388888</c:v>
                      </c:pt>
                      <c:pt idx="214">
                        <c:v>43466.409375000003</c:v>
                      </c:pt>
                      <c:pt idx="215">
                        <c:v>43466.409548611111</c:v>
                      </c:pt>
                      <c:pt idx="216">
                        <c:v>43466.409722222219</c:v>
                      </c:pt>
                      <c:pt idx="217">
                        <c:v>43466.409895833327</c:v>
                      </c:pt>
                      <c:pt idx="218">
                        <c:v>43466.410069444442</c:v>
                      </c:pt>
                      <c:pt idx="219">
                        <c:v>43466.410243055558</c:v>
                      </c:pt>
                      <c:pt idx="220">
                        <c:v>43466.410416666673</c:v>
                      </c:pt>
                      <c:pt idx="221">
                        <c:v>43466.410590277781</c:v>
                      </c:pt>
                      <c:pt idx="222">
                        <c:v>43466.410763888889</c:v>
                      </c:pt>
                      <c:pt idx="223">
                        <c:v>43466.410937499997</c:v>
                      </c:pt>
                      <c:pt idx="224">
                        <c:v>43466.411111111112</c:v>
                      </c:pt>
                      <c:pt idx="225">
                        <c:v>43466.41128472222</c:v>
                      </c:pt>
                      <c:pt idx="226">
                        <c:v>43466.411458333343</c:v>
                      </c:pt>
                      <c:pt idx="227">
                        <c:v>43466.411631944437</c:v>
                      </c:pt>
                      <c:pt idx="228">
                        <c:v>43466.411805555559</c:v>
                      </c:pt>
                      <c:pt idx="229">
                        <c:v>43466.411979166667</c:v>
                      </c:pt>
                      <c:pt idx="230">
                        <c:v>43466.412152777782</c:v>
                      </c:pt>
                      <c:pt idx="231">
                        <c:v>43466.412326388891</c:v>
                      </c:pt>
                      <c:pt idx="232">
                        <c:v>43466.412499999999</c:v>
                      </c:pt>
                      <c:pt idx="233">
                        <c:v>43466.412673611107</c:v>
                      </c:pt>
                      <c:pt idx="234">
                        <c:v>43466.412847222222</c:v>
                      </c:pt>
                      <c:pt idx="235">
                        <c:v>43466.41302083333</c:v>
                      </c:pt>
                      <c:pt idx="236">
                        <c:v>43466.413194444453</c:v>
                      </c:pt>
                      <c:pt idx="237">
                        <c:v>43466.413368055553</c:v>
                      </c:pt>
                      <c:pt idx="238">
                        <c:v>43466.413541666669</c:v>
                      </c:pt>
                      <c:pt idx="239">
                        <c:v>43466.413715277777</c:v>
                      </c:pt>
                      <c:pt idx="240">
                        <c:v>43466.413888888892</c:v>
                      </c:pt>
                      <c:pt idx="241">
                        <c:v>43466.4140625</c:v>
                      </c:pt>
                      <c:pt idx="242">
                        <c:v>43466.414236111108</c:v>
                      </c:pt>
                      <c:pt idx="243">
                        <c:v>43466.414409722223</c:v>
                      </c:pt>
                      <c:pt idx="244">
                        <c:v>43466.414583333331</c:v>
                      </c:pt>
                      <c:pt idx="245">
                        <c:v>43466.414756944447</c:v>
                      </c:pt>
                      <c:pt idx="246">
                        <c:v>43466.414930555547</c:v>
                      </c:pt>
                      <c:pt idx="247">
                        <c:v>43466.41510416667</c:v>
                      </c:pt>
                      <c:pt idx="248">
                        <c:v>43466.415277777778</c:v>
                      </c:pt>
                      <c:pt idx="249">
                        <c:v>43466.415451388893</c:v>
                      </c:pt>
                      <c:pt idx="250">
                        <c:v>43466.415625000001</c:v>
                      </c:pt>
                      <c:pt idx="251">
                        <c:v>43466.415798611109</c:v>
                      </c:pt>
                      <c:pt idx="252">
                        <c:v>43466.415972222218</c:v>
                      </c:pt>
                      <c:pt idx="253">
                        <c:v>43466.416145833333</c:v>
                      </c:pt>
                      <c:pt idx="254">
                        <c:v>43466.416319444441</c:v>
                      </c:pt>
                      <c:pt idx="255">
                        <c:v>43466.416493055563</c:v>
                      </c:pt>
                      <c:pt idx="256">
                        <c:v>43466.416666666657</c:v>
                      </c:pt>
                      <c:pt idx="257">
                        <c:v>43466.41684027778</c:v>
                      </c:pt>
                      <c:pt idx="258">
                        <c:v>43466.417013888888</c:v>
                      </c:pt>
                      <c:pt idx="259">
                        <c:v>43466.417187500003</c:v>
                      </c:pt>
                      <c:pt idx="260">
                        <c:v>43466.417361111111</c:v>
                      </c:pt>
                      <c:pt idx="261">
                        <c:v>43466.417534722219</c:v>
                      </c:pt>
                      <c:pt idx="262">
                        <c:v>43466.417708333327</c:v>
                      </c:pt>
                      <c:pt idx="263">
                        <c:v>43466.417881944442</c:v>
                      </c:pt>
                      <c:pt idx="264">
                        <c:v>43466.418055555558</c:v>
                      </c:pt>
                      <c:pt idx="265">
                        <c:v>43466.418229166673</c:v>
                      </c:pt>
                      <c:pt idx="266">
                        <c:v>43466.418402777781</c:v>
                      </c:pt>
                      <c:pt idx="267">
                        <c:v>43466.418576388889</c:v>
                      </c:pt>
                      <c:pt idx="268">
                        <c:v>43466.418749999997</c:v>
                      </c:pt>
                      <c:pt idx="269">
                        <c:v>43466.418923611112</c:v>
                      </c:pt>
                      <c:pt idx="270">
                        <c:v>43466.41909722222</c:v>
                      </c:pt>
                      <c:pt idx="271">
                        <c:v>43466.419270833343</c:v>
                      </c:pt>
                      <c:pt idx="272">
                        <c:v>43466.419444444437</c:v>
                      </c:pt>
                      <c:pt idx="273">
                        <c:v>43466.419618055559</c:v>
                      </c:pt>
                      <c:pt idx="274">
                        <c:v>43466.419791666667</c:v>
                      </c:pt>
                      <c:pt idx="275">
                        <c:v>43466.419965277782</c:v>
                      </c:pt>
                      <c:pt idx="276">
                        <c:v>43466.420138888891</c:v>
                      </c:pt>
                      <c:pt idx="277">
                        <c:v>43466.420312499999</c:v>
                      </c:pt>
                      <c:pt idx="278">
                        <c:v>43466.420486111107</c:v>
                      </c:pt>
                      <c:pt idx="279">
                        <c:v>43466.420659722222</c:v>
                      </c:pt>
                      <c:pt idx="280">
                        <c:v>43466.42083333333</c:v>
                      </c:pt>
                      <c:pt idx="281">
                        <c:v>43466.421006944453</c:v>
                      </c:pt>
                      <c:pt idx="282">
                        <c:v>43466.421180555553</c:v>
                      </c:pt>
                      <c:pt idx="283">
                        <c:v>43466.421354166669</c:v>
                      </c:pt>
                      <c:pt idx="284">
                        <c:v>43466.421527777777</c:v>
                      </c:pt>
                      <c:pt idx="285">
                        <c:v>43466.421701388892</c:v>
                      </c:pt>
                      <c:pt idx="286">
                        <c:v>43466.421875</c:v>
                      </c:pt>
                      <c:pt idx="287">
                        <c:v>43466.422048611108</c:v>
                      </c:pt>
                      <c:pt idx="288">
                        <c:v>43466.422222222223</c:v>
                      </c:pt>
                      <c:pt idx="289">
                        <c:v>43466.422395833331</c:v>
                      </c:pt>
                      <c:pt idx="290">
                        <c:v>43466.422569444447</c:v>
                      </c:pt>
                      <c:pt idx="291">
                        <c:v>43466.422743055547</c:v>
                      </c:pt>
                      <c:pt idx="292">
                        <c:v>43466.42291666667</c:v>
                      </c:pt>
                      <c:pt idx="293">
                        <c:v>43466.423090277778</c:v>
                      </c:pt>
                      <c:pt idx="294">
                        <c:v>43466.423263888893</c:v>
                      </c:pt>
                      <c:pt idx="295">
                        <c:v>43466.423437500001</c:v>
                      </c:pt>
                      <c:pt idx="296">
                        <c:v>43466.423611111109</c:v>
                      </c:pt>
                      <c:pt idx="297">
                        <c:v>43466.423784722218</c:v>
                      </c:pt>
                      <c:pt idx="298">
                        <c:v>43466.423958333333</c:v>
                      </c:pt>
                      <c:pt idx="299">
                        <c:v>43466.424131944441</c:v>
                      </c:pt>
                      <c:pt idx="300">
                        <c:v>43466.424305555563</c:v>
                      </c:pt>
                      <c:pt idx="301">
                        <c:v>43466.424479166657</c:v>
                      </c:pt>
                      <c:pt idx="302">
                        <c:v>43466.42465277778</c:v>
                      </c:pt>
                      <c:pt idx="303">
                        <c:v>43466.424826388888</c:v>
                      </c:pt>
                      <c:pt idx="304">
                        <c:v>43466.425000000003</c:v>
                      </c:pt>
                      <c:pt idx="305">
                        <c:v>43466.425173611111</c:v>
                      </c:pt>
                      <c:pt idx="306">
                        <c:v>43466.425347222219</c:v>
                      </c:pt>
                      <c:pt idx="307">
                        <c:v>43466.425520833327</c:v>
                      </c:pt>
                      <c:pt idx="308">
                        <c:v>43466.425694444442</c:v>
                      </c:pt>
                      <c:pt idx="309">
                        <c:v>43466.425868055558</c:v>
                      </c:pt>
                      <c:pt idx="310">
                        <c:v>43466.426041666673</c:v>
                      </c:pt>
                      <c:pt idx="311">
                        <c:v>43466.426215277781</c:v>
                      </c:pt>
                      <c:pt idx="312">
                        <c:v>43466.426388888889</c:v>
                      </c:pt>
                      <c:pt idx="313">
                        <c:v>43466.426562499997</c:v>
                      </c:pt>
                      <c:pt idx="314">
                        <c:v>43466.426736111112</c:v>
                      </c:pt>
                      <c:pt idx="315">
                        <c:v>43466.42690972222</c:v>
                      </c:pt>
                      <c:pt idx="316">
                        <c:v>43466.427083333343</c:v>
                      </c:pt>
                      <c:pt idx="317">
                        <c:v>43466.427256944437</c:v>
                      </c:pt>
                      <c:pt idx="318">
                        <c:v>43466.427430555559</c:v>
                      </c:pt>
                      <c:pt idx="319">
                        <c:v>43466.427604166667</c:v>
                      </c:pt>
                      <c:pt idx="320">
                        <c:v>43466.427777777782</c:v>
                      </c:pt>
                      <c:pt idx="321">
                        <c:v>43466.427951388891</c:v>
                      </c:pt>
                      <c:pt idx="322">
                        <c:v>43466.428124999999</c:v>
                      </c:pt>
                      <c:pt idx="323">
                        <c:v>43466.428298611107</c:v>
                      </c:pt>
                      <c:pt idx="324">
                        <c:v>43466.428472222222</c:v>
                      </c:pt>
                      <c:pt idx="325">
                        <c:v>43466.42864583333</c:v>
                      </c:pt>
                      <c:pt idx="326">
                        <c:v>43466.428819444453</c:v>
                      </c:pt>
                      <c:pt idx="327">
                        <c:v>43466.428993055553</c:v>
                      </c:pt>
                      <c:pt idx="328">
                        <c:v>43466.429166666669</c:v>
                      </c:pt>
                      <c:pt idx="329">
                        <c:v>43466.429340277777</c:v>
                      </c:pt>
                      <c:pt idx="330">
                        <c:v>43466.429513888892</c:v>
                      </c:pt>
                      <c:pt idx="331">
                        <c:v>43466.4296875</c:v>
                      </c:pt>
                      <c:pt idx="332">
                        <c:v>43466.429861111108</c:v>
                      </c:pt>
                      <c:pt idx="333">
                        <c:v>43466.430034722223</c:v>
                      </c:pt>
                      <c:pt idx="334">
                        <c:v>43466.430208333331</c:v>
                      </c:pt>
                      <c:pt idx="335">
                        <c:v>43466.430381944447</c:v>
                      </c:pt>
                      <c:pt idx="336">
                        <c:v>43466.430555555547</c:v>
                      </c:pt>
                      <c:pt idx="337">
                        <c:v>43466.43072916667</c:v>
                      </c:pt>
                      <c:pt idx="338">
                        <c:v>43466.430902777778</c:v>
                      </c:pt>
                      <c:pt idx="339">
                        <c:v>43466.431076388893</c:v>
                      </c:pt>
                      <c:pt idx="340">
                        <c:v>43466.431250000001</c:v>
                      </c:pt>
                      <c:pt idx="341">
                        <c:v>43466.431423611109</c:v>
                      </c:pt>
                      <c:pt idx="342">
                        <c:v>43466.431597222218</c:v>
                      </c:pt>
                      <c:pt idx="343">
                        <c:v>43466.431770833333</c:v>
                      </c:pt>
                      <c:pt idx="344">
                        <c:v>43466.431944444441</c:v>
                      </c:pt>
                      <c:pt idx="345">
                        <c:v>43466.432118055563</c:v>
                      </c:pt>
                      <c:pt idx="346">
                        <c:v>43466.432291666657</c:v>
                      </c:pt>
                      <c:pt idx="347">
                        <c:v>43466.43246527778</c:v>
                      </c:pt>
                      <c:pt idx="348">
                        <c:v>43466.432638888888</c:v>
                      </c:pt>
                      <c:pt idx="349">
                        <c:v>43466.432812500003</c:v>
                      </c:pt>
                      <c:pt idx="350">
                        <c:v>43466.432986111111</c:v>
                      </c:pt>
                      <c:pt idx="351">
                        <c:v>43466.433159722219</c:v>
                      </c:pt>
                      <c:pt idx="352">
                        <c:v>43466.433333333327</c:v>
                      </c:pt>
                      <c:pt idx="353">
                        <c:v>43466.433506944442</c:v>
                      </c:pt>
                      <c:pt idx="354">
                        <c:v>43466.433680555558</c:v>
                      </c:pt>
                      <c:pt idx="355">
                        <c:v>43466.433854166673</c:v>
                      </c:pt>
                      <c:pt idx="356">
                        <c:v>43466.434027777781</c:v>
                      </c:pt>
                      <c:pt idx="357">
                        <c:v>43466.434201388889</c:v>
                      </c:pt>
                      <c:pt idx="358">
                        <c:v>43466.434374999997</c:v>
                      </c:pt>
                      <c:pt idx="359">
                        <c:v>43466.434548611112</c:v>
                      </c:pt>
                      <c:pt idx="360">
                        <c:v>43466.43472222222</c:v>
                      </c:pt>
                    </c:numCache>
                  </c:numRef>
                </c:xVal>
                <c:yVal>
                  <c:numRef>
                    <c:extLst>
                      <c:ext uri="{02D57815-91ED-43cb-92C2-25804820EDAC}">
                        <c15:formulaRef>
                          <c15:sqref>'0) Erro riod'!$D$2:$D$362</c15:sqref>
                        </c15:formulaRef>
                      </c:ext>
                    </c:extLst>
                    <c:numCache>
                      <c:formatCode>General</c:formatCode>
                      <c:ptCount val="361"/>
                      <c:pt idx="0">
                        <c:v>0.6580493069553236</c:v>
                      </c:pt>
                      <c:pt idx="1">
                        <c:v>0.60277362886121966</c:v>
                      </c:pt>
                      <c:pt idx="2">
                        <c:v>0.5293284671751427</c:v>
                      </c:pt>
                      <c:pt idx="3">
                        <c:v>0.1014187355296986</c:v>
                      </c:pt>
                      <c:pt idx="4">
                        <c:v>0.33122033743317181</c:v>
                      </c:pt>
                      <c:pt idx="5">
                        <c:v>0.36693541011165498</c:v>
                      </c:pt>
                      <c:pt idx="6">
                        <c:v>4.0272856706127992E-2</c:v>
                      </c:pt>
                      <c:pt idx="7">
                        <c:v>-0.1013333315198276</c:v>
                      </c:pt>
                      <c:pt idx="8">
                        <c:v>-0.27581262330749229</c:v>
                      </c:pt>
                      <c:pt idx="9">
                        <c:v>-6.7751737444467316E-2</c:v>
                      </c:pt>
                      <c:pt idx="10">
                        <c:v>0.1099183515989606</c:v>
                      </c:pt>
                      <c:pt idx="11">
                        <c:v>-2.332070677797584E-2</c:v>
                      </c:pt>
                      <c:pt idx="12">
                        <c:v>0.1106793104879146</c:v>
                      </c:pt>
                      <c:pt idx="13">
                        <c:v>0.16026609386286411</c:v>
                      </c:pt>
                      <c:pt idx="14">
                        <c:v>-4.4975173566962241E-2</c:v>
                      </c:pt>
                      <c:pt idx="15">
                        <c:v>0.1839704107804021</c:v>
                      </c:pt>
                      <c:pt idx="16">
                        <c:v>-0.167246953356988</c:v>
                      </c:pt>
                      <c:pt idx="17">
                        <c:v>0.23785156180340139</c:v>
                      </c:pt>
                      <c:pt idx="18">
                        <c:v>8.1028451806459234E-2</c:v>
                      </c:pt>
                      <c:pt idx="19">
                        <c:v>-9.6352234844672952E-2</c:v>
                      </c:pt>
                      <c:pt idx="20">
                        <c:v>-3.1803164838320193E-2</c:v>
                      </c:pt>
                      <c:pt idx="21">
                        <c:v>0.25678972000052891</c:v>
                      </c:pt>
                      <c:pt idx="22">
                        <c:v>0.1337367555210846</c:v>
                      </c:pt>
                      <c:pt idx="23">
                        <c:v>-0.14502272464363081</c:v>
                      </c:pt>
                      <c:pt idx="24">
                        <c:v>-0.39214012895436368</c:v>
                      </c:pt>
                      <c:pt idx="25">
                        <c:v>-0.30448651793380449</c:v>
                      </c:pt>
                      <c:pt idx="26">
                        <c:v>-0.27034070867887749</c:v>
                      </c:pt>
                      <c:pt idx="27">
                        <c:v>-6.0227756519043441E-2</c:v>
                      </c:pt>
                      <c:pt idx="28">
                        <c:v>-0.2490734386806622</c:v>
                      </c:pt>
                      <c:pt idx="29">
                        <c:v>0.117402737791968</c:v>
                      </c:pt>
                      <c:pt idx="30">
                        <c:v>-3.4407673378483182E-2</c:v>
                      </c:pt>
                      <c:pt idx="31">
                        <c:v>-5.3129695024875981E-2</c:v>
                      </c:pt>
                      <c:pt idx="32">
                        <c:v>0.49534916645849819</c:v>
                      </c:pt>
                      <c:pt idx="33">
                        <c:v>0.46093635492392832</c:v>
                      </c:pt>
                      <c:pt idx="34">
                        <c:v>0.2374201181618327</c:v>
                      </c:pt>
                      <c:pt idx="35">
                        <c:v>9.4769768796422002E-2</c:v>
                      </c:pt>
                      <c:pt idx="36">
                        <c:v>-0.1030388932714659</c:v>
                      </c:pt>
                      <c:pt idx="37">
                        <c:v>0.1044135639944611</c:v>
                      </c:pt>
                      <c:pt idx="38">
                        <c:v>0.37483587472650592</c:v>
                      </c:pt>
                      <c:pt idx="39">
                        <c:v>0.48695733478191222</c:v>
                      </c:pt>
                      <c:pt idx="40">
                        <c:v>0.16800031625195011</c:v>
                      </c:pt>
                      <c:pt idx="41">
                        <c:v>0.43341580701212712</c:v>
                      </c:pt>
                      <c:pt idx="42">
                        <c:v>-2.1593901975205519E-2</c:v>
                      </c:pt>
                      <c:pt idx="43">
                        <c:v>-0.28066491303292362</c:v>
                      </c:pt>
                      <c:pt idx="44">
                        <c:v>-0.18910232850624309</c:v>
                      </c:pt>
                      <c:pt idx="45">
                        <c:v>0.1472218956624769</c:v>
                      </c:pt>
                      <c:pt idx="46">
                        <c:v>0.30803474938724668</c:v>
                      </c:pt>
                      <c:pt idx="47">
                        <c:v>0.1584504639308156</c:v>
                      </c:pt>
                      <c:pt idx="48">
                        <c:v>-0.1134925857661095</c:v>
                      </c:pt>
                      <c:pt idx="49">
                        <c:v>-0.48675839947515598</c:v>
                      </c:pt>
                      <c:pt idx="50">
                        <c:v>-0.56330610577725704</c:v>
                      </c:pt>
                      <c:pt idx="51">
                        <c:v>-9.3748528656228403E-3</c:v>
                      </c:pt>
                      <c:pt idx="52">
                        <c:v>-6.5911831149231076E-2</c:v>
                      </c:pt>
                      <c:pt idx="53">
                        <c:v>9.214904090182564E-3</c:v>
                      </c:pt>
                      <c:pt idx="54">
                        <c:v>3.5713771239449077E-2</c:v>
                      </c:pt>
                      <c:pt idx="55">
                        <c:v>7.9197771895939517E-2</c:v>
                      </c:pt>
                      <c:pt idx="56">
                        <c:v>-0.23324100905927719</c:v>
                      </c:pt>
                      <c:pt idx="57">
                        <c:v>-0.30105036748616559</c:v>
                      </c:pt>
                      <c:pt idx="58">
                        <c:v>-0.30678553258435742</c:v>
                      </c:pt>
                      <c:pt idx="59">
                        <c:v>-0.1150335994654936</c:v>
                      </c:pt>
                      <c:pt idx="60">
                        <c:v>-0.21942958386759581</c:v>
                      </c:pt>
                      <c:pt idx="61">
                        <c:v>-4.0205828320590033E-2</c:v>
                      </c:pt>
                      <c:pt idx="62">
                        <c:v>-0.33451765619067853</c:v>
                      </c:pt>
                      <c:pt idx="63">
                        <c:v>-6.1357503459209262E-2</c:v>
                      </c:pt>
                      <c:pt idx="64">
                        <c:v>0.21872040785432939</c:v>
                      </c:pt>
                      <c:pt idx="65">
                        <c:v>0.17940860406886761</c:v>
                      </c:pt>
                      <c:pt idx="66">
                        <c:v>0.20785323983710671</c:v>
                      </c:pt>
                      <c:pt idx="67">
                        <c:v>-0.35957490417759441</c:v>
                      </c:pt>
                      <c:pt idx="68">
                        <c:v>-0.231791235657899</c:v>
                      </c:pt>
                      <c:pt idx="69">
                        <c:v>-0.19315451615259521</c:v>
                      </c:pt>
                      <c:pt idx="70">
                        <c:v>-4.422976938670959E-2</c:v>
                      </c:pt>
                      <c:pt idx="71">
                        <c:v>-0.13099339863050299</c:v>
                      </c:pt>
                      <c:pt idx="72">
                        <c:v>-9.8200055508451858E-2</c:v>
                      </c:pt>
                      <c:pt idx="73">
                        <c:v>-0.34205693294551243</c:v>
                      </c:pt>
                      <c:pt idx="74">
                        <c:v>-0.53095325866848564</c:v>
                      </c:pt>
                      <c:pt idx="75">
                        <c:v>-0.54080593999632043</c:v>
                      </c:pt>
                      <c:pt idx="76">
                        <c:v>-1.3181261528816031E-2</c:v>
                      </c:pt>
                      <c:pt idx="77">
                        <c:v>0.2776342475731306</c:v>
                      </c:pt>
                      <c:pt idx="78">
                        <c:v>-2.4314548843850859E-2</c:v>
                      </c:pt>
                      <c:pt idx="79">
                        <c:v>-0.1031558522712443</c:v>
                      </c:pt>
                      <c:pt idx="80">
                        <c:v>-0.1092795959183539</c:v>
                      </c:pt>
                      <c:pt idx="81">
                        <c:v>-6.941436894758482E-2</c:v>
                      </c:pt>
                      <c:pt idx="82">
                        <c:v>-0.2105996857638476</c:v>
                      </c:pt>
                      <c:pt idx="83">
                        <c:v>0.22993939012221981</c:v>
                      </c:pt>
                      <c:pt idx="84">
                        <c:v>-1.363624856507102E-2</c:v>
                      </c:pt>
                      <c:pt idx="85">
                        <c:v>-1.515473960012707E-2</c:v>
                      </c:pt>
                      <c:pt idx="86">
                        <c:v>0.1197639416895976</c:v>
                      </c:pt>
                      <c:pt idx="87">
                        <c:v>0.33828900833693171</c:v>
                      </c:pt>
                      <c:pt idx="88">
                        <c:v>-0.35012921859817908</c:v>
                      </c:pt>
                      <c:pt idx="89">
                        <c:v>-5.6033470220587883E-2</c:v>
                      </c:pt>
                      <c:pt idx="90">
                        <c:v>4.7584448334886738E-2</c:v>
                      </c:pt>
                      <c:pt idx="91">
                        <c:v>4.0948787740830703E-2</c:v>
                      </c:pt>
                      <c:pt idx="92">
                        <c:v>-8.0341689683614381E-2</c:v>
                      </c:pt>
                      <c:pt idx="93">
                        <c:v>7.911756416251621E-2</c:v>
                      </c:pt>
                      <c:pt idx="94">
                        <c:v>0.40077163759116541</c:v>
                      </c:pt>
                      <c:pt idx="95">
                        <c:v>7.8369221417358345E-2</c:v>
                      </c:pt>
                      <c:pt idx="96">
                        <c:v>0.1020556730695559</c:v>
                      </c:pt>
                      <c:pt idx="97">
                        <c:v>0.27714369484171042</c:v>
                      </c:pt>
                      <c:pt idx="98">
                        <c:v>-0.33864585699077088</c:v>
                      </c:pt>
                      <c:pt idx="99">
                        <c:v>0.20535880264784431</c:v>
                      </c:pt>
                      <c:pt idx="100">
                        <c:v>0.16716222204084749</c:v>
                      </c:pt>
                      <c:pt idx="101">
                        <c:v>-0.28728222194567271</c:v>
                      </c:pt>
                      <c:pt idx="102">
                        <c:v>3.1374288874242401E-2</c:v>
                      </c:pt>
                      <c:pt idx="103">
                        <c:v>-0.1203802060892438</c:v>
                      </c:pt>
                      <c:pt idx="104">
                        <c:v>0.20267649731565751</c:v>
                      </c:pt>
                      <c:pt idx="105">
                        <c:v>1.0963626795743611E-2</c:v>
                      </c:pt>
                      <c:pt idx="106">
                        <c:v>0.32564357134802169</c:v>
                      </c:pt>
                      <c:pt idx="107">
                        <c:v>-0.16584908721927849</c:v>
                      </c:pt>
                      <c:pt idx="108">
                        <c:v>-0.29751020808619022</c:v>
                      </c:pt>
                      <c:pt idx="109">
                        <c:v>-0.17768584137242269</c:v>
                      </c:pt>
                      <c:pt idx="110">
                        <c:v>-3.5439316680700031E-3</c:v>
                      </c:pt>
                      <c:pt idx="111">
                        <c:v>-0.1080418190897848</c:v>
                      </c:pt>
                      <c:pt idx="112">
                        <c:v>-4.8134706116687923E-2</c:v>
                      </c:pt>
                      <c:pt idx="113">
                        <c:v>0.33664116229716312</c:v>
                      </c:pt>
                      <c:pt idx="114">
                        <c:v>3.6349470728892823E-2</c:v>
                      </c:pt>
                      <c:pt idx="115">
                        <c:v>-0.31192304950058602</c:v>
                      </c:pt>
                      <c:pt idx="116">
                        <c:v>-0.28483620751207189</c:v>
                      </c:pt>
                      <c:pt idx="117">
                        <c:v>-0.47445113527313237</c:v>
                      </c:pt>
                      <c:pt idx="118">
                        <c:v>-0.51261053775504972</c:v>
                      </c:pt>
                      <c:pt idx="119">
                        <c:v>-0.44973839298495061</c:v>
                      </c:pt>
                      <c:pt idx="120">
                        <c:v>-0.2117672459136061</c:v>
                      </c:pt>
                      <c:pt idx="121">
                        <c:v>-0.2373138614124565</c:v>
                      </c:pt>
                      <c:pt idx="122">
                        <c:v>-9.4927062552113528E-2</c:v>
                      </c:pt>
                      <c:pt idx="123">
                        <c:v>-8.2970059321513537E-2</c:v>
                      </c:pt>
                      <c:pt idx="124">
                        <c:v>4.801456445948464E-2</c:v>
                      </c:pt>
                      <c:pt idx="125">
                        <c:v>-0.1307420774762289</c:v>
                      </c:pt>
                      <c:pt idx="126">
                        <c:v>-0.1374314099528067</c:v>
                      </c:pt>
                      <c:pt idx="127">
                        <c:v>-0.16655313592210499</c:v>
                      </c:pt>
                      <c:pt idx="128">
                        <c:v>6.3254740486646005E-2</c:v>
                      </c:pt>
                      <c:pt idx="129">
                        <c:v>-0.1584185243625176</c:v>
                      </c:pt>
                      <c:pt idx="130">
                        <c:v>-0.25267451476065161</c:v>
                      </c:pt>
                      <c:pt idx="131">
                        <c:v>3.8665962148241431E-2</c:v>
                      </c:pt>
                      <c:pt idx="132">
                        <c:v>-0.3596559399765768</c:v>
                      </c:pt>
                      <c:pt idx="133">
                        <c:v>-0.82191514932399445</c:v>
                      </c:pt>
                      <c:pt idx="134">
                        <c:v>-0.15079272563898599</c:v>
                      </c:pt>
                      <c:pt idx="135">
                        <c:v>-0.1098586219128192</c:v>
                      </c:pt>
                      <c:pt idx="136">
                        <c:v>0.1112957699982161</c:v>
                      </c:pt>
                      <c:pt idx="137">
                        <c:v>0.37837503698921809</c:v>
                      </c:pt>
                      <c:pt idx="138">
                        <c:v>8.8795428829398046E-2</c:v>
                      </c:pt>
                      <c:pt idx="139">
                        <c:v>5.3177154722750409E-4</c:v>
                      </c:pt>
                      <c:pt idx="140">
                        <c:v>-0.1097807638370215</c:v>
                      </c:pt>
                      <c:pt idx="141">
                        <c:v>-0.16260625163336531</c:v>
                      </c:pt>
                      <c:pt idx="142">
                        <c:v>0.11361692374370171</c:v>
                      </c:pt>
                      <c:pt idx="143">
                        <c:v>4.8300245300888084E-3</c:v>
                      </c:pt>
                      <c:pt idx="144">
                        <c:v>-0.13037570282998581</c:v>
                      </c:pt>
                      <c:pt idx="145">
                        <c:v>-0.31981425427621513</c:v>
                      </c:pt>
                      <c:pt idx="146">
                        <c:v>-0.1986985452183255</c:v>
                      </c:pt>
                      <c:pt idx="147">
                        <c:v>0.1056034770370239</c:v>
                      </c:pt>
                      <c:pt idx="148">
                        <c:v>0.43722634474034172</c:v>
                      </c:pt>
                      <c:pt idx="149">
                        <c:v>-0.1166370324122024</c:v>
                      </c:pt>
                      <c:pt idx="150">
                        <c:v>0.13000728951880011</c:v>
                      </c:pt>
                      <c:pt idx="151">
                        <c:v>0.25612361905524977</c:v>
                      </c:pt>
                      <c:pt idx="152">
                        <c:v>-3.8054569668323067E-2</c:v>
                      </c:pt>
                      <c:pt idx="153">
                        <c:v>1.1425166166928531E-2</c:v>
                      </c:pt>
                      <c:pt idx="154">
                        <c:v>-2.2378243293656789E-2</c:v>
                      </c:pt>
                      <c:pt idx="155">
                        <c:v>-4.5412011796236808E-2</c:v>
                      </c:pt>
                      <c:pt idx="156">
                        <c:v>2.4581987550337862E-2</c:v>
                      </c:pt>
                      <c:pt idx="157">
                        <c:v>-0.2227327849133795</c:v>
                      </c:pt>
                      <c:pt idx="158">
                        <c:v>-0.20286957553404281</c:v>
                      </c:pt>
                      <c:pt idx="159">
                        <c:v>-8.3443256800212223E-2</c:v>
                      </c:pt>
                      <c:pt idx="160">
                        <c:v>-0.11853875742411379</c:v>
                      </c:pt>
                      <c:pt idx="161">
                        <c:v>-0.27920691073045067</c:v>
                      </c:pt>
                      <c:pt idx="162">
                        <c:v>-0.105601999842507</c:v>
                      </c:pt>
                      <c:pt idx="163">
                        <c:v>9.7195987446392573E-2</c:v>
                      </c:pt>
                      <c:pt idx="164">
                        <c:v>0.45445972064426798</c:v>
                      </c:pt>
                      <c:pt idx="165">
                        <c:v>-3.955010023200773E-2</c:v>
                      </c:pt>
                      <c:pt idx="166">
                        <c:v>3.1191130609544041E-2</c:v>
                      </c:pt>
                      <c:pt idx="167">
                        <c:v>-0.47247799744646862</c:v>
                      </c:pt>
                      <c:pt idx="168">
                        <c:v>-0.38198153917304861</c:v>
                      </c:pt>
                      <c:pt idx="169">
                        <c:v>-0.15872591460191121</c:v>
                      </c:pt>
                      <c:pt idx="170">
                        <c:v>0.1853035650749599</c:v>
                      </c:pt>
                      <c:pt idx="171">
                        <c:v>9.2036718182215097E-3</c:v>
                      </c:pt>
                      <c:pt idx="172">
                        <c:v>0.49260669115182759</c:v>
                      </c:pt>
                      <c:pt idx="173">
                        <c:v>0.26405812460982381</c:v>
                      </c:pt>
                      <c:pt idx="174">
                        <c:v>0.14909575026217281</c:v>
                      </c:pt>
                      <c:pt idx="175">
                        <c:v>0.1344117693771392</c:v>
                      </c:pt>
                      <c:pt idx="176">
                        <c:v>0.14513843077434041</c:v>
                      </c:pt>
                      <c:pt idx="177">
                        <c:v>0.37234148825626379</c:v>
                      </c:pt>
                      <c:pt idx="178">
                        <c:v>0.1224964224230313</c:v>
                      </c:pt>
                      <c:pt idx="179">
                        <c:v>-0.40450133448473652</c:v>
                      </c:pt>
                      <c:pt idx="180">
                        <c:v>-5.8106627763135167E-2</c:v>
                      </c:pt>
                      <c:pt idx="181">
                        <c:v>-0.13487891222802259</c:v>
                      </c:pt>
                      <c:pt idx="182">
                        <c:v>-7.4469162228770244E-2</c:v>
                      </c:pt>
                      <c:pt idx="183">
                        <c:v>-0.28005176086128492</c:v>
                      </c:pt>
                      <c:pt idx="184">
                        <c:v>0.12971262637095279</c:v>
                      </c:pt>
                      <c:pt idx="185">
                        <c:v>3.2556834898103439E-2</c:v>
                      </c:pt>
                      <c:pt idx="186">
                        <c:v>-6.0061655530357347E-2</c:v>
                      </c:pt>
                      <c:pt idx="187">
                        <c:v>-5.7605962816276828E-2</c:v>
                      </c:pt>
                      <c:pt idx="188">
                        <c:v>-0.43566257119985891</c:v>
                      </c:pt>
                      <c:pt idx="189">
                        <c:v>-0.32232383443267659</c:v>
                      </c:pt>
                      <c:pt idx="190">
                        <c:v>-0.27435783183811091</c:v>
                      </c:pt>
                      <c:pt idx="191">
                        <c:v>-0.3291388595385692</c:v>
                      </c:pt>
                      <c:pt idx="192">
                        <c:v>-0.39263598505207842</c:v>
                      </c:pt>
                      <c:pt idx="193">
                        <c:v>-9.6203539483202764E-3</c:v>
                      </c:pt>
                      <c:pt idx="194">
                        <c:v>5.8981248167492353E-2</c:v>
                      </c:pt>
                      <c:pt idx="195">
                        <c:v>0.28022819200032079</c:v>
                      </c:pt>
                      <c:pt idx="196">
                        <c:v>8.0162565378006617E-2</c:v>
                      </c:pt>
                      <c:pt idx="197">
                        <c:v>-0.1016243541287319</c:v>
                      </c:pt>
                      <c:pt idx="198">
                        <c:v>-0.46309315810171192</c:v>
                      </c:pt>
                      <c:pt idx="199">
                        <c:v>-0.23933435089886221</c:v>
                      </c:pt>
                      <c:pt idx="200">
                        <c:v>3.4071851641783418E-2</c:v>
                      </c:pt>
                      <c:pt idx="201">
                        <c:v>6.2846965970673732E-3</c:v>
                      </c:pt>
                      <c:pt idx="202">
                        <c:v>-0.43198186608244032</c:v>
                      </c:pt>
                      <c:pt idx="203">
                        <c:v>-0.60256829563365577</c:v>
                      </c:pt>
                      <c:pt idx="204">
                        <c:v>-0.35881687892285541</c:v>
                      </c:pt>
                      <c:pt idx="205">
                        <c:v>-0.59562250628905122</c:v>
                      </c:pt>
                      <c:pt idx="206">
                        <c:v>-0.63052481992953258</c:v>
                      </c:pt>
                      <c:pt idx="207">
                        <c:v>-0.39435117119823421</c:v>
                      </c:pt>
                      <c:pt idx="208">
                        <c:v>-0.36082603716281919</c:v>
                      </c:pt>
                      <c:pt idx="209">
                        <c:v>-0.1089307635555718</c:v>
                      </c:pt>
                      <c:pt idx="210">
                        <c:v>6.488913351069118E-3</c:v>
                      </c:pt>
                      <c:pt idx="211">
                        <c:v>0.377189645035719</c:v>
                      </c:pt>
                      <c:pt idx="212">
                        <c:v>9.4041725154831682E-2</c:v>
                      </c:pt>
                      <c:pt idx="213">
                        <c:v>0.1569409728041794</c:v>
                      </c:pt>
                      <c:pt idx="214">
                        <c:v>-0.17620966103226471</c:v>
                      </c:pt>
                      <c:pt idx="215">
                        <c:v>-0.54223222494935708</c:v>
                      </c:pt>
                      <c:pt idx="216">
                        <c:v>-0.1348796885177275</c:v>
                      </c:pt>
                      <c:pt idx="217">
                        <c:v>0.36865888503239919</c:v>
                      </c:pt>
                      <c:pt idx="218">
                        <c:v>9.8514461591284477E-2</c:v>
                      </c:pt>
                      <c:pt idx="219">
                        <c:v>0.32828597481127259</c:v>
                      </c:pt>
                      <c:pt idx="220">
                        <c:v>0.1907278762053756</c:v>
                      </c:pt>
                      <c:pt idx="221">
                        <c:v>0.3348244813418757</c:v>
                      </c:pt>
                      <c:pt idx="222">
                        <c:v>0.26161133494334271</c:v>
                      </c:pt>
                      <c:pt idx="223">
                        <c:v>-0.25280038737457489</c:v>
                      </c:pt>
                      <c:pt idx="224">
                        <c:v>-0.51458509995771662</c:v>
                      </c:pt>
                      <c:pt idx="225">
                        <c:v>-0.36879647825023509</c:v>
                      </c:pt>
                      <c:pt idx="226">
                        <c:v>-4.4815170198636102E-2</c:v>
                      </c:pt>
                      <c:pt idx="227">
                        <c:v>-4.3983577249976938E-2</c:v>
                      </c:pt>
                      <c:pt idx="228">
                        <c:v>-0.39675737851004589</c:v>
                      </c:pt>
                      <c:pt idx="229">
                        <c:v>5.927195201829543E-2</c:v>
                      </c:pt>
                      <c:pt idx="230">
                        <c:v>-2.8637903440209781E-2</c:v>
                      </c:pt>
                      <c:pt idx="231">
                        <c:v>-0.50663117654420509</c:v>
                      </c:pt>
                      <c:pt idx="232">
                        <c:v>-0.1559287477374138</c:v>
                      </c:pt>
                      <c:pt idx="233">
                        <c:v>-0.56010365389368222</c:v>
                      </c:pt>
                      <c:pt idx="234">
                        <c:v>-0.45540630145576988</c:v>
                      </c:pt>
                      <c:pt idx="235">
                        <c:v>-0.5604061877336256</c:v>
                      </c:pt>
                      <c:pt idx="236">
                        <c:v>-0.196191398546636</c:v>
                      </c:pt>
                      <c:pt idx="237">
                        <c:v>-0.71202601984799374</c:v>
                      </c:pt>
                      <c:pt idx="238">
                        <c:v>0.1548082282086862</c:v>
                      </c:pt>
                      <c:pt idx="239">
                        <c:v>-0.11411996548472569</c:v>
                      </c:pt>
                      <c:pt idx="240">
                        <c:v>-0.43810983037654361</c:v>
                      </c:pt>
                      <c:pt idx="241">
                        <c:v>-0.4397705785635368</c:v>
                      </c:pt>
                      <c:pt idx="242">
                        <c:v>-0.29128550993010638</c:v>
                      </c:pt>
                      <c:pt idx="243">
                        <c:v>-0.1937061683674407</c:v>
                      </c:pt>
                      <c:pt idx="244">
                        <c:v>-8.9292247199576125E-2</c:v>
                      </c:pt>
                      <c:pt idx="245">
                        <c:v>-0.66873139056970998</c:v>
                      </c:pt>
                      <c:pt idx="246">
                        <c:v>-0.79108262231634296</c:v>
                      </c:pt>
                      <c:pt idx="247">
                        <c:v>-0.42019217370997269</c:v>
                      </c:pt>
                      <c:pt idx="248">
                        <c:v>-0.69153552619172498</c:v>
                      </c:pt>
                      <c:pt idx="249">
                        <c:v>-0.70043698716073166</c:v>
                      </c:pt>
                      <c:pt idx="250">
                        <c:v>-0.73506165548379843</c:v>
                      </c:pt>
                      <c:pt idx="251">
                        <c:v>-0.96758501226717031</c:v>
                      </c:pt>
                      <c:pt idx="252">
                        <c:v>-0.35807164521749768</c:v>
                      </c:pt>
                      <c:pt idx="253">
                        <c:v>-0.48677179472746562</c:v>
                      </c:pt>
                      <c:pt idx="254">
                        <c:v>-0.44633931044810771</c:v>
                      </c:pt>
                      <c:pt idx="255">
                        <c:v>0.1022227479452207</c:v>
                      </c:pt>
                      <c:pt idx="256">
                        <c:v>-0.34575378273930901</c:v>
                      </c:pt>
                      <c:pt idx="257">
                        <c:v>-0.5624431455869775</c:v>
                      </c:pt>
                      <c:pt idx="258">
                        <c:v>-0.26299841690888148</c:v>
                      </c:pt>
                      <c:pt idx="259">
                        <c:v>8.137769902767484E-4</c:v>
                      </c:pt>
                      <c:pt idx="260">
                        <c:v>8.5550308045473034E-2</c:v>
                      </c:pt>
                      <c:pt idx="261">
                        <c:v>-3.7711185081181813E-2</c:v>
                      </c:pt>
                      <c:pt idx="262">
                        <c:v>-0.50215330052013218</c:v>
                      </c:pt>
                      <c:pt idx="263">
                        <c:v>-0.94347855174501438</c:v>
                      </c:pt>
                      <c:pt idx="264">
                        <c:v>-1.035505288483211</c:v>
                      </c:pt>
                      <c:pt idx="265">
                        <c:v>-0.85668397784321637</c:v>
                      </c:pt>
                      <c:pt idx="266">
                        <c:v>-0.93996814959023345</c:v>
                      </c:pt>
                      <c:pt idx="267">
                        <c:v>-0.87184350235475616</c:v>
                      </c:pt>
                      <c:pt idx="268">
                        <c:v>-0.68368270627199956</c:v>
                      </c:pt>
                      <c:pt idx="269">
                        <c:v>0.19771105749594689</c:v>
                      </c:pt>
                      <c:pt idx="270">
                        <c:v>-0.42916619995325472</c:v>
                      </c:pt>
                      <c:pt idx="271">
                        <c:v>-0.18166616958885631</c:v>
                      </c:pt>
                      <c:pt idx="272">
                        <c:v>-0.77929874331924431</c:v>
                      </c:pt>
                      <c:pt idx="273">
                        <c:v>-0.3205699827095797</c:v>
                      </c:pt>
                      <c:pt idx="274">
                        <c:v>-0.3641431846828328</c:v>
                      </c:pt>
                      <c:pt idx="275">
                        <c:v>-2.0726339687515291E-2</c:v>
                      </c:pt>
                      <c:pt idx="276">
                        <c:v>-0.65102069549509689</c:v>
                      </c:pt>
                      <c:pt idx="277">
                        <c:v>-0.43634607494994471</c:v>
                      </c:pt>
                      <c:pt idx="278">
                        <c:v>-0.69817843264540413</c:v>
                      </c:pt>
                      <c:pt idx="279">
                        <c:v>-0.43456830894474158</c:v>
                      </c:pt>
                      <c:pt idx="280">
                        <c:v>-0.59456185350404844</c:v>
                      </c:pt>
                      <c:pt idx="281">
                        <c:v>-9.7374603856597325E-2</c:v>
                      </c:pt>
                      <c:pt idx="282">
                        <c:v>-0.55896042716713157</c:v>
                      </c:pt>
                      <c:pt idx="283">
                        <c:v>-0.62014291359710838</c:v>
                      </c:pt>
                      <c:pt idx="284">
                        <c:v>-0.26746605462244288</c:v>
                      </c:pt>
                      <c:pt idx="285">
                        <c:v>-0.31803160510264172</c:v>
                      </c:pt>
                      <c:pt idx="286">
                        <c:v>-1.931581901372335E-2</c:v>
                      </c:pt>
                      <c:pt idx="287">
                        <c:v>-0.56444838573921163</c:v>
                      </c:pt>
                      <c:pt idx="288">
                        <c:v>-0.41357664808204059</c:v>
                      </c:pt>
                      <c:pt idx="289">
                        <c:v>-0.60343965273279809</c:v>
                      </c:pt>
                      <c:pt idx="290">
                        <c:v>-0.45817996825033641</c:v>
                      </c:pt>
                      <c:pt idx="291">
                        <c:v>-0.68582884295285806</c:v>
                      </c:pt>
                      <c:pt idx="292">
                        <c:v>-0.52285637683770514</c:v>
                      </c:pt>
                      <c:pt idx="293">
                        <c:v>-0.26175268238878951</c:v>
                      </c:pt>
                      <c:pt idx="294">
                        <c:v>-0.56473304022332893</c:v>
                      </c:pt>
                      <c:pt idx="295">
                        <c:v>-0.9167831363327954</c:v>
                      </c:pt>
                      <c:pt idx="296">
                        <c:v>-0.88177297418818956</c:v>
                      </c:pt>
                      <c:pt idx="297">
                        <c:v>-0.54455009213934136</c:v>
                      </c:pt>
                      <c:pt idx="298">
                        <c:v>-0.75017200982723087</c:v>
                      </c:pt>
                      <c:pt idx="299">
                        <c:v>-0.85660860361597135</c:v>
                      </c:pt>
                      <c:pt idx="300">
                        <c:v>-0.87057755960439265</c:v>
                      </c:pt>
                      <c:pt idx="301">
                        <c:v>-0.96576780297968812</c:v>
                      </c:pt>
                      <c:pt idx="302">
                        <c:v>-0.5473670135781491</c:v>
                      </c:pt>
                      <c:pt idx="303">
                        <c:v>-0.49207754602499482</c:v>
                      </c:pt>
                      <c:pt idx="304">
                        <c:v>-0.46212748759170391</c:v>
                      </c:pt>
                      <c:pt idx="305">
                        <c:v>-0.16439874709696559</c:v>
                      </c:pt>
                      <c:pt idx="306">
                        <c:v>-0.56932153213111358</c:v>
                      </c:pt>
                      <c:pt idx="307">
                        <c:v>-0.80057801872457868</c:v>
                      </c:pt>
                      <c:pt idx="308">
                        <c:v>-0.74377975425339826</c:v>
                      </c:pt>
                      <c:pt idx="309">
                        <c:v>-0.67326244501776633</c:v>
                      </c:pt>
                      <c:pt idx="310">
                        <c:v>-0.23786568656754301</c:v>
                      </c:pt>
                      <c:pt idx="311">
                        <c:v>1.386341592549502E-2</c:v>
                      </c:pt>
                      <c:pt idx="312">
                        <c:v>-0.61042595645382258</c:v>
                      </c:pt>
                      <c:pt idx="313">
                        <c:v>-0.40847599267477458</c:v>
                      </c:pt>
                      <c:pt idx="314">
                        <c:v>-0.83973101532369143</c:v>
                      </c:pt>
                      <c:pt idx="315">
                        <c:v>-0.60526328755498482</c:v>
                      </c:pt>
                      <c:pt idx="316">
                        <c:v>-0.92230581069802853</c:v>
                      </c:pt>
                      <c:pt idx="317">
                        <c:v>-0.91261383822942177</c:v>
                      </c:pt>
                      <c:pt idx="318">
                        <c:v>-1.103453482311844</c:v>
                      </c:pt>
                      <c:pt idx="319">
                        <c:v>-0.8572216885127395</c:v>
                      </c:pt>
                      <c:pt idx="320">
                        <c:v>-0.99614256676519441</c:v>
                      </c:pt>
                      <c:pt idx="321">
                        <c:v>-1.240759816895314</c:v>
                      </c:pt>
                      <c:pt idx="322">
                        <c:v>-0.82346811488026594</c:v>
                      </c:pt>
                      <c:pt idx="323">
                        <c:v>-0.71795657085812792</c:v>
                      </c:pt>
                      <c:pt idx="324">
                        <c:v>-1.1612638496834671</c:v>
                      </c:pt>
                      <c:pt idx="325">
                        <c:v>-1.5884611626023799</c:v>
                      </c:pt>
                      <c:pt idx="326">
                        <c:v>-1.1938526126026401</c:v>
                      </c:pt>
                      <c:pt idx="327">
                        <c:v>-0.99340255663581523</c:v>
                      </c:pt>
                      <c:pt idx="328">
                        <c:v>-0.97187152543256516</c:v>
                      </c:pt>
                      <c:pt idx="329">
                        <c:v>-1.2501406032597799</c:v>
                      </c:pt>
                      <c:pt idx="330">
                        <c:v>-1.248573654243728</c:v>
                      </c:pt>
                      <c:pt idx="331">
                        <c:v>-1.4918270144336081</c:v>
                      </c:pt>
                      <c:pt idx="332">
                        <c:v>-1.6941740254204469</c:v>
                      </c:pt>
                      <c:pt idx="333">
                        <c:v>-0.94735679730007472</c:v>
                      </c:pt>
                      <c:pt idx="334">
                        <c:v>-1.1227147897771139</c:v>
                      </c:pt>
                      <c:pt idx="335">
                        <c:v>-1.0924603183902819</c:v>
                      </c:pt>
                      <c:pt idx="336">
                        <c:v>-1.4242326942541841</c:v>
                      </c:pt>
                      <c:pt idx="337">
                        <c:v>-0.99453143077891848</c:v>
                      </c:pt>
                      <c:pt idx="338">
                        <c:v>-0.99512316836947512</c:v>
                      </c:pt>
                      <c:pt idx="339">
                        <c:v>-1.2640479166511289</c:v>
                      </c:pt>
                      <c:pt idx="340">
                        <c:v>-1.0308365662986489</c:v>
                      </c:pt>
                      <c:pt idx="341">
                        <c:v>-1.0404571583572511</c:v>
                      </c:pt>
                      <c:pt idx="342">
                        <c:v>-1.302270032868533</c:v>
                      </c:pt>
                      <c:pt idx="343">
                        <c:v>-1.2862847541387841</c:v>
                      </c:pt>
                      <c:pt idx="344">
                        <c:v>-1.392028165958906</c:v>
                      </c:pt>
                      <c:pt idx="345">
                        <c:v>-1.357575174582353</c:v>
                      </c:pt>
                      <c:pt idx="346">
                        <c:v>-1.1820852502190771</c:v>
                      </c:pt>
                      <c:pt idx="347">
                        <c:v>-1.493323575240902</c:v>
                      </c:pt>
                      <c:pt idx="348">
                        <c:v>-1.3447426569924661</c:v>
                      </c:pt>
                      <c:pt idx="349">
                        <c:v>-1.3222513040697419</c:v>
                      </c:pt>
                      <c:pt idx="350">
                        <c:v>-1.3128815108207439</c:v>
                      </c:pt>
                      <c:pt idx="351">
                        <c:v>-0.38394846596625432</c:v>
                      </c:pt>
                      <c:pt idx="352">
                        <c:v>-1.103397493883379</c:v>
                      </c:pt>
                      <c:pt idx="353">
                        <c:v>-1.363839672119574</c:v>
                      </c:pt>
                      <c:pt idx="354">
                        <c:v>-1.1337813815622571</c:v>
                      </c:pt>
                      <c:pt idx="355">
                        <c:v>-1.265178675518869</c:v>
                      </c:pt>
                      <c:pt idx="356">
                        <c:v>-1.2607366666870921</c:v>
                      </c:pt>
                      <c:pt idx="357">
                        <c:v>-1.4032199519858961</c:v>
                      </c:pt>
                      <c:pt idx="358">
                        <c:v>-1.1820163402722861</c:v>
                      </c:pt>
                      <c:pt idx="359">
                        <c:v>-1.316726564288357</c:v>
                      </c:pt>
                      <c:pt idx="360">
                        <c:v>-1.365885951809934</c:v>
                      </c:pt>
                    </c:numCache>
                  </c:numRef>
                </c:yVal>
                <c:smooth val="0"/>
                <c:extLst>
                  <c:ext xmlns:c16="http://schemas.microsoft.com/office/drawing/2014/chart" uri="{C3380CC4-5D6E-409C-BE32-E72D297353CC}">
                    <c16:uniqueId val="{00000003-1BA1-4504-B14C-7D4725696198}"/>
                  </c:ext>
                </c:extLst>
              </c15:ser>
            </c15:filteredScatterSeries>
            <c15:filteredScatterSeries>
              <c15:ser>
                <c:idx val="3"/>
                <c:order val="4"/>
                <c:tx>
                  <c:v>4) Erro SSP Smooth 5s</c:v>
                </c:tx>
                <c:spPr>
                  <a:ln w="25400" cap="rnd">
                    <a:noFill/>
                    <a:round/>
                  </a:ln>
                  <a:effectLst/>
                </c:spPr>
                <c:marker>
                  <c:symbol val="circle"/>
                  <c:size val="2"/>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4) Erro SSP Smooth 5s'!$G$2:$G$3496</c15:sqref>
                        </c15:formulaRef>
                      </c:ext>
                    </c:extLst>
                    <c:numCache>
                      <c:formatCode>h:mm:ss</c:formatCode>
                      <c:ptCount val="3495"/>
                      <c:pt idx="0">
                        <c:v>43466.374976851846</c:v>
                      </c:pt>
                      <c:pt idx="1">
                        <c:v>43466.374988425923</c:v>
                      </c:pt>
                      <c:pt idx="2">
                        <c:v>43466.375</c:v>
                      </c:pt>
                      <c:pt idx="3">
                        <c:v>43466.379270833328</c:v>
                      </c:pt>
                      <c:pt idx="4">
                        <c:v>43466.379282407397</c:v>
                      </c:pt>
                      <c:pt idx="5">
                        <c:v>43466.379317129627</c:v>
                      </c:pt>
                      <c:pt idx="6">
                        <c:v>43466.379328703697</c:v>
                      </c:pt>
                      <c:pt idx="7">
                        <c:v>43466.379340277781</c:v>
                      </c:pt>
                      <c:pt idx="8">
                        <c:v>43466.379374999997</c:v>
                      </c:pt>
                      <c:pt idx="9">
                        <c:v>43466.379386574074</c:v>
                      </c:pt>
                      <c:pt idx="10">
                        <c:v>43466.37939814815</c:v>
                      </c:pt>
                      <c:pt idx="11">
                        <c:v>43466.37940972222</c:v>
                      </c:pt>
                      <c:pt idx="12">
                        <c:v>43466.379421296297</c:v>
                      </c:pt>
                      <c:pt idx="13">
                        <c:v>43466.379432870373</c:v>
                      </c:pt>
                      <c:pt idx="14">
                        <c:v>43466.379444444443</c:v>
                      </c:pt>
                      <c:pt idx="15">
                        <c:v>43466.37945601852</c:v>
                      </c:pt>
                      <c:pt idx="16">
                        <c:v>43466.379467592589</c:v>
                      </c:pt>
                      <c:pt idx="17">
                        <c:v>43466.379479166673</c:v>
                      </c:pt>
                      <c:pt idx="18">
                        <c:v>43466.379490740743</c:v>
                      </c:pt>
                      <c:pt idx="19">
                        <c:v>43466.379502314812</c:v>
                      </c:pt>
                      <c:pt idx="20">
                        <c:v>43466.379513888889</c:v>
                      </c:pt>
                      <c:pt idx="21">
                        <c:v>43466.379525462973</c:v>
                      </c:pt>
                      <c:pt idx="22">
                        <c:v>43466.379537037043</c:v>
                      </c:pt>
                      <c:pt idx="23">
                        <c:v>43466.379548611112</c:v>
                      </c:pt>
                      <c:pt idx="24">
                        <c:v>43466.379560185182</c:v>
                      </c:pt>
                      <c:pt idx="25">
                        <c:v>43466.379571759258</c:v>
                      </c:pt>
                      <c:pt idx="26">
                        <c:v>43466.379583333342</c:v>
                      </c:pt>
                      <c:pt idx="27">
                        <c:v>43466.379594907397</c:v>
                      </c:pt>
                      <c:pt idx="28">
                        <c:v>43466.379606481481</c:v>
                      </c:pt>
                      <c:pt idx="29">
                        <c:v>43466.379618055558</c:v>
                      </c:pt>
                      <c:pt idx="30">
                        <c:v>43466.379629629628</c:v>
                      </c:pt>
                      <c:pt idx="31">
                        <c:v>43466.379641203697</c:v>
                      </c:pt>
                      <c:pt idx="32">
                        <c:v>43466.379652777781</c:v>
                      </c:pt>
                      <c:pt idx="33">
                        <c:v>43466.379664351851</c:v>
                      </c:pt>
                      <c:pt idx="34">
                        <c:v>43466.379675925928</c:v>
                      </c:pt>
                      <c:pt idx="35">
                        <c:v>43466.379687499997</c:v>
                      </c:pt>
                      <c:pt idx="36">
                        <c:v>43466.379699074067</c:v>
                      </c:pt>
                      <c:pt idx="37">
                        <c:v>43466.379710648151</c:v>
                      </c:pt>
                      <c:pt idx="38">
                        <c:v>43466.37972222222</c:v>
                      </c:pt>
                      <c:pt idx="39">
                        <c:v>43466.379733796297</c:v>
                      </c:pt>
                      <c:pt idx="40">
                        <c:v>43466.379745370366</c:v>
                      </c:pt>
                      <c:pt idx="41">
                        <c:v>43466.379756944443</c:v>
                      </c:pt>
                      <c:pt idx="42">
                        <c:v>43466.37976851852</c:v>
                      </c:pt>
                      <c:pt idx="43">
                        <c:v>43466.379780092589</c:v>
                      </c:pt>
                      <c:pt idx="44">
                        <c:v>43466.379791666674</c:v>
                      </c:pt>
                      <c:pt idx="45">
                        <c:v>43466.379803240743</c:v>
                      </c:pt>
                      <c:pt idx="46">
                        <c:v>43466.379814814813</c:v>
                      </c:pt>
                      <c:pt idx="47">
                        <c:v>43466.379826388889</c:v>
                      </c:pt>
                      <c:pt idx="48">
                        <c:v>43466.379837962973</c:v>
                      </c:pt>
                      <c:pt idx="49">
                        <c:v>43466.379849537043</c:v>
                      </c:pt>
                      <c:pt idx="50">
                        <c:v>43466.379861111112</c:v>
                      </c:pt>
                      <c:pt idx="51">
                        <c:v>43466.379872685182</c:v>
                      </c:pt>
                      <c:pt idx="52">
                        <c:v>43466.379884259259</c:v>
                      </c:pt>
                      <c:pt idx="53">
                        <c:v>43466.379895833343</c:v>
                      </c:pt>
                      <c:pt idx="54">
                        <c:v>43466.379907407398</c:v>
                      </c:pt>
                      <c:pt idx="55">
                        <c:v>43466.379918981482</c:v>
                      </c:pt>
                      <c:pt idx="56">
                        <c:v>43466.379930555559</c:v>
                      </c:pt>
                      <c:pt idx="57">
                        <c:v>43466.379942129628</c:v>
                      </c:pt>
                      <c:pt idx="58">
                        <c:v>43466.379953703698</c:v>
                      </c:pt>
                      <c:pt idx="59">
                        <c:v>43466.379965277767</c:v>
                      </c:pt>
                      <c:pt idx="60">
                        <c:v>43466.379976851851</c:v>
                      </c:pt>
                      <c:pt idx="61">
                        <c:v>43466.379988425928</c:v>
                      </c:pt>
                      <c:pt idx="62">
                        <c:v>43466.38</c:v>
                      </c:pt>
                      <c:pt idx="63">
                        <c:v>43466.380011574067</c:v>
                      </c:pt>
                      <c:pt idx="64">
                        <c:v>43466.380231481482</c:v>
                      </c:pt>
                      <c:pt idx="65">
                        <c:v>43466.380358796298</c:v>
                      </c:pt>
                      <c:pt idx="66">
                        <c:v>43466.380370370367</c:v>
                      </c:pt>
                      <c:pt idx="67">
                        <c:v>43466.380381944437</c:v>
                      </c:pt>
                      <c:pt idx="68">
                        <c:v>43466.380393518521</c:v>
                      </c:pt>
                      <c:pt idx="69">
                        <c:v>43466.38040509259</c:v>
                      </c:pt>
                      <c:pt idx="70">
                        <c:v>43466.380416666667</c:v>
                      </c:pt>
                      <c:pt idx="71">
                        <c:v>43466.380428240736</c:v>
                      </c:pt>
                      <c:pt idx="72">
                        <c:v>43466.380439814813</c:v>
                      </c:pt>
                      <c:pt idx="73">
                        <c:v>43466.38045138889</c:v>
                      </c:pt>
                      <c:pt idx="74">
                        <c:v>43466.380462962959</c:v>
                      </c:pt>
                      <c:pt idx="75">
                        <c:v>43466.380474537043</c:v>
                      </c:pt>
                      <c:pt idx="76">
                        <c:v>43466.380486111113</c:v>
                      </c:pt>
                      <c:pt idx="77">
                        <c:v>43466.380497685182</c:v>
                      </c:pt>
                      <c:pt idx="78">
                        <c:v>43466.380509259259</c:v>
                      </c:pt>
                      <c:pt idx="79">
                        <c:v>43466.380520833343</c:v>
                      </c:pt>
                      <c:pt idx="80">
                        <c:v>43466.380532407413</c:v>
                      </c:pt>
                      <c:pt idx="81">
                        <c:v>43466.380543981482</c:v>
                      </c:pt>
                      <c:pt idx="82">
                        <c:v>43466.380555555559</c:v>
                      </c:pt>
                      <c:pt idx="83">
                        <c:v>43466.380567129629</c:v>
                      </c:pt>
                      <c:pt idx="84">
                        <c:v>43466.380578703713</c:v>
                      </c:pt>
                      <c:pt idx="85">
                        <c:v>43466.380590277768</c:v>
                      </c:pt>
                      <c:pt idx="86">
                        <c:v>43466.380601851852</c:v>
                      </c:pt>
                      <c:pt idx="87">
                        <c:v>43466.380613425928</c:v>
                      </c:pt>
                      <c:pt idx="88">
                        <c:v>43466.380624999998</c:v>
                      </c:pt>
                      <c:pt idx="89">
                        <c:v>43466.380636574067</c:v>
                      </c:pt>
                      <c:pt idx="90">
                        <c:v>43466.380648148152</c:v>
                      </c:pt>
                      <c:pt idx="91">
                        <c:v>43466.380659722221</c:v>
                      </c:pt>
                      <c:pt idx="92">
                        <c:v>43466.380671296298</c:v>
                      </c:pt>
                      <c:pt idx="93">
                        <c:v>43466.380682870367</c:v>
                      </c:pt>
                      <c:pt idx="94">
                        <c:v>43466.380694444437</c:v>
                      </c:pt>
                      <c:pt idx="95">
                        <c:v>43466.380706018521</c:v>
                      </c:pt>
                      <c:pt idx="96">
                        <c:v>43466.38071759259</c:v>
                      </c:pt>
                      <c:pt idx="97">
                        <c:v>43466.380729166667</c:v>
                      </c:pt>
                      <c:pt idx="98">
                        <c:v>43466.380740740737</c:v>
                      </c:pt>
                      <c:pt idx="99">
                        <c:v>43466.380752314813</c:v>
                      </c:pt>
                      <c:pt idx="100">
                        <c:v>43466.38076388889</c:v>
                      </c:pt>
                      <c:pt idx="101">
                        <c:v>43466.38077546296</c:v>
                      </c:pt>
                      <c:pt idx="102">
                        <c:v>43466.380787037036</c:v>
                      </c:pt>
                      <c:pt idx="103">
                        <c:v>43466.380798611113</c:v>
                      </c:pt>
                      <c:pt idx="104">
                        <c:v>43466.380810185183</c:v>
                      </c:pt>
                      <c:pt idx="105">
                        <c:v>43466.38082175926</c:v>
                      </c:pt>
                      <c:pt idx="106">
                        <c:v>43466.380833333344</c:v>
                      </c:pt>
                      <c:pt idx="107">
                        <c:v>43466.380844907413</c:v>
                      </c:pt>
                      <c:pt idx="108">
                        <c:v>43466.380856481483</c:v>
                      </c:pt>
                      <c:pt idx="109">
                        <c:v>43466.380868055552</c:v>
                      </c:pt>
                      <c:pt idx="110">
                        <c:v>43466.380879629629</c:v>
                      </c:pt>
                      <c:pt idx="111">
                        <c:v>43466.380891203713</c:v>
                      </c:pt>
                      <c:pt idx="112">
                        <c:v>43466.380902777782</c:v>
                      </c:pt>
                      <c:pt idx="113">
                        <c:v>43466.380914351852</c:v>
                      </c:pt>
                      <c:pt idx="114">
                        <c:v>43466.380925925929</c:v>
                      </c:pt>
                      <c:pt idx="115">
                        <c:v>43466.380937499998</c:v>
                      </c:pt>
                      <c:pt idx="116">
                        <c:v>43466.380949074082</c:v>
                      </c:pt>
                      <c:pt idx="117">
                        <c:v>43466.380960648137</c:v>
                      </c:pt>
                      <c:pt idx="118">
                        <c:v>43466.380972222221</c:v>
                      </c:pt>
                      <c:pt idx="119">
                        <c:v>43466.380983796298</c:v>
                      </c:pt>
                      <c:pt idx="120">
                        <c:v>43466.380995370368</c:v>
                      </c:pt>
                      <c:pt idx="121">
                        <c:v>43466.381006944437</c:v>
                      </c:pt>
                      <c:pt idx="122">
                        <c:v>43466.381018518521</c:v>
                      </c:pt>
                      <c:pt idx="123">
                        <c:v>43466.381168981483</c:v>
                      </c:pt>
                      <c:pt idx="124">
                        <c:v>43466.381180555552</c:v>
                      </c:pt>
                      <c:pt idx="125">
                        <c:v>43466.381192129629</c:v>
                      </c:pt>
                      <c:pt idx="126">
                        <c:v>43466.381203703713</c:v>
                      </c:pt>
                      <c:pt idx="127">
                        <c:v>43466.381261574083</c:v>
                      </c:pt>
                      <c:pt idx="128">
                        <c:v>43466.381273148138</c:v>
                      </c:pt>
                      <c:pt idx="129">
                        <c:v>43466.381284722222</c:v>
                      </c:pt>
                      <c:pt idx="130">
                        <c:v>43466.381296296298</c:v>
                      </c:pt>
                      <c:pt idx="131">
                        <c:v>43466.381307870368</c:v>
                      </c:pt>
                      <c:pt idx="132">
                        <c:v>43466.381319444437</c:v>
                      </c:pt>
                      <c:pt idx="133">
                        <c:v>43466.381331018521</c:v>
                      </c:pt>
                      <c:pt idx="134">
                        <c:v>43466.381342592591</c:v>
                      </c:pt>
                      <c:pt idx="135">
                        <c:v>43466.381354166668</c:v>
                      </c:pt>
                      <c:pt idx="136">
                        <c:v>43466.381365740737</c:v>
                      </c:pt>
                      <c:pt idx="137">
                        <c:v>43466.381377314807</c:v>
                      </c:pt>
                      <c:pt idx="138">
                        <c:v>43466.381388888891</c:v>
                      </c:pt>
                      <c:pt idx="139">
                        <c:v>43466.38140046296</c:v>
                      </c:pt>
                      <c:pt idx="140">
                        <c:v>43466.381412037037</c:v>
                      </c:pt>
                      <c:pt idx="141">
                        <c:v>43466.381423611107</c:v>
                      </c:pt>
                      <c:pt idx="142">
                        <c:v>43466.381435185183</c:v>
                      </c:pt>
                      <c:pt idx="143">
                        <c:v>43466.38144675926</c:v>
                      </c:pt>
                      <c:pt idx="144">
                        <c:v>43466.381458333337</c:v>
                      </c:pt>
                      <c:pt idx="145">
                        <c:v>43466.381469907406</c:v>
                      </c:pt>
                      <c:pt idx="146">
                        <c:v>43466.381481481483</c:v>
                      </c:pt>
                      <c:pt idx="147">
                        <c:v>43466.381493055553</c:v>
                      </c:pt>
                      <c:pt idx="148">
                        <c:v>43466.381504629629</c:v>
                      </c:pt>
                      <c:pt idx="149">
                        <c:v>43466.381516203714</c:v>
                      </c:pt>
                      <c:pt idx="150">
                        <c:v>43466.381527777783</c:v>
                      </c:pt>
                      <c:pt idx="151">
                        <c:v>43466.381539351853</c:v>
                      </c:pt>
                      <c:pt idx="152">
                        <c:v>43466.381550925929</c:v>
                      </c:pt>
                      <c:pt idx="153">
                        <c:v>43466.381562499999</c:v>
                      </c:pt>
                      <c:pt idx="154">
                        <c:v>43466.381574074083</c:v>
                      </c:pt>
                      <c:pt idx="155">
                        <c:v>43466.381585648152</c:v>
                      </c:pt>
                      <c:pt idx="156">
                        <c:v>43466.381597222222</c:v>
                      </c:pt>
                      <c:pt idx="157">
                        <c:v>43466.381608796299</c:v>
                      </c:pt>
                      <c:pt idx="158">
                        <c:v>43466.381620370368</c:v>
                      </c:pt>
                      <c:pt idx="159">
                        <c:v>43466.381631944438</c:v>
                      </c:pt>
                      <c:pt idx="160">
                        <c:v>43466.381643518522</c:v>
                      </c:pt>
                      <c:pt idx="161">
                        <c:v>43466.381655092591</c:v>
                      </c:pt>
                      <c:pt idx="162">
                        <c:v>43466.381666666668</c:v>
                      </c:pt>
                      <c:pt idx="163">
                        <c:v>43466.381678240738</c:v>
                      </c:pt>
                      <c:pt idx="164">
                        <c:v>43466.381689814807</c:v>
                      </c:pt>
                      <c:pt idx="165">
                        <c:v>43466.381909722222</c:v>
                      </c:pt>
                      <c:pt idx="166">
                        <c:v>43466.381921296299</c:v>
                      </c:pt>
                      <c:pt idx="167">
                        <c:v>43466.381932870368</c:v>
                      </c:pt>
                      <c:pt idx="168">
                        <c:v>43466.381944444453</c:v>
                      </c:pt>
                      <c:pt idx="169">
                        <c:v>43466.381956018522</c:v>
                      </c:pt>
                      <c:pt idx="170">
                        <c:v>43466.381967592592</c:v>
                      </c:pt>
                      <c:pt idx="171">
                        <c:v>43466.381979166668</c:v>
                      </c:pt>
                      <c:pt idx="172">
                        <c:v>43466.381990740738</c:v>
                      </c:pt>
                      <c:pt idx="173">
                        <c:v>43466.382002314807</c:v>
                      </c:pt>
                      <c:pt idx="174">
                        <c:v>43466.382013888891</c:v>
                      </c:pt>
                      <c:pt idx="175">
                        <c:v>43466.382025462961</c:v>
                      </c:pt>
                      <c:pt idx="176">
                        <c:v>43466.382037037038</c:v>
                      </c:pt>
                      <c:pt idx="177">
                        <c:v>43466.382048611107</c:v>
                      </c:pt>
                      <c:pt idx="178">
                        <c:v>43466.382060185177</c:v>
                      </c:pt>
                      <c:pt idx="179">
                        <c:v>43466.382071759261</c:v>
                      </c:pt>
                      <c:pt idx="180">
                        <c:v>43466.38208333333</c:v>
                      </c:pt>
                      <c:pt idx="181">
                        <c:v>43466.382094907407</c:v>
                      </c:pt>
                      <c:pt idx="182">
                        <c:v>43466.382106481477</c:v>
                      </c:pt>
                      <c:pt idx="183">
                        <c:v>43466.382118055553</c:v>
                      </c:pt>
                      <c:pt idx="184">
                        <c:v>43466.38212962963</c:v>
                      </c:pt>
                      <c:pt idx="185">
                        <c:v>43466.382141203707</c:v>
                      </c:pt>
                      <c:pt idx="186">
                        <c:v>43466.382152777784</c:v>
                      </c:pt>
                      <c:pt idx="187">
                        <c:v>43466.382164351853</c:v>
                      </c:pt>
                      <c:pt idx="188">
                        <c:v>43466.382175925923</c:v>
                      </c:pt>
                      <c:pt idx="189">
                        <c:v>43466.382187499999</c:v>
                      </c:pt>
                      <c:pt idx="190">
                        <c:v>43466.382199074083</c:v>
                      </c:pt>
                      <c:pt idx="191">
                        <c:v>43466.382210648153</c:v>
                      </c:pt>
                      <c:pt idx="192">
                        <c:v>43466.382222222222</c:v>
                      </c:pt>
                      <c:pt idx="193">
                        <c:v>43466.382233796299</c:v>
                      </c:pt>
                      <c:pt idx="194">
                        <c:v>43466.382314814808</c:v>
                      </c:pt>
                      <c:pt idx="195">
                        <c:v>43466.382326388892</c:v>
                      </c:pt>
                      <c:pt idx="196">
                        <c:v>43466.382337962961</c:v>
                      </c:pt>
                      <c:pt idx="197">
                        <c:v>43466.382349537038</c:v>
                      </c:pt>
                      <c:pt idx="198">
                        <c:v>43466.382361111107</c:v>
                      </c:pt>
                      <c:pt idx="199">
                        <c:v>43466.382372685177</c:v>
                      </c:pt>
                      <c:pt idx="200">
                        <c:v>43466.382384259261</c:v>
                      </c:pt>
                      <c:pt idx="201">
                        <c:v>43466.382395833331</c:v>
                      </c:pt>
                      <c:pt idx="202">
                        <c:v>43466.382407407407</c:v>
                      </c:pt>
                      <c:pt idx="203">
                        <c:v>43466.382418981477</c:v>
                      </c:pt>
                      <c:pt idx="204">
                        <c:v>43466.382430555554</c:v>
                      </c:pt>
                      <c:pt idx="205">
                        <c:v>43466.38244212963</c:v>
                      </c:pt>
                      <c:pt idx="206">
                        <c:v>43466.382453703707</c:v>
                      </c:pt>
                      <c:pt idx="207">
                        <c:v>43466.382465277777</c:v>
                      </c:pt>
                      <c:pt idx="208">
                        <c:v>43466.382476851853</c:v>
                      </c:pt>
                      <c:pt idx="209">
                        <c:v>43466.382488425923</c:v>
                      </c:pt>
                      <c:pt idx="210">
                        <c:v>43466.3825</c:v>
                      </c:pt>
                      <c:pt idx="211">
                        <c:v>43466.382511574076</c:v>
                      </c:pt>
                      <c:pt idx="212">
                        <c:v>43466.382523148153</c:v>
                      </c:pt>
                      <c:pt idx="213">
                        <c:v>43466.382534722223</c:v>
                      </c:pt>
                      <c:pt idx="214">
                        <c:v>43466.3825462963</c:v>
                      </c:pt>
                      <c:pt idx="215">
                        <c:v>43466.382557870369</c:v>
                      </c:pt>
                      <c:pt idx="216">
                        <c:v>43466.382569444453</c:v>
                      </c:pt>
                      <c:pt idx="217">
                        <c:v>43466.382581018523</c:v>
                      </c:pt>
                      <c:pt idx="218">
                        <c:v>43466.382592592592</c:v>
                      </c:pt>
                      <c:pt idx="219">
                        <c:v>43466.382604166669</c:v>
                      </c:pt>
                      <c:pt idx="220">
                        <c:v>43466.382615740738</c:v>
                      </c:pt>
                      <c:pt idx="221">
                        <c:v>43466.382627314822</c:v>
                      </c:pt>
                      <c:pt idx="222">
                        <c:v>43466.382638888892</c:v>
                      </c:pt>
                      <c:pt idx="223">
                        <c:v>43466.382650462961</c:v>
                      </c:pt>
                      <c:pt idx="224">
                        <c:v>43466.382662037038</c:v>
                      </c:pt>
                      <c:pt idx="225">
                        <c:v>43466.382673611108</c:v>
                      </c:pt>
                      <c:pt idx="226">
                        <c:v>43466.382685185177</c:v>
                      </c:pt>
                      <c:pt idx="227">
                        <c:v>43466.382696759261</c:v>
                      </c:pt>
                      <c:pt idx="228">
                        <c:v>43466.382708333331</c:v>
                      </c:pt>
                      <c:pt idx="229">
                        <c:v>43466.382719907408</c:v>
                      </c:pt>
                      <c:pt idx="230">
                        <c:v>43466.382731481477</c:v>
                      </c:pt>
                      <c:pt idx="231">
                        <c:v>43466.382743055547</c:v>
                      </c:pt>
                      <c:pt idx="232">
                        <c:v>43466.382754629631</c:v>
                      </c:pt>
                      <c:pt idx="233">
                        <c:v>43466.3827662037</c:v>
                      </c:pt>
                      <c:pt idx="234">
                        <c:v>43466.382777777777</c:v>
                      </c:pt>
                      <c:pt idx="235">
                        <c:v>43466.382789351846</c:v>
                      </c:pt>
                      <c:pt idx="236">
                        <c:v>43466.382800925923</c:v>
                      </c:pt>
                      <c:pt idx="237">
                        <c:v>43466.3828125</c:v>
                      </c:pt>
                      <c:pt idx="238">
                        <c:v>43466.382824074077</c:v>
                      </c:pt>
                      <c:pt idx="239">
                        <c:v>43466.382835648154</c:v>
                      </c:pt>
                      <c:pt idx="240">
                        <c:v>43466.382847222223</c:v>
                      </c:pt>
                      <c:pt idx="241">
                        <c:v>43466.3828587963</c:v>
                      </c:pt>
                      <c:pt idx="242">
                        <c:v>43466.382870370369</c:v>
                      </c:pt>
                      <c:pt idx="243">
                        <c:v>43466.382881944453</c:v>
                      </c:pt>
                      <c:pt idx="244">
                        <c:v>43466.382893518523</c:v>
                      </c:pt>
                      <c:pt idx="245">
                        <c:v>43466.382905092592</c:v>
                      </c:pt>
                      <c:pt idx="246">
                        <c:v>43466.382916666669</c:v>
                      </c:pt>
                      <c:pt idx="247">
                        <c:v>43466.382928240739</c:v>
                      </c:pt>
                      <c:pt idx="248">
                        <c:v>43466.382939814823</c:v>
                      </c:pt>
                      <c:pt idx="249">
                        <c:v>43466.382951388892</c:v>
                      </c:pt>
                      <c:pt idx="250">
                        <c:v>43466.382962962962</c:v>
                      </c:pt>
                      <c:pt idx="251">
                        <c:v>43466.382974537039</c:v>
                      </c:pt>
                      <c:pt idx="252">
                        <c:v>43466.382986111108</c:v>
                      </c:pt>
                      <c:pt idx="253">
                        <c:v>43466.382997685178</c:v>
                      </c:pt>
                      <c:pt idx="254">
                        <c:v>43466.383009259262</c:v>
                      </c:pt>
                      <c:pt idx="255">
                        <c:v>43466.383020833331</c:v>
                      </c:pt>
                      <c:pt idx="256">
                        <c:v>43466.383032407408</c:v>
                      </c:pt>
                      <c:pt idx="257">
                        <c:v>43466.383043981477</c:v>
                      </c:pt>
                      <c:pt idx="258">
                        <c:v>43466.383055555547</c:v>
                      </c:pt>
                      <c:pt idx="259">
                        <c:v>43466.383067129631</c:v>
                      </c:pt>
                      <c:pt idx="260">
                        <c:v>43466.3830787037</c:v>
                      </c:pt>
                      <c:pt idx="261">
                        <c:v>43466.383090277777</c:v>
                      </c:pt>
                      <c:pt idx="262">
                        <c:v>43466.383101851847</c:v>
                      </c:pt>
                      <c:pt idx="263">
                        <c:v>43466.383113425924</c:v>
                      </c:pt>
                      <c:pt idx="264">
                        <c:v>43466.383125</c:v>
                      </c:pt>
                      <c:pt idx="265">
                        <c:v>43466.383136574077</c:v>
                      </c:pt>
                      <c:pt idx="266">
                        <c:v>43466.383148148147</c:v>
                      </c:pt>
                      <c:pt idx="267">
                        <c:v>43466.383159722223</c:v>
                      </c:pt>
                      <c:pt idx="268">
                        <c:v>43466.383171296293</c:v>
                      </c:pt>
                      <c:pt idx="269">
                        <c:v>43466.38318287037</c:v>
                      </c:pt>
                      <c:pt idx="270">
                        <c:v>43466.383194444446</c:v>
                      </c:pt>
                      <c:pt idx="271">
                        <c:v>43466.383206018523</c:v>
                      </c:pt>
                      <c:pt idx="272">
                        <c:v>43466.383217592593</c:v>
                      </c:pt>
                      <c:pt idx="273">
                        <c:v>43466.383229166669</c:v>
                      </c:pt>
                      <c:pt idx="274">
                        <c:v>43466.383240740739</c:v>
                      </c:pt>
                      <c:pt idx="275">
                        <c:v>43466.383252314823</c:v>
                      </c:pt>
                      <c:pt idx="276">
                        <c:v>43466.383263888893</c:v>
                      </c:pt>
                      <c:pt idx="277">
                        <c:v>43466.383275462962</c:v>
                      </c:pt>
                      <c:pt idx="278">
                        <c:v>43466.383287037039</c:v>
                      </c:pt>
                      <c:pt idx="279">
                        <c:v>43466.383298611108</c:v>
                      </c:pt>
                      <c:pt idx="280">
                        <c:v>43466.383310185192</c:v>
                      </c:pt>
                      <c:pt idx="281">
                        <c:v>43466.383321759262</c:v>
                      </c:pt>
                      <c:pt idx="282">
                        <c:v>43466.383333333331</c:v>
                      </c:pt>
                      <c:pt idx="283">
                        <c:v>43466.383344907408</c:v>
                      </c:pt>
                      <c:pt idx="284">
                        <c:v>43466.383356481478</c:v>
                      </c:pt>
                      <c:pt idx="285">
                        <c:v>43466.383368055547</c:v>
                      </c:pt>
                      <c:pt idx="286">
                        <c:v>43466.383379629631</c:v>
                      </c:pt>
                      <c:pt idx="287">
                        <c:v>43466.383391203701</c:v>
                      </c:pt>
                      <c:pt idx="288">
                        <c:v>43466.383402777778</c:v>
                      </c:pt>
                      <c:pt idx="289">
                        <c:v>43466.383414351847</c:v>
                      </c:pt>
                      <c:pt idx="290">
                        <c:v>43466.383425925917</c:v>
                      </c:pt>
                      <c:pt idx="291">
                        <c:v>43466.383437500001</c:v>
                      </c:pt>
                      <c:pt idx="292">
                        <c:v>43466.383449074077</c:v>
                      </c:pt>
                      <c:pt idx="293">
                        <c:v>43466.383460648147</c:v>
                      </c:pt>
                      <c:pt idx="294">
                        <c:v>43466.383472222216</c:v>
                      </c:pt>
                      <c:pt idx="295">
                        <c:v>43466.383483796293</c:v>
                      </c:pt>
                      <c:pt idx="296">
                        <c:v>43466.38349537037</c:v>
                      </c:pt>
                      <c:pt idx="297">
                        <c:v>43466.383506944447</c:v>
                      </c:pt>
                      <c:pt idx="298">
                        <c:v>43466.383518518523</c:v>
                      </c:pt>
                      <c:pt idx="299">
                        <c:v>43466.383530092593</c:v>
                      </c:pt>
                      <c:pt idx="300">
                        <c:v>43466.38354166667</c:v>
                      </c:pt>
                      <c:pt idx="301">
                        <c:v>43466.383553240739</c:v>
                      </c:pt>
                      <c:pt idx="302">
                        <c:v>43466.383564814823</c:v>
                      </c:pt>
                      <c:pt idx="303">
                        <c:v>43466.383576388893</c:v>
                      </c:pt>
                      <c:pt idx="304">
                        <c:v>43466.383587962962</c:v>
                      </c:pt>
                      <c:pt idx="305">
                        <c:v>43466.383599537039</c:v>
                      </c:pt>
                      <c:pt idx="306">
                        <c:v>43466.383611111109</c:v>
                      </c:pt>
                      <c:pt idx="307">
                        <c:v>43466.383622685193</c:v>
                      </c:pt>
                      <c:pt idx="308">
                        <c:v>43466.383634259262</c:v>
                      </c:pt>
                      <c:pt idx="309">
                        <c:v>43466.383645833332</c:v>
                      </c:pt>
                      <c:pt idx="310">
                        <c:v>43466.383657407408</c:v>
                      </c:pt>
                      <c:pt idx="311">
                        <c:v>43466.383668981478</c:v>
                      </c:pt>
                      <c:pt idx="312">
                        <c:v>43466.383680555547</c:v>
                      </c:pt>
                      <c:pt idx="313">
                        <c:v>43466.38380787037</c:v>
                      </c:pt>
                      <c:pt idx="314">
                        <c:v>43466.383819444447</c:v>
                      </c:pt>
                      <c:pt idx="315">
                        <c:v>43466.38385416667</c:v>
                      </c:pt>
                      <c:pt idx="316">
                        <c:v>43466.38386574074</c:v>
                      </c:pt>
                      <c:pt idx="317">
                        <c:v>43466.383877314824</c:v>
                      </c:pt>
                      <c:pt idx="318">
                        <c:v>43466.383888888893</c:v>
                      </c:pt>
                      <c:pt idx="319">
                        <c:v>43466.383900462963</c:v>
                      </c:pt>
                      <c:pt idx="320">
                        <c:v>43466.383912037039</c:v>
                      </c:pt>
                      <c:pt idx="321">
                        <c:v>43466.383923611109</c:v>
                      </c:pt>
                      <c:pt idx="322">
                        <c:v>43466.383935185193</c:v>
                      </c:pt>
                      <c:pt idx="323">
                        <c:v>43466.383946759262</c:v>
                      </c:pt>
                      <c:pt idx="324">
                        <c:v>43466.383958333332</c:v>
                      </c:pt>
                      <c:pt idx="325">
                        <c:v>43466.383969907409</c:v>
                      </c:pt>
                      <c:pt idx="326">
                        <c:v>43466.383981481478</c:v>
                      </c:pt>
                      <c:pt idx="327">
                        <c:v>43466.383993055562</c:v>
                      </c:pt>
                      <c:pt idx="328">
                        <c:v>43466.384004629632</c:v>
                      </c:pt>
                      <c:pt idx="329">
                        <c:v>43466.384016203701</c:v>
                      </c:pt>
                      <c:pt idx="330">
                        <c:v>43466.384027777778</c:v>
                      </c:pt>
                      <c:pt idx="331">
                        <c:v>43466.384039351848</c:v>
                      </c:pt>
                      <c:pt idx="332">
                        <c:v>43466.384050925917</c:v>
                      </c:pt>
                      <c:pt idx="333">
                        <c:v>43466.384062500001</c:v>
                      </c:pt>
                      <c:pt idx="334">
                        <c:v>43466.384074074071</c:v>
                      </c:pt>
                      <c:pt idx="335">
                        <c:v>43466.384085648147</c:v>
                      </c:pt>
                      <c:pt idx="336">
                        <c:v>43466.384097222217</c:v>
                      </c:pt>
                      <c:pt idx="337">
                        <c:v>43466.384108796286</c:v>
                      </c:pt>
                      <c:pt idx="338">
                        <c:v>43466.384120370371</c:v>
                      </c:pt>
                      <c:pt idx="339">
                        <c:v>43466.384131944447</c:v>
                      </c:pt>
                      <c:pt idx="340">
                        <c:v>43466.384143518517</c:v>
                      </c:pt>
                      <c:pt idx="341">
                        <c:v>43466.384155092594</c:v>
                      </c:pt>
                      <c:pt idx="342">
                        <c:v>43466.384166666663</c:v>
                      </c:pt>
                      <c:pt idx="343">
                        <c:v>43466.38417824074</c:v>
                      </c:pt>
                      <c:pt idx="344">
                        <c:v>43466.384189814817</c:v>
                      </c:pt>
                      <c:pt idx="345">
                        <c:v>43466.384201388893</c:v>
                      </c:pt>
                      <c:pt idx="346">
                        <c:v>43466.384212962963</c:v>
                      </c:pt>
                      <c:pt idx="347">
                        <c:v>43466.38422453704</c:v>
                      </c:pt>
                      <c:pt idx="348">
                        <c:v>43466.384236111109</c:v>
                      </c:pt>
                      <c:pt idx="349">
                        <c:v>43466.384247685193</c:v>
                      </c:pt>
                      <c:pt idx="350">
                        <c:v>43466.384259259263</c:v>
                      </c:pt>
                      <c:pt idx="351">
                        <c:v>43466.384270833332</c:v>
                      </c:pt>
                      <c:pt idx="352">
                        <c:v>43466.384282407409</c:v>
                      </c:pt>
                      <c:pt idx="353">
                        <c:v>43466.384293981479</c:v>
                      </c:pt>
                      <c:pt idx="354">
                        <c:v>43466.384305555563</c:v>
                      </c:pt>
                      <c:pt idx="355">
                        <c:v>43466.384317129632</c:v>
                      </c:pt>
                      <c:pt idx="356">
                        <c:v>43466.384328703702</c:v>
                      </c:pt>
                      <c:pt idx="357">
                        <c:v>43466.384340277778</c:v>
                      </c:pt>
                      <c:pt idx="358">
                        <c:v>43466.384351851862</c:v>
                      </c:pt>
                      <c:pt idx="359">
                        <c:v>43466.384363425917</c:v>
                      </c:pt>
                      <c:pt idx="360">
                        <c:v>43466.384375000001</c:v>
                      </c:pt>
                      <c:pt idx="361">
                        <c:v>43466.384386574071</c:v>
                      </c:pt>
                      <c:pt idx="362">
                        <c:v>43466.384398148148</c:v>
                      </c:pt>
                      <c:pt idx="363">
                        <c:v>43466.384409722217</c:v>
                      </c:pt>
                      <c:pt idx="364">
                        <c:v>43466.384421296287</c:v>
                      </c:pt>
                      <c:pt idx="365">
                        <c:v>43466.384432870371</c:v>
                      </c:pt>
                      <c:pt idx="366">
                        <c:v>43466.384444444448</c:v>
                      </c:pt>
                      <c:pt idx="367">
                        <c:v>43466.384456018517</c:v>
                      </c:pt>
                      <c:pt idx="368">
                        <c:v>43466.384467592587</c:v>
                      </c:pt>
                      <c:pt idx="369">
                        <c:v>43466.384479166663</c:v>
                      </c:pt>
                      <c:pt idx="370">
                        <c:v>43466.38449074074</c:v>
                      </c:pt>
                      <c:pt idx="371">
                        <c:v>43466.384502314817</c:v>
                      </c:pt>
                      <c:pt idx="372">
                        <c:v>43466.384513888886</c:v>
                      </c:pt>
                      <c:pt idx="373">
                        <c:v>43466.384525462963</c:v>
                      </c:pt>
                      <c:pt idx="374">
                        <c:v>43466.38453703704</c:v>
                      </c:pt>
                      <c:pt idx="375">
                        <c:v>43466.384548611109</c:v>
                      </c:pt>
                      <c:pt idx="376">
                        <c:v>43466.384560185194</c:v>
                      </c:pt>
                      <c:pt idx="377">
                        <c:v>43466.384571759263</c:v>
                      </c:pt>
                      <c:pt idx="378">
                        <c:v>43466.384583333333</c:v>
                      </c:pt>
                      <c:pt idx="379">
                        <c:v>43466.384594907409</c:v>
                      </c:pt>
                      <c:pt idx="380">
                        <c:v>43466.384606481479</c:v>
                      </c:pt>
                      <c:pt idx="381">
                        <c:v>43466.384618055563</c:v>
                      </c:pt>
                      <c:pt idx="382">
                        <c:v>43466.384629629632</c:v>
                      </c:pt>
                      <c:pt idx="383">
                        <c:v>43466.384641203702</c:v>
                      </c:pt>
                      <c:pt idx="384">
                        <c:v>43466.384652777779</c:v>
                      </c:pt>
                      <c:pt idx="385">
                        <c:v>43466.384664351863</c:v>
                      </c:pt>
                      <c:pt idx="386">
                        <c:v>43466.384675925918</c:v>
                      </c:pt>
                      <c:pt idx="387">
                        <c:v>43466.384687500002</c:v>
                      </c:pt>
                      <c:pt idx="388">
                        <c:v>43466.384699074071</c:v>
                      </c:pt>
                      <c:pt idx="389">
                        <c:v>43466.384710648148</c:v>
                      </c:pt>
                      <c:pt idx="390">
                        <c:v>43466.384722222218</c:v>
                      </c:pt>
                      <c:pt idx="391">
                        <c:v>43466.384733796287</c:v>
                      </c:pt>
                      <c:pt idx="392">
                        <c:v>43466.384745370371</c:v>
                      </c:pt>
                      <c:pt idx="393">
                        <c:v>43466.384756944448</c:v>
                      </c:pt>
                      <c:pt idx="394">
                        <c:v>43466.384768518517</c:v>
                      </c:pt>
                      <c:pt idx="395">
                        <c:v>43466.384780092587</c:v>
                      </c:pt>
                      <c:pt idx="396">
                        <c:v>43466.384791666656</c:v>
                      </c:pt>
                      <c:pt idx="397">
                        <c:v>43466.38480324074</c:v>
                      </c:pt>
                      <c:pt idx="398">
                        <c:v>43466.384814814817</c:v>
                      </c:pt>
                      <c:pt idx="399">
                        <c:v>43466.384826388887</c:v>
                      </c:pt>
                      <c:pt idx="400">
                        <c:v>43466.384837962964</c:v>
                      </c:pt>
                      <c:pt idx="401">
                        <c:v>43466.38484953704</c:v>
                      </c:pt>
                      <c:pt idx="402">
                        <c:v>43466.38486111111</c:v>
                      </c:pt>
                      <c:pt idx="403">
                        <c:v>43466.384872685187</c:v>
                      </c:pt>
                      <c:pt idx="404">
                        <c:v>43466.384884259263</c:v>
                      </c:pt>
                      <c:pt idx="405">
                        <c:v>43466.384895833333</c:v>
                      </c:pt>
                      <c:pt idx="406">
                        <c:v>43466.38490740741</c:v>
                      </c:pt>
                      <c:pt idx="407">
                        <c:v>43466.384918981479</c:v>
                      </c:pt>
                      <c:pt idx="408">
                        <c:v>43466.384930555563</c:v>
                      </c:pt>
                      <c:pt idx="409">
                        <c:v>43466.384942129633</c:v>
                      </c:pt>
                      <c:pt idx="410">
                        <c:v>43466.384953703702</c:v>
                      </c:pt>
                      <c:pt idx="411">
                        <c:v>43466.384965277779</c:v>
                      </c:pt>
                      <c:pt idx="412">
                        <c:v>43466.384976851848</c:v>
                      </c:pt>
                      <c:pt idx="413">
                        <c:v>43466.384988425933</c:v>
                      </c:pt>
                      <c:pt idx="414">
                        <c:v>43466.385000000002</c:v>
                      </c:pt>
                      <c:pt idx="415">
                        <c:v>43466.385011574072</c:v>
                      </c:pt>
                      <c:pt idx="416">
                        <c:v>43466.385023148148</c:v>
                      </c:pt>
                      <c:pt idx="417">
                        <c:v>43466.385034722232</c:v>
                      </c:pt>
                      <c:pt idx="418">
                        <c:v>43466.385046296287</c:v>
                      </c:pt>
                      <c:pt idx="419">
                        <c:v>43466.385057870371</c:v>
                      </c:pt>
                      <c:pt idx="420">
                        <c:v>43466.385069444441</c:v>
                      </c:pt>
                      <c:pt idx="421">
                        <c:v>43466.385081018518</c:v>
                      </c:pt>
                      <c:pt idx="422">
                        <c:v>43466.385092592587</c:v>
                      </c:pt>
                      <c:pt idx="423">
                        <c:v>43466.385104166657</c:v>
                      </c:pt>
                      <c:pt idx="424">
                        <c:v>43466.385115740741</c:v>
                      </c:pt>
                      <c:pt idx="425">
                        <c:v>43466.385127314818</c:v>
                      </c:pt>
                      <c:pt idx="426">
                        <c:v>43466.385138888887</c:v>
                      </c:pt>
                      <c:pt idx="427">
                        <c:v>43466.385150462957</c:v>
                      </c:pt>
                      <c:pt idx="428">
                        <c:v>43466.385162037041</c:v>
                      </c:pt>
                      <c:pt idx="429">
                        <c:v>43466.38517361111</c:v>
                      </c:pt>
                      <c:pt idx="430">
                        <c:v>43466.385185185187</c:v>
                      </c:pt>
                      <c:pt idx="431">
                        <c:v>43466.385196759264</c:v>
                      </c:pt>
                      <c:pt idx="432">
                        <c:v>43466.385208333333</c:v>
                      </c:pt>
                      <c:pt idx="433">
                        <c:v>43466.38521990741</c:v>
                      </c:pt>
                      <c:pt idx="434">
                        <c:v>43466.385231481479</c:v>
                      </c:pt>
                      <c:pt idx="435">
                        <c:v>43466.385243055563</c:v>
                      </c:pt>
                      <c:pt idx="436">
                        <c:v>43466.385254629633</c:v>
                      </c:pt>
                      <c:pt idx="437">
                        <c:v>43466.385266203702</c:v>
                      </c:pt>
                      <c:pt idx="438">
                        <c:v>43466.385277777779</c:v>
                      </c:pt>
                      <c:pt idx="439">
                        <c:v>43466.385289351849</c:v>
                      </c:pt>
                      <c:pt idx="440">
                        <c:v>43466.385300925933</c:v>
                      </c:pt>
                      <c:pt idx="441">
                        <c:v>43466.385312500002</c:v>
                      </c:pt>
                      <c:pt idx="442">
                        <c:v>43466.385324074072</c:v>
                      </c:pt>
                      <c:pt idx="443">
                        <c:v>43466.385335648149</c:v>
                      </c:pt>
                      <c:pt idx="444">
                        <c:v>43466.385347222233</c:v>
                      </c:pt>
                      <c:pt idx="445">
                        <c:v>43466.385358796288</c:v>
                      </c:pt>
                      <c:pt idx="446">
                        <c:v>43466.385370370372</c:v>
                      </c:pt>
                      <c:pt idx="447">
                        <c:v>43466.385381944441</c:v>
                      </c:pt>
                      <c:pt idx="448">
                        <c:v>43466.385393518518</c:v>
                      </c:pt>
                      <c:pt idx="449">
                        <c:v>43466.385405092587</c:v>
                      </c:pt>
                      <c:pt idx="450">
                        <c:v>43466.385416666657</c:v>
                      </c:pt>
                      <c:pt idx="451">
                        <c:v>43466.385428240741</c:v>
                      </c:pt>
                      <c:pt idx="452">
                        <c:v>43466.385439814818</c:v>
                      </c:pt>
                      <c:pt idx="453">
                        <c:v>43466.385451388887</c:v>
                      </c:pt>
                      <c:pt idx="454">
                        <c:v>43466.385462962957</c:v>
                      </c:pt>
                      <c:pt idx="455">
                        <c:v>43466.385474537034</c:v>
                      </c:pt>
                      <c:pt idx="456">
                        <c:v>43466.38548611111</c:v>
                      </c:pt>
                      <c:pt idx="457">
                        <c:v>43466.385497685187</c:v>
                      </c:pt>
                      <c:pt idx="458">
                        <c:v>43466.385509259257</c:v>
                      </c:pt>
                      <c:pt idx="459">
                        <c:v>43466.385520833333</c:v>
                      </c:pt>
                      <c:pt idx="460">
                        <c:v>43466.38553240741</c:v>
                      </c:pt>
                      <c:pt idx="461">
                        <c:v>43466.38554398148</c:v>
                      </c:pt>
                      <c:pt idx="462">
                        <c:v>43466.385555555556</c:v>
                      </c:pt>
                      <c:pt idx="463">
                        <c:v>43466.385567129633</c:v>
                      </c:pt>
                      <c:pt idx="464">
                        <c:v>43466.385578703703</c:v>
                      </c:pt>
                      <c:pt idx="465">
                        <c:v>43466.38559027778</c:v>
                      </c:pt>
                      <c:pt idx="466">
                        <c:v>43466.385601851849</c:v>
                      </c:pt>
                      <c:pt idx="467">
                        <c:v>43466.385613425933</c:v>
                      </c:pt>
                      <c:pt idx="468">
                        <c:v>43466.385625000003</c:v>
                      </c:pt>
                      <c:pt idx="469">
                        <c:v>43466.385636574072</c:v>
                      </c:pt>
                      <c:pt idx="470">
                        <c:v>43466.385648148149</c:v>
                      </c:pt>
                      <c:pt idx="471">
                        <c:v>43466.385659722233</c:v>
                      </c:pt>
                      <c:pt idx="472">
                        <c:v>43466.385671296302</c:v>
                      </c:pt>
                      <c:pt idx="473">
                        <c:v>43466.385682870372</c:v>
                      </c:pt>
                      <c:pt idx="474">
                        <c:v>43466.385694444441</c:v>
                      </c:pt>
                      <c:pt idx="475">
                        <c:v>43466.385706018518</c:v>
                      </c:pt>
                      <c:pt idx="476">
                        <c:v>43466.385717592602</c:v>
                      </c:pt>
                      <c:pt idx="477">
                        <c:v>43466.385729166657</c:v>
                      </c:pt>
                      <c:pt idx="478">
                        <c:v>43466.385740740741</c:v>
                      </c:pt>
                      <c:pt idx="479">
                        <c:v>43466.385752314818</c:v>
                      </c:pt>
                      <c:pt idx="480">
                        <c:v>43466.385763888888</c:v>
                      </c:pt>
                      <c:pt idx="481">
                        <c:v>43466.385775462957</c:v>
                      </c:pt>
                      <c:pt idx="482">
                        <c:v>43466.385787037027</c:v>
                      </c:pt>
                      <c:pt idx="483">
                        <c:v>43466.385798611111</c:v>
                      </c:pt>
                      <c:pt idx="484">
                        <c:v>43466.385810185187</c:v>
                      </c:pt>
                      <c:pt idx="485">
                        <c:v>43466.385821759257</c:v>
                      </c:pt>
                      <c:pt idx="486">
                        <c:v>43466.385833333326</c:v>
                      </c:pt>
                      <c:pt idx="487">
                        <c:v>43466.385844907411</c:v>
                      </c:pt>
                      <c:pt idx="488">
                        <c:v>43466.38585648148</c:v>
                      </c:pt>
                      <c:pt idx="489">
                        <c:v>43466.385868055557</c:v>
                      </c:pt>
                      <c:pt idx="490">
                        <c:v>43466.385879629634</c:v>
                      </c:pt>
                      <c:pt idx="491">
                        <c:v>43466.385891203703</c:v>
                      </c:pt>
                      <c:pt idx="492">
                        <c:v>43466.38590277778</c:v>
                      </c:pt>
                      <c:pt idx="493">
                        <c:v>43466.385914351849</c:v>
                      </c:pt>
                      <c:pt idx="494">
                        <c:v>43466.385925925933</c:v>
                      </c:pt>
                      <c:pt idx="495">
                        <c:v>43466.385937500003</c:v>
                      </c:pt>
                      <c:pt idx="496">
                        <c:v>43466.385949074072</c:v>
                      </c:pt>
                      <c:pt idx="497">
                        <c:v>43466.385960648149</c:v>
                      </c:pt>
                      <c:pt idx="498">
                        <c:v>43466.385972222219</c:v>
                      </c:pt>
                      <c:pt idx="499">
                        <c:v>43466.385983796303</c:v>
                      </c:pt>
                      <c:pt idx="500">
                        <c:v>43466.385995370372</c:v>
                      </c:pt>
                      <c:pt idx="501">
                        <c:v>43466.386006944442</c:v>
                      </c:pt>
                      <c:pt idx="502">
                        <c:v>43466.386018518519</c:v>
                      </c:pt>
                      <c:pt idx="503">
                        <c:v>43466.386030092603</c:v>
                      </c:pt>
                      <c:pt idx="504">
                        <c:v>43466.386041666658</c:v>
                      </c:pt>
                      <c:pt idx="505">
                        <c:v>43466.386053240742</c:v>
                      </c:pt>
                      <c:pt idx="506">
                        <c:v>43466.386064814818</c:v>
                      </c:pt>
                      <c:pt idx="507">
                        <c:v>43466.386076388888</c:v>
                      </c:pt>
                      <c:pt idx="508">
                        <c:v>43466.386087962957</c:v>
                      </c:pt>
                      <c:pt idx="509">
                        <c:v>43466.386099537027</c:v>
                      </c:pt>
                      <c:pt idx="510">
                        <c:v>43466.386111111111</c:v>
                      </c:pt>
                      <c:pt idx="511">
                        <c:v>43466.386122685188</c:v>
                      </c:pt>
                      <c:pt idx="512">
                        <c:v>43466.386134259257</c:v>
                      </c:pt>
                      <c:pt idx="513">
                        <c:v>43466.386145833327</c:v>
                      </c:pt>
                      <c:pt idx="514">
                        <c:v>43466.386157407411</c:v>
                      </c:pt>
                      <c:pt idx="515">
                        <c:v>43466.38616898148</c:v>
                      </c:pt>
                      <c:pt idx="516">
                        <c:v>43466.386180555557</c:v>
                      </c:pt>
                      <c:pt idx="517">
                        <c:v>43466.386192129627</c:v>
                      </c:pt>
                      <c:pt idx="518">
                        <c:v>43466.386203703703</c:v>
                      </c:pt>
                      <c:pt idx="519">
                        <c:v>43466.38621527778</c:v>
                      </c:pt>
                      <c:pt idx="520">
                        <c:v>43466.38622685185</c:v>
                      </c:pt>
                      <c:pt idx="521">
                        <c:v>43466.386238425926</c:v>
                      </c:pt>
                      <c:pt idx="522">
                        <c:v>43466.386250000003</c:v>
                      </c:pt>
                      <c:pt idx="523">
                        <c:v>43466.386261574073</c:v>
                      </c:pt>
                      <c:pt idx="524">
                        <c:v>43466.386273148149</c:v>
                      </c:pt>
                      <c:pt idx="525">
                        <c:v>43466.386284722219</c:v>
                      </c:pt>
                      <c:pt idx="526">
                        <c:v>43466.386296296303</c:v>
                      </c:pt>
                      <c:pt idx="527">
                        <c:v>43466.386307870373</c:v>
                      </c:pt>
                      <c:pt idx="528">
                        <c:v>43466.386319444442</c:v>
                      </c:pt>
                      <c:pt idx="529">
                        <c:v>43466.386331018519</c:v>
                      </c:pt>
                      <c:pt idx="530">
                        <c:v>43466.386342592603</c:v>
                      </c:pt>
                      <c:pt idx="531">
                        <c:v>43466.386354166672</c:v>
                      </c:pt>
                      <c:pt idx="532">
                        <c:v>43466.386365740742</c:v>
                      </c:pt>
                      <c:pt idx="533">
                        <c:v>43466.386377314811</c:v>
                      </c:pt>
                      <c:pt idx="534">
                        <c:v>43466.386388888888</c:v>
                      </c:pt>
                      <c:pt idx="535">
                        <c:v>43466.386400462958</c:v>
                      </c:pt>
                      <c:pt idx="536">
                        <c:v>43466.386412037027</c:v>
                      </c:pt>
                      <c:pt idx="537">
                        <c:v>43466.386423611111</c:v>
                      </c:pt>
                      <c:pt idx="538">
                        <c:v>43466.386435185188</c:v>
                      </c:pt>
                      <c:pt idx="539">
                        <c:v>43466.386446759258</c:v>
                      </c:pt>
                      <c:pt idx="540">
                        <c:v>43466.386458333327</c:v>
                      </c:pt>
                      <c:pt idx="541">
                        <c:v>43466.386469907397</c:v>
                      </c:pt>
                      <c:pt idx="542">
                        <c:v>43466.386481481481</c:v>
                      </c:pt>
                      <c:pt idx="543">
                        <c:v>43466.386493055557</c:v>
                      </c:pt>
                      <c:pt idx="544">
                        <c:v>43466.386504629627</c:v>
                      </c:pt>
                      <c:pt idx="545">
                        <c:v>43466.386516203696</c:v>
                      </c:pt>
                      <c:pt idx="546">
                        <c:v>43466.38652777778</c:v>
                      </c:pt>
                      <c:pt idx="547">
                        <c:v>43466.38653935185</c:v>
                      </c:pt>
                      <c:pt idx="548">
                        <c:v>43466.386550925927</c:v>
                      </c:pt>
                      <c:pt idx="549">
                        <c:v>43466.386562500003</c:v>
                      </c:pt>
                      <c:pt idx="550">
                        <c:v>43466.386574074073</c:v>
                      </c:pt>
                      <c:pt idx="551">
                        <c:v>43466.38658564815</c:v>
                      </c:pt>
                      <c:pt idx="552">
                        <c:v>43466.386597222219</c:v>
                      </c:pt>
                      <c:pt idx="553">
                        <c:v>43466.386608796303</c:v>
                      </c:pt>
                      <c:pt idx="554">
                        <c:v>43466.386620370373</c:v>
                      </c:pt>
                      <c:pt idx="555">
                        <c:v>43466.386631944442</c:v>
                      </c:pt>
                      <c:pt idx="556">
                        <c:v>43466.386643518519</c:v>
                      </c:pt>
                      <c:pt idx="557">
                        <c:v>43466.386655092603</c:v>
                      </c:pt>
                      <c:pt idx="558">
                        <c:v>43466.386666666673</c:v>
                      </c:pt>
                      <c:pt idx="559">
                        <c:v>43466.386678240742</c:v>
                      </c:pt>
                      <c:pt idx="560">
                        <c:v>43466.386689814812</c:v>
                      </c:pt>
                      <c:pt idx="561">
                        <c:v>43466.386701388888</c:v>
                      </c:pt>
                      <c:pt idx="562">
                        <c:v>43466.386712962973</c:v>
                      </c:pt>
                      <c:pt idx="563">
                        <c:v>43466.386724537027</c:v>
                      </c:pt>
                      <c:pt idx="564">
                        <c:v>43466.386736111112</c:v>
                      </c:pt>
                      <c:pt idx="565">
                        <c:v>43466.386747685188</c:v>
                      </c:pt>
                      <c:pt idx="566">
                        <c:v>43466.386759259258</c:v>
                      </c:pt>
                      <c:pt idx="567">
                        <c:v>43466.386770833327</c:v>
                      </c:pt>
                      <c:pt idx="568">
                        <c:v>43466.386782407397</c:v>
                      </c:pt>
                      <c:pt idx="569">
                        <c:v>43466.386793981481</c:v>
                      </c:pt>
                      <c:pt idx="570">
                        <c:v>43466.386805555558</c:v>
                      </c:pt>
                      <c:pt idx="571">
                        <c:v>43466.386817129627</c:v>
                      </c:pt>
                      <c:pt idx="572">
                        <c:v>43466.386828703697</c:v>
                      </c:pt>
                      <c:pt idx="573">
                        <c:v>43466.386840277781</c:v>
                      </c:pt>
                      <c:pt idx="574">
                        <c:v>43466.38685185185</c:v>
                      </c:pt>
                      <c:pt idx="575">
                        <c:v>43466.386863425927</c:v>
                      </c:pt>
                      <c:pt idx="576">
                        <c:v>43466.386874999997</c:v>
                      </c:pt>
                      <c:pt idx="577">
                        <c:v>43466.386886574073</c:v>
                      </c:pt>
                      <c:pt idx="578">
                        <c:v>43466.38689814815</c:v>
                      </c:pt>
                      <c:pt idx="579">
                        <c:v>43466.38690972222</c:v>
                      </c:pt>
                      <c:pt idx="580">
                        <c:v>43466.386921296304</c:v>
                      </c:pt>
                      <c:pt idx="581">
                        <c:v>43466.386932870373</c:v>
                      </c:pt>
                      <c:pt idx="582">
                        <c:v>43466.386944444443</c:v>
                      </c:pt>
                      <c:pt idx="583">
                        <c:v>43466.386956018519</c:v>
                      </c:pt>
                      <c:pt idx="584">
                        <c:v>43466.386967592603</c:v>
                      </c:pt>
                      <c:pt idx="585">
                        <c:v>43466.386979166673</c:v>
                      </c:pt>
                      <c:pt idx="586">
                        <c:v>43466.386990740742</c:v>
                      </c:pt>
                      <c:pt idx="587">
                        <c:v>43466.387002314812</c:v>
                      </c:pt>
                      <c:pt idx="588">
                        <c:v>43466.387013888889</c:v>
                      </c:pt>
                      <c:pt idx="589">
                        <c:v>43466.387025462973</c:v>
                      </c:pt>
                      <c:pt idx="590">
                        <c:v>43466.387037037042</c:v>
                      </c:pt>
                      <c:pt idx="591">
                        <c:v>43466.387048611112</c:v>
                      </c:pt>
                      <c:pt idx="592">
                        <c:v>43466.387060185189</c:v>
                      </c:pt>
                      <c:pt idx="593">
                        <c:v>43466.387071759258</c:v>
                      </c:pt>
                      <c:pt idx="594">
                        <c:v>43466.387083333328</c:v>
                      </c:pt>
                      <c:pt idx="595">
                        <c:v>43466.387094907397</c:v>
                      </c:pt>
                      <c:pt idx="596">
                        <c:v>43466.387106481481</c:v>
                      </c:pt>
                      <c:pt idx="597">
                        <c:v>43466.387118055558</c:v>
                      </c:pt>
                      <c:pt idx="598">
                        <c:v>43466.387129629627</c:v>
                      </c:pt>
                      <c:pt idx="599">
                        <c:v>43466.387141203697</c:v>
                      </c:pt>
                      <c:pt idx="600">
                        <c:v>43466.387152777781</c:v>
                      </c:pt>
                      <c:pt idx="601">
                        <c:v>43466.387164351851</c:v>
                      </c:pt>
                      <c:pt idx="602">
                        <c:v>43466.387175925927</c:v>
                      </c:pt>
                      <c:pt idx="603">
                        <c:v>43466.387187499997</c:v>
                      </c:pt>
                      <c:pt idx="604">
                        <c:v>43466.387199074074</c:v>
                      </c:pt>
                      <c:pt idx="605">
                        <c:v>43466.38721064815</c:v>
                      </c:pt>
                      <c:pt idx="606">
                        <c:v>43466.38722222222</c:v>
                      </c:pt>
                      <c:pt idx="607">
                        <c:v>43466.387233796297</c:v>
                      </c:pt>
                      <c:pt idx="608">
                        <c:v>43466.387245370373</c:v>
                      </c:pt>
                      <c:pt idx="609">
                        <c:v>43466.387256944443</c:v>
                      </c:pt>
                      <c:pt idx="610">
                        <c:v>43466.38726851852</c:v>
                      </c:pt>
                      <c:pt idx="611">
                        <c:v>43466.387280092589</c:v>
                      </c:pt>
                      <c:pt idx="612">
                        <c:v>43466.387291666673</c:v>
                      </c:pt>
                      <c:pt idx="613">
                        <c:v>43466.387303240743</c:v>
                      </c:pt>
                      <c:pt idx="614">
                        <c:v>43466.387314814812</c:v>
                      </c:pt>
                      <c:pt idx="615">
                        <c:v>43466.387326388889</c:v>
                      </c:pt>
                      <c:pt idx="616">
                        <c:v>43466.387337962973</c:v>
                      </c:pt>
                      <c:pt idx="617">
                        <c:v>43466.387349537043</c:v>
                      </c:pt>
                      <c:pt idx="618">
                        <c:v>43466.387361111112</c:v>
                      </c:pt>
                      <c:pt idx="619">
                        <c:v>43466.387372685182</c:v>
                      </c:pt>
                      <c:pt idx="620">
                        <c:v>43466.387384259258</c:v>
                      </c:pt>
                      <c:pt idx="621">
                        <c:v>43466.387395833342</c:v>
                      </c:pt>
                      <c:pt idx="622">
                        <c:v>43466.387407407397</c:v>
                      </c:pt>
                      <c:pt idx="623">
                        <c:v>43466.387418981481</c:v>
                      </c:pt>
                      <c:pt idx="624">
                        <c:v>43466.387430555558</c:v>
                      </c:pt>
                      <c:pt idx="625">
                        <c:v>43466.387442129628</c:v>
                      </c:pt>
                      <c:pt idx="626">
                        <c:v>43466.387453703697</c:v>
                      </c:pt>
                      <c:pt idx="627">
                        <c:v>43466.387465277781</c:v>
                      </c:pt>
                      <c:pt idx="628">
                        <c:v>43466.387476851851</c:v>
                      </c:pt>
                      <c:pt idx="629">
                        <c:v>43466.387488425928</c:v>
                      </c:pt>
                      <c:pt idx="630">
                        <c:v>43466.387499999997</c:v>
                      </c:pt>
                      <c:pt idx="631">
                        <c:v>43466.387511574067</c:v>
                      </c:pt>
                      <c:pt idx="632">
                        <c:v>43466.387523148151</c:v>
                      </c:pt>
                      <c:pt idx="633">
                        <c:v>43466.38753472222</c:v>
                      </c:pt>
                      <c:pt idx="634">
                        <c:v>43466.387546296297</c:v>
                      </c:pt>
                      <c:pt idx="635">
                        <c:v>43466.387557870366</c:v>
                      </c:pt>
                      <c:pt idx="636">
                        <c:v>43466.387569444443</c:v>
                      </c:pt>
                      <c:pt idx="637">
                        <c:v>43466.38758101852</c:v>
                      </c:pt>
                      <c:pt idx="638">
                        <c:v>43466.387592592589</c:v>
                      </c:pt>
                      <c:pt idx="639">
                        <c:v>43466.387604166674</c:v>
                      </c:pt>
                      <c:pt idx="640">
                        <c:v>43466.387615740743</c:v>
                      </c:pt>
                      <c:pt idx="641">
                        <c:v>43466.387627314813</c:v>
                      </c:pt>
                      <c:pt idx="642">
                        <c:v>43466.387638888889</c:v>
                      </c:pt>
                      <c:pt idx="643">
                        <c:v>43466.387650462973</c:v>
                      </c:pt>
                      <c:pt idx="644">
                        <c:v>43466.387662037043</c:v>
                      </c:pt>
                      <c:pt idx="645">
                        <c:v>43466.387673611112</c:v>
                      </c:pt>
                      <c:pt idx="646">
                        <c:v>43466.387685185182</c:v>
                      </c:pt>
                      <c:pt idx="647">
                        <c:v>43466.387696759259</c:v>
                      </c:pt>
                      <c:pt idx="648">
                        <c:v>43466.387708333343</c:v>
                      </c:pt>
                      <c:pt idx="649">
                        <c:v>43466.387719907398</c:v>
                      </c:pt>
                      <c:pt idx="650">
                        <c:v>43466.387731481482</c:v>
                      </c:pt>
                      <c:pt idx="651">
                        <c:v>43466.387743055559</c:v>
                      </c:pt>
                      <c:pt idx="652">
                        <c:v>43466.387754629628</c:v>
                      </c:pt>
                      <c:pt idx="653">
                        <c:v>43466.387766203698</c:v>
                      </c:pt>
                      <c:pt idx="654">
                        <c:v>43466.387777777767</c:v>
                      </c:pt>
                      <c:pt idx="655">
                        <c:v>43466.387789351851</c:v>
                      </c:pt>
                      <c:pt idx="656">
                        <c:v>43466.387800925928</c:v>
                      </c:pt>
                      <c:pt idx="657">
                        <c:v>43466.387812499997</c:v>
                      </c:pt>
                      <c:pt idx="658">
                        <c:v>43466.387824074067</c:v>
                      </c:pt>
                      <c:pt idx="659">
                        <c:v>43466.387835648151</c:v>
                      </c:pt>
                      <c:pt idx="660">
                        <c:v>43466.38784722222</c:v>
                      </c:pt>
                      <c:pt idx="661">
                        <c:v>43466.387858796297</c:v>
                      </c:pt>
                      <c:pt idx="662">
                        <c:v>43466.387870370367</c:v>
                      </c:pt>
                      <c:pt idx="663">
                        <c:v>43466.387881944444</c:v>
                      </c:pt>
                      <c:pt idx="664">
                        <c:v>43466.38789351852</c:v>
                      </c:pt>
                      <c:pt idx="665">
                        <c:v>43466.38790509259</c:v>
                      </c:pt>
                      <c:pt idx="666">
                        <c:v>43466.387916666667</c:v>
                      </c:pt>
                      <c:pt idx="667">
                        <c:v>43466.387928240743</c:v>
                      </c:pt>
                      <c:pt idx="668">
                        <c:v>43466.387939814813</c:v>
                      </c:pt>
                      <c:pt idx="669">
                        <c:v>43466.38795138889</c:v>
                      </c:pt>
                      <c:pt idx="670">
                        <c:v>43466.387962962966</c:v>
                      </c:pt>
                      <c:pt idx="671">
                        <c:v>43466.387974537043</c:v>
                      </c:pt>
                      <c:pt idx="672">
                        <c:v>43466.387986111113</c:v>
                      </c:pt>
                      <c:pt idx="673">
                        <c:v>43466.387997685182</c:v>
                      </c:pt>
                      <c:pt idx="674">
                        <c:v>43466.388009259259</c:v>
                      </c:pt>
                      <c:pt idx="675">
                        <c:v>43466.388020833343</c:v>
                      </c:pt>
                      <c:pt idx="676">
                        <c:v>43466.388032407413</c:v>
                      </c:pt>
                      <c:pt idx="677">
                        <c:v>43466.388043981482</c:v>
                      </c:pt>
                      <c:pt idx="678">
                        <c:v>43466.388055555559</c:v>
                      </c:pt>
                      <c:pt idx="679">
                        <c:v>43466.388067129628</c:v>
                      </c:pt>
                      <c:pt idx="680">
                        <c:v>43466.388078703712</c:v>
                      </c:pt>
                      <c:pt idx="681">
                        <c:v>43466.388090277767</c:v>
                      </c:pt>
                      <c:pt idx="682">
                        <c:v>43466.388101851851</c:v>
                      </c:pt>
                      <c:pt idx="683">
                        <c:v>43466.388113425928</c:v>
                      </c:pt>
                      <c:pt idx="684">
                        <c:v>43466.388124999998</c:v>
                      </c:pt>
                      <c:pt idx="685">
                        <c:v>43466.388136574067</c:v>
                      </c:pt>
                      <c:pt idx="686">
                        <c:v>43466.388148148151</c:v>
                      </c:pt>
                      <c:pt idx="687">
                        <c:v>43466.388159722221</c:v>
                      </c:pt>
                      <c:pt idx="688">
                        <c:v>43466.388171296298</c:v>
                      </c:pt>
                      <c:pt idx="689">
                        <c:v>43466.388182870367</c:v>
                      </c:pt>
                      <c:pt idx="690">
                        <c:v>43466.388194444437</c:v>
                      </c:pt>
                      <c:pt idx="691">
                        <c:v>43466.388206018521</c:v>
                      </c:pt>
                      <c:pt idx="692">
                        <c:v>43466.38821759259</c:v>
                      </c:pt>
                      <c:pt idx="693">
                        <c:v>43466.388229166667</c:v>
                      </c:pt>
                      <c:pt idx="694">
                        <c:v>43466.388240740736</c:v>
                      </c:pt>
                      <c:pt idx="695">
                        <c:v>43466.388252314813</c:v>
                      </c:pt>
                      <c:pt idx="696">
                        <c:v>43466.38826388889</c:v>
                      </c:pt>
                      <c:pt idx="697">
                        <c:v>43466.388275462959</c:v>
                      </c:pt>
                      <c:pt idx="698">
                        <c:v>43466.388287037043</c:v>
                      </c:pt>
                      <c:pt idx="699">
                        <c:v>43466.388298611113</c:v>
                      </c:pt>
                      <c:pt idx="700">
                        <c:v>43466.388310185182</c:v>
                      </c:pt>
                      <c:pt idx="701">
                        <c:v>43466.388321759259</c:v>
                      </c:pt>
                      <c:pt idx="702">
                        <c:v>43466.388333333343</c:v>
                      </c:pt>
                      <c:pt idx="703">
                        <c:v>43466.388344907413</c:v>
                      </c:pt>
                      <c:pt idx="704">
                        <c:v>43466.388356481482</c:v>
                      </c:pt>
                      <c:pt idx="705">
                        <c:v>43466.388368055559</c:v>
                      </c:pt>
                      <c:pt idx="706">
                        <c:v>43466.388379629629</c:v>
                      </c:pt>
                      <c:pt idx="707">
                        <c:v>43466.388391203713</c:v>
                      </c:pt>
                      <c:pt idx="708">
                        <c:v>43466.388402777768</c:v>
                      </c:pt>
                      <c:pt idx="709">
                        <c:v>43466.388414351852</c:v>
                      </c:pt>
                      <c:pt idx="710">
                        <c:v>43466.388425925928</c:v>
                      </c:pt>
                      <c:pt idx="711">
                        <c:v>43466.388437499998</c:v>
                      </c:pt>
                      <c:pt idx="712">
                        <c:v>43466.388449074067</c:v>
                      </c:pt>
                      <c:pt idx="713">
                        <c:v>43466.388460648152</c:v>
                      </c:pt>
                      <c:pt idx="714">
                        <c:v>43466.388472222221</c:v>
                      </c:pt>
                      <c:pt idx="715">
                        <c:v>43466.388483796298</c:v>
                      </c:pt>
                      <c:pt idx="716">
                        <c:v>43466.388495370367</c:v>
                      </c:pt>
                      <c:pt idx="717">
                        <c:v>43466.388506944437</c:v>
                      </c:pt>
                      <c:pt idx="718">
                        <c:v>43466.388518518521</c:v>
                      </c:pt>
                      <c:pt idx="719">
                        <c:v>43466.38853009259</c:v>
                      </c:pt>
                      <c:pt idx="720">
                        <c:v>43466.388541666667</c:v>
                      </c:pt>
                      <c:pt idx="721">
                        <c:v>43466.388553240737</c:v>
                      </c:pt>
                      <c:pt idx="722">
                        <c:v>43466.388564814813</c:v>
                      </c:pt>
                      <c:pt idx="723">
                        <c:v>43466.38857638889</c:v>
                      </c:pt>
                      <c:pt idx="724">
                        <c:v>43466.38858796296</c:v>
                      </c:pt>
                      <c:pt idx="725">
                        <c:v>43466.388599537036</c:v>
                      </c:pt>
                      <c:pt idx="726">
                        <c:v>43466.388611111113</c:v>
                      </c:pt>
                      <c:pt idx="727">
                        <c:v>43466.388622685183</c:v>
                      </c:pt>
                      <c:pt idx="728">
                        <c:v>43466.38863425926</c:v>
                      </c:pt>
                      <c:pt idx="729">
                        <c:v>43466.388645833344</c:v>
                      </c:pt>
                      <c:pt idx="730">
                        <c:v>43466.388657407413</c:v>
                      </c:pt>
                      <c:pt idx="731">
                        <c:v>43466.388668981483</c:v>
                      </c:pt>
                      <c:pt idx="732">
                        <c:v>43466.388680555552</c:v>
                      </c:pt>
                      <c:pt idx="733">
                        <c:v>43466.388692129629</c:v>
                      </c:pt>
                      <c:pt idx="734">
                        <c:v>43466.388703703713</c:v>
                      </c:pt>
                      <c:pt idx="735">
                        <c:v>43466.388715277782</c:v>
                      </c:pt>
                      <c:pt idx="736">
                        <c:v>43466.388726851852</c:v>
                      </c:pt>
                      <c:pt idx="737">
                        <c:v>43466.388738425929</c:v>
                      </c:pt>
                      <c:pt idx="738">
                        <c:v>43466.388749999998</c:v>
                      </c:pt>
                      <c:pt idx="739">
                        <c:v>43466.388761574082</c:v>
                      </c:pt>
                      <c:pt idx="740">
                        <c:v>43466.388773148137</c:v>
                      </c:pt>
                      <c:pt idx="741">
                        <c:v>43466.388784722221</c:v>
                      </c:pt>
                      <c:pt idx="742">
                        <c:v>43466.388796296298</c:v>
                      </c:pt>
                      <c:pt idx="743">
                        <c:v>43466.388807870368</c:v>
                      </c:pt>
                      <c:pt idx="744">
                        <c:v>43466.388819444437</c:v>
                      </c:pt>
                      <c:pt idx="745">
                        <c:v>43466.388831018521</c:v>
                      </c:pt>
                      <c:pt idx="746">
                        <c:v>43466.388842592591</c:v>
                      </c:pt>
                      <c:pt idx="747">
                        <c:v>43466.388854166667</c:v>
                      </c:pt>
                      <c:pt idx="748">
                        <c:v>43466.388865740737</c:v>
                      </c:pt>
                      <c:pt idx="749">
                        <c:v>43466.388877314806</c:v>
                      </c:pt>
                      <c:pt idx="750">
                        <c:v>43466.388888888891</c:v>
                      </c:pt>
                      <c:pt idx="751">
                        <c:v>43466.38890046296</c:v>
                      </c:pt>
                      <c:pt idx="752">
                        <c:v>43466.388912037037</c:v>
                      </c:pt>
                      <c:pt idx="753">
                        <c:v>43466.388923611114</c:v>
                      </c:pt>
                      <c:pt idx="754">
                        <c:v>43466.388935185183</c:v>
                      </c:pt>
                      <c:pt idx="755">
                        <c:v>43466.38894675926</c:v>
                      </c:pt>
                      <c:pt idx="756">
                        <c:v>43466.388958333337</c:v>
                      </c:pt>
                      <c:pt idx="757">
                        <c:v>43466.388969907413</c:v>
                      </c:pt>
                      <c:pt idx="758">
                        <c:v>43466.388981481483</c:v>
                      </c:pt>
                      <c:pt idx="759">
                        <c:v>43466.388993055552</c:v>
                      </c:pt>
                      <c:pt idx="760">
                        <c:v>43466.389004629629</c:v>
                      </c:pt>
                      <c:pt idx="761">
                        <c:v>43466.389016203713</c:v>
                      </c:pt>
                      <c:pt idx="762">
                        <c:v>43466.389027777783</c:v>
                      </c:pt>
                      <c:pt idx="763">
                        <c:v>43466.389039351852</c:v>
                      </c:pt>
                      <c:pt idx="764">
                        <c:v>43466.389050925929</c:v>
                      </c:pt>
                      <c:pt idx="765">
                        <c:v>43466.389062499999</c:v>
                      </c:pt>
                      <c:pt idx="766">
                        <c:v>43466.389074074083</c:v>
                      </c:pt>
                      <c:pt idx="767">
                        <c:v>43466.389085648138</c:v>
                      </c:pt>
                      <c:pt idx="768">
                        <c:v>43466.389097222222</c:v>
                      </c:pt>
                      <c:pt idx="769">
                        <c:v>43466.389108796298</c:v>
                      </c:pt>
                      <c:pt idx="770">
                        <c:v>43466.389120370368</c:v>
                      </c:pt>
                      <c:pt idx="771">
                        <c:v>43466.389131944437</c:v>
                      </c:pt>
                      <c:pt idx="772">
                        <c:v>43466.389143518521</c:v>
                      </c:pt>
                      <c:pt idx="773">
                        <c:v>43466.389155092591</c:v>
                      </c:pt>
                      <c:pt idx="774">
                        <c:v>43466.389166666668</c:v>
                      </c:pt>
                      <c:pt idx="775">
                        <c:v>43466.389178240737</c:v>
                      </c:pt>
                      <c:pt idx="776">
                        <c:v>43466.389189814807</c:v>
                      </c:pt>
                      <c:pt idx="777">
                        <c:v>43466.389201388891</c:v>
                      </c:pt>
                      <c:pt idx="778">
                        <c:v>43466.38921296296</c:v>
                      </c:pt>
                      <c:pt idx="779">
                        <c:v>43466.389224537037</c:v>
                      </c:pt>
                      <c:pt idx="780">
                        <c:v>43466.389236111107</c:v>
                      </c:pt>
                      <c:pt idx="781">
                        <c:v>43466.389247685183</c:v>
                      </c:pt>
                      <c:pt idx="782">
                        <c:v>43466.38925925926</c:v>
                      </c:pt>
                      <c:pt idx="783">
                        <c:v>43466.389270833337</c:v>
                      </c:pt>
                      <c:pt idx="784">
                        <c:v>43466.389282407406</c:v>
                      </c:pt>
                      <c:pt idx="785">
                        <c:v>43466.389293981483</c:v>
                      </c:pt>
                      <c:pt idx="786">
                        <c:v>43466.389305555553</c:v>
                      </c:pt>
                      <c:pt idx="787">
                        <c:v>43466.389317129629</c:v>
                      </c:pt>
                      <c:pt idx="788">
                        <c:v>43466.389328703714</c:v>
                      </c:pt>
                      <c:pt idx="789">
                        <c:v>43466.389340277783</c:v>
                      </c:pt>
                      <c:pt idx="790">
                        <c:v>43466.389351851853</c:v>
                      </c:pt>
                      <c:pt idx="791">
                        <c:v>43466.389363425929</c:v>
                      </c:pt>
                      <c:pt idx="792">
                        <c:v>43466.389374999999</c:v>
                      </c:pt>
                      <c:pt idx="793">
                        <c:v>43466.389386574083</c:v>
                      </c:pt>
                      <c:pt idx="794">
                        <c:v>43466.389398148152</c:v>
                      </c:pt>
                      <c:pt idx="795">
                        <c:v>43466.389409722222</c:v>
                      </c:pt>
                      <c:pt idx="796">
                        <c:v>43466.389421296299</c:v>
                      </c:pt>
                      <c:pt idx="797">
                        <c:v>43466.389432870368</c:v>
                      </c:pt>
                      <c:pt idx="798">
                        <c:v>43466.389444444438</c:v>
                      </c:pt>
                      <c:pt idx="799">
                        <c:v>43466.389456018522</c:v>
                      </c:pt>
                      <c:pt idx="800">
                        <c:v>43466.389467592591</c:v>
                      </c:pt>
                      <c:pt idx="801">
                        <c:v>43466.389479166668</c:v>
                      </c:pt>
                      <c:pt idx="802">
                        <c:v>43466.389490740738</c:v>
                      </c:pt>
                      <c:pt idx="803">
                        <c:v>43466.389502314807</c:v>
                      </c:pt>
                      <c:pt idx="804">
                        <c:v>43466.389513888891</c:v>
                      </c:pt>
                      <c:pt idx="805">
                        <c:v>43466.389525462961</c:v>
                      </c:pt>
                      <c:pt idx="806">
                        <c:v>43466.389537037037</c:v>
                      </c:pt>
                      <c:pt idx="807">
                        <c:v>43466.389548611107</c:v>
                      </c:pt>
                      <c:pt idx="808">
                        <c:v>43466.389560185176</c:v>
                      </c:pt>
                      <c:pt idx="809">
                        <c:v>43466.38957175926</c:v>
                      </c:pt>
                      <c:pt idx="810">
                        <c:v>43466.38958333333</c:v>
                      </c:pt>
                      <c:pt idx="811">
                        <c:v>43466.389594907407</c:v>
                      </c:pt>
                      <c:pt idx="812">
                        <c:v>43466.389606481483</c:v>
                      </c:pt>
                      <c:pt idx="813">
                        <c:v>43466.389618055553</c:v>
                      </c:pt>
                      <c:pt idx="814">
                        <c:v>43466.38962962963</c:v>
                      </c:pt>
                      <c:pt idx="815">
                        <c:v>43466.389641203707</c:v>
                      </c:pt>
                      <c:pt idx="816">
                        <c:v>43466.389652777783</c:v>
                      </c:pt>
                      <c:pt idx="817">
                        <c:v>43466.389664351853</c:v>
                      </c:pt>
                      <c:pt idx="818">
                        <c:v>43466.389675925922</c:v>
                      </c:pt>
                      <c:pt idx="819">
                        <c:v>43466.389687499999</c:v>
                      </c:pt>
                      <c:pt idx="820">
                        <c:v>43466.389699074083</c:v>
                      </c:pt>
                      <c:pt idx="821">
                        <c:v>43466.389710648153</c:v>
                      </c:pt>
                      <c:pt idx="822">
                        <c:v>43466.389722222222</c:v>
                      </c:pt>
                      <c:pt idx="823">
                        <c:v>43466.389733796299</c:v>
                      </c:pt>
                      <c:pt idx="824">
                        <c:v>43466.389745370368</c:v>
                      </c:pt>
                      <c:pt idx="825">
                        <c:v>43466.389756944453</c:v>
                      </c:pt>
                      <c:pt idx="826">
                        <c:v>43466.389768518522</c:v>
                      </c:pt>
                      <c:pt idx="827">
                        <c:v>43466.389780092592</c:v>
                      </c:pt>
                      <c:pt idx="828">
                        <c:v>43466.389791666668</c:v>
                      </c:pt>
                      <c:pt idx="829">
                        <c:v>43466.389803240738</c:v>
                      </c:pt>
                      <c:pt idx="830">
                        <c:v>43466.389814814807</c:v>
                      </c:pt>
                      <c:pt idx="831">
                        <c:v>43466.389826388891</c:v>
                      </c:pt>
                      <c:pt idx="832">
                        <c:v>43466.389837962961</c:v>
                      </c:pt>
                      <c:pt idx="833">
                        <c:v>43466.389849537038</c:v>
                      </c:pt>
                      <c:pt idx="834">
                        <c:v>43466.389861111107</c:v>
                      </c:pt>
                      <c:pt idx="835">
                        <c:v>43466.389872685177</c:v>
                      </c:pt>
                      <c:pt idx="836">
                        <c:v>43466.389884259261</c:v>
                      </c:pt>
                      <c:pt idx="837">
                        <c:v>43466.38989583333</c:v>
                      </c:pt>
                      <c:pt idx="838">
                        <c:v>43466.389907407407</c:v>
                      </c:pt>
                      <c:pt idx="839">
                        <c:v>43466.389918981477</c:v>
                      </c:pt>
                      <c:pt idx="840">
                        <c:v>43466.389930555553</c:v>
                      </c:pt>
                      <c:pt idx="841">
                        <c:v>43466.38994212963</c:v>
                      </c:pt>
                      <c:pt idx="842">
                        <c:v>43466.389953703707</c:v>
                      </c:pt>
                      <c:pt idx="843">
                        <c:v>43466.389965277784</c:v>
                      </c:pt>
                      <c:pt idx="844">
                        <c:v>43466.389976851853</c:v>
                      </c:pt>
                      <c:pt idx="845">
                        <c:v>43466.389988425923</c:v>
                      </c:pt>
                      <c:pt idx="846">
                        <c:v>43466.39</c:v>
                      </c:pt>
                      <c:pt idx="847">
                        <c:v>43466.390011574083</c:v>
                      </c:pt>
                      <c:pt idx="848">
                        <c:v>43466.390023148153</c:v>
                      </c:pt>
                      <c:pt idx="849">
                        <c:v>43466.390034722222</c:v>
                      </c:pt>
                      <c:pt idx="850">
                        <c:v>43466.390046296299</c:v>
                      </c:pt>
                      <c:pt idx="851">
                        <c:v>43466.390057870369</c:v>
                      </c:pt>
                      <c:pt idx="852">
                        <c:v>43466.390069444453</c:v>
                      </c:pt>
                      <c:pt idx="853">
                        <c:v>43466.390081018522</c:v>
                      </c:pt>
                      <c:pt idx="854">
                        <c:v>43466.390092592592</c:v>
                      </c:pt>
                      <c:pt idx="855">
                        <c:v>43466.390104166669</c:v>
                      </c:pt>
                      <c:pt idx="856">
                        <c:v>43466.390115740738</c:v>
                      </c:pt>
                      <c:pt idx="857">
                        <c:v>43466.390127314808</c:v>
                      </c:pt>
                      <c:pt idx="858">
                        <c:v>43466.390138888892</c:v>
                      </c:pt>
                      <c:pt idx="859">
                        <c:v>43466.390150462961</c:v>
                      </c:pt>
                      <c:pt idx="860">
                        <c:v>43466.390162037038</c:v>
                      </c:pt>
                      <c:pt idx="861">
                        <c:v>43466.390173611107</c:v>
                      </c:pt>
                      <c:pt idx="862">
                        <c:v>43466.390185185177</c:v>
                      </c:pt>
                      <c:pt idx="863">
                        <c:v>43466.390196759261</c:v>
                      </c:pt>
                      <c:pt idx="864">
                        <c:v>43466.390208333331</c:v>
                      </c:pt>
                      <c:pt idx="865">
                        <c:v>43466.390219907407</c:v>
                      </c:pt>
                      <c:pt idx="866">
                        <c:v>43466.390231481477</c:v>
                      </c:pt>
                      <c:pt idx="867">
                        <c:v>43466.390243055554</c:v>
                      </c:pt>
                      <c:pt idx="868">
                        <c:v>43466.39025462963</c:v>
                      </c:pt>
                      <c:pt idx="869">
                        <c:v>43466.390266203707</c:v>
                      </c:pt>
                      <c:pt idx="870">
                        <c:v>43466.390277777777</c:v>
                      </c:pt>
                      <c:pt idx="871">
                        <c:v>43466.390289351853</c:v>
                      </c:pt>
                      <c:pt idx="872">
                        <c:v>43466.390300925923</c:v>
                      </c:pt>
                      <c:pt idx="873">
                        <c:v>43466.3903125</c:v>
                      </c:pt>
                      <c:pt idx="874">
                        <c:v>43466.390324074076</c:v>
                      </c:pt>
                      <c:pt idx="875">
                        <c:v>43466.390335648153</c:v>
                      </c:pt>
                      <c:pt idx="876">
                        <c:v>43466.390347222223</c:v>
                      </c:pt>
                      <c:pt idx="877">
                        <c:v>43466.3903587963</c:v>
                      </c:pt>
                      <c:pt idx="878">
                        <c:v>43466.390370370369</c:v>
                      </c:pt>
                      <c:pt idx="879">
                        <c:v>43466.390381944453</c:v>
                      </c:pt>
                      <c:pt idx="880">
                        <c:v>43466.390393518523</c:v>
                      </c:pt>
                      <c:pt idx="881">
                        <c:v>43466.390405092592</c:v>
                      </c:pt>
                      <c:pt idx="882">
                        <c:v>43466.390416666669</c:v>
                      </c:pt>
                      <c:pt idx="883">
                        <c:v>43466.390428240738</c:v>
                      </c:pt>
                      <c:pt idx="884">
                        <c:v>43466.390439814822</c:v>
                      </c:pt>
                      <c:pt idx="885">
                        <c:v>43466.390451388892</c:v>
                      </c:pt>
                      <c:pt idx="886">
                        <c:v>43466.390462962961</c:v>
                      </c:pt>
                      <c:pt idx="887">
                        <c:v>43466.390474537038</c:v>
                      </c:pt>
                      <c:pt idx="888">
                        <c:v>43466.390486111108</c:v>
                      </c:pt>
                      <c:pt idx="889">
                        <c:v>43466.390497685177</c:v>
                      </c:pt>
                      <c:pt idx="890">
                        <c:v>43466.390509259261</c:v>
                      </c:pt>
                      <c:pt idx="891">
                        <c:v>43466.390520833331</c:v>
                      </c:pt>
                      <c:pt idx="892">
                        <c:v>43466.390532407408</c:v>
                      </c:pt>
                      <c:pt idx="893">
                        <c:v>43466.390543981477</c:v>
                      </c:pt>
                      <c:pt idx="894">
                        <c:v>43466.390555555547</c:v>
                      </c:pt>
                      <c:pt idx="895">
                        <c:v>43466.390567129631</c:v>
                      </c:pt>
                      <c:pt idx="896">
                        <c:v>43466.3905787037</c:v>
                      </c:pt>
                      <c:pt idx="897">
                        <c:v>43466.390590277777</c:v>
                      </c:pt>
                      <c:pt idx="898">
                        <c:v>43466.390601851846</c:v>
                      </c:pt>
                      <c:pt idx="899">
                        <c:v>43466.390613425923</c:v>
                      </c:pt>
                      <c:pt idx="900">
                        <c:v>43466.390625</c:v>
                      </c:pt>
                      <c:pt idx="901">
                        <c:v>43466.390636574077</c:v>
                      </c:pt>
                      <c:pt idx="902">
                        <c:v>43466.390648148154</c:v>
                      </c:pt>
                      <c:pt idx="903">
                        <c:v>43466.390659722223</c:v>
                      </c:pt>
                      <c:pt idx="904">
                        <c:v>43466.3906712963</c:v>
                      </c:pt>
                      <c:pt idx="905">
                        <c:v>43466.390682870369</c:v>
                      </c:pt>
                      <c:pt idx="906">
                        <c:v>43466.390694444453</c:v>
                      </c:pt>
                      <c:pt idx="907">
                        <c:v>43466.390706018523</c:v>
                      </c:pt>
                      <c:pt idx="908">
                        <c:v>43466.390717592592</c:v>
                      </c:pt>
                      <c:pt idx="909">
                        <c:v>43466.390729166669</c:v>
                      </c:pt>
                      <c:pt idx="910">
                        <c:v>43466.390740740739</c:v>
                      </c:pt>
                      <c:pt idx="911">
                        <c:v>43466.390752314823</c:v>
                      </c:pt>
                      <c:pt idx="912">
                        <c:v>43466.390763888892</c:v>
                      </c:pt>
                      <c:pt idx="913">
                        <c:v>43466.390775462962</c:v>
                      </c:pt>
                      <c:pt idx="914">
                        <c:v>43466.390787037039</c:v>
                      </c:pt>
                      <c:pt idx="915">
                        <c:v>43466.390798611108</c:v>
                      </c:pt>
                      <c:pt idx="916">
                        <c:v>43466.390810185178</c:v>
                      </c:pt>
                      <c:pt idx="917">
                        <c:v>43466.390821759262</c:v>
                      </c:pt>
                      <c:pt idx="918">
                        <c:v>43466.390833333331</c:v>
                      </c:pt>
                      <c:pt idx="919">
                        <c:v>43466.390844907408</c:v>
                      </c:pt>
                      <c:pt idx="920">
                        <c:v>43466.390856481477</c:v>
                      </c:pt>
                      <c:pt idx="921">
                        <c:v>43466.390868055547</c:v>
                      </c:pt>
                      <c:pt idx="922">
                        <c:v>43466.390879629631</c:v>
                      </c:pt>
                      <c:pt idx="923">
                        <c:v>43466.3908912037</c:v>
                      </c:pt>
                      <c:pt idx="924">
                        <c:v>43466.390902777777</c:v>
                      </c:pt>
                      <c:pt idx="925">
                        <c:v>43466.390914351847</c:v>
                      </c:pt>
                      <c:pt idx="926">
                        <c:v>43466.390925925924</c:v>
                      </c:pt>
                      <c:pt idx="927">
                        <c:v>43466.3909375</c:v>
                      </c:pt>
                      <c:pt idx="928">
                        <c:v>43466.390949074077</c:v>
                      </c:pt>
                      <c:pt idx="929">
                        <c:v>43466.390960648147</c:v>
                      </c:pt>
                      <c:pt idx="930">
                        <c:v>43466.390972222223</c:v>
                      </c:pt>
                      <c:pt idx="931">
                        <c:v>43466.390983796293</c:v>
                      </c:pt>
                      <c:pt idx="932">
                        <c:v>43466.39099537037</c:v>
                      </c:pt>
                      <c:pt idx="933">
                        <c:v>43466.391006944446</c:v>
                      </c:pt>
                      <c:pt idx="934">
                        <c:v>43466.391018518523</c:v>
                      </c:pt>
                      <c:pt idx="935">
                        <c:v>43466.391030092593</c:v>
                      </c:pt>
                      <c:pt idx="936">
                        <c:v>43466.391041666669</c:v>
                      </c:pt>
                      <c:pt idx="937">
                        <c:v>43466.391053240739</c:v>
                      </c:pt>
                      <c:pt idx="938">
                        <c:v>43466.391064814823</c:v>
                      </c:pt>
                      <c:pt idx="939">
                        <c:v>43466.391076388893</c:v>
                      </c:pt>
                      <c:pt idx="940">
                        <c:v>43466.391087962962</c:v>
                      </c:pt>
                      <c:pt idx="941">
                        <c:v>43466.391099537039</c:v>
                      </c:pt>
                      <c:pt idx="942">
                        <c:v>43466.391111111108</c:v>
                      </c:pt>
                      <c:pt idx="943">
                        <c:v>43466.391122685192</c:v>
                      </c:pt>
                      <c:pt idx="944">
                        <c:v>43466.391134259262</c:v>
                      </c:pt>
                      <c:pt idx="945">
                        <c:v>43466.391145833331</c:v>
                      </c:pt>
                      <c:pt idx="946">
                        <c:v>43466.391157407408</c:v>
                      </c:pt>
                      <c:pt idx="947">
                        <c:v>43466.391168981478</c:v>
                      </c:pt>
                      <c:pt idx="948">
                        <c:v>43466.391180555547</c:v>
                      </c:pt>
                      <c:pt idx="949">
                        <c:v>43466.391192129631</c:v>
                      </c:pt>
                      <c:pt idx="950">
                        <c:v>43466.391203703701</c:v>
                      </c:pt>
                      <c:pt idx="951">
                        <c:v>43466.391215277778</c:v>
                      </c:pt>
                      <c:pt idx="952">
                        <c:v>43466.391226851847</c:v>
                      </c:pt>
                      <c:pt idx="953">
                        <c:v>43466.391238425917</c:v>
                      </c:pt>
                      <c:pt idx="954">
                        <c:v>43466.391250000001</c:v>
                      </c:pt>
                      <c:pt idx="955">
                        <c:v>43466.391261574077</c:v>
                      </c:pt>
                      <c:pt idx="956">
                        <c:v>43466.391273148147</c:v>
                      </c:pt>
                      <c:pt idx="957">
                        <c:v>43466.391284722216</c:v>
                      </c:pt>
                      <c:pt idx="958">
                        <c:v>43466.391296296293</c:v>
                      </c:pt>
                      <c:pt idx="959">
                        <c:v>43466.39130787037</c:v>
                      </c:pt>
                      <c:pt idx="960">
                        <c:v>43466.391319444447</c:v>
                      </c:pt>
                      <c:pt idx="961">
                        <c:v>43466.391331018523</c:v>
                      </c:pt>
                      <c:pt idx="962">
                        <c:v>43466.391342592593</c:v>
                      </c:pt>
                      <c:pt idx="963">
                        <c:v>43466.39135416667</c:v>
                      </c:pt>
                      <c:pt idx="964">
                        <c:v>43466.391365740739</c:v>
                      </c:pt>
                      <c:pt idx="965">
                        <c:v>43466.391377314823</c:v>
                      </c:pt>
                      <c:pt idx="966">
                        <c:v>43466.391388888893</c:v>
                      </c:pt>
                      <c:pt idx="967">
                        <c:v>43466.391400462962</c:v>
                      </c:pt>
                      <c:pt idx="968">
                        <c:v>43466.391412037039</c:v>
                      </c:pt>
                      <c:pt idx="969">
                        <c:v>43466.391423611109</c:v>
                      </c:pt>
                      <c:pt idx="970">
                        <c:v>43466.391435185193</c:v>
                      </c:pt>
                      <c:pt idx="971">
                        <c:v>43466.391446759262</c:v>
                      </c:pt>
                      <c:pt idx="972">
                        <c:v>43466.391458333332</c:v>
                      </c:pt>
                      <c:pt idx="973">
                        <c:v>43466.391469907408</c:v>
                      </c:pt>
                      <c:pt idx="974">
                        <c:v>43466.391481481478</c:v>
                      </c:pt>
                      <c:pt idx="975">
                        <c:v>43466.391493055547</c:v>
                      </c:pt>
                      <c:pt idx="976">
                        <c:v>43466.391504629632</c:v>
                      </c:pt>
                      <c:pt idx="977">
                        <c:v>43466.391516203701</c:v>
                      </c:pt>
                      <c:pt idx="978">
                        <c:v>43466.391527777778</c:v>
                      </c:pt>
                      <c:pt idx="979">
                        <c:v>43466.391539351847</c:v>
                      </c:pt>
                      <c:pt idx="980">
                        <c:v>43466.391550925917</c:v>
                      </c:pt>
                      <c:pt idx="981">
                        <c:v>43466.391562500001</c:v>
                      </c:pt>
                      <c:pt idx="982">
                        <c:v>43466.391574074078</c:v>
                      </c:pt>
                      <c:pt idx="983">
                        <c:v>43466.391585648147</c:v>
                      </c:pt>
                      <c:pt idx="984">
                        <c:v>43466.391597222217</c:v>
                      </c:pt>
                      <c:pt idx="985">
                        <c:v>43466.391608796293</c:v>
                      </c:pt>
                      <c:pt idx="986">
                        <c:v>43466.39162037037</c:v>
                      </c:pt>
                      <c:pt idx="987">
                        <c:v>43466.391631944447</c:v>
                      </c:pt>
                      <c:pt idx="988">
                        <c:v>43466.391643518517</c:v>
                      </c:pt>
                      <c:pt idx="989">
                        <c:v>43466.391655092593</c:v>
                      </c:pt>
                      <c:pt idx="990">
                        <c:v>43466.39166666667</c:v>
                      </c:pt>
                      <c:pt idx="991">
                        <c:v>43466.39167824074</c:v>
                      </c:pt>
                      <c:pt idx="992">
                        <c:v>43466.391689814824</c:v>
                      </c:pt>
                      <c:pt idx="993">
                        <c:v>43466.391701388893</c:v>
                      </c:pt>
                      <c:pt idx="994">
                        <c:v>43466.391712962963</c:v>
                      </c:pt>
                      <c:pt idx="995">
                        <c:v>43466.391724537039</c:v>
                      </c:pt>
                      <c:pt idx="996">
                        <c:v>43466.391736111109</c:v>
                      </c:pt>
                      <c:pt idx="997">
                        <c:v>43466.391747685193</c:v>
                      </c:pt>
                      <c:pt idx="998">
                        <c:v>43466.391759259262</c:v>
                      </c:pt>
                      <c:pt idx="999">
                        <c:v>43466.391770833332</c:v>
                      </c:pt>
                      <c:pt idx="1000">
                        <c:v>43466.391782407409</c:v>
                      </c:pt>
                      <c:pt idx="1001">
                        <c:v>43466.391793981478</c:v>
                      </c:pt>
                      <c:pt idx="1002">
                        <c:v>43466.391805555562</c:v>
                      </c:pt>
                      <c:pt idx="1003">
                        <c:v>43466.391817129632</c:v>
                      </c:pt>
                      <c:pt idx="1004">
                        <c:v>43466.391828703701</c:v>
                      </c:pt>
                      <c:pt idx="1005">
                        <c:v>43466.391840277778</c:v>
                      </c:pt>
                      <c:pt idx="1006">
                        <c:v>43466.391851851848</c:v>
                      </c:pt>
                      <c:pt idx="1007">
                        <c:v>43466.391863425917</c:v>
                      </c:pt>
                      <c:pt idx="1008">
                        <c:v>43466.391875000001</c:v>
                      </c:pt>
                      <c:pt idx="1009">
                        <c:v>43466.391886574071</c:v>
                      </c:pt>
                      <c:pt idx="1010">
                        <c:v>43466.391898148147</c:v>
                      </c:pt>
                      <c:pt idx="1011">
                        <c:v>43466.391909722217</c:v>
                      </c:pt>
                      <c:pt idx="1012">
                        <c:v>43466.391921296286</c:v>
                      </c:pt>
                      <c:pt idx="1013">
                        <c:v>43466.391932870371</c:v>
                      </c:pt>
                      <c:pt idx="1014">
                        <c:v>43466.391944444447</c:v>
                      </c:pt>
                      <c:pt idx="1015">
                        <c:v>43466.391956018517</c:v>
                      </c:pt>
                      <c:pt idx="1016">
                        <c:v>43466.391967592594</c:v>
                      </c:pt>
                      <c:pt idx="1017">
                        <c:v>43466.391979166663</c:v>
                      </c:pt>
                      <c:pt idx="1018">
                        <c:v>43466.39199074074</c:v>
                      </c:pt>
                      <c:pt idx="1019">
                        <c:v>43466.392002314817</c:v>
                      </c:pt>
                      <c:pt idx="1020">
                        <c:v>43466.392013888893</c:v>
                      </c:pt>
                      <c:pt idx="1021">
                        <c:v>43466.392025462963</c:v>
                      </c:pt>
                      <c:pt idx="1022">
                        <c:v>43466.39203703704</c:v>
                      </c:pt>
                      <c:pt idx="1023">
                        <c:v>43466.392048611109</c:v>
                      </c:pt>
                      <c:pt idx="1024">
                        <c:v>43466.392060185193</c:v>
                      </c:pt>
                      <c:pt idx="1025">
                        <c:v>43466.392071759263</c:v>
                      </c:pt>
                      <c:pt idx="1026">
                        <c:v>43466.392083333332</c:v>
                      </c:pt>
                      <c:pt idx="1027">
                        <c:v>43466.392094907409</c:v>
                      </c:pt>
                      <c:pt idx="1028">
                        <c:v>43466.392106481479</c:v>
                      </c:pt>
                      <c:pt idx="1029">
                        <c:v>43466.392118055563</c:v>
                      </c:pt>
                      <c:pt idx="1030">
                        <c:v>43466.392129629632</c:v>
                      </c:pt>
                      <c:pt idx="1031">
                        <c:v>43466.392141203702</c:v>
                      </c:pt>
                      <c:pt idx="1032">
                        <c:v>43466.392152777778</c:v>
                      </c:pt>
                      <c:pt idx="1033">
                        <c:v>43466.392164351862</c:v>
                      </c:pt>
                      <c:pt idx="1034">
                        <c:v>43466.392175925917</c:v>
                      </c:pt>
                      <c:pt idx="1035">
                        <c:v>43466.392187500001</c:v>
                      </c:pt>
                      <c:pt idx="1036">
                        <c:v>43466.392199074071</c:v>
                      </c:pt>
                      <c:pt idx="1037">
                        <c:v>43466.392314814817</c:v>
                      </c:pt>
                      <c:pt idx="1038">
                        <c:v>43466.392326388886</c:v>
                      </c:pt>
                      <c:pt idx="1039">
                        <c:v>43466.392337962963</c:v>
                      </c:pt>
                      <c:pt idx="1040">
                        <c:v>43466.39234953704</c:v>
                      </c:pt>
                      <c:pt idx="1041">
                        <c:v>43466.392361111109</c:v>
                      </c:pt>
                      <c:pt idx="1042">
                        <c:v>43466.392372685194</c:v>
                      </c:pt>
                      <c:pt idx="1043">
                        <c:v>43466.392384259263</c:v>
                      </c:pt>
                      <c:pt idx="1044">
                        <c:v>43466.392395833333</c:v>
                      </c:pt>
                      <c:pt idx="1045">
                        <c:v>43466.392407407409</c:v>
                      </c:pt>
                      <c:pt idx="1046">
                        <c:v>43466.392418981479</c:v>
                      </c:pt>
                      <c:pt idx="1047">
                        <c:v>43466.392453703702</c:v>
                      </c:pt>
                      <c:pt idx="1048">
                        <c:v>43466.392465277779</c:v>
                      </c:pt>
                      <c:pt idx="1049">
                        <c:v>43466.392476851863</c:v>
                      </c:pt>
                      <c:pt idx="1050">
                        <c:v>43466.392488425918</c:v>
                      </c:pt>
                      <c:pt idx="1051">
                        <c:v>43466.392500000002</c:v>
                      </c:pt>
                      <c:pt idx="1052">
                        <c:v>43466.392511574071</c:v>
                      </c:pt>
                      <c:pt idx="1053">
                        <c:v>43466.392523148148</c:v>
                      </c:pt>
                      <c:pt idx="1054">
                        <c:v>43466.39271990741</c:v>
                      </c:pt>
                      <c:pt idx="1055">
                        <c:v>43466.392731481479</c:v>
                      </c:pt>
                      <c:pt idx="1056">
                        <c:v>43466.392743055563</c:v>
                      </c:pt>
                      <c:pt idx="1057">
                        <c:v>43466.392754629633</c:v>
                      </c:pt>
                      <c:pt idx="1058">
                        <c:v>43466.392766203702</c:v>
                      </c:pt>
                      <c:pt idx="1059">
                        <c:v>43466.392777777779</c:v>
                      </c:pt>
                      <c:pt idx="1060">
                        <c:v>43466.392789351848</c:v>
                      </c:pt>
                      <c:pt idx="1061">
                        <c:v>43466.392800925933</c:v>
                      </c:pt>
                      <c:pt idx="1062">
                        <c:v>43466.392812500002</c:v>
                      </c:pt>
                      <c:pt idx="1063">
                        <c:v>43466.392824074072</c:v>
                      </c:pt>
                      <c:pt idx="1064">
                        <c:v>43466.392835648148</c:v>
                      </c:pt>
                      <c:pt idx="1065">
                        <c:v>43466.392847222232</c:v>
                      </c:pt>
                      <c:pt idx="1066">
                        <c:v>43466.392858796287</c:v>
                      </c:pt>
                      <c:pt idx="1067">
                        <c:v>43466.392870370371</c:v>
                      </c:pt>
                      <c:pt idx="1068">
                        <c:v>43466.392881944441</c:v>
                      </c:pt>
                      <c:pt idx="1069">
                        <c:v>43466.392893518518</c:v>
                      </c:pt>
                      <c:pt idx="1070">
                        <c:v>43466.392905092587</c:v>
                      </c:pt>
                      <c:pt idx="1071">
                        <c:v>43466.392916666657</c:v>
                      </c:pt>
                      <c:pt idx="1072">
                        <c:v>43466.392928240741</c:v>
                      </c:pt>
                      <c:pt idx="1073">
                        <c:v>43466.392939814818</c:v>
                      </c:pt>
                      <c:pt idx="1074">
                        <c:v>43466.392951388887</c:v>
                      </c:pt>
                      <c:pt idx="1075">
                        <c:v>43466.392962962957</c:v>
                      </c:pt>
                      <c:pt idx="1076">
                        <c:v>43466.392974537041</c:v>
                      </c:pt>
                      <c:pt idx="1077">
                        <c:v>43466.39298611111</c:v>
                      </c:pt>
                      <c:pt idx="1078">
                        <c:v>43466.392997685187</c:v>
                      </c:pt>
                      <c:pt idx="1079">
                        <c:v>43466.393009259264</c:v>
                      </c:pt>
                      <c:pt idx="1080">
                        <c:v>43466.393020833333</c:v>
                      </c:pt>
                      <c:pt idx="1081">
                        <c:v>43466.39303240741</c:v>
                      </c:pt>
                      <c:pt idx="1082">
                        <c:v>43466.393043981479</c:v>
                      </c:pt>
                      <c:pt idx="1083">
                        <c:v>43466.393055555563</c:v>
                      </c:pt>
                      <c:pt idx="1084">
                        <c:v>43466.393067129633</c:v>
                      </c:pt>
                      <c:pt idx="1085">
                        <c:v>43466.393078703702</c:v>
                      </c:pt>
                      <c:pt idx="1086">
                        <c:v>43466.393090277779</c:v>
                      </c:pt>
                      <c:pt idx="1087">
                        <c:v>43466.393101851849</c:v>
                      </c:pt>
                      <c:pt idx="1088">
                        <c:v>43466.393113425933</c:v>
                      </c:pt>
                      <c:pt idx="1089">
                        <c:v>43466.393194444441</c:v>
                      </c:pt>
                      <c:pt idx="1090">
                        <c:v>43466.393333333333</c:v>
                      </c:pt>
                      <c:pt idx="1091">
                        <c:v>43466.39334490741</c:v>
                      </c:pt>
                      <c:pt idx="1092">
                        <c:v>43466.39335648148</c:v>
                      </c:pt>
                      <c:pt idx="1093">
                        <c:v>43466.393368055556</c:v>
                      </c:pt>
                      <c:pt idx="1094">
                        <c:v>43466.393379629633</c:v>
                      </c:pt>
                      <c:pt idx="1095">
                        <c:v>43466.393391203703</c:v>
                      </c:pt>
                      <c:pt idx="1096">
                        <c:v>43466.39340277778</c:v>
                      </c:pt>
                      <c:pt idx="1097">
                        <c:v>43466.393414351849</c:v>
                      </c:pt>
                      <c:pt idx="1098">
                        <c:v>43466.393425925933</c:v>
                      </c:pt>
                      <c:pt idx="1099">
                        <c:v>43466.393437500003</c:v>
                      </c:pt>
                      <c:pt idx="1100">
                        <c:v>43466.393449074072</c:v>
                      </c:pt>
                      <c:pt idx="1101">
                        <c:v>43466.393460648149</c:v>
                      </c:pt>
                      <c:pt idx="1102">
                        <c:v>43466.393472222233</c:v>
                      </c:pt>
                      <c:pt idx="1103">
                        <c:v>43466.393483796302</c:v>
                      </c:pt>
                      <c:pt idx="1104">
                        <c:v>43466.393495370372</c:v>
                      </c:pt>
                      <c:pt idx="1105">
                        <c:v>43466.393506944441</c:v>
                      </c:pt>
                      <c:pt idx="1106">
                        <c:v>43466.393518518518</c:v>
                      </c:pt>
                      <c:pt idx="1107">
                        <c:v>43466.393530092602</c:v>
                      </c:pt>
                      <c:pt idx="1108">
                        <c:v>43466.393541666657</c:v>
                      </c:pt>
                      <c:pt idx="1109">
                        <c:v>43466.393553240741</c:v>
                      </c:pt>
                      <c:pt idx="1110">
                        <c:v>43466.393564814818</c:v>
                      </c:pt>
                      <c:pt idx="1111">
                        <c:v>43466.393576388888</c:v>
                      </c:pt>
                      <c:pt idx="1112">
                        <c:v>43466.393587962957</c:v>
                      </c:pt>
                      <c:pt idx="1113">
                        <c:v>43466.393599537027</c:v>
                      </c:pt>
                      <c:pt idx="1114">
                        <c:v>43466.393611111111</c:v>
                      </c:pt>
                      <c:pt idx="1115">
                        <c:v>43466.393622685187</c:v>
                      </c:pt>
                      <c:pt idx="1116">
                        <c:v>43466.393634259257</c:v>
                      </c:pt>
                      <c:pt idx="1117">
                        <c:v>43466.393645833326</c:v>
                      </c:pt>
                      <c:pt idx="1118">
                        <c:v>43466.393657407411</c:v>
                      </c:pt>
                      <c:pt idx="1119">
                        <c:v>43466.39366898148</c:v>
                      </c:pt>
                      <c:pt idx="1120">
                        <c:v>43466.393680555557</c:v>
                      </c:pt>
                      <c:pt idx="1121">
                        <c:v>43466.393692129634</c:v>
                      </c:pt>
                      <c:pt idx="1122">
                        <c:v>43466.393703703703</c:v>
                      </c:pt>
                      <c:pt idx="1123">
                        <c:v>43466.39371527778</c:v>
                      </c:pt>
                      <c:pt idx="1124">
                        <c:v>43466.393726851849</c:v>
                      </c:pt>
                      <c:pt idx="1125">
                        <c:v>43466.393738425933</c:v>
                      </c:pt>
                      <c:pt idx="1126">
                        <c:v>43466.393750000003</c:v>
                      </c:pt>
                      <c:pt idx="1127">
                        <c:v>43466.393761574072</c:v>
                      </c:pt>
                      <c:pt idx="1128">
                        <c:v>43466.393773148149</c:v>
                      </c:pt>
                      <c:pt idx="1129">
                        <c:v>43466.393784722219</c:v>
                      </c:pt>
                      <c:pt idx="1130">
                        <c:v>43466.393796296303</c:v>
                      </c:pt>
                      <c:pt idx="1131">
                        <c:v>43466.393807870372</c:v>
                      </c:pt>
                      <c:pt idx="1132">
                        <c:v>43466.393819444442</c:v>
                      </c:pt>
                      <c:pt idx="1133">
                        <c:v>43466.393831018519</c:v>
                      </c:pt>
                      <c:pt idx="1134">
                        <c:v>43466.393842592603</c:v>
                      </c:pt>
                      <c:pt idx="1135">
                        <c:v>43466.393854166658</c:v>
                      </c:pt>
                      <c:pt idx="1136">
                        <c:v>43466.393865740742</c:v>
                      </c:pt>
                      <c:pt idx="1137">
                        <c:v>43466.393877314818</c:v>
                      </c:pt>
                      <c:pt idx="1138">
                        <c:v>43466.393888888888</c:v>
                      </c:pt>
                      <c:pt idx="1139">
                        <c:v>43466.393900462957</c:v>
                      </c:pt>
                      <c:pt idx="1140">
                        <c:v>43466.393912037027</c:v>
                      </c:pt>
                      <c:pt idx="1141">
                        <c:v>43466.393923611111</c:v>
                      </c:pt>
                      <c:pt idx="1142">
                        <c:v>43466.393935185188</c:v>
                      </c:pt>
                      <c:pt idx="1143">
                        <c:v>43466.393946759257</c:v>
                      </c:pt>
                      <c:pt idx="1144">
                        <c:v>43466.393958333327</c:v>
                      </c:pt>
                      <c:pt idx="1145">
                        <c:v>43466.393969907411</c:v>
                      </c:pt>
                      <c:pt idx="1146">
                        <c:v>43466.39398148148</c:v>
                      </c:pt>
                      <c:pt idx="1147">
                        <c:v>43466.393993055557</c:v>
                      </c:pt>
                      <c:pt idx="1148">
                        <c:v>43466.394004629627</c:v>
                      </c:pt>
                      <c:pt idx="1149">
                        <c:v>43466.394016203703</c:v>
                      </c:pt>
                      <c:pt idx="1150">
                        <c:v>43466.39402777778</c:v>
                      </c:pt>
                      <c:pt idx="1151">
                        <c:v>43466.39403935185</c:v>
                      </c:pt>
                      <c:pt idx="1152">
                        <c:v>43466.394050925926</c:v>
                      </c:pt>
                      <c:pt idx="1153">
                        <c:v>43466.394062500003</c:v>
                      </c:pt>
                      <c:pt idx="1154">
                        <c:v>43466.394074074073</c:v>
                      </c:pt>
                      <c:pt idx="1155">
                        <c:v>43466.394085648149</c:v>
                      </c:pt>
                      <c:pt idx="1156">
                        <c:v>43466.394097222219</c:v>
                      </c:pt>
                      <c:pt idx="1157">
                        <c:v>43466.394108796303</c:v>
                      </c:pt>
                      <c:pt idx="1158">
                        <c:v>43466.394120370373</c:v>
                      </c:pt>
                      <c:pt idx="1159">
                        <c:v>43466.394131944442</c:v>
                      </c:pt>
                      <c:pt idx="1160">
                        <c:v>43466.394143518519</c:v>
                      </c:pt>
                      <c:pt idx="1161">
                        <c:v>43466.394155092603</c:v>
                      </c:pt>
                      <c:pt idx="1162">
                        <c:v>43466.394166666672</c:v>
                      </c:pt>
                      <c:pt idx="1163">
                        <c:v>43466.394178240742</c:v>
                      </c:pt>
                      <c:pt idx="1164">
                        <c:v>43466.394189814811</c:v>
                      </c:pt>
                      <c:pt idx="1165">
                        <c:v>43466.394201388888</c:v>
                      </c:pt>
                      <c:pt idx="1166">
                        <c:v>43466.394212962958</c:v>
                      </c:pt>
                      <c:pt idx="1167">
                        <c:v>43466.394224537027</c:v>
                      </c:pt>
                      <c:pt idx="1168">
                        <c:v>43466.394236111111</c:v>
                      </c:pt>
                      <c:pt idx="1169">
                        <c:v>43466.394247685188</c:v>
                      </c:pt>
                      <c:pt idx="1170">
                        <c:v>43466.394259259258</c:v>
                      </c:pt>
                      <c:pt idx="1171">
                        <c:v>43466.394270833327</c:v>
                      </c:pt>
                      <c:pt idx="1172">
                        <c:v>43466.394282407397</c:v>
                      </c:pt>
                      <c:pt idx="1173">
                        <c:v>43466.394293981481</c:v>
                      </c:pt>
                      <c:pt idx="1174">
                        <c:v>43466.394305555557</c:v>
                      </c:pt>
                      <c:pt idx="1175">
                        <c:v>43466.394317129627</c:v>
                      </c:pt>
                      <c:pt idx="1176">
                        <c:v>43466.394328703696</c:v>
                      </c:pt>
                      <c:pt idx="1177">
                        <c:v>43466.39434027778</c:v>
                      </c:pt>
                      <c:pt idx="1178">
                        <c:v>43466.39435185185</c:v>
                      </c:pt>
                      <c:pt idx="1179">
                        <c:v>43466.394363425927</c:v>
                      </c:pt>
                      <c:pt idx="1180">
                        <c:v>43466.394375000003</c:v>
                      </c:pt>
                      <c:pt idx="1181">
                        <c:v>43466.394386574073</c:v>
                      </c:pt>
                      <c:pt idx="1182">
                        <c:v>43466.39439814815</c:v>
                      </c:pt>
                      <c:pt idx="1183">
                        <c:v>43466.394409722219</c:v>
                      </c:pt>
                      <c:pt idx="1184">
                        <c:v>43466.394421296303</c:v>
                      </c:pt>
                      <c:pt idx="1185">
                        <c:v>43466.394432870373</c:v>
                      </c:pt>
                      <c:pt idx="1186">
                        <c:v>43466.394444444442</c:v>
                      </c:pt>
                      <c:pt idx="1187">
                        <c:v>43466.394456018519</c:v>
                      </c:pt>
                      <c:pt idx="1188">
                        <c:v>43466.394467592603</c:v>
                      </c:pt>
                      <c:pt idx="1189">
                        <c:v>43466.394479166673</c:v>
                      </c:pt>
                      <c:pt idx="1190">
                        <c:v>43466.394490740742</c:v>
                      </c:pt>
                      <c:pt idx="1191">
                        <c:v>43466.394502314812</c:v>
                      </c:pt>
                      <c:pt idx="1192">
                        <c:v>43466.394513888888</c:v>
                      </c:pt>
                      <c:pt idx="1193">
                        <c:v>43466.394525462973</c:v>
                      </c:pt>
                      <c:pt idx="1194">
                        <c:v>43466.394537037027</c:v>
                      </c:pt>
                      <c:pt idx="1195">
                        <c:v>43466.394548611112</c:v>
                      </c:pt>
                      <c:pt idx="1196">
                        <c:v>43466.394560185188</c:v>
                      </c:pt>
                      <c:pt idx="1197">
                        <c:v>43466.394571759258</c:v>
                      </c:pt>
                      <c:pt idx="1198">
                        <c:v>43466.394583333327</c:v>
                      </c:pt>
                      <c:pt idx="1199">
                        <c:v>43466.394594907397</c:v>
                      </c:pt>
                      <c:pt idx="1200">
                        <c:v>43466.394606481481</c:v>
                      </c:pt>
                      <c:pt idx="1201">
                        <c:v>43466.394618055558</c:v>
                      </c:pt>
                      <c:pt idx="1202">
                        <c:v>43466.394629629627</c:v>
                      </c:pt>
                      <c:pt idx="1203">
                        <c:v>43466.394641203697</c:v>
                      </c:pt>
                      <c:pt idx="1204">
                        <c:v>43466.394652777781</c:v>
                      </c:pt>
                      <c:pt idx="1205">
                        <c:v>43466.39466435185</c:v>
                      </c:pt>
                      <c:pt idx="1206">
                        <c:v>43466.394675925927</c:v>
                      </c:pt>
                      <c:pt idx="1207">
                        <c:v>43466.394687499997</c:v>
                      </c:pt>
                      <c:pt idx="1208">
                        <c:v>43466.394699074073</c:v>
                      </c:pt>
                      <c:pt idx="1209">
                        <c:v>43466.39471064815</c:v>
                      </c:pt>
                      <c:pt idx="1210">
                        <c:v>43466.39472222222</c:v>
                      </c:pt>
                      <c:pt idx="1211">
                        <c:v>43466.394733796304</c:v>
                      </c:pt>
                      <c:pt idx="1212">
                        <c:v>43466.394745370373</c:v>
                      </c:pt>
                      <c:pt idx="1213">
                        <c:v>43466.394756944443</c:v>
                      </c:pt>
                      <c:pt idx="1214">
                        <c:v>43466.394768518519</c:v>
                      </c:pt>
                      <c:pt idx="1215">
                        <c:v>43466.394780092603</c:v>
                      </c:pt>
                      <c:pt idx="1216">
                        <c:v>43466.394791666673</c:v>
                      </c:pt>
                      <c:pt idx="1217">
                        <c:v>43466.394803240742</c:v>
                      </c:pt>
                      <c:pt idx="1218">
                        <c:v>43466.394814814812</c:v>
                      </c:pt>
                      <c:pt idx="1219">
                        <c:v>43466.394826388889</c:v>
                      </c:pt>
                      <c:pt idx="1220">
                        <c:v>43466.394837962973</c:v>
                      </c:pt>
                      <c:pt idx="1221">
                        <c:v>43466.394849537042</c:v>
                      </c:pt>
                      <c:pt idx="1222">
                        <c:v>43466.394861111112</c:v>
                      </c:pt>
                      <c:pt idx="1223">
                        <c:v>43466.394872685189</c:v>
                      </c:pt>
                      <c:pt idx="1224">
                        <c:v>43466.394884259258</c:v>
                      </c:pt>
                      <c:pt idx="1225">
                        <c:v>43466.394895833328</c:v>
                      </c:pt>
                      <c:pt idx="1226">
                        <c:v>43466.394907407397</c:v>
                      </c:pt>
                      <c:pt idx="1227">
                        <c:v>43466.394918981481</c:v>
                      </c:pt>
                      <c:pt idx="1228">
                        <c:v>43466.394930555558</c:v>
                      </c:pt>
                      <c:pt idx="1229">
                        <c:v>43466.394942129627</c:v>
                      </c:pt>
                      <c:pt idx="1230">
                        <c:v>43466.394953703697</c:v>
                      </c:pt>
                      <c:pt idx="1231">
                        <c:v>43466.394965277781</c:v>
                      </c:pt>
                      <c:pt idx="1232">
                        <c:v>43466.394976851851</c:v>
                      </c:pt>
                      <c:pt idx="1233">
                        <c:v>43466.394988425927</c:v>
                      </c:pt>
                      <c:pt idx="1234">
                        <c:v>43466.394999999997</c:v>
                      </c:pt>
                      <c:pt idx="1235">
                        <c:v>43466.395011574074</c:v>
                      </c:pt>
                      <c:pt idx="1236">
                        <c:v>43466.39502314815</c:v>
                      </c:pt>
                      <c:pt idx="1237">
                        <c:v>43466.39503472222</c:v>
                      </c:pt>
                      <c:pt idx="1238">
                        <c:v>43466.395046296297</c:v>
                      </c:pt>
                      <c:pt idx="1239">
                        <c:v>43466.395057870373</c:v>
                      </c:pt>
                      <c:pt idx="1240">
                        <c:v>43466.395069444443</c:v>
                      </c:pt>
                      <c:pt idx="1241">
                        <c:v>43466.39508101852</c:v>
                      </c:pt>
                      <c:pt idx="1242">
                        <c:v>43466.395092592589</c:v>
                      </c:pt>
                      <c:pt idx="1243">
                        <c:v>43466.395104166673</c:v>
                      </c:pt>
                      <c:pt idx="1244">
                        <c:v>43466.395115740743</c:v>
                      </c:pt>
                      <c:pt idx="1245">
                        <c:v>43466.395127314812</c:v>
                      </c:pt>
                      <c:pt idx="1246">
                        <c:v>43466.395138888889</c:v>
                      </c:pt>
                      <c:pt idx="1247">
                        <c:v>43466.395150462973</c:v>
                      </c:pt>
                      <c:pt idx="1248">
                        <c:v>43466.395162037043</c:v>
                      </c:pt>
                      <c:pt idx="1249">
                        <c:v>43466.395173611112</c:v>
                      </c:pt>
                      <c:pt idx="1250">
                        <c:v>43466.395185185182</c:v>
                      </c:pt>
                      <c:pt idx="1251">
                        <c:v>43466.395196759258</c:v>
                      </c:pt>
                      <c:pt idx="1252">
                        <c:v>43466.395208333342</c:v>
                      </c:pt>
                      <c:pt idx="1253">
                        <c:v>43466.395219907397</c:v>
                      </c:pt>
                      <c:pt idx="1254">
                        <c:v>43466.395231481481</c:v>
                      </c:pt>
                      <c:pt idx="1255">
                        <c:v>43466.395243055558</c:v>
                      </c:pt>
                      <c:pt idx="1256">
                        <c:v>43466.395254629628</c:v>
                      </c:pt>
                      <c:pt idx="1257">
                        <c:v>43466.395266203697</c:v>
                      </c:pt>
                      <c:pt idx="1258">
                        <c:v>43466.395277777781</c:v>
                      </c:pt>
                      <c:pt idx="1259">
                        <c:v>43466.395289351851</c:v>
                      </c:pt>
                      <c:pt idx="1260">
                        <c:v>43466.395300925928</c:v>
                      </c:pt>
                      <c:pt idx="1261">
                        <c:v>43466.395312499997</c:v>
                      </c:pt>
                      <c:pt idx="1262">
                        <c:v>43466.395324074067</c:v>
                      </c:pt>
                      <c:pt idx="1263">
                        <c:v>43466.395335648151</c:v>
                      </c:pt>
                      <c:pt idx="1264">
                        <c:v>43466.39534722222</c:v>
                      </c:pt>
                      <c:pt idx="1265">
                        <c:v>43466.395358796297</c:v>
                      </c:pt>
                      <c:pt idx="1266">
                        <c:v>43466.395370370366</c:v>
                      </c:pt>
                      <c:pt idx="1267">
                        <c:v>43466.395381944443</c:v>
                      </c:pt>
                      <c:pt idx="1268">
                        <c:v>43466.39539351852</c:v>
                      </c:pt>
                      <c:pt idx="1269">
                        <c:v>43466.395405092589</c:v>
                      </c:pt>
                      <c:pt idx="1270">
                        <c:v>43466.395416666674</c:v>
                      </c:pt>
                      <c:pt idx="1271">
                        <c:v>43466.395428240743</c:v>
                      </c:pt>
                      <c:pt idx="1272">
                        <c:v>43466.395439814813</c:v>
                      </c:pt>
                      <c:pt idx="1273">
                        <c:v>43466.395451388889</c:v>
                      </c:pt>
                      <c:pt idx="1274">
                        <c:v>43466.395462962973</c:v>
                      </c:pt>
                      <c:pt idx="1275">
                        <c:v>43466.395474537043</c:v>
                      </c:pt>
                      <c:pt idx="1276">
                        <c:v>43466.395486111112</c:v>
                      </c:pt>
                      <c:pt idx="1277">
                        <c:v>43466.395497685182</c:v>
                      </c:pt>
                      <c:pt idx="1278">
                        <c:v>43466.395509259259</c:v>
                      </c:pt>
                      <c:pt idx="1279">
                        <c:v>43466.395520833343</c:v>
                      </c:pt>
                      <c:pt idx="1280">
                        <c:v>43466.395532407398</c:v>
                      </c:pt>
                      <c:pt idx="1281">
                        <c:v>43466.395543981482</c:v>
                      </c:pt>
                      <c:pt idx="1282">
                        <c:v>43466.395555555559</c:v>
                      </c:pt>
                      <c:pt idx="1283">
                        <c:v>43466.395567129628</c:v>
                      </c:pt>
                      <c:pt idx="1284">
                        <c:v>43466.395578703698</c:v>
                      </c:pt>
                      <c:pt idx="1285">
                        <c:v>43466.395590277767</c:v>
                      </c:pt>
                      <c:pt idx="1286">
                        <c:v>43466.395601851851</c:v>
                      </c:pt>
                      <c:pt idx="1287">
                        <c:v>43466.395613425928</c:v>
                      </c:pt>
                      <c:pt idx="1288">
                        <c:v>43466.395624999997</c:v>
                      </c:pt>
                      <c:pt idx="1289">
                        <c:v>43466.395636574067</c:v>
                      </c:pt>
                      <c:pt idx="1290">
                        <c:v>43466.395648148151</c:v>
                      </c:pt>
                      <c:pt idx="1291">
                        <c:v>43466.39565972222</c:v>
                      </c:pt>
                      <c:pt idx="1292">
                        <c:v>43466.395671296297</c:v>
                      </c:pt>
                      <c:pt idx="1293">
                        <c:v>43466.395682870367</c:v>
                      </c:pt>
                      <c:pt idx="1294">
                        <c:v>43466.395694444444</c:v>
                      </c:pt>
                      <c:pt idx="1295">
                        <c:v>43466.39570601852</c:v>
                      </c:pt>
                      <c:pt idx="1296">
                        <c:v>43466.39571759259</c:v>
                      </c:pt>
                      <c:pt idx="1297">
                        <c:v>43466.395729166667</c:v>
                      </c:pt>
                      <c:pt idx="1298">
                        <c:v>43466.395740740743</c:v>
                      </c:pt>
                      <c:pt idx="1299">
                        <c:v>43466.395752314813</c:v>
                      </c:pt>
                      <c:pt idx="1300">
                        <c:v>43466.39576388889</c:v>
                      </c:pt>
                      <c:pt idx="1301">
                        <c:v>43466.395775462966</c:v>
                      </c:pt>
                      <c:pt idx="1302">
                        <c:v>43466.395787037043</c:v>
                      </c:pt>
                      <c:pt idx="1303">
                        <c:v>43466.395798611113</c:v>
                      </c:pt>
                      <c:pt idx="1304">
                        <c:v>43466.39707175926</c:v>
                      </c:pt>
                      <c:pt idx="1305">
                        <c:v>43466.397083333337</c:v>
                      </c:pt>
                      <c:pt idx="1306">
                        <c:v>43466.397094907406</c:v>
                      </c:pt>
                      <c:pt idx="1307">
                        <c:v>43466.397106481483</c:v>
                      </c:pt>
                      <c:pt idx="1308">
                        <c:v>43466.397118055553</c:v>
                      </c:pt>
                      <c:pt idx="1309">
                        <c:v>43466.397129629629</c:v>
                      </c:pt>
                      <c:pt idx="1310">
                        <c:v>43466.397141203714</c:v>
                      </c:pt>
                      <c:pt idx="1311">
                        <c:v>43466.397152777783</c:v>
                      </c:pt>
                      <c:pt idx="1312">
                        <c:v>43466.397164351853</c:v>
                      </c:pt>
                      <c:pt idx="1313">
                        <c:v>43466.397175925929</c:v>
                      </c:pt>
                      <c:pt idx="1314">
                        <c:v>43466.397187499999</c:v>
                      </c:pt>
                      <c:pt idx="1315">
                        <c:v>43466.397199074083</c:v>
                      </c:pt>
                      <c:pt idx="1316">
                        <c:v>43466.397210648152</c:v>
                      </c:pt>
                      <c:pt idx="1317">
                        <c:v>43466.399791666663</c:v>
                      </c:pt>
                      <c:pt idx="1318">
                        <c:v>43466.39980324074</c:v>
                      </c:pt>
                      <c:pt idx="1319">
                        <c:v>43466.399814814817</c:v>
                      </c:pt>
                      <c:pt idx="1320">
                        <c:v>43466.399826388893</c:v>
                      </c:pt>
                      <c:pt idx="1321">
                        <c:v>43466.399837962963</c:v>
                      </c:pt>
                      <c:pt idx="1322">
                        <c:v>43466.39984953704</c:v>
                      </c:pt>
                      <c:pt idx="1323">
                        <c:v>43466.399861111109</c:v>
                      </c:pt>
                      <c:pt idx="1324">
                        <c:v>43466.399872685193</c:v>
                      </c:pt>
                      <c:pt idx="1325">
                        <c:v>43466.399884259263</c:v>
                      </c:pt>
                      <c:pt idx="1326">
                        <c:v>43466.399895833332</c:v>
                      </c:pt>
                      <c:pt idx="1327">
                        <c:v>43466.399907407409</c:v>
                      </c:pt>
                      <c:pt idx="1328">
                        <c:v>43466.399918981479</c:v>
                      </c:pt>
                      <c:pt idx="1329">
                        <c:v>43466.401689814818</c:v>
                      </c:pt>
                      <c:pt idx="1330">
                        <c:v>43466.401701388888</c:v>
                      </c:pt>
                      <c:pt idx="1331">
                        <c:v>43466.401712962957</c:v>
                      </c:pt>
                      <c:pt idx="1332">
                        <c:v>43466.401724537027</c:v>
                      </c:pt>
                      <c:pt idx="1333">
                        <c:v>43466.401736111111</c:v>
                      </c:pt>
                      <c:pt idx="1334">
                        <c:v>43466.401747685188</c:v>
                      </c:pt>
                      <c:pt idx="1335">
                        <c:v>43466.401759259257</c:v>
                      </c:pt>
                      <c:pt idx="1336">
                        <c:v>43466.401770833327</c:v>
                      </c:pt>
                      <c:pt idx="1337">
                        <c:v>43466.401782407411</c:v>
                      </c:pt>
                      <c:pt idx="1338">
                        <c:v>43466.40179398148</c:v>
                      </c:pt>
                      <c:pt idx="1339">
                        <c:v>43466.401805555557</c:v>
                      </c:pt>
                      <c:pt idx="1340">
                        <c:v>43466.401817129627</c:v>
                      </c:pt>
                      <c:pt idx="1341">
                        <c:v>43466.401828703703</c:v>
                      </c:pt>
                      <c:pt idx="1342">
                        <c:v>43466.40184027778</c:v>
                      </c:pt>
                      <c:pt idx="1343">
                        <c:v>43466.40185185185</c:v>
                      </c:pt>
                      <c:pt idx="1344">
                        <c:v>43466.403599537043</c:v>
                      </c:pt>
                      <c:pt idx="1345">
                        <c:v>43466.403611111113</c:v>
                      </c:pt>
                      <c:pt idx="1346">
                        <c:v>43466.403622685182</c:v>
                      </c:pt>
                      <c:pt idx="1347">
                        <c:v>43466.403634259259</c:v>
                      </c:pt>
                      <c:pt idx="1348">
                        <c:v>43466.404756944437</c:v>
                      </c:pt>
                      <c:pt idx="1349">
                        <c:v>43466.404768518521</c:v>
                      </c:pt>
                      <c:pt idx="1350">
                        <c:v>43466.404780092591</c:v>
                      </c:pt>
                      <c:pt idx="1351">
                        <c:v>43466.404791666668</c:v>
                      </c:pt>
                      <c:pt idx="1352">
                        <c:v>43466.404861111107</c:v>
                      </c:pt>
                      <c:pt idx="1353">
                        <c:v>43466.404872685183</c:v>
                      </c:pt>
                      <c:pt idx="1354">
                        <c:v>43466.40488425926</c:v>
                      </c:pt>
                      <c:pt idx="1355">
                        <c:v>43466.404895833337</c:v>
                      </c:pt>
                      <c:pt idx="1356">
                        <c:v>43466.404907407406</c:v>
                      </c:pt>
                      <c:pt idx="1357">
                        <c:v>43466.404918981483</c:v>
                      </c:pt>
                      <c:pt idx="1358">
                        <c:v>43466.404930555553</c:v>
                      </c:pt>
                      <c:pt idx="1359">
                        <c:v>43466.404942129629</c:v>
                      </c:pt>
                      <c:pt idx="1360">
                        <c:v>43466.404953703714</c:v>
                      </c:pt>
                      <c:pt idx="1361">
                        <c:v>43466.404965277783</c:v>
                      </c:pt>
                      <c:pt idx="1362">
                        <c:v>43466.404976851853</c:v>
                      </c:pt>
                      <c:pt idx="1363">
                        <c:v>43466.404988425929</c:v>
                      </c:pt>
                      <c:pt idx="1364">
                        <c:v>43466.404999999999</c:v>
                      </c:pt>
                      <c:pt idx="1365">
                        <c:v>43466.405011574083</c:v>
                      </c:pt>
                      <c:pt idx="1366">
                        <c:v>43466.405023148152</c:v>
                      </c:pt>
                      <c:pt idx="1367">
                        <c:v>43466.405034722222</c:v>
                      </c:pt>
                      <c:pt idx="1368">
                        <c:v>43466.405046296299</c:v>
                      </c:pt>
                      <c:pt idx="1369">
                        <c:v>43466.405057870368</c:v>
                      </c:pt>
                      <c:pt idx="1370">
                        <c:v>43466.405069444438</c:v>
                      </c:pt>
                      <c:pt idx="1371">
                        <c:v>43466.405081018522</c:v>
                      </c:pt>
                      <c:pt idx="1372">
                        <c:v>43466.405092592591</c:v>
                      </c:pt>
                      <c:pt idx="1373">
                        <c:v>43466.405104166668</c:v>
                      </c:pt>
                      <c:pt idx="1374">
                        <c:v>43466.405115740738</c:v>
                      </c:pt>
                      <c:pt idx="1375">
                        <c:v>43466.405127314807</c:v>
                      </c:pt>
                      <c:pt idx="1376">
                        <c:v>43466.405138888891</c:v>
                      </c:pt>
                      <c:pt idx="1377">
                        <c:v>43466.405150462961</c:v>
                      </c:pt>
                      <c:pt idx="1378">
                        <c:v>43466.405162037037</c:v>
                      </c:pt>
                      <c:pt idx="1379">
                        <c:v>43466.405173611107</c:v>
                      </c:pt>
                      <c:pt idx="1380">
                        <c:v>43466.405185185176</c:v>
                      </c:pt>
                      <c:pt idx="1381">
                        <c:v>43466.40519675926</c:v>
                      </c:pt>
                      <c:pt idx="1382">
                        <c:v>43466.40520833333</c:v>
                      </c:pt>
                      <c:pt idx="1383">
                        <c:v>43466.405219907407</c:v>
                      </c:pt>
                      <c:pt idx="1384">
                        <c:v>43466.405231481483</c:v>
                      </c:pt>
                      <c:pt idx="1385">
                        <c:v>43466.405243055553</c:v>
                      </c:pt>
                      <c:pt idx="1386">
                        <c:v>43466.40525462963</c:v>
                      </c:pt>
                      <c:pt idx="1387">
                        <c:v>43466.405266203707</c:v>
                      </c:pt>
                      <c:pt idx="1388">
                        <c:v>43466.405277777783</c:v>
                      </c:pt>
                      <c:pt idx="1389">
                        <c:v>43466.405289351853</c:v>
                      </c:pt>
                      <c:pt idx="1390">
                        <c:v>43466.405300925922</c:v>
                      </c:pt>
                      <c:pt idx="1391">
                        <c:v>43466.405312499999</c:v>
                      </c:pt>
                      <c:pt idx="1392">
                        <c:v>43466.405324074083</c:v>
                      </c:pt>
                      <c:pt idx="1393">
                        <c:v>43466.405335648153</c:v>
                      </c:pt>
                      <c:pt idx="1394">
                        <c:v>43466.405451388891</c:v>
                      </c:pt>
                      <c:pt idx="1395">
                        <c:v>43466.405462962961</c:v>
                      </c:pt>
                      <c:pt idx="1396">
                        <c:v>43466.405474537038</c:v>
                      </c:pt>
                      <c:pt idx="1397">
                        <c:v>43466.405486111107</c:v>
                      </c:pt>
                      <c:pt idx="1398">
                        <c:v>43466.405497685177</c:v>
                      </c:pt>
                      <c:pt idx="1399">
                        <c:v>43466.405509259261</c:v>
                      </c:pt>
                      <c:pt idx="1400">
                        <c:v>43466.40552083333</c:v>
                      </c:pt>
                      <c:pt idx="1401">
                        <c:v>43466.405532407407</c:v>
                      </c:pt>
                      <c:pt idx="1402">
                        <c:v>43466.405543981477</c:v>
                      </c:pt>
                      <c:pt idx="1403">
                        <c:v>43466.405555555553</c:v>
                      </c:pt>
                      <c:pt idx="1404">
                        <c:v>43466.40556712963</c:v>
                      </c:pt>
                      <c:pt idx="1405">
                        <c:v>43466.406805555547</c:v>
                      </c:pt>
                      <c:pt idx="1406">
                        <c:v>43466.40697916667</c:v>
                      </c:pt>
                      <c:pt idx="1407">
                        <c:v>43466.406990740739</c:v>
                      </c:pt>
                      <c:pt idx="1408">
                        <c:v>43466.407002314823</c:v>
                      </c:pt>
                      <c:pt idx="1409">
                        <c:v>43466.407013888893</c:v>
                      </c:pt>
                      <c:pt idx="1410">
                        <c:v>43466.407025462962</c:v>
                      </c:pt>
                      <c:pt idx="1411">
                        <c:v>43466.407037037039</c:v>
                      </c:pt>
                      <c:pt idx="1412">
                        <c:v>43466.407048611109</c:v>
                      </c:pt>
                      <c:pt idx="1413">
                        <c:v>43466.407060185193</c:v>
                      </c:pt>
                      <c:pt idx="1414">
                        <c:v>43466.407071759262</c:v>
                      </c:pt>
                      <c:pt idx="1415">
                        <c:v>43466.407083333332</c:v>
                      </c:pt>
                      <c:pt idx="1416">
                        <c:v>43466.407094907408</c:v>
                      </c:pt>
                      <c:pt idx="1417">
                        <c:v>43466.407106481478</c:v>
                      </c:pt>
                      <c:pt idx="1418">
                        <c:v>43466.407118055547</c:v>
                      </c:pt>
                      <c:pt idx="1419">
                        <c:v>43466.407129629632</c:v>
                      </c:pt>
                      <c:pt idx="1420">
                        <c:v>43466.407141203701</c:v>
                      </c:pt>
                      <c:pt idx="1421">
                        <c:v>43466.407152777778</c:v>
                      </c:pt>
                      <c:pt idx="1422">
                        <c:v>43466.408101851863</c:v>
                      </c:pt>
                      <c:pt idx="1423">
                        <c:v>43466.408113425918</c:v>
                      </c:pt>
                      <c:pt idx="1424">
                        <c:v>43466.408125000002</c:v>
                      </c:pt>
                      <c:pt idx="1425">
                        <c:v>43466.408136574071</c:v>
                      </c:pt>
                      <c:pt idx="1426">
                        <c:v>43466.408148148148</c:v>
                      </c:pt>
                      <c:pt idx="1427">
                        <c:v>43466.408159722218</c:v>
                      </c:pt>
                      <c:pt idx="1428">
                        <c:v>43466.408171296287</c:v>
                      </c:pt>
                      <c:pt idx="1429">
                        <c:v>43466.408182870371</c:v>
                      </c:pt>
                      <c:pt idx="1430">
                        <c:v>43466.408194444448</c:v>
                      </c:pt>
                      <c:pt idx="1431">
                        <c:v>43466.408206018517</c:v>
                      </c:pt>
                      <c:pt idx="1432">
                        <c:v>43466.408217592587</c:v>
                      </c:pt>
                      <c:pt idx="1433">
                        <c:v>43466.408229166656</c:v>
                      </c:pt>
                      <c:pt idx="1434">
                        <c:v>43466.40824074074</c:v>
                      </c:pt>
                      <c:pt idx="1435">
                        <c:v>43466.409756944442</c:v>
                      </c:pt>
                      <c:pt idx="1436">
                        <c:v>43466.409768518519</c:v>
                      </c:pt>
                      <c:pt idx="1437">
                        <c:v>43466.409780092603</c:v>
                      </c:pt>
                      <c:pt idx="1438">
                        <c:v>43466.409791666672</c:v>
                      </c:pt>
                      <c:pt idx="1439">
                        <c:v>43466.409803240742</c:v>
                      </c:pt>
                      <c:pt idx="1440">
                        <c:v>43466.409814814811</c:v>
                      </c:pt>
                      <c:pt idx="1441">
                        <c:v>43466.409826388888</c:v>
                      </c:pt>
                      <c:pt idx="1442">
                        <c:v>43466.409837962958</c:v>
                      </c:pt>
                      <c:pt idx="1443">
                        <c:v>43466.409849537027</c:v>
                      </c:pt>
                      <c:pt idx="1444">
                        <c:v>43466.409861111111</c:v>
                      </c:pt>
                      <c:pt idx="1445">
                        <c:v>43466.409872685188</c:v>
                      </c:pt>
                      <c:pt idx="1446">
                        <c:v>43466.409884259258</c:v>
                      </c:pt>
                      <c:pt idx="1447">
                        <c:v>43466.409895833327</c:v>
                      </c:pt>
                      <c:pt idx="1448">
                        <c:v>43466.409907407397</c:v>
                      </c:pt>
                      <c:pt idx="1449">
                        <c:v>43466.409918981481</c:v>
                      </c:pt>
                      <c:pt idx="1450">
                        <c:v>43466.409930555557</c:v>
                      </c:pt>
                      <c:pt idx="1451">
                        <c:v>43466.409942129627</c:v>
                      </c:pt>
                      <c:pt idx="1452">
                        <c:v>43466.409953703696</c:v>
                      </c:pt>
                      <c:pt idx="1453">
                        <c:v>43466.40996527778</c:v>
                      </c:pt>
                      <c:pt idx="1454">
                        <c:v>43466.40997685185</c:v>
                      </c:pt>
                      <c:pt idx="1455">
                        <c:v>43466.409988425927</c:v>
                      </c:pt>
                      <c:pt idx="1456">
                        <c:v>43466.41</c:v>
                      </c:pt>
                      <c:pt idx="1457">
                        <c:v>43466.410011574073</c:v>
                      </c:pt>
                      <c:pt idx="1458">
                        <c:v>43466.41002314815</c:v>
                      </c:pt>
                      <c:pt idx="1459">
                        <c:v>43466.410034722219</c:v>
                      </c:pt>
                      <c:pt idx="1460">
                        <c:v>43466.410046296303</c:v>
                      </c:pt>
                      <c:pt idx="1461">
                        <c:v>43466.410057870373</c:v>
                      </c:pt>
                      <c:pt idx="1462">
                        <c:v>43466.410069444442</c:v>
                      </c:pt>
                      <c:pt idx="1463">
                        <c:v>43466.410081018519</c:v>
                      </c:pt>
                      <c:pt idx="1464">
                        <c:v>43466.410092592603</c:v>
                      </c:pt>
                      <c:pt idx="1465">
                        <c:v>43466.410104166673</c:v>
                      </c:pt>
                      <c:pt idx="1466">
                        <c:v>43466.410115740742</c:v>
                      </c:pt>
                      <c:pt idx="1467">
                        <c:v>43466.410127314812</c:v>
                      </c:pt>
                      <c:pt idx="1468">
                        <c:v>43466.410138888888</c:v>
                      </c:pt>
                      <c:pt idx="1469">
                        <c:v>43466.410150462973</c:v>
                      </c:pt>
                      <c:pt idx="1470">
                        <c:v>43466.410162037027</c:v>
                      </c:pt>
                      <c:pt idx="1471">
                        <c:v>43466.410173611112</c:v>
                      </c:pt>
                      <c:pt idx="1472">
                        <c:v>43466.410185185188</c:v>
                      </c:pt>
                      <c:pt idx="1473">
                        <c:v>43466.410196759258</c:v>
                      </c:pt>
                      <c:pt idx="1474">
                        <c:v>43466.410208333327</c:v>
                      </c:pt>
                      <c:pt idx="1475">
                        <c:v>43466.410219907397</c:v>
                      </c:pt>
                      <c:pt idx="1476">
                        <c:v>43466.410231481481</c:v>
                      </c:pt>
                      <c:pt idx="1477">
                        <c:v>43466.410243055558</c:v>
                      </c:pt>
                      <c:pt idx="1478">
                        <c:v>43466.410254629627</c:v>
                      </c:pt>
                      <c:pt idx="1479">
                        <c:v>43466.410266203697</c:v>
                      </c:pt>
                      <c:pt idx="1480">
                        <c:v>43466.410277777781</c:v>
                      </c:pt>
                      <c:pt idx="1481">
                        <c:v>43466.41028935185</c:v>
                      </c:pt>
                      <c:pt idx="1482">
                        <c:v>43466.410300925927</c:v>
                      </c:pt>
                      <c:pt idx="1483">
                        <c:v>43466.410312499997</c:v>
                      </c:pt>
                      <c:pt idx="1484">
                        <c:v>43466.410324074073</c:v>
                      </c:pt>
                      <c:pt idx="1485">
                        <c:v>43466.41033564815</c:v>
                      </c:pt>
                      <c:pt idx="1486">
                        <c:v>43466.41034722222</c:v>
                      </c:pt>
                      <c:pt idx="1487">
                        <c:v>43466.410381944443</c:v>
                      </c:pt>
                      <c:pt idx="1488">
                        <c:v>43466.410393518519</c:v>
                      </c:pt>
                      <c:pt idx="1489">
                        <c:v>43466.410405092603</c:v>
                      </c:pt>
                      <c:pt idx="1490">
                        <c:v>43466.410416666673</c:v>
                      </c:pt>
                      <c:pt idx="1491">
                        <c:v>43466.410428240742</c:v>
                      </c:pt>
                      <c:pt idx="1492">
                        <c:v>43466.410439814812</c:v>
                      </c:pt>
                      <c:pt idx="1493">
                        <c:v>43466.410451388889</c:v>
                      </c:pt>
                      <c:pt idx="1494">
                        <c:v>43466.410462962973</c:v>
                      </c:pt>
                      <c:pt idx="1495">
                        <c:v>43466.410474537042</c:v>
                      </c:pt>
                      <c:pt idx="1496">
                        <c:v>43466.410486111112</c:v>
                      </c:pt>
                      <c:pt idx="1497">
                        <c:v>43466.410497685189</c:v>
                      </c:pt>
                      <c:pt idx="1498">
                        <c:v>43466.410509259258</c:v>
                      </c:pt>
                      <c:pt idx="1499">
                        <c:v>43466.410520833328</c:v>
                      </c:pt>
                      <c:pt idx="1500">
                        <c:v>43466.410532407397</c:v>
                      </c:pt>
                      <c:pt idx="1501">
                        <c:v>43466.410543981481</c:v>
                      </c:pt>
                      <c:pt idx="1502">
                        <c:v>43466.410555555558</c:v>
                      </c:pt>
                      <c:pt idx="1503">
                        <c:v>43466.410567129627</c:v>
                      </c:pt>
                      <c:pt idx="1504">
                        <c:v>43466.410578703697</c:v>
                      </c:pt>
                      <c:pt idx="1505">
                        <c:v>43466.410590277781</c:v>
                      </c:pt>
                      <c:pt idx="1506">
                        <c:v>43466.410601851851</c:v>
                      </c:pt>
                      <c:pt idx="1507">
                        <c:v>43466.410613425927</c:v>
                      </c:pt>
                      <c:pt idx="1508">
                        <c:v>43466.410624999997</c:v>
                      </c:pt>
                      <c:pt idx="1509">
                        <c:v>43466.410636574074</c:v>
                      </c:pt>
                      <c:pt idx="1510">
                        <c:v>43466.41064814815</c:v>
                      </c:pt>
                      <c:pt idx="1511">
                        <c:v>43466.41065972222</c:v>
                      </c:pt>
                      <c:pt idx="1512">
                        <c:v>43466.411377314813</c:v>
                      </c:pt>
                      <c:pt idx="1513">
                        <c:v>43466.41138888889</c:v>
                      </c:pt>
                      <c:pt idx="1514">
                        <c:v>43466.411400462966</c:v>
                      </c:pt>
                      <c:pt idx="1515">
                        <c:v>43466.411412037043</c:v>
                      </c:pt>
                      <c:pt idx="1516">
                        <c:v>43466.411423611113</c:v>
                      </c:pt>
                      <c:pt idx="1517">
                        <c:v>43466.411435185182</c:v>
                      </c:pt>
                      <c:pt idx="1518">
                        <c:v>43466.411446759259</c:v>
                      </c:pt>
                      <c:pt idx="1519">
                        <c:v>43466.411678240736</c:v>
                      </c:pt>
                      <c:pt idx="1520">
                        <c:v>43466.411689814813</c:v>
                      </c:pt>
                      <c:pt idx="1521">
                        <c:v>43466.41170138889</c:v>
                      </c:pt>
                      <c:pt idx="1522">
                        <c:v>43466.411712962959</c:v>
                      </c:pt>
                      <c:pt idx="1523">
                        <c:v>43466.411793981482</c:v>
                      </c:pt>
                      <c:pt idx="1524">
                        <c:v>43466.41196759259</c:v>
                      </c:pt>
                      <c:pt idx="1525">
                        <c:v>43466.411979166667</c:v>
                      </c:pt>
                      <c:pt idx="1526">
                        <c:v>43466.411990740737</c:v>
                      </c:pt>
                      <c:pt idx="1527">
                        <c:v>43466.412002314813</c:v>
                      </c:pt>
                      <c:pt idx="1528">
                        <c:v>43466.41201388889</c:v>
                      </c:pt>
                      <c:pt idx="1529">
                        <c:v>43466.41202546296</c:v>
                      </c:pt>
                      <c:pt idx="1530">
                        <c:v>43466.412037037036</c:v>
                      </c:pt>
                      <c:pt idx="1531">
                        <c:v>43466.412048611113</c:v>
                      </c:pt>
                      <c:pt idx="1532">
                        <c:v>43466.412060185183</c:v>
                      </c:pt>
                      <c:pt idx="1533">
                        <c:v>43466.41207175926</c:v>
                      </c:pt>
                      <c:pt idx="1534">
                        <c:v>43466.412083333344</c:v>
                      </c:pt>
                      <c:pt idx="1535">
                        <c:v>43466.412094907413</c:v>
                      </c:pt>
                      <c:pt idx="1536">
                        <c:v>43466.412106481483</c:v>
                      </c:pt>
                      <c:pt idx="1537">
                        <c:v>43466.412118055552</c:v>
                      </c:pt>
                      <c:pt idx="1538">
                        <c:v>43466.412129629629</c:v>
                      </c:pt>
                      <c:pt idx="1539">
                        <c:v>43466.412141203713</c:v>
                      </c:pt>
                      <c:pt idx="1540">
                        <c:v>43466.412152777782</c:v>
                      </c:pt>
                      <c:pt idx="1541">
                        <c:v>43466.412164351852</c:v>
                      </c:pt>
                      <c:pt idx="1542">
                        <c:v>43466.412175925929</c:v>
                      </c:pt>
                      <c:pt idx="1543">
                        <c:v>43466.412187499998</c:v>
                      </c:pt>
                      <c:pt idx="1544">
                        <c:v>43466.412199074082</c:v>
                      </c:pt>
                      <c:pt idx="1545">
                        <c:v>43466.412210648137</c:v>
                      </c:pt>
                      <c:pt idx="1546">
                        <c:v>43466.412222222221</c:v>
                      </c:pt>
                      <c:pt idx="1547">
                        <c:v>43466.412233796298</c:v>
                      </c:pt>
                      <c:pt idx="1548">
                        <c:v>43466.412245370368</c:v>
                      </c:pt>
                      <c:pt idx="1549">
                        <c:v>43466.412256944437</c:v>
                      </c:pt>
                      <c:pt idx="1550">
                        <c:v>43466.412268518521</c:v>
                      </c:pt>
                      <c:pt idx="1551">
                        <c:v>43466.413136574083</c:v>
                      </c:pt>
                      <c:pt idx="1552">
                        <c:v>43466.413148148153</c:v>
                      </c:pt>
                      <c:pt idx="1553">
                        <c:v>43466.413159722222</c:v>
                      </c:pt>
                      <c:pt idx="1554">
                        <c:v>43466.413171296299</c:v>
                      </c:pt>
                      <c:pt idx="1555">
                        <c:v>43466.413182870368</c:v>
                      </c:pt>
                      <c:pt idx="1556">
                        <c:v>43466.413194444453</c:v>
                      </c:pt>
                      <c:pt idx="1557">
                        <c:v>43466.413206018522</c:v>
                      </c:pt>
                      <c:pt idx="1558">
                        <c:v>43466.413217592592</c:v>
                      </c:pt>
                      <c:pt idx="1559">
                        <c:v>43466.413229166668</c:v>
                      </c:pt>
                      <c:pt idx="1560">
                        <c:v>43466.413240740738</c:v>
                      </c:pt>
                      <c:pt idx="1561">
                        <c:v>43466.413252314807</c:v>
                      </c:pt>
                      <c:pt idx="1562">
                        <c:v>43466.413263888891</c:v>
                      </c:pt>
                      <c:pt idx="1563">
                        <c:v>43466.413275462961</c:v>
                      </c:pt>
                      <c:pt idx="1564">
                        <c:v>43466.413287037038</c:v>
                      </c:pt>
                      <c:pt idx="1565">
                        <c:v>43466.413298611107</c:v>
                      </c:pt>
                      <c:pt idx="1566">
                        <c:v>43466.413310185177</c:v>
                      </c:pt>
                      <c:pt idx="1567">
                        <c:v>43466.413321759261</c:v>
                      </c:pt>
                      <c:pt idx="1568">
                        <c:v>43466.41333333333</c:v>
                      </c:pt>
                      <c:pt idx="1569">
                        <c:v>43466.413344907407</c:v>
                      </c:pt>
                      <c:pt idx="1570">
                        <c:v>43466.413356481477</c:v>
                      </c:pt>
                      <c:pt idx="1571">
                        <c:v>43466.413368055553</c:v>
                      </c:pt>
                      <c:pt idx="1572">
                        <c:v>43466.41337962963</c:v>
                      </c:pt>
                      <c:pt idx="1573">
                        <c:v>43466.413391203707</c:v>
                      </c:pt>
                      <c:pt idx="1574">
                        <c:v>43466.413402777784</c:v>
                      </c:pt>
                      <c:pt idx="1575">
                        <c:v>43466.413414351853</c:v>
                      </c:pt>
                      <c:pt idx="1576">
                        <c:v>43466.413425925923</c:v>
                      </c:pt>
                      <c:pt idx="1577">
                        <c:v>43466.413437499999</c:v>
                      </c:pt>
                      <c:pt idx="1578">
                        <c:v>43466.413449074083</c:v>
                      </c:pt>
                      <c:pt idx="1579">
                        <c:v>43466.413657407407</c:v>
                      </c:pt>
                      <c:pt idx="1580">
                        <c:v>43466.413668981477</c:v>
                      </c:pt>
                      <c:pt idx="1581">
                        <c:v>43466.413680555554</c:v>
                      </c:pt>
                      <c:pt idx="1582">
                        <c:v>43466.41369212963</c:v>
                      </c:pt>
                      <c:pt idx="1583">
                        <c:v>43466.413819444453</c:v>
                      </c:pt>
                      <c:pt idx="1584">
                        <c:v>43466.413831018523</c:v>
                      </c:pt>
                      <c:pt idx="1585">
                        <c:v>43466.413842592592</c:v>
                      </c:pt>
                      <c:pt idx="1586">
                        <c:v>43466.413854166669</c:v>
                      </c:pt>
                      <c:pt idx="1587">
                        <c:v>43466.413865740738</c:v>
                      </c:pt>
                      <c:pt idx="1588">
                        <c:v>43466.413877314822</c:v>
                      </c:pt>
                      <c:pt idx="1589">
                        <c:v>43466.413888888892</c:v>
                      </c:pt>
                      <c:pt idx="1590">
                        <c:v>43466.413900462961</c:v>
                      </c:pt>
                      <c:pt idx="1591">
                        <c:v>43466.413912037038</c:v>
                      </c:pt>
                      <c:pt idx="1592">
                        <c:v>43466.413923611108</c:v>
                      </c:pt>
                      <c:pt idx="1593">
                        <c:v>43466.413935185177</c:v>
                      </c:pt>
                      <c:pt idx="1594">
                        <c:v>43466.413946759261</c:v>
                      </c:pt>
                      <c:pt idx="1595">
                        <c:v>43466.413958333331</c:v>
                      </c:pt>
                      <c:pt idx="1596">
                        <c:v>43466.413969907408</c:v>
                      </c:pt>
                      <c:pt idx="1597">
                        <c:v>43466.413981481477</c:v>
                      </c:pt>
                      <c:pt idx="1598">
                        <c:v>43466.413993055547</c:v>
                      </c:pt>
                      <c:pt idx="1599">
                        <c:v>43466.414004629631</c:v>
                      </c:pt>
                      <c:pt idx="1600">
                        <c:v>43466.4140162037</c:v>
                      </c:pt>
                      <c:pt idx="1601">
                        <c:v>43466.414027777777</c:v>
                      </c:pt>
                      <c:pt idx="1602">
                        <c:v>43466.414039351846</c:v>
                      </c:pt>
                      <c:pt idx="1603">
                        <c:v>43466.414050925923</c:v>
                      </c:pt>
                      <c:pt idx="1604">
                        <c:v>43466.4140625</c:v>
                      </c:pt>
                      <c:pt idx="1605">
                        <c:v>43466.414074074077</c:v>
                      </c:pt>
                      <c:pt idx="1606">
                        <c:v>43466.414085648154</c:v>
                      </c:pt>
                      <c:pt idx="1607">
                        <c:v>43466.414097222223</c:v>
                      </c:pt>
                      <c:pt idx="1608">
                        <c:v>43466.4141087963</c:v>
                      </c:pt>
                      <c:pt idx="1609">
                        <c:v>43466.414120370369</c:v>
                      </c:pt>
                      <c:pt idx="1610">
                        <c:v>43466.414131944453</c:v>
                      </c:pt>
                      <c:pt idx="1611">
                        <c:v>43466.414143518523</c:v>
                      </c:pt>
                      <c:pt idx="1612">
                        <c:v>43466.414155092592</c:v>
                      </c:pt>
                      <c:pt idx="1613">
                        <c:v>43466.414166666669</c:v>
                      </c:pt>
                      <c:pt idx="1614">
                        <c:v>43466.414178240739</c:v>
                      </c:pt>
                      <c:pt idx="1615">
                        <c:v>43466.414189814823</c:v>
                      </c:pt>
                      <c:pt idx="1616">
                        <c:v>43466.414201388892</c:v>
                      </c:pt>
                      <c:pt idx="1617">
                        <c:v>43466.414212962962</c:v>
                      </c:pt>
                      <c:pt idx="1618">
                        <c:v>43466.414224537039</c:v>
                      </c:pt>
                      <c:pt idx="1619">
                        <c:v>43466.414236111108</c:v>
                      </c:pt>
                      <c:pt idx="1620">
                        <c:v>43466.414247685178</c:v>
                      </c:pt>
                      <c:pt idx="1621">
                        <c:v>43466.414259259262</c:v>
                      </c:pt>
                      <c:pt idx="1622">
                        <c:v>43466.414270833331</c:v>
                      </c:pt>
                      <c:pt idx="1623">
                        <c:v>43466.414282407408</c:v>
                      </c:pt>
                      <c:pt idx="1624">
                        <c:v>43466.414293981477</c:v>
                      </c:pt>
                      <c:pt idx="1625">
                        <c:v>43466.414305555547</c:v>
                      </c:pt>
                      <c:pt idx="1626">
                        <c:v>43466.414317129631</c:v>
                      </c:pt>
                      <c:pt idx="1627">
                        <c:v>43466.4143287037</c:v>
                      </c:pt>
                      <c:pt idx="1628">
                        <c:v>43466.414340277777</c:v>
                      </c:pt>
                      <c:pt idx="1629">
                        <c:v>43466.414351851847</c:v>
                      </c:pt>
                      <c:pt idx="1630">
                        <c:v>43466.414363425924</c:v>
                      </c:pt>
                      <c:pt idx="1631">
                        <c:v>43466.414375</c:v>
                      </c:pt>
                      <c:pt idx="1632">
                        <c:v>43466.414386574077</c:v>
                      </c:pt>
                      <c:pt idx="1633">
                        <c:v>43466.414398148147</c:v>
                      </c:pt>
                      <c:pt idx="1634">
                        <c:v>43466.414409722223</c:v>
                      </c:pt>
                      <c:pt idx="1635">
                        <c:v>43466.414421296293</c:v>
                      </c:pt>
                      <c:pt idx="1636">
                        <c:v>43466.41443287037</c:v>
                      </c:pt>
                      <c:pt idx="1637">
                        <c:v>43466.414444444446</c:v>
                      </c:pt>
                      <c:pt idx="1638">
                        <c:v>43466.414456018523</c:v>
                      </c:pt>
                      <c:pt idx="1639">
                        <c:v>43466.414467592593</c:v>
                      </c:pt>
                      <c:pt idx="1640">
                        <c:v>43466.414479166669</c:v>
                      </c:pt>
                      <c:pt idx="1641">
                        <c:v>43466.414490740739</c:v>
                      </c:pt>
                      <c:pt idx="1642">
                        <c:v>43466.414502314823</c:v>
                      </c:pt>
                      <c:pt idx="1643">
                        <c:v>43466.414513888893</c:v>
                      </c:pt>
                      <c:pt idx="1644">
                        <c:v>43466.414525462962</c:v>
                      </c:pt>
                      <c:pt idx="1645">
                        <c:v>43466.414537037039</c:v>
                      </c:pt>
                      <c:pt idx="1646">
                        <c:v>43466.414548611108</c:v>
                      </c:pt>
                      <c:pt idx="1647">
                        <c:v>43466.414560185192</c:v>
                      </c:pt>
                      <c:pt idx="1648">
                        <c:v>43466.414571759262</c:v>
                      </c:pt>
                      <c:pt idx="1649">
                        <c:v>43466.414583333331</c:v>
                      </c:pt>
                      <c:pt idx="1650">
                        <c:v>43466.414594907408</c:v>
                      </c:pt>
                      <c:pt idx="1651">
                        <c:v>43466.414606481478</c:v>
                      </c:pt>
                      <c:pt idx="1652">
                        <c:v>43466.414618055547</c:v>
                      </c:pt>
                      <c:pt idx="1653">
                        <c:v>43466.414629629631</c:v>
                      </c:pt>
                      <c:pt idx="1654">
                        <c:v>43466.414641203701</c:v>
                      </c:pt>
                      <c:pt idx="1655">
                        <c:v>43466.414652777778</c:v>
                      </c:pt>
                      <c:pt idx="1656">
                        <c:v>43466.414664351847</c:v>
                      </c:pt>
                      <c:pt idx="1657">
                        <c:v>43466.414675925917</c:v>
                      </c:pt>
                      <c:pt idx="1658">
                        <c:v>43466.414687500001</c:v>
                      </c:pt>
                      <c:pt idx="1659">
                        <c:v>43466.414699074077</c:v>
                      </c:pt>
                      <c:pt idx="1660">
                        <c:v>43466.414710648147</c:v>
                      </c:pt>
                      <c:pt idx="1661">
                        <c:v>43466.414722222216</c:v>
                      </c:pt>
                      <c:pt idx="1662">
                        <c:v>43466.414733796293</c:v>
                      </c:pt>
                      <c:pt idx="1663">
                        <c:v>43466.41474537037</c:v>
                      </c:pt>
                      <c:pt idx="1664">
                        <c:v>43466.414756944447</c:v>
                      </c:pt>
                      <c:pt idx="1665">
                        <c:v>43466.414768518523</c:v>
                      </c:pt>
                      <c:pt idx="1666">
                        <c:v>43466.414780092593</c:v>
                      </c:pt>
                      <c:pt idx="1667">
                        <c:v>43466.41479166667</c:v>
                      </c:pt>
                      <c:pt idx="1668">
                        <c:v>43466.414803240739</c:v>
                      </c:pt>
                      <c:pt idx="1669">
                        <c:v>43466.414814814823</c:v>
                      </c:pt>
                      <c:pt idx="1670">
                        <c:v>43466.414826388893</c:v>
                      </c:pt>
                      <c:pt idx="1671">
                        <c:v>43466.414837962962</c:v>
                      </c:pt>
                      <c:pt idx="1672">
                        <c:v>43466.414849537039</c:v>
                      </c:pt>
                      <c:pt idx="1673">
                        <c:v>43466.414861111109</c:v>
                      </c:pt>
                      <c:pt idx="1674">
                        <c:v>43466.414872685193</c:v>
                      </c:pt>
                      <c:pt idx="1675">
                        <c:v>43466.414884259262</c:v>
                      </c:pt>
                      <c:pt idx="1676">
                        <c:v>43466.414895833332</c:v>
                      </c:pt>
                      <c:pt idx="1677">
                        <c:v>43466.414907407408</c:v>
                      </c:pt>
                      <c:pt idx="1678">
                        <c:v>43466.414918981478</c:v>
                      </c:pt>
                      <c:pt idx="1679">
                        <c:v>43466.414930555547</c:v>
                      </c:pt>
                      <c:pt idx="1680">
                        <c:v>43466.414942129632</c:v>
                      </c:pt>
                      <c:pt idx="1681">
                        <c:v>43466.414953703701</c:v>
                      </c:pt>
                      <c:pt idx="1682">
                        <c:v>43466.414965277778</c:v>
                      </c:pt>
                      <c:pt idx="1683">
                        <c:v>43466.414976851847</c:v>
                      </c:pt>
                      <c:pt idx="1684">
                        <c:v>43466.414988425917</c:v>
                      </c:pt>
                      <c:pt idx="1685">
                        <c:v>43466.415000000001</c:v>
                      </c:pt>
                      <c:pt idx="1686">
                        <c:v>43466.415011574078</c:v>
                      </c:pt>
                      <c:pt idx="1687">
                        <c:v>43466.415023148147</c:v>
                      </c:pt>
                      <c:pt idx="1688">
                        <c:v>43466.415034722217</c:v>
                      </c:pt>
                      <c:pt idx="1689">
                        <c:v>43466.415046296293</c:v>
                      </c:pt>
                      <c:pt idx="1690">
                        <c:v>43466.41505787037</c:v>
                      </c:pt>
                      <c:pt idx="1691">
                        <c:v>43466.415069444447</c:v>
                      </c:pt>
                      <c:pt idx="1692">
                        <c:v>43466.415081018517</c:v>
                      </c:pt>
                      <c:pt idx="1693">
                        <c:v>43466.415092592593</c:v>
                      </c:pt>
                      <c:pt idx="1694">
                        <c:v>43466.41510416667</c:v>
                      </c:pt>
                      <c:pt idx="1695">
                        <c:v>43466.41511574074</c:v>
                      </c:pt>
                      <c:pt idx="1696">
                        <c:v>43466.415127314824</c:v>
                      </c:pt>
                      <c:pt idx="1697">
                        <c:v>43466.415138888893</c:v>
                      </c:pt>
                      <c:pt idx="1698">
                        <c:v>43466.415150462963</c:v>
                      </c:pt>
                      <c:pt idx="1699">
                        <c:v>43466.415162037039</c:v>
                      </c:pt>
                      <c:pt idx="1700">
                        <c:v>43466.415173611109</c:v>
                      </c:pt>
                      <c:pt idx="1701">
                        <c:v>43466.415185185193</c:v>
                      </c:pt>
                      <c:pt idx="1702">
                        <c:v>43466.415196759262</c:v>
                      </c:pt>
                      <c:pt idx="1703">
                        <c:v>43466.415208333332</c:v>
                      </c:pt>
                      <c:pt idx="1704">
                        <c:v>43466.415219907409</c:v>
                      </c:pt>
                      <c:pt idx="1705">
                        <c:v>43466.415231481478</c:v>
                      </c:pt>
                      <c:pt idx="1706">
                        <c:v>43466.415243055562</c:v>
                      </c:pt>
                      <c:pt idx="1707">
                        <c:v>43466.415254629632</c:v>
                      </c:pt>
                      <c:pt idx="1708">
                        <c:v>43466.415266203701</c:v>
                      </c:pt>
                      <c:pt idx="1709">
                        <c:v>43466.415277777778</c:v>
                      </c:pt>
                      <c:pt idx="1710">
                        <c:v>43466.415289351848</c:v>
                      </c:pt>
                      <c:pt idx="1711">
                        <c:v>43466.415300925917</c:v>
                      </c:pt>
                      <c:pt idx="1712">
                        <c:v>43466.415312500001</c:v>
                      </c:pt>
                      <c:pt idx="1713">
                        <c:v>43466.415324074071</c:v>
                      </c:pt>
                      <c:pt idx="1714">
                        <c:v>43466.415335648147</c:v>
                      </c:pt>
                      <c:pt idx="1715">
                        <c:v>43466.415347222217</c:v>
                      </c:pt>
                      <c:pt idx="1716">
                        <c:v>43466.415358796286</c:v>
                      </c:pt>
                      <c:pt idx="1717">
                        <c:v>43466.415370370371</c:v>
                      </c:pt>
                      <c:pt idx="1718">
                        <c:v>43466.415381944447</c:v>
                      </c:pt>
                      <c:pt idx="1719">
                        <c:v>43466.415393518517</c:v>
                      </c:pt>
                      <c:pt idx="1720">
                        <c:v>43466.415405092594</c:v>
                      </c:pt>
                      <c:pt idx="1721">
                        <c:v>43466.415416666663</c:v>
                      </c:pt>
                      <c:pt idx="1722">
                        <c:v>43466.41542824074</c:v>
                      </c:pt>
                      <c:pt idx="1723">
                        <c:v>43466.415439814817</c:v>
                      </c:pt>
                      <c:pt idx="1724">
                        <c:v>43466.415451388893</c:v>
                      </c:pt>
                      <c:pt idx="1725">
                        <c:v>43466.415462962963</c:v>
                      </c:pt>
                      <c:pt idx="1726">
                        <c:v>43466.41547453704</c:v>
                      </c:pt>
                      <c:pt idx="1727">
                        <c:v>43466.415486111109</c:v>
                      </c:pt>
                      <c:pt idx="1728">
                        <c:v>43466.415497685193</c:v>
                      </c:pt>
                      <c:pt idx="1729">
                        <c:v>43466.415509259263</c:v>
                      </c:pt>
                      <c:pt idx="1730">
                        <c:v>43466.415520833332</c:v>
                      </c:pt>
                      <c:pt idx="1731">
                        <c:v>43466.415532407409</c:v>
                      </c:pt>
                      <c:pt idx="1732">
                        <c:v>43466.415543981479</c:v>
                      </c:pt>
                      <c:pt idx="1733">
                        <c:v>43466.415555555563</c:v>
                      </c:pt>
                      <c:pt idx="1734">
                        <c:v>43466.415567129632</c:v>
                      </c:pt>
                      <c:pt idx="1735">
                        <c:v>43466.415578703702</c:v>
                      </c:pt>
                      <c:pt idx="1736">
                        <c:v>43466.415590277778</c:v>
                      </c:pt>
                      <c:pt idx="1737">
                        <c:v>43466.415601851862</c:v>
                      </c:pt>
                      <c:pt idx="1738">
                        <c:v>43466.415613425917</c:v>
                      </c:pt>
                      <c:pt idx="1739">
                        <c:v>43466.415625000001</c:v>
                      </c:pt>
                      <c:pt idx="1740">
                        <c:v>43466.415636574071</c:v>
                      </c:pt>
                      <c:pt idx="1741">
                        <c:v>43466.415648148148</c:v>
                      </c:pt>
                      <c:pt idx="1742">
                        <c:v>43466.415659722217</c:v>
                      </c:pt>
                      <c:pt idx="1743">
                        <c:v>43466.415671296287</c:v>
                      </c:pt>
                      <c:pt idx="1744">
                        <c:v>43466.415682870371</c:v>
                      </c:pt>
                      <c:pt idx="1745">
                        <c:v>43466.415694444448</c:v>
                      </c:pt>
                      <c:pt idx="1746">
                        <c:v>43466.415706018517</c:v>
                      </c:pt>
                      <c:pt idx="1747">
                        <c:v>43466.415717592587</c:v>
                      </c:pt>
                      <c:pt idx="1748">
                        <c:v>43466.415729166663</c:v>
                      </c:pt>
                      <c:pt idx="1749">
                        <c:v>43466.41574074074</c:v>
                      </c:pt>
                      <c:pt idx="1750">
                        <c:v>43466.415752314817</c:v>
                      </c:pt>
                      <c:pt idx="1751">
                        <c:v>43466.415763888886</c:v>
                      </c:pt>
                      <c:pt idx="1752">
                        <c:v>43466.415775462963</c:v>
                      </c:pt>
                      <c:pt idx="1753">
                        <c:v>43466.41578703704</c:v>
                      </c:pt>
                      <c:pt idx="1754">
                        <c:v>43466.415798611109</c:v>
                      </c:pt>
                      <c:pt idx="1755">
                        <c:v>43466.415810185194</c:v>
                      </c:pt>
                      <c:pt idx="1756">
                        <c:v>43466.415821759263</c:v>
                      </c:pt>
                      <c:pt idx="1757">
                        <c:v>43466.415833333333</c:v>
                      </c:pt>
                      <c:pt idx="1758">
                        <c:v>43466.415844907409</c:v>
                      </c:pt>
                      <c:pt idx="1759">
                        <c:v>43466.415856481479</c:v>
                      </c:pt>
                      <c:pt idx="1760">
                        <c:v>43466.415868055563</c:v>
                      </c:pt>
                      <c:pt idx="1761">
                        <c:v>43466.415879629632</c:v>
                      </c:pt>
                      <c:pt idx="1762">
                        <c:v>43466.415891203702</c:v>
                      </c:pt>
                      <c:pt idx="1763">
                        <c:v>43466.415902777779</c:v>
                      </c:pt>
                      <c:pt idx="1764">
                        <c:v>43466.415914351863</c:v>
                      </c:pt>
                      <c:pt idx="1765">
                        <c:v>43466.415925925918</c:v>
                      </c:pt>
                      <c:pt idx="1766">
                        <c:v>43466.415937500002</c:v>
                      </c:pt>
                      <c:pt idx="1767">
                        <c:v>43466.415949074071</c:v>
                      </c:pt>
                      <c:pt idx="1768">
                        <c:v>43466.415960648148</c:v>
                      </c:pt>
                      <c:pt idx="1769">
                        <c:v>43466.415972222218</c:v>
                      </c:pt>
                      <c:pt idx="1770">
                        <c:v>43466.415983796287</c:v>
                      </c:pt>
                      <c:pt idx="1771">
                        <c:v>43466.415995370371</c:v>
                      </c:pt>
                      <c:pt idx="1772">
                        <c:v>43466.416006944448</c:v>
                      </c:pt>
                      <c:pt idx="1773">
                        <c:v>43466.416018518517</c:v>
                      </c:pt>
                      <c:pt idx="1774">
                        <c:v>43466.416030092587</c:v>
                      </c:pt>
                      <c:pt idx="1775">
                        <c:v>43466.416041666656</c:v>
                      </c:pt>
                      <c:pt idx="1776">
                        <c:v>43466.41605324074</c:v>
                      </c:pt>
                      <c:pt idx="1777">
                        <c:v>43466.416064814817</c:v>
                      </c:pt>
                      <c:pt idx="1778">
                        <c:v>43466.416076388887</c:v>
                      </c:pt>
                      <c:pt idx="1779">
                        <c:v>43466.416087962964</c:v>
                      </c:pt>
                      <c:pt idx="1780">
                        <c:v>43466.41609953704</c:v>
                      </c:pt>
                      <c:pt idx="1781">
                        <c:v>43466.41611111111</c:v>
                      </c:pt>
                      <c:pt idx="1782">
                        <c:v>43466.416122685187</c:v>
                      </c:pt>
                      <c:pt idx="1783">
                        <c:v>43466.416134259263</c:v>
                      </c:pt>
                      <c:pt idx="1784">
                        <c:v>43466.416145833333</c:v>
                      </c:pt>
                      <c:pt idx="1785">
                        <c:v>43466.41615740741</c:v>
                      </c:pt>
                      <c:pt idx="1786">
                        <c:v>43466.416168981479</c:v>
                      </c:pt>
                      <c:pt idx="1787">
                        <c:v>43466.416180555563</c:v>
                      </c:pt>
                      <c:pt idx="1788">
                        <c:v>43466.416192129633</c:v>
                      </c:pt>
                      <c:pt idx="1789">
                        <c:v>43466.416203703702</c:v>
                      </c:pt>
                      <c:pt idx="1790">
                        <c:v>43466.416215277779</c:v>
                      </c:pt>
                      <c:pt idx="1791">
                        <c:v>43466.416226851848</c:v>
                      </c:pt>
                      <c:pt idx="1792">
                        <c:v>43466.416238425933</c:v>
                      </c:pt>
                      <c:pt idx="1793">
                        <c:v>43466.416250000002</c:v>
                      </c:pt>
                      <c:pt idx="1794">
                        <c:v>43466.416261574072</c:v>
                      </c:pt>
                      <c:pt idx="1795">
                        <c:v>43466.416273148148</c:v>
                      </c:pt>
                      <c:pt idx="1796">
                        <c:v>43466.416284722232</c:v>
                      </c:pt>
                      <c:pt idx="1797">
                        <c:v>43466.416296296287</c:v>
                      </c:pt>
                      <c:pt idx="1798">
                        <c:v>43466.416307870371</c:v>
                      </c:pt>
                      <c:pt idx="1799">
                        <c:v>43466.416319444441</c:v>
                      </c:pt>
                      <c:pt idx="1800">
                        <c:v>43466.416331018518</c:v>
                      </c:pt>
                      <c:pt idx="1801">
                        <c:v>43466.416342592587</c:v>
                      </c:pt>
                      <c:pt idx="1802">
                        <c:v>43466.416354166657</c:v>
                      </c:pt>
                      <c:pt idx="1803">
                        <c:v>43466.416365740741</c:v>
                      </c:pt>
                      <c:pt idx="1804">
                        <c:v>43466.416377314818</c:v>
                      </c:pt>
                      <c:pt idx="1805">
                        <c:v>43466.416388888887</c:v>
                      </c:pt>
                      <c:pt idx="1806">
                        <c:v>43466.416400462957</c:v>
                      </c:pt>
                      <c:pt idx="1807">
                        <c:v>43466.416412037041</c:v>
                      </c:pt>
                      <c:pt idx="1808">
                        <c:v>43466.41642361111</c:v>
                      </c:pt>
                      <c:pt idx="1809">
                        <c:v>43466.416435185187</c:v>
                      </c:pt>
                      <c:pt idx="1810">
                        <c:v>43466.416446759264</c:v>
                      </c:pt>
                      <c:pt idx="1811">
                        <c:v>43466.416458333333</c:v>
                      </c:pt>
                      <c:pt idx="1812">
                        <c:v>43466.41646990741</c:v>
                      </c:pt>
                      <c:pt idx="1813">
                        <c:v>43466.416481481479</c:v>
                      </c:pt>
                      <c:pt idx="1814">
                        <c:v>43466.416493055563</c:v>
                      </c:pt>
                      <c:pt idx="1815">
                        <c:v>43466.416504629633</c:v>
                      </c:pt>
                      <c:pt idx="1816">
                        <c:v>43466.416516203702</c:v>
                      </c:pt>
                      <c:pt idx="1817">
                        <c:v>43466.416527777779</c:v>
                      </c:pt>
                      <c:pt idx="1818">
                        <c:v>43466.416539351849</c:v>
                      </c:pt>
                      <c:pt idx="1819">
                        <c:v>43466.416550925933</c:v>
                      </c:pt>
                      <c:pt idx="1820">
                        <c:v>43466.416562500002</c:v>
                      </c:pt>
                      <c:pt idx="1821">
                        <c:v>43466.416574074072</c:v>
                      </c:pt>
                      <c:pt idx="1822">
                        <c:v>43466.416585648149</c:v>
                      </c:pt>
                      <c:pt idx="1823">
                        <c:v>43466.416597222233</c:v>
                      </c:pt>
                      <c:pt idx="1824">
                        <c:v>43466.416608796288</c:v>
                      </c:pt>
                      <c:pt idx="1825">
                        <c:v>43466.416620370372</c:v>
                      </c:pt>
                      <c:pt idx="1826">
                        <c:v>43466.416631944441</c:v>
                      </c:pt>
                      <c:pt idx="1827">
                        <c:v>43466.416643518518</c:v>
                      </c:pt>
                      <c:pt idx="1828">
                        <c:v>43466.416655092587</c:v>
                      </c:pt>
                      <c:pt idx="1829">
                        <c:v>43466.416666666657</c:v>
                      </c:pt>
                      <c:pt idx="1830">
                        <c:v>43466.416678240741</c:v>
                      </c:pt>
                      <c:pt idx="1831">
                        <c:v>43466.416689814818</c:v>
                      </c:pt>
                      <c:pt idx="1832">
                        <c:v>43466.416701388887</c:v>
                      </c:pt>
                      <c:pt idx="1833">
                        <c:v>43466.416712962957</c:v>
                      </c:pt>
                      <c:pt idx="1834">
                        <c:v>43466.416724537034</c:v>
                      </c:pt>
                      <c:pt idx="1835">
                        <c:v>43466.41673611111</c:v>
                      </c:pt>
                      <c:pt idx="1836">
                        <c:v>43466.416747685187</c:v>
                      </c:pt>
                      <c:pt idx="1837">
                        <c:v>43466.416759259257</c:v>
                      </c:pt>
                      <c:pt idx="1838">
                        <c:v>43466.416770833333</c:v>
                      </c:pt>
                      <c:pt idx="1839">
                        <c:v>43466.41678240741</c:v>
                      </c:pt>
                      <c:pt idx="1840">
                        <c:v>43466.41679398148</c:v>
                      </c:pt>
                      <c:pt idx="1841">
                        <c:v>43466.416805555556</c:v>
                      </c:pt>
                      <c:pt idx="1842">
                        <c:v>43466.416817129633</c:v>
                      </c:pt>
                      <c:pt idx="1843">
                        <c:v>43466.416828703703</c:v>
                      </c:pt>
                      <c:pt idx="1844">
                        <c:v>43466.41684027778</c:v>
                      </c:pt>
                      <c:pt idx="1845">
                        <c:v>43466.416851851849</c:v>
                      </c:pt>
                      <c:pt idx="1846">
                        <c:v>43466.416863425933</c:v>
                      </c:pt>
                      <c:pt idx="1847">
                        <c:v>43466.416875000003</c:v>
                      </c:pt>
                      <c:pt idx="1848">
                        <c:v>43466.416886574072</c:v>
                      </c:pt>
                      <c:pt idx="1849">
                        <c:v>43466.416898148149</c:v>
                      </c:pt>
                      <c:pt idx="1850">
                        <c:v>43466.416909722233</c:v>
                      </c:pt>
                      <c:pt idx="1851">
                        <c:v>43466.416921296302</c:v>
                      </c:pt>
                      <c:pt idx="1852">
                        <c:v>43466.416932870372</c:v>
                      </c:pt>
                      <c:pt idx="1853">
                        <c:v>43466.416944444441</c:v>
                      </c:pt>
                      <c:pt idx="1854">
                        <c:v>43466.416956018518</c:v>
                      </c:pt>
                      <c:pt idx="1855">
                        <c:v>43466.416967592602</c:v>
                      </c:pt>
                      <c:pt idx="1856">
                        <c:v>43466.416979166657</c:v>
                      </c:pt>
                      <c:pt idx="1857">
                        <c:v>43466.416990740741</c:v>
                      </c:pt>
                      <c:pt idx="1858">
                        <c:v>43466.417002314818</c:v>
                      </c:pt>
                      <c:pt idx="1859">
                        <c:v>43466.417013888888</c:v>
                      </c:pt>
                      <c:pt idx="1860">
                        <c:v>43466.417025462957</c:v>
                      </c:pt>
                      <c:pt idx="1861">
                        <c:v>43466.417037037027</c:v>
                      </c:pt>
                      <c:pt idx="1862">
                        <c:v>43466.417048611111</c:v>
                      </c:pt>
                      <c:pt idx="1863">
                        <c:v>43466.417060185187</c:v>
                      </c:pt>
                      <c:pt idx="1864">
                        <c:v>43466.417071759257</c:v>
                      </c:pt>
                      <c:pt idx="1865">
                        <c:v>43466.417083333326</c:v>
                      </c:pt>
                      <c:pt idx="1866">
                        <c:v>43466.417094907411</c:v>
                      </c:pt>
                      <c:pt idx="1867">
                        <c:v>43466.41710648148</c:v>
                      </c:pt>
                      <c:pt idx="1868">
                        <c:v>43466.417118055557</c:v>
                      </c:pt>
                      <c:pt idx="1869">
                        <c:v>43466.417129629634</c:v>
                      </c:pt>
                      <c:pt idx="1870">
                        <c:v>43466.417141203703</c:v>
                      </c:pt>
                      <c:pt idx="1871">
                        <c:v>43466.41715277778</c:v>
                      </c:pt>
                      <c:pt idx="1872">
                        <c:v>43466.417164351849</c:v>
                      </c:pt>
                      <c:pt idx="1873">
                        <c:v>43466.417175925933</c:v>
                      </c:pt>
                      <c:pt idx="1874">
                        <c:v>43466.417187500003</c:v>
                      </c:pt>
                      <c:pt idx="1875">
                        <c:v>43466.417199074072</c:v>
                      </c:pt>
                      <c:pt idx="1876">
                        <c:v>43466.417210648149</c:v>
                      </c:pt>
                      <c:pt idx="1877">
                        <c:v>43466.417222222219</c:v>
                      </c:pt>
                      <c:pt idx="1878">
                        <c:v>43466.417233796303</c:v>
                      </c:pt>
                      <c:pt idx="1879">
                        <c:v>43466.417245370372</c:v>
                      </c:pt>
                      <c:pt idx="1880">
                        <c:v>43466.417256944442</c:v>
                      </c:pt>
                      <c:pt idx="1881">
                        <c:v>43466.417268518519</c:v>
                      </c:pt>
                      <c:pt idx="1882">
                        <c:v>43466.417280092603</c:v>
                      </c:pt>
                      <c:pt idx="1883">
                        <c:v>43466.417291666658</c:v>
                      </c:pt>
                      <c:pt idx="1884">
                        <c:v>43466.417303240742</c:v>
                      </c:pt>
                      <c:pt idx="1885">
                        <c:v>43466.417314814818</c:v>
                      </c:pt>
                      <c:pt idx="1886">
                        <c:v>43466.417326388888</c:v>
                      </c:pt>
                      <c:pt idx="1887">
                        <c:v>43466.417337962957</c:v>
                      </c:pt>
                      <c:pt idx="1888">
                        <c:v>43466.417349537027</c:v>
                      </c:pt>
                      <c:pt idx="1889">
                        <c:v>43466.417361111111</c:v>
                      </c:pt>
                      <c:pt idx="1890">
                        <c:v>43466.417372685188</c:v>
                      </c:pt>
                      <c:pt idx="1891">
                        <c:v>43466.417384259257</c:v>
                      </c:pt>
                      <c:pt idx="1892">
                        <c:v>43466.417395833327</c:v>
                      </c:pt>
                      <c:pt idx="1893">
                        <c:v>43466.417407407411</c:v>
                      </c:pt>
                      <c:pt idx="1894">
                        <c:v>43466.41741898148</c:v>
                      </c:pt>
                      <c:pt idx="1895">
                        <c:v>43466.417430555557</c:v>
                      </c:pt>
                      <c:pt idx="1896">
                        <c:v>43466.417442129627</c:v>
                      </c:pt>
                      <c:pt idx="1897">
                        <c:v>43466.417453703703</c:v>
                      </c:pt>
                      <c:pt idx="1898">
                        <c:v>43466.41746527778</c:v>
                      </c:pt>
                      <c:pt idx="1899">
                        <c:v>43466.41747685185</c:v>
                      </c:pt>
                      <c:pt idx="1900">
                        <c:v>43466.417488425926</c:v>
                      </c:pt>
                      <c:pt idx="1901">
                        <c:v>43466.417500000003</c:v>
                      </c:pt>
                      <c:pt idx="1902">
                        <c:v>43466.417511574073</c:v>
                      </c:pt>
                      <c:pt idx="1903">
                        <c:v>43466.417523148149</c:v>
                      </c:pt>
                      <c:pt idx="1904">
                        <c:v>43466.417534722219</c:v>
                      </c:pt>
                      <c:pt idx="1905">
                        <c:v>43466.417546296303</c:v>
                      </c:pt>
                      <c:pt idx="1906">
                        <c:v>43466.417557870373</c:v>
                      </c:pt>
                      <c:pt idx="1907">
                        <c:v>43466.417569444442</c:v>
                      </c:pt>
                      <c:pt idx="1908">
                        <c:v>43466.417581018519</c:v>
                      </c:pt>
                      <c:pt idx="1909">
                        <c:v>43466.417592592603</c:v>
                      </c:pt>
                      <c:pt idx="1910">
                        <c:v>43466.417604166672</c:v>
                      </c:pt>
                      <c:pt idx="1911">
                        <c:v>43466.417615740742</c:v>
                      </c:pt>
                      <c:pt idx="1912">
                        <c:v>43466.417627314811</c:v>
                      </c:pt>
                      <c:pt idx="1913">
                        <c:v>43466.417638888888</c:v>
                      </c:pt>
                      <c:pt idx="1914">
                        <c:v>43466.417650462958</c:v>
                      </c:pt>
                      <c:pt idx="1915">
                        <c:v>43466.417662037027</c:v>
                      </c:pt>
                      <c:pt idx="1916">
                        <c:v>43466.417673611111</c:v>
                      </c:pt>
                      <c:pt idx="1917">
                        <c:v>43466.417685185188</c:v>
                      </c:pt>
                      <c:pt idx="1918">
                        <c:v>43466.417696759258</c:v>
                      </c:pt>
                      <c:pt idx="1919">
                        <c:v>43466.417708333327</c:v>
                      </c:pt>
                      <c:pt idx="1920">
                        <c:v>43466.417719907397</c:v>
                      </c:pt>
                      <c:pt idx="1921">
                        <c:v>43466.417731481481</c:v>
                      </c:pt>
                      <c:pt idx="1922">
                        <c:v>43466.417743055557</c:v>
                      </c:pt>
                      <c:pt idx="1923">
                        <c:v>43466.417754629627</c:v>
                      </c:pt>
                      <c:pt idx="1924">
                        <c:v>43466.417766203696</c:v>
                      </c:pt>
                      <c:pt idx="1925">
                        <c:v>43466.41777777778</c:v>
                      </c:pt>
                      <c:pt idx="1926">
                        <c:v>43466.41778935185</c:v>
                      </c:pt>
                      <c:pt idx="1927">
                        <c:v>43466.417800925927</c:v>
                      </c:pt>
                      <c:pt idx="1928">
                        <c:v>43466.417812500003</c:v>
                      </c:pt>
                      <c:pt idx="1929">
                        <c:v>43466.417824074073</c:v>
                      </c:pt>
                      <c:pt idx="1930">
                        <c:v>43466.41783564815</c:v>
                      </c:pt>
                      <c:pt idx="1931">
                        <c:v>43466.417847222219</c:v>
                      </c:pt>
                      <c:pt idx="1932">
                        <c:v>43466.417858796303</c:v>
                      </c:pt>
                      <c:pt idx="1933">
                        <c:v>43466.417870370373</c:v>
                      </c:pt>
                      <c:pt idx="1934">
                        <c:v>43466.417881944442</c:v>
                      </c:pt>
                      <c:pt idx="1935">
                        <c:v>43466.417893518519</c:v>
                      </c:pt>
                      <c:pt idx="1936">
                        <c:v>43466.417905092603</c:v>
                      </c:pt>
                      <c:pt idx="1937">
                        <c:v>43466.417916666673</c:v>
                      </c:pt>
                      <c:pt idx="1938">
                        <c:v>43466.417928240742</c:v>
                      </c:pt>
                      <c:pt idx="1939">
                        <c:v>43466.417939814812</c:v>
                      </c:pt>
                      <c:pt idx="1940">
                        <c:v>43466.417951388888</c:v>
                      </c:pt>
                      <c:pt idx="1941">
                        <c:v>43466.417962962973</c:v>
                      </c:pt>
                      <c:pt idx="1942">
                        <c:v>43466.417974537027</c:v>
                      </c:pt>
                      <c:pt idx="1943">
                        <c:v>43466.417986111112</c:v>
                      </c:pt>
                      <c:pt idx="1944">
                        <c:v>43466.417997685188</c:v>
                      </c:pt>
                      <c:pt idx="1945">
                        <c:v>43466.418009259258</c:v>
                      </c:pt>
                      <c:pt idx="1946">
                        <c:v>43466.418020833327</c:v>
                      </c:pt>
                      <c:pt idx="1947">
                        <c:v>43466.418032407397</c:v>
                      </c:pt>
                      <c:pt idx="1948">
                        <c:v>43466.418043981481</c:v>
                      </c:pt>
                      <c:pt idx="1949">
                        <c:v>43466.418055555558</c:v>
                      </c:pt>
                      <c:pt idx="1950">
                        <c:v>43466.418067129627</c:v>
                      </c:pt>
                      <c:pt idx="1951">
                        <c:v>43466.418078703697</c:v>
                      </c:pt>
                      <c:pt idx="1952">
                        <c:v>43466.418090277781</c:v>
                      </c:pt>
                      <c:pt idx="1953">
                        <c:v>43466.41810185185</c:v>
                      </c:pt>
                      <c:pt idx="1954">
                        <c:v>43466.418113425927</c:v>
                      </c:pt>
                      <c:pt idx="1955">
                        <c:v>43466.418124999997</c:v>
                      </c:pt>
                      <c:pt idx="1956">
                        <c:v>43466.418136574073</c:v>
                      </c:pt>
                      <c:pt idx="1957">
                        <c:v>43466.41814814815</c:v>
                      </c:pt>
                      <c:pt idx="1958">
                        <c:v>43466.41815972222</c:v>
                      </c:pt>
                      <c:pt idx="1959">
                        <c:v>43466.418171296304</c:v>
                      </c:pt>
                      <c:pt idx="1960">
                        <c:v>43466.418182870373</c:v>
                      </c:pt>
                      <c:pt idx="1961">
                        <c:v>43466.418194444443</c:v>
                      </c:pt>
                      <c:pt idx="1962">
                        <c:v>43466.418206018519</c:v>
                      </c:pt>
                      <c:pt idx="1963">
                        <c:v>43466.418217592603</c:v>
                      </c:pt>
                      <c:pt idx="1964">
                        <c:v>43466.418229166673</c:v>
                      </c:pt>
                      <c:pt idx="1965">
                        <c:v>43466.418240740742</c:v>
                      </c:pt>
                      <c:pt idx="1966">
                        <c:v>43466.418252314812</c:v>
                      </c:pt>
                      <c:pt idx="1967">
                        <c:v>43466.418263888889</c:v>
                      </c:pt>
                      <c:pt idx="1968">
                        <c:v>43466.418275462973</c:v>
                      </c:pt>
                      <c:pt idx="1969">
                        <c:v>43466.418287037042</c:v>
                      </c:pt>
                      <c:pt idx="1970">
                        <c:v>43466.418298611112</c:v>
                      </c:pt>
                      <c:pt idx="1971">
                        <c:v>43466.418310185189</c:v>
                      </c:pt>
                      <c:pt idx="1972">
                        <c:v>43466.418321759258</c:v>
                      </c:pt>
                      <c:pt idx="1973">
                        <c:v>43466.418333333328</c:v>
                      </c:pt>
                      <c:pt idx="1974">
                        <c:v>43466.418344907397</c:v>
                      </c:pt>
                      <c:pt idx="1975">
                        <c:v>43466.418356481481</c:v>
                      </c:pt>
                      <c:pt idx="1976">
                        <c:v>43466.418368055558</c:v>
                      </c:pt>
                      <c:pt idx="1977">
                        <c:v>43466.418379629627</c:v>
                      </c:pt>
                      <c:pt idx="1978">
                        <c:v>43466.418391203697</c:v>
                      </c:pt>
                      <c:pt idx="1979">
                        <c:v>43466.418402777781</c:v>
                      </c:pt>
                      <c:pt idx="1980">
                        <c:v>43466.418414351851</c:v>
                      </c:pt>
                      <c:pt idx="1981">
                        <c:v>43466.418425925927</c:v>
                      </c:pt>
                      <c:pt idx="1982">
                        <c:v>43466.418437499997</c:v>
                      </c:pt>
                      <c:pt idx="1983">
                        <c:v>43466.418449074074</c:v>
                      </c:pt>
                      <c:pt idx="1984">
                        <c:v>43466.41846064815</c:v>
                      </c:pt>
                      <c:pt idx="1985">
                        <c:v>43466.41847222222</c:v>
                      </c:pt>
                      <c:pt idx="1986">
                        <c:v>43466.418483796297</c:v>
                      </c:pt>
                      <c:pt idx="1987">
                        <c:v>43466.418495370373</c:v>
                      </c:pt>
                      <c:pt idx="1988">
                        <c:v>43466.418506944443</c:v>
                      </c:pt>
                      <c:pt idx="1989">
                        <c:v>43466.41851851852</c:v>
                      </c:pt>
                      <c:pt idx="1990">
                        <c:v>43466.418530092589</c:v>
                      </c:pt>
                      <c:pt idx="1991">
                        <c:v>43466.418541666673</c:v>
                      </c:pt>
                      <c:pt idx="1992">
                        <c:v>43466.418553240743</c:v>
                      </c:pt>
                      <c:pt idx="1993">
                        <c:v>43466.418564814812</c:v>
                      </c:pt>
                      <c:pt idx="1994">
                        <c:v>43466.418576388889</c:v>
                      </c:pt>
                      <c:pt idx="1995">
                        <c:v>43466.418587962973</c:v>
                      </c:pt>
                      <c:pt idx="1996">
                        <c:v>43466.418599537043</c:v>
                      </c:pt>
                      <c:pt idx="1997">
                        <c:v>43466.418611111112</c:v>
                      </c:pt>
                      <c:pt idx="1998">
                        <c:v>43466.418622685182</c:v>
                      </c:pt>
                      <c:pt idx="1999">
                        <c:v>43466.418634259258</c:v>
                      </c:pt>
                      <c:pt idx="2000">
                        <c:v>43466.418645833342</c:v>
                      </c:pt>
                      <c:pt idx="2001">
                        <c:v>43466.418657407397</c:v>
                      </c:pt>
                      <c:pt idx="2002">
                        <c:v>43466.418668981481</c:v>
                      </c:pt>
                      <c:pt idx="2003">
                        <c:v>43466.418680555558</c:v>
                      </c:pt>
                      <c:pt idx="2004">
                        <c:v>43466.418692129628</c:v>
                      </c:pt>
                      <c:pt idx="2005">
                        <c:v>43466.418703703697</c:v>
                      </c:pt>
                      <c:pt idx="2006">
                        <c:v>43466.418715277781</c:v>
                      </c:pt>
                      <c:pt idx="2007">
                        <c:v>43466.418726851851</c:v>
                      </c:pt>
                      <c:pt idx="2008">
                        <c:v>43466.418738425928</c:v>
                      </c:pt>
                      <c:pt idx="2009">
                        <c:v>43466.418749999997</c:v>
                      </c:pt>
                      <c:pt idx="2010">
                        <c:v>43466.418761574067</c:v>
                      </c:pt>
                      <c:pt idx="2011">
                        <c:v>43466.418773148151</c:v>
                      </c:pt>
                      <c:pt idx="2012">
                        <c:v>43466.41878472222</c:v>
                      </c:pt>
                      <c:pt idx="2013">
                        <c:v>43466.418796296297</c:v>
                      </c:pt>
                      <c:pt idx="2014">
                        <c:v>43466.418807870366</c:v>
                      </c:pt>
                      <c:pt idx="2015">
                        <c:v>43466.418819444443</c:v>
                      </c:pt>
                      <c:pt idx="2016">
                        <c:v>43466.41883101852</c:v>
                      </c:pt>
                      <c:pt idx="2017">
                        <c:v>43466.418842592589</c:v>
                      </c:pt>
                      <c:pt idx="2018">
                        <c:v>43466.418854166674</c:v>
                      </c:pt>
                      <c:pt idx="2019">
                        <c:v>43466.418865740743</c:v>
                      </c:pt>
                      <c:pt idx="2020">
                        <c:v>43466.418877314813</c:v>
                      </c:pt>
                      <c:pt idx="2021">
                        <c:v>43466.418888888889</c:v>
                      </c:pt>
                      <c:pt idx="2022">
                        <c:v>43466.418900462973</c:v>
                      </c:pt>
                      <c:pt idx="2023">
                        <c:v>43466.418912037043</c:v>
                      </c:pt>
                      <c:pt idx="2024">
                        <c:v>43466.418923611112</c:v>
                      </c:pt>
                      <c:pt idx="2025">
                        <c:v>43466.418935185182</c:v>
                      </c:pt>
                      <c:pt idx="2026">
                        <c:v>43466.418946759259</c:v>
                      </c:pt>
                      <c:pt idx="2027">
                        <c:v>43466.418958333343</c:v>
                      </c:pt>
                      <c:pt idx="2028">
                        <c:v>43466.418969907398</c:v>
                      </c:pt>
                      <c:pt idx="2029">
                        <c:v>43466.418981481482</c:v>
                      </c:pt>
                      <c:pt idx="2030">
                        <c:v>43466.418993055559</c:v>
                      </c:pt>
                      <c:pt idx="2031">
                        <c:v>43466.419004629628</c:v>
                      </c:pt>
                      <c:pt idx="2032">
                        <c:v>43466.419016203698</c:v>
                      </c:pt>
                      <c:pt idx="2033">
                        <c:v>43466.419027777767</c:v>
                      </c:pt>
                      <c:pt idx="2034">
                        <c:v>43466.419039351851</c:v>
                      </c:pt>
                      <c:pt idx="2035">
                        <c:v>43466.419050925928</c:v>
                      </c:pt>
                      <c:pt idx="2036">
                        <c:v>43466.419062499997</c:v>
                      </c:pt>
                      <c:pt idx="2037">
                        <c:v>43466.419074074067</c:v>
                      </c:pt>
                      <c:pt idx="2038">
                        <c:v>43466.419085648151</c:v>
                      </c:pt>
                      <c:pt idx="2039">
                        <c:v>43466.41909722222</c:v>
                      </c:pt>
                      <c:pt idx="2040">
                        <c:v>43466.419108796297</c:v>
                      </c:pt>
                      <c:pt idx="2041">
                        <c:v>43466.419120370367</c:v>
                      </c:pt>
                      <c:pt idx="2042">
                        <c:v>43466.419131944444</c:v>
                      </c:pt>
                      <c:pt idx="2043">
                        <c:v>43466.41914351852</c:v>
                      </c:pt>
                      <c:pt idx="2044">
                        <c:v>43466.41915509259</c:v>
                      </c:pt>
                      <c:pt idx="2045">
                        <c:v>43466.419166666667</c:v>
                      </c:pt>
                      <c:pt idx="2046">
                        <c:v>43466.419178240743</c:v>
                      </c:pt>
                      <c:pt idx="2047">
                        <c:v>43466.419189814813</c:v>
                      </c:pt>
                      <c:pt idx="2048">
                        <c:v>43466.41920138889</c:v>
                      </c:pt>
                      <c:pt idx="2049">
                        <c:v>43466.419212962966</c:v>
                      </c:pt>
                      <c:pt idx="2050">
                        <c:v>43466.419224537043</c:v>
                      </c:pt>
                      <c:pt idx="2051">
                        <c:v>43466.419236111113</c:v>
                      </c:pt>
                      <c:pt idx="2052">
                        <c:v>43466.419247685182</c:v>
                      </c:pt>
                      <c:pt idx="2053">
                        <c:v>43466.419259259259</c:v>
                      </c:pt>
                      <c:pt idx="2054">
                        <c:v>43466.419270833343</c:v>
                      </c:pt>
                      <c:pt idx="2055">
                        <c:v>43466.419282407413</c:v>
                      </c:pt>
                      <c:pt idx="2056">
                        <c:v>43466.419293981482</c:v>
                      </c:pt>
                      <c:pt idx="2057">
                        <c:v>43466.419305555559</c:v>
                      </c:pt>
                      <c:pt idx="2058">
                        <c:v>43466.419317129628</c:v>
                      </c:pt>
                      <c:pt idx="2059">
                        <c:v>43466.419328703712</c:v>
                      </c:pt>
                      <c:pt idx="2060">
                        <c:v>43466.419340277767</c:v>
                      </c:pt>
                      <c:pt idx="2061">
                        <c:v>43466.419351851851</c:v>
                      </c:pt>
                      <c:pt idx="2062">
                        <c:v>43466.419363425928</c:v>
                      </c:pt>
                      <c:pt idx="2063">
                        <c:v>43466.419374999998</c:v>
                      </c:pt>
                      <c:pt idx="2064">
                        <c:v>43466.419386574067</c:v>
                      </c:pt>
                      <c:pt idx="2065">
                        <c:v>43466.419398148151</c:v>
                      </c:pt>
                      <c:pt idx="2066">
                        <c:v>43466.419409722221</c:v>
                      </c:pt>
                      <c:pt idx="2067">
                        <c:v>43466.419421296298</c:v>
                      </c:pt>
                      <c:pt idx="2068">
                        <c:v>43466.419432870367</c:v>
                      </c:pt>
                      <c:pt idx="2069">
                        <c:v>43466.419444444437</c:v>
                      </c:pt>
                      <c:pt idx="2070">
                        <c:v>43466.419456018521</c:v>
                      </c:pt>
                      <c:pt idx="2071">
                        <c:v>43466.41946759259</c:v>
                      </c:pt>
                      <c:pt idx="2072">
                        <c:v>43466.419479166667</c:v>
                      </c:pt>
                      <c:pt idx="2073">
                        <c:v>43466.419490740736</c:v>
                      </c:pt>
                      <c:pt idx="2074">
                        <c:v>43466.419502314813</c:v>
                      </c:pt>
                      <c:pt idx="2075">
                        <c:v>43466.41951388889</c:v>
                      </c:pt>
                      <c:pt idx="2076">
                        <c:v>43466.419525462959</c:v>
                      </c:pt>
                      <c:pt idx="2077">
                        <c:v>43466.419537037043</c:v>
                      </c:pt>
                      <c:pt idx="2078">
                        <c:v>43466.419548611113</c:v>
                      </c:pt>
                      <c:pt idx="2079">
                        <c:v>43466.419560185182</c:v>
                      </c:pt>
                      <c:pt idx="2080">
                        <c:v>43466.419571759259</c:v>
                      </c:pt>
                      <c:pt idx="2081">
                        <c:v>43466.419583333343</c:v>
                      </c:pt>
                      <c:pt idx="2082">
                        <c:v>43466.419594907413</c:v>
                      </c:pt>
                      <c:pt idx="2083">
                        <c:v>43466.419606481482</c:v>
                      </c:pt>
                      <c:pt idx="2084">
                        <c:v>43466.419618055559</c:v>
                      </c:pt>
                      <c:pt idx="2085">
                        <c:v>43466.419629629629</c:v>
                      </c:pt>
                      <c:pt idx="2086">
                        <c:v>43466.419641203713</c:v>
                      </c:pt>
                      <c:pt idx="2087">
                        <c:v>43466.419652777768</c:v>
                      </c:pt>
                      <c:pt idx="2088">
                        <c:v>43466.419664351852</c:v>
                      </c:pt>
                      <c:pt idx="2089">
                        <c:v>43466.419675925928</c:v>
                      </c:pt>
                      <c:pt idx="2090">
                        <c:v>43466.419687499998</c:v>
                      </c:pt>
                      <c:pt idx="2091">
                        <c:v>43466.419699074067</c:v>
                      </c:pt>
                      <c:pt idx="2092">
                        <c:v>43466.419710648152</c:v>
                      </c:pt>
                      <c:pt idx="2093">
                        <c:v>43466.419722222221</c:v>
                      </c:pt>
                      <c:pt idx="2094">
                        <c:v>43466.419733796298</c:v>
                      </c:pt>
                      <c:pt idx="2095">
                        <c:v>43466.419745370367</c:v>
                      </c:pt>
                      <c:pt idx="2096">
                        <c:v>43466.419756944437</c:v>
                      </c:pt>
                      <c:pt idx="2097">
                        <c:v>43466.419768518521</c:v>
                      </c:pt>
                      <c:pt idx="2098">
                        <c:v>43466.41978009259</c:v>
                      </c:pt>
                      <c:pt idx="2099">
                        <c:v>43466.419791666667</c:v>
                      </c:pt>
                      <c:pt idx="2100">
                        <c:v>43466.419803240737</c:v>
                      </c:pt>
                      <c:pt idx="2101">
                        <c:v>43466.419814814813</c:v>
                      </c:pt>
                      <c:pt idx="2102">
                        <c:v>43466.41982638889</c:v>
                      </c:pt>
                      <c:pt idx="2103">
                        <c:v>43466.41983796296</c:v>
                      </c:pt>
                      <c:pt idx="2104">
                        <c:v>43466.419849537036</c:v>
                      </c:pt>
                      <c:pt idx="2105">
                        <c:v>43466.419861111113</c:v>
                      </c:pt>
                      <c:pt idx="2106">
                        <c:v>43466.419872685183</c:v>
                      </c:pt>
                      <c:pt idx="2107">
                        <c:v>43466.41988425926</c:v>
                      </c:pt>
                      <c:pt idx="2108">
                        <c:v>43466.419895833344</c:v>
                      </c:pt>
                      <c:pt idx="2109">
                        <c:v>43466.419907407413</c:v>
                      </c:pt>
                      <c:pt idx="2110">
                        <c:v>43466.419918981483</c:v>
                      </c:pt>
                      <c:pt idx="2111">
                        <c:v>43466.419930555552</c:v>
                      </c:pt>
                      <c:pt idx="2112">
                        <c:v>43466.419942129629</c:v>
                      </c:pt>
                      <c:pt idx="2113">
                        <c:v>43466.419953703713</c:v>
                      </c:pt>
                      <c:pt idx="2114">
                        <c:v>43466.419965277782</c:v>
                      </c:pt>
                      <c:pt idx="2115">
                        <c:v>43466.419976851852</c:v>
                      </c:pt>
                      <c:pt idx="2116">
                        <c:v>43466.419988425929</c:v>
                      </c:pt>
                      <c:pt idx="2117">
                        <c:v>43466.42</c:v>
                      </c:pt>
                      <c:pt idx="2118">
                        <c:v>43466.420011574082</c:v>
                      </c:pt>
                      <c:pt idx="2119">
                        <c:v>43466.420023148137</c:v>
                      </c:pt>
                      <c:pt idx="2120">
                        <c:v>43466.420034722221</c:v>
                      </c:pt>
                      <c:pt idx="2121">
                        <c:v>43466.420046296298</c:v>
                      </c:pt>
                      <c:pt idx="2122">
                        <c:v>43466.420057870368</c:v>
                      </c:pt>
                      <c:pt idx="2123">
                        <c:v>43466.420069444437</c:v>
                      </c:pt>
                      <c:pt idx="2124">
                        <c:v>43466.420081018521</c:v>
                      </c:pt>
                      <c:pt idx="2125">
                        <c:v>43466.420092592591</c:v>
                      </c:pt>
                      <c:pt idx="2126">
                        <c:v>43466.420104166667</c:v>
                      </c:pt>
                      <c:pt idx="2127">
                        <c:v>43466.420115740737</c:v>
                      </c:pt>
                      <c:pt idx="2128">
                        <c:v>43466.420127314806</c:v>
                      </c:pt>
                      <c:pt idx="2129">
                        <c:v>43466.420138888891</c:v>
                      </c:pt>
                      <c:pt idx="2130">
                        <c:v>43466.42015046296</c:v>
                      </c:pt>
                      <c:pt idx="2131">
                        <c:v>43466.420162037037</c:v>
                      </c:pt>
                      <c:pt idx="2132">
                        <c:v>43466.420173611114</c:v>
                      </c:pt>
                      <c:pt idx="2133">
                        <c:v>43466.420185185183</c:v>
                      </c:pt>
                      <c:pt idx="2134">
                        <c:v>43466.42019675926</c:v>
                      </c:pt>
                      <c:pt idx="2135">
                        <c:v>43466.420208333337</c:v>
                      </c:pt>
                      <c:pt idx="2136">
                        <c:v>43466.420219907413</c:v>
                      </c:pt>
                      <c:pt idx="2137">
                        <c:v>43466.420231481483</c:v>
                      </c:pt>
                      <c:pt idx="2138">
                        <c:v>43466.420243055552</c:v>
                      </c:pt>
                      <c:pt idx="2139">
                        <c:v>43466.420254629629</c:v>
                      </c:pt>
                      <c:pt idx="2140">
                        <c:v>43466.420266203713</c:v>
                      </c:pt>
                      <c:pt idx="2141">
                        <c:v>43466.420277777783</c:v>
                      </c:pt>
                      <c:pt idx="2142">
                        <c:v>43466.420289351852</c:v>
                      </c:pt>
                      <c:pt idx="2143">
                        <c:v>43466.420300925929</c:v>
                      </c:pt>
                      <c:pt idx="2144">
                        <c:v>43466.420312499999</c:v>
                      </c:pt>
                      <c:pt idx="2145">
                        <c:v>43466.420324074083</c:v>
                      </c:pt>
                      <c:pt idx="2146">
                        <c:v>43466.420335648138</c:v>
                      </c:pt>
                      <c:pt idx="2147">
                        <c:v>43466.420347222222</c:v>
                      </c:pt>
                      <c:pt idx="2148">
                        <c:v>43466.420358796298</c:v>
                      </c:pt>
                      <c:pt idx="2149">
                        <c:v>43466.420370370368</c:v>
                      </c:pt>
                      <c:pt idx="2150">
                        <c:v>43466.420381944437</c:v>
                      </c:pt>
                      <c:pt idx="2151">
                        <c:v>43466.420393518521</c:v>
                      </c:pt>
                      <c:pt idx="2152">
                        <c:v>43466.420405092591</c:v>
                      </c:pt>
                      <c:pt idx="2153">
                        <c:v>43466.420416666668</c:v>
                      </c:pt>
                      <c:pt idx="2154">
                        <c:v>43466.420428240737</c:v>
                      </c:pt>
                      <c:pt idx="2155">
                        <c:v>43466.420439814807</c:v>
                      </c:pt>
                      <c:pt idx="2156">
                        <c:v>43466.420451388891</c:v>
                      </c:pt>
                      <c:pt idx="2157">
                        <c:v>43466.42046296296</c:v>
                      </c:pt>
                      <c:pt idx="2158">
                        <c:v>43466.420474537037</c:v>
                      </c:pt>
                      <c:pt idx="2159">
                        <c:v>43466.420486111107</c:v>
                      </c:pt>
                      <c:pt idx="2160">
                        <c:v>43466.420497685183</c:v>
                      </c:pt>
                      <c:pt idx="2161">
                        <c:v>43466.42050925926</c:v>
                      </c:pt>
                      <c:pt idx="2162">
                        <c:v>43466.420520833337</c:v>
                      </c:pt>
                      <c:pt idx="2163">
                        <c:v>43466.420532407406</c:v>
                      </c:pt>
                      <c:pt idx="2164">
                        <c:v>43466.420543981483</c:v>
                      </c:pt>
                      <c:pt idx="2165">
                        <c:v>43466.420555555553</c:v>
                      </c:pt>
                      <c:pt idx="2166">
                        <c:v>43466.420567129629</c:v>
                      </c:pt>
                      <c:pt idx="2167">
                        <c:v>43466.420578703714</c:v>
                      </c:pt>
                      <c:pt idx="2168">
                        <c:v>43466.420590277783</c:v>
                      </c:pt>
                      <c:pt idx="2169">
                        <c:v>43466.420601851853</c:v>
                      </c:pt>
                      <c:pt idx="2170">
                        <c:v>43466.420613425929</c:v>
                      </c:pt>
                      <c:pt idx="2171">
                        <c:v>43466.420624999999</c:v>
                      </c:pt>
                      <c:pt idx="2172">
                        <c:v>43466.420636574083</c:v>
                      </c:pt>
                      <c:pt idx="2173">
                        <c:v>43466.420648148152</c:v>
                      </c:pt>
                      <c:pt idx="2174">
                        <c:v>43466.420659722222</c:v>
                      </c:pt>
                      <c:pt idx="2175">
                        <c:v>43466.420671296299</c:v>
                      </c:pt>
                      <c:pt idx="2176">
                        <c:v>43466.420682870368</c:v>
                      </c:pt>
                      <c:pt idx="2177">
                        <c:v>43466.420694444438</c:v>
                      </c:pt>
                      <c:pt idx="2178">
                        <c:v>43466.420706018522</c:v>
                      </c:pt>
                      <c:pt idx="2179">
                        <c:v>43466.420717592591</c:v>
                      </c:pt>
                      <c:pt idx="2180">
                        <c:v>43466.420729166668</c:v>
                      </c:pt>
                      <c:pt idx="2181">
                        <c:v>43466.420740740738</c:v>
                      </c:pt>
                      <c:pt idx="2182">
                        <c:v>43466.420752314807</c:v>
                      </c:pt>
                      <c:pt idx="2183">
                        <c:v>43466.420763888891</c:v>
                      </c:pt>
                      <c:pt idx="2184">
                        <c:v>43466.420775462961</c:v>
                      </c:pt>
                      <c:pt idx="2185">
                        <c:v>43466.420787037037</c:v>
                      </c:pt>
                      <c:pt idx="2186">
                        <c:v>43466.420798611107</c:v>
                      </c:pt>
                      <c:pt idx="2187">
                        <c:v>43466.420810185176</c:v>
                      </c:pt>
                      <c:pt idx="2188">
                        <c:v>43466.42082175926</c:v>
                      </c:pt>
                      <c:pt idx="2189">
                        <c:v>43466.42083333333</c:v>
                      </c:pt>
                      <c:pt idx="2190">
                        <c:v>43466.420844907407</c:v>
                      </c:pt>
                      <c:pt idx="2191">
                        <c:v>43466.420856481483</c:v>
                      </c:pt>
                      <c:pt idx="2192">
                        <c:v>43466.420868055553</c:v>
                      </c:pt>
                      <c:pt idx="2193">
                        <c:v>43466.42087962963</c:v>
                      </c:pt>
                      <c:pt idx="2194">
                        <c:v>43466.420891203707</c:v>
                      </c:pt>
                      <c:pt idx="2195">
                        <c:v>43466.420902777783</c:v>
                      </c:pt>
                      <c:pt idx="2196">
                        <c:v>43466.420914351853</c:v>
                      </c:pt>
                      <c:pt idx="2197">
                        <c:v>43466.420925925922</c:v>
                      </c:pt>
                      <c:pt idx="2198">
                        <c:v>43466.420937499999</c:v>
                      </c:pt>
                      <c:pt idx="2199">
                        <c:v>43466.420949074083</c:v>
                      </c:pt>
                      <c:pt idx="2200">
                        <c:v>43466.420960648153</c:v>
                      </c:pt>
                      <c:pt idx="2201">
                        <c:v>43466.420972222222</c:v>
                      </c:pt>
                      <c:pt idx="2202">
                        <c:v>43466.420983796299</c:v>
                      </c:pt>
                      <c:pt idx="2203">
                        <c:v>43466.420995370368</c:v>
                      </c:pt>
                      <c:pt idx="2204">
                        <c:v>43466.421006944453</c:v>
                      </c:pt>
                      <c:pt idx="2205">
                        <c:v>43466.421018518522</c:v>
                      </c:pt>
                      <c:pt idx="2206">
                        <c:v>43466.421030092592</c:v>
                      </c:pt>
                      <c:pt idx="2207">
                        <c:v>43466.421041666668</c:v>
                      </c:pt>
                      <c:pt idx="2208">
                        <c:v>43466.421053240738</c:v>
                      </c:pt>
                      <c:pt idx="2209">
                        <c:v>43466.421064814807</c:v>
                      </c:pt>
                      <c:pt idx="2210">
                        <c:v>43466.421076388891</c:v>
                      </c:pt>
                      <c:pt idx="2211">
                        <c:v>43466.421087962961</c:v>
                      </c:pt>
                      <c:pt idx="2212">
                        <c:v>43466.421099537038</c:v>
                      </c:pt>
                      <c:pt idx="2213">
                        <c:v>43466.421111111107</c:v>
                      </c:pt>
                      <c:pt idx="2214">
                        <c:v>43466.421122685177</c:v>
                      </c:pt>
                      <c:pt idx="2215">
                        <c:v>43466.421134259261</c:v>
                      </c:pt>
                      <c:pt idx="2216">
                        <c:v>43466.42114583333</c:v>
                      </c:pt>
                      <c:pt idx="2217">
                        <c:v>43466.421157407407</c:v>
                      </c:pt>
                      <c:pt idx="2218">
                        <c:v>43466.421168981477</c:v>
                      </c:pt>
                      <c:pt idx="2219">
                        <c:v>43466.421180555553</c:v>
                      </c:pt>
                      <c:pt idx="2220">
                        <c:v>43466.42119212963</c:v>
                      </c:pt>
                      <c:pt idx="2221">
                        <c:v>43466.421203703707</c:v>
                      </c:pt>
                      <c:pt idx="2222">
                        <c:v>43466.421215277784</c:v>
                      </c:pt>
                      <c:pt idx="2223">
                        <c:v>43466.421226851853</c:v>
                      </c:pt>
                      <c:pt idx="2224">
                        <c:v>43466.421238425923</c:v>
                      </c:pt>
                      <c:pt idx="2225">
                        <c:v>43466.421249999999</c:v>
                      </c:pt>
                      <c:pt idx="2226">
                        <c:v>43466.421261574083</c:v>
                      </c:pt>
                      <c:pt idx="2227">
                        <c:v>43466.421273148153</c:v>
                      </c:pt>
                      <c:pt idx="2228">
                        <c:v>43466.421284722222</c:v>
                      </c:pt>
                      <c:pt idx="2229">
                        <c:v>43466.421296296299</c:v>
                      </c:pt>
                      <c:pt idx="2230">
                        <c:v>43466.421307870369</c:v>
                      </c:pt>
                      <c:pt idx="2231">
                        <c:v>43466.421319444453</c:v>
                      </c:pt>
                      <c:pt idx="2232">
                        <c:v>43466.421331018522</c:v>
                      </c:pt>
                      <c:pt idx="2233">
                        <c:v>43466.421342592592</c:v>
                      </c:pt>
                      <c:pt idx="2234">
                        <c:v>43466.421354166669</c:v>
                      </c:pt>
                      <c:pt idx="2235">
                        <c:v>43466.421365740738</c:v>
                      </c:pt>
                      <c:pt idx="2236">
                        <c:v>43466.421377314808</c:v>
                      </c:pt>
                      <c:pt idx="2237">
                        <c:v>43466.421388888892</c:v>
                      </c:pt>
                      <c:pt idx="2238">
                        <c:v>43466.421400462961</c:v>
                      </c:pt>
                      <c:pt idx="2239">
                        <c:v>43466.421412037038</c:v>
                      </c:pt>
                      <c:pt idx="2240">
                        <c:v>43466.421423611107</c:v>
                      </c:pt>
                      <c:pt idx="2241">
                        <c:v>43466.421435185177</c:v>
                      </c:pt>
                      <c:pt idx="2242">
                        <c:v>43466.421446759261</c:v>
                      </c:pt>
                      <c:pt idx="2243">
                        <c:v>43466.421458333331</c:v>
                      </c:pt>
                      <c:pt idx="2244">
                        <c:v>43466.421469907407</c:v>
                      </c:pt>
                      <c:pt idx="2245">
                        <c:v>43466.421481481477</c:v>
                      </c:pt>
                      <c:pt idx="2246">
                        <c:v>43466.421493055554</c:v>
                      </c:pt>
                      <c:pt idx="2247">
                        <c:v>43466.42150462963</c:v>
                      </c:pt>
                      <c:pt idx="2248">
                        <c:v>43466.421516203707</c:v>
                      </c:pt>
                      <c:pt idx="2249">
                        <c:v>43466.421527777777</c:v>
                      </c:pt>
                      <c:pt idx="2250">
                        <c:v>43466.421539351853</c:v>
                      </c:pt>
                      <c:pt idx="2251">
                        <c:v>43466.421550925923</c:v>
                      </c:pt>
                      <c:pt idx="2252">
                        <c:v>43466.4215625</c:v>
                      </c:pt>
                      <c:pt idx="2253">
                        <c:v>43466.421574074076</c:v>
                      </c:pt>
                      <c:pt idx="2254">
                        <c:v>43466.421585648153</c:v>
                      </c:pt>
                      <c:pt idx="2255">
                        <c:v>43466.421597222223</c:v>
                      </c:pt>
                      <c:pt idx="2256">
                        <c:v>43466.4216087963</c:v>
                      </c:pt>
                      <c:pt idx="2257">
                        <c:v>43466.421620370369</c:v>
                      </c:pt>
                      <c:pt idx="2258">
                        <c:v>43466.421631944453</c:v>
                      </c:pt>
                      <c:pt idx="2259">
                        <c:v>43466.421643518523</c:v>
                      </c:pt>
                      <c:pt idx="2260">
                        <c:v>43466.421655092592</c:v>
                      </c:pt>
                      <c:pt idx="2261">
                        <c:v>43466.421666666669</c:v>
                      </c:pt>
                      <c:pt idx="2262">
                        <c:v>43466.421678240738</c:v>
                      </c:pt>
                      <c:pt idx="2263">
                        <c:v>43466.421689814822</c:v>
                      </c:pt>
                      <c:pt idx="2264">
                        <c:v>43466.421701388892</c:v>
                      </c:pt>
                      <c:pt idx="2265">
                        <c:v>43466.421712962961</c:v>
                      </c:pt>
                      <c:pt idx="2266">
                        <c:v>43466.421724537038</c:v>
                      </c:pt>
                      <c:pt idx="2267">
                        <c:v>43466.421736111108</c:v>
                      </c:pt>
                      <c:pt idx="2268">
                        <c:v>43466.421747685177</c:v>
                      </c:pt>
                      <c:pt idx="2269">
                        <c:v>43466.421759259261</c:v>
                      </c:pt>
                      <c:pt idx="2270">
                        <c:v>43466.421770833331</c:v>
                      </c:pt>
                      <c:pt idx="2271">
                        <c:v>43466.421782407408</c:v>
                      </c:pt>
                      <c:pt idx="2272">
                        <c:v>43466.421793981477</c:v>
                      </c:pt>
                      <c:pt idx="2273">
                        <c:v>43466.421805555547</c:v>
                      </c:pt>
                      <c:pt idx="2274">
                        <c:v>43466.421817129631</c:v>
                      </c:pt>
                      <c:pt idx="2275">
                        <c:v>43466.4218287037</c:v>
                      </c:pt>
                      <c:pt idx="2276">
                        <c:v>43466.421840277777</c:v>
                      </c:pt>
                      <c:pt idx="2277">
                        <c:v>43466.421851851846</c:v>
                      </c:pt>
                      <c:pt idx="2278">
                        <c:v>43466.421863425923</c:v>
                      </c:pt>
                      <c:pt idx="2279">
                        <c:v>43466.421875</c:v>
                      </c:pt>
                      <c:pt idx="2280">
                        <c:v>43466.421886574077</c:v>
                      </c:pt>
                      <c:pt idx="2281">
                        <c:v>43466.421898148154</c:v>
                      </c:pt>
                      <c:pt idx="2282">
                        <c:v>43466.421909722223</c:v>
                      </c:pt>
                      <c:pt idx="2283">
                        <c:v>43466.4219212963</c:v>
                      </c:pt>
                      <c:pt idx="2284">
                        <c:v>43466.421932870369</c:v>
                      </c:pt>
                      <c:pt idx="2285">
                        <c:v>43466.421944444453</c:v>
                      </c:pt>
                      <c:pt idx="2286">
                        <c:v>43466.421956018523</c:v>
                      </c:pt>
                      <c:pt idx="2287">
                        <c:v>43466.421967592592</c:v>
                      </c:pt>
                      <c:pt idx="2288">
                        <c:v>43466.421979166669</c:v>
                      </c:pt>
                      <c:pt idx="2289">
                        <c:v>43466.421990740739</c:v>
                      </c:pt>
                      <c:pt idx="2290">
                        <c:v>43466.422002314823</c:v>
                      </c:pt>
                      <c:pt idx="2291">
                        <c:v>43466.422013888892</c:v>
                      </c:pt>
                      <c:pt idx="2292">
                        <c:v>43466.422025462962</c:v>
                      </c:pt>
                      <c:pt idx="2293">
                        <c:v>43466.422037037039</c:v>
                      </c:pt>
                      <c:pt idx="2294">
                        <c:v>43466.422048611108</c:v>
                      </c:pt>
                      <c:pt idx="2295">
                        <c:v>43466.422060185178</c:v>
                      </c:pt>
                      <c:pt idx="2296">
                        <c:v>43466.422071759262</c:v>
                      </c:pt>
                      <c:pt idx="2297">
                        <c:v>43466.422083333331</c:v>
                      </c:pt>
                      <c:pt idx="2298">
                        <c:v>43466.422094907408</c:v>
                      </c:pt>
                      <c:pt idx="2299">
                        <c:v>43466.422106481477</c:v>
                      </c:pt>
                      <c:pt idx="2300">
                        <c:v>43466.422118055547</c:v>
                      </c:pt>
                      <c:pt idx="2301">
                        <c:v>43466.422129629631</c:v>
                      </c:pt>
                      <c:pt idx="2302">
                        <c:v>43466.4221412037</c:v>
                      </c:pt>
                      <c:pt idx="2303">
                        <c:v>43466.422152777777</c:v>
                      </c:pt>
                      <c:pt idx="2304">
                        <c:v>43466.422164351847</c:v>
                      </c:pt>
                      <c:pt idx="2305">
                        <c:v>43466.422175925924</c:v>
                      </c:pt>
                      <c:pt idx="2306">
                        <c:v>43466.4221875</c:v>
                      </c:pt>
                      <c:pt idx="2307">
                        <c:v>43466.422199074077</c:v>
                      </c:pt>
                      <c:pt idx="2308">
                        <c:v>43466.422210648147</c:v>
                      </c:pt>
                      <c:pt idx="2309">
                        <c:v>43466.422222222223</c:v>
                      </c:pt>
                      <c:pt idx="2310">
                        <c:v>43466.422233796293</c:v>
                      </c:pt>
                      <c:pt idx="2311">
                        <c:v>43466.42224537037</c:v>
                      </c:pt>
                      <c:pt idx="2312">
                        <c:v>43466.422256944446</c:v>
                      </c:pt>
                      <c:pt idx="2313">
                        <c:v>43466.422268518523</c:v>
                      </c:pt>
                      <c:pt idx="2314">
                        <c:v>43466.422280092593</c:v>
                      </c:pt>
                      <c:pt idx="2315">
                        <c:v>43466.422291666669</c:v>
                      </c:pt>
                      <c:pt idx="2316">
                        <c:v>43466.422303240739</c:v>
                      </c:pt>
                      <c:pt idx="2317">
                        <c:v>43466.422314814823</c:v>
                      </c:pt>
                      <c:pt idx="2318">
                        <c:v>43466.422326388893</c:v>
                      </c:pt>
                      <c:pt idx="2319">
                        <c:v>43466.422337962962</c:v>
                      </c:pt>
                      <c:pt idx="2320">
                        <c:v>43466.422349537039</c:v>
                      </c:pt>
                      <c:pt idx="2321">
                        <c:v>43466.422361111108</c:v>
                      </c:pt>
                      <c:pt idx="2322">
                        <c:v>43466.422372685192</c:v>
                      </c:pt>
                      <c:pt idx="2323">
                        <c:v>43466.422384259262</c:v>
                      </c:pt>
                      <c:pt idx="2324">
                        <c:v>43466.422395833331</c:v>
                      </c:pt>
                      <c:pt idx="2325">
                        <c:v>43466.422407407408</c:v>
                      </c:pt>
                      <c:pt idx="2326">
                        <c:v>43466.422418981478</c:v>
                      </c:pt>
                      <c:pt idx="2327">
                        <c:v>43466.422430555547</c:v>
                      </c:pt>
                      <c:pt idx="2328">
                        <c:v>43466.422442129631</c:v>
                      </c:pt>
                      <c:pt idx="2329">
                        <c:v>43466.422453703701</c:v>
                      </c:pt>
                      <c:pt idx="2330">
                        <c:v>43466.422465277778</c:v>
                      </c:pt>
                      <c:pt idx="2331">
                        <c:v>43466.422476851847</c:v>
                      </c:pt>
                      <c:pt idx="2332">
                        <c:v>43466.422488425917</c:v>
                      </c:pt>
                      <c:pt idx="2333">
                        <c:v>43466.422500000001</c:v>
                      </c:pt>
                      <c:pt idx="2334">
                        <c:v>43466.422511574077</c:v>
                      </c:pt>
                      <c:pt idx="2335">
                        <c:v>43466.422523148147</c:v>
                      </c:pt>
                      <c:pt idx="2336">
                        <c:v>43466.422534722216</c:v>
                      </c:pt>
                      <c:pt idx="2337">
                        <c:v>43466.422546296293</c:v>
                      </c:pt>
                      <c:pt idx="2338">
                        <c:v>43466.42255787037</c:v>
                      </c:pt>
                      <c:pt idx="2339">
                        <c:v>43466.422569444447</c:v>
                      </c:pt>
                      <c:pt idx="2340">
                        <c:v>43466.422581018523</c:v>
                      </c:pt>
                      <c:pt idx="2341">
                        <c:v>43466.422592592593</c:v>
                      </c:pt>
                      <c:pt idx="2342">
                        <c:v>43466.42260416667</c:v>
                      </c:pt>
                      <c:pt idx="2343">
                        <c:v>43466.422615740739</c:v>
                      </c:pt>
                      <c:pt idx="2344">
                        <c:v>43466.422627314823</c:v>
                      </c:pt>
                      <c:pt idx="2345">
                        <c:v>43466.422638888893</c:v>
                      </c:pt>
                      <c:pt idx="2346">
                        <c:v>43466.422650462962</c:v>
                      </c:pt>
                      <c:pt idx="2347">
                        <c:v>43466.422662037039</c:v>
                      </c:pt>
                      <c:pt idx="2348">
                        <c:v>43466.422673611109</c:v>
                      </c:pt>
                      <c:pt idx="2349">
                        <c:v>43466.422685185193</c:v>
                      </c:pt>
                      <c:pt idx="2350">
                        <c:v>43466.422696759262</c:v>
                      </c:pt>
                      <c:pt idx="2351">
                        <c:v>43466.422708333332</c:v>
                      </c:pt>
                      <c:pt idx="2352">
                        <c:v>43466.422719907408</c:v>
                      </c:pt>
                      <c:pt idx="2353">
                        <c:v>43466.422731481478</c:v>
                      </c:pt>
                      <c:pt idx="2354">
                        <c:v>43466.422743055547</c:v>
                      </c:pt>
                      <c:pt idx="2355">
                        <c:v>43466.422754629632</c:v>
                      </c:pt>
                      <c:pt idx="2356">
                        <c:v>43466.422766203701</c:v>
                      </c:pt>
                      <c:pt idx="2357">
                        <c:v>43466.422777777778</c:v>
                      </c:pt>
                      <c:pt idx="2358">
                        <c:v>43466.422789351847</c:v>
                      </c:pt>
                      <c:pt idx="2359">
                        <c:v>43466.422800925917</c:v>
                      </c:pt>
                      <c:pt idx="2360">
                        <c:v>43466.422812500001</c:v>
                      </c:pt>
                      <c:pt idx="2361">
                        <c:v>43466.422824074078</c:v>
                      </c:pt>
                      <c:pt idx="2362">
                        <c:v>43466.422835648147</c:v>
                      </c:pt>
                      <c:pt idx="2363">
                        <c:v>43466.422847222217</c:v>
                      </c:pt>
                      <c:pt idx="2364">
                        <c:v>43466.422858796293</c:v>
                      </c:pt>
                      <c:pt idx="2365">
                        <c:v>43466.42287037037</c:v>
                      </c:pt>
                      <c:pt idx="2366">
                        <c:v>43466.422881944447</c:v>
                      </c:pt>
                      <c:pt idx="2367">
                        <c:v>43466.422893518517</c:v>
                      </c:pt>
                      <c:pt idx="2368">
                        <c:v>43466.422905092593</c:v>
                      </c:pt>
                      <c:pt idx="2369">
                        <c:v>43466.42291666667</c:v>
                      </c:pt>
                      <c:pt idx="2370">
                        <c:v>43466.42292824074</c:v>
                      </c:pt>
                      <c:pt idx="2371">
                        <c:v>43466.422939814824</c:v>
                      </c:pt>
                      <c:pt idx="2372">
                        <c:v>43466.422951388893</c:v>
                      </c:pt>
                      <c:pt idx="2373">
                        <c:v>43466.422962962963</c:v>
                      </c:pt>
                      <c:pt idx="2374">
                        <c:v>43466.422974537039</c:v>
                      </c:pt>
                      <c:pt idx="2375">
                        <c:v>43466.422986111109</c:v>
                      </c:pt>
                      <c:pt idx="2376">
                        <c:v>43466.422997685193</c:v>
                      </c:pt>
                      <c:pt idx="2377">
                        <c:v>43466.423009259262</c:v>
                      </c:pt>
                      <c:pt idx="2378">
                        <c:v>43466.423020833332</c:v>
                      </c:pt>
                      <c:pt idx="2379">
                        <c:v>43466.423032407409</c:v>
                      </c:pt>
                      <c:pt idx="2380">
                        <c:v>43466.423043981478</c:v>
                      </c:pt>
                      <c:pt idx="2381">
                        <c:v>43466.423055555562</c:v>
                      </c:pt>
                      <c:pt idx="2382">
                        <c:v>43466.423067129632</c:v>
                      </c:pt>
                      <c:pt idx="2383">
                        <c:v>43466.423078703701</c:v>
                      </c:pt>
                      <c:pt idx="2384">
                        <c:v>43466.423090277778</c:v>
                      </c:pt>
                      <c:pt idx="2385">
                        <c:v>43466.423101851848</c:v>
                      </c:pt>
                      <c:pt idx="2386">
                        <c:v>43466.423113425917</c:v>
                      </c:pt>
                      <c:pt idx="2387">
                        <c:v>43466.423125000001</c:v>
                      </c:pt>
                      <c:pt idx="2388">
                        <c:v>43466.423136574071</c:v>
                      </c:pt>
                      <c:pt idx="2389">
                        <c:v>43466.423148148147</c:v>
                      </c:pt>
                      <c:pt idx="2390">
                        <c:v>43466.423159722217</c:v>
                      </c:pt>
                      <c:pt idx="2391">
                        <c:v>43466.423171296286</c:v>
                      </c:pt>
                      <c:pt idx="2392">
                        <c:v>43466.423182870371</c:v>
                      </c:pt>
                      <c:pt idx="2393">
                        <c:v>43466.423194444447</c:v>
                      </c:pt>
                      <c:pt idx="2394">
                        <c:v>43466.423206018517</c:v>
                      </c:pt>
                      <c:pt idx="2395">
                        <c:v>43466.423217592594</c:v>
                      </c:pt>
                      <c:pt idx="2396">
                        <c:v>43466.423229166663</c:v>
                      </c:pt>
                      <c:pt idx="2397">
                        <c:v>43466.42324074074</c:v>
                      </c:pt>
                      <c:pt idx="2398">
                        <c:v>43466.423252314817</c:v>
                      </c:pt>
                      <c:pt idx="2399">
                        <c:v>43466.423263888893</c:v>
                      </c:pt>
                      <c:pt idx="2400">
                        <c:v>43466.423275462963</c:v>
                      </c:pt>
                      <c:pt idx="2401">
                        <c:v>43466.42328703704</c:v>
                      </c:pt>
                      <c:pt idx="2402">
                        <c:v>43466.423298611109</c:v>
                      </c:pt>
                      <c:pt idx="2403">
                        <c:v>43466.423310185193</c:v>
                      </c:pt>
                      <c:pt idx="2404">
                        <c:v>43466.423321759263</c:v>
                      </c:pt>
                      <c:pt idx="2405">
                        <c:v>43466.423333333332</c:v>
                      </c:pt>
                      <c:pt idx="2406">
                        <c:v>43466.423344907409</c:v>
                      </c:pt>
                      <c:pt idx="2407">
                        <c:v>43466.423356481479</c:v>
                      </c:pt>
                      <c:pt idx="2408">
                        <c:v>43466.423368055563</c:v>
                      </c:pt>
                      <c:pt idx="2409">
                        <c:v>43466.423379629632</c:v>
                      </c:pt>
                      <c:pt idx="2410">
                        <c:v>43466.423391203702</c:v>
                      </c:pt>
                      <c:pt idx="2411">
                        <c:v>43466.423402777778</c:v>
                      </c:pt>
                      <c:pt idx="2412">
                        <c:v>43466.423414351862</c:v>
                      </c:pt>
                      <c:pt idx="2413">
                        <c:v>43466.423425925917</c:v>
                      </c:pt>
                      <c:pt idx="2414">
                        <c:v>43466.423437500001</c:v>
                      </c:pt>
                      <c:pt idx="2415">
                        <c:v>43466.423449074071</c:v>
                      </c:pt>
                      <c:pt idx="2416">
                        <c:v>43466.423460648148</c:v>
                      </c:pt>
                      <c:pt idx="2417">
                        <c:v>43466.423472222217</c:v>
                      </c:pt>
                      <c:pt idx="2418">
                        <c:v>43466.423483796287</c:v>
                      </c:pt>
                      <c:pt idx="2419">
                        <c:v>43466.423495370371</c:v>
                      </c:pt>
                      <c:pt idx="2420">
                        <c:v>43466.423506944448</c:v>
                      </c:pt>
                      <c:pt idx="2421">
                        <c:v>43466.423518518517</c:v>
                      </c:pt>
                      <c:pt idx="2422">
                        <c:v>43466.423530092587</c:v>
                      </c:pt>
                      <c:pt idx="2423">
                        <c:v>43466.423541666663</c:v>
                      </c:pt>
                      <c:pt idx="2424">
                        <c:v>43466.42355324074</c:v>
                      </c:pt>
                      <c:pt idx="2425">
                        <c:v>43466.423564814817</c:v>
                      </c:pt>
                      <c:pt idx="2426">
                        <c:v>43466.423576388886</c:v>
                      </c:pt>
                      <c:pt idx="2427">
                        <c:v>43466.423587962963</c:v>
                      </c:pt>
                      <c:pt idx="2428">
                        <c:v>43466.42359953704</c:v>
                      </c:pt>
                      <c:pt idx="2429">
                        <c:v>43466.423611111109</c:v>
                      </c:pt>
                      <c:pt idx="2430">
                        <c:v>43466.423622685194</c:v>
                      </c:pt>
                      <c:pt idx="2431">
                        <c:v>43466.423634259263</c:v>
                      </c:pt>
                      <c:pt idx="2432">
                        <c:v>43466.423645833333</c:v>
                      </c:pt>
                      <c:pt idx="2433">
                        <c:v>43466.423657407409</c:v>
                      </c:pt>
                      <c:pt idx="2434">
                        <c:v>43466.423668981479</c:v>
                      </c:pt>
                      <c:pt idx="2435">
                        <c:v>43466.423680555563</c:v>
                      </c:pt>
                      <c:pt idx="2436">
                        <c:v>43466.423692129632</c:v>
                      </c:pt>
                      <c:pt idx="2437">
                        <c:v>43466.423703703702</c:v>
                      </c:pt>
                      <c:pt idx="2438">
                        <c:v>43466.423715277779</c:v>
                      </c:pt>
                      <c:pt idx="2439">
                        <c:v>43466.423726851863</c:v>
                      </c:pt>
                      <c:pt idx="2440">
                        <c:v>43466.423738425918</c:v>
                      </c:pt>
                      <c:pt idx="2441">
                        <c:v>43466.423750000002</c:v>
                      </c:pt>
                      <c:pt idx="2442">
                        <c:v>43466.423761574071</c:v>
                      </c:pt>
                      <c:pt idx="2443">
                        <c:v>43466.423773148148</c:v>
                      </c:pt>
                      <c:pt idx="2444">
                        <c:v>43466.423784722218</c:v>
                      </c:pt>
                      <c:pt idx="2445">
                        <c:v>43466.423796296287</c:v>
                      </c:pt>
                      <c:pt idx="2446">
                        <c:v>43466.423807870371</c:v>
                      </c:pt>
                      <c:pt idx="2447">
                        <c:v>43466.423819444448</c:v>
                      </c:pt>
                      <c:pt idx="2448">
                        <c:v>43466.423831018517</c:v>
                      </c:pt>
                      <c:pt idx="2449">
                        <c:v>43466.423842592587</c:v>
                      </c:pt>
                      <c:pt idx="2450">
                        <c:v>43466.423854166656</c:v>
                      </c:pt>
                      <c:pt idx="2451">
                        <c:v>43466.42386574074</c:v>
                      </c:pt>
                      <c:pt idx="2452">
                        <c:v>43466.423877314817</c:v>
                      </c:pt>
                      <c:pt idx="2453">
                        <c:v>43466.423888888887</c:v>
                      </c:pt>
                      <c:pt idx="2454">
                        <c:v>43466.423900462964</c:v>
                      </c:pt>
                      <c:pt idx="2455">
                        <c:v>43466.42391203704</c:v>
                      </c:pt>
                      <c:pt idx="2456">
                        <c:v>43466.42392361111</c:v>
                      </c:pt>
                      <c:pt idx="2457">
                        <c:v>43466.423935185187</c:v>
                      </c:pt>
                      <c:pt idx="2458">
                        <c:v>43466.423946759263</c:v>
                      </c:pt>
                      <c:pt idx="2459">
                        <c:v>43466.423958333333</c:v>
                      </c:pt>
                      <c:pt idx="2460">
                        <c:v>43466.42396990741</c:v>
                      </c:pt>
                      <c:pt idx="2461">
                        <c:v>43466.423981481479</c:v>
                      </c:pt>
                      <c:pt idx="2462">
                        <c:v>43466.423993055563</c:v>
                      </c:pt>
                      <c:pt idx="2463">
                        <c:v>43466.424004629633</c:v>
                      </c:pt>
                      <c:pt idx="2464">
                        <c:v>43466.424016203702</c:v>
                      </c:pt>
                      <c:pt idx="2465">
                        <c:v>43466.424027777779</c:v>
                      </c:pt>
                      <c:pt idx="2466">
                        <c:v>43466.424039351848</c:v>
                      </c:pt>
                      <c:pt idx="2467">
                        <c:v>43466.424050925933</c:v>
                      </c:pt>
                      <c:pt idx="2468">
                        <c:v>43466.424062500002</c:v>
                      </c:pt>
                      <c:pt idx="2469">
                        <c:v>43466.424074074072</c:v>
                      </c:pt>
                      <c:pt idx="2470">
                        <c:v>43466.424085648148</c:v>
                      </c:pt>
                      <c:pt idx="2471">
                        <c:v>43466.424097222232</c:v>
                      </c:pt>
                      <c:pt idx="2472">
                        <c:v>43466.424108796287</c:v>
                      </c:pt>
                      <c:pt idx="2473">
                        <c:v>43466.424120370371</c:v>
                      </c:pt>
                      <c:pt idx="2474">
                        <c:v>43466.424131944441</c:v>
                      </c:pt>
                      <c:pt idx="2475">
                        <c:v>43466.424143518518</c:v>
                      </c:pt>
                      <c:pt idx="2476">
                        <c:v>43466.424155092587</c:v>
                      </c:pt>
                      <c:pt idx="2477">
                        <c:v>43466.424166666657</c:v>
                      </c:pt>
                      <c:pt idx="2478">
                        <c:v>43466.424178240741</c:v>
                      </c:pt>
                      <c:pt idx="2479">
                        <c:v>43466.424189814818</c:v>
                      </c:pt>
                      <c:pt idx="2480">
                        <c:v>43466.424201388887</c:v>
                      </c:pt>
                      <c:pt idx="2481">
                        <c:v>43466.424212962957</c:v>
                      </c:pt>
                      <c:pt idx="2482">
                        <c:v>43466.424224537041</c:v>
                      </c:pt>
                      <c:pt idx="2483">
                        <c:v>43466.42423611111</c:v>
                      </c:pt>
                      <c:pt idx="2484">
                        <c:v>43466.424247685187</c:v>
                      </c:pt>
                      <c:pt idx="2485">
                        <c:v>43466.424259259264</c:v>
                      </c:pt>
                      <c:pt idx="2486">
                        <c:v>43466.424270833333</c:v>
                      </c:pt>
                      <c:pt idx="2487">
                        <c:v>43466.42428240741</c:v>
                      </c:pt>
                      <c:pt idx="2488">
                        <c:v>43466.424293981479</c:v>
                      </c:pt>
                      <c:pt idx="2489">
                        <c:v>43466.424305555563</c:v>
                      </c:pt>
                      <c:pt idx="2490">
                        <c:v>43466.424317129633</c:v>
                      </c:pt>
                      <c:pt idx="2491">
                        <c:v>43466.424328703702</c:v>
                      </c:pt>
                      <c:pt idx="2492">
                        <c:v>43466.424340277779</c:v>
                      </c:pt>
                      <c:pt idx="2493">
                        <c:v>43466.424351851849</c:v>
                      </c:pt>
                      <c:pt idx="2494">
                        <c:v>43466.424363425933</c:v>
                      </c:pt>
                      <c:pt idx="2495">
                        <c:v>43466.424375000002</c:v>
                      </c:pt>
                      <c:pt idx="2496">
                        <c:v>43466.424386574072</c:v>
                      </c:pt>
                      <c:pt idx="2497">
                        <c:v>43466.424398148149</c:v>
                      </c:pt>
                      <c:pt idx="2498">
                        <c:v>43466.424409722233</c:v>
                      </c:pt>
                      <c:pt idx="2499">
                        <c:v>43466.424421296288</c:v>
                      </c:pt>
                      <c:pt idx="2500">
                        <c:v>43466.424432870372</c:v>
                      </c:pt>
                      <c:pt idx="2501">
                        <c:v>43466.424444444441</c:v>
                      </c:pt>
                      <c:pt idx="2502">
                        <c:v>43466.424456018518</c:v>
                      </c:pt>
                      <c:pt idx="2503">
                        <c:v>43466.424467592587</c:v>
                      </c:pt>
                      <c:pt idx="2504">
                        <c:v>43466.424479166657</c:v>
                      </c:pt>
                      <c:pt idx="2505">
                        <c:v>43466.424490740741</c:v>
                      </c:pt>
                      <c:pt idx="2506">
                        <c:v>43466.424502314818</c:v>
                      </c:pt>
                      <c:pt idx="2507">
                        <c:v>43466.424513888887</c:v>
                      </c:pt>
                      <c:pt idx="2508">
                        <c:v>43466.424525462957</c:v>
                      </c:pt>
                      <c:pt idx="2509">
                        <c:v>43466.424537037034</c:v>
                      </c:pt>
                      <c:pt idx="2510">
                        <c:v>43466.42454861111</c:v>
                      </c:pt>
                      <c:pt idx="2511">
                        <c:v>43466.424560185187</c:v>
                      </c:pt>
                      <c:pt idx="2512">
                        <c:v>43466.424571759257</c:v>
                      </c:pt>
                      <c:pt idx="2513">
                        <c:v>43466.424583333333</c:v>
                      </c:pt>
                      <c:pt idx="2514">
                        <c:v>43466.42459490741</c:v>
                      </c:pt>
                      <c:pt idx="2515">
                        <c:v>43466.42460648148</c:v>
                      </c:pt>
                      <c:pt idx="2516">
                        <c:v>43466.424618055556</c:v>
                      </c:pt>
                      <c:pt idx="2517">
                        <c:v>43466.424629629633</c:v>
                      </c:pt>
                      <c:pt idx="2518">
                        <c:v>43466.424641203703</c:v>
                      </c:pt>
                      <c:pt idx="2519">
                        <c:v>43466.42465277778</c:v>
                      </c:pt>
                      <c:pt idx="2520">
                        <c:v>43466.424664351849</c:v>
                      </c:pt>
                      <c:pt idx="2521">
                        <c:v>43466.424675925933</c:v>
                      </c:pt>
                      <c:pt idx="2522">
                        <c:v>43466.424687500003</c:v>
                      </c:pt>
                      <c:pt idx="2523">
                        <c:v>43466.424699074072</c:v>
                      </c:pt>
                      <c:pt idx="2524">
                        <c:v>43466.424710648149</c:v>
                      </c:pt>
                      <c:pt idx="2525">
                        <c:v>43466.424722222233</c:v>
                      </c:pt>
                      <c:pt idx="2526">
                        <c:v>43466.424733796302</c:v>
                      </c:pt>
                      <c:pt idx="2527">
                        <c:v>43466.424745370372</c:v>
                      </c:pt>
                      <c:pt idx="2528">
                        <c:v>43466.424756944441</c:v>
                      </c:pt>
                      <c:pt idx="2529">
                        <c:v>43466.424768518518</c:v>
                      </c:pt>
                      <c:pt idx="2530">
                        <c:v>43466.424780092602</c:v>
                      </c:pt>
                      <c:pt idx="2531">
                        <c:v>43466.424791666657</c:v>
                      </c:pt>
                      <c:pt idx="2532">
                        <c:v>43466.424803240741</c:v>
                      </c:pt>
                      <c:pt idx="2533">
                        <c:v>43466.424814814818</c:v>
                      </c:pt>
                      <c:pt idx="2534">
                        <c:v>43466.424826388888</c:v>
                      </c:pt>
                      <c:pt idx="2535">
                        <c:v>43466.424837962957</c:v>
                      </c:pt>
                      <c:pt idx="2536">
                        <c:v>43466.424849537027</c:v>
                      </c:pt>
                      <c:pt idx="2537">
                        <c:v>43466.424861111111</c:v>
                      </c:pt>
                      <c:pt idx="2538">
                        <c:v>43466.424872685187</c:v>
                      </c:pt>
                      <c:pt idx="2539">
                        <c:v>43466.424884259257</c:v>
                      </c:pt>
                      <c:pt idx="2540">
                        <c:v>43466.424895833326</c:v>
                      </c:pt>
                      <c:pt idx="2541">
                        <c:v>43466.424907407411</c:v>
                      </c:pt>
                      <c:pt idx="2542">
                        <c:v>43466.42491898148</c:v>
                      </c:pt>
                      <c:pt idx="2543">
                        <c:v>43466.424930555557</c:v>
                      </c:pt>
                      <c:pt idx="2544">
                        <c:v>43466.425034722219</c:v>
                      </c:pt>
                      <c:pt idx="2545">
                        <c:v>43466.425046296303</c:v>
                      </c:pt>
                      <c:pt idx="2546">
                        <c:v>43466.425057870372</c:v>
                      </c:pt>
                      <c:pt idx="2547">
                        <c:v>43466.425069444442</c:v>
                      </c:pt>
                      <c:pt idx="2548">
                        <c:v>43466.425081018519</c:v>
                      </c:pt>
                      <c:pt idx="2549">
                        <c:v>43466.425092592603</c:v>
                      </c:pt>
                      <c:pt idx="2550">
                        <c:v>43466.425104166658</c:v>
                      </c:pt>
                      <c:pt idx="2551">
                        <c:v>43466.425115740742</c:v>
                      </c:pt>
                      <c:pt idx="2552">
                        <c:v>43466.425127314818</c:v>
                      </c:pt>
                      <c:pt idx="2553">
                        <c:v>43466.425138888888</c:v>
                      </c:pt>
                      <c:pt idx="2554">
                        <c:v>43466.425150462957</c:v>
                      </c:pt>
                      <c:pt idx="2555">
                        <c:v>43466.425162037027</c:v>
                      </c:pt>
                      <c:pt idx="2556">
                        <c:v>43466.425173611111</c:v>
                      </c:pt>
                      <c:pt idx="2557">
                        <c:v>43466.425185185188</c:v>
                      </c:pt>
                      <c:pt idx="2558">
                        <c:v>43466.425196759257</c:v>
                      </c:pt>
                      <c:pt idx="2559">
                        <c:v>43466.425208333327</c:v>
                      </c:pt>
                      <c:pt idx="2560">
                        <c:v>43466.425219907411</c:v>
                      </c:pt>
                      <c:pt idx="2561">
                        <c:v>43466.42523148148</c:v>
                      </c:pt>
                      <c:pt idx="2562">
                        <c:v>43466.425243055557</c:v>
                      </c:pt>
                      <c:pt idx="2563">
                        <c:v>43466.425254629627</c:v>
                      </c:pt>
                      <c:pt idx="2564">
                        <c:v>43466.425266203703</c:v>
                      </c:pt>
                      <c:pt idx="2565">
                        <c:v>43466.42527777778</c:v>
                      </c:pt>
                      <c:pt idx="2566">
                        <c:v>43466.42528935185</c:v>
                      </c:pt>
                      <c:pt idx="2567">
                        <c:v>43466.425300925926</c:v>
                      </c:pt>
                      <c:pt idx="2568">
                        <c:v>43466.425312500003</c:v>
                      </c:pt>
                      <c:pt idx="2569">
                        <c:v>43466.425324074073</c:v>
                      </c:pt>
                      <c:pt idx="2570">
                        <c:v>43466.425335648149</c:v>
                      </c:pt>
                      <c:pt idx="2571">
                        <c:v>43466.425347222219</c:v>
                      </c:pt>
                      <c:pt idx="2572">
                        <c:v>43466.425358796303</c:v>
                      </c:pt>
                      <c:pt idx="2573">
                        <c:v>43466.425370370373</c:v>
                      </c:pt>
                      <c:pt idx="2574">
                        <c:v>43466.425381944442</c:v>
                      </c:pt>
                      <c:pt idx="2575">
                        <c:v>43466.425393518519</c:v>
                      </c:pt>
                      <c:pt idx="2576">
                        <c:v>43466.425405092603</c:v>
                      </c:pt>
                      <c:pt idx="2577">
                        <c:v>43466.425416666672</c:v>
                      </c:pt>
                      <c:pt idx="2578">
                        <c:v>43466.425428240742</c:v>
                      </c:pt>
                      <c:pt idx="2579">
                        <c:v>43466.425439814811</c:v>
                      </c:pt>
                      <c:pt idx="2580">
                        <c:v>43466.425451388888</c:v>
                      </c:pt>
                      <c:pt idx="2581">
                        <c:v>43466.425462962958</c:v>
                      </c:pt>
                      <c:pt idx="2582">
                        <c:v>43466.425474537027</c:v>
                      </c:pt>
                      <c:pt idx="2583">
                        <c:v>43466.425486111111</c:v>
                      </c:pt>
                      <c:pt idx="2584">
                        <c:v>43466.425497685188</c:v>
                      </c:pt>
                      <c:pt idx="2585">
                        <c:v>43466.425509259258</c:v>
                      </c:pt>
                      <c:pt idx="2586">
                        <c:v>43466.425520833327</c:v>
                      </c:pt>
                      <c:pt idx="2587">
                        <c:v>43466.425532407397</c:v>
                      </c:pt>
                      <c:pt idx="2588">
                        <c:v>43466.425543981481</c:v>
                      </c:pt>
                      <c:pt idx="2589">
                        <c:v>43466.425555555557</c:v>
                      </c:pt>
                      <c:pt idx="2590">
                        <c:v>43466.425567129627</c:v>
                      </c:pt>
                      <c:pt idx="2591">
                        <c:v>43466.425578703696</c:v>
                      </c:pt>
                      <c:pt idx="2592">
                        <c:v>43466.42559027778</c:v>
                      </c:pt>
                      <c:pt idx="2593">
                        <c:v>43466.42560185185</c:v>
                      </c:pt>
                      <c:pt idx="2594">
                        <c:v>43466.425613425927</c:v>
                      </c:pt>
                      <c:pt idx="2595">
                        <c:v>43466.425625000003</c:v>
                      </c:pt>
                      <c:pt idx="2596">
                        <c:v>43466.425636574073</c:v>
                      </c:pt>
                      <c:pt idx="2597">
                        <c:v>43466.42564814815</c:v>
                      </c:pt>
                      <c:pt idx="2598">
                        <c:v>43466.425659722219</c:v>
                      </c:pt>
                      <c:pt idx="2599">
                        <c:v>43466.425671296303</c:v>
                      </c:pt>
                      <c:pt idx="2600">
                        <c:v>43466.425682870373</c:v>
                      </c:pt>
                      <c:pt idx="2601">
                        <c:v>43466.425694444442</c:v>
                      </c:pt>
                      <c:pt idx="2602">
                        <c:v>43466.425706018519</c:v>
                      </c:pt>
                      <c:pt idx="2603">
                        <c:v>43466.425717592603</c:v>
                      </c:pt>
                      <c:pt idx="2604">
                        <c:v>43466.425729166673</c:v>
                      </c:pt>
                      <c:pt idx="2605">
                        <c:v>43466.425740740742</c:v>
                      </c:pt>
                      <c:pt idx="2606">
                        <c:v>43466.425752314812</c:v>
                      </c:pt>
                      <c:pt idx="2607">
                        <c:v>43466.425763888888</c:v>
                      </c:pt>
                      <c:pt idx="2608">
                        <c:v>43466.425775462973</c:v>
                      </c:pt>
                      <c:pt idx="2609">
                        <c:v>43466.425787037027</c:v>
                      </c:pt>
                      <c:pt idx="2610">
                        <c:v>43466.425798611112</c:v>
                      </c:pt>
                      <c:pt idx="2611">
                        <c:v>43466.425810185188</c:v>
                      </c:pt>
                      <c:pt idx="2612">
                        <c:v>43466.425821759258</c:v>
                      </c:pt>
                      <c:pt idx="2613">
                        <c:v>43466.425833333327</c:v>
                      </c:pt>
                      <c:pt idx="2614">
                        <c:v>43466.425844907397</c:v>
                      </c:pt>
                      <c:pt idx="2615">
                        <c:v>43466.425856481481</c:v>
                      </c:pt>
                      <c:pt idx="2616">
                        <c:v>43466.425868055558</c:v>
                      </c:pt>
                      <c:pt idx="2617">
                        <c:v>43466.425879629627</c:v>
                      </c:pt>
                      <c:pt idx="2618">
                        <c:v>43466.425891203697</c:v>
                      </c:pt>
                      <c:pt idx="2619">
                        <c:v>43466.425902777781</c:v>
                      </c:pt>
                      <c:pt idx="2620">
                        <c:v>43466.42591435185</c:v>
                      </c:pt>
                      <c:pt idx="2621">
                        <c:v>43466.425925925927</c:v>
                      </c:pt>
                      <c:pt idx="2622">
                        <c:v>43466.425937499997</c:v>
                      </c:pt>
                      <c:pt idx="2623">
                        <c:v>43466.425949074073</c:v>
                      </c:pt>
                      <c:pt idx="2624">
                        <c:v>43466.42596064815</c:v>
                      </c:pt>
                      <c:pt idx="2625">
                        <c:v>43466.42597222222</c:v>
                      </c:pt>
                      <c:pt idx="2626">
                        <c:v>43466.425983796304</c:v>
                      </c:pt>
                      <c:pt idx="2627">
                        <c:v>43466.425995370373</c:v>
                      </c:pt>
                      <c:pt idx="2628">
                        <c:v>43466.426006944443</c:v>
                      </c:pt>
                      <c:pt idx="2629">
                        <c:v>43466.426018518519</c:v>
                      </c:pt>
                      <c:pt idx="2630">
                        <c:v>43466.426030092603</c:v>
                      </c:pt>
                      <c:pt idx="2631">
                        <c:v>43466.426041666673</c:v>
                      </c:pt>
                      <c:pt idx="2632">
                        <c:v>43466.426053240742</c:v>
                      </c:pt>
                      <c:pt idx="2633">
                        <c:v>43466.426064814812</c:v>
                      </c:pt>
                      <c:pt idx="2634">
                        <c:v>43466.426076388889</c:v>
                      </c:pt>
                      <c:pt idx="2635">
                        <c:v>43466.426157407397</c:v>
                      </c:pt>
                      <c:pt idx="2636">
                        <c:v>43466.426168981481</c:v>
                      </c:pt>
                      <c:pt idx="2637">
                        <c:v>43466.426180555558</c:v>
                      </c:pt>
                      <c:pt idx="2638">
                        <c:v>43466.426192129627</c:v>
                      </c:pt>
                      <c:pt idx="2639">
                        <c:v>43466.426203703697</c:v>
                      </c:pt>
                      <c:pt idx="2640">
                        <c:v>43466.426215277781</c:v>
                      </c:pt>
                      <c:pt idx="2641">
                        <c:v>43466.426226851851</c:v>
                      </c:pt>
                      <c:pt idx="2642">
                        <c:v>43466.426238425927</c:v>
                      </c:pt>
                      <c:pt idx="2643">
                        <c:v>43466.426249999997</c:v>
                      </c:pt>
                      <c:pt idx="2644">
                        <c:v>43466.426261574074</c:v>
                      </c:pt>
                      <c:pt idx="2645">
                        <c:v>43466.42627314815</c:v>
                      </c:pt>
                      <c:pt idx="2646">
                        <c:v>43466.42628472222</c:v>
                      </c:pt>
                      <c:pt idx="2647">
                        <c:v>43466.426296296297</c:v>
                      </c:pt>
                      <c:pt idx="2648">
                        <c:v>43466.426307870373</c:v>
                      </c:pt>
                      <c:pt idx="2649">
                        <c:v>43466.426319444443</c:v>
                      </c:pt>
                      <c:pt idx="2650">
                        <c:v>43466.42633101852</c:v>
                      </c:pt>
                      <c:pt idx="2651">
                        <c:v>43466.426342592589</c:v>
                      </c:pt>
                      <c:pt idx="2652">
                        <c:v>43466.426354166673</c:v>
                      </c:pt>
                      <c:pt idx="2653">
                        <c:v>43466.426365740743</c:v>
                      </c:pt>
                      <c:pt idx="2654">
                        <c:v>43466.426377314812</c:v>
                      </c:pt>
                      <c:pt idx="2655">
                        <c:v>43466.426388888889</c:v>
                      </c:pt>
                      <c:pt idx="2656">
                        <c:v>43466.426400462973</c:v>
                      </c:pt>
                      <c:pt idx="2657">
                        <c:v>43466.426412037043</c:v>
                      </c:pt>
                      <c:pt idx="2658">
                        <c:v>43466.426423611112</c:v>
                      </c:pt>
                      <c:pt idx="2659">
                        <c:v>43466.426435185182</c:v>
                      </c:pt>
                      <c:pt idx="2660">
                        <c:v>43466.426446759258</c:v>
                      </c:pt>
                      <c:pt idx="2661">
                        <c:v>43466.426458333342</c:v>
                      </c:pt>
                      <c:pt idx="2662">
                        <c:v>43466.426469907397</c:v>
                      </c:pt>
                      <c:pt idx="2663">
                        <c:v>43466.426481481481</c:v>
                      </c:pt>
                      <c:pt idx="2664">
                        <c:v>43466.426493055558</c:v>
                      </c:pt>
                      <c:pt idx="2665">
                        <c:v>43466.426504629628</c:v>
                      </c:pt>
                      <c:pt idx="2666">
                        <c:v>43466.426516203697</c:v>
                      </c:pt>
                      <c:pt idx="2667">
                        <c:v>43466.426527777781</c:v>
                      </c:pt>
                      <c:pt idx="2668">
                        <c:v>43466.426539351851</c:v>
                      </c:pt>
                      <c:pt idx="2669">
                        <c:v>43466.426550925928</c:v>
                      </c:pt>
                      <c:pt idx="2670">
                        <c:v>43466.426562499997</c:v>
                      </c:pt>
                      <c:pt idx="2671">
                        <c:v>43466.426574074067</c:v>
                      </c:pt>
                      <c:pt idx="2672">
                        <c:v>43466.426585648151</c:v>
                      </c:pt>
                      <c:pt idx="2673">
                        <c:v>43466.42659722222</c:v>
                      </c:pt>
                      <c:pt idx="2674">
                        <c:v>43466.426608796297</c:v>
                      </c:pt>
                      <c:pt idx="2675">
                        <c:v>43466.426620370366</c:v>
                      </c:pt>
                      <c:pt idx="2676">
                        <c:v>43466.426631944443</c:v>
                      </c:pt>
                      <c:pt idx="2677">
                        <c:v>43466.42664351852</c:v>
                      </c:pt>
                      <c:pt idx="2678">
                        <c:v>43466.426655092589</c:v>
                      </c:pt>
                      <c:pt idx="2679">
                        <c:v>43466.426666666674</c:v>
                      </c:pt>
                      <c:pt idx="2680">
                        <c:v>43466.426678240743</c:v>
                      </c:pt>
                      <c:pt idx="2681">
                        <c:v>43466.426689814813</c:v>
                      </c:pt>
                      <c:pt idx="2682">
                        <c:v>43466.426701388889</c:v>
                      </c:pt>
                      <c:pt idx="2683">
                        <c:v>43466.426712962973</c:v>
                      </c:pt>
                      <c:pt idx="2684">
                        <c:v>43466.426724537043</c:v>
                      </c:pt>
                      <c:pt idx="2685">
                        <c:v>43466.426736111112</c:v>
                      </c:pt>
                      <c:pt idx="2686">
                        <c:v>43466.426747685182</c:v>
                      </c:pt>
                      <c:pt idx="2687">
                        <c:v>43466.426759259259</c:v>
                      </c:pt>
                      <c:pt idx="2688">
                        <c:v>43466.426770833343</c:v>
                      </c:pt>
                      <c:pt idx="2689">
                        <c:v>43466.426782407398</c:v>
                      </c:pt>
                      <c:pt idx="2690">
                        <c:v>43466.426793981482</c:v>
                      </c:pt>
                      <c:pt idx="2691">
                        <c:v>43466.426805555559</c:v>
                      </c:pt>
                      <c:pt idx="2692">
                        <c:v>43466.426817129628</c:v>
                      </c:pt>
                      <c:pt idx="2693">
                        <c:v>43466.426828703698</c:v>
                      </c:pt>
                      <c:pt idx="2694">
                        <c:v>43466.426840277767</c:v>
                      </c:pt>
                      <c:pt idx="2695">
                        <c:v>43466.426851851851</c:v>
                      </c:pt>
                      <c:pt idx="2696">
                        <c:v>43466.426863425928</c:v>
                      </c:pt>
                      <c:pt idx="2697">
                        <c:v>43466.426874999997</c:v>
                      </c:pt>
                      <c:pt idx="2698">
                        <c:v>43466.426886574067</c:v>
                      </c:pt>
                      <c:pt idx="2699">
                        <c:v>43466.426898148151</c:v>
                      </c:pt>
                      <c:pt idx="2700">
                        <c:v>43466.42690972222</c:v>
                      </c:pt>
                      <c:pt idx="2701">
                        <c:v>43466.426921296297</c:v>
                      </c:pt>
                      <c:pt idx="2702">
                        <c:v>43466.426932870367</c:v>
                      </c:pt>
                      <c:pt idx="2703">
                        <c:v>43466.426944444444</c:v>
                      </c:pt>
                      <c:pt idx="2704">
                        <c:v>43466.42695601852</c:v>
                      </c:pt>
                      <c:pt idx="2705">
                        <c:v>43466.42696759259</c:v>
                      </c:pt>
                      <c:pt idx="2706">
                        <c:v>43466.426979166667</c:v>
                      </c:pt>
                      <c:pt idx="2707">
                        <c:v>43466.426990740743</c:v>
                      </c:pt>
                      <c:pt idx="2708">
                        <c:v>43466.427002314813</c:v>
                      </c:pt>
                      <c:pt idx="2709">
                        <c:v>43466.42701388889</c:v>
                      </c:pt>
                      <c:pt idx="2710">
                        <c:v>43466.427025462966</c:v>
                      </c:pt>
                      <c:pt idx="2711">
                        <c:v>43466.427037037043</c:v>
                      </c:pt>
                      <c:pt idx="2712">
                        <c:v>43466.427048611113</c:v>
                      </c:pt>
                      <c:pt idx="2713">
                        <c:v>43466.427060185182</c:v>
                      </c:pt>
                      <c:pt idx="2714">
                        <c:v>43466.427071759259</c:v>
                      </c:pt>
                      <c:pt idx="2715">
                        <c:v>43466.427083333343</c:v>
                      </c:pt>
                      <c:pt idx="2716">
                        <c:v>43466.427094907413</c:v>
                      </c:pt>
                      <c:pt idx="2717">
                        <c:v>43466.427106481482</c:v>
                      </c:pt>
                      <c:pt idx="2718">
                        <c:v>43466.427118055559</c:v>
                      </c:pt>
                      <c:pt idx="2719">
                        <c:v>43466.427129629628</c:v>
                      </c:pt>
                      <c:pt idx="2720">
                        <c:v>43466.427141203712</c:v>
                      </c:pt>
                      <c:pt idx="2721">
                        <c:v>43466.427152777767</c:v>
                      </c:pt>
                      <c:pt idx="2722">
                        <c:v>43466.427164351851</c:v>
                      </c:pt>
                      <c:pt idx="2723">
                        <c:v>43466.427175925928</c:v>
                      </c:pt>
                      <c:pt idx="2724">
                        <c:v>43466.427187499998</c:v>
                      </c:pt>
                      <c:pt idx="2725">
                        <c:v>43466.427199074067</c:v>
                      </c:pt>
                      <c:pt idx="2726">
                        <c:v>43466.427210648151</c:v>
                      </c:pt>
                      <c:pt idx="2727">
                        <c:v>43466.427222222221</c:v>
                      </c:pt>
                      <c:pt idx="2728">
                        <c:v>43466.427233796298</c:v>
                      </c:pt>
                      <c:pt idx="2729">
                        <c:v>43466.427245370367</c:v>
                      </c:pt>
                      <c:pt idx="2730">
                        <c:v>43466.427256944437</c:v>
                      </c:pt>
                      <c:pt idx="2731">
                        <c:v>43466.427268518521</c:v>
                      </c:pt>
                      <c:pt idx="2732">
                        <c:v>43466.42728009259</c:v>
                      </c:pt>
                      <c:pt idx="2733">
                        <c:v>43466.427291666667</c:v>
                      </c:pt>
                      <c:pt idx="2734">
                        <c:v>43466.427303240736</c:v>
                      </c:pt>
                      <c:pt idx="2735">
                        <c:v>43466.427314814813</c:v>
                      </c:pt>
                      <c:pt idx="2736">
                        <c:v>43466.42732638889</c:v>
                      </c:pt>
                      <c:pt idx="2737">
                        <c:v>43466.427337962959</c:v>
                      </c:pt>
                      <c:pt idx="2738">
                        <c:v>43466.427349537043</c:v>
                      </c:pt>
                      <c:pt idx="2739">
                        <c:v>43466.427361111113</c:v>
                      </c:pt>
                      <c:pt idx="2740">
                        <c:v>43466.427372685182</c:v>
                      </c:pt>
                      <c:pt idx="2741">
                        <c:v>43466.427384259259</c:v>
                      </c:pt>
                      <c:pt idx="2742">
                        <c:v>43466.427395833343</c:v>
                      </c:pt>
                      <c:pt idx="2743">
                        <c:v>43466.427407407413</c:v>
                      </c:pt>
                      <c:pt idx="2744">
                        <c:v>43466.427418981482</c:v>
                      </c:pt>
                      <c:pt idx="2745">
                        <c:v>43466.427430555559</c:v>
                      </c:pt>
                      <c:pt idx="2746">
                        <c:v>43466.427442129629</c:v>
                      </c:pt>
                      <c:pt idx="2747">
                        <c:v>43466.427453703713</c:v>
                      </c:pt>
                      <c:pt idx="2748">
                        <c:v>43466.427465277768</c:v>
                      </c:pt>
                      <c:pt idx="2749">
                        <c:v>43466.427476851852</c:v>
                      </c:pt>
                      <c:pt idx="2750">
                        <c:v>43466.427488425928</c:v>
                      </c:pt>
                      <c:pt idx="2751">
                        <c:v>43466.427499999998</c:v>
                      </c:pt>
                      <c:pt idx="2752">
                        <c:v>43466.427511574067</c:v>
                      </c:pt>
                      <c:pt idx="2753">
                        <c:v>43466.427523148152</c:v>
                      </c:pt>
                      <c:pt idx="2754">
                        <c:v>43466.427534722221</c:v>
                      </c:pt>
                      <c:pt idx="2755">
                        <c:v>43466.427546296298</c:v>
                      </c:pt>
                      <c:pt idx="2756">
                        <c:v>43466.427557870367</c:v>
                      </c:pt>
                      <c:pt idx="2757">
                        <c:v>43466.427569444437</c:v>
                      </c:pt>
                      <c:pt idx="2758">
                        <c:v>43466.427581018521</c:v>
                      </c:pt>
                      <c:pt idx="2759">
                        <c:v>43466.42759259259</c:v>
                      </c:pt>
                      <c:pt idx="2760">
                        <c:v>43466.427604166667</c:v>
                      </c:pt>
                      <c:pt idx="2761">
                        <c:v>43466.427615740737</c:v>
                      </c:pt>
                      <c:pt idx="2762">
                        <c:v>43466.427627314813</c:v>
                      </c:pt>
                      <c:pt idx="2763">
                        <c:v>43466.42763888889</c:v>
                      </c:pt>
                      <c:pt idx="2764">
                        <c:v>43466.42765046296</c:v>
                      </c:pt>
                      <c:pt idx="2765">
                        <c:v>43466.427662037036</c:v>
                      </c:pt>
                      <c:pt idx="2766">
                        <c:v>43466.427673611113</c:v>
                      </c:pt>
                      <c:pt idx="2767">
                        <c:v>43466.427685185183</c:v>
                      </c:pt>
                      <c:pt idx="2768">
                        <c:v>43466.42769675926</c:v>
                      </c:pt>
                      <c:pt idx="2769">
                        <c:v>43466.427708333344</c:v>
                      </c:pt>
                      <c:pt idx="2770">
                        <c:v>43466.427719907413</c:v>
                      </c:pt>
                      <c:pt idx="2771">
                        <c:v>43466.427731481483</c:v>
                      </c:pt>
                      <c:pt idx="2772">
                        <c:v>43466.427743055552</c:v>
                      </c:pt>
                      <c:pt idx="2773">
                        <c:v>43466.427754629629</c:v>
                      </c:pt>
                      <c:pt idx="2774">
                        <c:v>43466.427766203713</c:v>
                      </c:pt>
                      <c:pt idx="2775">
                        <c:v>43466.427777777782</c:v>
                      </c:pt>
                      <c:pt idx="2776">
                        <c:v>43466.427789351852</c:v>
                      </c:pt>
                      <c:pt idx="2777">
                        <c:v>43466.427800925929</c:v>
                      </c:pt>
                      <c:pt idx="2778">
                        <c:v>43466.427812499998</c:v>
                      </c:pt>
                      <c:pt idx="2779">
                        <c:v>43466.427824074082</c:v>
                      </c:pt>
                      <c:pt idx="2780">
                        <c:v>43466.427835648137</c:v>
                      </c:pt>
                      <c:pt idx="2781">
                        <c:v>43466.427847222221</c:v>
                      </c:pt>
                      <c:pt idx="2782">
                        <c:v>43466.427858796298</c:v>
                      </c:pt>
                      <c:pt idx="2783">
                        <c:v>43466.427870370368</c:v>
                      </c:pt>
                      <c:pt idx="2784">
                        <c:v>43466.427881944437</c:v>
                      </c:pt>
                      <c:pt idx="2785">
                        <c:v>43466.427893518521</c:v>
                      </c:pt>
                      <c:pt idx="2786">
                        <c:v>43466.427905092591</c:v>
                      </c:pt>
                      <c:pt idx="2787">
                        <c:v>43466.427916666667</c:v>
                      </c:pt>
                      <c:pt idx="2788">
                        <c:v>43466.427928240737</c:v>
                      </c:pt>
                      <c:pt idx="2789">
                        <c:v>43466.427939814806</c:v>
                      </c:pt>
                      <c:pt idx="2790">
                        <c:v>43466.427951388891</c:v>
                      </c:pt>
                      <c:pt idx="2791">
                        <c:v>43466.42796296296</c:v>
                      </c:pt>
                      <c:pt idx="2792">
                        <c:v>43466.427974537037</c:v>
                      </c:pt>
                      <c:pt idx="2793">
                        <c:v>43466.427986111114</c:v>
                      </c:pt>
                      <c:pt idx="2794">
                        <c:v>43466.427997685183</c:v>
                      </c:pt>
                      <c:pt idx="2795">
                        <c:v>43466.42800925926</c:v>
                      </c:pt>
                      <c:pt idx="2796">
                        <c:v>43466.428020833337</c:v>
                      </c:pt>
                      <c:pt idx="2797">
                        <c:v>43466.428032407413</c:v>
                      </c:pt>
                      <c:pt idx="2798">
                        <c:v>43466.428043981483</c:v>
                      </c:pt>
                      <c:pt idx="2799">
                        <c:v>43466.428055555552</c:v>
                      </c:pt>
                      <c:pt idx="2800">
                        <c:v>43466.428067129629</c:v>
                      </c:pt>
                      <c:pt idx="2801">
                        <c:v>43466.428078703713</c:v>
                      </c:pt>
                      <c:pt idx="2802">
                        <c:v>43466.428090277783</c:v>
                      </c:pt>
                      <c:pt idx="2803">
                        <c:v>43466.428101851852</c:v>
                      </c:pt>
                      <c:pt idx="2804">
                        <c:v>43466.428113425929</c:v>
                      </c:pt>
                      <c:pt idx="2805">
                        <c:v>43466.428124999999</c:v>
                      </c:pt>
                      <c:pt idx="2806">
                        <c:v>43466.428136574083</c:v>
                      </c:pt>
                      <c:pt idx="2807">
                        <c:v>43466.428148148138</c:v>
                      </c:pt>
                      <c:pt idx="2808">
                        <c:v>43466.428159722222</c:v>
                      </c:pt>
                      <c:pt idx="2809">
                        <c:v>43466.428171296298</c:v>
                      </c:pt>
                      <c:pt idx="2810">
                        <c:v>43466.428182870368</c:v>
                      </c:pt>
                      <c:pt idx="2811">
                        <c:v>43466.428194444437</c:v>
                      </c:pt>
                      <c:pt idx="2812">
                        <c:v>43466.428206018521</c:v>
                      </c:pt>
                      <c:pt idx="2813">
                        <c:v>43466.428217592591</c:v>
                      </c:pt>
                      <c:pt idx="2814">
                        <c:v>43466.428229166668</c:v>
                      </c:pt>
                      <c:pt idx="2815">
                        <c:v>43466.428240740737</c:v>
                      </c:pt>
                      <c:pt idx="2816">
                        <c:v>43466.428252314807</c:v>
                      </c:pt>
                      <c:pt idx="2817">
                        <c:v>43466.428263888891</c:v>
                      </c:pt>
                      <c:pt idx="2818">
                        <c:v>43466.42827546296</c:v>
                      </c:pt>
                      <c:pt idx="2819">
                        <c:v>43466.428287037037</c:v>
                      </c:pt>
                      <c:pt idx="2820">
                        <c:v>43466.428298611107</c:v>
                      </c:pt>
                      <c:pt idx="2821">
                        <c:v>43466.428310185183</c:v>
                      </c:pt>
                      <c:pt idx="2822">
                        <c:v>43466.42832175926</c:v>
                      </c:pt>
                      <c:pt idx="2823">
                        <c:v>43466.428333333337</c:v>
                      </c:pt>
                      <c:pt idx="2824">
                        <c:v>43466.428344907406</c:v>
                      </c:pt>
                      <c:pt idx="2825">
                        <c:v>43466.428356481483</c:v>
                      </c:pt>
                      <c:pt idx="2826">
                        <c:v>43466.428368055553</c:v>
                      </c:pt>
                      <c:pt idx="2827">
                        <c:v>43466.428379629629</c:v>
                      </c:pt>
                      <c:pt idx="2828">
                        <c:v>43466.428391203714</c:v>
                      </c:pt>
                      <c:pt idx="2829">
                        <c:v>43466.428402777783</c:v>
                      </c:pt>
                      <c:pt idx="2830">
                        <c:v>43466.428414351853</c:v>
                      </c:pt>
                      <c:pt idx="2831">
                        <c:v>43466.428425925929</c:v>
                      </c:pt>
                      <c:pt idx="2832">
                        <c:v>43466.428437499999</c:v>
                      </c:pt>
                      <c:pt idx="2833">
                        <c:v>43466.428449074083</c:v>
                      </c:pt>
                      <c:pt idx="2834">
                        <c:v>43466.428460648152</c:v>
                      </c:pt>
                      <c:pt idx="2835">
                        <c:v>43466.428472222222</c:v>
                      </c:pt>
                      <c:pt idx="2836">
                        <c:v>43466.428483796299</c:v>
                      </c:pt>
                      <c:pt idx="2837">
                        <c:v>43466.428495370368</c:v>
                      </c:pt>
                      <c:pt idx="2838">
                        <c:v>43466.428506944438</c:v>
                      </c:pt>
                      <c:pt idx="2839">
                        <c:v>43466.428518518522</c:v>
                      </c:pt>
                      <c:pt idx="2840">
                        <c:v>43466.428530092591</c:v>
                      </c:pt>
                      <c:pt idx="2841">
                        <c:v>43466.428541666668</c:v>
                      </c:pt>
                      <c:pt idx="2842">
                        <c:v>43466.428553240738</c:v>
                      </c:pt>
                      <c:pt idx="2843">
                        <c:v>43466.428564814807</c:v>
                      </c:pt>
                      <c:pt idx="2844">
                        <c:v>43466.428576388891</c:v>
                      </c:pt>
                      <c:pt idx="2845">
                        <c:v>43466.428587962961</c:v>
                      </c:pt>
                      <c:pt idx="2846">
                        <c:v>43466.428599537037</c:v>
                      </c:pt>
                      <c:pt idx="2847">
                        <c:v>43466.428611111107</c:v>
                      </c:pt>
                      <c:pt idx="2848">
                        <c:v>43466.428622685176</c:v>
                      </c:pt>
                      <c:pt idx="2849">
                        <c:v>43466.42863425926</c:v>
                      </c:pt>
                      <c:pt idx="2850">
                        <c:v>43466.42864583333</c:v>
                      </c:pt>
                      <c:pt idx="2851">
                        <c:v>43466.428657407407</c:v>
                      </c:pt>
                      <c:pt idx="2852">
                        <c:v>43466.428668981483</c:v>
                      </c:pt>
                      <c:pt idx="2853">
                        <c:v>43466.428680555553</c:v>
                      </c:pt>
                      <c:pt idx="2854">
                        <c:v>43466.42869212963</c:v>
                      </c:pt>
                      <c:pt idx="2855">
                        <c:v>43466.428703703707</c:v>
                      </c:pt>
                      <c:pt idx="2856">
                        <c:v>43466.428715277783</c:v>
                      </c:pt>
                      <c:pt idx="2857">
                        <c:v>43466.428726851853</c:v>
                      </c:pt>
                      <c:pt idx="2858">
                        <c:v>43466.428738425922</c:v>
                      </c:pt>
                      <c:pt idx="2859">
                        <c:v>43466.428749999999</c:v>
                      </c:pt>
                      <c:pt idx="2860">
                        <c:v>43466.428761574083</c:v>
                      </c:pt>
                      <c:pt idx="2861">
                        <c:v>43466.428773148153</c:v>
                      </c:pt>
                      <c:pt idx="2862">
                        <c:v>43466.428784722222</c:v>
                      </c:pt>
                      <c:pt idx="2863">
                        <c:v>43466.428796296299</c:v>
                      </c:pt>
                      <c:pt idx="2864">
                        <c:v>43466.428807870368</c:v>
                      </c:pt>
                      <c:pt idx="2865">
                        <c:v>43466.428819444453</c:v>
                      </c:pt>
                      <c:pt idx="2866">
                        <c:v>43466.428831018522</c:v>
                      </c:pt>
                      <c:pt idx="2867">
                        <c:v>43466.428842592592</c:v>
                      </c:pt>
                      <c:pt idx="2868">
                        <c:v>43466.428854166668</c:v>
                      </c:pt>
                      <c:pt idx="2869">
                        <c:v>43466.428865740738</c:v>
                      </c:pt>
                      <c:pt idx="2870">
                        <c:v>43466.428877314807</c:v>
                      </c:pt>
                      <c:pt idx="2871">
                        <c:v>43466.428888888891</c:v>
                      </c:pt>
                      <c:pt idx="2872">
                        <c:v>43466.428900462961</c:v>
                      </c:pt>
                      <c:pt idx="2873">
                        <c:v>43466.428912037038</c:v>
                      </c:pt>
                      <c:pt idx="2874">
                        <c:v>43466.428923611107</c:v>
                      </c:pt>
                      <c:pt idx="2875">
                        <c:v>43466.428935185177</c:v>
                      </c:pt>
                      <c:pt idx="2876">
                        <c:v>43466.428946759261</c:v>
                      </c:pt>
                      <c:pt idx="2877">
                        <c:v>43466.42895833333</c:v>
                      </c:pt>
                      <c:pt idx="2878">
                        <c:v>43466.428969907407</c:v>
                      </c:pt>
                      <c:pt idx="2879">
                        <c:v>43466.428981481477</c:v>
                      </c:pt>
                      <c:pt idx="2880">
                        <c:v>43466.428993055553</c:v>
                      </c:pt>
                      <c:pt idx="2881">
                        <c:v>43466.42900462963</c:v>
                      </c:pt>
                      <c:pt idx="2882">
                        <c:v>43466.429016203707</c:v>
                      </c:pt>
                      <c:pt idx="2883">
                        <c:v>43466.429027777784</c:v>
                      </c:pt>
                      <c:pt idx="2884">
                        <c:v>43466.429039351853</c:v>
                      </c:pt>
                      <c:pt idx="2885">
                        <c:v>43466.429050925923</c:v>
                      </c:pt>
                      <c:pt idx="2886">
                        <c:v>43466.429062499999</c:v>
                      </c:pt>
                      <c:pt idx="2887">
                        <c:v>43466.429074074083</c:v>
                      </c:pt>
                      <c:pt idx="2888">
                        <c:v>43466.429085648153</c:v>
                      </c:pt>
                      <c:pt idx="2889">
                        <c:v>43466.429097222222</c:v>
                      </c:pt>
                      <c:pt idx="2890">
                        <c:v>43466.429108796299</c:v>
                      </c:pt>
                      <c:pt idx="2891">
                        <c:v>43466.429120370369</c:v>
                      </c:pt>
                      <c:pt idx="2892">
                        <c:v>43466.429178240738</c:v>
                      </c:pt>
                      <c:pt idx="2893">
                        <c:v>43466.429189814808</c:v>
                      </c:pt>
                      <c:pt idx="2894">
                        <c:v>43466.429224537038</c:v>
                      </c:pt>
                      <c:pt idx="2895">
                        <c:v>43466.429282407407</c:v>
                      </c:pt>
                      <c:pt idx="2896">
                        <c:v>43466.429409722223</c:v>
                      </c:pt>
                      <c:pt idx="2897">
                        <c:v>43466.4294212963</c:v>
                      </c:pt>
                      <c:pt idx="2898">
                        <c:v>43466.429432870369</c:v>
                      </c:pt>
                      <c:pt idx="2899">
                        <c:v>43466.429444444453</c:v>
                      </c:pt>
                      <c:pt idx="2900">
                        <c:v>43466.429479166669</c:v>
                      </c:pt>
                      <c:pt idx="2901">
                        <c:v>43466.429490740738</c:v>
                      </c:pt>
                      <c:pt idx="2902">
                        <c:v>43466.429502314822</c:v>
                      </c:pt>
                      <c:pt idx="2903">
                        <c:v>43466.429513888892</c:v>
                      </c:pt>
                      <c:pt idx="2904">
                        <c:v>43466.429525462961</c:v>
                      </c:pt>
                      <c:pt idx="2905">
                        <c:v>43466.429537037038</c:v>
                      </c:pt>
                      <c:pt idx="2906">
                        <c:v>43466.429548611108</c:v>
                      </c:pt>
                      <c:pt idx="2907">
                        <c:v>43466.429560185177</c:v>
                      </c:pt>
                      <c:pt idx="2908">
                        <c:v>43466.429571759261</c:v>
                      </c:pt>
                      <c:pt idx="2909">
                        <c:v>43466.429583333331</c:v>
                      </c:pt>
                      <c:pt idx="2910">
                        <c:v>43466.429594907408</c:v>
                      </c:pt>
                      <c:pt idx="2911">
                        <c:v>43466.429606481477</c:v>
                      </c:pt>
                      <c:pt idx="2912">
                        <c:v>43466.429618055547</c:v>
                      </c:pt>
                      <c:pt idx="2913">
                        <c:v>43466.429629629631</c:v>
                      </c:pt>
                      <c:pt idx="2914">
                        <c:v>43466.4296412037</c:v>
                      </c:pt>
                      <c:pt idx="2915">
                        <c:v>43466.429652777777</c:v>
                      </c:pt>
                      <c:pt idx="2916">
                        <c:v>43466.429664351846</c:v>
                      </c:pt>
                      <c:pt idx="2917">
                        <c:v>43466.429675925923</c:v>
                      </c:pt>
                      <c:pt idx="2918">
                        <c:v>43466.4296875</c:v>
                      </c:pt>
                      <c:pt idx="2919">
                        <c:v>43466.429699074077</c:v>
                      </c:pt>
                      <c:pt idx="2920">
                        <c:v>43466.429710648154</c:v>
                      </c:pt>
                      <c:pt idx="2921">
                        <c:v>43466.429722222223</c:v>
                      </c:pt>
                      <c:pt idx="2922">
                        <c:v>43466.4297337963</c:v>
                      </c:pt>
                      <c:pt idx="2923">
                        <c:v>43466.429745370369</c:v>
                      </c:pt>
                      <c:pt idx="2924">
                        <c:v>43466.429756944453</c:v>
                      </c:pt>
                      <c:pt idx="2925">
                        <c:v>43466.429768518523</c:v>
                      </c:pt>
                      <c:pt idx="2926">
                        <c:v>43466.429780092592</c:v>
                      </c:pt>
                      <c:pt idx="2927">
                        <c:v>43466.429791666669</c:v>
                      </c:pt>
                      <c:pt idx="2928">
                        <c:v>43466.429803240739</c:v>
                      </c:pt>
                      <c:pt idx="2929">
                        <c:v>43466.429814814823</c:v>
                      </c:pt>
                      <c:pt idx="2930">
                        <c:v>43466.429826388892</c:v>
                      </c:pt>
                      <c:pt idx="2931">
                        <c:v>43466.429837962962</c:v>
                      </c:pt>
                      <c:pt idx="2932">
                        <c:v>43466.429849537039</c:v>
                      </c:pt>
                      <c:pt idx="2933">
                        <c:v>43466.429861111108</c:v>
                      </c:pt>
                      <c:pt idx="2934">
                        <c:v>43466.429872685178</c:v>
                      </c:pt>
                      <c:pt idx="2935">
                        <c:v>43466.429884259262</c:v>
                      </c:pt>
                      <c:pt idx="2936">
                        <c:v>43466.429895833331</c:v>
                      </c:pt>
                      <c:pt idx="2937">
                        <c:v>43466.429907407408</c:v>
                      </c:pt>
                      <c:pt idx="2938">
                        <c:v>43466.429918981477</c:v>
                      </c:pt>
                      <c:pt idx="2939">
                        <c:v>43466.429930555547</c:v>
                      </c:pt>
                      <c:pt idx="2940">
                        <c:v>43466.429942129631</c:v>
                      </c:pt>
                      <c:pt idx="2941">
                        <c:v>43466.4299537037</c:v>
                      </c:pt>
                      <c:pt idx="2942">
                        <c:v>43466.429965277777</c:v>
                      </c:pt>
                      <c:pt idx="2943">
                        <c:v>43466.429976851847</c:v>
                      </c:pt>
                      <c:pt idx="2944">
                        <c:v>43466.429988425924</c:v>
                      </c:pt>
                      <c:pt idx="2945">
                        <c:v>43466.43</c:v>
                      </c:pt>
                      <c:pt idx="2946">
                        <c:v>43466.430011574077</c:v>
                      </c:pt>
                      <c:pt idx="2947">
                        <c:v>43466.430023148147</c:v>
                      </c:pt>
                      <c:pt idx="2948">
                        <c:v>43466.430034722223</c:v>
                      </c:pt>
                      <c:pt idx="2949">
                        <c:v>43466.430046296293</c:v>
                      </c:pt>
                      <c:pt idx="2950">
                        <c:v>43466.43005787037</c:v>
                      </c:pt>
                      <c:pt idx="2951">
                        <c:v>43466.430069444446</c:v>
                      </c:pt>
                      <c:pt idx="2952">
                        <c:v>43466.430081018523</c:v>
                      </c:pt>
                      <c:pt idx="2953">
                        <c:v>43466.430092592593</c:v>
                      </c:pt>
                      <c:pt idx="2954">
                        <c:v>43466.430104166669</c:v>
                      </c:pt>
                      <c:pt idx="2955">
                        <c:v>43466.430115740739</c:v>
                      </c:pt>
                      <c:pt idx="2956">
                        <c:v>43466.430127314823</c:v>
                      </c:pt>
                      <c:pt idx="2957">
                        <c:v>43466.430138888893</c:v>
                      </c:pt>
                      <c:pt idx="2958">
                        <c:v>43466.430150462962</c:v>
                      </c:pt>
                      <c:pt idx="2959">
                        <c:v>43466.430162037039</c:v>
                      </c:pt>
                      <c:pt idx="2960">
                        <c:v>43466.430173611108</c:v>
                      </c:pt>
                      <c:pt idx="2961">
                        <c:v>43466.430185185192</c:v>
                      </c:pt>
                      <c:pt idx="2962">
                        <c:v>43466.430196759262</c:v>
                      </c:pt>
                      <c:pt idx="2963">
                        <c:v>43466.430208333331</c:v>
                      </c:pt>
                      <c:pt idx="2964">
                        <c:v>43466.430219907408</c:v>
                      </c:pt>
                      <c:pt idx="2965">
                        <c:v>43466.430231481478</c:v>
                      </c:pt>
                      <c:pt idx="2966">
                        <c:v>43466.430243055547</c:v>
                      </c:pt>
                      <c:pt idx="2967">
                        <c:v>43466.430254629631</c:v>
                      </c:pt>
                      <c:pt idx="2968">
                        <c:v>43466.430266203701</c:v>
                      </c:pt>
                      <c:pt idx="2969">
                        <c:v>43466.430277777778</c:v>
                      </c:pt>
                      <c:pt idx="2970">
                        <c:v>43466.430289351847</c:v>
                      </c:pt>
                      <c:pt idx="2971">
                        <c:v>43466.430300925917</c:v>
                      </c:pt>
                      <c:pt idx="2972">
                        <c:v>43466.430312500001</c:v>
                      </c:pt>
                      <c:pt idx="2973">
                        <c:v>43466.430324074077</c:v>
                      </c:pt>
                      <c:pt idx="2974">
                        <c:v>43466.430335648147</c:v>
                      </c:pt>
                      <c:pt idx="2975">
                        <c:v>43466.430347222216</c:v>
                      </c:pt>
                      <c:pt idx="2976">
                        <c:v>43466.430358796293</c:v>
                      </c:pt>
                      <c:pt idx="2977">
                        <c:v>43466.43037037037</c:v>
                      </c:pt>
                      <c:pt idx="2978">
                        <c:v>43466.430381944447</c:v>
                      </c:pt>
                      <c:pt idx="2979">
                        <c:v>43466.430393518523</c:v>
                      </c:pt>
                      <c:pt idx="2980">
                        <c:v>43466.430405092593</c:v>
                      </c:pt>
                      <c:pt idx="2981">
                        <c:v>43466.43041666667</c:v>
                      </c:pt>
                      <c:pt idx="2982">
                        <c:v>43466.430428240739</c:v>
                      </c:pt>
                      <c:pt idx="2983">
                        <c:v>43466.430439814823</c:v>
                      </c:pt>
                      <c:pt idx="2984">
                        <c:v>43466.430451388893</c:v>
                      </c:pt>
                      <c:pt idx="2985">
                        <c:v>43466.430462962962</c:v>
                      </c:pt>
                      <c:pt idx="2986">
                        <c:v>43466.430474537039</c:v>
                      </c:pt>
                      <c:pt idx="2987">
                        <c:v>43466.430486111109</c:v>
                      </c:pt>
                      <c:pt idx="2988">
                        <c:v>43466.430497685193</c:v>
                      </c:pt>
                      <c:pt idx="2989">
                        <c:v>43466.430509259262</c:v>
                      </c:pt>
                      <c:pt idx="2990">
                        <c:v>43466.430520833332</c:v>
                      </c:pt>
                      <c:pt idx="2991">
                        <c:v>43466.430532407408</c:v>
                      </c:pt>
                      <c:pt idx="2992">
                        <c:v>43466.430543981478</c:v>
                      </c:pt>
                      <c:pt idx="2993">
                        <c:v>43466.430555555547</c:v>
                      </c:pt>
                      <c:pt idx="2994">
                        <c:v>43466.430567129632</c:v>
                      </c:pt>
                      <c:pt idx="2995">
                        <c:v>43466.430578703701</c:v>
                      </c:pt>
                      <c:pt idx="2996">
                        <c:v>43466.430590277778</c:v>
                      </c:pt>
                      <c:pt idx="2997">
                        <c:v>43466.430601851847</c:v>
                      </c:pt>
                      <c:pt idx="2998">
                        <c:v>43466.430613425917</c:v>
                      </c:pt>
                      <c:pt idx="2999">
                        <c:v>43466.430625000001</c:v>
                      </c:pt>
                      <c:pt idx="3000">
                        <c:v>43466.430636574078</c:v>
                      </c:pt>
                      <c:pt idx="3001">
                        <c:v>43466.430648148147</c:v>
                      </c:pt>
                      <c:pt idx="3002">
                        <c:v>43466.430659722217</c:v>
                      </c:pt>
                      <c:pt idx="3003">
                        <c:v>43466.430671296293</c:v>
                      </c:pt>
                      <c:pt idx="3004">
                        <c:v>43466.43068287037</c:v>
                      </c:pt>
                      <c:pt idx="3005">
                        <c:v>43466.430694444447</c:v>
                      </c:pt>
                      <c:pt idx="3006">
                        <c:v>43466.430706018517</c:v>
                      </c:pt>
                      <c:pt idx="3007">
                        <c:v>43466.430717592593</c:v>
                      </c:pt>
                      <c:pt idx="3008">
                        <c:v>43466.43072916667</c:v>
                      </c:pt>
                      <c:pt idx="3009">
                        <c:v>43466.43074074074</c:v>
                      </c:pt>
                      <c:pt idx="3010">
                        <c:v>43466.430752314824</c:v>
                      </c:pt>
                      <c:pt idx="3011">
                        <c:v>43466.430763888893</c:v>
                      </c:pt>
                      <c:pt idx="3012">
                        <c:v>43466.430775462963</c:v>
                      </c:pt>
                      <c:pt idx="3013">
                        <c:v>43466.430787037039</c:v>
                      </c:pt>
                      <c:pt idx="3014">
                        <c:v>43466.430798611109</c:v>
                      </c:pt>
                      <c:pt idx="3015">
                        <c:v>43466.430810185193</c:v>
                      </c:pt>
                      <c:pt idx="3016">
                        <c:v>43466.430821759262</c:v>
                      </c:pt>
                      <c:pt idx="3017">
                        <c:v>43466.430833333332</c:v>
                      </c:pt>
                      <c:pt idx="3018">
                        <c:v>43466.430844907409</c:v>
                      </c:pt>
                      <c:pt idx="3019">
                        <c:v>43466.430856481478</c:v>
                      </c:pt>
                      <c:pt idx="3020">
                        <c:v>43466.430868055562</c:v>
                      </c:pt>
                      <c:pt idx="3021">
                        <c:v>43466.430879629632</c:v>
                      </c:pt>
                      <c:pt idx="3022">
                        <c:v>43466.430891203701</c:v>
                      </c:pt>
                      <c:pt idx="3023">
                        <c:v>43466.430902777778</c:v>
                      </c:pt>
                      <c:pt idx="3024">
                        <c:v>43466.430914351848</c:v>
                      </c:pt>
                      <c:pt idx="3025">
                        <c:v>43466.430925925917</c:v>
                      </c:pt>
                      <c:pt idx="3026">
                        <c:v>43466.430937500001</c:v>
                      </c:pt>
                      <c:pt idx="3027">
                        <c:v>43466.430949074071</c:v>
                      </c:pt>
                      <c:pt idx="3028">
                        <c:v>43466.430960648147</c:v>
                      </c:pt>
                      <c:pt idx="3029">
                        <c:v>43466.430972222217</c:v>
                      </c:pt>
                      <c:pt idx="3030">
                        <c:v>43466.430983796286</c:v>
                      </c:pt>
                      <c:pt idx="3031">
                        <c:v>43466.430995370371</c:v>
                      </c:pt>
                      <c:pt idx="3032">
                        <c:v>43466.431006944447</c:v>
                      </c:pt>
                      <c:pt idx="3033">
                        <c:v>43466.431018518517</c:v>
                      </c:pt>
                      <c:pt idx="3034">
                        <c:v>43466.431030092594</c:v>
                      </c:pt>
                      <c:pt idx="3035">
                        <c:v>43466.431041666663</c:v>
                      </c:pt>
                      <c:pt idx="3036">
                        <c:v>43466.43105324074</c:v>
                      </c:pt>
                      <c:pt idx="3037">
                        <c:v>43466.431064814817</c:v>
                      </c:pt>
                      <c:pt idx="3038">
                        <c:v>43466.431076388893</c:v>
                      </c:pt>
                      <c:pt idx="3039">
                        <c:v>43466.431087962963</c:v>
                      </c:pt>
                      <c:pt idx="3040">
                        <c:v>43466.43109953704</c:v>
                      </c:pt>
                      <c:pt idx="3041">
                        <c:v>43466.431111111109</c:v>
                      </c:pt>
                      <c:pt idx="3042">
                        <c:v>43466.431122685193</c:v>
                      </c:pt>
                      <c:pt idx="3043">
                        <c:v>43466.431134259263</c:v>
                      </c:pt>
                      <c:pt idx="3044">
                        <c:v>43466.431145833332</c:v>
                      </c:pt>
                      <c:pt idx="3045">
                        <c:v>43466.431157407409</c:v>
                      </c:pt>
                      <c:pt idx="3046">
                        <c:v>43466.431168981479</c:v>
                      </c:pt>
                      <c:pt idx="3047">
                        <c:v>43466.431180555563</c:v>
                      </c:pt>
                      <c:pt idx="3048">
                        <c:v>43466.431192129632</c:v>
                      </c:pt>
                      <c:pt idx="3049">
                        <c:v>43466.431203703702</c:v>
                      </c:pt>
                      <c:pt idx="3050">
                        <c:v>43466.431215277778</c:v>
                      </c:pt>
                      <c:pt idx="3051">
                        <c:v>43466.431226851862</c:v>
                      </c:pt>
                      <c:pt idx="3052">
                        <c:v>43466.431238425917</c:v>
                      </c:pt>
                      <c:pt idx="3053">
                        <c:v>43466.431250000001</c:v>
                      </c:pt>
                      <c:pt idx="3054">
                        <c:v>43466.431261574071</c:v>
                      </c:pt>
                      <c:pt idx="3055">
                        <c:v>43466.431273148148</c:v>
                      </c:pt>
                      <c:pt idx="3056">
                        <c:v>43466.431284722217</c:v>
                      </c:pt>
                      <c:pt idx="3057">
                        <c:v>43466.431296296287</c:v>
                      </c:pt>
                      <c:pt idx="3058">
                        <c:v>43466.431307870371</c:v>
                      </c:pt>
                      <c:pt idx="3059">
                        <c:v>43466.431319444448</c:v>
                      </c:pt>
                      <c:pt idx="3060">
                        <c:v>43466.431331018517</c:v>
                      </c:pt>
                      <c:pt idx="3061">
                        <c:v>43466.431342592587</c:v>
                      </c:pt>
                      <c:pt idx="3062">
                        <c:v>43466.431354166663</c:v>
                      </c:pt>
                      <c:pt idx="3063">
                        <c:v>43466.43136574074</c:v>
                      </c:pt>
                      <c:pt idx="3064">
                        <c:v>43466.431377314817</c:v>
                      </c:pt>
                      <c:pt idx="3065">
                        <c:v>43466.431388888886</c:v>
                      </c:pt>
                      <c:pt idx="3066">
                        <c:v>43466.431400462963</c:v>
                      </c:pt>
                      <c:pt idx="3067">
                        <c:v>43466.43141203704</c:v>
                      </c:pt>
                      <c:pt idx="3068">
                        <c:v>43466.431423611109</c:v>
                      </c:pt>
                      <c:pt idx="3069">
                        <c:v>43466.431435185194</c:v>
                      </c:pt>
                      <c:pt idx="3070">
                        <c:v>43466.431446759263</c:v>
                      </c:pt>
                      <c:pt idx="3071">
                        <c:v>43466.431458333333</c:v>
                      </c:pt>
                      <c:pt idx="3072">
                        <c:v>43466.431469907409</c:v>
                      </c:pt>
                      <c:pt idx="3073">
                        <c:v>43466.431481481479</c:v>
                      </c:pt>
                      <c:pt idx="3074">
                        <c:v>43466.431493055563</c:v>
                      </c:pt>
                      <c:pt idx="3075">
                        <c:v>43466.431504629632</c:v>
                      </c:pt>
                      <c:pt idx="3076">
                        <c:v>43466.431516203702</c:v>
                      </c:pt>
                      <c:pt idx="3077">
                        <c:v>43466.431527777779</c:v>
                      </c:pt>
                      <c:pt idx="3078">
                        <c:v>43466.431539351863</c:v>
                      </c:pt>
                      <c:pt idx="3079">
                        <c:v>43466.431550925918</c:v>
                      </c:pt>
                      <c:pt idx="3080">
                        <c:v>43466.431562500002</c:v>
                      </c:pt>
                      <c:pt idx="3081">
                        <c:v>43466.431574074071</c:v>
                      </c:pt>
                      <c:pt idx="3082">
                        <c:v>43466.431585648148</c:v>
                      </c:pt>
                      <c:pt idx="3083">
                        <c:v>43466.431597222218</c:v>
                      </c:pt>
                      <c:pt idx="3084">
                        <c:v>43466.431608796287</c:v>
                      </c:pt>
                      <c:pt idx="3085">
                        <c:v>43466.431620370371</c:v>
                      </c:pt>
                      <c:pt idx="3086">
                        <c:v>43466.431631944448</c:v>
                      </c:pt>
                      <c:pt idx="3087">
                        <c:v>43466.431643518517</c:v>
                      </c:pt>
                      <c:pt idx="3088">
                        <c:v>43466.431655092587</c:v>
                      </c:pt>
                      <c:pt idx="3089">
                        <c:v>43466.431666666656</c:v>
                      </c:pt>
                      <c:pt idx="3090">
                        <c:v>43466.43167824074</c:v>
                      </c:pt>
                      <c:pt idx="3091">
                        <c:v>43466.431689814817</c:v>
                      </c:pt>
                      <c:pt idx="3092">
                        <c:v>43466.431701388887</c:v>
                      </c:pt>
                      <c:pt idx="3093">
                        <c:v>43466.431712962964</c:v>
                      </c:pt>
                      <c:pt idx="3094">
                        <c:v>43466.43172453704</c:v>
                      </c:pt>
                      <c:pt idx="3095">
                        <c:v>43466.43173611111</c:v>
                      </c:pt>
                      <c:pt idx="3096">
                        <c:v>43466.431747685187</c:v>
                      </c:pt>
                      <c:pt idx="3097">
                        <c:v>43466.431759259263</c:v>
                      </c:pt>
                      <c:pt idx="3098">
                        <c:v>43466.431770833333</c:v>
                      </c:pt>
                      <c:pt idx="3099">
                        <c:v>43466.43178240741</c:v>
                      </c:pt>
                      <c:pt idx="3100">
                        <c:v>43466.431793981479</c:v>
                      </c:pt>
                      <c:pt idx="3101">
                        <c:v>43466.431805555563</c:v>
                      </c:pt>
                      <c:pt idx="3102">
                        <c:v>43466.431817129633</c:v>
                      </c:pt>
                      <c:pt idx="3103">
                        <c:v>43466.431828703702</c:v>
                      </c:pt>
                      <c:pt idx="3104">
                        <c:v>43466.431840277779</c:v>
                      </c:pt>
                      <c:pt idx="3105">
                        <c:v>43466.431851851848</c:v>
                      </c:pt>
                      <c:pt idx="3106">
                        <c:v>43466.431863425933</c:v>
                      </c:pt>
                      <c:pt idx="3107">
                        <c:v>43466.431875000002</c:v>
                      </c:pt>
                      <c:pt idx="3108">
                        <c:v>43466.431886574072</c:v>
                      </c:pt>
                      <c:pt idx="3109">
                        <c:v>43466.431898148148</c:v>
                      </c:pt>
                      <c:pt idx="3110">
                        <c:v>43466.431909722232</c:v>
                      </c:pt>
                      <c:pt idx="3111">
                        <c:v>43466.431921296287</c:v>
                      </c:pt>
                      <c:pt idx="3112">
                        <c:v>43466.431932870371</c:v>
                      </c:pt>
                      <c:pt idx="3113">
                        <c:v>43466.431944444441</c:v>
                      </c:pt>
                      <c:pt idx="3114">
                        <c:v>43466.431956018518</c:v>
                      </c:pt>
                      <c:pt idx="3115">
                        <c:v>43466.431967592587</c:v>
                      </c:pt>
                      <c:pt idx="3116">
                        <c:v>43466.431979166657</c:v>
                      </c:pt>
                      <c:pt idx="3117">
                        <c:v>43466.431990740741</c:v>
                      </c:pt>
                      <c:pt idx="3118">
                        <c:v>43466.432002314818</c:v>
                      </c:pt>
                      <c:pt idx="3119">
                        <c:v>43466.432013888887</c:v>
                      </c:pt>
                      <c:pt idx="3120">
                        <c:v>43466.432025462957</c:v>
                      </c:pt>
                      <c:pt idx="3121">
                        <c:v>43466.432037037041</c:v>
                      </c:pt>
                      <c:pt idx="3122">
                        <c:v>43466.43204861111</c:v>
                      </c:pt>
                      <c:pt idx="3123">
                        <c:v>43466.432060185187</c:v>
                      </c:pt>
                      <c:pt idx="3124">
                        <c:v>43466.432071759264</c:v>
                      </c:pt>
                      <c:pt idx="3125">
                        <c:v>43466.432083333333</c:v>
                      </c:pt>
                      <c:pt idx="3126">
                        <c:v>43466.43209490741</c:v>
                      </c:pt>
                      <c:pt idx="3127">
                        <c:v>43466.432106481479</c:v>
                      </c:pt>
                      <c:pt idx="3128">
                        <c:v>43466.432118055563</c:v>
                      </c:pt>
                      <c:pt idx="3129">
                        <c:v>43466.432129629633</c:v>
                      </c:pt>
                      <c:pt idx="3130">
                        <c:v>43466.432141203702</c:v>
                      </c:pt>
                      <c:pt idx="3131">
                        <c:v>43466.432152777779</c:v>
                      </c:pt>
                      <c:pt idx="3132">
                        <c:v>43466.432164351849</c:v>
                      </c:pt>
                      <c:pt idx="3133">
                        <c:v>43466.432175925933</c:v>
                      </c:pt>
                      <c:pt idx="3134">
                        <c:v>43466.432187500002</c:v>
                      </c:pt>
                      <c:pt idx="3135">
                        <c:v>43466.432199074072</c:v>
                      </c:pt>
                      <c:pt idx="3136">
                        <c:v>43466.432210648149</c:v>
                      </c:pt>
                      <c:pt idx="3137">
                        <c:v>43466.432222222233</c:v>
                      </c:pt>
                      <c:pt idx="3138">
                        <c:v>43466.432233796288</c:v>
                      </c:pt>
                      <c:pt idx="3139">
                        <c:v>43466.432245370372</c:v>
                      </c:pt>
                      <c:pt idx="3140">
                        <c:v>43466.432256944441</c:v>
                      </c:pt>
                      <c:pt idx="3141">
                        <c:v>43466.432268518518</c:v>
                      </c:pt>
                      <c:pt idx="3142">
                        <c:v>43466.432280092587</c:v>
                      </c:pt>
                      <c:pt idx="3143">
                        <c:v>43466.432291666657</c:v>
                      </c:pt>
                      <c:pt idx="3144">
                        <c:v>43466.432303240741</c:v>
                      </c:pt>
                      <c:pt idx="3145">
                        <c:v>43466.432314814818</c:v>
                      </c:pt>
                      <c:pt idx="3146">
                        <c:v>43466.432326388887</c:v>
                      </c:pt>
                      <c:pt idx="3147">
                        <c:v>43466.432337962957</c:v>
                      </c:pt>
                      <c:pt idx="3148">
                        <c:v>43466.432349537034</c:v>
                      </c:pt>
                      <c:pt idx="3149">
                        <c:v>43466.43236111111</c:v>
                      </c:pt>
                      <c:pt idx="3150">
                        <c:v>43466.432372685187</c:v>
                      </c:pt>
                      <c:pt idx="3151">
                        <c:v>43466.432384259257</c:v>
                      </c:pt>
                      <c:pt idx="3152">
                        <c:v>43466.432395833333</c:v>
                      </c:pt>
                      <c:pt idx="3153">
                        <c:v>43466.43240740741</c:v>
                      </c:pt>
                      <c:pt idx="3154">
                        <c:v>43466.43241898148</c:v>
                      </c:pt>
                      <c:pt idx="3155">
                        <c:v>43466.432430555556</c:v>
                      </c:pt>
                      <c:pt idx="3156">
                        <c:v>43466.432442129633</c:v>
                      </c:pt>
                      <c:pt idx="3157">
                        <c:v>43466.432453703703</c:v>
                      </c:pt>
                      <c:pt idx="3158">
                        <c:v>43466.43246527778</c:v>
                      </c:pt>
                      <c:pt idx="3159">
                        <c:v>43466.432476851849</c:v>
                      </c:pt>
                      <c:pt idx="3160">
                        <c:v>43466.432488425933</c:v>
                      </c:pt>
                      <c:pt idx="3161">
                        <c:v>43466.432500000003</c:v>
                      </c:pt>
                      <c:pt idx="3162">
                        <c:v>43466.432511574072</c:v>
                      </c:pt>
                      <c:pt idx="3163">
                        <c:v>43466.432523148149</c:v>
                      </c:pt>
                      <c:pt idx="3164">
                        <c:v>43466.432534722233</c:v>
                      </c:pt>
                      <c:pt idx="3165">
                        <c:v>43466.432546296302</c:v>
                      </c:pt>
                      <c:pt idx="3166">
                        <c:v>43466.432557870372</c:v>
                      </c:pt>
                      <c:pt idx="3167">
                        <c:v>43466.432569444441</c:v>
                      </c:pt>
                      <c:pt idx="3168">
                        <c:v>43466.432581018518</c:v>
                      </c:pt>
                      <c:pt idx="3169">
                        <c:v>43466.432592592602</c:v>
                      </c:pt>
                      <c:pt idx="3170">
                        <c:v>43466.432604166657</c:v>
                      </c:pt>
                      <c:pt idx="3171">
                        <c:v>43466.432615740741</c:v>
                      </c:pt>
                      <c:pt idx="3172">
                        <c:v>43466.432627314818</c:v>
                      </c:pt>
                      <c:pt idx="3173">
                        <c:v>43466.432638888888</c:v>
                      </c:pt>
                      <c:pt idx="3174">
                        <c:v>43466.432650462957</c:v>
                      </c:pt>
                      <c:pt idx="3175">
                        <c:v>43466.432662037027</c:v>
                      </c:pt>
                      <c:pt idx="3176">
                        <c:v>43466.432673611111</c:v>
                      </c:pt>
                      <c:pt idx="3177">
                        <c:v>43466.432685185187</c:v>
                      </c:pt>
                      <c:pt idx="3178">
                        <c:v>43466.432696759257</c:v>
                      </c:pt>
                      <c:pt idx="3179">
                        <c:v>43466.432708333326</c:v>
                      </c:pt>
                      <c:pt idx="3180">
                        <c:v>43466.432719907411</c:v>
                      </c:pt>
                      <c:pt idx="3181">
                        <c:v>43466.43273148148</c:v>
                      </c:pt>
                      <c:pt idx="3182">
                        <c:v>43466.432743055557</c:v>
                      </c:pt>
                      <c:pt idx="3183">
                        <c:v>43466.432754629634</c:v>
                      </c:pt>
                      <c:pt idx="3184">
                        <c:v>43466.432766203703</c:v>
                      </c:pt>
                      <c:pt idx="3185">
                        <c:v>43466.43277777778</c:v>
                      </c:pt>
                      <c:pt idx="3186">
                        <c:v>43466.432789351849</c:v>
                      </c:pt>
                      <c:pt idx="3187">
                        <c:v>43466.432800925933</c:v>
                      </c:pt>
                      <c:pt idx="3188">
                        <c:v>43466.432812500003</c:v>
                      </c:pt>
                      <c:pt idx="3189">
                        <c:v>43466.432824074072</c:v>
                      </c:pt>
                      <c:pt idx="3190">
                        <c:v>43466.432835648149</c:v>
                      </c:pt>
                      <c:pt idx="3191">
                        <c:v>43466.432847222219</c:v>
                      </c:pt>
                      <c:pt idx="3192">
                        <c:v>43466.432858796303</c:v>
                      </c:pt>
                      <c:pt idx="3193">
                        <c:v>43466.432870370372</c:v>
                      </c:pt>
                      <c:pt idx="3194">
                        <c:v>43466.432881944442</c:v>
                      </c:pt>
                      <c:pt idx="3195">
                        <c:v>43466.432893518519</c:v>
                      </c:pt>
                      <c:pt idx="3196">
                        <c:v>43466.432905092603</c:v>
                      </c:pt>
                      <c:pt idx="3197">
                        <c:v>43466.432916666658</c:v>
                      </c:pt>
                      <c:pt idx="3198">
                        <c:v>43466.432928240742</c:v>
                      </c:pt>
                      <c:pt idx="3199">
                        <c:v>43466.432939814818</c:v>
                      </c:pt>
                      <c:pt idx="3200">
                        <c:v>43466.432951388888</c:v>
                      </c:pt>
                      <c:pt idx="3201">
                        <c:v>43466.432962962957</c:v>
                      </c:pt>
                      <c:pt idx="3202">
                        <c:v>43466.432974537027</c:v>
                      </c:pt>
                      <c:pt idx="3203">
                        <c:v>43466.432986111111</c:v>
                      </c:pt>
                      <c:pt idx="3204">
                        <c:v>43466.432997685188</c:v>
                      </c:pt>
                      <c:pt idx="3205">
                        <c:v>43466.433009259257</c:v>
                      </c:pt>
                      <c:pt idx="3206">
                        <c:v>43466.433020833327</c:v>
                      </c:pt>
                      <c:pt idx="3207">
                        <c:v>43466.433032407411</c:v>
                      </c:pt>
                      <c:pt idx="3208">
                        <c:v>43466.43304398148</c:v>
                      </c:pt>
                      <c:pt idx="3209">
                        <c:v>43466.433055555557</c:v>
                      </c:pt>
                      <c:pt idx="3210">
                        <c:v>43466.433067129627</c:v>
                      </c:pt>
                      <c:pt idx="3211">
                        <c:v>43466.433078703703</c:v>
                      </c:pt>
                      <c:pt idx="3212">
                        <c:v>43466.43309027778</c:v>
                      </c:pt>
                      <c:pt idx="3213">
                        <c:v>43466.43310185185</c:v>
                      </c:pt>
                      <c:pt idx="3214">
                        <c:v>43466.433113425926</c:v>
                      </c:pt>
                      <c:pt idx="3215">
                        <c:v>43466.433125000003</c:v>
                      </c:pt>
                      <c:pt idx="3216">
                        <c:v>43466.433136574073</c:v>
                      </c:pt>
                      <c:pt idx="3217">
                        <c:v>43466.433148148149</c:v>
                      </c:pt>
                      <c:pt idx="3218">
                        <c:v>43466.433159722219</c:v>
                      </c:pt>
                      <c:pt idx="3219">
                        <c:v>43466.433171296303</c:v>
                      </c:pt>
                      <c:pt idx="3220">
                        <c:v>43466.433182870373</c:v>
                      </c:pt>
                      <c:pt idx="3221">
                        <c:v>43466.433194444442</c:v>
                      </c:pt>
                      <c:pt idx="3222">
                        <c:v>43466.433206018519</c:v>
                      </c:pt>
                      <c:pt idx="3223">
                        <c:v>43466.433217592603</c:v>
                      </c:pt>
                      <c:pt idx="3224">
                        <c:v>43466.433229166672</c:v>
                      </c:pt>
                      <c:pt idx="3225">
                        <c:v>43466.433240740742</c:v>
                      </c:pt>
                      <c:pt idx="3226">
                        <c:v>43466.433252314811</c:v>
                      </c:pt>
                      <c:pt idx="3227">
                        <c:v>43466.433263888888</c:v>
                      </c:pt>
                      <c:pt idx="3228">
                        <c:v>43466.433275462958</c:v>
                      </c:pt>
                      <c:pt idx="3229">
                        <c:v>43466.433287037027</c:v>
                      </c:pt>
                      <c:pt idx="3230">
                        <c:v>43466.433298611111</c:v>
                      </c:pt>
                      <c:pt idx="3231">
                        <c:v>43466.433310185188</c:v>
                      </c:pt>
                      <c:pt idx="3232">
                        <c:v>43466.433321759258</c:v>
                      </c:pt>
                      <c:pt idx="3233">
                        <c:v>43466.433333333327</c:v>
                      </c:pt>
                      <c:pt idx="3234">
                        <c:v>43466.433344907397</c:v>
                      </c:pt>
                      <c:pt idx="3235">
                        <c:v>43466.433356481481</c:v>
                      </c:pt>
                      <c:pt idx="3236">
                        <c:v>43466.433368055557</c:v>
                      </c:pt>
                      <c:pt idx="3237">
                        <c:v>43466.433379629627</c:v>
                      </c:pt>
                      <c:pt idx="3238">
                        <c:v>43466.433391203696</c:v>
                      </c:pt>
                      <c:pt idx="3239">
                        <c:v>43466.43340277778</c:v>
                      </c:pt>
                      <c:pt idx="3240">
                        <c:v>43466.43341435185</c:v>
                      </c:pt>
                      <c:pt idx="3241">
                        <c:v>43466.433425925927</c:v>
                      </c:pt>
                      <c:pt idx="3242">
                        <c:v>43466.433437500003</c:v>
                      </c:pt>
                      <c:pt idx="3243">
                        <c:v>43466.433449074073</c:v>
                      </c:pt>
                      <c:pt idx="3244">
                        <c:v>43466.43346064815</c:v>
                      </c:pt>
                      <c:pt idx="3245">
                        <c:v>43466.433472222219</c:v>
                      </c:pt>
                      <c:pt idx="3246">
                        <c:v>43466.433483796303</c:v>
                      </c:pt>
                      <c:pt idx="3247">
                        <c:v>43466.433495370373</c:v>
                      </c:pt>
                      <c:pt idx="3248">
                        <c:v>43466.433506944442</c:v>
                      </c:pt>
                      <c:pt idx="3249">
                        <c:v>43466.433518518519</c:v>
                      </c:pt>
                      <c:pt idx="3250">
                        <c:v>43466.433530092603</c:v>
                      </c:pt>
                      <c:pt idx="3251">
                        <c:v>43466.433541666673</c:v>
                      </c:pt>
                      <c:pt idx="3252">
                        <c:v>43466.433553240742</c:v>
                      </c:pt>
                      <c:pt idx="3253">
                        <c:v>43466.433564814812</c:v>
                      </c:pt>
                      <c:pt idx="3254">
                        <c:v>43466.433576388888</c:v>
                      </c:pt>
                      <c:pt idx="3255">
                        <c:v>43466.433587962973</c:v>
                      </c:pt>
                      <c:pt idx="3256">
                        <c:v>43466.433599537027</c:v>
                      </c:pt>
                      <c:pt idx="3257">
                        <c:v>43466.433611111112</c:v>
                      </c:pt>
                      <c:pt idx="3258">
                        <c:v>43466.433622685188</c:v>
                      </c:pt>
                      <c:pt idx="3259">
                        <c:v>43466.433634259258</c:v>
                      </c:pt>
                      <c:pt idx="3260">
                        <c:v>43466.433645833327</c:v>
                      </c:pt>
                      <c:pt idx="3261">
                        <c:v>43466.433657407397</c:v>
                      </c:pt>
                      <c:pt idx="3262">
                        <c:v>43466.433668981481</c:v>
                      </c:pt>
                      <c:pt idx="3263">
                        <c:v>43466.433680555558</c:v>
                      </c:pt>
                      <c:pt idx="3264">
                        <c:v>43466.433692129627</c:v>
                      </c:pt>
                      <c:pt idx="3265">
                        <c:v>43466.433703703697</c:v>
                      </c:pt>
                      <c:pt idx="3266">
                        <c:v>43466.433715277781</c:v>
                      </c:pt>
                      <c:pt idx="3267">
                        <c:v>43466.43372685185</c:v>
                      </c:pt>
                      <c:pt idx="3268">
                        <c:v>43466.433738425927</c:v>
                      </c:pt>
                      <c:pt idx="3269">
                        <c:v>43466.433749999997</c:v>
                      </c:pt>
                      <c:pt idx="3270">
                        <c:v>43466.433761574073</c:v>
                      </c:pt>
                      <c:pt idx="3271">
                        <c:v>43466.43377314815</c:v>
                      </c:pt>
                      <c:pt idx="3272">
                        <c:v>43466.43378472222</c:v>
                      </c:pt>
                      <c:pt idx="3273">
                        <c:v>43466.433796296304</c:v>
                      </c:pt>
                      <c:pt idx="3274">
                        <c:v>43466.433807870373</c:v>
                      </c:pt>
                      <c:pt idx="3275">
                        <c:v>43466.433819444443</c:v>
                      </c:pt>
                      <c:pt idx="3276">
                        <c:v>43466.433831018519</c:v>
                      </c:pt>
                      <c:pt idx="3277">
                        <c:v>43466.433842592603</c:v>
                      </c:pt>
                      <c:pt idx="3278">
                        <c:v>43466.433854166673</c:v>
                      </c:pt>
                      <c:pt idx="3279">
                        <c:v>43466.433865740742</c:v>
                      </c:pt>
                      <c:pt idx="3280">
                        <c:v>43466.433877314812</c:v>
                      </c:pt>
                      <c:pt idx="3281">
                        <c:v>43466.433888888889</c:v>
                      </c:pt>
                      <c:pt idx="3282">
                        <c:v>43466.433900462973</c:v>
                      </c:pt>
                      <c:pt idx="3283">
                        <c:v>43466.433912037042</c:v>
                      </c:pt>
                      <c:pt idx="3284">
                        <c:v>43466.433923611112</c:v>
                      </c:pt>
                      <c:pt idx="3285">
                        <c:v>43466.433935185189</c:v>
                      </c:pt>
                      <c:pt idx="3286">
                        <c:v>43466.433946759258</c:v>
                      </c:pt>
                      <c:pt idx="3287">
                        <c:v>43466.433958333328</c:v>
                      </c:pt>
                      <c:pt idx="3288">
                        <c:v>43466.433969907397</c:v>
                      </c:pt>
                      <c:pt idx="3289">
                        <c:v>43466.433981481481</c:v>
                      </c:pt>
                      <c:pt idx="3290">
                        <c:v>43466.433993055558</c:v>
                      </c:pt>
                      <c:pt idx="3291">
                        <c:v>43466.434004629627</c:v>
                      </c:pt>
                      <c:pt idx="3292">
                        <c:v>43466.434016203697</c:v>
                      </c:pt>
                      <c:pt idx="3293">
                        <c:v>43466.434027777781</c:v>
                      </c:pt>
                      <c:pt idx="3294">
                        <c:v>43466.434039351851</c:v>
                      </c:pt>
                      <c:pt idx="3295">
                        <c:v>43466.434050925927</c:v>
                      </c:pt>
                      <c:pt idx="3296">
                        <c:v>43466.434062499997</c:v>
                      </c:pt>
                      <c:pt idx="3297">
                        <c:v>43466.434074074074</c:v>
                      </c:pt>
                      <c:pt idx="3298">
                        <c:v>43466.43408564815</c:v>
                      </c:pt>
                      <c:pt idx="3299">
                        <c:v>43466.43409722222</c:v>
                      </c:pt>
                      <c:pt idx="3300">
                        <c:v>43466.434108796297</c:v>
                      </c:pt>
                      <c:pt idx="3301">
                        <c:v>43466.434120370373</c:v>
                      </c:pt>
                      <c:pt idx="3302">
                        <c:v>43466.434131944443</c:v>
                      </c:pt>
                      <c:pt idx="3303">
                        <c:v>43466.43414351852</c:v>
                      </c:pt>
                      <c:pt idx="3304">
                        <c:v>43466.434155092589</c:v>
                      </c:pt>
                      <c:pt idx="3305">
                        <c:v>43466.434166666673</c:v>
                      </c:pt>
                      <c:pt idx="3306">
                        <c:v>43466.434178240743</c:v>
                      </c:pt>
                      <c:pt idx="3307">
                        <c:v>43466.434189814812</c:v>
                      </c:pt>
                      <c:pt idx="3308">
                        <c:v>43466.434201388889</c:v>
                      </c:pt>
                      <c:pt idx="3309">
                        <c:v>43466.434212962973</c:v>
                      </c:pt>
                      <c:pt idx="3310">
                        <c:v>43466.434224537043</c:v>
                      </c:pt>
                      <c:pt idx="3311">
                        <c:v>43466.434236111112</c:v>
                      </c:pt>
                      <c:pt idx="3312">
                        <c:v>43466.434247685182</c:v>
                      </c:pt>
                      <c:pt idx="3313">
                        <c:v>43466.434259259258</c:v>
                      </c:pt>
                      <c:pt idx="3314">
                        <c:v>43466.434270833342</c:v>
                      </c:pt>
                      <c:pt idx="3315">
                        <c:v>43466.434282407397</c:v>
                      </c:pt>
                      <c:pt idx="3316">
                        <c:v>43466.434293981481</c:v>
                      </c:pt>
                      <c:pt idx="3317">
                        <c:v>43466.434305555558</c:v>
                      </c:pt>
                      <c:pt idx="3318">
                        <c:v>43466.434317129628</c:v>
                      </c:pt>
                      <c:pt idx="3319">
                        <c:v>43466.434328703697</c:v>
                      </c:pt>
                      <c:pt idx="3320">
                        <c:v>43466.434340277781</c:v>
                      </c:pt>
                      <c:pt idx="3321">
                        <c:v>43466.434351851851</c:v>
                      </c:pt>
                      <c:pt idx="3322">
                        <c:v>43466.434363425928</c:v>
                      </c:pt>
                      <c:pt idx="3323">
                        <c:v>43466.434374999997</c:v>
                      </c:pt>
                      <c:pt idx="3324">
                        <c:v>43466.434386574067</c:v>
                      </c:pt>
                      <c:pt idx="3325">
                        <c:v>43466.434398148151</c:v>
                      </c:pt>
                      <c:pt idx="3326">
                        <c:v>43466.43440972222</c:v>
                      </c:pt>
                      <c:pt idx="3327">
                        <c:v>43466.434421296297</c:v>
                      </c:pt>
                      <c:pt idx="3328">
                        <c:v>43466.434432870366</c:v>
                      </c:pt>
                      <c:pt idx="3329">
                        <c:v>43466.434444444443</c:v>
                      </c:pt>
                      <c:pt idx="3330">
                        <c:v>43466.43445601852</c:v>
                      </c:pt>
                      <c:pt idx="3331">
                        <c:v>43466.434467592589</c:v>
                      </c:pt>
                      <c:pt idx="3332">
                        <c:v>43466.434479166674</c:v>
                      </c:pt>
                      <c:pt idx="3333">
                        <c:v>43466.434490740743</c:v>
                      </c:pt>
                      <c:pt idx="3334">
                        <c:v>43466.434502314813</c:v>
                      </c:pt>
                      <c:pt idx="3335">
                        <c:v>43466.434513888889</c:v>
                      </c:pt>
                      <c:pt idx="3336">
                        <c:v>43466.434525462973</c:v>
                      </c:pt>
                      <c:pt idx="3337">
                        <c:v>43466.434537037043</c:v>
                      </c:pt>
                      <c:pt idx="3338">
                        <c:v>43466.434548611112</c:v>
                      </c:pt>
                      <c:pt idx="3339">
                        <c:v>43466.434560185182</c:v>
                      </c:pt>
                      <c:pt idx="3340">
                        <c:v>43466.434571759259</c:v>
                      </c:pt>
                      <c:pt idx="3341">
                        <c:v>43466.434583333343</c:v>
                      </c:pt>
                      <c:pt idx="3342">
                        <c:v>43466.434594907398</c:v>
                      </c:pt>
                      <c:pt idx="3343">
                        <c:v>43466.434606481482</c:v>
                      </c:pt>
                      <c:pt idx="3344">
                        <c:v>43466.434618055559</c:v>
                      </c:pt>
                      <c:pt idx="3345">
                        <c:v>43466.434629629628</c:v>
                      </c:pt>
                      <c:pt idx="3346">
                        <c:v>43466.434641203698</c:v>
                      </c:pt>
                      <c:pt idx="3347">
                        <c:v>43466.434652777767</c:v>
                      </c:pt>
                      <c:pt idx="3348">
                        <c:v>43466.434664351851</c:v>
                      </c:pt>
                      <c:pt idx="3349">
                        <c:v>43466.434675925928</c:v>
                      </c:pt>
                      <c:pt idx="3350">
                        <c:v>43466.434687499997</c:v>
                      </c:pt>
                      <c:pt idx="3351">
                        <c:v>43466.434699074067</c:v>
                      </c:pt>
                      <c:pt idx="3352">
                        <c:v>43466.434710648151</c:v>
                      </c:pt>
                      <c:pt idx="3353">
                        <c:v>43466.43472222222</c:v>
                      </c:pt>
                      <c:pt idx="3354">
                        <c:v>43466.434733796297</c:v>
                      </c:pt>
                      <c:pt idx="3355">
                        <c:v>43466.434745370367</c:v>
                      </c:pt>
                      <c:pt idx="3356">
                        <c:v>43466.434756944444</c:v>
                      </c:pt>
                      <c:pt idx="3357">
                        <c:v>43466.43476851852</c:v>
                      </c:pt>
                      <c:pt idx="3358">
                        <c:v>43466.43478009259</c:v>
                      </c:pt>
                    </c:numCache>
                  </c:numRef>
                </c:xVal>
                <c:yVal>
                  <c:numRef>
                    <c:extLst xmlns:c15="http://schemas.microsoft.com/office/drawing/2012/chart">
                      <c:ext xmlns:c15="http://schemas.microsoft.com/office/drawing/2012/chart" uri="{02D57815-91ED-43cb-92C2-25804820EDAC}">
                        <c15:formulaRef>
                          <c15:sqref>'4) Erro SSP Smooth 5s'!$D$2:$D$3496</c15:sqref>
                        </c15:formulaRef>
                      </c:ext>
                    </c:extLst>
                    <c:numCache>
                      <c:formatCode>General</c:formatCode>
                      <c:ptCount val="3495"/>
                      <c:pt idx="0">
                        <c:v>-1.4380774989671641</c:v>
                      </c:pt>
                      <c:pt idx="1">
                        <c:v>-1.517702913723127</c:v>
                      </c:pt>
                      <c:pt idx="2">
                        <c:v>-1.7759516384909551</c:v>
                      </c:pt>
                      <c:pt idx="3">
                        <c:v>2.3956526822754869</c:v>
                      </c:pt>
                      <c:pt idx="4">
                        <c:v>2.4196761326315519</c:v>
                      </c:pt>
                      <c:pt idx="5">
                        <c:v>1.861555592956273</c:v>
                      </c:pt>
                      <c:pt idx="6">
                        <c:v>1.9655057839028689</c:v>
                      </c:pt>
                      <c:pt idx="7">
                        <c:v>1.9401595698573491</c:v>
                      </c:pt>
                      <c:pt idx="8">
                        <c:v>2.3669241332091482</c:v>
                      </c:pt>
                      <c:pt idx="9">
                        <c:v>2.4437515374552068</c:v>
                      </c:pt>
                      <c:pt idx="10">
                        <c:v>2.5500572104428998</c:v>
                      </c:pt>
                      <c:pt idx="11">
                        <c:v>2.5935235582592489</c:v>
                      </c:pt>
                      <c:pt idx="12">
                        <c:v>2.5688379196641171</c:v>
                      </c:pt>
                      <c:pt idx="13">
                        <c:v>2.5550455245099122</c:v>
                      </c:pt>
                      <c:pt idx="14">
                        <c:v>2.64937022951375</c:v>
                      </c:pt>
                      <c:pt idx="15">
                        <c:v>2.9204937659833741</c:v>
                      </c:pt>
                      <c:pt idx="16">
                        <c:v>3.2207661906981961</c:v>
                      </c:pt>
                      <c:pt idx="17">
                        <c:v>3.5702824418743031</c:v>
                      </c:pt>
                      <c:pt idx="18">
                        <c:v>3.7639978420569382</c:v>
                      </c:pt>
                      <c:pt idx="19">
                        <c:v>3.5868348546740858</c:v>
                      </c:pt>
                      <c:pt idx="20">
                        <c:v>3.300785572242162</c:v>
                      </c:pt>
                      <c:pt idx="21">
                        <c:v>3.1114398208198022</c:v>
                      </c:pt>
                      <c:pt idx="22">
                        <c:v>2.7497876302588309</c:v>
                      </c:pt>
                      <c:pt idx="23">
                        <c:v>2.574519407416807</c:v>
                      </c:pt>
                      <c:pt idx="24">
                        <c:v>2.5107192366489199</c:v>
                      </c:pt>
                      <c:pt idx="25">
                        <c:v>2.4550190981503208</c:v>
                      </c:pt>
                      <c:pt idx="26">
                        <c:v>2.5007464941960809</c:v>
                      </c:pt>
                      <c:pt idx="27">
                        <c:v>2.4565229916897988</c:v>
                      </c:pt>
                      <c:pt idx="28">
                        <c:v>2.4793843928904131</c:v>
                      </c:pt>
                      <c:pt idx="29">
                        <c:v>2.3467604878568729</c:v>
                      </c:pt>
                      <c:pt idx="30">
                        <c:v>2.317285177392316</c:v>
                      </c:pt>
                      <c:pt idx="31">
                        <c:v>2.343941151870697</c:v>
                      </c:pt>
                      <c:pt idx="32">
                        <c:v>3.073939204621094</c:v>
                      </c:pt>
                      <c:pt idx="33">
                        <c:v>3.0442464311297321</c:v>
                      </c:pt>
                      <c:pt idx="34">
                        <c:v>2.8589468555408191</c:v>
                      </c:pt>
                      <c:pt idx="35">
                        <c:v>2.568800138853975</c:v>
                      </c:pt>
                      <c:pt idx="36">
                        <c:v>2.2290207191990921</c:v>
                      </c:pt>
                      <c:pt idx="37">
                        <c:v>2.856527941897018</c:v>
                      </c:pt>
                      <c:pt idx="38">
                        <c:v>2.9504218766032939</c:v>
                      </c:pt>
                      <c:pt idx="39">
                        <c:v>2.7803347790874411</c:v>
                      </c:pt>
                      <c:pt idx="40">
                        <c:v>2.8454214317496951</c:v>
                      </c:pt>
                      <c:pt idx="41">
                        <c:v>2.1308818550153958</c:v>
                      </c:pt>
                      <c:pt idx="42">
                        <c:v>3.0477250189055058</c:v>
                      </c:pt>
                      <c:pt idx="43">
                        <c:v>2.2845896641012691</c:v>
                      </c:pt>
                      <c:pt idx="44">
                        <c:v>2.2834562063532342</c:v>
                      </c:pt>
                      <c:pt idx="45">
                        <c:v>2.2460225184893039</c:v>
                      </c:pt>
                      <c:pt idx="46">
                        <c:v>3.175772568349708</c:v>
                      </c:pt>
                      <c:pt idx="47">
                        <c:v>2.9213672770393821</c:v>
                      </c:pt>
                      <c:pt idx="48">
                        <c:v>2.4379911148772262</c:v>
                      </c:pt>
                      <c:pt idx="49">
                        <c:v>2.1963704104416708</c:v>
                      </c:pt>
                      <c:pt idx="50">
                        <c:v>2.0866300203167318</c:v>
                      </c:pt>
                      <c:pt idx="51">
                        <c:v>2.093039001311074</c:v>
                      </c:pt>
                      <c:pt idx="52">
                        <c:v>2.140763409992291</c:v>
                      </c:pt>
                      <c:pt idx="53">
                        <c:v>2.082858687178089</c:v>
                      </c:pt>
                      <c:pt idx="54">
                        <c:v>2.1060603759648342</c:v>
                      </c:pt>
                      <c:pt idx="55">
                        <c:v>2.224727025380115</c:v>
                      </c:pt>
                      <c:pt idx="56">
                        <c:v>2.2282455847721092</c:v>
                      </c:pt>
                      <c:pt idx="57">
                        <c:v>1.8763935509362251</c:v>
                      </c:pt>
                      <c:pt idx="58">
                        <c:v>2.058500332207347</c:v>
                      </c:pt>
                      <c:pt idx="59">
                        <c:v>1.981793890268523</c:v>
                      </c:pt>
                      <c:pt idx="60">
                        <c:v>1.924651513138341</c:v>
                      </c:pt>
                      <c:pt idx="61">
                        <c:v>1.880726078348768</c:v>
                      </c:pt>
                      <c:pt idx="62">
                        <c:v>1.6595154909690899</c:v>
                      </c:pt>
                      <c:pt idx="63">
                        <c:v>1.490609591468476</c:v>
                      </c:pt>
                      <c:pt idx="64">
                        <c:v>0.13996395537811629</c:v>
                      </c:pt>
                      <c:pt idx="65">
                        <c:v>1.038045596062243</c:v>
                      </c:pt>
                      <c:pt idx="66">
                        <c:v>1.07915950255092</c:v>
                      </c:pt>
                      <c:pt idx="67">
                        <c:v>1.14412900964589</c:v>
                      </c:pt>
                      <c:pt idx="68">
                        <c:v>1.2421466615201939</c:v>
                      </c:pt>
                      <c:pt idx="69">
                        <c:v>1.177439533554054</c:v>
                      </c:pt>
                      <c:pt idx="70">
                        <c:v>0.99875834566430899</c:v>
                      </c:pt>
                      <c:pt idx="71">
                        <c:v>0.73601977473132008</c:v>
                      </c:pt>
                      <c:pt idx="72">
                        <c:v>0.52508897253891385</c:v>
                      </c:pt>
                      <c:pt idx="73">
                        <c:v>0.37775081639626379</c:v>
                      </c:pt>
                      <c:pt idx="74">
                        <c:v>0.39617192343263019</c:v>
                      </c:pt>
                      <c:pt idx="75">
                        <c:v>0.41747695045898042</c:v>
                      </c:pt>
                      <c:pt idx="76">
                        <c:v>0.39577201427513531</c:v>
                      </c:pt>
                      <c:pt idx="77">
                        <c:v>0.35800727218511508</c:v>
                      </c:pt>
                      <c:pt idx="78">
                        <c:v>0.36838552727511981</c:v>
                      </c:pt>
                      <c:pt idx="79">
                        <c:v>0.41683041131876269</c:v>
                      </c:pt>
                      <c:pt idx="80">
                        <c:v>0.26172362535482308</c:v>
                      </c:pt>
                      <c:pt idx="81">
                        <c:v>-0.1132899060072011</c:v>
                      </c:pt>
                      <c:pt idx="82">
                        <c:v>1.2624844860650259</c:v>
                      </c:pt>
                      <c:pt idx="83">
                        <c:v>1.1814429267719111</c:v>
                      </c:pt>
                      <c:pt idx="84">
                        <c:v>1.08677725707148</c:v>
                      </c:pt>
                      <c:pt idx="85">
                        <c:v>-0.8440899835428356</c:v>
                      </c:pt>
                      <c:pt idx="86">
                        <c:v>-0.94599368946291829</c:v>
                      </c:pt>
                      <c:pt idx="87">
                        <c:v>-0.92989631158899289</c:v>
                      </c:pt>
                      <c:pt idx="88">
                        <c:v>1.146473825146382</c:v>
                      </c:pt>
                      <c:pt idx="89">
                        <c:v>1.033677395868239</c:v>
                      </c:pt>
                      <c:pt idx="90">
                        <c:v>0.72122034565608784</c:v>
                      </c:pt>
                      <c:pt idx="91">
                        <c:v>0.3717291710192952</c:v>
                      </c:pt>
                      <c:pt idx="92">
                        <c:v>9.2882670609658186E-2</c:v>
                      </c:pt>
                      <c:pt idx="93">
                        <c:v>-0.2160873145798351</c:v>
                      </c:pt>
                      <c:pt idx="94">
                        <c:v>-0.42806512286122522</c:v>
                      </c:pt>
                      <c:pt idx="95">
                        <c:v>-0.62013976607747123</c:v>
                      </c:pt>
                      <c:pt idx="96">
                        <c:v>-0.93962904088903465</c:v>
                      </c:pt>
                      <c:pt idx="97">
                        <c:v>-2.5606654292066819</c:v>
                      </c:pt>
                      <c:pt idx="98">
                        <c:v>-2.5580993572410451</c:v>
                      </c:pt>
                      <c:pt idx="99">
                        <c:v>-2.503344613582684</c:v>
                      </c:pt>
                      <c:pt idx="100">
                        <c:v>-2.4269775543332419</c:v>
                      </c:pt>
                      <c:pt idx="101">
                        <c:v>-2.447055692207126</c:v>
                      </c:pt>
                      <c:pt idx="102">
                        <c:v>-2.5953212966667119</c:v>
                      </c:pt>
                      <c:pt idx="103">
                        <c:v>-2.6930997814559161</c:v>
                      </c:pt>
                      <c:pt idx="104">
                        <c:v>-2.7585830064047272</c:v>
                      </c:pt>
                      <c:pt idx="105">
                        <c:v>-2.818733813034799</c:v>
                      </c:pt>
                      <c:pt idx="106">
                        <c:v>-2.8210441716320531</c:v>
                      </c:pt>
                      <c:pt idx="107">
                        <c:v>-2.5605994923325959</c:v>
                      </c:pt>
                      <c:pt idx="108">
                        <c:v>-2.3861917202954861</c:v>
                      </c:pt>
                      <c:pt idx="109">
                        <c:v>-2.274276955869821</c:v>
                      </c:pt>
                      <c:pt idx="110">
                        <c:v>-2.423213298673546</c:v>
                      </c:pt>
                      <c:pt idx="111">
                        <c:v>-2.625265088279821</c:v>
                      </c:pt>
                      <c:pt idx="112">
                        <c:v>-2.2797335103840748</c:v>
                      </c:pt>
                      <c:pt idx="113">
                        <c:v>-2.5704724718776601</c:v>
                      </c:pt>
                      <c:pt idx="114">
                        <c:v>-2.3327352839805662</c:v>
                      </c:pt>
                      <c:pt idx="115">
                        <c:v>-1.989272650824274</c:v>
                      </c:pt>
                      <c:pt idx="116">
                        <c:v>-1.7449989208892369</c:v>
                      </c:pt>
                      <c:pt idx="117">
                        <c:v>-1.449304442479995</c:v>
                      </c:pt>
                      <c:pt idx="118">
                        <c:v>-1.46193469379001</c:v>
                      </c:pt>
                      <c:pt idx="119">
                        <c:v>-1.568093571036153</c:v>
                      </c:pt>
                      <c:pt idx="120">
                        <c:v>-1.693887250106956</c:v>
                      </c:pt>
                      <c:pt idx="121">
                        <c:v>-1.829282075692086</c:v>
                      </c:pt>
                      <c:pt idx="122">
                        <c:v>-1.7125498968967361</c:v>
                      </c:pt>
                      <c:pt idx="123">
                        <c:v>-1.6581818950797069</c:v>
                      </c:pt>
                      <c:pt idx="124">
                        <c:v>-1.707257444910063</c:v>
                      </c:pt>
                      <c:pt idx="125">
                        <c:v>-1.6357348354706529</c:v>
                      </c:pt>
                      <c:pt idx="126">
                        <c:v>-1.418205966655429</c:v>
                      </c:pt>
                      <c:pt idx="127">
                        <c:v>-0.36805996297457899</c:v>
                      </c:pt>
                      <c:pt idx="128">
                        <c:v>-0.43080783670303002</c:v>
                      </c:pt>
                      <c:pt idx="129">
                        <c:v>-0.50321699133089526</c:v>
                      </c:pt>
                      <c:pt idx="130">
                        <c:v>-0.60179221263567551</c:v>
                      </c:pt>
                      <c:pt idx="131">
                        <c:v>-0.69275710173486815</c:v>
                      </c:pt>
                      <c:pt idx="132">
                        <c:v>-0.60161743610596385</c:v>
                      </c:pt>
                      <c:pt idx="133">
                        <c:v>-0.41414034249348519</c:v>
                      </c:pt>
                      <c:pt idx="134">
                        <c:v>-0.2518897327494336</c:v>
                      </c:pt>
                      <c:pt idx="135">
                        <c:v>-7.0672627558383869E-2</c:v>
                      </c:pt>
                      <c:pt idx="136">
                        <c:v>-0.1269327749261101</c:v>
                      </c:pt>
                      <c:pt idx="137">
                        <c:v>-0.1025481231954706</c:v>
                      </c:pt>
                      <c:pt idx="138">
                        <c:v>-0.22785004289727731</c:v>
                      </c:pt>
                      <c:pt idx="139">
                        <c:v>-0.29512568944483197</c:v>
                      </c:pt>
                      <c:pt idx="140">
                        <c:v>-0.41464833755670832</c:v>
                      </c:pt>
                      <c:pt idx="141">
                        <c:v>-0.30331234516511391</c:v>
                      </c:pt>
                      <c:pt idx="142">
                        <c:v>-7.0225680209794694E-2</c:v>
                      </c:pt>
                      <c:pt idx="143">
                        <c:v>0.1117129910349417</c:v>
                      </c:pt>
                      <c:pt idx="144">
                        <c:v>0.2494814493605341</c:v>
                      </c:pt>
                      <c:pt idx="145">
                        <c:v>0.25093656404370002</c:v>
                      </c:pt>
                      <c:pt idx="146">
                        <c:v>0.24738416904281271</c:v>
                      </c:pt>
                      <c:pt idx="147">
                        <c:v>0.35496923614846743</c:v>
                      </c:pt>
                      <c:pt idx="148">
                        <c:v>0.21988055959125041</c:v>
                      </c:pt>
                      <c:pt idx="149">
                        <c:v>6.9733094737233908E-2</c:v>
                      </c:pt>
                      <c:pt idx="150">
                        <c:v>-0.25367582796850829</c:v>
                      </c:pt>
                      <c:pt idx="151">
                        <c:v>-0.45264739009104921</c:v>
                      </c:pt>
                      <c:pt idx="152">
                        <c:v>-0.69362136879525038</c:v>
                      </c:pt>
                      <c:pt idx="153">
                        <c:v>-0.71200659632497121</c:v>
                      </c:pt>
                      <c:pt idx="154">
                        <c:v>-0.41504505948131831</c:v>
                      </c:pt>
                      <c:pt idx="155">
                        <c:v>-0.2179056378696298</c:v>
                      </c:pt>
                      <c:pt idx="156">
                        <c:v>-0.1455301466297175</c:v>
                      </c:pt>
                      <c:pt idx="157">
                        <c:v>-0.25146573707298142</c:v>
                      </c:pt>
                      <c:pt idx="158">
                        <c:v>-0.30658435171948661</c:v>
                      </c:pt>
                      <c:pt idx="159">
                        <c:v>-0.44359098184405588</c:v>
                      </c:pt>
                      <c:pt idx="160">
                        <c:v>-0.68903893539152428</c:v>
                      </c:pt>
                      <c:pt idx="161">
                        <c:v>-0.99802052789220097</c:v>
                      </c:pt>
                      <c:pt idx="162">
                        <c:v>-1.0971375520911439</c:v>
                      </c:pt>
                      <c:pt idx="163">
                        <c:v>-1.200954825675371</c:v>
                      </c:pt>
                      <c:pt idx="164">
                        <c:v>-1.1800276450984259</c:v>
                      </c:pt>
                      <c:pt idx="165">
                        <c:v>-2.4560428213925141</c:v>
                      </c:pt>
                      <c:pt idx="166">
                        <c:v>-0.47408912756170379</c:v>
                      </c:pt>
                      <c:pt idx="167">
                        <c:v>-0.31194052018112922</c:v>
                      </c:pt>
                      <c:pt idx="168">
                        <c:v>-0.19746988715116939</c:v>
                      </c:pt>
                      <c:pt idx="169">
                        <c:v>-2.3737424255435648</c:v>
                      </c:pt>
                      <c:pt idx="170">
                        <c:v>-2.3781740358059529</c:v>
                      </c:pt>
                      <c:pt idx="171">
                        <c:v>-0.1622221246593461</c:v>
                      </c:pt>
                      <c:pt idx="172">
                        <c:v>-2.3681869621960052</c:v>
                      </c:pt>
                      <c:pt idx="173">
                        <c:v>-2.4523186718934502</c:v>
                      </c:pt>
                      <c:pt idx="174">
                        <c:v>-2.6756311110808491</c:v>
                      </c:pt>
                      <c:pt idx="175">
                        <c:v>-2.5454153882371648</c:v>
                      </c:pt>
                      <c:pt idx="176">
                        <c:v>-2.3675236130339292</c:v>
                      </c:pt>
                      <c:pt idx="177">
                        <c:v>-2.2225222814923962</c:v>
                      </c:pt>
                      <c:pt idx="178">
                        <c:v>-1.9433351169562789</c:v>
                      </c:pt>
                      <c:pt idx="179">
                        <c:v>-1.771212548126688</c:v>
                      </c:pt>
                      <c:pt idx="180">
                        <c:v>-1.8178393699920909</c:v>
                      </c:pt>
                      <c:pt idx="181">
                        <c:v>-1.976659627613317</c:v>
                      </c:pt>
                      <c:pt idx="182">
                        <c:v>-2.0943002090558012</c:v>
                      </c:pt>
                      <c:pt idx="183">
                        <c:v>-2.381683567481482</c:v>
                      </c:pt>
                      <c:pt idx="184">
                        <c:v>-2.5260258642194762</c:v>
                      </c:pt>
                      <c:pt idx="185">
                        <c:v>-2.3674564986898412</c:v>
                      </c:pt>
                      <c:pt idx="186">
                        <c:v>-2.1443781494986909</c:v>
                      </c:pt>
                      <c:pt idx="187">
                        <c:v>-1.9914985598956509</c:v>
                      </c:pt>
                      <c:pt idx="188">
                        <c:v>-1.8468394574280991</c:v>
                      </c:pt>
                      <c:pt idx="189">
                        <c:v>-1.871926273999607</c:v>
                      </c:pt>
                      <c:pt idx="190">
                        <c:v>-2.1860944107696501</c:v>
                      </c:pt>
                      <c:pt idx="191">
                        <c:v>-2.399710337880979</c:v>
                      </c:pt>
                      <c:pt idx="192">
                        <c:v>-2.331447959903592</c:v>
                      </c:pt>
                      <c:pt idx="193">
                        <c:v>-2.4588333698002232</c:v>
                      </c:pt>
                      <c:pt idx="194">
                        <c:v>-2.218082864640504</c:v>
                      </c:pt>
                      <c:pt idx="195">
                        <c:v>-0.48027870937157108</c:v>
                      </c:pt>
                      <c:pt idx="196">
                        <c:v>-0.47366374484292217</c:v>
                      </c:pt>
                      <c:pt idx="197">
                        <c:v>-0.44371079066858993</c:v>
                      </c:pt>
                      <c:pt idx="198">
                        <c:v>-2.4272975833111392</c:v>
                      </c:pt>
                      <c:pt idx="199">
                        <c:v>-2.426178241805323</c:v>
                      </c:pt>
                      <c:pt idx="200">
                        <c:v>-2.5171149288881982</c:v>
                      </c:pt>
                      <c:pt idx="201">
                        <c:v>-2.693830224885835</c:v>
                      </c:pt>
                      <c:pt idx="202">
                        <c:v>-2.746086436413568</c:v>
                      </c:pt>
                      <c:pt idx="203">
                        <c:v>-2.661481884171486</c:v>
                      </c:pt>
                      <c:pt idx="204">
                        <c:v>-2.6295777163782739</c:v>
                      </c:pt>
                      <c:pt idx="205">
                        <c:v>-2.5931226331715358</c:v>
                      </c:pt>
                      <c:pt idx="206">
                        <c:v>-2.5693325086327752</c:v>
                      </c:pt>
                      <c:pt idx="207">
                        <c:v>-2.311893817367046</c:v>
                      </c:pt>
                      <c:pt idx="208">
                        <c:v>-2.1831540955191411</c:v>
                      </c:pt>
                      <c:pt idx="209">
                        <c:v>-2.0806377479062039</c:v>
                      </c:pt>
                      <c:pt idx="210">
                        <c:v>-2.0583127136274628</c:v>
                      </c:pt>
                      <c:pt idx="211">
                        <c:v>-2.0500497830270259</c:v>
                      </c:pt>
                      <c:pt idx="212">
                        <c:v>-1.889543673561872</c:v>
                      </c:pt>
                      <c:pt idx="213">
                        <c:v>-1.854258240790488</c:v>
                      </c:pt>
                      <c:pt idx="214">
                        <c:v>-1.830480797579745</c:v>
                      </c:pt>
                      <c:pt idx="215">
                        <c:v>-1.901455382942153</c:v>
                      </c:pt>
                      <c:pt idx="216">
                        <c:v>-2.0152147032051322</c:v>
                      </c:pt>
                      <c:pt idx="217">
                        <c:v>-1.8845821337758539</c:v>
                      </c:pt>
                      <c:pt idx="218">
                        <c:v>-1.5638114828259779</c:v>
                      </c:pt>
                      <c:pt idx="219">
                        <c:v>-1.1470846965213659</c:v>
                      </c:pt>
                      <c:pt idx="220">
                        <c:v>-0.95924850670348094</c:v>
                      </c:pt>
                      <c:pt idx="221">
                        <c:v>-0.9035914535738615</c:v>
                      </c:pt>
                      <c:pt idx="222">
                        <c:v>-1.0616427876369461</c:v>
                      </c:pt>
                      <c:pt idx="223">
                        <c:v>-1.09099113968984</c:v>
                      </c:pt>
                      <c:pt idx="224">
                        <c:v>-0.94011688971092755</c:v>
                      </c:pt>
                      <c:pt idx="225">
                        <c:v>-0.65359853812600432</c:v>
                      </c:pt>
                      <c:pt idx="226">
                        <c:v>-0.55956756822920617</c:v>
                      </c:pt>
                      <c:pt idx="227">
                        <c:v>-0.49647985352801061</c:v>
                      </c:pt>
                      <c:pt idx="228">
                        <c:v>-0.37759158980740992</c:v>
                      </c:pt>
                      <c:pt idx="229">
                        <c:v>-5.2518770472983867E-2</c:v>
                      </c:pt>
                      <c:pt idx="230">
                        <c:v>4.2710387274359626E-3</c:v>
                      </c:pt>
                      <c:pt idx="231">
                        <c:v>0.66320039066408898</c:v>
                      </c:pt>
                      <c:pt idx="232">
                        <c:v>0.89203328736456899</c:v>
                      </c:pt>
                      <c:pt idx="233">
                        <c:v>0.82911163151159539</c:v>
                      </c:pt>
                      <c:pt idx="234">
                        <c:v>0.94669887070481651</c:v>
                      </c:pt>
                      <c:pt idx="235">
                        <c:v>1.066052072589774</c:v>
                      </c:pt>
                      <c:pt idx="236">
                        <c:v>1.320357320752785</c:v>
                      </c:pt>
                      <c:pt idx="237">
                        <c:v>1.556048831301176</c:v>
                      </c:pt>
                      <c:pt idx="238">
                        <c:v>1.4030860583145419</c:v>
                      </c:pt>
                      <c:pt idx="239">
                        <c:v>2.153845440695441</c:v>
                      </c:pt>
                      <c:pt idx="240">
                        <c:v>2.321399261175408</c:v>
                      </c:pt>
                      <c:pt idx="241">
                        <c:v>2.4250891570292601</c:v>
                      </c:pt>
                      <c:pt idx="242">
                        <c:v>2.523514224770258</c:v>
                      </c:pt>
                      <c:pt idx="243">
                        <c:v>2.638630714674445</c:v>
                      </c:pt>
                      <c:pt idx="244">
                        <c:v>2.579279760888979</c:v>
                      </c:pt>
                      <c:pt idx="245">
                        <c:v>2.4615201260358668</c:v>
                      </c:pt>
                      <c:pt idx="246">
                        <c:v>2.473358739976887</c:v>
                      </c:pt>
                      <c:pt idx="247">
                        <c:v>2.4949690879526201</c:v>
                      </c:pt>
                      <c:pt idx="248">
                        <c:v>2.287451263944265</c:v>
                      </c:pt>
                      <c:pt idx="249">
                        <c:v>1.9987548458559039</c:v>
                      </c:pt>
                      <c:pt idx="250">
                        <c:v>1.797263896145906</c:v>
                      </c:pt>
                      <c:pt idx="251">
                        <c:v>1.6737057837665319</c:v>
                      </c:pt>
                      <c:pt idx="252">
                        <c:v>1.585955866921994</c:v>
                      </c:pt>
                      <c:pt idx="253">
                        <c:v>1.5389688956546741</c:v>
                      </c:pt>
                      <c:pt idx="254">
                        <c:v>1.458332298130262</c:v>
                      </c:pt>
                      <c:pt idx="255">
                        <c:v>1.4678680783157589</c:v>
                      </c:pt>
                      <c:pt idx="256">
                        <c:v>1.537108799858258</c:v>
                      </c:pt>
                      <c:pt idx="257">
                        <c:v>1.37540087594477</c:v>
                      </c:pt>
                      <c:pt idx="258">
                        <c:v>1.2863733090551761</c:v>
                      </c:pt>
                      <c:pt idx="259">
                        <c:v>1.008509225512054</c:v>
                      </c:pt>
                      <c:pt idx="260">
                        <c:v>0.65043169392819122</c:v>
                      </c:pt>
                      <c:pt idx="261">
                        <c:v>0.31159224204613822</c:v>
                      </c:pt>
                      <c:pt idx="262">
                        <c:v>0.28820359341444551</c:v>
                      </c:pt>
                      <c:pt idx="263">
                        <c:v>0.35382288716966542</c:v>
                      </c:pt>
                      <c:pt idx="264">
                        <c:v>0.46688254661690809</c:v>
                      </c:pt>
                      <c:pt idx="265">
                        <c:v>0.58737842248880678</c:v>
                      </c:pt>
                      <c:pt idx="266">
                        <c:v>0.64831166129936568</c:v>
                      </c:pt>
                      <c:pt idx="267">
                        <c:v>0.61566633674181637</c:v>
                      </c:pt>
                      <c:pt idx="268">
                        <c:v>0.57323252727656526</c:v>
                      </c:pt>
                      <c:pt idx="269">
                        <c:v>0.68736776212353101</c:v>
                      </c:pt>
                      <c:pt idx="270">
                        <c:v>0.83582426716419855</c:v>
                      </c:pt>
                      <c:pt idx="271">
                        <c:v>0.7918511146979843</c:v>
                      </c:pt>
                      <c:pt idx="272">
                        <c:v>0.90130282036155362</c:v>
                      </c:pt>
                      <c:pt idx="273">
                        <c:v>0.24974049049728339</c:v>
                      </c:pt>
                      <c:pt idx="274">
                        <c:v>8.3424062728317511E-2</c:v>
                      </c:pt>
                      <c:pt idx="275">
                        <c:v>7.7621359721739516E-2</c:v>
                      </c:pt>
                      <c:pt idx="276">
                        <c:v>0.26278533144134297</c:v>
                      </c:pt>
                      <c:pt idx="277">
                        <c:v>0.44298045585325979</c:v>
                      </c:pt>
                      <c:pt idx="278">
                        <c:v>0.55384010139154416</c:v>
                      </c:pt>
                      <c:pt idx="279">
                        <c:v>0.50035065807086176</c:v>
                      </c:pt>
                      <c:pt idx="280">
                        <c:v>0.27620310752796418</c:v>
                      </c:pt>
                      <c:pt idx="281">
                        <c:v>1.20391646968359</c:v>
                      </c:pt>
                      <c:pt idx="282">
                        <c:v>1.228264820946096</c:v>
                      </c:pt>
                      <c:pt idx="283">
                        <c:v>-9.1853550447583733E-3</c:v>
                      </c:pt>
                      <c:pt idx="284">
                        <c:v>1.0133878003645389</c:v>
                      </c:pt>
                      <c:pt idx="285">
                        <c:v>-0.2148901713424608</c:v>
                      </c:pt>
                      <c:pt idx="286">
                        <c:v>0.8446650650205566</c:v>
                      </c:pt>
                      <c:pt idx="287">
                        <c:v>0.8412550416663277</c:v>
                      </c:pt>
                      <c:pt idx="288">
                        <c:v>0.8212638397065819</c:v>
                      </c:pt>
                      <c:pt idx="289">
                        <c:v>0.91714682850177831</c:v>
                      </c:pt>
                      <c:pt idx="290">
                        <c:v>1.0910746146814441</c:v>
                      </c:pt>
                      <c:pt idx="291">
                        <c:v>1.240152096472374</c:v>
                      </c:pt>
                      <c:pt idx="292">
                        <c:v>1.2293741823119939</c:v>
                      </c:pt>
                      <c:pt idx="293">
                        <c:v>1.026426173141892</c:v>
                      </c:pt>
                      <c:pt idx="294">
                        <c:v>0.76279246313095239</c:v>
                      </c:pt>
                      <c:pt idx="295">
                        <c:v>0.53129690532494722</c:v>
                      </c:pt>
                      <c:pt idx="296">
                        <c:v>0.22340640218364261</c:v>
                      </c:pt>
                      <c:pt idx="297">
                        <c:v>-1.704900905551467E-2</c:v>
                      </c:pt>
                      <c:pt idx="298">
                        <c:v>-0.17931547496643899</c:v>
                      </c:pt>
                      <c:pt idx="299">
                        <c:v>-0.1231366434224524</c:v>
                      </c:pt>
                      <c:pt idx="300">
                        <c:v>-5.3652277533289217E-2</c:v>
                      </c:pt>
                      <c:pt idx="301">
                        <c:v>4.2706351901463553E-2</c:v>
                      </c:pt>
                      <c:pt idx="302">
                        <c:v>-2.0999347829036012E-2</c:v>
                      </c:pt>
                      <c:pt idx="303">
                        <c:v>-0.1587766042827046</c:v>
                      </c:pt>
                      <c:pt idx="304">
                        <c:v>-0.22957414292840869</c:v>
                      </c:pt>
                      <c:pt idx="305">
                        <c:v>-0.34305630966201822</c:v>
                      </c:pt>
                      <c:pt idx="306">
                        <c:v>-0.4292869845014784</c:v>
                      </c:pt>
                      <c:pt idx="307">
                        <c:v>-0.46453498545705341</c:v>
                      </c:pt>
                      <c:pt idx="308">
                        <c:v>-0.30185989149807368</c:v>
                      </c:pt>
                      <c:pt idx="309">
                        <c:v>-0.27840296442349022</c:v>
                      </c:pt>
                      <c:pt idx="310">
                        <c:v>-0.33810271630646532</c:v>
                      </c:pt>
                      <c:pt idx="311">
                        <c:v>-0.4112999416681829</c:v>
                      </c:pt>
                      <c:pt idx="312">
                        <c:v>-0.76191944548687263</c:v>
                      </c:pt>
                      <c:pt idx="313">
                        <c:v>-0.58168197106666009</c:v>
                      </c:pt>
                      <c:pt idx="314">
                        <c:v>-0.77100420774675205</c:v>
                      </c:pt>
                      <c:pt idx="315">
                        <c:v>-0.98170503500831041</c:v>
                      </c:pt>
                      <c:pt idx="316">
                        <c:v>-1.134430752830087</c:v>
                      </c:pt>
                      <c:pt idx="317">
                        <c:v>-1.3551736190139849</c:v>
                      </c:pt>
                      <c:pt idx="318">
                        <c:v>-1.618460319699359</c:v>
                      </c:pt>
                      <c:pt idx="319">
                        <c:v>-1.7633300803027709</c:v>
                      </c:pt>
                      <c:pt idx="320">
                        <c:v>-1.664760737762333</c:v>
                      </c:pt>
                      <c:pt idx="321">
                        <c:v>-1.653349938559693</c:v>
                      </c:pt>
                      <c:pt idx="322">
                        <c:v>-1.5817392344853181</c:v>
                      </c:pt>
                      <c:pt idx="323">
                        <c:v>-1.3190829645512601</c:v>
                      </c:pt>
                      <c:pt idx="324">
                        <c:v>-1.1120161534180559</c:v>
                      </c:pt>
                      <c:pt idx="325">
                        <c:v>-1.02664130287452</c:v>
                      </c:pt>
                      <c:pt idx="326">
                        <c:v>-1.138406032614232</c:v>
                      </c:pt>
                      <c:pt idx="327">
                        <c:v>-1.1844358126901799</c:v>
                      </c:pt>
                      <c:pt idx="328">
                        <c:v>-1.246562829411842</c:v>
                      </c:pt>
                      <c:pt idx="329">
                        <c:v>-1.356553617990429</c:v>
                      </c:pt>
                      <c:pt idx="330">
                        <c:v>-1.1119002063263801</c:v>
                      </c:pt>
                      <c:pt idx="331">
                        <c:v>-0.80575507715324346</c:v>
                      </c:pt>
                      <c:pt idx="332">
                        <c:v>-0.52056497334743801</c:v>
                      </c:pt>
                      <c:pt idx="333">
                        <c:v>-0.44536689017323022</c:v>
                      </c:pt>
                      <c:pt idx="334">
                        <c:v>2.17403629711258</c:v>
                      </c:pt>
                      <c:pt idx="335">
                        <c:v>1.9252449999408019</c:v>
                      </c:pt>
                      <c:pt idx="336">
                        <c:v>-0.93560186651434329</c:v>
                      </c:pt>
                      <c:pt idx="337">
                        <c:v>1.270509277250047</c:v>
                      </c:pt>
                      <c:pt idx="338">
                        <c:v>1.1226274593794621</c:v>
                      </c:pt>
                      <c:pt idx="339">
                        <c:v>1.0541149316051679</c:v>
                      </c:pt>
                      <c:pt idx="340">
                        <c:v>-1.1096523451854809</c:v>
                      </c:pt>
                      <c:pt idx="341">
                        <c:v>-0.93562186799642599</c:v>
                      </c:pt>
                      <c:pt idx="342">
                        <c:v>-0.85444770320220653</c:v>
                      </c:pt>
                      <c:pt idx="343">
                        <c:v>-0.82931253292957041</c:v>
                      </c:pt>
                      <c:pt idx="344">
                        <c:v>-0.75179149049209171</c:v>
                      </c:pt>
                      <c:pt idx="345">
                        <c:v>-0.71263133696125991</c:v>
                      </c:pt>
                      <c:pt idx="346">
                        <c:v>-0.72003019526560741</c:v>
                      </c:pt>
                      <c:pt idx="347">
                        <c:v>-0.65176172824995959</c:v>
                      </c:pt>
                      <c:pt idx="348">
                        <c:v>-0.64607340178419836</c:v>
                      </c:pt>
                      <c:pt idx="349">
                        <c:v>-0.80763283182379109</c:v>
                      </c:pt>
                      <c:pt idx="350">
                        <c:v>-1.004510672929674</c:v>
                      </c:pt>
                      <c:pt idx="351">
                        <c:v>-0.98716082097173119</c:v>
                      </c:pt>
                      <c:pt idx="352">
                        <c:v>-0.87263930906237996</c:v>
                      </c:pt>
                      <c:pt idx="353">
                        <c:v>-0.8515820704392485</c:v>
                      </c:pt>
                      <c:pt idx="354">
                        <c:v>-0.94550846467693483</c:v>
                      </c:pt>
                      <c:pt idx="355">
                        <c:v>-0.89530010944755878</c:v>
                      </c:pt>
                      <c:pt idx="356">
                        <c:v>-0.6680289209351491</c:v>
                      </c:pt>
                      <c:pt idx="357">
                        <c:v>-0.5849155874721178</c:v>
                      </c:pt>
                      <c:pt idx="358">
                        <c:v>-0.68592255801767776</c:v>
                      </c:pt>
                      <c:pt idx="359">
                        <c:v>-0.89409608807102536</c:v>
                      </c:pt>
                      <c:pt idx="360">
                        <c:v>-0.87659976076179791</c:v>
                      </c:pt>
                      <c:pt idx="361">
                        <c:v>-0.77907276784250779</c:v>
                      </c:pt>
                      <c:pt idx="362">
                        <c:v>-0.49777432730364118</c:v>
                      </c:pt>
                      <c:pt idx="363">
                        <c:v>-0.1001589636263706</c:v>
                      </c:pt>
                      <c:pt idx="364">
                        <c:v>0.26535850237952369</c:v>
                      </c:pt>
                      <c:pt idx="365">
                        <c:v>0.46368349666986608</c:v>
                      </c:pt>
                      <c:pt idx="366">
                        <c:v>0.55227363502320659</c:v>
                      </c:pt>
                      <c:pt idx="367">
                        <c:v>0.47067361637257371</c:v>
                      </c:pt>
                      <c:pt idx="368">
                        <c:v>0.4124145477424368</c:v>
                      </c:pt>
                      <c:pt idx="369">
                        <c:v>0.31911095037548498</c:v>
                      </c:pt>
                      <c:pt idx="370">
                        <c:v>0.26463340916460337</c:v>
                      </c:pt>
                      <c:pt idx="371">
                        <c:v>1.5107541776776669E-2</c:v>
                      </c:pt>
                      <c:pt idx="372">
                        <c:v>-0.2388149122952746</c:v>
                      </c:pt>
                      <c:pt idx="373">
                        <c:v>-0.34297484167766612</c:v>
                      </c:pt>
                      <c:pt idx="374">
                        <c:v>-0.27667535910474012</c:v>
                      </c:pt>
                      <c:pt idx="375">
                        <c:v>8.311785836222528E-2</c:v>
                      </c:pt>
                      <c:pt idx="376">
                        <c:v>0.45167036540532068</c:v>
                      </c:pt>
                      <c:pt idx="377">
                        <c:v>0.88401621189221458</c:v>
                      </c:pt>
                      <c:pt idx="378">
                        <c:v>1.27963674784878</c:v>
                      </c:pt>
                      <c:pt idx="379">
                        <c:v>1.5684935700408369</c:v>
                      </c:pt>
                      <c:pt idx="380">
                        <c:v>1.76586203875321</c:v>
                      </c:pt>
                      <c:pt idx="381">
                        <c:v>1.8245294228726809</c:v>
                      </c:pt>
                      <c:pt idx="382">
                        <c:v>1.842881069402986</c:v>
                      </c:pt>
                      <c:pt idx="383">
                        <c:v>1.880497814844744</c:v>
                      </c:pt>
                      <c:pt idx="384">
                        <c:v>1.8942378452036659</c:v>
                      </c:pt>
                      <c:pt idx="385">
                        <c:v>2.0046170334152271</c:v>
                      </c:pt>
                      <c:pt idx="386">
                        <c:v>2.0142674430315171</c:v>
                      </c:pt>
                      <c:pt idx="387">
                        <c:v>1.91560470817757</c:v>
                      </c:pt>
                      <c:pt idx="388">
                        <c:v>1.740105048169265</c:v>
                      </c:pt>
                      <c:pt idx="389">
                        <c:v>1.725245133537245</c:v>
                      </c:pt>
                      <c:pt idx="390">
                        <c:v>1.872993482361514</c:v>
                      </c:pt>
                      <c:pt idx="391">
                        <c:v>1.968918305895978</c:v>
                      </c:pt>
                      <c:pt idx="392">
                        <c:v>2.0690078246616328</c:v>
                      </c:pt>
                      <c:pt idx="393">
                        <c:v>2.0576361190382491</c:v>
                      </c:pt>
                      <c:pt idx="394">
                        <c:v>2.194786271117561</c:v>
                      </c:pt>
                      <c:pt idx="395">
                        <c:v>2.338301385907374</c:v>
                      </c:pt>
                      <c:pt idx="396">
                        <c:v>2.4188066942892479</c:v>
                      </c:pt>
                      <c:pt idx="397">
                        <c:v>2.5595019436720019</c:v>
                      </c:pt>
                      <c:pt idx="398">
                        <c:v>2.6831628081758079</c:v>
                      </c:pt>
                      <c:pt idx="399">
                        <c:v>2.521003150111687</c:v>
                      </c:pt>
                      <c:pt idx="400">
                        <c:v>2.3631850911923178</c:v>
                      </c:pt>
                      <c:pt idx="401">
                        <c:v>2.299835211020909</c:v>
                      </c:pt>
                      <c:pt idx="402">
                        <c:v>2.277827854763689</c:v>
                      </c:pt>
                      <c:pt idx="403">
                        <c:v>2.1794210587259069</c:v>
                      </c:pt>
                      <c:pt idx="404">
                        <c:v>2.0995555574933968</c:v>
                      </c:pt>
                      <c:pt idx="405">
                        <c:v>2.03349758839297</c:v>
                      </c:pt>
                      <c:pt idx="406">
                        <c:v>2.0562755601088631</c:v>
                      </c:pt>
                      <c:pt idx="407">
                        <c:v>2.2005002799923141</c:v>
                      </c:pt>
                      <c:pt idx="408">
                        <c:v>2.3496563375085269</c:v>
                      </c:pt>
                      <c:pt idx="409">
                        <c:v>2.1489614624524371</c:v>
                      </c:pt>
                      <c:pt idx="410">
                        <c:v>1.9261592166365959</c:v>
                      </c:pt>
                      <c:pt idx="411">
                        <c:v>1.677053266343195</c:v>
                      </c:pt>
                      <c:pt idx="412">
                        <c:v>1.686234568382889</c:v>
                      </c:pt>
                      <c:pt idx="413">
                        <c:v>1.5786663054726631</c:v>
                      </c:pt>
                      <c:pt idx="414">
                        <c:v>1.733742880999839</c:v>
                      </c:pt>
                      <c:pt idx="415">
                        <c:v>2.4764762754372418</c:v>
                      </c:pt>
                      <c:pt idx="416">
                        <c:v>1.8885812868276011</c:v>
                      </c:pt>
                      <c:pt idx="417">
                        <c:v>1.8825439282509471</c:v>
                      </c:pt>
                      <c:pt idx="418">
                        <c:v>1.8265460072648869</c:v>
                      </c:pt>
                      <c:pt idx="419">
                        <c:v>1.8371633773696929</c:v>
                      </c:pt>
                      <c:pt idx="420">
                        <c:v>2.0251855101978751</c:v>
                      </c:pt>
                      <c:pt idx="421">
                        <c:v>2.878166895360041</c:v>
                      </c:pt>
                      <c:pt idx="422">
                        <c:v>2.0696622281547379</c:v>
                      </c:pt>
                      <c:pt idx="423">
                        <c:v>2.0129283546917129</c:v>
                      </c:pt>
                      <c:pt idx="424">
                        <c:v>1.838958587315259</c:v>
                      </c:pt>
                      <c:pt idx="425">
                        <c:v>1.7527903886545011</c:v>
                      </c:pt>
                      <c:pt idx="426">
                        <c:v>1.7615040874415731</c:v>
                      </c:pt>
                      <c:pt idx="427">
                        <c:v>1.7075811322567771</c:v>
                      </c:pt>
                      <c:pt idx="428">
                        <c:v>1.537039358050015</c:v>
                      </c:pt>
                      <c:pt idx="429">
                        <c:v>1.431367804473499</c:v>
                      </c:pt>
                      <c:pt idx="430">
                        <c:v>1.309135736646613</c:v>
                      </c:pt>
                      <c:pt idx="431">
                        <c:v>1.314650112523946</c:v>
                      </c:pt>
                      <c:pt idx="432">
                        <c:v>1.5828156284539441</c:v>
                      </c:pt>
                      <c:pt idx="433">
                        <c:v>1.862814411561335</c:v>
                      </c:pt>
                      <c:pt idx="434">
                        <c:v>1.9250984900728829</c:v>
                      </c:pt>
                      <c:pt idx="435">
                        <c:v>1.83515914249249</c:v>
                      </c:pt>
                      <c:pt idx="436">
                        <c:v>1.6633710887147599</c:v>
                      </c:pt>
                      <c:pt idx="437">
                        <c:v>1.4500147080498491</c:v>
                      </c:pt>
                      <c:pt idx="438">
                        <c:v>1.373728490523122</c:v>
                      </c:pt>
                      <c:pt idx="439">
                        <c:v>1.304047910739651</c:v>
                      </c:pt>
                      <c:pt idx="440">
                        <c:v>1.178580512595069</c:v>
                      </c:pt>
                      <c:pt idx="441">
                        <c:v>1.1557706100570051</c:v>
                      </c:pt>
                      <c:pt idx="442">
                        <c:v>1.2080073379881091</c:v>
                      </c:pt>
                      <c:pt idx="443">
                        <c:v>1.204731947669277</c:v>
                      </c:pt>
                      <c:pt idx="444">
                        <c:v>1.118640045998915</c:v>
                      </c:pt>
                      <c:pt idx="445">
                        <c:v>1.1629867031297261</c:v>
                      </c:pt>
                      <c:pt idx="446">
                        <c:v>1.2258089376484269</c:v>
                      </c:pt>
                      <c:pt idx="447">
                        <c:v>1.3040724315470349</c:v>
                      </c:pt>
                      <c:pt idx="448">
                        <c:v>1.282539130469585</c:v>
                      </c:pt>
                      <c:pt idx="449">
                        <c:v>1.230715497031361</c:v>
                      </c:pt>
                      <c:pt idx="450">
                        <c:v>1.2201645903602329</c:v>
                      </c:pt>
                      <c:pt idx="451">
                        <c:v>1.1546610440512539</c:v>
                      </c:pt>
                      <c:pt idx="452">
                        <c:v>1.119239559979923</c:v>
                      </c:pt>
                      <c:pt idx="453">
                        <c:v>1.021775156650675</c:v>
                      </c:pt>
                      <c:pt idx="454">
                        <c:v>0.96125439702616189</c:v>
                      </c:pt>
                      <c:pt idx="455">
                        <c:v>0.92587514439981466</c:v>
                      </c:pt>
                      <c:pt idx="456">
                        <c:v>0.96850443136606557</c:v>
                      </c:pt>
                      <c:pt idx="457">
                        <c:v>0.99530923441623609</c:v>
                      </c:pt>
                      <c:pt idx="458">
                        <c:v>0.69868149316283679</c:v>
                      </c:pt>
                      <c:pt idx="459">
                        <c:v>0.42089953924152262</c:v>
                      </c:pt>
                      <c:pt idx="460">
                        <c:v>0.27811648355049878</c:v>
                      </c:pt>
                      <c:pt idx="461">
                        <c:v>0.27640449775172898</c:v>
                      </c:pt>
                      <c:pt idx="462">
                        <c:v>0.30832490944481328</c:v>
                      </c:pt>
                      <c:pt idx="463">
                        <c:v>0.57523592035116022</c:v>
                      </c:pt>
                      <c:pt idx="464">
                        <c:v>0.82975791846165314</c:v>
                      </c:pt>
                      <c:pt idx="465">
                        <c:v>0.84899719513553829</c:v>
                      </c:pt>
                      <c:pt idx="466">
                        <c:v>0.87280590584279427</c:v>
                      </c:pt>
                      <c:pt idx="467">
                        <c:v>0.96549455879295298</c:v>
                      </c:pt>
                      <c:pt idx="468">
                        <c:v>0.93937249528265332</c:v>
                      </c:pt>
                      <c:pt idx="469">
                        <c:v>0.94354111073116498</c:v>
                      </c:pt>
                      <c:pt idx="470">
                        <c:v>0.78609744380178415</c:v>
                      </c:pt>
                      <c:pt idx="471">
                        <c:v>0.52393168327556472</c:v>
                      </c:pt>
                      <c:pt idx="472">
                        <c:v>0.42798424886120229</c:v>
                      </c:pt>
                      <c:pt idx="473">
                        <c:v>0.26545924733033133</c:v>
                      </c:pt>
                      <c:pt idx="474">
                        <c:v>0.17227780878128471</c:v>
                      </c:pt>
                      <c:pt idx="475">
                        <c:v>0.2199254429049686</c:v>
                      </c:pt>
                      <c:pt idx="476">
                        <c:v>0.3778180184413652</c:v>
                      </c:pt>
                      <c:pt idx="477">
                        <c:v>0.51337162664020008</c:v>
                      </c:pt>
                      <c:pt idx="478">
                        <c:v>0.70790312503305053</c:v>
                      </c:pt>
                      <c:pt idx="479">
                        <c:v>0.8875903529142567</c:v>
                      </c:pt>
                      <c:pt idx="480">
                        <c:v>0.9303343383534437</c:v>
                      </c:pt>
                      <c:pt idx="481">
                        <c:v>0.96570062367136567</c:v>
                      </c:pt>
                      <c:pt idx="482">
                        <c:v>1.2003770032506971</c:v>
                      </c:pt>
                      <c:pt idx="483">
                        <c:v>1.275122671780873</c:v>
                      </c:pt>
                      <c:pt idx="484">
                        <c:v>1.3454854698234699</c:v>
                      </c:pt>
                      <c:pt idx="485">
                        <c:v>1.5297371811620519</c:v>
                      </c:pt>
                      <c:pt idx="486">
                        <c:v>1.6506615768230271</c:v>
                      </c:pt>
                      <c:pt idx="487">
                        <c:v>1.8766653131787681</c:v>
                      </c:pt>
                      <c:pt idx="488">
                        <c:v>2.027407215872616</c:v>
                      </c:pt>
                      <c:pt idx="489">
                        <c:v>2.0431475704152939</c:v>
                      </c:pt>
                      <c:pt idx="490">
                        <c:v>1.9781411310745021</c:v>
                      </c:pt>
                      <c:pt idx="491">
                        <c:v>1.8305319719623181</c:v>
                      </c:pt>
                      <c:pt idx="492">
                        <c:v>1.6465999145488459</c:v>
                      </c:pt>
                      <c:pt idx="493">
                        <c:v>1.500139923523097</c:v>
                      </c:pt>
                      <c:pt idx="494">
                        <c:v>1.5833337565157759</c:v>
                      </c:pt>
                      <c:pt idx="495">
                        <c:v>1.658321576880831</c:v>
                      </c:pt>
                      <c:pt idx="496">
                        <c:v>1.7357671856890431</c:v>
                      </c:pt>
                      <c:pt idx="497">
                        <c:v>1.928462242364162</c:v>
                      </c:pt>
                      <c:pt idx="498">
                        <c:v>2.0434331650155899</c:v>
                      </c:pt>
                      <c:pt idx="499">
                        <c:v>2.20720637597779</c:v>
                      </c:pt>
                      <c:pt idx="500">
                        <c:v>2.3593938418108138</c:v>
                      </c:pt>
                      <c:pt idx="501">
                        <c:v>2.3286694826036571</c:v>
                      </c:pt>
                      <c:pt idx="502">
                        <c:v>2.2137151773464758</c:v>
                      </c:pt>
                      <c:pt idx="503">
                        <c:v>1.967264017860676</c:v>
                      </c:pt>
                      <c:pt idx="504">
                        <c:v>1.6832443207685841</c:v>
                      </c:pt>
                      <c:pt idx="505">
                        <c:v>1.3939554497952049</c:v>
                      </c:pt>
                      <c:pt idx="506">
                        <c:v>1.3167145723343809</c:v>
                      </c:pt>
                      <c:pt idx="507">
                        <c:v>1.250122055703816</c:v>
                      </c:pt>
                      <c:pt idx="508">
                        <c:v>1.1755281377120039</c:v>
                      </c:pt>
                      <c:pt idx="509">
                        <c:v>1.1048236970904901</c:v>
                      </c:pt>
                      <c:pt idx="510">
                        <c:v>1.1458494381400739</c:v>
                      </c:pt>
                      <c:pt idx="511">
                        <c:v>1.3372814919709819</c:v>
                      </c:pt>
                      <c:pt idx="512">
                        <c:v>1.5110256805570881</c:v>
                      </c:pt>
                      <c:pt idx="513">
                        <c:v>1.598607244657049</c:v>
                      </c:pt>
                      <c:pt idx="514">
                        <c:v>1.6903369912414321</c:v>
                      </c:pt>
                      <c:pt idx="515">
                        <c:v>1.663407365547295</c:v>
                      </c:pt>
                      <c:pt idx="516">
                        <c:v>1.401783171429442</c:v>
                      </c:pt>
                      <c:pt idx="517">
                        <c:v>1.209902125631108</c:v>
                      </c:pt>
                      <c:pt idx="518">
                        <c:v>1.135864041838597</c:v>
                      </c:pt>
                      <c:pt idx="519">
                        <c:v>1.097412364247045</c:v>
                      </c:pt>
                      <c:pt idx="520">
                        <c:v>1.1203257231229271</c:v>
                      </c:pt>
                      <c:pt idx="521">
                        <c:v>0.95006190623351305</c:v>
                      </c:pt>
                      <c:pt idx="522">
                        <c:v>0.82128614294073321</c:v>
                      </c:pt>
                      <c:pt idx="523">
                        <c:v>0.82443004519622565</c:v>
                      </c:pt>
                      <c:pt idx="524">
                        <c:v>0.87898842776163044</c:v>
                      </c:pt>
                      <c:pt idx="525">
                        <c:v>0.93067429625262332</c:v>
                      </c:pt>
                      <c:pt idx="526">
                        <c:v>0.90964764651376573</c:v>
                      </c:pt>
                      <c:pt idx="527">
                        <c:v>0.7917759394641356</c:v>
                      </c:pt>
                      <c:pt idx="528">
                        <c:v>0.71116902832768791</c:v>
                      </c:pt>
                      <c:pt idx="529">
                        <c:v>0.82502967083191547</c:v>
                      </c:pt>
                      <c:pt idx="530">
                        <c:v>0.88889401045321437</c:v>
                      </c:pt>
                      <c:pt idx="531">
                        <c:v>0.95527938091936326</c:v>
                      </c:pt>
                      <c:pt idx="532">
                        <c:v>0.90588731106961884</c:v>
                      </c:pt>
                      <c:pt idx="533">
                        <c:v>0.67945845344535571</c:v>
                      </c:pt>
                      <c:pt idx="534">
                        <c:v>0.42609950404688929</c:v>
                      </c:pt>
                      <c:pt idx="535">
                        <c:v>0.18229958512593991</c:v>
                      </c:pt>
                      <c:pt idx="536">
                        <c:v>9.2344368137945824E-3</c:v>
                      </c:pt>
                      <c:pt idx="537">
                        <c:v>-0.12941320862065131</c:v>
                      </c:pt>
                      <c:pt idx="538">
                        <c:v>-0.2161568166185858</c:v>
                      </c:pt>
                      <c:pt idx="539">
                        <c:v>-0.15845878337011349</c:v>
                      </c:pt>
                      <c:pt idx="540">
                        <c:v>-0.1609634166485894</c:v>
                      </c:pt>
                      <c:pt idx="541">
                        <c:v>-0.23187866348087099</c:v>
                      </c:pt>
                      <c:pt idx="542">
                        <c:v>-0.50053116091515071</c:v>
                      </c:pt>
                      <c:pt idx="543">
                        <c:v>-0.66675740869304523</c:v>
                      </c:pt>
                      <c:pt idx="544">
                        <c:v>-0.70087141089704286</c:v>
                      </c:pt>
                      <c:pt idx="545">
                        <c:v>-0.64382757365469379</c:v>
                      </c:pt>
                      <c:pt idx="546">
                        <c:v>-0.73650478387012808</c:v>
                      </c:pt>
                      <c:pt idx="547">
                        <c:v>-0.98216545791772758</c:v>
                      </c:pt>
                      <c:pt idx="548">
                        <c:v>-1.0433627556946501</c:v>
                      </c:pt>
                      <c:pt idx="549">
                        <c:v>-1.104883918122096</c:v>
                      </c:pt>
                      <c:pt idx="550">
                        <c:v>-1.081373939041973</c:v>
                      </c:pt>
                      <c:pt idx="551">
                        <c:v>-0.97757172813412729</c:v>
                      </c:pt>
                      <c:pt idx="552">
                        <c:v>-0.92345022673036947</c:v>
                      </c:pt>
                      <c:pt idx="553">
                        <c:v>-0.98043428003649957</c:v>
                      </c:pt>
                      <c:pt idx="554">
                        <c:v>-1.124813836070214</c:v>
                      </c:pt>
                      <c:pt idx="555">
                        <c:v>-1.1182162613091631</c:v>
                      </c:pt>
                      <c:pt idx="556">
                        <c:v>-0.96871831164737843</c:v>
                      </c:pt>
                      <c:pt idx="557">
                        <c:v>-0.91932618392981391</c:v>
                      </c:pt>
                      <c:pt idx="558">
                        <c:v>-0.87205774276888626</c:v>
                      </c:pt>
                      <c:pt idx="559">
                        <c:v>-0.8115624118502599</c:v>
                      </c:pt>
                      <c:pt idx="560">
                        <c:v>-0.87281478052177119</c:v>
                      </c:pt>
                      <c:pt idx="561">
                        <c:v>-0.96916783794691408</c:v>
                      </c:pt>
                      <c:pt idx="562">
                        <c:v>-1.1075072081172721</c:v>
                      </c:pt>
                      <c:pt idx="563">
                        <c:v>-1.0952996813304801</c:v>
                      </c:pt>
                      <c:pt idx="564">
                        <c:v>-1.0663821671698239</c:v>
                      </c:pt>
                      <c:pt idx="565">
                        <c:v>-1.052555342165717</c:v>
                      </c:pt>
                      <c:pt idx="566">
                        <c:v>-1.0437330333414849</c:v>
                      </c:pt>
                      <c:pt idx="567">
                        <c:v>-0.97332980420497284</c:v>
                      </c:pt>
                      <c:pt idx="568">
                        <c:v>-0.93644011477903899</c:v>
                      </c:pt>
                      <c:pt idx="569">
                        <c:v>-0.8874065129104769</c:v>
                      </c:pt>
                      <c:pt idx="570">
                        <c:v>-0.98193393743882718</c:v>
                      </c:pt>
                      <c:pt idx="571">
                        <c:v>-0.98697125756838333</c:v>
                      </c:pt>
                      <c:pt idx="572">
                        <c:v>-1.1153163502030961</c:v>
                      </c:pt>
                      <c:pt idx="573">
                        <c:v>-1.1748566862501579</c:v>
                      </c:pt>
                      <c:pt idx="574">
                        <c:v>-1.2030062181513761</c:v>
                      </c:pt>
                      <c:pt idx="575">
                        <c:v>-0.98633488312460293</c:v>
                      </c:pt>
                      <c:pt idx="576">
                        <c:v>-0.7833436051041256</c:v>
                      </c:pt>
                      <c:pt idx="577">
                        <c:v>-0.69718802657020995</c:v>
                      </c:pt>
                      <c:pt idx="578">
                        <c:v>-0.83816387765917377</c:v>
                      </c:pt>
                      <c:pt idx="579">
                        <c:v>-0.93093882383639392</c:v>
                      </c:pt>
                      <c:pt idx="580">
                        <c:v>-1.1633512925568379</c:v>
                      </c:pt>
                      <c:pt idx="581">
                        <c:v>-1.432856487281702</c:v>
                      </c:pt>
                      <c:pt idx="582">
                        <c:v>-1.674251680807759</c:v>
                      </c:pt>
                      <c:pt idx="583">
                        <c:v>-1.6865998086401239</c:v>
                      </c:pt>
                      <c:pt idx="584">
                        <c:v>-1.621994756451496</c:v>
                      </c:pt>
                      <c:pt idx="585">
                        <c:v>-1.2053979284975349</c:v>
                      </c:pt>
                      <c:pt idx="586">
                        <c:v>-0.77472886408262642</c:v>
                      </c:pt>
                      <c:pt idx="587">
                        <c:v>-0.30636762234155068</c:v>
                      </c:pt>
                      <c:pt idx="588">
                        <c:v>9.6527121309844463E-2</c:v>
                      </c:pt>
                      <c:pt idx="589">
                        <c:v>0.25682759661973609</c:v>
                      </c:pt>
                      <c:pt idx="590">
                        <c:v>0.2318273387197971</c:v>
                      </c:pt>
                      <c:pt idx="591">
                        <c:v>7.0915824805423758E-2</c:v>
                      </c:pt>
                      <c:pt idx="592">
                        <c:v>-7.4271433447228849E-2</c:v>
                      </c:pt>
                      <c:pt idx="593">
                        <c:v>4.082845815905662E-4</c:v>
                      </c:pt>
                      <c:pt idx="594">
                        <c:v>-5.563870596536763E-2</c:v>
                      </c:pt>
                      <c:pt idx="595">
                        <c:v>-2.2593958991407689E-2</c:v>
                      </c:pt>
                      <c:pt idx="596">
                        <c:v>-8.5825082941748163E-2</c:v>
                      </c:pt>
                      <c:pt idx="597">
                        <c:v>5.8091421752932623E-2</c:v>
                      </c:pt>
                      <c:pt idx="598">
                        <c:v>4.9966751360962597E-2</c:v>
                      </c:pt>
                      <c:pt idx="599">
                        <c:v>-4.5011039761876689E-2</c:v>
                      </c:pt>
                      <c:pt idx="600">
                        <c:v>-0.2471027535922197</c:v>
                      </c:pt>
                      <c:pt idx="601">
                        <c:v>0.1256641138818701</c:v>
                      </c:pt>
                      <c:pt idx="602">
                        <c:v>0.18981078308229379</c:v>
                      </c:pt>
                      <c:pt idx="603">
                        <c:v>0.36477123888136093</c:v>
                      </c:pt>
                      <c:pt idx="604">
                        <c:v>0.57292268413172986</c:v>
                      </c:pt>
                      <c:pt idx="605">
                        <c:v>0.81679759573038113</c:v>
                      </c:pt>
                      <c:pt idx="606">
                        <c:v>0.83281298535885595</c:v>
                      </c:pt>
                      <c:pt idx="607">
                        <c:v>0.59860202094750414</c:v>
                      </c:pt>
                      <c:pt idx="608">
                        <c:v>0.43899129581644691</c:v>
                      </c:pt>
                      <c:pt idx="609">
                        <c:v>0.34661995793694977</c:v>
                      </c:pt>
                      <c:pt idx="610">
                        <c:v>0.4213691099908819</c:v>
                      </c:pt>
                      <c:pt idx="611">
                        <c:v>0.61201249129567892</c:v>
                      </c:pt>
                      <c:pt idx="612">
                        <c:v>0.76387414005500032</c:v>
                      </c:pt>
                      <c:pt idx="613">
                        <c:v>0.67955426662243867</c:v>
                      </c:pt>
                      <c:pt idx="614">
                        <c:v>0.52606147907418088</c:v>
                      </c:pt>
                      <c:pt idx="615">
                        <c:v>0.3750643167664704</c:v>
                      </c:pt>
                      <c:pt idx="616">
                        <c:v>0.41687168191929019</c:v>
                      </c:pt>
                      <c:pt idx="617">
                        <c:v>0.35492020192973961</c:v>
                      </c:pt>
                      <c:pt idx="618">
                        <c:v>0.24337759034873471</c:v>
                      </c:pt>
                      <c:pt idx="619">
                        <c:v>0.18303127963638949</c:v>
                      </c:pt>
                      <c:pt idx="620">
                        <c:v>3.7955650283702513E-2</c:v>
                      </c:pt>
                      <c:pt idx="621">
                        <c:v>-0.12984402361783631</c:v>
                      </c:pt>
                      <c:pt idx="622">
                        <c:v>-0.3083693540008598</c:v>
                      </c:pt>
                      <c:pt idx="623">
                        <c:v>-0.35994674498988938</c:v>
                      </c:pt>
                      <c:pt idx="624">
                        <c:v>-0.26655113975482531</c:v>
                      </c:pt>
                      <c:pt idx="625">
                        <c:v>-0.14822730688516481</c:v>
                      </c:pt>
                      <c:pt idx="626">
                        <c:v>3.0564248468128531E-2</c:v>
                      </c:pt>
                      <c:pt idx="627">
                        <c:v>0.14104348165210689</c:v>
                      </c:pt>
                      <c:pt idx="628">
                        <c:v>4.0524004621454487E-2</c:v>
                      </c:pt>
                      <c:pt idx="629">
                        <c:v>-0.22771916276063869</c:v>
                      </c:pt>
                      <c:pt idx="630">
                        <c:v>-0.3412651389632439</c:v>
                      </c:pt>
                      <c:pt idx="631">
                        <c:v>-0.468949954401637</c:v>
                      </c:pt>
                      <c:pt idx="632">
                        <c:v>-0.55901033958978175</c:v>
                      </c:pt>
                      <c:pt idx="633">
                        <c:v>-0.40497949557059282</c:v>
                      </c:pt>
                      <c:pt idx="634">
                        <c:v>-0.24571338241319779</c:v>
                      </c:pt>
                      <c:pt idx="635">
                        <c:v>-0.25613203460682538</c:v>
                      </c:pt>
                      <c:pt idx="636">
                        <c:v>-0.13045242444583971</c:v>
                      </c:pt>
                      <c:pt idx="637">
                        <c:v>-0.18608960460423221</c:v>
                      </c:pt>
                      <c:pt idx="638">
                        <c:v>-0.28739400357239292</c:v>
                      </c:pt>
                      <c:pt idx="639">
                        <c:v>-0.21719583132610101</c:v>
                      </c:pt>
                      <c:pt idx="640">
                        <c:v>-0.33040013819504588</c:v>
                      </c:pt>
                      <c:pt idx="641">
                        <c:v>-0.6888129739930372</c:v>
                      </c:pt>
                      <c:pt idx="642">
                        <c:v>-0.9083905864161036</c:v>
                      </c:pt>
                      <c:pt idx="643">
                        <c:v>-1.0513580122510751</c:v>
                      </c:pt>
                      <c:pt idx="644">
                        <c:v>-1.139548075360447</c:v>
                      </c:pt>
                      <c:pt idx="645">
                        <c:v>-1.003600215468317</c:v>
                      </c:pt>
                      <c:pt idx="646">
                        <c:v>-1.036707901261497</c:v>
                      </c:pt>
                      <c:pt idx="647">
                        <c:v>-1.116689945479507</c:v>
                      </c:pt>
                      <c:pt idx="648">
                        <c:v>-1.1683121282533959</c:v>
                      </c:pt>
                      <c:pt idx="649">
                        <c:v>-1.1999027242552509</c:v>
                      </c:pt>
                      <c:pt idx="650">
                        <c:v>-1.3769157186104919</c:v>
                      </c:pt>
                      <c:pt idx="651">
                        <c:v>-1.487779520932148</c:v>
                      </c:pt>
                      <c:pt idx="652">
                        <c:v>-1.723227030216552</c:v>
                      </c:pt>
                      <c:pt idx="653">
                        <c:v>-1.7561214584843761</c:v>
                      </c:pt>
                      <c:pt idx="654">
                        <c:v>-1.7910997605494601</c:v>
                      </c:pt>
                      <c:pt idx="655">
                        <c:v>-1.951316720089791</c:v>
                      </c:pt>
                      <c:pt idx="656">
                        <c:v>-2.050321643892357</c:v>
                      </c:pt>
                      <c:pt idx="657">
                        <c:v>-2.139745642822759</c:v>
                      </c:pt>
                      <c:pt idx="658">
                        <c:v>-2.3824739167312918</c:v>
                      </c:pt>
                      <c:pt idx="659">
                        <c:v>-2.5027960787737782</c:v>
                      </c:pt>
                      <c:pt idx="660">
                        <c:v>-2.338737818304661</c:v>
                      </c:pt>
                      <c:pt idx="661">
                        <c:v>-2.248416275310567</c:v>
                      </c:pt>
                      <c:pt idx="662">
                        <c:v>-2.2585352998013901</c:v>
                      </c:pt>
                      <c:pt idx="663">
                        <c:v>-0.69340424387464061</c:v>
                      </c:pt>
                      <c:pt idx="664">
                        <c:v>-0.93200761974806234</c:v>
                      </c:pt>
                      <c:pt idx="665">
                        <c:v>-1.1794756543124061</c:v>
                      </c:pt>
                      <c:pt idx="666">
                        <c:v>-1.3723316368180549</c:v>
                      </c:pt>
                      <c:pt idx="667">
                        <c:v>-1.540984136906357</c:v>
                      </c:pt>
                      <c:pt idx="668">
                        <c:v>-1.7305082867119179</c:v>
                      </c:pt>
                      <c:pt idx="669">
                        <c:v>-1.8097598727716551</c:v>
                      </c:pt>
                      <c:pt idx="670">
                        <c:v>-1.9833301787080151</c:v>
                      </c:pt>
                      <c:pt idx="671">
                        <c:v>-2.034951817705581</c:v>
                      </c:pt>
                      <c:pt idx="672">
                        <c:v>-2.2328744501920359</c:v>
                      </c:pt>
                      <c:pt idx="673">
                        <c:v>-2.1222302375298669</c:v>
                      </c:pt>
                      <c:pt idx="674">
                        <c:v>-1.7690680056033929</c:v>
                      </c:pt>
                      <c:pt idx="675">
                        <c:v>-1.5434501359522721</c:v>
                      </c:pt>
                      <c:pt idx="676">
                        <c:v>-1.402824990622396</c:v>
                      </c:pt>
                      <c:pt idx="677">
                        <c:v>-1.3876905184805599</c:v>
                      </c:pt>
                      <c:pt idx="678">
                        <c:v>-1.4518609495729431</c:v>
                      </c:pt>
                      <c:pt idx="679">
                        <c:v>-1.5416611402053511</c:v>
                      </c:pt>
                      <c:pt idx="680">
                        <c:v>-3.6330998925345672</c:v>
                      </c:pt>
                      <c:pt idx="681">
                        <c:v>-2.1167375544680609</c:v>
                      </c:pt>
                      <c:pt idx="682">
                        <c:v>-3.8340962352641612</c:v>
                      </c:pt>
                      <c:pt idx="683">
                        <c:v>-3.529302921294629</c:v>
                      </c:pt>
                      <c:pt idx="684">
                        <c:v>-3.541033313451325</c:v>
                      </c:pt>
                      <c:pt idx="685">
                        <c:v>-3.3464602533385719</c:v>
                      </c:pt>
                      <c:pt idx="686">
                        <c:v>-3.022950160123842</c:v>
                      </c:pt>
                      <c:pt idx="687">
                        <c:v>-2.9235608923310372</c:v>
                      </c:pt>
                      <c:pt idx="688">
                        <c:v>-2.7847815065575579</c:v>
                      </c:pt>
                      <c:pt idx="689">
                        <c:v>-2.6987441999176229</c:v>
                      </c:pt>
                      <c:pt idx="690">
                        <c:v>-2.6303613554984659</c:v>
                      </c:pt>
                      <c:pt idx="691">
                        <c:v>-2.712800377162679</c:v>
                      </c:pt>
                      <c:pt idx="692">
                        <c:v>-2.7904917988440259</c:v>
                      </c:pt>
                      <c:pt idx="693">
                        <c:v>-2.854016062134423</c:v>
                      </c:pt>
                      <c:pt idx="694">
                        <c:v>-2.933914386089373</c:v>
                      </c:pt>
                      <c:pt idx="695">
                        <c:v>-2.9144298420847599</c:v>
                      </c:pt>
                      <c:pt idx="696">
                        <c:v>-2.836459256963046</c:v>
                      </c:pt>
                      <c:pt idx="697">
                        <c:v>-2.7168815791776999</c:v>
                      </c:pt>
                      <c:pt idx="698">
                        <c:v>-2.6603456400120948</c:v>
                      </c:pt>
                      <c:pt idx="699">
                        <c:v>-2.587604316636543</c:v>
                      </c:pt>
                      <c:pt idx="700">
                        <c:v>-2.3435110158337631</c:v>
                      </c:pt>
                      <c:pt idx="701">
                        <c:v>-2.1355481805955701</c:v>
                      </c:pt>
                      <c:pt idx="702">
                        <c:v>-2.044204027529466</c:v>
                      </c:pt>
                      <c:pt idx="703">
                        <c:v>-1.9561826270367879</c:v>
                      </c:pt>
                      <c:pt idx="704">
                        <c:v>-1.7424800776675959</c:v>
                      </c:pt>
                      <c:pt idx="705">
                        <c:v>-1.7192761208393761</c:v>
                      </c:pt>
                      <c:pt idx="706">
                        <c:v>-1.708228463320185</c:v>
                      </c:pt>
                      <c:pt idx="707">
                        <c:v>-0.54603535112801038</c:v>
                      </c:pt>
                      <c:pt idx="708">
                        <c:v>-0.34820626601709143</c:v>
                      </c:pt>
                      <c:pt idx="709">
                        <c:v>-0.25012884270266678</c:v>
                      </c:pt>
                      <c:pt idx="710">
                        <c:v>-8.4993849477829911E-2</c:v>
                      </c:pt>
                      <c:pt idx="711">
                        <c:v>5.0106715584849207E-2</c:v>
                      </c:pt>
                      <c:pt idx="712">
                        <c:v>0.38659500789087392</c:v>
                      </c:pt>
                      <c:pt idx="713">
                        <c:v>0.48389690185580952</c:v>
                      </c:pt>
                      <c:pt idx="714">
                        <c:v>0.48943879206065211</c:v>
                      </c:pt>
                      <c:pt idx="715">
                        <c:v>0.35487620092634192</c:v>
                      </c:pt>
                      <c:pt idx="716">
                        <c:v>0.19834050573801629</c:v>
                      </c:pt>
                      <c:pt idx="717">
                        <c:v>-0.1210942804425757</c:v>
                      </c:pt>
                      <c:pt idx="718">
                        <c:v>-0.39784435482316521</c:v>
                      </c:pt>
                      <c:pt idx="719">
                        <c:v>-0.46287734957004728</c:v>
                      </c:pt>
                      <c:pt idx="720">
                        <c:v>-0.35009504691478871</c:v>
                      </c:pt>
                      <c:pt idx="721">
                        <c:v>1.718857646023993</c:v>
                      </c:pt>
                      <c:pt idx="722">
                        <c:v>-0.11217050497957021</c:v>
                      </c:pt>
                      <c:pt idx="723">
                        <c:v>1.7812343927529539</c:v>
                      </c:pt>
                      <c:pt idx="724">
                        <c:v>-0.21757379721686221</c:v>
                      </c:pt>
                      <c:pt idx="725">
                        <c:v>-0.44667887946516738</c:v>
                      </c:pt>
                      <c:pt idx="726">
                        <c:v>-0.52591795915519834</c:v>
                      </c:pt>
                      <c:pt idx="727">
                        <c:v>-0.56030115274844683</c:v>
                      </c:pt>
                      <c:pt idx="728">
                        <c:v>-0.43869946750181971</c:v>
                      </c:pt>
                      <c:pt idx="729">
                        <c:v>-0.41603150192782162</c:v>
                      </c:pt>
                      <c:pt idx="730">
                        <c:v>-0.48598811158761551</c:v>
                      </c:pt>
                      <c:pt idx="731">
                        <c:v>-0.70282014798374792</c:v>
                      </c:pt>
                      <c:pt idx="732">
                        <c:v>-0.93583923911611011</c:v>
                      </c:pt>
                      <c:pt idx="733">
                        <c:v>-0.91761239335792821</c:v>
                      </c:pt>
                      <c:pt idx="734">
                        <c:v>-0.78232296074917895</c:v>
                      </c:pt>
                      <c:pt idx="735">
                        <c:v>-0.47866182914179051</c:v>
                      </c:pt>
                      <c:pt idx="736">
                        <c:v>-0.25882236532846642</c:v>
                      </c:pt>
                      <c:pt idx="737">
                        <c:v>-3.0509951390833529E-2</c:v>
                      </c:pt>
                      <c:pt idx="738">
                        <c:v>7.5989106877970794E-2</c:v>
                      </c:pt>
                      <c:pt idx="739">
                        <c:v>0.1417124194787763</c:v>
                      </c:pt>
                      <c:pt idx="740">
                        <c:v>0.25537529018084509</c:v>
                      </c:pt>
                      <c:pt idx="741">
                        <c:v>0.41887197511210877</c:v>
                      </c:pt>
                      <c:pt idx="742">
                        <c:v>0.59075102465040408</c:v>
                      </c:pt>
                      <c:pt idx="743">
                        <c:v>0.64439898745752044</c:v>
                      </c:pt>
                      <c:pt idx="744">
                        <c:v>0.41939372011445469</c:v>
                      </c:pt>
                      <c:pt idx="745">
                        <c:v>0.38439284932823148</c:v>
                      </c:pt>
                      <c:pt idx="746">
                        <c:v>0.45122090497391459</c:v>
                      </c:pt>
                      <c:pt idx="747">
                        <c:v>3.7088596410934911</c:v>
                      </c:pt>
                      <c:pt idx="748">
                        <c:v>3.8015807606217908</c:v>
                      </c:pt>
                      <c:pt idx="749">
                        <c:v>4.043702781951378</c:v>
                      </c:pt>
                      <c:pt idx="750">
                        <c:v>4.2521041597818749</c:v>
                      </c:pt>
                      <c:pt idx="751">
                        <c:v>4.3976202700984928</c:v>
                      </c:pt>
                      <c:pt idx="752">
                        <c:v>4.5523064212418296</c:v>
                      </c:pt>
                      <c:pt idx="753">
                        <c:v>4.7063198140137299</c:v>
                      </c:pt>
                      <c:pt idx="754">
                        <c:v>4.877343223277455</c:v>
                      </c:pt>
                      <c:pt idx="755">
                        <c:v>4.9547600998613044</c:v>
                      </c:pt>
                      <c:pt idx="756">
                        <c:v>4.9404147439522372</c:v>
                      </c:pt>
                      <c:pt idx="757">
                        <c:v>4.9415029636979719</c:v>
                      </c:pt>
                      <c:pt idx="758">
                        <c:v>4.8279349240815312</c:v>
                      </c:pt>
                      <c:pt idx="759">
                        <c:v>4.7062106069946434</c:v>
                      </c:pt>
                      <c:pt idx="760">
                        <c:v>4.4927734828887056</c:v>
                      </c:pt>
                      <c:pt idx="761">
                        <c:v>4.1117631031604747</c:v>
                      </c:pt>
                      <c:pt idx="762">
                        <c:v>3.8714919121575431</c:v>
                      </c:pt>
                      <c:pt idx="763">
                        <c:v>3.7059577952630618</c:v>
                      </c:pt>
                      <c:pt idx="764">
                        <c:v>3.57742623943839</c:v>
                      </c:pt>
                      <c:pt idx="765">
                        <c:v>3.52416848760374</c:v>
                      </c:pt>
                      <c:pt idx="766">
                        <c:v>3.4147913943009862</c:v>
                      </c:pt>
                      <c:pt idx="767">
                        <c:v>3.5726070466703219</c:v>
                      </c:pt>
                      <c:pt idx="768">
                        <c:v>3.739826745255987</c:v>
                      </c:pt>
                      <c:pt idx="769">
                        <c:v>3.5714074319146651</c:v>
                      </c:pt>
                      <c:pt idx="770">
                        <c:v>3.3570986343631528</c:v>
                      </c:pt>
                      <c:pt idx="771">
                        <c:v>3.092251419112499</c:v>
                      </c:pt>
                      <c:pt idx="772">
                        <c:v>2.9078738816098131</c:v>
                      </c:pt>
                      <c:pt idx="773">
                        <c:v>2.7594394251466152</c:v>
                      </c:pt>
                      <c:pt idx="774">
                        <c:v>2.6168150675487829</c:v>
                      </c:pt>
                      <c:pt idx="775">
                        <c:v>2.7881068447670998</c:v>
                      </c:pt>
                      <c:pt idx="776">
                        <c:v>3.0444886034261822</c:v>
                      </c:pt>
                      <c:pt idx="777">
                        <c:v>3.3377452781196721</c:v>
                      </c:pt>
                      <c:pt idx="778">
                        <c:v>3.5595206273354241</c:v>
                      </c:pt>
                      <c:pt idx="779">
                        <c:v>3.5772394163028589</c:v>
                      </c:pt>
                      <c:pt idx="780">
                        <c:v>3.5562160197234101</c:v>
                      </c:pt>
                      <c:pt idx="781">
                        <c:v>3.483173573255455</c:v>
                      </c:pt>
                      <c:pt idx="782">
                        <c:v>3.2794237632968319</c:v>
                      </c:pt>
                      <c:pt idx="783">
                        <c:v>2.9998412782084438</c:v>
                      </c:pt>
                      <c:pt idx="784">
                        <c:v>2.8503111761712132</c:v>
                      </c:pt>
                      <c:pt idx="785">
                        <c:v>1.5271837295799171</c:v>
                      </c:pt>
                      <c:pt idx="786">
                        <c:v>2.807818528921258</c:v>
                      </c:pt>
                      <c:pt idx="787">
                        <c:v>2.662655642232115</c:v>
                      </c:pt>
                      <c:pt idx="788">
                        <c:v>2.465999322871236</c:v>
                      </c:pt>
                      <c:pt idx="789">
                        <c:v>2.3815944594202572</c:v>
                      </c:pt>
                      <c:pt idx="790">
                        <c:v>2.2473835155791999</c:v>
                      </c:pt>
                      <c:pt idx="791">
                        <c:v>1.977284144742081</c:v>
                      </c:pt>
                      <c:pt idx="792">
                        <c:v>1.913559753925322</c:v>
                      </c:pt>
                      <c:pt idx="793">
                        <c:v>1.808578176986237</c:v>
                      </c:pt>
                      <c:pt idx="794">
                        <c:v>1.8847873158460171</c:v>
                      </c:pt>
                      <c:pt idx="795">
                        <c:v>2.264266430267885</c:v>
                      </c:pt>
                      <c:pt idx="796">
                        <c:v>2.3800446734600729</c:v>
                      </c:pt>
                      <c:pt idx="797">
                        <c:v>1.0347550085332411</c:v>
                      </c:pt>
                      <c:pt idx="798">
                        <c:v>2.3111186980190501</c:v>
                      </c:pt>
                      <c:pt idx="799">
                        <c:v>2.291071087811158</c:v>
                      </c:pt>
                      <c:pt idx="800">
                        <c:v>0.36416051199771698</c:v>
                      </c:pt>
                      <c:pt idx="801">
                        <c:v>0.19146414619476271</c:v>
                      </c:pt>
                      <c:pt idx="802">
                        <c:v>4.8244498720788363E-2</c:v>
                      </c:pt>
                      <c:pt idx="803">
                        <c:v>4.4674916119723351E-2</c:v>
                      </c:pt>
                      <c:pt idx="804">
                        <c:v>4.936817745187911E-2</c:v>
                      </c:pt>
                      <c:pt idx="805">
                        <c:v>2.3927316278049888</c:v>
                      </c:pt>
                      <c:pt idx="806">
                        <c:v>0.19257427786638989</c:v>
                      </c:pt>
                      <c:pt idx="807">
                        <c:v>2.6117016944753142</c:v>
                      </c:pt>
                      <c:pt idx="808">
                        <c:v>2.691588436251128</c:v>
                      </c:pt>
                      <c:pt idx="809">
                        <c:v>2.7931790691095819</c:v>
                      </c:pt>
                      <c:pt idx="810">
                        <c:v>2.784959056484043</c:v>
                      </c:pt>
                      <c:pt idx="811">
                        <c:v>2.8403933982565981</c:v>
                      </c:pt>
                      <c:pt idx="812">
                        <c:v>2.7452891959078971</c:v>
                      </c:pt>
                      <c:pt idx="813">
                        <c:v>2.6557984258302052</c:v>
                      </c:pt>
                      <c:pt idx="814">
                        <c:v>2.544142608770704</c:v>
                      </c:pt>
                      <c:pt idx="815">
                        <c:v>2.5233516065010431</c:v>
                      </c:pt>
                      <c:pt idx="816">
                        <c:v>2.5422202472854689</c:v>
                      </c:pt>
                      <c:pt idx="817">
                        <c:v>2.4880987672272079</c:v>
                      </c:pt>
                      <c:pt idx="818">
                        <c:v>2.2365470160785859</c:v>
                      </c:pt>
                      <c:pt idx="819">
                        <c:v>1.8195450163215381</c:v>
                      </c:pt>
                      <c:pt idx="820">
                        <c:v>1.4141278189404241</c:v>
                      </c:pt>
                      <c:pt idx="821">
                        <c:v>1.3679093540285681</c:v>
                      </c:pt>
                      <c:pt idx="822">
                        <c:v>1.5269683537827139</c:v>
                      </c:pt>
                      <c:pt idx="823">
                        <c:v>1.6748256190790389</c:v>
                      </c:pt>
                      <c:pt idx="824">
                        <c:v>1.9110580151907051</c:v>
                      </c:pt>
                      <c:pt idx="825">
                        <c:v>2.1558937924562742</c:v>
                      </c:pt>
                      <c:pt idx="826">
                        <c:v>2.3046101650429018</c:v>
                      </c:pt>
                      <c:pt idx="827">
                        <c:v>2.383586794564561</c:v>
                      </c:pt>
                      <c:pt idx="828">
                        <c:v>2.4162090113553258</c:v>
                      </c:pt>
                      <c:pt idx="829">
                        <c:v>2.2624732624917399</c:v>
                      </c:pt>
                      <c:pt idx="830">
                        <c:v>2.2245323953034029</c:v>
                      </c:pt>
                      <c:pt idx="831">
                        <c:v>2.2646588456046821</c:v>
                      </c:pt>
                      <c:pt idx="832">
                        <c:v>2.3066062326562671</c:v>
                      </c:pt>
                      <c:pt idx="833">
                        <c:v>2.138974618188934</c:v>
                      </c:pt>
                      <c:pt idx="834">
                        <c:v>2.2381915120632971</c:v>
                      </c:pt>
                      <c:pt idx="835">
                        <c:v>2.2966225361800801</c:v>
                      </c:pt>
                      <c:pt idx="836">
                        <c:v>2.2006764224277209</c:v>
                      </c:pt>
                      <c:pt idx="837">
                        <c:v>2.1027941127098719</c:v>
                      </c:pt>
                      <c:pt idx="838">
                        <c:v>1.999461769832384</c:v>
                      </c:pt>
                      <c:pt idx="839">
                        <c:v>1.8347708231143529</c:v>
                      </c:pt>
                      <c:pt idx="840">
                        <c:v>1.812679767901801</c:v>
                      </c:pt>
                      <c:pt idx="841">
                        <c:v>1.9140671090052239</c:v>
                      </c:pt>
                      <c:pt idx="842">
                        <c:v>2.202750429846323</c:v>
                      </c:pt>
                      <c:pt idx="843">
                        <c:v>2.3611303332678841</c:v>
                      </c:pt>
                      <c:pt idx="844">
                        <c:v>2.4777696784615428</c:v>
                      </c:pt>
                      <c:pt idx="845">
                        <c:v>2.636519685129842</c:v>
                      </c:pt>
                      <c:pt idx="846">
                        <c:v>2.6686461049080439</c:v>
                      </c:pt>
                      <c:pt idx="847">
                        <c:v>2.6885810901514882</c:v>
                      </c:pt>
                      <c:pt idx="848">
                        <c:v>2.6439229542487639</c:v>
                      </c:pt>
                      <c:pt idx="849">
                        <c:v>2.6319315383944568</c:v>
                      </c:pt>
                      <c:pt idx="850">
                        <c:v>2.5641409455998438</c:v>
                      </c:pt>
                      <c:pt idx="851">
                        <c:v>2.337201994816462</c:v>
                      </c:pt>
                      <c:pt idx="852">
                        <c:v>2.1330871676956988</c:v>
                      </c:pt>
                      <c:pt idx="853">
                        <c:v>2.2302777312708271</c:v>
                      </c:pt>
                      <c:pt idx="854">
                        <c:v>2.3305020383675812</c:v>
                      </c:pt>
                      <c:pt idx="855">
                        <c:v>2.3689823967728851</c:v>
                      </c:pt>
                      <c:pt idx="856">
                        <c:v>2.4561978439109922</c:v>
                      </c:pt>
                      <c:pt idx="857">
                        <c:v>2.5068605288083821</c:v>
                      </c:pt>
                      <c:pt idx="858">
                        <c:v>2.389283567231995</c:v>
                      </c:pt>
                      <c:pt idx="859">
                        <c:v>2.3864393036258549</c:v>
                      </c:pt>
                      <c:pt idx="860">
                        <c:v>2.4605245304670271</c:v>
                      </c:pt>
                      <c:pt idx="861">
                        <c:v>2.5057502231450068</c:v>
                      </c:pt>
                      <c:pt idx="862">
                        <c:v>2.648497032990297</c:v>
                      </c:pt>
                      <c:pt idx="863">
                        <c:v>2.6284845482175689</c:v>
                      </c:pt>
                      <c:pt idx="864">
                        <c:v>2.6966647188633468</c:v>
                      </c:pt>
                      <c:pt idx="865">
                        <c:v>2.7807791059205278</c:v>
                      </c:pt>
                      <c:pt idx="866">
                        <c:v>2.8552707378674049</c:v>
                      </c:pt>
                      <c:pt idx="867">
                        <c:v>2.776402239730611</c:v>
                      </c:pt>
                      <c:pt idx="868">
                        <c:v>2.601667081169408</c:v>
                      </c:pt>
                      <c:pt idx="869">
                        <c:v>2.3833742136280631</c:v>
                      </c:pt>
                      <c:pt idx="870">
                        <c:v>2.1918046810586982</c:v>
                      </c:pt>
                      <c:pt idx="871">
                        <c:v>2.0746664783897182</c:v>
                      </c:pt>
                      <c:pt idx="872">
                        <c:v>2.0436892714613029</c:v>
                      </c:pt>
                      <c:pt idx="873">
                        <c:v>2.1180549797642541</c:v>
                      </c:pt>
                      <c:pt idx="874">
                        <c:v>2.4208994619672501</c:v>
                      </c:pt>
                      <c:pt idx="875">
                        <c:v>2.6303820349137479</c:v>
                      </c:pt>
                      <c:pt idx="876">
                        <c:v>2.6450378849045948</c:v>
                      </c:pt>
                      <c:pt idx="877">
                        <c:v>3.5802061229772</c:v>
                      </c:pt>
                      <c:pt idx="878">
                        <c:v>3.5108584797711502</c:v>
                      </c:pt>
                      <c:pt idx="879">
                        <c:v>3.4115487410157219</c:v>
                      </c:pt>
                      <c:pt idx="880">
                        <c:v>3.4589441929489331</c:v>
                      </c:pt>
                      <c:pt idx="881">
                        <c:v>3.4760491354299252</c:v>
                      </c:pt>
                      <c:pt idx="882">
                        <c:v>3.3072446775652709</c:v>
                      </c:pt>
                      <c:pt idx="883">
                        <c:v>3.1582672472010298</c:v>
                      </c:pt>
                      <c:pt idx="884">
                        <c:v>2.9261089924698269</c:v>
                      </c:pt>
                      <c:pt idx="885">
                        <c:v>2.7161319497521479</c:v>
                      </c:pt>
                      <c:pt idx="886">
                        <c:v>2.5129241245522902</c:v>
                      </c:pt>
                      <c:pt idx="887">
                        <c:v>2.1670203826375212</c:v>
                      </c:pt>
                      <c:pt idx="888">
                        <c:v>2.1024917834619812</c:v>
                      </c:pt>
                      <c:pt idx="889">
                        <c:v>2.0079829786244878</c:v>
                      </c:pt>
                      <c:pt idx="890">
                        <c:v>1.841921811954027</c:v>
                      </c:pt>
                      <c:pt idx="891">
                        <c:v>1.9401779743748711</c:v>
                      </c:pt>
                      <c:pt idx="892">
                        <c:v>2.0407718761956972</c:v>
                      </c:pt>
                      <c:pt idx="893">
                        <c:v>2.3330787829179909</c:v>
                      </c:pt>
                      <c:pt idx="894">
                        <c:v>2.4530924529741029</c:v>
                      </c:pt>
                      <c:pt idx="895">
                        <c:v>2.439714922208716</c:v>
                      </c:pt>
                      <c:pt idx="896">
                        <c:v>2.2734338129450928</c:v>
                      </c:pt>
                      <c:pt idx="897">
                        <c:v>1.899912187488578</c:v>
                      </c:pt>
                      <c:pt idx="898">
                        <c:v>0.64045052848148409</c:v>
                      </c:pt>
                      <c:pt idx="899">
                        <c:v>0.9657093432139664</c:v>
                      </c:pt>
                      <c:pt idx="900">
                        <c:v>0.75801624850632332</c:v>
                      </c:pt>
                      <c:pt idx="901">
                        <c:v>1.0157666473003599</c:v>
                      </c:pt>
                      <c:pt idx="902">
                        <c:v>1.2777170329375001</c:v>
                      </c:pt>
                      <c:pt idx="903">
                        <c:v>1.4459618741523601</c:v>
                      </c:pt>
                      <c:pt idx="904">
                        <c:v>1.5463036419148299</c:v>
                      </c:pt>
                      <c:pt idx="905">
                        <c:v>1.53598765111928</c:v>
                      </c:pt>
                      <c:pt idx="906">
                        <c:v>1.381802111992172</c:v>
                      </c:pt>
                      <c:pt idx="907">
                        <c:v>1.324000999031818</c:v>
                      </c:pt>
                      <c:pt idx="908">
                        <c:v>1.498465135966383</c:v>
                      </c:pt>
                      <c:pt idx="909">
                        <c:v>1.7509935870303159</c:v>
                      </c:pt>
                      <c:pt idx="910">
                        <c:v>2.033495718812103</c:v>
                      </c:pt>
                      <c:pt idx="911">
                        <c:v>2.0652807975492369</c:v>
                      </c:pt>
                      <c:pt idx="912">
                        <c:v>2.0174306888178668</c:v>
                      </c:pt>
                      <c:pt idx="913">
                        <c:v>2.0208191581035129</c:v>
                      </c:pt>
                      <c:pt idx="914">
                        <c:v>2.2362335380306502</c:v>
                      </c:pt>
                      <c:pt idx="915">
                        <c:v>2.4784180445612431</c:v>
                      </c:pt>
                      <c:pt idx="916">
                        <c:v>2.5739742451113079</c:v>
                      </c:pt>
                      <c:pt idx="917">
                        <c:v>2.65043869045962</c:v>
                      </c:pt>
                      <c:pt idx="918">
                        <c:v>2.4727281961747618</c:v>
                      </c:pt>
                      <c:pt idx="919">
                        <c:v>2.1334478399674421</c:v>
                      </c:pt>
                      <c:pt idx="920">
                        <c:v>1.8999547384038871</c:v>
                      </c:pt>
                      <c:pt idx="921">
                        <c:v>1.690016251840176</c:v>
                      </c:pt>
                      <c:pt idx="922">
                        <c:v>1.5749976551956271</c:v>
                      </c:pt>
                      <c:pt idx="923">
                        <c:v>1.444222880528927</c:v>
                      </c:pt>
                      <c:pt idx="924">
                        <c:v>1.291196885204468</c:v>
                      </c:pt>
                      <c:pt idx="925">
                        <c:v>1.3169906647631631</c:v>
                      </c:pt>
                      <c:pt idx="926">
                        <c:v>1.530147728046596</c:v>
                      </c:pt>
                      <c:pt idx="927">
                        <c:v>1.449010161177962</c:v>
                      </c:pt>
                      <c:pt idx="928">
                        <c:v>1.354985860769125</c:v>
                      </c:pt>
                      <c:pt idx="929">
                        <c:v>1.2579268813191891</c:v>
                      </c:pt>
                      <c:pt idx="930">
                        <c:v>1.3238654146545841</c:v>
                      </c:pt>
                      <c:pt idx="931">
                        <c:v>1.3792745147201391</c:v>
                      </c:pt>
                      <c:pt idx="932">
                        <c:v>1.492573602542838</c:v>
                      </c:pt>
                      <c:pt idx="933">
                        <c:v>1.7217330208148149</c:v>
                      </c:pt>
                      <c:pt idx="934">
                        <c:v>1.6896624400984841</c:v>
                      </c:pt>
                      <c:pt idx="935">
                        <c:v>1.890441349162429</c:v>
                      </c:pt>
                      <c:pt idx="936">
                        <c:v>2.0553582435330768</c:v>
                      </c:pt>
                      <c:pt idx="937">
                        <c:v>2.496701569038382</c:v>
                      </c:pt>
                      <c:pt idx="938">
                        <c:v>2.8647579941843069</c:v>
                      </c:pt>
                      <c:pt idx="939">
                        <c:v>3.2413311272965761</c:v>
                      </c:pt>
                      <c:pt idx="940">
                        <c:v>3.3107499522939379</c:v>
                      </c:pt>
                      <c:pt idx="941">
                        <c:v>3.2523105573993361</c:v>
                      </c:pt>
                      <c:pt idx="942">
                        <c:v>3.2996178928628952</c:v>
                      </c:pt>
                      <c:pt idx="943">
                        <c:v>3.2895479361143392</c:v>
                      </c:pt>
                      <c:pt idx="944">
                        <c:v>3.3104741518561158</c:v>
                      </c:pt>
                      <c:pt idx="945">
                        <c:v>3.1958744375783779</c:v>
                      </c:pt>
                      <c:pt idx="946">
                        <c:v>3.0956520374953049</c:v>
                      </c:pt>
                      <c:pt idx="947">
                        <c:v>3.2511376264296339</c:v>
                      </c:pt>
                      <c:pt idx="948">
                        <c:v>3.492416027248948</c:v>
                      </c:pt>
                      <c:pt idx="949">
                        <c:v>3.6069451616603971</c:v>
                      </c:pt>
                      <c:pt idx="950">
                        <c:v>3.5787804545412421</c:v>
                      </c:pt>
                      <c:pt idx="951">
                        <c:v>4.5871284081051487</c:v>
                      </c:pt>
                      <c:pt idx="952">
                        <c:v>4.6034425906303946</c:v>
                      </c:pt>
                      <c:pt idx="953">
                        <c:v>3.4425602829460078</c:v>
                      </c:pt>
                      <c:pt idx="954">
                        <c:v>4.5577989802815102</c:v>
                      </c:pt>
                      <c:pt idx="955">
                        <c:v>4.6113722230337464</c:v>
                      </c:pt>
                      <c:pt idx="956">
                        <c:v>4.5442371620404183</c:v>
                      </c:pt>
                      <c:pt idx="957">
                        <c:v>3.0830415133528049</c:v>
                      </c:pt>
                      <c:pt idx="958">
                        <c:v>3.001692884107289</c:v>
                      </c:pt>
                      <c:pt idx="959">
                        <c:v>2.9361592890413082</c:v>
                      </c:pt>
                      <c:pt idx="960">
                        <c:v>2.641724800073431</c:v>
                      </c:pt>
                      <c:pt idx="961">
                        <c:v>2.4691911354062048</c:v>
                      </c:pt>
                      <c:pt idx="962">
                        <c:v>2.3539384450721039</c:v>
                      </c:pt>
                      <c:pt idx="963">
                        <c:v>2.406420939272532</c:v>
                      </c:pt>
                      <c:pt idx="964">
                        <c:v>2.6604880138545939</c:v>
                      </c:pt>
                      <c:pt idx="965">
                        <c:v>2.650006699404504</c:v>
                      </c:pt>
                      <c:pt idx="966">
                        <c:v>2.4742370373404392</c:v>
                      </c:pt>
                      <c:pt idx="967">
                        <c:v>2.0446955086328278</c:v>
                      </c:pt>
                      <c:pt idx="968">
                        <c:v>1.744237693562972</c:v>
                      </c:pt>
                      <c:pt idx="969">
                        <c:v>1.5550422845277929</c:v>
                      </c:pt>
                      <c:pt idx="970">
                        <c:v>1.7412832712371229</c:v>
                      </c:pt>
                      <c:pt idx="971">
                        <c:v>1.924323032660473</c:v>
                      </c:pt>
                      <c:pt idx="972">
                        <c:v>1.9608290113779789</c:v>
                      </c:pt>
                      <c:pt idx="973">
                        <c:v>1.8652818321555931</c:v>
                      </c:pt>
                      <c:pt idx="974">
                        <c:v>1.914032919776981</c:v>
                      </c:pt>
                      <c:pt idx="975">
                        <c:v>1.7734416394590189</c:v>
                      </c:pt>
                      <c:pt idx="976">
                        <c:v>1.592022747118373</c:v>
                      </c:pt>
                      <c:pt idx="977">
                        <c:v>1.449508516701133</c:v>
                      </c:pt>
                      <c:pt idx="978">
                        <c:v>1.4413546395878361</c:v>
                      </c:pt>
                      <c:pt idx="979">
                        <c:v>1.5867213368019779</c:v>
                      </c:pt>
                      <c:pt idx="980">
                        <c:v>1.6939300436213449</c:v>
                      </c:pt>
                      <c:pt idx="981">
                        <c:v>1.683965444471617</c:v>
                      </c:pt>
                      <c:pt idx="982">
                        <c:v>1.533591968804739</c:v>
                      </c:pt>
                      <c:pt idx="983">
                        <c:v>1.355317179784141</c:v>
                      </c:pt>
                      <c:pt idx="984">
                        <c:v>1.273721901377173</c:v>
                      </c:pt>
                      <c:pt idx="985">
                        <c:v>1.3114833660272229</c:v>
                      </c:pt>
                      <c:pt idx="986">
                        <c:v>1.3168525627205421</c:v>
                      </c:pt>
                      <c:pt idx="987">
                        <c:v>1.242010697804447</c:v>
                      </c:pt>
                      <c:pt idx="988">
                        <c:v>1.1509058446707741</c:v>
                      </c:pt>
                      <c:pt idx="989">
                        <c:v>1.0652643248342619</c:v>
                      </c:pt>
                      <c:pt idx="990">
                        <c:v>1.0899831650796781</c:v>
                      </c:pt>
                      <c:pt idx="991">
                        <c:v>1.209928289189601</c:v>
                      </c:pt>
                      <c:pt idx="992">
                        <c:v>1.479329020834711</c:v>
                      </c:pt>
                      <c:pt idx="993">
                        <c:v>1.714293029649637</c:v>
                      </c:pt>
                      <c:pt idx="994">
                        <c:v>1.949827626720867</c:v>
                      </c:pt>
                      <c:pt idx="995">
                        <c:v>1.945036534004712</c:v>
                      </c:pt>
                      <c:pt idx="996">
                        <c:v>1.8572960126378131</c:v>
                      </c:pt>
                      <c:pt idx="997">
                        <c:v>1.8331337166899311</c:v>
                      </c:pt>
                      <c:pt idx="998">
                        <c:v>1.9208951968718131</c:v>
                      </c:pt>
                      <c:pt idx="999">
                        <c:v>2.0226742227982668</c:v>
                      </c:pt>
                      <c:pt idx="1000">
                        <c:v>1.962475977477766</c:v>
                      </c:pt>
                      <c:pt idx="1001">
                        <c:v>1.9887290485946481</c:v>
                      </c:pt>
                      <c:pt idx="1002">
                        <c:v>2.7368965063319868</c:v>
                      </c:pt>
                      <c:pt idx="1003">
                        <c:v>2.6295839541005659</c:v>
                      </c:pt>
                      <c:pt idx="1004">
                        <c:v>2.5889157263363138</c:v>
                      </c:pt>
                      <c:pt idx="1005">
                        <c:v>2.6959089360737249</c:v>
                      </c:pt>
                      <c:pt idx="1006">
                        <c:v>2.8751098863318072</c:v>
                      </c:pt>
                      <c:pt idx="1007">
                        <c:v>2.932952400110636</c:v>
                      </c:pt>
                      <c:pt idx="1008">
                        <c:v>2.8483753697697032</c:v>
                      </c:pt>
                      <c:pt idx="1009">
                        <c:v>2.7085865590666098</c:v>
                      </c:pt>
                      <c:pt idx="1010">
                        <c:v>2.4178114664391162</c:v>
                      </c:pt>
                      <c:pt idx="1011">
                        <c:v>2.1511271680682742</c:v>
                      </c:pt>
                      <c:pt idx="1012">
                        <c:v>2.0038102943450098</c:v>
                      </c:pt>
                      <c:pt idx="1013">
                        <c:v>1.9500813116568601</c:v>
                      </c:pt>
                      <c:pt idx="1014">
                        <c:v>1.820479357773902</c:v>
                      </c:pt>
                      <c:pt idx="1015">
                        <c:v>1.854032509371673</c:v>
                      </c:pt>
                      <c:pt idx="1016">
                        <c:v>1.8217425988452269</c:v>
                      </c:pt>
                      <c:pt idx="1017">
                        <c:v>1.7993029637568609</c:v>
                      </c:pt>
                      <c:pt idx="1018">
                        <c:v>1.857178674985188</c:v>
                      </c:pt>
                      <c:pt idx="1019">
                        <c:v>1.9275459986480541</c:v>
                      </c:pt>
                      <c:pt idx="1020">
                        <c:v>1.906590341914898</c:v>
                      </c:pt>
                      <c:pt idx="1021">
                        <c:v>1.83320536374289</c:v>
                      </c:pt>
                      <c:pt idx="1022">
                        <c:v>1.873868685830814</c:v>
                      </c:pt>
                      <c:pt idx="1023">
                        <c:v>1.9785067879544349</c:v>
                      </c:pt>
                      <c:pt idx="1024">
                        <c:v>1.947175399448414</c:v>
                      </c:pt>
                      <c:pt idx="1025">
                        <c:v>1.896226240423796</c:v>
                      </c:pt>
                      <c:pt idx="1026">
                        <c:v>1.7440654276542871</c:v>
                      </c:pt>
                      <c:pt idx="1027">
                        <c:v>1.596320807402194</c:v>
                      </c:pt>
                      <c:pt idx="1028">
                        <c:v>1.5141684025237829</c:v>
                      </c:pt>
                      <c:pt idx="1029">
                        <c:v>1.481003819661328</c:v>
                      </c:pt>
                      <c:pt idx="1030">
                        <c:v>1.3184082152493239</c:v>
                      </c:pt>
                      <c:pt idx="1031">
                        <c:v>1.0480095154367</c:v>
                      </c:pt>
                      <c:pt idx="1032">
                        <c:v>0.96428398930524584</c:v>
                      </c:pt>
                      <c:pt idx="1033">
                        <c:v>0.94982630670525892</c:v>
                      </c:pt>
                      <c:pt idx="1034">
                        <c:v>0.86939334228336584</c:v>
                      </c:pt>
                      <c:pt idx="1035">
                        <c:v>0.74006470201154007</c:v>
                      </c:pt>
                      <c:pt idx="1036">
                        <c:v>0.46278713502988089</c:v>
                      </c:pt>
                      <c:pt idx="1037">
                        <c:v>-0.1823791951917452</c:v>
                      </c:pt>
                      <c:pt idx="1038">
                        <c:v>-0.22034660186290869</c:v>
                      </c:pt>
                      <c:pt idx="1039">
                        <c:v>-5.3224684992560077E-2</c:v>
                      </c:pt>
                      <c:pt idx="1040">
                        <c:v>-1.684314157882753</c:v>
                      </c:pt>
                      <c:pt idx="1041">
                        <c:v>-1.462840391005805</c:v>
                      </c:pt>
                      <c:pt idx="1042">
                        <c:v>-1.1738245415806241</c:v>
                      </c:pt>
                      <c:pt idx="1043">
                        <c:v>-1.146853478248284</c:v>
                      </c:pt>
                      <c:pt idx="1044">
                        <c:v>1.7206876235421089</c:v>
                      </c:pt>
                      <c:pt idx="1045">
                        <c:v>2.0491111823560928</c:v>
                      </c:pt>
                      <c:pt idx="1046">
                        <c:v>-0.94276792895747474</c:v>
                      </c:pt>
                      <c:pt idx="1047">
                        <c:v>3.34373340240613</c:v>
                      </c:pt>
                      <c:pt idx="1048">
                        <c:v>3.3427921888038998</c:v>
                      </c:pt>
                      <c:pt idx="1049">
                        <c:v>3.441075989358406</c:v>
                      </c:pt>
                      <c:pt idx="1050">
                        <c:v>3.6785758234654748</c:v>
                      </c:pt>
                      <c:pt idx="1051">
                        <c:v>3.8174238532922331</c:v>
                      </c:pt>
                      <c:pt idx="1052">
                        <c:v>4.0847645077062298</c:v>
                      </c:pt>
                      <c:pt idx="1053">
                        <c:v>3.9212480928305351</c:v>
                      </c:pt>
                      <c:pt idx="1054">
                        <c:v>8.4785435560041194</c:v>
                      </c:pt>
                      <c:pt idx="1055">
                        <c:v>8.3666173873740668</c:v>
                      </c:pt>
                      <c:pt idx="1056">
                        <c:v>8.4022642218045274</c:v>
                      </c:pt>
                      <c:pt idx="1057">
                        <c:v>8.3367124064795437</c:v>
                      </c:pt>
                      <c:pt idx="1058">
                        <c:v>8.3547913671149079</c:v>
                      </c:pt>
                      <c:pt idx="1059">
                        <c:v>4.6199435226770982</c:v>
                      </c:pt>
                      <c:pt idx="1060">
                        <c:v>4.7152231170316918</c:v>
                      </c:pt>
                      <c:pt idx="1061">
                        <c:v>4.7377788583405973</c:v>
                      </c:pt>
                      <c:pt idx="1062">
                        <c:v>4.65001213248381</c:v>
                      </c:pt>
                      <c:pt idx="1063">
                        <c:v>4.573815599793722</c:v>
                      </c:pt>
                      <c:pt idx="1064">
                        <c:v>8.0734463466263673</c:v>
                      </c:pt>
                      <c:pt idx="1065">
                        <c:v>7.7307557424141748</c:v>
                      </c:pt>
                      <c:pt idx="1066">
                        <c:v>3.8721238074231872</c:v>
                      </c:pt>
                      <c:pt idx="1067">
                        <c:v>6.7397974006540053</c:v>
                      </c:pt>
                      <c:pt idx="1068">
                        <c:v>6.4485711441826981</c:v>
                      </c:pt>
                      <c:pt idx="1069">
                        <c:v>6.2152237769838994</c:v>
                      </c:pt>
                      <c:pt idx="1070">
                        <c:v>6.1170948472391231</c:v>
                      </c:pt>
                      <c:pt idx="1071">
                        <c:v>6.3862526125981054</c:v>
                      </c:pt>
                      <c:pt idx="1072">
                        <c:v>6.6120710233009463</c:v>
                      </c:pt>
                      <c:pt idx="1073">
                        <c:v>6.6683482137810346</c:v>
                      </c:pt>
                      <c:pt idx="1074">
                        <c:v>6.7567303850006768</c:v>
                      </c:pt>
                      <c:pt idx="1075">
                        <c:v>6.8270124627357296</c:v>
                      </c:pt>
                      <c:pt idx="1076">
                        <c:v>6.6090640262646696</c:v>
                      </c:pt>
                      <c:pt idx="1077">
                        <c:v>6.4183820408985817</c:v>
                      </c:pt>
                      <c:pt idx="1078">
                        <c:v>6.4461039740307902</c:v>
                      </c:pt>
                      <c:pt idx="1079">
                        <c:v>6.5060288101775257</c:v>
                      </c:pt>
                      <c:pt idx="1080">
                        <c:v>6.6240705876947086</c:v>
                      </c:pt>
                      <c:pt idx="1081">
                        <c:v>6.5513139674889658</c:v>
                      </c:pt>
                      <c:pt idx="1082">
                        <c:v>6.3944116151625101</c:v>
                      </c:pt>
                      <c:pt idx="1083">
                        <c:v>6.1389480387487199</c:v>
                      </c:pt>
                      <c:pt idx="1084">
                        <c:v>5.9483803259209127</c:v>
                      </c:pt>
                      <c:pt idx="1085">
                        <c:v>5.9135430682900054</c:v>
                      </c:pt>
                      <c:pt idx="1086">
                        <c:v>5.7965483261184971</c:v>
                      </c:pt>
                      <c:pt idx="1087">
                        <c:v>5.8922416372038633</c:v>
                      </c:pt>
                      <c:pt idx="1088">
                        <c:v>6.1630755916606983</c:v>
                      </c:pt>
                      <c:pt idx="1089">
                        <c:v>2.0123562497174281</c:v>
                      </c:pt>
                      <c:pt idx="1090">
                        <c:v>6.2774425420960682</c:v>
                      </c:pt>
                      <c:pt idx="1091">
                        <c:v>6.2384572073192057</c:v>
                      </c:pt>
                      <c:pt idx="1092">
                        <c:v>6.34989803308852</c:v>
                      </c:pt>
                      <c:pt idx="1093">
                        <c:v>6.5770362417846897</c:v>
                      </c:pt>
                      <c:pt idx="1094">
                        <c:v>6.7160005996968062</c:v>
                      </c:pt>
                      <c:pt idx="1095">
                        <c:v>6.715244921167586</c:v>
                      </c:pt>
                      <c:pt idx="1096">
                        <c:v>6.9142071601886004</c:v>
                      </c:pt>
                      <c:pt idx="1097">
                        <c:v>6.9237789977145026</c:v>
                      </c:pt>
                      <c:pt idx="1098">
                        <c:v>6.7849750796258839</c:v>
                      </c:pt>
                      <c:pt idx="1099">
                        <c:v>6.5897080214026111</c:v>
                      </c:pt>
                      <c:pt idx="1100">
                        <c:v>6.4759409759490874</c:v>
                      </c:pt>
                      <c:pt idx="1101">
                        <c:v>6.4236814114825798</c:v>
                      </c:pt>
                      <c:pt idx="1102">
                        <c:v>6.3796970675265028</c:v>
                      </c:pt>
                      <c:pt idx="1103">
                        <c:v>6.4372130938061494</c:v>
                      </c:pt>
                      <c:pt idx="1104">
                        <c:v>6.5310758401643483</c:v>
                      </c:pt>
                      <c:pt idx="1105">
                        <c:v>6.5487734134909843</c:v>
                      </c:pt>
                      <c:pt idx="1106">
                        <c:v>6.3803361603910087</c:v>
                      </c:pt>
                      <c:pt idx="1107">
                        <c:v>6.2552473720079336</c:v>
                      </c:pt>
                      <c:pt idx="1108">
                        <c:v>6.356977695359916</c:v>
                      </c:pt>
                      <c:pt idx="1109">
                        <c:v>6.5020988987463948</c:v>
                      </c:pt>
                      <c:pt idx="1110">
                        <c:v>6.4527994685341996</c:v>
                      </c:pt>
                      <c:pt idx="1111">
                        <c:v>6.2651665894051547</c:v>
                      </c:pt>
                      <c:pt idx="1112">
                        <c:v>6.2366045711855973</c:v>
                      </c:pt>
                      <c:pt idx="1113">
                        <c:v>6.3967632626479896</c:v>
                      </c:pt>
                      <c:pt idx="1114">
                        <c:v>6.433264719037286</c:v>
                      </c:pt>
                      <c:pt idx="1115">
                        <c:v>6.4082908111931189</c:v>
                      </c:pt>
                      <c:pt idx="1116">
                        <c:v>6.4687815236662312</c:v>
                      </c:pt>
                      <c:pt idx="1117">
                        <c:v>6.6019727805584489</c:v>
                      </c:pt>
                      <c:pt idx="1118">
                        <c:v>6.7365860128383428</c:v>
                      </c:pt>
                      <c:pt idx="1119">
                        <c:v>6.8540141601022162</c:v>
                      </c:pt>
                      <c:pt idx="1120">
                        <c:v>6.7058951378689136</c:v>
                      </c:pt>
                      <c:pt idx="1121">
                        <c:v>6.5735603861897083</c:v>
                      </c:pt>
                      <c:pt idx="1122">
                        <c:v>6.2955205732667538</c:v>
                      </c:pt>
                      <c:pt idx="1123">
                        <c:v>5.8991288327323339</c:v>
                      </c:pt>
                      <c:pt idx="1124">
                        <c:v>5.6769198643867709</c:v>
                      </c:pt>
                      <c:pt idx="1125">
                        <c:v>5.5725762233698548</c:v>
                      </c:pt>
                      <c:pt idx="1126">
                        <c:v>5.4510815389622964</c:v>
                      </c:pt>
                      <c:pt idx="1127">
                        <c:v>5.4494639845948463</c:v>
                      </c:pt>
                      <c:pt idx="1128">
                        <c:v>5.4752979029484727</c:v>
                      </c:pt>
                      <c:pt idx="1129">
                        <c:v>5.4029467149527726</c:v>
                      </c:pt>
                      <c:pt idx="1130">
                        <c:v>5.3711937154201603</c:v>
                      </c:pt>
                      <c:pt idx="1131">
                        <c:v>5.378158257970922</c:v>
                      </c:pt>
                      <c:pt idx="1132">
                        <c:v>5.4852336581082284</c:v>
                      </c:pt>
                      <c:pt idx="1133">
                        <c:v>5.5661148765393342</c:v>
                      </c:pt>
                      <c:pt idx="1134">
                        <c:v>5.4757086224180247</c:v>
                      </c:pt>
                      <c:pt idx="1135">
                        <c:v>5.1989884553307437</c:v>
                      </c:pt>
                      <c:pt idx="1136">
                        <c:v>5.0397332129949968</c:v>
                      </c:pt>
                      <c:pt idx="1137">
                        <c:v>2.3173088919705851</c:v>
                      </c:pt>
                      <c:pt idx="1138">
                        <c:v>4.9064773200947691</c:v>
                      </c:pt>
                      <c:pt idx="1139">
                        <c:v>2.7161168057299032</c:v>
                      </c:pt>
                      <c:pt idx="1140">
                        <c:v>2.804268801289886</c:v>
                      </c:pt>
                      <c:pt idx="1141">
                        <c:v>5.0902925343963723</c:v>
                      </c:pt>
                      <c:pt idx="1142">
                        <c:v>2.5999640635865351</c:v>
                      </c:pt>
                      <c:pt idx="1143">
                        <c:v>2.3231666968626752</c:v>
                      </c:pt>
                      <c:pt idx="1144">
                        <c:v>2.1342759749545528</c:v>
                      </c:pt>
                      <c:pt idx="1145">
                        <c:v>4.4706893830188479</c:v>
                      </c:pt>
                      <c:pt idx="1146">
                        <c:v>4.5293196553634241</c:v>
                      </c:pt>
                      <c:pt idx="1147">
                        <c:v>4.5594027420937762</c:v>
                      </c:pt>
                      <c:pt idx="1148">
                        <c:v>4.592435906161028</c:v>
                      </c:pt>
                      <c:pt idx="1149">
                        <c:v>4.5774558872409017</c:v>
                      </c:pt>
                      <c:pt idx="1150">
                        <c:v>4.5409638515887609</c:v>
                      </c:pt>
                      <c:pt idx="1151">
                        <c:v>4.3523999555550814</c:v>
                      </c:pt>
                      <c:pt idx="1152">
                        <c:v>4.062552118265204</c:v>
                      </c:pt>
                      <c:pt idx="1153">
                        <c:v>3.9710752266800902</c:v>
                      </c:pt>
                      <c:pt idx="1154">
                        <c:v>4.0847287993548278</c:v>
                      </c:pt>
                      <c:pt idx="1155">
                        <c:v>4.1576810223193261</c:v>
                      </c:pt>
                      <c:pt idx="1156">
                        <c:v>4.2635050869045177</c:v>
                      </c:pt>
                      <c:pt idx="1157">
                        <c:v>4.1515963043458424</c:v>
                      </c:pt>
                      <c:pt idx="1158">
                        <c:v>4.1181342688120948</c:v>
                      </c:pt>
                      <c:pt idx="1159">
                        <c:v>4.05352052779328</c:v>
                      </c:pt>
                      <c:pt idx="1160">
                        <c:v>3.8987197059124452</c:v>
                      </c:pt>
                      <c:pt idx="1161">
                        <c:v>3.7992803828819892</c:v>
                      </c:pt>
                      <c:pt idx="1162">
                        <c:v>3.722041642898303</c:v>
                      </c:pt>
                      <c:pt idx="1163">
                        <c:v>3.5891096634002939</c:v>
                      </c:pt>
                      <c:pt idx="1164">
                        <c:v>3.508867761315952</c:v>
                      </c:pt>
                      <c:pt idx="1165">
                        <c:v>3.3053174825738552</c:v>
                      </c:pt>
                      <c:pt idx="1166">
                        <c:v>3.1436347877532649</c:v>
                      </c:pt>
                      <c:pt idx="1167">
                        <c:v>2.9451346670773639</c:v>
                      </c:pt>
                      <c:pt idx="1168">
                        <c:v>2.9852691148391028</c:v>
                      </c:pt>
                      <c:pt idx="1169">
                        <c:v>3.0836218511020479</c:v>
                      </c:pt>
                      <c:pt idx="1170">
                        <c:v>3.2249513417778899</c:v>
                      </c:pt>
                      <c:pt idx="1171">
                        <c:v>3.447625412529101</c:v>
                      </c:pt>
                      <c:pt idx="1172">
                        <c:v>3.649811972199434</c:v>
                      </c:pt>
                      <c:pt idx="1173">
                        <c:v>3.843465269399168</c:v>
                      </c:pt>
                      <c:pt idx="1174">
                        <c:v>4.034580099098811</c:v>
                      </c:pt>
                      <c:pt idx="1175">
                        <c:v>4.0271953179852744</c:v>
                      </c:pt>
                      <c:pt idx="1176">
                        <c:v>3.874824064025836</c:v>
                      </c:pt>
                      <c:pt idx="1177">
                        <c:v>3.566389793125353</c:v>
                      </c:pt>
                      <c:pt idx="1178">
                        <c:v>3.1788416327883251</c:v>
                      </c:pt>
                      <c:pt idx="1179">
                        <c:v>2.867841198468867</c:v>
                      </c:pt>
                      <c:pt idx="1180">
                        <c:v>2.5241590725522371</c:v>
                      </c:pt>
                      <c:pt idx="1181">
                        <c:v>2.5474169079102809</c:v>
                      </c:pt>
                      <c:pt idx="1182">
                        <c:v>2.7279083828848032</c:v>
                      </c:pt>
                      <c:pt idx="1183">
                        <c:v>2.7690075689916762</c:v>
                      </c:pt>
                      <c:pt idx="1184">
                        <c:v>2.6882548733868652</c:v>
                      </c:pt>
                      <c:pt idx="1185">
                        <c:v>2.597756227255092</c:v>
                      </c:pt>
                      <c:pt idx="1186">
                        <c:v>2.5435649116096548</c:v>
                      </c:pt>
                      <c:pt idx="1187">
                        <c:v>2.445823489672502</c:v>
                      </c:pt>
                      <c:pt idx="1188">
                        <c:v>2.3047772336041339</c:v>
                      </c:pt>
                      <c:pt idx="1189">
                        <c:v>2.191529820341116</c:v>
                      </c:pt>
                      <c:pt idx="1190">
                        <c:v>2.1785753934286252</c:v>
                      </c:pt>
                      <c:pt idx="1191">
                        <c:v>2.0051967664029262</c:v>
                      </c:pt>
                      <c:pt idx="1192">
                        <c:v>1.818356625384971</c:v>
                      </c:pt>
                      <c:pt idx="1193">
                        <c:v>1.4491475024245519</c:v>
                      </c:pt>
                      <c:pt idx="1194">
                        <c:v>1.2816828883773581</c:v>
                      </c:pt>
                      <c:pt idx="1195">
                        <c:v>1.205169636929988</c:v>
                      </c:pt>
                      <c:pt idx="1196">
                        <c:v>1.1916142751702841</c:v>
                      </c:pt>
                      <c:pt idx="1197">
                        <c:v>1.022615807402129</c:v>
                      </c:pt>
                      <c:pt idx="1198">
                        <c:v>0.95475621576834069</c:v>
                      </c:pt>
                      <c:pt idx="1199">
                        <c:v>0.93607836266701261</c:v>
                      </c:pt>
                      <c:pt idx="1200">
                        <c:v>1.058802107286714</c:v>
                      </c:pt>
                      <c:pt idx="1201">
                        <c:v>1.3039633858430419</c:v>
                      </c:pt>
                      <c:pt idx="1202">
                        <c:v>1.2744060290126391</c:v>
                      </c:pt>
                      <c:pt idx="1203">
                        <c:v>1.2156717541765081</c:v>
                      </c:pt>
                      <c:pt idx="1204">
                        <c:v>1.2499793043669489</c:v>
                      </c:pt>
                      <c:pt idx="1205">
                        <c:v>1.0651506432195921</c:v>
                      </c:pt>
                      <c:pt idx="1206">
                        <c:v>0.96079533016282193</c:v>
                      </c:pt>
                      <c:pt idx="1207">
                        <c:v>0.99594864710099329</c:v>
                      </c:pt>
                      <c:pt idx="1208">
                        <c:v>0.95357649400525957</c:v>
                      </c:pt>
                      <c:pt idx="1209">
                        <c:v>0.90742897379763277</c:v>
                      </c:pt>
                      <c:pt idx="1210">
                        <c:v>0.96085875254201769</c:v>
                      </c:pt>
                      <c:pt idx="1211">
                        <c:v>0.69388716988551458</c:v>
                      </c:pt>
                      <c:pt idx="1212">
                        <c:v>0.71970418678046044</c:v>
                      </c:pt>
                      <c:pt idx="1213">
                        <c:v>0.79484213931068481</c:v>
                      </c:pt>
                      <c:pt idx="1214">
                        <c:v>0.89219938063030546</c:v>
                      </c:pt>
                      <c:pt idx="1215">
                        <c:v>1.244746917067614</c:v>
                      </c:pt>
                      <c:pt idx="1216">
                        <c:v>1.2354693538254069</c:v>
                      </c:pt>
                      <c:pt idx="1217">
                        <c:v>1.2728614816092381</c:v>
                      </c:pt>
                      <c:pt idx="1218">
                        <c:v>1.324520832538832</c:v>
                      </c:pt>
                      <c:pt idx="1219">
                        <c:v>1.2742436259498151</c:v>
                      </c:pt>
                      <c:pt idx="1220">
                        <c:v>1.06926333679695</c:v>
                      </c:pt>
                      <c:pt idx="1221">
                        <c:v>0.94610572625710088</c:v>
                      </c:pt>
                      <c:pt idx="1222">
                        <c:v>1.001783122753267</c:v>
                      </c:pt>
                      <c:pt idx="1223">
                        <c:v>1.1595051133827481</c:v>
                      </c:pt>
                      <c:pt idx="1224">
                        <c:v>1.3929093065203331</c:v>
                      </c:pt>
                      <c:pt idx="1225">
                        <c:v>1.4370971655378411</c:v>
                      </c:pt>
                      <c:pt idx="1226">
                        <c:v>1.344612819593036</c:v>
                      </c:pt>
                      <c:pt idx="1227">
                        <c:v>1.039334826345079</c:v>
                      </c:pt>
                      <c:pt idx="1228">
                        <c:v>0.78638824314913525</c:v>
                      </c:pt>
                      <c:pt idx="1229">
                        <c:v>0.77889896627313826</c:v>
                      </c:pt>
                      <c:pt idx="1230">
                        <c:v>0.81015534794546806</c:v>
                      </c:pt>
                      <c:pt idx="1231">
                        <c:v>0.77833703691529066</c:v>
                      </c:pt>
                      <c:pt idx="1232">
                        <c:v>0.6446329762877413</c:v>
                      </c:pt>
                      <c:pt idx="1233">
                        <c:v>0.44933571953196721</c:v>
                      </c:pt>
                      <c:pt idx="1234">
                        <c:v>0.23134183920027759</c:v>
                      </c:pt>
                      <c:pt idx="1235">
                        <c:v>9.0163165559056027E-2</c:v>
                      </c:pt>
                      <c:pt idx="1236">
                        <c:v>1.7096729847772059E-2</c:v>
                      </c:pt>
                      <c:pt idx="1237">
                        <c:v>-0.10235497032566861</c:v>
                      </c:pt>
                      <c:pt idx="1238">
                        <c:v>-0.18043050847415351</c:v>
                      </c:pt>
                      <c:pt idx="1239">
                        <c:v>-3.6949671288088577E-2</c:v>
                      </c:pt>
                      <c:pt idx="1240">
                        <c:v>5.828855646314568E-2</c:v>
                      </c:pt>
                      <c:pt idx="1241">
                        <c:v>9.0828471651342155E-2</c:v>
                      </c:pt>
                      <c:pt idx="1242">
                        <c:v>9.7435791958877679E-2</c:v>
                      </c:pt>
                      <c:pt idx="1243">
                        <c:v>3.8850021531894409E-2</c:v>
                      </c:pt>
                      <c:pt idx="1244">
                        <c:v>9.0344113323200234E-2</c:v>
                      </c:pt>
                      <c:pt idx="1245">
                        <c:v>0.25207362711064801</c:v>
                      </c:pt>
                      <c:pt idx="1246">
                        <c:v>0.43989830856882789</c:v>
                      </c:pt>
                      <c:pt idx="1247">
                        <c:v>0.41964964516705122</c:v>
                      </c:pt>
                      <c:pt idx="1248">
                        <c:v>0.25613427359046947</c:v>
                      </c:pt>
                      <c:pt idx="1249">
                        <c:v>-1.95788922360178E-2</c:v>
                      </c:pt>
                      <c:pt idx="1250">
                        <c:v>-0.36795863862263839</c:v>
                      </c:pt>
                      <c:pt idx="1251">
                        <c:v>-0.68483919712965413</c:v>
                      </c:pt>
                      <c:pt idx="1252">
                        <c:v>-1.102649034502694</c:v>
                      </c:pt>
                      <c:pt idx="1253">
                        <c:v>-1.11108252591124</c:v>
                      </c:pt>
                      <c:pt idx="1254">
                        <c:v>-1.034006562976894</c:v>
                      </c:pt>
                      <c:pt idx="1255">
                        <c:v>-0.8316599203419629</c:v>
                      </c:pt>
                      <c:pt idx="1256">
                        <c:v>-0.6116176295136202</c:v>
                      </c:pt>
                      <c:pt idx="1257">
                        <c:v>-0.1898240628503228</c:v>
                      </c:pt>
                      <c:pt idx="1258">
                        <c:v>2.0923006396873601E-2</c:v>
                      </c:pt>
                      <c:pt idx="1259">
                        <c:v>-0.14285268776598189</c:v>
                      </c:pt>
                      <c:pt idx="1260">
                        <c:v>0.19303804509645989</c:v>
                      </c:pt>
                      <c:pt idx="1261">
                        <c:v>0.1681422293928268</c:v>
                      </c:pt>
                      <c:pt idx="1262">
                        <c:v>0.17510095472976389</c:v>
                      </c:pt>
                      <c:pt idx="1263">
                        <c:v>0.21155854844069091</c:v>
                      </c:pt>
                      <c:pt idx="1264">
                        <c:v>3.964487460800796E-2</c:v>
                      </c:pt>
                      <c:pt idx="1265">
                        <c:v>5.805851248956536E-2</c:v>
                      </c:pt>
                      <c:pt idx="1266">
                        <c:v>1.388761100472935E-2</c:v>
                      </c:pt>
                      <c:pt idx="1267">
                        <c:v>8.2080206391664245E-3</c:v>
                      </c:pt>
                      <c:pt idx="1268">
                        <c:v>-0.22687580837345969</c:v>
                      </c:pt>
                      <c:pt idx="1269">
                        <c:v>-0.29748589165334222</c:v>
                      </c:pt>
                      <c:pt idx="1270">
                        <c:v>-0.43026850890951268</c:v>
                      </c:pt>
                      <c:pt idx="1271">
                        <c:v>-0.7065678278420765</c:v>
                      </c:pt>
                      <c:pt idx="1272">
                        <c:v>-0.91837428046412084</c:v>
                      </c:pt>
                      <c:pt idx="1273">
                        <c:v>-1.0082210481789631</c:v>
                      </c:pt>
                      <c:pt idx="1274">
                        <c:v>-0.87120436457066186</c:v>
                      </c:pt>
                      <c:pt idx="1275">
                        <c:v>-0.75018614508998593</c:v>
                      </c:pt>
                      <c:pt idx="1276">
                        <c:v>-1.0389686751161551</c:v>
                      </c:pt>
                      <c:pt idx="1277">
                        <c:v>-1.2717823428486801</c:v>
                      </c:pt>
                      <c:pt idx="1278">
                        <c:v>-1.628569964934393</c:v>
                      </c:pt>
                      <c:pt idx="1279">
                        <c:v>-1.656937741121753</c:v>
                      </c:pt>
                      <c:pt idx="1280">
                        <c:v>-1.562034784466521</c:v>
                      </c:pt>
                      <c:pt idx="1281">
                        <c:v>-1.6682661051457399</c:v>
                      </c:pt>
                      <c:pt idx="1282">
                        <c:v>-1.820725897469218</c:v>
                      </c:pt>
                      <c:pt idx="1283">
                        <c:v>-2.0905288825939121</c:v>
                      </c:pt>
                      <c:pt idx="1284">
                        <c:v>-2.492978437116157</c:v>
                      </c:pt>
                      <c:pt idx="1285">
                        <c:v>-2.7023209663964671</c:v>
                      </c:pt>
                      <c:pt idx="1286">
                        <c:v>-2.600529162123066</c:v>
                      </c:pt>
                      <c:pt idx="1287">
                        <c:v>-2.5593342872796301</c:v>
                      </c:pt>
                      <c:pt idx="1288">
                        <c:v>-2.2552170852298472</c:v>
                      </c:pt>
                      <c:pt idx="1289">
                        <c:v>-2.171149646074654</c:v>
                      </c:pt>
                      <c:pt idx="1290">
                        <c:v>-2.0125275311819499</c:v>
                      </c:pt>
                      <c:pt idx="1291">
                        <c:v>-1.9102531794207249</c:v>
                      </c:pt>
                      <c:pt idx="1292">
                        <c:v>-1.893893347386538</c:v>
                      </c:pt>
                      <c:pt idx="1293">
                        <c:v>-1.8273430218183411</c:v>
                      </c:pt>
                      <c:pt idx="1294">
                        <c:v>-1.534684899691406</c:v>
                      </c:pt>
                      <c:pt idx="1295">
                        <c:v>-1.37553805484949</c:v>
                      </c:pt>
                      <c:pt idx="1296">
                        <c:v>-1.526441241481945</c:v>
                      </c:pt>
                      <c:pt idx="1297">
                        <c:v>-1.5833419871994341</c:v>
                      </c:pt>
                      <c:pt idx="1298">
                        <c:v>-0.28142970866281469</c:v>
                      </c:pt>
                      <c:pt idx="1299">
                        <c:v>-1.2120787883445761</c:v>
                      </c:pt>
                      <c:pt idx="1300">
                        <c:v>-0.86350999351679492</c:v>
                      </c:pt>
                      <c:pt idx="1301">
                        <c:v>-0.56661408988334061</c:v>
                      </c:pt>
                      <c:pt idx="1302">
                        <c:v>-0.72620380393260997</c:v>
                      </c:pt>
                      <c:pt idx="1303">
                        <c:v>-0.61786754650288389</c:v>
                      </c:pt>
                      <c:pt idx="1304">
                        <c:v>-1.293684502191389</c:v>
                      </c:pt>
                      <c:pt idx="1305">
                        <c:v>-1.4250561894214959</c:v>
                      </c:pt>
                      <c:pt idx="1306">
                        <c:v>-1.500680246068723</c:v>
                      </c:pt>
                      <c:pt idx="1307">
                        <c:v>-1.5211210494037011</c:v>
                      </c:pt>
                      <c:pt idx="1308">
                        <c:v>-1.6601093324069549</c:v>
                      </c:pt>
                      <c:pt idx="1309">
                        <c:v>-1.536820347557359</c:v>
                      </c:pt>
                      <c:pt idx="1310">
                        <c:v>-1.33346166199935</c:v>
                      </c:pt>
                      <c:pt idx="1311">
                        <c:v>-1.122567323224112</c:v>
                      </c:pt>
                      <c:pt idx="1312">
                        <c:v>-0.60495413796004449</c:v>
                      </c:pt>
                      <c:pt idx="1313">
                        <c:v>-1.2719673436037451</c:v>
                      </c:pt>
                      <c:pt idx="1314">
                        <c:v>-1.537714699787911</c:v>
                      </c:pt>
                      <c:pt idx="1315">
                        <c:v>-1.7289754160784341</c:v>
                      </c:pt>
                      <c:pt idx="1316">
                        <c:v>-1.789783377672068</c:v>
                      </c:pt>
                      <c:pt idx="1317">
                        <c:v>-2.0196490685274369</c:v>
                      </c:pt>
                      <c:pt idx="1318">
                        <c:v>-1.867490703736796</c:v>
                      </c:pt>
                      <c:pt idx="1319">
                        <c:v>-1.8373577534458141</c:v>
                      </c:pt>
                      <c:pt idx="1320">
                        <c:v>-1.791520378797133</c:v>
                      </c:pt>
                      <c:pt idx="1321">
                        <c:v>-1.726055550335458</c:v>
                      </c:pt>
                      <c:pt idx="1322">
                        <c:v>-1.7156308029673371</c:v>
                      </c:pt>
                      <c:pt idx="1323">
                        <c:v>-1.6814786437444571</c:v>
                      </c:pt>
                      <c:pt idx="1324">
                        <c:v>-1.4710954491450829</c:v>
                      </c:pt>
                      <c:pt idx="1325">
                        <c:v>-1.363766375566525</c:v>
                      </c:pt>
                      <c:pt idx="1326">
                        <c:v>-1.2583725103418479</c:v>
                      </c:pt>
                      <c:pt idx="1327">
                        <c:v>-1.1715374854684359</c:v>
                      </c:pt>
                      <c:pt idx="1328">
                        <c:v>-1.137118284467237</c:v>
                      </c:pt>
                      <c:pt idx="1329">
                        <c:v>-0.1223027193546873</c:v>
                      </c:pt>
                      <c:pt idx="1330">
                        <c:v>0.57653075691124922</c:v>
                      </c:pt>
                      <c:pt idx="1331">
                        <c:v>0.8125111065510946</c:v>
                      </c:pt>
                      <c:pt idx="1332">
                        <c:v>1.0395559880506731</c:v>
                      </c:pt>
                      <c:pt idx="1333">
                        <c:v>1.106527461028977</c:v>
                      </c:pt>
                      <c:pt idx="1334">
                        <c:v>1.0578371227495811</c:v>
                      </c:pt>
                      <c:pt idx="1335">
                        <c:v>1.0320429388365759</c:v>
                      </c:pt>
                      <c:pt idx="1336">
                        <c:v>0.94563426655755944</c:v>
                      </c:pt>
                      <c:pt idx="1337">
                        <c:v>0.55816207737662282</c:v>
                      </c:pt>
                      <c:pt idx="1338">
                        <c:v>0.55842966194701671</c:v>
                      </c:pt>
                      <c:pt idx="1339">
                        <c:v>0.43175647523546767</c:v>
                      </c:pt>
                      <c:pt idx="1340">
                        <c:v>0.320463544922445</c:v>
                      </c:pt>
                      <c:pt idx="1341">
                        <c:v>0.23324567536238139</c:v>
                      </c:pt>
                      <c:pt idx="1342">
                        <c:v>-5.3352674118168778E-3</c:v>
                      </c:pt>
                      <c:pt idx="1343">
                        <c:v>-0.12040811873887949</c:v>
                      </c:pt>
                      <c:pt idx="1344">
                        <c:v>-3.406374763434211</c:v>
                      </c:pt>
                      <c:pt idx="1345">
                        <c:v>-3.3553985441475969</c:v>
                      </c:pt>
                      <c:pt idx="1346">
                        <c:v>-3.218011978068696</c:v>
                      </c:pt>
                      <c:pt idx="1347">
                        <c:v>-2.9285452379748551</c:v>
                      </c:pt>
                      <c:pt idx="1348">
                        <c:v>-1.46717435901266</c:v>
                      </c:pt>
                      <c:pt idx="1349">
                        <c:v>-1.327142966073138</c:v>
                      </c:pt>
                      <c:pt idx="1350">
                        <c:v>-1.252065528881563</c:v>
                      </c:pt>
                      <c:pt idx="1351">
                        <c:v>-1.2810046059171309</c:v>
                      </c:pt>
                      <c:pt idx="1352">
                        <c:v>-0.68349407350657254</c:v>
                      </c:pt>
                      <c:pt idx="1353">
                        <c:v>-0.69206274846198168</c:v>
                      </c:pt>
                      <c:pt idx="1354">
                        <c:v>-0.82024399776647106</c:v>
                      </c:pt>
                      <c:pt idx="1355">
                        <c:v>-0.71847814100785667</c:v>
                      </c:pt>
                      <c:pt idx="1356">
                        <c:v>-0.77895204712170518</c:v>
                      </c:pt>
                      <c:pt idx="1357">
                        <c:v>-0.74269711475592071</c:v>
                      </c:pt>
                      <c:pt idx="1358">
                        <c:v>-0.58926843020654107</c:v>
                      </c:pt>
                      <c:pt idx="1359">
                        <c:v>-0.65312238052152094</c:v>
                      </c:pt>
                      <c:pt idx="1360">
                        <c:v>-0.71702548446116665</c:v>
                      </c:pt>
                      <c:pt idx="1361">
                        <c:v>-0.9157570954871177</c:v>
                      </c:pt>
                      <c:pt idx="1362">
                        <c:v>-0.90003225404257448</c:v>
                      </c:pt>
                      <c:pt idx="1363">
                        <c:v>-0.88227146952057833</c:v>
                      </c:pt>
                      <c:pt idx="1364">
                        <c:v>-0.83958305610789774</c:v>
                      </c:pt>
                      <c:pt idx="1365">
                        <c:v>-1.053233520115902</c:v>
                      </c:pt>
                      <c:pt idx="1366">
                        <c:v>-1.0514976897699351</c:v>
                      </c:pt>
                      <c:pt idx="1367">
                        <c:v>-1.093422923440188</c:v>
                      </c:pt>
                      <c:pt idx="1368">
                        <c:v>-0.95562765927325188</c:v>
                      </c:pt>
                      <c:pt idx="1369">
                        <c:v>-1.083571806165883</c:v>
                      </c:pt>
                      <c:pt idx="1370">
                        <c:v>-1.093371718141704</c:v>
                      </c:pt>
                      <c:pt idx="1371">
                        <c:v>-1.091507052997241</c:v>
                      </c:pt>
                      <c:pt idx="1372">
                        <c:v>-1.1131869830517449</c:v>
                      </c:pt>
                      <c:pt idx="1373">
                        <c:v>-1.1918926903331231</c:v>
                      </c:pt>
                      <c:pt idx="1374">
                        <c:v>-1.2215889597440031</c:v>
                      </c:pt>
                      <c:pt idx="1375">
                        <c:v>-1.2984620616010349</c:v>
                      </c:pt>
                      <c:pt idx="1376">
                        <c:v>-1.291186663574849</c:v>
                      </c:pt>
                      <c:pt idx="1377">
                        <c:v>-1.287051002464042</c:v>
                      </c:pt>
                      <c:pt idx="1378">
                        <c:v>-1.388031342487676</c:v>
                      </c:pt>
                      <c:pt idx="1379">
                        <c:v>-1.5193073771683681</c:v>
                      </c:pt>
                      <c:pt idx="1380">
                        <c:v>-1.6926134054646691</c:v>
                      </c:pt>
                      <c:pt idx="1381">
                        <c:v>-1.989705549200198</c:v>
                      </c:pt>
                      <c:pt idx="1382">
                        <c:v>-2.2389214250885541</c:v>
                      </c:pt>
                      <c:pt idx="1383">
                        <c:v>-2.3843240257092861</c:v>
                      </c:pt>
                      <c:pt idx="1384">
                        <c:v>-2.4324512781334122</c:v>
                      </c:pt>
                      <c:pt idx="1385">
                        <c:v>-2.470108327515399</c:v>
                      </c:pt>
                      <c:pt idx="1386">
                        <c:v>-2.4824103847132748</c:v>
                      </c:pt>
                      <c:pt idx="1387">
                        <c:v>-2.5858628078077728</c:v>
                      </c:pt>
                      <c:pt idx="1388">
                        <c:v>-2.6495974333922181</c:v>
                      </c:pt>
                      <c:pt idx="1389">
                        <c:v>-2.5824187868191002</c:v>
                      </c:pt>
                      <c:pt idx="1390">
                        <c:v>-2.5357874660156079</c:v>
                      </c:pt>
                      <c:pt idx="1391">
                        <c:v>-2.586875444810782</c:v>
                      </c:pt>
                      <c:pt idx="1392">
                        <c:v>-2.7013186388527011</c:v>
                      </c:pt>
                      <c:pt idx="1393">
                        <c:v>-2.6113042589307289</c:v>
                      </c:pt>
                      <c:pt idx="1394">
                        <c:v>-2.636993077937376</c:v>
                      </c:pt>
                      <c:pt idx="1395">
                        <c:v>-2.598834914087822</c:v>
                      </c:pt>
                      <c:pt idx="1396">
                        <c:v>-2.66283071385172</c:v>
                      </c:pt>
                      <c:pt idx="1397">
                        <c:v>-2.4432317864363209</c:v>
                      </c:pt>
                      <c:pt idx="1398">
                        <c:v>-2.434504785691316</c:v>
                      </c:pt>
                      <c:pt idx="1399">
                        <c:v>-2.6661308183620438</c:v>
                      </c:pt>
                      <c:pt idx="1400">
                        <c:v>-2.6670928851174218</c:v>
                      </c:pt>
                      <c:pt idx="1401">
                        <c:v>-2.4592220079382301</c:v>
                      </c:pt>
                      <c:pt idx="1402">
                        <c:v>-2.4899540375949019</c:v>
                      </c:pt>
                      <c:pt idx="1403">
                        <c:v>-2.7208396738340901</c:v>
                      </c:pt>
                      <c:pt idx="1404">
                        <c:v>-2.724115676678124</c:v>
                      </c:pt>
                      <c:pt idx="1405">
                        <c:v>-2.461996033384338</c:v>
                      </c:pt>
                      <c:pt idx="1406">
                        <c:v>-1.9995227410668519</c:v>
                      </c:pt>
                      <c:pt idx="1407">
                        <c:v>-2.1120329798360959</c:v>
                      </c:pt>
                      <c:pt idx="1408">
                        <c:v>-2.0408763685480049</c:v>
                      </c:pt>
                      <c:pt idx="1409">
                        <c:v>-2.116660072196205</c:v>
                      </c:pt>
                      <c:pt idx="1410">
                        <c:v>-2.2387510213629191</c:v>
                      </c:pt>
                      <c:pt idx="1411">
                        <c:v>-2.2946142771725899</c:v>
                      </c:pt>
                      <c:pt idx="1412">
                        <c:v>-2.2974715447333991</c:v>
                      </c:pt>
                      <c:pt idx="1413">
                        <c:v>-2.3065735657581259</c:v>
                      </c:pt>
                      <c:pt idx="1414">
                        <c:v>-2.3198490435011978</c:v>
                      </c:pt>
                      <c:pt idx="1415">
                        <c:v>-2.4263356986522409</c:v>
                      </c:pt>
                      <c:pt idx="1416">
                        <c:v>-2.4526773481393311</c:v>
                      </c:pt>
                      <c:pt idx="1417">
                        <c:v>-2.5260136302312381</c:v>
                      </c:pt>
                      <c:pt idx="1418">
                        <c:v>-2.622956327703954</c:v>
                      </c:pt>
                      <c:pt idx="1419">
                        <c:v>-2.7197421625318152</c:v>
                      </c:pt>
                      <c:pt idx="1420">
                        <c:v>-2.7501058676068402</c:v>
                      </c:pt>
                      <c:pt idx="1421">
                        <c:v>-2.6758521871990859</c:v>
                      </c:pt>
                      <c:pt idx="1422">
                        <c:v>-3.1370372445989609</c:v>
                      </c:pt>
                      <c:pt idx="1423">
                        <c:v>-3.0346810418599151</c:v>
                      </c:pt>
                      <c:pt idx="1424">
                        <c:v>-3.1419964660841448</c:v>
                      </c:pt>
                      <c:pt idx="1425">
                        <c:v>-3.0023308967152911</c:v>
                      </c:pt>
                      <c:pt idx="1426">
                        <c:v>-2.795894588485266</c:v>
                      </c:pt>
                      <c:pt idx="1427">
                        <c:v>0.87108529630896203</c:v>
                      </c:pt>
                      <c:pt idx="1428">
                        <c:v>0.76186146459072945</c:v>
                      </c:pt>
                      <c:pt idx="1429">
                        <c:v>0.74248318524965085</c:v>
                      </c:pt>
                      <c:pt idx="1430">
                        <c:v>0.78566019622198091</c:v>
                      </c:pt>
                      <c:pt idx="1431">
                        <c:v>0.7332934352179874</c:v>
                      </c:pt>
                      <c:pt idx="1432">
                        <c:v>0.79291221038890936</c:v>
                      </c:pt>
                      <c:pt idx="1433">
                        <c:v>0.7063792772083527</c:v>
                      </c:pt>
                      <c:pt idx="1434">
                        <c:v>0.71748404953405986</c:v>
                      </c:pt>
                      <c:pt idx="1435">
                        <c:v>-0.83343633516333804</c:v>
                      </c:pt>
                      <c:pt idx="1436">
                        <c:v>-0.70090871902825302</c:v>
                      </c:pt>
                      <c:pt idx="1437">
                        <c:v>-0.41654873781971691</c:v>
                      </c:pt>
                      <c:pt idx="1438">
                        <c:v>0.72093328969602044</c:v>
                      </c:pt>
                      <c:pt idx="1439">
                        <c:v>0.82999888053165538</c:v>
                      </c:pt>
                      <c:pt idx="1440">
                        <c:v>-0.1102458730813255</c:v>
                      </c:pt>
                      <c:pt idx="1441">
                        <c:v>-0.31880345982036729</c:v>
                      </c:pt>
                      <c:pt idx="1442">
                        <c:v>-0.4835394086296152</c:v>
                      </c:pt>
                      <c:pt idx="1443">
                        <c:v>-0.5468288006130686</c:v>
                      </c:pt>
                      <c:pt idx="1444">
                        <c:v>-0.52158812726480441</c:v>
                      </c:pt>
                      <c:pt idx="1445">
                        <c:v>-0.47347802027915697</c:v>
                      </c:pt>
                      <c:pt idx="1446">
                        <c:v>-0.28693418401599541</c:v>
                      </c:pt>
                      <c:pt idx="1447">
                        <c:v>-0.1564069027197123</c:v>
                      </c:pt>
                      <c:pt idx="1448">
                        <c:v>-0.1773222152403566</c:v>
                      </c:pt>
                      <c:pt idx="1449">
                        <c:v>-0.34827675250757639</c:v>
                      </c:pt>
                      <c:pt idx="1450">
                        <c:v>-0.57467950536227563</c:v>
                      </c:pt>
                      <c:pt idx="1451">
                        <c:v>-0.61668754366885259</c:v>
                      </c:pt>
                      <c:pt idx="1452">
                        <c:v>-0.70094188400395985</c:v>
                      </c:pt>
                      <c:pt idx="1453">
                        <c:v>-0.97573064618869165</c:v>
                      </c:pt>
                      <c:pt idx="1454">
                        <c:v>-1.024115159205673</c:v>
                      </c:pt>
                      <c:pt idx="1455">
                        <c:v>-0.85041196179722711</c:v>
                      </c:pt>
                      <c:pt idx="1456">
                        <c:v>-0.61095290951336823</c:v>
                      </c:pt>
                      <c:pt idx="1457">
                        <c:v>-0.54471884215908628</c:v>
                      </c:pt>
                      <c:pt idx="1458">
                        <c:v>-0.5415847566041283</c:v>
                      </c:pt>
                      <c:pt idx="1459">
                        <c:v>-0.6058818834028048</c:v>
                      </c:pt>
                      <c:pt idx="1460">
                        <c:v>-0.8828953560257593</c:v>
                      </c:pt>
                      <c:pt idx="1461">
                        <c:v>-1.35877899556089</c:v>
                      </c:pt>
                      <c:pt idx="1462">
                        <c:v>-1.5812635030662929</c:v>
                      </c:pt>
                      <c:pt idx="1463">
                        <c:v>-1.640345926855052</c:v>
                      </c:pt>
                      <c:pt idx="1464">
                        <c:v>-1.469823615677756</c:v>
                      </c:pt>
                      <c:pt idx="1465">
                        <c:v>-1.416087265762024</c:v>
                      </c:pt>
                      <c:pt idx="1466">
                        <c:v>-1.4874335217657051</c:v>
                      </c:pt>
                      <c:pt idx="1467">
                        <c:v>-1.6952066314262959</c:v>
                      </c:pt>
                      <c:pt idx="1468">
                        <c:v>-1.894546581160913</c:v>
                      </c:pt>
                      <c:pt idx="1469">
                        <c:v>-1.9206639894708519</c:v>
                      </c:pt>
                      <c:pt idx="1470">
                        <c:v>-1.9152311329825711</c:v>
                      </c:pt>
                      <c:pt idx="1471">
                        <c:v>-1.8591402071781811</c:v>
                      </c:pt>
                      <c:pt idx="1472">
                        <c:v>-1.854523552137926</c:v>
                      </c:pt>
                      <c:pt idx="1473">
                        <c:v>-1.605836800708881</c:v>
                      </c:pt>
                      <c:pt idx="1474">
                        <c:v>-1.2588423565281019</c:v>
                      </c:pt>
                      <c:pt idx="1475">
                        <c:v>-1.075582495776112</c:v>
                      </c:pt>
                      <c:pt idx="1476">
                        <c:v>-1.0739519110403051</c:v>
                      </c:pt>
                      <c:pt idx="1477">
                        <c:v>-1.203958904601224</c:v>
                      </c:pt>
                      <c:pt idx="1478">
                        <c:v>-1.2786116504762031</c:v>
                      </c:pt>
                      <c:pt idx="1479">
                        <c:v>-1.2852586254126981</c:v>
                      </c:pt>
                      <c:pt idx="1480">
                        <c:v>-1.1897478353927069</c:v>
                      </c:pt>
                      <c:pt idx="1481">
                        <c:v>-1.1563533123627261</c:v>
                      </c:pt>
                      <c:pt idx="1482">
                        <c:v>-1.489227347143153</c:v>
                      </c:pt>
                      <c:pt idx="1483">
                        <c:v>-1.5758579861979769</c:v>
                      </c:pt>
                      <c:pt idx="1484">
                        <c:v>-1.295501746282284</c:v>
                      </c:pt>
                      <c:pt idx="1485">
                        <c:v>-1.2733351631866161</c:v>
                      </c:pt>
                      <c:pt idx="1486">
                        <c:v>-0.83437289172535223</c:v>
                      </c:pt>
                      <c:pt idx="1487">
                        <c:v>-1.424972850094298</c:v>
                      </c:pt>
                      <c:pt idx="1488">
                        <c:v>-1.524099876313862</c:v>
                      </c:pt>
                      <c:pt idx="1489">
                        <c:v>-1.8429793554849609</c:v>
                      </c:pt>
                      <c:pt idx="1490">
                        <c:v>-1.8563905296027661</c:v>
                      </c:pt>
                      <c:pt idx="1491">
                        <c:v>-1.4672253818611971</c:v>
                      </c:pt>
                      <c:pt idx="1492">
                        <c:v>-1.1156717948362831</c:v>
                      </c:pt>
                      <c:pt idx="1493">
                        <c:v>-1.2442852071430279</c:v>
                      </c:pt>
                      <c:pt idx="1494">
                        <c:v>-1.6020265025832721</c:v>
                      </c:pt>
                      <c:pt idx="1495">
                        <c:v>-1.5553793745787989</c:v>
                      </c:pt>
                      <c:pt idx="1496">
                        <c:v>-1.3627628878155209</c:v>
                      </c:pt>
                      <c:pt idx="1497">
                        <c:v>-1.5000361548519039</c:v>
                      </c:pt>
                      <c:pt idx="1498">
                        <c:v>-1.833092981044576</c:v>
                      </c:pt>
                      <c:pt idx="1499">
                        <c:v>-2.008563096228293</c:v>
                      </c:pt>
                      <c:pt idx="1500">
                        <c:v>-2.0652918356516139</c:v>
                      </c:pt>
                      <c:pt idx="1501">
                        <c:v>-1.905898171588768</c:v>
                      </c:pt>
                      <c:pt idx="1502">
                        <c:v>-2.23112424048839</c:v>
                      </c:pt>
                      <c:pt idx="1503">
                        <c:v>-2.2007473951841812</c:v>
                      </c:pt>
                      <c:pt idx="1504">
                        <c:v>-1.813079839633553</c:v>
                      </c:pt>
                      <c:pt idx="1505">
                        <c:v>-1.823527517538944</c:v>
                      </c:pt>
                      <c:pt idx="1506">
                        <c:v>-2.1665941327910501</c:v>
                      </c:pt>
                      <c:pt idx="1507">
                        <c:v>-2.0442330732979932</c:v>
                      </c:pt>
                      <c:pt idx="1508">
                        <c:v>-2.1519944789664271</c:v>
                      </c:pt>
                      <c:pt idx="1509">
                        <c:v>-2.2411528622440962</c:v>
                      </c:pt>
                      <c:pt idx="1510">
                        <c:v>-2.343071122383396</c:v>
                      </c:pt>
                      <c:pt idx="1511">
                        <c:v>-2.362377116869117</c:v>
                      </c:pt>
                      <c:pt idx="1512">
                        <c:v>-4.9423500355975269</c:v>
                      </c:pt>
                      <c:pt idx="1513">
                        <c:v>-2.4765595044219619</c:v>
                      </c:pt>
                      <c:pt idx="1514">
                        <c:v>-2.5122405415515572</c:v>
                      </c:pt>
                      <c:pt idx="1515">
                        <c:v>-2.5714722229358289</c:v>
                      </c:pt>
                      <c:pt idx="1516">
                        <c:v>-4.1569797248947911</c:v>
                      </c:pt>
                      <c:pt idx="1517">
                        <c:v>-2.4495612778931282</c:v>
                      </c:pt>
                      <c:pt idx="1518">
                        <c:v>-2.4427703177878319</c:v>
                      </c:pt>
                      <c:pt idx="1519">
                        <c:v>-4.8591001705890573</c:v>
                      </c:pt>
                      <c:pt idx="1520">
                        <c:v>-5.1610463173378811</c:v>
                      </c:pt>
                      <c:pt idx="1521">
                        <c:v>-5.1985233668922151</c:v>
                      </c:pt>
                      <c:pt idx="1522">
                        <c:v>-4.8185081789533202</c:v>
                      </c:pt>
                      <c:pt idx="1523">
                        <c:v>-4.2932456893709441</c:v>
                      </c:pt>
                      <c:pt idx="1524">
                        <c:v>-4.7386625510708598</c:v>
                      </c:pt>
                      <c:pt idx="1525">
                        <c:v>-4.7961301496794784</c:v>
                      </c:pt>
                      <c:pt idx="1526">
                        <c:v>-4.5086853056477372</c:v>
                      </c:pt>
                      <c:pt idx="1527">
                        <c:v>-1.735971797906567</c:v>
                      </c:pt>
                      <c:pt idx="1528">
                        <c:v>-1.9214123217680701</c:v>
                      </c:pt>
                      <c:pt idx="1529">
                        <c:v>-2.3344379637947732</c:v>
                      </c:pt>
                      <c:pt idx="1530">
                        <c:v>-2.3261266435361851</c:v>
                      </c:pt>
                      <c:pt idx="1531">
                        <c:v>-2.2860393411503588</c:v>
                      </c:pt>
                      <c:pt idx="1532">
                        <c:v>-2.4894108515871531</c:v>
                      </c:pt>
                      <c:pt idx="1533">
                        <c:v>-2.6287830890715411</c:v>
                      </c:pt>
                      <c:pt idx="1534">
                        <c:v>-2.6556918300492138</c:v>
                      </c:pt>
                      <c:pt idx="1535">
                        <c:v>-2.4912968305850991</c:v>
                      </c:pt>
                      <c:pt idx="1536">
                        <c:v>-4.3625056126106454</c:v>
                      </c:pt>
                      <c:pt idx="1537">
                        <c:v>-4.4505285775486287</c:v>
                      </c:pt>
                      <c:pt idx="1538">
                        <c:v>-4.3543318540697182</c:v>
                      </c:pt>
                      <c:pt idx="1539">
                        <c:v>-4.7447842214974214</c:v>
                      </c:pt>
                      <c:pt idx="1540">
                        <c:v>-4.9847419153751318</c:v>
                      </c:pt>
                      <c:pt idx="1541">
                        <c:v>-5.1933007585726392</c:v>
                      </c:pt>
                      <c:pt idx="1542">
                        <c:v>-5.2020796155460083</c:v>
                      </c:pt>
                      <c:pt idx="1543">
                        <c:v>-5.2469550972581738</c:v>
                      </c:pt>
                      <c:pt idx="1544">
                        <c:v>-5.3519170610099094</c:v>
                      </c:pt>
                      <c:pt idx="1545">
                        <c:v>-5.4492877070785539</c:v>
                      </c:pt>
                      <c:pt idx="1546">
                        <c:v>-5.6350893759680067</c:v>
                      </c:pt>
                      <c:pt idx="1547">
                        <c:v>-5.5808649064692748</c:v>
                      </c:pt>
                      <c:pt idx="1548">
                        <c:v>-6.2218319413330967</c:v>
                      </c:pt>
                      <c:pt idx="1549">
                        <c:v>-6.4463886301868278</c:v>
                      </c:pt>
                      <c:pt idx="1550">
                        <c:v>-6.4342181148904798</c:v>
                      </c:pt>
                      <c:pt idx="1551">
                        <c:v>0.79944640290908786</c:v>
                      </c:pt>
                      <c:pt idx="1552">
                        <c:v>0.83064478004023101</c:v>
                      </c:pt>
                      <c:pt idx="1553">
                        <c:v>0.91011779419891403</c:v>
                      </c:pt>
                      <c:pt idx="1554">
                        <c:v>0.8288885783869121</c:v>
                      </c:pt>
                      <c:pt idx="1555">
                        <c:v>0.80158910014800155</c:v>
                      </c:pt>
                      <c:pt idx="1556">
                        <c:v>0.71923044786509849</c:v>
                      </c:pt>
                      <c:pt idx="1557">
                        <c:v>0.42621740666025038</c:v>
                      </c:pt>
                      <c:pt idx="1558">
                        <c:v>0.3817858836476456</c:v>
                      </c:pt>
                      <c:pt idx="1559">
                        <c:v>0.28411732790716088</c:v>
                      </c:pt>
                      <c:pt idx="1560">
                        <c:v>0.29091093386534389</c:v>
                      </c:pt>
                      <c:pt idx="1561">
                        <c:v>0.2390059697475562</c:v>
                      </c:pt>
                      <c:pt idx="1562">
                        <c:v>3.472562898230705E-2</c:v>
                      </c:pt>
                      <c:pt idx="1563">
                        <c:v>0.1030722104452184</c:v>
                      </c:pt>
                      <c:pt idx="1564">
                        <c:v>0.112660239568772</c:v>
                      </c:pt>
                      <c:pt idx="1565">
                        <c:v>0.19124867424011491</c:v>
                      </c:pt>
                      <c:pt idx="1566">
                        <c:v>6.6697698583633891E-2</c:v>
                      </c:pt>
                      <c:pt idx="1567">
                        <c:v>-7.4979293627098459E-2</c:v>
                      </c:pt>
                      <c:pt idx="1568">
                        <c:v>6.7081229890553882</c:v>
                      </c:pt>
                      <c:pt idx="1569">
                        <c:v>-0.33852300522772238</c:v>
                      </c:pt>
                      <c:pt idx="1570">
                        <c:v>6.1944374378340408</c:v>
                      </c:pt>
                      <c:pt idx="1571">
                        <c:v>6.0103811887836223</c:v>
                      </c:pt>
                      <c:pt idx="1572">
                        <c:v>5.8497973980732709</c:v>
                      </c:pt>
                      <c:pt idx="1573">
                        <c:v>5.7362691537257007</c:v>
                      </c:pt>
                      <c:pt idx="1574">
                        <c:v>5.5103476252998949</c:v>
                      </c:pt>
                      <c:pt idx="1575">
                        <c:v>5.3299946512941547</c:v>
                      </c:pt>
                      <c:pt idx="1576">
                        <c:v>-1.030429846520788</c:v>
                      </c:pt>
                      <c:pt idx="1577">
                        <c:v>-1.159957794270797</c:v>
                      </c:pt>
                      <c:pt idx="1578">
                        <c:v>-1.375337972766258</c:v>
                      </c:pt>
                      <c:pt idx="1579">
                        <c:v>-1.744575988912662</c:v>
                      </c:pt>
                      <c:pt idx="1580">
                        <c:v>-1.895856612114126</c:v>
                      </c:pt>
                      <c:pt idx="1581">
                        <c:v>-1.9417611426749859</c:v>
                      </c:pt>
                      <c:pt idx="1582">
                        <c:v>-2.1151782719597909</c:v>
                      </c:pt>
                      <c:pt idx="1583">
                        <c:v>-2.867582951039588</c:v>
                      </c:pt>
                      <c:pt idx="1584">
                        <c:v>-2.9647997062066471</c:v>
                      </c:pt>
                      <c:pt idx="1585">
                        <c:v>-2.9197900149443372</c:v>
                      </c:pt>
                      <c:pt idx="1586">
                        <c:v>-2.959333653035964</c:v>
                      </c:pt>
                      <c:pt idx="1587">
                        <c:v>-2.5157286611095899</c:v>
                      </c:pt>
                      <c:pt idx="1588">
                        <c:v>-2.4468295134885878</c:v>
                      </c:pt>
                      <c:pt idx="1589">
                        <c:v>-2.7037494864085239</c:v>
                      </c:pt>
                      <c:pt idx="1590">
                        <c:v>-2.6128650697183908</c:v>
                      </c:pt>
                      <c:pt idx="1591">
                        <c:v>-2.7541079294533488</c:v>
                      </c:pt>
                      <c:pt idx="1592">
                        <c:v>-2.5967442280159712</c:v>
                      </c:pt>
                      <c:pt idx="1593">
                        <c:v>-2.7920742101902118</c:v>
                      </c:pt>
                      <c:pt idx="1594">
                        <c:v>-3.0313186470019788</c:v>
                      </c:pt>
                      <c:pt idx="1595">
                        <c:v>-3.098006535100958</c:v>
                      </c:pt>
                      <c:pt idx="1596">
                        <c:v>-2.8651868435840289</c:v>
                      </c:pt>
                      <c:pt idx="1597">
                        <c:v>-2.742457210735131</c:v>
                      </c:pt>
                      <c:pt idx="1598">
                        <c:v>-2.8119003604774</c:v>
                      </c:pt>
                      <c:pt idx="1599">
                        <c:v>-2.900541732644768</c:v>
                      </c:pt>
                      <c:pt idx="1600">
                        <c:v>-2.6235053454066439</c:v>
                      </c:pt>
                      <c:pt idx="1601">
                        <c:v>-3.182129220301988</c:v>
                      </c:pt>
                      <c:pt idx="1602">
                        <c:v>-3.390743155114714</c:v>
                      </c:pt>
                      <c:pt idx="1603">
                        <c:v>-2.8636814242198732</c:v>
                      </c:pt>
                      <c:pt idx="1604">
                        <c:v>-2.6873336461983039</c:v>
                      </c:pt>
                      <c:pt idx="1605">
                        <c:v>-2.8482558638836641</c:v>
                      </c:pt>
                      <c:pt idx="1606">
                        <c:v>-2.642235725408455</c:v>
                      </c:pt>
                      <c:pt idx="1607">
                        <c:v>-1.9155423494309161</c:v>
                      </c:pt>
                      <c:pt idx="1608">
                        <c:v>-1.603349303954563</c:v>
                      </c:pt>
                      <c:pt idx="1609">
                        <c:v>-1.6983957220272039</c:v>
                      </c:pt>
                      <c:pt idx="1610">
                        <c:v>-1.672359054024356</c:v>
                      </c:pt>
                      <c:pt idx="1611">
                        <c:v>-1.496506219112582</c:v>
                      </c:pt>
                      <c:pt idx="1612">
                        <c:v>-1.1763858536488501</c:v>
                      </c:pt>
                      <c:pt idx="1613">
                        <c:v>-1.174694144765519</c:v>
                      </c:pt>
                      <c:pt idx="1614">
                        <c:v>-1.207552057021283</c:v>
                      </c:pt>
                      <c:pt idx="1615">
                        <c:v>-1.239545479616009</c:v>
                      </c:pt>
                      <c:pt idx="1616">
                        <c:v>-1.1260901325097601</c:v>
                      </c:pt>
                      <c:pt idx="1617">
                        <c:v>-1.1183886934671921</c:v>
                      </c:pt>
                      <c:pt idx="1618">
                        <c:v>-1.014095854018763</c:v>
                      </c:pt>
                      <c:pt idx="1619">
                        <c:v>-1.168872819560824</c:v>
                      </c:pt>
                      <c:pt idx="1620">
                        <c:v>-1.1492389884774321</c:v>
                      </c:pt>
                      <c:pt idx="1621">
                        <c:v>-1.1022522449533161</c:v>
                      </c:pt>
                      <c:pt idx="1622">
                        <c:v>-1.106951037545441</c:v>
                      </c:pt>
                      <c:pt idx="1623">
                        <c:v>-1.086251998256627</c:v>
                      </c:pt>
                      <c:pt idx="1624">
                        <c:v>-1.3196210211862349</c:v>
                      </c:pt>
                      <c:pt idx="1625">
                        <c:v>-1.419343621803703</c:v>
                      </c:pt>
                      <c:pt idx="1626">
                        <c:v>-1.5962353100955149</c:v>
                      </c:pt>
                      <c:pt idx="1627">
                        <c:v>-1.7505029556254119</c:v>
                      </c:pt>
                      <c:pt idx="1628">
                        <c:v>-1.41416351828422</c:v>
                      </c:pt>
                      <c:pt idx="1629">
                        <c:v>-1.265301364672347</c:v>
                      </c:pt>
                      <c:pt idx="1630">
                        <c:v>-1.0489695793077201</c:v>
                      </c:pt>
                      <c:pt idx="1631">
                        <c:v>-0.93702922948434342</c:v>
                      </c:pt>
                      <c:pt idx="1632">
                        <c:v>-0.62993371145162136</c:v>
                      </c:pt>
                      <c:pt idx="1633">
                        <c:v>-0.64019730471138192</c:v>
                      </c:pt>
                      <c:pt idx="1634">
                        <c:v>-0.32059090932176398</c:v>
                      </c:pt>
                      <c:pt idx="1635">
                        <c:v>-0.15746768141450859</c:v>
                      </c:pt>
                      <c:pt idx="1636">
                        <c:v>-0.14389626829405511</c:v>
                      </c:pt>
                      <c:pt idx="1637">
                        <c:v>-1.9627472090076859E-2</c:v>
                      </c:pt>
                      <c:pt idx="1638">
                        <c:v>0.19301284485840889</c:v>
                      </c:pt>
                      <c:pt idx="1639">
                        <c:v>0.25972927198766599</c:v>
                      </c:pt>
                      <c:pt idx="1640">
                        <c:v>0.36069641381161682</c:v>
                      </c:pt>
                      <c:pt idx="1641">
                        <c:v>0.17076202078952149</c:v>
                      </c:pt>
                      <c:pt idx="1642">
                        <c:v>5.7075440079354667E-2</c:v>
                      </c:pt>
                      <c:pt idx="1643">
                        <c:v>0.18525571325574741</c:v>
                      </c:pt>
                      <c:pt idx="1644">
                        <c:v>0.52073522883353129</c:v>
                      </c:pt>
                      <c:pt idx="1645">
                        <c:v>1.104727732459704</c:v>
                      </c:pt>
                      <c:pt idx="1646">
                        <c:v>1.3114203018552459</c:v>
                      </c:pt>
                      <c:pt idx="1647">
                        <c:v>1.3069262550933911</c:v>
                      </c:pt>
                      <c:pt idx="1648">
                        <c:v>1.0437999460374361</c:v>
                      </c:pt>
                      <c:pt idx="1649">
                        <c:v>0.78983521114319644</c:v>
                      </c:pt>
                      <c:pt idx="1650">
                        <c:v>0.61644919639648521</c:v>
                      </c:pt>
                      <c:pt idx="1651">
                        <c:v>8.767636409141713E-2</c:v>
                      </c:pt>
                      <c:pt idx="1652">
                        <c:v>-0.56442432627057715</c:v>
                      </c:pt>
                      <c:pt idx="1653">
                        <c:v>-0.76486160952976423</c:v>
                      </c:pt>
                      <c:pt idx="1654">
                        <c:v>-0.1727252580749222</c:v>
                      </c:pt>
                      <c:pt idx="1655">
                        <c:v>0.49667196143587289</c:v>
                      </c:pt>
                      <c:pt idx="1656">
                        <c:v>1.049062738671775</c:v>
                      </c:pt>
                      <c:pt idx="1657">
                        <c:v>1.00570639769008</c:v>
                      </c:pt>
                      <c:pt idx="1658">
                        <c:v>0.87823257523002307</c:v>
                      </c:pt>
                      <c:pt idx="1659">
                        <c:v>1.121705115925778</c:v>
                      </c:pt>
                      <c:pt idx="1660">
                        <c:v>1.524586707055485</c:v>
                      </c:pt>
                      <c:pt idx="1661">
                        <c:v>1.54653401345285</c:v>
                      </c:pt>
                      <c:pt idx="1662">
                        <c:v>1.767514338160479</c:v>
                      </c:pt>
                      <c:pt idx="1663">
                        <c:v>1.7337340829142469</c:v>
                      </c:pt>
                      <c:pt idx="1664">
                        <c:v>1.506978782964862</c:v>
                      </c:pt>
                      <c:pt idx="1665">
                        <c:v>1.421952702390975</c:v>
                      </c:pt>
                      <c:pt idx="1666">
                        <c:v>1.4501752753450809</c:v>
                      </c:pt>
                      <c:pt idx="1667">
                        <c:v>1.44216750199227</c:v>
                      </c:pt>
                      <c:pt idx="1668">
                        <c:v>1.3878536368337699</c:v>
                      </c:pt>
                      <c:pt idx="1669">
                        <c:v>1.4474275015261151</c:v>
                      </c:pt>
                      <c:pt idx="1670">
                        <c:v>1.25245977926727</c:v>
                      </c:pt>
                      <c:pt idx="1671">
                        <c:v>1.213630273510494</c:v>
                      </c:pt>
                      <c:pt idx="1672">
                        <c:v>1.4705444607923259</c:v>
                      </c:pt>
                      <c:pt idx="1673">
                        <c:v>1.632361106351625</c:v>
                      </c:pt>
                      <c:pt idx="1674">
                        <c:v>1.634816944564339</c:v>
                      </c:pt>
                      <c:pt idx="1675">
                        <c:v>1.5259404540619581</c:v>
                      </c:pt>
                      <c:pt idx="1676">
                        <c:v>1.3718040537603491</c:v>
                      </c:pt>
                      <c:pt idx="1677">
                        <c:v>1.13504019617654</c:v>
                      </c:pt>
                      <c:pt idx="1678">
                        <c:v>1.1943570474753049</c:v>
                      </c:pt>
                      <c:pt idx="1679">
                        <c:v>1.3283494333780641</c:v>
                      </c:pt>
                      <c:pt idx="1680">
                        <c:v>1.634902493010119</c:v>
                      </c:pt>
                      <c:pt idx="1681">
                        <c:v>1.892077672249231</c:v>
                      </c:pt>
                      <c:pt idx="1682">
                        <c:v>1.992054600934692</c:v>
                      </c:pt>
                      <c:pt idx="1683">
                        <c:v>2.0159018201081231</c:v>
                      </c:pt>
                      <c:pt idx="1684">
                        <c:v>1.9942596233895691</c:v>
                      </c:pt>
                      <c:pt idx="1685">
                        <c:v>1.6839437023225581</c:v>
                      </c:pt>
                      <c:pt idx="1686">
                        <c:v>1.2078042778926319</c:v>
                      </c:pt>
                      <c:pt idx="1687">
                        <c:v>1.2930696126454571</c:v>
                      </c:pt>
                      <c:pt idx="1688">
                        <c:v>1.4843996633670411</c:v>
                      </c:pt>
                      <c:pt idx="1689">
                        <c:v>1.676520154869064</c:v>
                      </c:pt>
                      <c:pt idx="1690">
                        <c:v>1.8201494610212241</c:v>
                      </c:pt>
                      <c:pt idx="1691">
                        <c:v>2.088927639829667</c:v>
                      </c:pt>
                      <c:pt idx="1692">
                        <c:v>2.2451650781474601</c:v>
                      </c:pt>
                      <c:pt idx="1693">
                        <c:v>2.324904816275208</c:v>
                      </c:pt>
                      <c:pt idx="1694">
                        <c:v>2.2353740551676982</c:v>
                      </c:pt>
                      <c:pt idx="1695">
                        <c:v>1.965672294196037</c:v>
                      </c:pt>
                      <c:pt idx="1696">
                        <c:v>1.709958815457862</c:v>
                      </c:pt>
                      <c:pt idx="1697">
                        <c:v>1.4139582785021361</c:v>
                      </c:pt>
                      <c:pt idx="1698">
                        <c:v>1.6754058758181569</c:v>
                      </c:pt>
                      <c:pt idx="1699">
                        <c:v>2.0046644118509609</c:v>
                      </c:pt>
                      <c:pt idx="1700">
                        <c:v>2.6396663325767662</c:v>
                      </c:pt>
                      <c:pt idx="1701">
                        <c:v>3.26056631852523</c:v>
                      </c:pt>
                      <c:pt idx="1702">
                        <c:v>3.5609095004715861</c:v>
                      </c:pt>
                      <c:pt idx="1703">
                        <c:v>3.448022564511255</c:v>
                      </c:pt>
                      <c:pt idx="1704">
                        <c:v>3.360329792614424</c:v>
                      </c:pt>
                      <c:pt idx="1705">
                        <c:v>3.0928728509980692</c:v>
                      </c:pt>
                      <c:pt idx="1706">
                        <c:v>2.7180954789877889</c:v>
                      </c:pt>
                      <c:pt idx="1707">
                        <c:v>2.7273692216923049</c:v>
                      </c:pt>
                      <c:pt idx="1708">
                        <c:v>2.8592629886191299</c:v>
                      </c:pt>
                      <c:pt idx="1709">
                        <c:v>3.435169260147366</c:v>
                      </c:pt>
                      <c:pt idx="1710">
                        <c:v>4.4872981029963421</c:v>
                      </c:pt>
                      <c:pt idx="1711">
                        <c:v>4.8819801928866449</c:v>
                      </c:pt>
                      <c:pt idx="1712">
                        <c:v>4.6995085971241286</c:v>
                      </c:pt>
                      <c:pt idx="1713">
                        <c:v>4.5811831517389754</c:v>
                      </c:pt>
                      <c:pt idx="1714">
                        <c:v>4.4680020363146964</c:v>
                      </c:pt>
                      <c:pt idx="1715">
                        <c:v>4.3006231692322281</c:v>
                      </c:pt>
                      <c:pt idx="1716">
                        <c:v>4.0657926388576699</c:v>
                      </c:pt>
                      <c:pt idx="1717">
                        <c:v>3.8881821025989169</c:v>
                      </c:pt>
                      <c:pt idx="1718">
                        <c:v>3.9169455167524241</c:v>
                      </c:pt>
                      <c:pt idx="1719">
                        <c:v>3.7275080683224311</c:v>
                      </c:pt>
                      <c:pt idx="1720">
                        <c:v>3.4526571672142539</c:v>
                      </c:pt>
                      <c:pt idx="1721">
                        <c:v>3.5881629234776531</c:v>
                      </c:pt>
                      <c:pt idx="1722">
                        <c:v>4.077661838802209</c:v>
                      </c:pt>
                      <c:pt idx="1723">
                        <c:v>4.1083662137263124</c:v>
                      </c:pt>
                      <c:pt idx="1724">
                        <c:v>4.1742943690583454</c:v>
                      </c:pt>
                      <c:pt idx="1725">
                        <c:v>3.675813753773149</c:v>
                      </c:pt>
                      <c:pt idx="1726">
                        <c:v>3.5090465006648879</c:v>
                      </c:pt>
                      <c:pt idx="1727">
                        <c:v>3.694946060310317</c:v>
                      </c:pt>
                      <c:pt idx="1728">
                        <c:v>4.0880613837495714</c:v>
                      </c:pt>
                      <c:pt idx="1729">
                        <c:v>4.3427154933969403</c:v>
                      </c:pt>
                      <c:pt idx="1730">
                        <c:v>4.343931021421974</c:v>
                      </c:pt>
                      <c:pt idx="1731">
                        <c:v>4.4922532897659453</c:v>
                      </c:pt>
                      <c:pt idx="1732">
                        <c:v>4.8446753994527674</c:v>
                      </c:pt>
                      <c:pt idx="1733">
                        <c:v>5.1174492956840689</c:v>
                      </c:pt>
                      <c:pt idx="1734">
                        <c:v>5.0061126918181911</c:v>
                      </c:pt>
                      <c:pt idx="1735">
                        <c:v>4.5498740059787419</c:v>
                      </c:pt>
                      <c:pt idx="1736">
                        <c:v>3.612758488635758</c:v>
                      </c:pt>
                      <c:pt idx="1737">
                        <c:v>2.9795953692216188</c:v>
                      </c:pt>
                      <c:pt idx="1738">
                        <c:v>2.7908063356483459</c:v>
                      </c:pt>
                      <c:pt idx="1739">
                        <c:v>2.9123704889977171</c:v>
                      </c:pt>
                      <c:pt idx="1740">
                        <c:v>3.0652773078034641</c:v>
                      </c:pt>
                      <c:pt idx="1741">
                        <c:v>3.3286239072779789</c:v>
                      </c:pt>
                      <c:pt idx="1742">
                        <c:v>3.2296213700011198</c:v>
                      </c:pt>
                      <c:pt idx="1743">
                        <c:v>3.1373445120880761</c:v>
                      </c:pt>
                      <c:pt idx="1744">
                        <c:v>2.941209841676538</c:v>
                      </c:pt>
                      <c:pt idx="1745">
                        <c:v>2.709440663538901</c:v>
                      </c:pt>
                      <c:pt idx="1746">
                        <c:v>2.7558064553987629</c:v>
                      </c:pt>
                      <c:pt idx="1747">
                        <c:v>2.9086691721412992</c:v>
                      </c:pt>
                      <c:pt idx="1748">
                        <c:v>3.024670910054108</c:v>
                      </c:pt>
                      <c:pt idx="1749">
                        <c:v>3.4359463807388182</c:v>
                      </c:pt>
                      <c:pt idx="1750">
                        <c:v>3.6857275329309762</c:v>
                      </c:pt>
                      <c:pt idx="1751">
                        <c:v>3.5167217792787411</c:v>
                      </c:pt>
                      <c:pt idx="1752">
                        <c:v>3.0007343106697819</c:v>
                      </c:pt>
                      <c:pt idx="1753">
                        <c:v>2.9538685022319799</c:v>
                      </c:pt>
                      <c:pt idx="1754">
                        <c:v>2.849410400167919</c:v>
                      </c:pt>
                      <c:pt idx="1755">
                        <c:v>2.5833373934190011</c:v>
                      </c:pt>
                      <c:pt idx="1756">
                        <c:v>2.3145728896757678</c:v>
                      </c:pt>
                      <c:pt idx="1757">
                        <c:v>2.3792050046985609</c:v>
                      </c:pt>
                      <c:pt idx="1758">
                        <c:v>2.444232943127957</c:v>
                      </c:pt>
                      <c:pt idx="1759">
                        <c:v>2.2946080848288042</c:v>
                      </c:pt>
                      <c:pt idx="1760">
                        <c:v>2.3384545463831099</c:v>
                      </c:pt>
                      <c:pt idx="1761">
                        <c:v>2.3982467623576089</c:v>
                      </c:pt>
                      <c:pt idx="1762">
                        <c:v>2.355393252265312</c:v>
                      </c:pt>
                      <c:pt idx="1763">
                        <c:v>2.9211707319451539</c:v>
                      </c:pt>
                      <c:pt idx="1764">
                        <c:v>3.5863347211484768</c:v>
                      </c:pt>
                      <c:pt idx="1765">
                        <c:v>3.9162444625114801</c:v>
                      </c:pt>
                      <c:pt idx="1766">
                        <c:v>3.656737643835331</c:v>
                      </c:pt>
                      <c:pt idx="1767">
                        <c:v>3.470117325734924</c:v>
                      </c:pt>
                      <c:pt idx="1768">
                        <c:v>2.7932177924569932</c:v>
                      </c:pt>
                      <c:pt idx="1769">
                        <c:v>2.107688714944667</c:v>
                      </c:pt>
                      <c:pt idx="1770">
                        <c:v>1.874276089158921</c:v>
                      </c:pt>
                      <c:pt idx="1771">
                        <c:v>2.191181720186806</c:v>
                      </c:pt>
                      <c:pt idx="1772">
                        <c:v>2.6418970927528149</c:v>
                      </c:pt>
                      <c:pt idx="1773">
                        <c:v>3.157774593755533</c:v>
                      </c:pt>
                      <c:pt idx="1774">
                        <c:v>2.9077320840836789</c:v>
                      </c:pt>
                      <c:pt idx="1775">
                        <c:v>2.4902096823018769</c:v>
                      </c:pt>
                      <c:pt idx="1776">
                        <c:v>1.9598700952287089</c:v>
                      </c:pt>
                      <c:pt idx="1777">
                        <c:v>1.61869581306251</c:v>
                      </c:pt>
                      <c:pt idx="1778">
                        <c:v>1.4656292269517459</c:v>
                      </c:pt>
                      <c:pt idx="1779">
                        <c:v>1.335935297251966</c:v>
                      </c:pt>
                      <c:pt idx="1780">
                        <c:v>1.2394418102073299</c:v>
                      </c:pt>
                      <c:pt idx="1781">
                        <c:v>1.1651790273720759</c:v>
                      </c:pt>
                      <c:pt idx="1782">
                        <c:v>1.0281475758729559</c:v>
                      </c:pt>
                      <c:pt idx="1783">
                        <c:v>1.0080933439115101</c:v>
                      </c:pt>
                      <c:pt idx="1784">
                        <c:v>1.295265132221884</c:v>
                      </c:pt>
                      <c:pt idx="1785">
                        <c:v>1.812026757788455</c:v>
                      </c:pt>
                      <c:pt idx="1786">
                        <c:v>2.3992555203632389</c:v>
                      </c:pt>
                      <c:pt idx="1787">
                        <c:v>2.8579812123561812</c:v>
                      </c:pt>
                      <c:pt idx="1788">
                        <c:v>3.126341979914538</c:v>
                      </c:pt>
                      <c:pt idx="1789">
                        <c:v>3.3775305215035729</c:v>
                      </c:pt>
                      <c:pt idx="1790">
                        <c:v>3.3305605857731821</c:v>
                      </c:pt>
                      <c:pt idx="1791">
                        <c:v>2.9955353771754649</c:v>
                      </c:pt>
                      <c:pt idx="1792">
                        <c:v>2.6488464789740571</c:v>
                      </c:pt>
                      <c:pt idx="1793">
                        <c:v>2.5267589050793799</c:v>
                      </c:pt>
                      <c:pt idx="1794">
                        <c:v>2.1208188475405678</c:v>
                      </c:pt>
                      <c:pt idx="1795">
                        <c:v>2.1434501286988081</c:v>
                      </c:pt>
                      <c:pt idx="1796">
                        <c:v>1.882757907851361</c:v>
                      </c:pt>
                      <c:pt idx="1797">
                        <c:v>1.7674377219965629</c:v>
                      </c:pt>
                      <c:pt idx="1798">
                        <c:v>1.9714322433952629</c:v>
                      </c:pt>
                      <c:pt idx="1799">
                        <c:v>2.0752720554744428</c:v>
                      </c:pt>
                      <c:pt idx="1800">
                        <c:v>1.746487171382348</c:v>
                      </c:pt>
                      <c:pt idx="1801">
                        <c:v>1.479837573109172</c:v>
                      </c:pt>
                      <c:pt idx="1802">
                        <c:v>1.249850052541019</c:v>
                      </c:pt>
                      <c:pt idx="1803">
                        <c:v>1.14646229137198</c:v>
                      </c:pt>
                      <c:pt idx="1804">
                        <c:v>1.207250274526688</c:v>
                      </c:pt>
                      <c:pt idx="1805">
                        <c:v>1.1942986227379651</c:v>
                      </c:pt>
                      <c:pt idx="1806">
                        <c:v>0.82915163834606398</c:v>
                      </c:pt>
                      <c:pt idx="1807">
                        <c:v>0.64414593651555141</c:v>
                      </c:pt>
                      <c:pt idx="1808">
                        <c:v>0.44716225381657287</c:v>
                      </c:pt>
                      <c:pt idx="1809">
                        <c:v>0.30245748577988879</c:v>
                      </c:pt>
                      <c:pt idx="1810">
                        <c:v>0.48083739875531512</c:v>
                      </c:pt>
                      <c:pt idx="1811">
                        <c:v>0.72844230177521851</c:v>
                      </c:pt>
                      <c:pt idx="1812">
                        <c:v>0.9343033753921145</c:v>
                      </c:pt>
                      <c:pt idx="1813">
                        <c:v>0.9924009454260263</c:v>
                      </c:pt>
                      <c:pt idx="1814">
                        <c:v>1.3700112212945961</c:v>
                      </c:pt>
                      <c:pt idx="1815">
                        <c:v>1.678695795889779</c:v>
                      </c:pt>
                      <c:pt idx="1816">
                        <c:v>2.5328118412562399</c:v>
                      </c:pt>
                      <c:pt idx="1817">
                        <c:v>3.0584385297358949</c:v>
                      </c:pt>
                      <c:pt idx="1818">
                        <c:v>3.4844668251759661</c:v>
                      </c:pt>
                      <c:pt idx="1819">
                        <c:v>3.7136962570960672</c:v>
                      </c:pt>
                      <c:pt idx="1820">
                        <c:v>3.596762314384276</c:v>
                      </c:pt>
                      <c:pt idx="1821">
                        <c:v>3.370950676090342</c:v>
                      </c:pt>
                      <c:pt idx="1822">
                        <c:v>2.809803757688127</c:v>
                      </c:pt>
                      <c:pt idx="1823">
                        <c:v>2.7159994074950848</c:v>
                      </c:pt>
                      <c:pt idx="1824">
                        <c:v>2.6950100469087319</c:v>
                      </c:pt>
                      <c:pt idx="1825">
                        <c:v>2.856849450897085</c:v>
                      </c:pt>
                      <c:pt idx="1826">
                        <c:v>3.2056330560125978</c:v>
                      </c:pt>
                      <c:pt idx="1827">
                        <c:v>3.4241919282172</c:v>
                      </c:pt>
                      <c:pt idx="1828">
                        <c:v>3.8312362611753952</c:v>
                      </c:pt>
                      <c:pt idx="1829">
                        <c:v>4.0738323771515876</c:v>
                      </c:pt>
                      <c:pt idx="1830">
                        <c:v>4.3588625400913994</c:v>
                      </c:pt>
                      <c:pt idx="1831">
                        <c:v>4.3615017683505144</c:v>
                      </c:pt>
                      <c:pt idx="1832">
                        <c:v>4.4190909926386617</c:v>
                      </c:pt>
                      <c:pt idx="1833">
                        <c:v>4.4039111737631069</c:v>
                      </c:pt>
                      <c:pt idx="1834">
                        <c:v>4.1643506519638063</c:v>
                      </c:pt>
                      <c:pt idx="1835">
                        <c:v>3.9859167448586059</c:v>
                      </c:pt>
                      <c:pt idx="1836">
                        <c:v>3.4342168248361609</c:v>
                      </c:pt>
                      <c:pt idx="1837">
                        <c:v>2.9365821076012342</c:v>
                      </c:pt>
                      <c:pt idx="1838">
                        <c:v>2.708429513964743</c:v>
                      </c:pt>
                      <c:pt idx="1839">
                        <c:v>2.7539865967923012</c:v>
                      </c:pt>
                      <c:pt idx="1840">
                        <c:v>2.5292503776741881</c:v>
                      </c:pt>
                      <c:pt idx="1841">
                        <c:v>2.3542070299431508</c:v>
                      </c:pt>
                      <c:pt idx="1842">
                        <c:v>2.4080655606471781</c:v>
                      </c:pt>
                      <c:pt idx="1843">
                        <c:v>2.0428110146019232</c:v>
                      </c:pt>
                      <c:pt idx="1844">
                        <c:v>1.476372141777359</c:v>
                      </c:pt>
                      <c:pt idx="1845">
                        <c:v>1.0871580051427501</c:v>
                      </c:pt>
                      <c:pt idx="1846">
                        <c:v>0.85628419701032299</c:v>
                      </c:pt>
                      <c:pt idx="1847">
                        <c:v>0.55662086196536009</c:v>
                      </c:pt>
                      <c:pt idx="1848">
                        <c:v>0.1870855358015234</c:v>
                      </c:pt>
                      <c:pt idx="1849">
                        <c:v>-0.32943072872452911</c:v>
                      </c:pt>
                      <c:pt idx="1850">
                        <c:v>-0.78031328830410573</c:v>
                      </c:pt>
                      <c:pt idx="1851">
                        <c:v>-0.96297449372325128</c:v>
                      </c:pt>
                      <c:pt idx="1852">
                        <c:v>-1.1367741735476089</c:v>
                      </c:pt>
                      <c:pt idx="1853">
                        <c:v>-1.477685109891048</c:v>
                      </c:pt>
                      <c:pt idx="1854">
                        <c:v>-1.992028073802129</c:v>
                      </c:pt>
                      <c:pt idx="1855">
                        <c:v>-2.31661644112812</c:v>
                      </c:pt>
                      <c:pt idx="1856">
                        <c:v>-2.0461930335057308</c:v>
                      </c:pt>
                      <c:pt idx="1857">
                        <c:v>-1.5710081510237379</c:v>
                      </c:pt>
                      <c:pt idx="1858">
                        <c:v>-1.5621185383558041</c:v>
                      </c:pt>
                      <c:pt idx="1859">
                        <c:v>-1.687865209173151</c:v>
                      </c:pt>
                      <c:pt idx="1860">
                        <c:v>-1.8830733651621261</c:v>
                      </c:pt>
                      <c:pt idx="1861">
                        <c:v>-2.0236684567458689</c:v>
                      </c:pt>
                      <c:pt idx="1862">
                        <c:v>-1.9076790300112509</c:v>
                      </c:pt>
                      <c:pt idx="1863">
                        <c:v>-1.951112929841069</c:v>
                      </c:pt>
                      <c:pt idx="1864">
                        <c:v>-2.149984710010461</c:v>
                      </c:pt>
                      <c:pt idx="1865">
                        <c:v>-2.4952527900868979</c:v>
                      </c:pt>
                      <c:pt idx="1866">
                        <c:v>-2.8546633990544299</c:v>
                      </c:pt>
                      <c:pt idx="1867">
                        <c:v>-3.1054208924873019</c:v>
                      </c:pt>
                      <c:pt idx="1868">
                        <c:v>-3.1964989231559162</c:v>
                      </c:pt>
                      <c:pt idx="1869">
                        <c:v>-3.1192973624892839</c:v>
                      </c:pt>
                      <c:pt idx="1870">
                        <c:v>-2.709625484169341</c:v>
                      </c:pt>
                      <c:pt idx="1871">
                        <c:v>-2.8469829279689431</c:v>
                      </c:pt>
                      <c:pt idx="1872">
                        <c:v>-3.5542801314765349</c:v>
                      </c:pt>
                      <c:pt idx="1873">
                        <c:v>-4.1014212908728407</c:v>
                      </c:pt>
                      <c:pt idx="1874">
                        <c:v>-4.1844678273224991</c:v>
                      </c:pt>
                      <c:pt idx="1875">
                        <c:v>-3.869790004474424</c:v>
                      </c:pt>
                      <c:pt idx="1876">
                        <c:v>-3.6748101869282919</c:v>
                      </c:pt>
                      <c:pt idx="1877">
                        <c:v>-3.6161452619962429</c:v>
                      </c:pt>
                      <c:pt idx="1878">
                        <c:v>-3.285905754679213</c:v>
                      </c:pt>
                      <c:pt idx="1879">
                        <c:v>-3.184030675820865</c:v>
                      </c:pt>
                      <c:pt idx="1880">
                        <c:v>-3.1419097919442258</c:v>
                      </c:pt>
                      <c:pt idx="1881">
                        <c:v>-3.121706366457996</c:v>
                      </c:pt>
                      <c:pt idx="1882">
                        <c:v>-3.481360376165898</c:v>
                      </c:pt>
                      <c:pt idx="1883">
                        <c:v>-3.620676290054798</c:v>
                      </c:pt>
                      <c:pt idx="1884">
                        <c:v>-3.7080154685791178</c:v>
                      </c:pt>
                      <c:pt idx="1885">
                        <c:v>-3.7984704884203842</c:v>
                      </c:pt>
                      <c:pt idx="1886">
                        <c:v>-3.6017334432117192</c:v>
                      </c:pt>
                      <c:pt idx="1887">
                        <c:v>-3.5380288498957242</c:v>
                      </c:pt>
                      <c:pt idx="1888">
                        <c:v>-3.419338725006178</c:v>
                      </c:pt>
                      <c:pt idx="1889">
                        <c:v>-3.2612576072039712</c:v>
                      </c:pt>
                      <c:pt idx="1890">
                        <c:v>-3.2552720121602361</c:v>
                      </c:pt>
                      <c:pt idx="1891">
                        <c:v>-3.697826282680976</c:v>
                      </c:pt>
                      <c:pt idx="1892">
                        <c:v>-3.6802345218335542</c:v>
                      </c:pt>
                      <c:pt idx="1893">
                        <c:v>-3.7985725415152789</c:v>
                      </c:pt>
                      <c:pt idx="1894">
                        <c:v>-3.822222383453818</c:v>
                      </c:pt>
                      <c:pt idx="1895">
                        <c:v>-3.973353152465501</c:v>
                      </c:pt>
                      <c:pt idx="1896">
                        <c:v>-3.8735629581990452</c:v>
                      </c:pt>
                      <c:pt idx="1897">
                        <c:v>-3.669443030258865</c:v>
                      </c:pt>
                      <c:pt idx="1898">
                        <c:v>-3.6495369958951871</c:v>
                      </c:pt>
                      <c:pt idx="1899">
                        <c:v>-3.3745559288556142</c:v>
                      </c:pt>
                      <c:pt idx="1900">
                        <c:v>-3.454240144693967</c:v>
                      </c:pt>
                      <c:pt idx="1901">
                        <c:v>-3.373252951443606</c:v>
                      </c:pt>
                      <c:pt idx="1902">
                        <c:v>-3.4181990410702818</c:v>
                      </c:pt>
                      <c:pt idx="1903">
                        <c:v>-3.540950948011107</c:v>
                      </c:pt>
                      <c:pt idx="1904">
                        <c:v>-3.653201362502478</c:v>
                      </c:pt>
                      <c:pt idx="1905">
                        <c:v>-3.7322886510832962</c:v>
                      </c:pt>
                      <c:pt idx="1906">
                        <c:v>-3.6760010744024711</c:v>
                      </c:pt>
                      <c:pt idx="1907">
                        <c:v>-3.8590439273591421</c:v>
                      </c:pt>
                      <c:pt idx="1908">
                        <c:v>-3.9520836508844832</c:v>
                      </c:pt>
                      <c:pt idx="1909">
                        <c:v>-3.927131104500174</c:v>
                      </c:pt>
                      <c:pt idx="1910">
                        <c:v>-3.7799044937472082</c:v>
                      </c:pt>
                      <c:pt idx="1911">
                        <c:v>-3.5899550520070611</c:v>
                      </c:pt>
                      <c:pt idx="1912">
                        <c:v>-3.5799488018012711</c:v>
                      </c:pt>
                      <c:pt idx="1913">
                        <c:v>-3.622266117380275</c:v>
                      </c:pt>
                      <c:pt idx="1914">
                        <c:v>-3.4215051054860548</c:v>
                      </c:pt>
                      <c:pt idx="1915">
                        <c:v>-3.3463856289731821</c:v>
                      </c:pt>
                      <c:pt idx="1916">
                        <c:v>-3.122024710770317</c:v>
                      </c:pt>
                      <c:pt idx="1917">
                        <c:v>-3.216832040390547</c:v>
                      </c:pt>
                      <c:pt idx="1918">
                        <c:v>-3.171893000091921</c:v>
                      </c:pt>
                      <c:pt idx="1919">
                        <c:v>-2.977177701553368</c:v>
                      </c:pt>
                      <c:pt idx="1920">
                        <c:v>-2.9735109222462408</c:v>
                      </c:pt>
                      <c:pt idx="1921">
                        <c:v>-3.0542999533261819</c:v>
                      </c:pt>
                      <c:pt idx="1922">
                        <c:v>-3.255819792867563</c:v>
                      </c:pt>
                      <c:pt idx="1923">
                        <c:v>-3.3722897762515189</c:v>
                      </c:pt>
                      <c:pt idx="1924">
                        <c:v>-3.320319392107745</c:v>
                      </c:pt>
                      <c:pt idx="1925">
                        <c:v>-3.5389773900195611</c:v>
                      </c:pt>
                      <c:pt idx="1926">
                        <c:v>-3.4938305892410209</c:v>
                      </c:pt>
                      <c:pt idx="1927">
                        <c:v>-3.329188331628357</c:v>
                      </c:pt>
                      <c:pt idx="1928">
                        <c:v>-3.2073694122428851</c:v>
                      </c:pt>
                      <c:pt idx="1929">
                        <c:v>-3.1845504677686449</c:v>
                      </c:pt>
                      <c:pt idx="1930">
                        <c:v>-3.0096448684113279</c:v>
                      </c:pt>
                      <c:pt idx="1931">
                        <c:v>-3.0387806994667179</c:v>
                      </c:pt>
                      <c:pt idx="1932">
                        <c:v>-2.9319976019846359</c:v>
                      </c:pt>
                      <c:pt idx="1933">
                        <c:v>-2.9448591078693771</c:v>
                      </c:pt>
                      <c:pt idx="1934">
                        <c:v>-2.962076133014286</c:v>
                      </c:pt>
                      <c:pt idx="1935">
                        <c:v>-3.0279014619563358</c:v>
                      </c:pt>
                      <c:pt idx="1936">
                        <c:v>-2.940446422350206</c:v>
                      </c:pt>
                      <c:pt idx="1937">
                        <c:v>-3.0237961973706899</c:v>
                      </c:pt>
                      <c:pt idx="1938">
                        <c:v>-2.8270454376164018</c:v>
                      </c:pt>
                      <c:pt idx="1939">
                        <c:v>-2.9873518416897449</c:v>
                      </c:pt>
                      <c:pt idx="1940">
                        <c:v>-2.802056714462736</c:v>
                      </c:pt>
                      <c:pt idx="1941">
                        <c:v>-2.3042380365105402</c:v>
                      </c:pt>
                      <c:pt idx="1942">
                        <c:v>-2.098702752063129</c:v>
                      </c:pt>
                      <c:pt idx="1943">
                        <c:v>-1.944815974298401</c:v>
                      </c:pt>
                      <c:pt idx="1944">
                        <c:v>-1.8298402366557049</c:v>
                      </c:pt>
                      <c:pt idx="1945">
                        <c:v>-1.7834209198954141</c:v>
                      </c:pt>
                      <c:pt idx="1946">
                        <c:v>-1.9402455793957789</c:v>
                      </c:pt>
                      <c:pt idx="1947">
                        <c:v>-1.7158357685706169</c:v>
                      </c:pt>
                      <c:pt idx="1948">
                        <c:v>-1.7880895410301869</c:v>
                      </c:pt>
                      <c:pt idx="1949">
                        <c:v>-1.789663954527039</c:v>
                      </c:pt>
                      <c:pt idx="1950">
                        <c:v>-1.649860969804787</c:v>
                      </c:pt>
                      <c:pt idx="1951">
                        <c:v>-1.7607081012669481</c:v>
                      </c:pt>
                      <c:pt idx="1952">
                        <c:v>-2.0224350944375762</c:v>
                      </c:pt>
                      <c:pt idx="1953">
                        <c:v>-1.9642239376913291</c:v>
                      </c:pt>
                      <c:pt idx="1954">
                        <c:v>-1.868201581028111</c:v>
                      </c:pt>
                      <c:pt idx="1955">
                        <c:v>-1.626495714828265</c:v>
                      </c:pt>
                      <c:pt idx="1956">
                        <c:v>-1.4542883693255479</c:v>
                      </c:pt>
                      <c:pt idx="1957">
                        <c:v>-1.2565777061467249</c:v>
                      </c:pt>
                      <c:pt idx="1958">
                        <c:v>-1.2652951497596889</c:v>
                      </c:pt>
                      <c:pt idx="1959">
                        <c:v>-1.4650714012689749</c:v>
                      </c:pt>
                      <c:pt idx="1960">
                        <c:v>-1.728619904172163</c:v>
                      </c:pt>
                      <c:pt idx="1961">
                        <c:v>-1.711162731312347</c:v>
                      </c:pt>
                      <c:pt idx="1962">
                        <c:v>-1.2880388094094981</c:v>
                      </c:pt>
                      <c:pt idx="1963">
                        <c:v>-0.85424099834046685</c:v>
                      </c:pt>
                      <c:pt idx="1964">
                        <c:v>-0.88901208020986577</c:v>
                      </c:pt>
                      <c:pt idx="1965">
                        <c:v>-1.1532482038911449</c:v>
                      </c:pt>
                      <c:pt idx="1966">
                        <c:v>-1.438159902799671</c:v>
                      </c:pt>
                      <c:pt idx="1967">
                        <c:v>-1.6243461292282459</c:v>
                      </c:pt>
                      <c:pt idx="1968">
                        <c:v>-1.741297413813895</c:v>
                      </c:pt>
                      <c:pt idx="1969">
                        <c:v>-1.7146229519237479</c:v>
                      </c:pt>
                      <c:pt idx="1970">
                        <c:v>-2.207456555511591</c:v>
                      </c:pt>
                      <c:pt idx="1971">
                        <c:v>-2.8376819435036831</c:v>
                      </c:pt>
                      <c:pt idx="1972">
                        <c:v>-3.398148395655574</c:v>
                      </c:pt>
                      <c:pt idx="1973">
                        <c:v>-3.544768337023998</c:v>
                      </c:pt>
                      <c:pt idx="1974">
                        <c:v>-3.5134416751072228</c:v>
                      </c:pt>
                      <c:pt idx="1975">
                        <c:v>-3.4534774362095622</c:v>
                      </c:pt>
                      <c:pt idx="1976">
                        <c:v>-3.4772533223025852</c:v>
                      </c:pt>
                      <c:pt idx="1977">
                        <c:v>-3.4039419755004832</c:v>
                      </c:pt>
                      <c:pt idx="1978">
                        <c:v>-3.3358625123561758</c:v>
                      </c:pt>
                      <c:pt idx="1979">
                        <c:v>-3.4258669175002758</c:v>
                      </c:pt>
                      <c:pt idx="1980">
                        <c:v>-3.6958091805124891</c:v>
                      </c:pt>
                      <c:pt idx="1981">
                        <c:v>-3.6017896870079129</c:v>
                      </c:pt>
                      <c:pt idx="1982">
                        <c:v>-3.3601391166601</c:v>
                      </c:pt>
                      <c:pt idx="1983">
                        <c:v>-2.8989194838803982</c:v>
                      </c:pt>
                      <c:pt idx="1984">
                        <c:v>-2.5859999789329309</c:v>
                      </c:pt>
                      <c:pt idx="1985">
                        <c:v>-2.5469415843144989</c:v>
                      </c:pt>
                      <c:pt idx="1986">
                        <c:v>-2.6974024737977969</c:v>
                      </c:pt>
                      <c:pt idx="1987">
                        <c:v>-2.759870075476285</c:v>
                      </c:pt>
                      <c:pt idx="1988">
                        <c:v>-2.9462412976519019</c:v>
                      </c:pt>
                      <c:pt idx="1989">
                        <c:v>-3.0939448210296838</c:v>
                      </c:pt>
                      <c:pt idx="1990">
                        <c:v>-2.9511848249461972</c:v>
                      </c:pt>
                      <c:pt idx="1991">
                        <c:v>-2.753183535023926</c:v>
                      </c:pt>
                      <c:pt idx="1992">
                        <c:v>-2.745862196662646</c:v>
                      </c:pt>
                      <c:pt idx="1993">
                        <c:v>-2.256203284294295</c:v>
                      </c:pt>
                      <c:pt idx="1994">
                        <c:v>-1.8708864706703221</c:v>
                      </c:pt>
                      <c:pt idx="1995">
                        <c:v>-1.5817257103173481</c:v>
                      </c:pt>
                      <c:pt idx="1996">
                        <c:v>-1.282343737233544</c:v>
                      </c:pt>
                      <c:pt idx="1997">
                        <c:v>-0.97798503571619366</c:v>
                      </c:pt>
                      <c:pt idx="1998">
                        <c:v>-1.050014294686173</c:v>
                      </c:pt>
                      <c:pt idx="1999">
                        <c:v>-1.14062813982803</c:v>
                      </c:pt>
                      <c:pt idx="2000">
                        <c:v>-1.246062278503572</c:v>
                      </c:pt>
                      <c:pt idx="2001">
                        <c:v>-1.448810237154915</c:v>
                      </c:pt>
                      <c:pt idx="2002">
                        <c:v>-1.424150484807879</c:v>
                      </c:pt>
                      <c:pt idx="2003">
                        <c:v>-1.6189088872574591</c:v>
                      </c:pt>
                      <c:pt idx="2004">
                        <c:v>-1.825925418140717</c:v>
                      </c:pt>
                      <c:pt idx="2005">
                        <c:v>-1.768125048861749</c:v>
                      </c:pt>
                      <c:pt idx="2006">
                        <c:v>-1.659675968046556</c:v>
                      </c:pt>
                      <c:pt idx="2007">
                        <c:v>-1.7705475297962689</c:v>
                      </c:pt>
                      <c:pt idx="2008">
                        <c:v>-1.9228128114595839</c:v>
                      </c:pt>
                      <c:pt idx="2009">
                        <c:v>-2.0447991672996539</c:v>
                      </c:pt>
                      <c:pt idx="2010">
                        <c:v>-2.2883689059152492</c:v>
                      </c:pt>
                      <c:pt idx="2011">
                        <c:v>-2.702793393645547</c:v>
                      </c:pt>
                      <c:pt idx="2012">
                        <c:v>-3.2655205956223332</c:v>
                      </c:pt>
                      <c:pt idx="2013">
                        <c:v>-3.5891166959615619</c:v>
                      </c:pt>
                      <c:pt idx="2014">
                        <c:v>-3.5555402279416648</c:v>
                      </c:pt>
                      <c:pt idx="2015">
                        <c:v>-3.6629727503740659</c:v>
                      </c:pt>
                      <c:pt idx="2016">
                        <c:v>-3.489115520932589</c:v>
                      </c:pt>
                      <c:pt idx="2017">
                        <c:v>-3.1262542376447851</c:v>
                      </c:pt>
                      <c:pt idx="2018">
                        <c:v>-3.5492907487399821</c:v>
                      </c:pt>
                      <c:pt idx="2019">
                        <c:v>-3.8335694264001581</c:v>
                      </c:pt>
                      <c:pt idx="2020">
                        <c:v>-4.2721492359705371</c:v>
                      </c:pt>
                      <c:pt idx="2021">
                        <c:v>-4.8663343487638393</c:v>
                      </c:pt>
                      <c:pt idx="2022">
                        <c:v>-5.2168536750642556</c:v>
                      </c:pt>
                      <c:pt idx="2023">
                        <c:v>-5.6581402992216194</c:v>
                      </c:pt>
                      <c:pt idx="2024">
                        <c:v>-5.7064463253402016</c:v>
                      </c:pt>
                      <c:pt idx="2025">
                        <c:v>-5.0615466461457403</c:v>
                      </c:pt>
                      <c:pt idx="2026">
                        <c:v>-4.4510084838263229</c:v>
                      </c:pt>
                      <c:pt idx="2027">
                        <c:v>-3.6345575995611128</c:v>
                      </c:pt>
                      <c:pt idx="2028">
                        <c:v>-3.177711056714311</c:v>
                      </c:pt>
                      <c:pt idx="2029">
                        <c:v>-2.887388128428392</c:v>
                      </c:pt>
                      <c:pt idx="2030">
                        <c:v>-3.0818946027782732</c:v>
                      </c:pt>
                      <c:pt idx="2031">
                        <c:v>-3.0772399006436948</c:v>
                      </c:pt>
                      <c:pt idx="2032">
                        <c:v>-3.2820354897909758</c:v>
                      </c:pt>
                      <c:pt idx="2033">
                        <c:v>-2.915427240318369</c:v>
                      </c:pt>
                      <c:pt idx="2034">
                        <c:v>-2.5720224050748519</c:v>
                      </c:pt>
                      <c:pt idx="2035">
                        <c:v>-2.122980228428887</c:v>
                      </c:pt>
                      <c:pt idx="2036">
                        <c:v>-1.546738751414374</c:v>
                      </c:pt>
                      <c:pt idx="2037">
                        <c:v>-0.99161822460325921</c:v>
                      </c:pt>
                      <c:pt idx="2038">
                        <c:v>-0.65388800150529125</c:v>
                      </c:pt>
                      <c:pt idx="2039">
                        <c:v>-0.54338790381681712</c:v>
                      </c:pt>
                      <c:pt idx="2040">
                        <c:v>-0.59305481192752396</c:v>
                      </c:pt>
                      <c:pt idx="2041">
                        <c:v>-0.40896660745755181</c:v>
                      </c:pt>
                      <c:pt idx="2042">
                        <c:v>8.871799226652459E-2</c:v>
                      </c:pt>
                      <c:pt idx="2043">
                        <c:v>0.90015502622713528</c:v>
                      </c:pt>
                      <c:pt idx="2044">
                        <c:v>1.236308944043921</c:v>
                      </c:pt>
                      <c:pt idx="2045">
                        <c:v>1.2320834638388489</c:v>
                      </c:pt>
                      <c:pt idx="2046">
                        <c:v>1.1689091797301869</c:v>
                      </c:pt>
                      <c:pt idx="2047">
                        <c:v>1.334680590806169</c:v>
                      </c:pt>
                      <c:pt idx="2048">
                        <c:v>1.9462054419264549</c:v>
                      </c:pt>
                      <c:pt idx="2049">
                        <c:v>1.970181269420302</c:v>
                      </c:pt>
                      <c:pt idx="2050">
                        <c:v>2.0712907161229248</c:v>
                      </c:pt>
                      <c:pt idx="2051">
                        <c:v>2.4309499501520091</c:v>
                      </c:pt>
                      <c:pt idx="2052">
                        <c:v>1.951363173510714</c:v>
                      </c:pt>
                      <c:pt idx="2053">
                        <c:v>1.4746102447390259</c:v>
                      </c:pt>
                      <c:pt idx="2054">
                        <c:v>1.8117441352128729</c:v>
                      </c:pt>
                      <c:pt idx="2055">
                        <c:v>1.7099144897070579</c:v>
                      </c:pt>
                      <c:pt idx="2056">
                        <c:v>2.5272957141506911</c:v>
                      </c:pt>
                      <c:pt idx="2057">
                        <c:v>2.7148128995247269</c:v>
                      </c:pt>
                      <c:pt idx="2058">
                        <c:v>2.3970022678104201</c:v>
                      </c:pt>
                      <c:pt idx="2059">
                        <c:v>2.4651133249352442</c:v>
                      </c:pt>
                      <c:pt idx="2060">
                        <c:v>1.836606534411541</c:v>
                      </c:pt>
                      <c:pt idx="2061">
                        <c:v>1.47600773210586</c:v>
                      </c:pt>
                      <c:pt idx="2062">
                        <c:v>1.6638585113512061</c:v>
                      </c:pt>
                      <c:pt idx="2063">
                        <c:v>1.740774906696769</c:v>
                      </c:pt>
                      <c:pt idx="2064">
                        <c:v>1.5657113016173141</c:v>
                      </c:pt>
                      <c:pt idx="2065">
                        <c:v>1.5499224813317489</c:v>
                      </c:pt>
                      <c:pt idx="2066">
                        <c:v>1.7166990989149229</c:v>
                      </c:pt>
                      <c:pt idx="2067">
                        <c:v>1.6585103942820161</c:v>
                      </c:pt>
                      <c:pt idx="2068">
                        <c:v>1.6009612041236201</c:v>
                      </c:pt>
                      <c:pt idx="2069">
                        <c:v>1.662490029950318</c:v>
                      </c:pt>
                      <c:pt idx="2070">
                        <c:v>1.7152536163757599</c:v>
                      </c:pt>
                      <c:pt idx="2071">
                        <c:v>2.288001544350859</c:v>
                      </c:pt>
                      <c:pt idx="2072">
                        <c:v>2.2109298766694971</c:v>
                      </c:pt>
                      <c:pt idx="2073">
                        <c:v>1.794891174306271</c:v>
                      </c:pt>
                      <c:pt idx="2074">
                        <c:v>1.7776690424257819</c:v>
                      </c:pt>
                      <c:pt idx="2075">
                        <c:v>1.633577740701468</c:v>
                      </c:pt>
                      <c:pt idx="2076">
                        <c:v>1.701977253565522</c:v>
                      </c:pt>
                      <c:pt idx="2077">
                        <c:v>2.0944957076710971</c:v>
                      </c:pt>
                      <c:pt idx="2078">
                        <c:v>1.9904352833498109</c:v>
                      </c:pt>
                      <c:pt idx="2079">
                        <c:v>1.99965702580549</c:v>
                      </c:pt>
                      <c:pt idx="2080">
                        <c:v>1.7707781848417521</c:v>
                      </c:pt>
                      <c:pt idx="2081">
                        <c:v>1.8158479077765119</c:v>
                      </c:pt>
                      <c:pt idx="2082">
                        <c:v>1.7695625074713599</c:v>
                      </c:pt>
                      <c:pt idx="2083">
                        <c:v>1.5473259822052721</c:v>
                      </c:pt>
                      <c:pt idx="2084">
                        <c:v>1.233590483679103</c:v>
                      </c:pt>
                      <c:pt idx="2085">
                        <c:v>1.3626871824999289</c:v>
                      </c:pt>
                      <c:pt idx="2086">
                        <c:v>1.21264499867259</c:v>
                      </c:pt>
                      <c:pt idx="2087">
                        <c:v>0.95465573392413605</c:v>
                      </c:pt>
                      <c:pt idx="2088">
                        <c:v>0.62652867859516304</c:v>
                      </c:pt>
                      <c:pt idx="2089">
                        <c:v>0.83918599912959313</c:v>
                      </c:pt>
                      <c:pt idx="2090">
                        <c:v>1.1514615245993221</c:v>
                      </c:pt>
                      <c:pt idx="2091">
                        <c:v>1.4374985061139209</c:v>
                      </c:pt>
                      <c:pt idx="2092">
                        <c:v>1.487178910098317</c:v>
                      </c:pt>
                      <c:pt idx="2093">
                        <c:v>1.3929512449281569</c:v>
                      </c:pt>
                      <c:pt idx="2094">
                        <c:v>1.485554111979583</c:v>
                      </c:pt>
                      <c:pt idx="2095">
                        <c:v>1.3882333057061531</c:v>
                      </c:pt>
                      <c:pt idx="2096">
                        <c:v>1.5323170830077011</c:v>
                      </c:pt>
                      <c:pt idx="2097">
                        <c:v>1.623275342403802</c:v>
                      </c:pt>
                      <c:pt idx="2098">
                        <c:v>1.7682438915288119</c:v>
                      </c:pt>
                      <c:pt idx="2099">
                        <c:v>1.7580249737989651</c:v>
                      </c:pt>
                      <c:pt idx="2100">
                        <c:v>1.8953685221797081</c:v>
                      </c:pt>
                      <c:pt idx="2101">
                        <c:v>1.775690858397341</c:v>
                      </c:pt>
                      <c:pt idx="2102">
                        <c:v>1.7707198382957201</c:v>
                      </c:pt>
                      <c:pt idx="2103">
                        <c:v>1.6681815693468951</c:v>
                      </c:pt>
                      <c:pt idx="2104">
                        <c:v>2.199701019243788</c:v>
                      </c:pt>
                      <c:pt idx="2105">
                        <c:v>2.2379313744684461</c:v>
                      </c:pt>
                      <c:pt idx="2106">
                        <c:v>2.2230576465051559</c:v>
                      </c:pt>
                      <c:pt idx="2107">
                        <c:v>2.0257082833284068</c:v>
                      </c:pt>
                      <c:pt idx="2108">
                        <c:v>1.9747757529378609</c:v>
                      </c:pt>
                      <c:pt idx="2109">
                        <c:v>1.887428168545495</c:v>
                      </c:pt>
                      <c:pt idx="2110">
                        <c:v>1.8145322180721299</c:v>
                      </c:pt>
                      <c:pt idx="2111">
                        <c:v>2.108349091725024</c:v>
                      </c:pt>
                      <c:pt idx="2112">
                        <c:v>2.3646586783677019</c:v>
                      </c:pt>
                      <c:pt idx="2113">
                        <c:v>2.421433985838775</c:v>
                      </c:pt>
                      <c:pt idx="2114">
                        <c:v>2.550124247648951</c:v>
                      </c:pt>
                      <c:pt idx="2115">
                        <c:v>2.9134585960372652</c:v>
                      </c:pt>
                      <c:pt idx="2116">
                        <c:v>2.9327203065715839</c:v>
                      </c:pt>
                      <c:pt idx="2117">
                        <c:v>3.111662248755025</c:v>
                      </c:pt>
                      <c:pt idx="2118">
                        <c:v>3.574176901383908</c:v>
                      </c:pt>
                      <c:pt idx="2119">
                        <c:v>3.7669960389028061</c:v>
                      </c:pt>
                      <c:pt idx="2120">
                        <c:v>4.0170981198967084</c:v>
                      </c:pt>
                      <c:pt idx="2121">
                        <c:v>4.1909533644807846</c:v>
                      </c:pt>
                      <c:pt idx="2122">
                        <c:v>4.1949922747813737</c:v>
                      </c:pt>
                      <c:pt idx="2123">
                        <c:v>4.2430223995374554</c:v>
                      </c:pt>
                      <c:pt idx="2124">
                        <c:v>4.3135955212605497</c:v>
                      </c:pt>
                      <c:pt idx="2125">
                        <c:v>4.4528485324513314</c:v>
                      </c:pt>
                      <c:pt idx="2126">
                        <c:v>3.9395367543963018</c:v>
                      </c:pt>
                      <c:pt idx="2127">
                        <c:v>4.0744185744197443</c:v>
                      </c:pt>
                      <c:pt idx="2128">
                        <c:v>4.3931471406030074</c:v>
                      </c:pt>
                      <c:pt idx="2129">
                        <c:v>3.8108516496329909</c:v>
                      </c:pt>
                      <c:pt idx="2130">
                        <c:v>3.1803147155851721</c:v>
                      </c:pt>
                      <c:pt idx="2131">
                        <c:v>3.2840032609314411</c:v>
                      </c:pt>
                      <c:pt idx="2132">
                        <c:v>3.187080098534989</c:v>
                      </c:pt>
                      <c:pt idx="2133">
                        <c:v>2.954558919802706</c:v>
                      </c:pt>
                      <c:pt idx="2134">
                        <c:v>2.6282362930928511</c:v>
                      </c:pt>
                      <c:pt idx="2135">
                        <c:v>2.8762220615742722</c:v>
                      </c:pt>
                      <c:pt idx="2136">
                        <c:v>3.1683080447661678</c:v>
                      </c:pt>
                      <c:pt idx="2137">
                        <c:v>3.7515703233540929</c:v>
                      </c:pt>
                      <c:pt idx="2138">
                        <c:v>3.2460968020958592</c:v>
                      </c:pt>
                      <c:pt idx="2139">
                        <c:v>3.141595816653203</c:v>
                      </c:pt>
                      <c:pt idx="2140">
                        <c:v>3.204732683301482</c:v>
                      </c:pt>
                      <c:pt idx="2141">
                        <c:v>3.1847560925112059</c:v>
                      </c:pt>
                      <c:pt idx="2142">
                        <c:v>3.2165411905787251</c:v>
                      </c:pt>
                      <c:pt idx="2143">
                        <c:v>3.081145752531512</c:v>
                      </c:pt>
                      <c:pt idx="2144">
                        <c:v>3.031062584743927</c:v>
                      </c:pt>
                      <c:pt idx="2145">
                        <c:v>2.9900716909570111</c:v>
                      </c:pt>
                      <c:pt idx="2146">
                        <c:v>3.1800251711957568</c:v>
                      </c:pt>
                      <c:pt idx="2147">
                        <c:v>3.0304636977143531</c:v>
                      </c:pt>
                      <c:pt idx="2148">
                        <c:v>3.0102522442328659</c:v>
                      </c:pt>
                      <c:pt idx="2149">
                        <c:v>2.738633762101931</c:v>
                      </c:pt>
                      <c:pt idx="2150">
                        <c:v>2.5073278745884711</c:v>
                      </c:pt>
                      <c:pt idx="2151">
                        <c:v>2.5805989400302889</c:v>
                      </c:pt>
                      <c:pt idx="2152">
                        <c:v>2.4856623754007789</c:v>
                      </c:pt>
                      <c:pt idx="2153">
                        <c:v>2.3167075235542511</c:v>
                      </c:pt>
                      <c:pt idx="2154">
                        <c:v>2.300543424122071</c:v>
                      </c:pt>
                      <c:pt idx="2155">
                        <c:v>2.3727029198022591</c:v>
                      </c:pt>
                      <c:pt idx="2156">
                        <c:v>2.3992677557582121</c:v>
                      </c:pt>
                      <c:pt idx="2157">
                        <c:v>2.2412776658363089</c:v>
                      </c:pt>
                      <c:pt idx="2158">
                        <c:v>2.100991692481688</c:v>
                      </c:pt>
                      <c:pt idx="2159">
                        <c:v>1.8488819584823031</c:v>
                      </c:pt>
                      <c:pt idx="2160">
                        <c:v>1.647687632738388</c:v>
                      </c:pt>
                      <c:pt idx="2161">
                        <c:v>1.705983846694699</c:v>
                      </c:pt>
                      <c:pt idx="2162">
                        <c:v>1.916748963209322</c:v>
                      </c:pt>
                      <c:pt idx="2163">
                        <c:v>1.583435491555941</c:v>
                      </c:pt>
                      <c:pt idx="2164">
                        <c:v>1.322876077671294</c:v>
                      </c:pt>
                      <c:pt idx="2165">
                        <c:v>0.93742600641728258</c:v>
                      </c:pt>
                      <c:pt idx="2166">
                        <c:v>0.79779291264647922</c:v>
                      </c:pt>
                      <c:pt idx="2167">
                        <c:v>1.11826516977685</c:v>
                      </c:pt>
                      <c:pt idx="2168">
                        <c:v>1.606058911190716</c:v>
                      </c:pt>
                      <c:pt idx="2169">
                        <c:v>1.5594566430661541</c:v>
                      </c:pt>
                      <c:pt idx="2170">
                        <c:v>1.818306478507542</c:v>
                      </c:pt>
                      <c:pt idx="2171">
                        <c:v>2.2680492873177629</c:v>
                      </c:pt>
                      <c:pt idx="2172">
                        <c:v>2.2654159316076989</c:v>
                      </c:pt>
                      <c:pt idx="2173">
                        <c:v>1.943730963561896</c:v>
                      </c:pt>
                      <c:pt idx="2174">
                        <c:v>2.491052517868348</c:v>
                      </c:pt>
                      <c:pt idx="2175">
                        <c:v>3.1071341409807371</c:v>
                      </c:pt>
                      <c:pt idx="2176">
                        <c:v>2.7351164657708358</c:v>
                      </c:pt>
                      <c:pt idx="2177">
                        <c:v>2.632640386193009</c:v>
                      </c:pt>
                      <c:pt idx="2178">
                        <c:v>2.483487082024296</c:v>
                      </c:pt>
                      <c:pt idx="2179">
                        <c:v>2.4542544306255869</c:v>
                      </c:pt>
                      <c:pt idx="2180">
                        <c:v>2.8920945688047079</c:v>
                      </c:pt>
                      <c:pt idx="2181">
                        <c:v>2.9704109088440069</c:v>
                      </c:pt>
                      <c:pt idx="2182">
                        <c:v>2.7109825692955121</c:v>
                      </c:pt>
                      <c:pt idx="2183">
                        <c:v>2.0553982380408078</c:v>
                      </c:pt>
                      <c:pt idx="2184">
                        <c:v>1.500681132167395</c:v>
                      </c:pt>
                      <c:pt idx="2185">
                        <c:v>1.7309226926427661</c:v>
                      </c:pt>
                      <c:pt idx="2186">
                        <c:v>1.9590025690851109</c:v>
                      </c:pt>
                      <c:pt idx="2187">
                        <c:v>1.899467513364715</c:v>
                      </c:pt>
                      <c:pt idx="2188">
                        <c:v>1.421144994717942</c:v>
                      </c:pt>
                      <c:pt idx="2189">
                        <c:v>1.2756254606903119</c:v>
                      </c:pt>
                      <c:pt idx="2190">
                        <c:v>1.1493701971444761</c:v>
                      </c:pt>
                      <c:pt idx="2191">
                        <c:v>0.97814451709333194</c:v>
                      </c:pt>
                      <c:pt idx="2192">
                        <c:v>0.71603055682060779</c:v>
                      </c:pt>
                      <c:pt idx="2193">
                        <c:v>0.20342886209437619</c:v>
                      </c:pt>
                      <c:pt idx="2194">
                        <c:v>9.1343430796326258E-2</c:v>
                      </c:pt>
                      <c:pt idx="2195">
                        <c:v>2.0290566244972569E-2</c:v>
                      </c:pt>
                      <c:pt idx="2196">
                        <c:v>-5.6903493283995632E-2</c:v>
                      </c:pt>
                      <c:pt idx="2197">
                        <c:v>-0.1105335545843205</c:v>
                      </c:pt>
                      <c:pt idx="2198">
                        <c:v>-0.5507395432403307</c:v>
                      </c:pt>
                      <c:pt idx="2199">
                        <c:v>-0.62335216655063519</c:v>
                      </c:pt>
                      <c:pt idx="2200">
                        <c:v>-0.48738650662871502</c:v>
                      </c:pt>
                      <c:pt idx="2201">
                        <c:v>-0.44346587951462091</c:v>
                      </c:pt>
                      <c:pt idx="2202">
                        <c:v>-0.34915860623299771</c:v>
                      </c:pt>
                      <c:pt idx="2203">
                        <c:v>5.4745442795103953E-2</c:v>
                      </c:pt>
                      <c:pt idx="2204">
                        <c:v>-6.2117440497629281E-2</c:v>
                      </c:pt>
                      <c:pt idx="2205">
                        <c:v>-0.43688564416623388</c:v>
                      </c:pt>
                      <c:pt idx="2206">
                        <c:v>0.2360424097895337</c:v>
                      </c:pt>
                      <c:pt idx="2207">
                        <c:v>-0.54751600030811221</c:v>
                      </c:pt>
                      <c:pt idx="2208">
                        <c:v>-0.65610697502226489</c:v>
                      </c:pt>
                      <c:pt idx="2209">
                        <c:v>-0.45756967079432892</c:v>
                      </c:pt>
                      <c:pt idx="2210">
                        <c:v>0.26895096867093382</c:v>
                      </c:pt>
                      <c:pt idx="2211">
                        <c:v>8.7232535292328522E-2</c:v>
                      </c:pt>
                      <c:pt idx="2212">
                        <c:v>1.006124992332948E-2</c:v>
                      </c:pt>
                      <c:pt idx="2213">
                        <c:v>-0.49227561038123191</c:v>
                      </c:pt>
                      <c:pt idx="2214">
                        <c:v>-0.56365265697517997</c:v>
                      </c:pt>
                      <c:pt idx="2215">
                        <c:v>-0.42804501994109623</c:v>
                      </c:pt>
                      <c:pt idx="2216">
                        <c:v>-0.32085947658191188</c:v>
                      </c:pt>
                      <c:pt idx="2217">
                        <c:v>-0.54232999042809271</c:v>
                      </c:pt>
                      <c:pt idx="2218">
                        <c:v>-0.5203503410834982</c:v>
                      </c:pt>
                      <c:pt idx="2219">
                        <c:v>-0.16745419954864249</c:v>
                      </c:pt>
                      <c:pt idx="2220">
                        <c:v>5.8918075661039397E-2</c:v>
                      </c:pt>
                      <c:pt idx="2221">
                        <c:v>-0.23695459424456991</c:v>
                      </c:pt>
                      <c:pt idx="2222">
                        <c:v>-0.2866537663334508</c:v>
                      </c:pt>
                      <c:pt idx="2223">
                        <c:v>-0.60352586978644618</c:v>
                      </c:pt>
                      <c:pt idx="2224">
                        <c:v>-0.68468228763257544</c:v>
                      </c:pt>
                      <c:pt idx="2225">
                        <c:v>-1.038319609855902</c:v>
                      </c:pt>
                      <c:pt idx="2226">
                        <c:v>-1.308198842485244</c:v>
                      </c:pt>
                      <c:pt idx="2227">
                        <c:v>-1.141466956573858</c:v>
                      </c:pt>
                      <c:pt idx="2228">
                        <c:v>-1.27832351249844</c:v>
                      </c:pt>
                      <c:pt idx="2229">
                        <c:v>-1.3856304075170101</c:v>
                      </c:pt>
                      <c:pt idx="2230">
                        <c:v>-1.2080677568860521</c:v>
                      </c:pt>
                      <c:pt idx="2231">
                        <c:v>-1.4841005499100171</c:v>
                      </c:pt>
                      <c:pt idx="2232">
                        <c:v>-1.700650097817662</c:v>
                      </c:pt>
                      <c:pt idx="2233">
                        <c:v>-2.247345982815562</c:v>
                      </c:pt>
                      <c:pt idx="2234">
                        <c:v>-2.9279928636230008</c:v>
                      </c:pt>
                      <c:pt idx="2235">
                        <c:v>-2.6821165089170398</c:v>
                      </c:pt>
                      <c:pt idx="2236">
                        <c:v>-2.962056300950267</c:v>
                      </c:pt>
                      <c:pt idx="2237">
                        <c:v>-1.57165186536561</c:v>
                      </c:pt>
                      <c:pt idx="2238">
                        <c:v>-2.9981888477462899</c:v>
                      </c:pt>
                      <c:pt idx="2239">
                        <c:v>-3.298406094833652</c:v>
                      </c:pt>
                      <c:pt idx="2240">
                        <c:v>-3.1422741776673861</c:v>
                      </c:pt>
                      <c:pt idx="2241">
                        <c:v>-2.652457819502521</c:v>
                      </c:pt>
                      <c:pt idx="2242">
                        <c:v>-2.768164651936357</c:v>
                      </c:pt>
                      <c:pt idx="2243">
                        <c:v>-2.7280920360234839</c:v>
                      </c:pt>
                      <c:pt idx="2244">
                        <c:v>-2.583297393788043</c:v>
                      </c:pt>
                      <c:pt idx="2245">
                        <c:v>-2.3339089046028678</c:v>
                      </c:pt>
                      <c:pt idx="2246">
                        <c:v>-2.1760242190281889</c:v>
                      </c:pt>
                      <c:pt idx="2247">
                        <c:v>-2.0931246709524149</c:v>
                      </c:pt>
                      <c:pt idx="2248">
                        <c:v>-2.0153387199946891</c:v>
                      </c:pt>
                      <c:pt idx="2249">
                        <c:v>-1.7758000615944329</c:v>
                      </c:pt>
                      <c:pt idx="2250">
                        <c:v>-1.5443960541538719</c:v>
                      </c:pt>
                      <c:pt idx="2251">
                        <c:v>-1.376153710339916</c:v>
                      </c:pt>
                      <c:pt idx="2252">
                        <c:v>-1.3369293496589849</c:v>
                      </c:pt>
                      <c:pt idx="2253">
                        <c:v>-1.541572802181246</c:v>
                      </c:pt>
                      <c:pt idx="2254">
                        <c:v>-1.807252931746488</c:v>
                      </c:pt>
                      <c:pt idx="2255">
                        <c:v>-2.099996853544591</c:v>
                      </c:pt>
                      <c:pt idx="2256">
                        <c:v>-2.282392726052465</c:v>
                      </c:pt>
                      <c:pt idx="2257">
                        <c:v>-2.2445475478650638</c:v>
                      </c:pt>
                      <c:pt idx="2258">
                        <c:v>-2.288858720121989</c:v>
                      </c:pt>
                      <c:pt idx="2259">
                        <c:v>-2.1005886127137252</c:v>
                      </c:pt>
                      <c:pt idx="2260">
                        <c:v>-1.809086705141749</c:v>
                      </c:pt>
                      <c:pt idx="2261">
                        <c:v>-1.50702133997623</c:v>
                      </c:pt>
                      <c:pt idx="2262">
                        <c:v>-1.28811624624471</c:v>
                      </c:pt>
                      <c:pt idx="2263">
                        <c:v>-1.0714421448668849</c:v>
                      </c:pt>
                      <c:pt idx="2264">
                        <c:v>-0.74289962292432299</c:v>
                      </c:pt>
                      <c:pt idx="2265">
                        <c:v>-0.44257575039641489</c:v>
                      </c:pt>
                      <c:pt idx="2266">
                        <c:v>-0.19363445148867181</c:v>
                      </c:pt>
                      <c:pt idx="2267">
                        <c:v>-0.14634678870182879</c:v>
                      </c:pt>
                      <c:pt idx="2268">
                        <c:v>-0.20853489145605919</c:v>
                      </c:pt>
                      <c:pt idx="2269">
                        <c:v>-0.34311948337501091</c:v>
                      </c:pt>
                      <c:pt idx="2270">
                        <c:v>-0.52373473484903643</c:v>
                      </c:pt>
                      <c:pt idx="2271">
                        <c:v>-0.93066571752282556</c:v>
                      </c:pt>
                      <c:pt idx="2272">
                        <c:v>-1.448515016396354</c:v>
                      </c:pt>
                      <c:pt idx="2273">
                        <c:v>-1.434656620908666</c:v>
                      </c:pt>
                      <c:pt idx="2274">
                        <c:v>-1.3645640995845421</c:v>
                      </c:pt>
                      <c:pt idx="2275">
                        <c:v>-1.026833651980551</c:v>
                      </c:pt>
                      <c:pt idx="2276">
                        <c:v>-0.82203909219058491</c:v>
                      </c:pt>
                      <c:pt idx="2277">
                        <c:v>-0.70021293574529997</c:v>
                      </c:pt>
                      <c:pt idx="2278">
                        <c:v>-0.86316498937040553</c:v>
                      </c:pt>
                      <c:pt idx="2279">
                        <c:v>-0.9794358755147009</c:v>
                      </c:pt>
                      <c:pt idx="2280">
                        <c:v>-0.89408771792930786</c:v>
                      </c:pt>
                      <c:pt idx="2281">
                        <c:v>-0.71217812363108746</c:v>
                      </c:pt>
                      <c:pt idx="2282">
                        <c:v>-0.63339153872541809</c:v>
                      </c:pt>
                      <c:pt idx="2283">
                        <c:v>-0.58860596300131351</c:v>
                      </c:pt>
                      <c:pt idx="2284">
                        <c:v>-0.60439286901345968</c:v>
                      </c:pt>
                      <c:pt idx="2285">
                        <c:v>-0.67197540432034908</c:v>
                      </c:pt>
                      <c:pt idx="2286">
                        <c:v>-0.66177364492809965</c:v>
                      </c:pt>
                      <c:pt idx="2287">
                        <c:v>-0.46408763904361211</c:v>
                      </c:pt>
                      <c:pt idx="2288">
                        <c:v>-0.26072780901809789</c:v>
                      </c:pt>
                      <c:pt idx="2289">
                        <c:v>5.4779257613749271E-2</c:v>
                      </c:pt>
                      <c:pt idx="2290">
                        <c:v>0.60919622313467092</c:v>
                      </c:pt>
                      <c:pt idx="2291">
                        <c:v>0.83968860735106288</c:v>
                      </c:pt>
                      <c:pt idx="2292">
                        <c:v>0.94179378606167363</c:v>
                      </c:pt>
                      <c:pt idx="2293">
                        <c:v>0.80801020841722659</c:v>
                      </c:pt>
                      <c:pt idx="2294">
                        <c:v>0.43738379835754521</c:v>
                      </c:pt>
                      <c:pt idx="2295">
                        <c:v>4.2282785932641577E-3</c:v>
                      </c:pt>
                      <c:pt idx="2296">
                        <c:v>-0.1198278912322548</c:v>
                      </c:pt>
                      <c:pt idx="2297">
                        <c:v>-0.39962055126765872</c:v>
                      </c:pt>
                      <c:pt idx="2298">
                        <c:v>-0.31946068423971752</c:v>
                      </c:pt>
                      <c:pt idx="2299">
                        <c:v>-0.32961396661915032</c:v>
                      </c:pt>
                      <c:pt idx="2300">
                        <c:v>-0.25097673755178412</c:v>
                      </c:pt>
                      <c:pt idx="2301">
                        <c:v>-0.16558261118182421</c:v>
                      </c:pt>
                      <c:pt idx="2302">
                        <c:v>-0.28170864772815613</c:v>
                      </c:pt>
                      <c:pt idx="2303">
                        <c:v>-0.57804573940084969</c:v>
                      </c:pt>
                      <c:pt idx="2304">
                        <c:v>-0.81495710521364284</c:v>
                      </c:pt>
                      <c:pt idx="2305">
                        <c:v>-0.54329072367899067</c:v>
                      </c:pt>
                      <c:pt idx="2306">
                        <c:v>0.12827356764011</c:v>
                      </c:pt>
                      <c:pt idx="2307">
                        <c:v>0.44305149814645972</c:v>
                      </c:pt>
                      <c:pt idx="2308">
                        <c:v>0.76756571171483468</c:v>
                      </c:pt>
                      <c:pt idx="2309">
                        <c:v>0.97391765055108781</c:v>
                      </c:pt>
                      <c:pt idx="2310">
                        <c:v>0.42790288125806608</c:v>
                      </c:pt>
                      <c:pt idx="2311">
                        <c:v>0.61741999255409186</c:v>
                      </c:pt>
                      <c:pt idx="2312">
                        <c:v>0.51340967091040801</c:v>
                      </c:pt>
                      <c:pt idx="2313">
                        <c:v>0.60722718905806627</c:v>
                      </c:pt>
                      <c:pt idx="2314">
                        <c:v>0.9114711967351945</c:v>
                      </c:pt>
                      <c:pt idx="2315">
                        <c:v>1.10541373249663</c:v>
                      </c:pt>
                      <c:pt idx="2316">
                        <c:v>1.1852174992762949</c:v>
                      </c:pt>
                      <c:pt idx="2317">
                        <c:v>1.3655308455754021</c:v>
                      </c:pt>
                      <c:pt idx="2318">
                        <c:v>1.664791651735148</c:v>
                      </c:pt>
                      <c:pt idx="2319">
                        <c:v>1.6802137841920179</c:v>
                      </c:pt>
                      <c:pt idx="2320">
                        <c:v>1.613430282629239</c:v>
                      </c:pt>
                      <c:pt idx="2321">
                        <c:v>1.382323372694001</c:v>
                      </c:pt>
                      <c:pt idx="2322">
                        <c:v>1.300612805846397</c:v>
                      </c:pt>
                      <c:pt idx="2323">
                        <c:v>1.3775137500650669</c:v>
                      </c:pt>
                      <c:pt idx="2324">
                        <c:v>1.979026277694633</c:v>
                      </c:pt>
                      <c:pt idx="2325">
                        <c:v>2.4142328793594721</c:v>
                      </c:pt>
                      <c:pt idx="2326">
                        <c:v>2.8081119121502551</c:v>
                      </c:pt>
                      <c:pt idx="2327">
                        <c:v>2.87021232545762</c:v>
                      </c:pt>
                      <c:pt idx="2328">
                        <c:v>2.556335827298974</c:v>
                      </c:pt>
                      <c:pt idx="2329">
                        <c:v>2.308251248870218</c:v>
                      </c:pt>
                      <c:pt idx="2330">
                        <c:v>2.4438426474467452</c:v>
                      </c:pt>
                      <c:pt idx="2331">
                        <c:v>2.896069101513937</c:v>
                      </c:pt>
                      <c:pt idx="2332">
                        <c:v>3.0939711801457488</c:v>
                      </c:pt>
                      <c:pt idx="2333">
                        <c:v>3.238901851712523</c:v>
                      </c:pt>
                      <c:pt idx="2334">
                        <c:v>3.0329429729512341</c:v>
                      </c:pt>
                      <c:pt idx="2335">
                        <c:v>2.8399937701718398</c:v>
                      </c:pt>
                      <c:pt idx="2336">
                        <c:v>2.793991546184424</c:v>
                      </c:pt>
                      <c:pt idx="2337">
                        <c:v>2.8415715484137558</c:v>
                      </c:pt>
                      <c:pt idx="2338">
                        <c:v>3.030813228230413</c:v>
                      </c:pt>
                      <c:pt idx="2339">
                        <c:v>3.421660885893365</c:v>
                      </c:pt>
                      <c:pt idx="2340">
                        <c:v>3.9678014734871492</c:v>
                      </c:pt>
                      <c:pt idx="2341">
                        <c:v>4.4666295832935647</c:v>
                      </c:pt>
                      <c:pt idx="2342">
                        <c:v>4.5422451787676552</c:v>
                      </c:pt>
                      <c:pt idx="2343">
                        <c:v>4.7228794582079603</c:v>
                      </c:pt>
                      <c:pt idx="2344">
                        <c:v>4.8513186654725979</c:v>
                      </c:pt>
                      <c:pt idx="2345">
                        <c:v>4.8104212402225954</c:v>
                      </c:pt>
                      <c:pt idx="2346">
                        <c:v>4.8340143267119169</c:v>
                      </c:pt>
                      <c:pt idx="2347">
                        <c:v>4.9955334741514852</c:v>
                      </c:pt>
                      <c:pt idx="2348">
                        <c:v>5.0014855121459254</c:v>
                      </c:pt>
                      <c:pt idx="2349">
                        <c:v>4.7446026681308071</c:v>
                      </c:pt>
                      <c:pt idx="2350">
                        <c:v>4.3260024009580356</c:v>
                      </c:pt>
                      <c:pt idx="2351">
                        <c:v>3.8198439489815001</c:v>
                      </c:pt>
                      <c:pt idx="2352">
                        <c:v>3.587168543067726</c:v>
                      </c:pt>
                      <c:pt idx="2353">
                        <c:v>3.3176261892412828</c:v>
                      </c:pt>
                      <c:pt idx="2354">
                        <c:v>3.0897132063068602</c:v>
                      </c:pt>
                      <c:pt idx="2355">
                        <c:v>3.1991336050189001</c:v>
                      </c:pt>
                      <c:pt idx="2356">
                        <c:v>3.40992199231132</c:v>
                      </c:pt>
                      <c:pt idx="2357">
                        <c:v>3.524807169431889</c:v>
                      </c:pt>
                      <c:pt idx="2358">
                        <c:v>3.723437492794647</c:v>
                      </c:pt>
                      <c:pt idx="2359">
                        <c:v>3.7563961896196969</c:v>
                      </c:pt>
                      <c:pt idx="2360">
                        <c:v>3.645452303122946</c:v>
                      </c:pt>
                      <c:pt idx="2361">
                        <c:v>3.533006786085982</c:v>
                      </c:pt>
                      <c:pt idx="2362">
                        <c:v>3.4578473244540948</c:v>
                      </c:pt>
                      <c:pt idx="2363">
                        <c:v>3.5118364340802901</c:v>
                      </c:pt>
                      <c:pt idx="2364">
                        <c:v>3.5752946025968839</c:v>
                      </c:pt>
                      <c:pt idx="2365">
                        <c:v>3.5074017560157378</c:v>
                      </c:pt>
                      <c:pt idx="2366">
                        <c:v>3.2759105122089238</c:v>
                      </c:pt>
                      <c:pt idx="2367">
                        <c:v>3.036923650477664</c:v>
                      </c:pt>
                      <c:pt idx="2368">
                        <c:v>2.72799015201814</c:v>
                      </c:pt>
                      <c:pt idx="2369">
                        <c:v>2.4761444597931859</c:v>
                      </c:pt>
                      <c:pt idx="2370">
                        <c:v>2.4131608831847911</c:v>
                      </c:pt>
                      <c:pt idx="2371">
                        <c:v>2.384730589599366</c:v>
                      </c:pt>
                      <c:pt idx="2372">
                        <c:v>2.1829852382739841</c:v>
                      </c:pt>
                      <c:pt idx="2373">
                        <c:v>2.0132940915249362</c:v>
                      </c:pt>
                      <c:pt idx="2374">
                        <c:v>1.8734069854236379</c:v>
                      </c:pt>
                      <c:pt idx="2375">
                        <c:v>1.8368780789841259</c:v>
                      </c:pt>
                      <c:pt idx="2376">
                        <c:v>1.929181537695646</c:v>
                      </c:pt>
                      <c:pt idx="2377">
                        <c:v>2.0709421933053411</c:v>
                      </c:pt>
                      <c:pt idx="2378">
                        <c:v>2.1366773079243919</c:v>
                      </c:pt>
                      <c:pt idx="2379">
                        <c:v>2.2919345789299772</c:v>
                      </c:pt>
                      <c:pt idx="2380">
                        <c:v>2.1707374028464002</c:v>
                      </c:pt>
                      <c:pt idx="2381">
                        <c:v>1.794720500076207</c:v>
                      </c:pt>
                      <c:pt idx="2382">
                        <c:v>1.552934542243841</c:v>
                      </c:pt>
                      <c:pt idx="2383">
                        <c:v>1.449709319070891</c:v>
                      </c:pt>
                      <c:pt idx="2384">
                        <c:v>1.663284940086454</c:v>
                      </c:pt>
                      <c:pt idx="2385">
                        <c:v>1.7994622767993009</c:v>
                      </c:pt>
                      <c:pt idx="2386">
                        <c:v>2.1319996034269848</c:v>
                      </c:pt>
                      <c:pt idx="2387">
                        <c:v>2.337861979224642</c:v>
                      </c:pt>
                      <c:pt idx="2388">
                        <c:v>2.3726233404164052</c:v>
                      </c:pt>
                      <c:pt idx="2389">
                        <c:v>2.4098551058487461</c:v>
                      </c:pt>
                      <c:pt idx="2390">
                        <c:v>2.5944846092096561</c:v>
                      </c:pt>
                      <c:pt idx="2391">
                        <c:v>2.80396591905631</c:v>
                      </c:pt>
                      <c:pt idx="2392">
                        <c:v>3.0061032963734129</c:v>
                      </c:pt>
                      <c:pt idx="2393">
                        <c:v>3.1539397361015951</c:v>
                      </c:pt>
                      <c:pt idx="2394">
                        <c:v>3.2036179312217312</c:v>
                      </c:pt>
                      <c:pt idx="2395">
                        <c:v>2.9765090946394501</c:v>
                      </c:pt>
                      <c:pt idx="2396">
                        <c:v>2.7310853011205651</c:v>
                      </c:pt>
                      <c:pt idx="2397">
                        <c:v>2.6367520854501612</c:v>
                      </c:pt>
                      <c:pt idx="2398">
                        <c:v>2.6586244430634229</c:v>
                      </c:pt>
                      <c:pt idx="2399">
                        <c:v>2.549451036699605</c:v>
                      </c:pt>
                      <c:pt idx="2400">
                        <c:v>2.5075226751400792</c:v>
                      </c:pt>
                      <c:pt idx="2401">
                        <c:v>2.58812768553656</c:v>
                      </c:pt>
                      <c:pt idx="2402">
                        <c:v>2.7115908711472678</c:v>
                      </c:pt>
                      <c:pt idx="2403">
                        <c:v>2.802197404170149</c:v>
                      </c:pt>
                      <c:pt idx="2404">
                        <c:v>2.7912651450391501</c:v>
                      </c:pt>
                      <c:pt idx="2405">
                        <c:v>2.8924995319553708</c:v>
                      </c:pt>
                      <c:pt idx="2406">
                        <c:v>2.9602112564714109</c:v>
                      </c:pt>
                      <c:pt idx="2407">
                        <c:v>2.73545660118927</c:v>
                      </c:pt>
                      <c:pt idx="2408">
                        <c:v>2.573052961840653</c:v>
                      </c:pt>
                      <c:pt idx="2409">
                        <c:v>2.5404374020022251</c:v>
                      </c:pt>
                      <c:pt idx="2410">
                        <c:v>2.408178158485732</c:v>
                      </c:pt>
                      <c:pt idx="2411">
                        <c:v>2.332696332921933</c:v>
                      </c:pt>
                      <c:pt idx="2412">
                        <c:v>2.283569390283819</c:v>
                      </c:pt>
                      <c:pt idx="2413">
                        <c:v>2.2576784929597919</c:v>
                      </c:pt>
                      <c:pt idx="2414">
                        <c:v>2.3243349566999019</c:v>
                      </c:pt>
                      <c:pt idx="2415">
                        <c:v>2.299722516675005</c:v>
                      </c:pt>
                      <c:pt idx="2416">
                        <c:v>2.4114448401766491</c:v>
                      </c:pt>
                      <c:pt idx="2417">
                        <c:v>2.2575999712880672</c:v>
                      </c:pt>
                      <c:pt idx="2418">
                        <c:v>2.0685915049005792</c:v>
                      </c:pt>
                      <c:pt idx="2419">
                        <c:v>2.0757908661374391</c:v>
                      </c:pt>
                      <c:pt idx="2420">
                        <c:v>1.9867734819812279</c:v>
                      </c:pt>
                      <c:pt idx="2421">
                        <c:v>1.931121634482583</c:v>
                      </c:pt>
                      <c:pt idx="2422">
                        <c:v>1.8873590180248481</c:v>
                      </c:pt>
                      <c:pt idx="2423">
                        <c:v>1.7623370760128769</c:v>
                      </c:pt>
                      <c:pt idx="2424">
                        <c:v>1.6542608159363841</c:v>
                      </c:pt>
                      <c:pt idx="2425">
                        <c:v>1.614240991563032</c:v>
                      </c:pt>
                      <c:pt idx="2426">
                        <c:v>1.6337157832169471</c:v>
                      </c:pt>
                      <c:pt idx="2427">
                        <c:v>1.545025625241554</c:v>
                      </c:pt>
                      <c:pt idx="2428">
                        <c:v>1.248944852309489</c:v>
                      </c:pt>
                      <c:pt idx="2429">
                        <c:v>1.207595685839125</c:v>
                      </c:pt>
                      <c:pt idx="2430">
                        <c:v>1.380439089640386</c:v>
                      </c:pt>
                      <c:pt idx="2431">
                        <c:v>1.538347636355887</c:v>
                      </c:pt>
                      <c:pt idx="2432">
                        <c:v>1.755504492769318</c:v>
                      </c:pt>
                      <c:pt idx="2433">
                        <c:v>1.855180551465371</c:v>
                      </c:pt>
                      <c:pt idx="2434">
                        <c:v>1.8833987885867911</c:v>
                      </c:pt>
                      <c:pt idx="2435">
                        <c:v>1.7473932419491509</c:v>
                      </c:pt>
                      <c:pt idx="2436">
                        <c:v>1.5072332769505621</c:v>
                      </c:pt>
                      <c:pt idx="2437">
                        <c:v>1.266819510716791</c:v>
                      </c:pt>
                      <c:pt idx="2438">
                        <c:v>0.73691171284820844</c:v>
                      </c:pt>
                      <c:pt idx="2439">
                        <c:v>0.34051246155848242</c:v>
                      </c:pt>
                      <c:pt idx="2440">
                        <c:v>0.20603274303873209</c:v>
                      </c:pt>
                      <c:pt idx="2441">
                        <c:v>4.7223421841171988E-2</c:v>
                      </c:pt>
                      <c:pt idx="2442">
                        <c:v>1.9014284601062741E-2</c:v>
                      </c:pt>
                      <c:pt idx="2443">
                        <c:v>9.079923497821181E-2</c:v>
                      </c:pt>
                      <c:pt idx="2444">
                        <c:v>0.34629767334877198</c:v>
                      </c:pt>
                      <c:pt idx="2445">
                        <c:v>0.59816475223640742</c:v>
                      </c:pt>
                      <c:pt idx="2446">
                        <c:v>0.65883673691421762</c:v>
                      </c:pt>
                      <c:pt idx="2447">
                        <c:v>0.30064542283939089</c:v>
                      </c:pt>
                      <c:pt idx="2448">
                        <c:v>-0.17379117635557109</c:v>
                      </c:pt>
                      <c:pt idx="2449">
                        <c:v>-0.65173275750402504</c:v>
                      </c:pt>
                      <c:pt idx="2450">
                        <c:v>-0.99670146251392389</c:v>
                      </c:pt>
                      <c:pt idx="2451">
                        <c:v>-1.130479794495848</c:v>
                      </c:pt>
                      <c:pt idx="2452">
                        <c:v>-1.1217075554145719</c:v>
                      </c:pt>
                      <c:pt idx="2453">
                        <c:v>-0.88548673248099452</c:v>
                      </c:pt>
                      <c:pt idx="2454">
                        <c:v>-0.40457361735317388</c:v>
                      </c:pt>
                      <c:pt idx="2455">
                        <c:v>-1.501595559929523</c:v>
                      </c:pt>
                      <c:pt idx="2456">
                        <c:v>-1.762723606819024</c:v>
                      </c:pt>
                      <c:pt idx="2457">
                        <c:v>-1.8991605561656359</c:v>
                      </c:pt>
                      <c:pt idx="2458">
                        <c:v>-1.697938054881061</c:v>
                      </c:pt>
                      <c:pt idx="2459">
                        <c:v>-1.346261379426654</c:v>
                      </c:pt>
                      <c:pt idx="2460">
                        <c:v>-0.81028645600703442</c:v>
                      </c:pt>
                      <c:pt idx="2461">
                        <c:v>-0.73080996705658952</c:v>
                      </c:pt>
                      <c:pt idx="2462">
                        <c:v>-0.79643494923567193</c:v>
                      </c:pt>
                      <c:pt idx="2463">
                        <c:v>2.0998233333182981</c:v>
                      </c:pt>
                      <c:pt idx="2464">
                        <c:v>2.0401919681540939</c:v>
                      </c:pt>
                      <c:pt idx="2465">
                        <c:v>1.914703864547729</c:v>
                      </c:pt>
                      <c:pt idx="2466">
                        <c:v>1.9441853867650549</c:v>
                      </c:pt>
                      <c:pt idx="2467">
                        <c:v>1.6769666862452759</c:v>
                      </c:pt>
                      <c:pt idx="2468">
                        <c:v>1.07340984413968</c:v>
                      </c:pt>
                      <c:pt idx="2469">
                        <c:v>1.227413177075626</c:v>
                      </c:pt>
                      <c:pt idx="2470">
                        <c:v>1.2479266784230709</c:v>
                      </c:pt>
                      <c:pt idx="2471">
                        <c:v>1.51307106240508</c:v>
                      </c:pt>
                      <c:pt idx="2472">
                        <c:v>1.9737296128334789</c:v>
                      </c:pt>
                      <c:pt idx="2473">
                        <c:v>2.338907619879397</c:v>
                      </c:pt>
                      <c:pt idx="2474">
                        <c:v>2.3832250924044369</c:v>
                      </c:pt>
                      <c:pt idx="2475">
                        <c:v>1.977275694647076</c:v>
                      </c:pt>
                      <c:pt idx="2476">
                        <c:v>1.3462587579180989</c:v>
                      </c:pt>
                      <c:pt idx="2477">
                        <c:v>0.96435703889598456</c:v>
                      </c:pt>
                      <c:pt idx="2478">
                        <c:v>0.69688101436585448</c:v>
                      </c:pt>
                      <c:pt idx="2479">
                        <c:v>0.49744807609081643</c:v>
                      </c:pt>
                      <c:pt idx="2480">
                        <c:v>0.53384635604902098</c:v>
                      </c:pt>
                      <c:pt idx="2481">
                        <c:v>0.63863194525735412</c:v>
                      </c:pt>
                      <c:pt idx="2482">
                        <c:v>0.70461496781655086</c:v>
                      </c:pt>
                      <c:pt idx="2483">
                        <c:v>0.77976379688396846</c:v>
                      </c:pt>
                      <c:pt idx="2484">
                        <c:v>0.66829970808284189</c:v>
                      </c:pt>
                      <c:pt idx="2485">
                        <c:v>0.42102216793192082</c:v>
                      </c:pt>
                      <c:pt idx="2486">
                        <c:v>0.48104316847404838</c:v>
                      </c:pt>
                      <c:pt idx="2487">
                        <c:v>0.94983787429293542</c:v>
                      </c:pt>
                      <c:pt idx="2488">
                        <c:v>0.74905305336478412</c:v>
                      </c:pt>
                      <c:pt idx="2489">
                        <c:v>0.56173992022315677</c:v>
                      </c:pt>
                      <c:pt idx="2490">
                        <c:v>0.61105127303910545</c:v>
                      </c:pt>
                      <c:pt idx="2491">
                        <c:v>0.72712156300481778</c:v>
                      </c:pt>
                      <c:pt idx="2492">
                        <c:v>0.92827343032410836</c:v>
                      </c:pt>
                      <c:pt idx="2493">
                        <c:v>-1.027952695353862E-2</c:v>
                      </c:pt>
                      <c:pt idx="2494">
                        <c:v>0.23362819721053221</c:v>
                      </c:pt>
                      <c:pt idx="2495">
                        <c:v>0.33664316458562871</c:v>
                      </c:pt>
                      <c:pt idx="2496">
                        <c:v>0.83089423447138921</c:v>
                      </c:pt>
                      <c:pt idx="2497">
                        <c:v>0.91979495911396525</c:v>
                      </c:pt>
                      <c:pt idx="2498">
                        <c:v>0.73382205378226772</c:v>
                      </c:pt>
                      <c:pt idx="2499">
                        <c:v>0.63240028521462532</c:v>
                      </c:pt>
                      <c:pt idx="2500">
                        <c:v>0.60336402000021683</c:v>
                      </c:pt>
                      <c:pt idx="2501">
                        <c:v>0.41693119924086669</c:v>
                      </c:pt>
                      <c:pt idx="2502">
                        <c:v>0.1581329328838022</c:v>
                      </c:pt>
                      <c:pt idx="2503">
                        <c:v>-0.73788019694977314</c:v>
                      </c:pt>
                      <c:pt idx="2504">
                        <c:v>-0.89059275158712237</c:v>
                      </c:pt>
                      <c:pt idx="2505">
                        <c:v>-1.2098650544412139</c:v>
                      </c:pt>
                      <c:pt idx="2506">
                        <c:v>-1.7409718623894519</c:v>
                      </c:pt>
                      <c:pt idx="2507">
                        <c:v>-1.714544840938468</c:v>
                      </c:pt>
                      <c:pt idx="2508">
                        <c:v>-1.759546497311044</c:v>
                      </c:pt>
                      <c:pt idx="2509">
                        <c:v>-2.1623830100877348</c:v>
                      </c:pt>
                      <c:pt idx="2510">
                        <c:v>-2.295941544334906</c:v>
                      </c:pt>
                      <c:pt idx="2511">
                        <c:v>-2.4388213685078051</c:v>
                      </c:pt>
                      <c:pt idx="2512">
                        <c:v>-2.4734197879291919</c:v>
                      </c:pt>
                      <c:pt idx="2513">
                        <c:v>-2.3517684539288322</c:v>
                      </c:pt>
                      <c:pt idx="2514">
                        <c:v>-2.5462756565531581</c:v>
                      </c:pt>
                      <c:pt idx="2515">
                        <c:v>-2.71435738715136</c:v>
                      </c:pt>
                      <c:pt idx="2516">
                        <c:v>-2.8099715428005112</c:v>
                      </c:pt>
                      <c:pt idx="2517">
                        <c:v>-2.8532884480818539</c:v>
                      </c:pt>
                      <c:pt idx="2518">
                        <c:v>-2.9959005465340178</c:v>
                      </c:pt>
                      <c:pt idx="2519">
                        <c:v>-3.3937581144569302</c:v>
                      </c:pt>
                      <c:pt idx="2520">
                        <c:v>-4.1694391650003926</c:v>
                      </c:pt>
                      <c:pt idx="2521">
                        <c:v>-4.2348842520984293</c:v>
                      </c:pt>
                      <c:pt idx="2522">
                        <c:v>-4.354188127789044</c:v>
                      </c:pt>
                      <c:pt idx="2523">
                        <c:v>-4.1815346325328413</c:v>
                      </c:pt>
                      <c:pt idx="2524">
                        <c:v>-4.25383653737806</c:v>
                      </c:pt>
                      <c:pt idx="2525">
                        <c:v>-4.3267925407023746</c:v>
                      </c:pt>
                      <c:pt idx="2526">
                        <c:v>-4.3664751663793853</c:v>
                      </c:pt>
                      <c:pt idx="2527">
                        <c:v>-1.857126709628792</c:v>
                      </c:pt>
                      <c:pt idx="2528">
                        <c:v>-1.9279614575675319</c:v>
                      </c:pt>
                      <c:pt idx="2529">
                        <c:v>-2.4658981797541228</c:v>
                      </c:pt>
                      <c:pt idx="2530">
                        <c:v>-3.2314014667652371</c:v>
                      </c:pt>
                      <c:pt idx="2531">
                        <c:v>-3.6947800487235378</c:v>
                      </c:pt>
                      <c:pt idx="2532">
                        <c:v>-3.8062446072461089</c:v>
                      </c:pt>
                      <c:pt idx="2533">
                        <c:v>-3.8861374408907721</c:v>
                      </c:pt>
                      <c:pt idx="2534">
                        <c:v>-3.8773644497932538</c:v>
                      </c:pt>
                      <c:pt idx="2535">
                        <c:v>-3.8383453832253469</c:v>
                      </c:pt>
                      <c:pt idx="2536">
                        <c:v>-3.868535674191345</c:v>
                      </c:pt>
                      <c:pt idx="2537">
                        <c:v>-4.0187919226919044</c:v>
                      </c:pt>
                      <c:pt idx="2538">
                        <c:v>-3.843247751930793</c:v>
                      </c:pt>
                      <c:pt idx="2539">
                        <c:v>-3.8435227105677909</c:v>
                      </c:pt>
                      <c:pt idx="2540">
                        <c:v>-3.8539031797584151</c:v>
                      </c:pt>
                      <c:pt idx="2541">
                        <c:v>-3.8997518917526031</c:v>
                      </c:pt>
                      <c:pt idx="2542">
                        <c:v>-3.9930568988049449</c:v>
                      </c:pt>
                      <c:pt idx="2543">
                        <c:v>-4.0656569604923387</c:v>
                      </c:pt>
                      <c:pt idx="2544">
                        <c:v>-3.8207565056430282</c:v>
                      </c:pt>
                      <c:pt idx="2545">
                        <c:v>-3.7937205880797991</c:v>
                      </c:pt>
                      <c:pt idx="2546">
                        <c:v>-3.8201664681214629</c:v>
                      </c:pt>
                      <c:pt idx="2547">
                        <c:v>-3.8666319746837892</c:v>
                      </c:pt>
                      <c:pt idx="2548">
                        <c:v>-3.9791989005794099</c:v>
                      </c:pt>
                      <c:pt idx="2549">
                        <c:v>-3.9146768772463618</c:v>
                      </c:pt>
                      <c:pt idx="2550">
                        <c:v>-3.8510589129623121</c:v>
                      </c:pt>
                      <c:pt idx="2551">
                        <c:v>-3.8471091954866861</c:v>
                      </c:pt>
                      <c:pt idx="2552">
                        <c:v>-3.855251248646169</c:v>
                      </c:pt>
                      <c:pt idx="2553">
                        <c:v>-4.0185093938048722</c:v>
                      </c:pt>
                      <c:pt idx="2554">
                        <c:v>-3.8782038642580292</c:v>
                      </c:pt>
                      <c:pt idx="2555">
                        <c:v>-3.827027916489846</c:v>
                      </c:pt>
                      <c:pt idx="2556">
                        <c:v>-3.8456819476864519</c:v>
                      </c:pt>
                      <c:pt idx="2557">
                        <c:v>-3.572326958327471</c:v>
                      </c:pt>
                      <c:pt idx="2558">
                        <c:v>-3.6990222815617919</c:v>
                      </c:pt>
                      <c:pt idx="2559">
                        <c:v>-3.6004353901791761</c:v>
                      </c:pt>
                      <c:pt idx="2560">
                        <c:v>-3.8015633681949539</c:v>
                      </c:pt>
                      <c:pt idx="2561">
                        <c:v>-3.5705556390585111</c:v>
                      </c:pt>
                      <c:pt idx="2562">
                        <c:v>-3.5318177277348202</c:v>
                      </c:pt>
                      <c:pt idx="2563">
                        <c:v>-3.560583718968128</c:v>
                      </c:pt>
                      <c:pt idx="2564">
                        <c:v>-3.6058220893870101</c:v>
                      </c:pt>
                      <c:pt idx="2565">
                        <c:v>-3.7246017893208032</c:v>
                      </c:pt>
                      <c:pt idx="2566">
                        <c:v>-3.6709431712636582</c:v>
                      </c:pt>
                      <c:pt idx="2567">
                        <c:v>-3.6965128552724682</c:v>
                      </c:pt>
                      <c:pt idx="2568">
                        <c:v>-3.471237427585661</c:v>
                      </c:pt>
                      <c:pt idx="2569">
                        <c:v>-3.1220468417693752</c:v>
                      </c:pt>
                      <c:pt idx="2570">
                        <c:v>-3.1434141993807958</c:v>
                      </c:pt>
                      <c:pt idx="2571">
                        <c:v>-3.058123125075201</c:v>
                      </c:pt>
                      <c:pt idx="2572">
                        <c:v>-2.905632595057285</c:v>
                      </c:pt>
                      <c:pt idx="2573">
                        <c:v>-2.8696817127968428</c:v>
                      </c:pt>
                      <c:pt idx="2574">
                        <c:v>-2.919079123564309</c:v>
                      </c:pt>
                      <c:pt idx="2575">
                        <c:v>-2.726888481684711</c:v>
                      </c:pt>
                      <c:pt idx="2576">
                        <c:v>-4.5881596742256416</c:v>
                      </c:pt>
                      <c:pt idx="2577">
                        <c:v>-3.183303279086573</c:v>
                      </c:pt>
                      <c:pt idx="2578">
                        <c:v>-3.2164156089730471</c:v>
                      </c:pt>
                      <c:pt idx="2579">
                        <c:v>-2.8559194481662669</c:v>
                      </c:pt>
                      <c:pt idx="2580">
                        <c:v>-3.1625612577167299</c:v>
                      </c:pt>
                      <c:pt idx="2581">
                        <c:v>-3.3968848787885868</c:v>
                      </c:pt>
                      <c:pt idx="2582">
                        <c:v>-3.7257430075253981</c:v>
                      </c:pt>
                      <c:pt idx="2583">
                        <c:v>-3.6608999147772372</c:v>
                      </c:pt>
                      <c:pt idx="2584">
                        <c:v>-3.7948163861891562</c:v>
                      </c:pt>
                      <c:pt idx="2585">
                        <c:v>-3.9846120095501401</c:v>
                      </c:pt>
                      <c:pt idx="2586">
                        <c:v>-4.4291199623402608</c:v>
                      </c:pt>
                      <c:pt idx="2587">
                        <c:v>-4.779651002929568</c:v>
                      </c:pt>
                      <c:pt idx="2588">
                        <c:v>-4.0460473711935281</c:v>
                      </c:pt>
                      <c:pt idx="2589">
                        <c:v>-3.7341027614826712</c:v>
                      </c:pt>
                      <c:pt idx="2590">
                        <c:v>-4.135146806525305</c:v>
                      </c:pt>
                      <c:pt idx="2591">
                        <c:v>-4.2607088770757056</c:v>
                      </c:pt>
                      <c:pt idx="2592">
                        <c:v>-4.2197811330670261</c:v>
                      </c:pt>
                      <c:pt idx="2593">
                        <c:v>-4.0982710736592356</c:v>
                      </c:pt>
                      <c:pt idx="2594">
                        <c:v>-4.2001796634782096</c:v>
                      </c:pt>
                      <c:pt idx="2595">
                        <c:v>-4.1008678380236914</c:v>
                      </c:pt>
                      <c:pt idx="2596">
                        <c:v>-3.933336051201084</c:v>
                      </c:pt>
                      <c:pt idx="2597">
                        <c:v>-3.7811467425543608</c:v>
                      </c:pt>
                      <c:pt idx="2598">
                        <c:v>-3.8602959555349061</c:v>
                      </c:pt>
                      <c:pt idx="2599">
                        <c:v>-3.8570175001831521</c:v>
                      </c:pt>
                      <c:pt idx="2600">
                        <c:v>-3.9862796615057721</c:v>
                      </c:pt>
                      <c:pt idx="2601">
                        <c:v>-3.7903740596443058</c:v>
                      </c:pt>
                      <c:pt idx="2602">
                        <c:v>-3.8655374664024809</c:v>
                      </c:pt>
                      <c:pt idx="2603">
                        <c:v>-3.7740629447955372</c:v>
                      </c:pt>
                      <c:pt idx="2604">
                        <c:v>-3.5248983340006941</c:v>
                      </c:pt>
                      <c:pt idx="2605">
                        <c:v>-3.4626757871272629</c:v>
                      </c:pt>
                      <c:pt idx="2606">
                        <c:v>-3.4144999533839151</c:v>
                      </c:pt>
                      <c:pt idx="2607">
                        <c:v>-3.382553263526086</c:v>
                      </c:pt>
                      <c:pt idx="2608">
                        <c:v>-3.513150044520267</c:v>
                      </c:pt>
                      <c:pt idx="2609">
                        <c:v>-3.405285569439191</c:v>
                      </c:pt>
                      <c:pt idx="2610">
                        <c:v>-3.5214522454804329</c:v>
                      </c:pt>
                      <c:pt idx="2611">
                        <c:v>-3.4759677086014991</c:v>
                      </c:pt>
                      <c:pt idx="2612">
                        <c:v>-3.5978814715397962</c:v>
                      </c:pt>
                      <c:pt idx="2613">
                        <c:v>-3.6680575324289779</c:v>
                      </c:pt>
                      <c:pt idx="2614">
                        <c:v>-3.7728363193840142</c:v>
                      </c:pt>
                      <c:pt idx="2615">
                        <c:v>-3.527111433210194</c:v>
                      </c:pt>
                      <c:pt idx="2616">
                        <c:v>-3.1033406940973181</c:v>
                      </c:pt>
                      <c:pt idx="2617">
                        <c:v>-3.0981338634564981</c:v>
                      </c:pt>
                      <c:pt idx="2618">
                        <c:v>-3.176072258219425</c:v>
                      </c:pt>
                      <c:pt idx="2619">
                        <c:v>-3.158141635236408</c:v>
                      </c:pt>
                      <c:pt idx="2620">
                        <c:v>-3.246582048681478</c:v>
                      </c:pt>
                      <c:pt idx="2621">
                        <c:v>-3.4601178774912289</c:v>
                      </c:pt>
                      <c:pt idx="2622">
                        <c:v>-3.6322813174806008</c:v>
                      </c:pt>
                      <c:pt idx="2623">
                        <c:v>-3.5356816790911578</c:v>
                      </c:pt>
                      <c:pt idx="2624">
                        <c:v>-3.3964740075083291</c:v>
                      </c:pt>
                      <c:pt idx="2625">
                        <c:v>-3.3284693458934158</c:v>
                      </c:pt>
                      <c:pt idx="2626">
                        <c:v>-3.154245787247643</c:v>
                      </c:pt>
                      <c:pt idx="2627">
                        <c:v>-2.9441038241688249</c:v>
                      </c:pt>
                      <c:pt idx="2628">
                        <c:v>-2.5720285051623328</c:v>
                      </c:pt>
                      <c:pt idx="2629">
                        <c:v>-2.2072324834167532</c:v>
                      </c:pt>
                      <c:pt idx="2630">
                        <c:v>-2.0960850944036542</c:v>
                      </c:pt>
                      <c:pt idx="2631">
                        <c:v>-2.504162196433632</c:v>
                      </c:pt>
                      <c:pt idx="2632">
                        <c:v>-2.7673179433600308</c:v>
                      </c:pt>
                      <c:pt idx="2633">
                        <c:v>-2.8676340094615989</c:v>
                      </c:pt>
                      <c:pt idx="2634">
                        <c:v>-2.857451293138686</c:v>
                      </c:pt>
                      <c:pt idx="2635">
                        <c:v>-3.2548500688627282</c:v>
                      </c:pt>
                      <c:pt idx="2636">
                        <c:v>-3.2722199237537422</c:v>
                      </c:pt>
                      <c:pt idx="2637">
                        <c:v>-3.3141792122104992</c:v>
                      </c:pt>
                      <c:pt idx="2638">
                        <c:v>-3.36984635657649</c:v>
                      </c:pt>
                      <c:pt idx="2639">
                        <c:v>-3.3696749166197071</c:v>
                      </c:pt>
                      <c:pt idx="2640">
                        <c:v>-3.462450819338537</c:v>
                      </c:pt>
                      <c:pt idx="2641">
                        <c:v>-3.5054924292958418</c:v>
                      </c:pt>
                      <c:pt idx="2642">
                        <c:v>-3.6963351887814389</c:v>
                      </c:pt>
                      <c:pt idx="2643">
                        <c:v>-3.7666575309574299</c:v>
                      </c:pt>
                      <c:pt idx="2644">
                        <c:v>-3.7508856378868871</c:v>
                      </c:pt>
                      <c:pt idx="2645">
                        <c:v>-4.0140262848374499</c:v>
                      </c:pt>
                      <c:pt idx="2646">
                        <c:v>-3.9819640564412642</c:v>
                      </c:pt>
                      <c:pt idx="2647">
                        <c:v>-3.7275619503758959</c:v>
                      </c:pt>
                      <c:pt idx="2648">
                        <c:v>-3.7389895959055801</c:v>
                      </c:pt>
                      <c:pt idx="2649">
                        <c:v>-3.7264550478463061</c:v>
                      </c:pt>
                      <c:pt idx="2650">
                        <c:v>-3.506886466681947</c:v>
                      </c:pt>
                      <c:pt idx="2651">
                        <c:v>-2.8141600438650189</c:v>
                      </c:pt>
                      <c:pt idx="2652">
                        <c:v>-2.3100489839313738</c:v>
                      </c:pt>
                      <c:pt idx="2653">
                        <c:v>-2.009383433787467</c:v>
                      </c:pt>
                      <c:pt idx="2654">
                        <c:v>-1.836741265307261</c:v>
                      </c:pt>
                      <c:pt idx="2655">
                        <c:v>-2.072488895168259</c:v>
                      </c:pt>
                      <c:pt idx="2656">
                        <c:v>-2.0531592202745359</c:v>
                      </c:pt>
                      <c:pt idx="2657">
                        <c:v>-1.8685422028625009</c:v>
                      </c:pt>
                      <c:pt idx="2658">
                        <c:v>-1.72145284811219</c:v>
                      </c:pt>
                      <c:pt idx="2659">
                        <c:v>-1.88027152389848</c:v>
                      </c:pt>
                      <c:pt idx="2660">
                        <c:v>-2.0907523034337352</c:v>
                      </c:pt>
                      <c:pt idx="2661">
                        <c:v>-2.2399111551527069</c:v>
                      </c:pt>
                      <c:pt idx="2662">
                        <c:v>-2.7309504092004051</c:v>
                      </c:pt>
                      <c:pt idx="2663">
                        <c:v>-3.2151078360972489</c:v>
                      </c:pt>
                      <c:pt idx="2664">
                        <c:v>-3.3781594978194338</c:v>
                      </c:pt>
                      <c:pt idx="2665">
                        <c:v>-3.4435719707571502</c:v>
                      </c:pt>
                      <c:pt idx="2666">
                        <c:v>-3.7475099844347262</c:v>
                      </c:pt>
                      <c:pt idx="2667">
                        <c:v>-3.840848448080783</c:v>
                      </c:pt>
                      <c:pt idx="2668">
                        <c:v>-3.887871205124299</c:v>
                      </c:pt>
                      <c:pt idx="2669">
                        <c:v>-3.7579772799241291</c:v>
                      </c:pt>
                      <c:pt idx="2670">
                        <c:v>-3.6064052952628889</c:v>
                      </c:pt>
                      <c:pt idx="2671">
                        <c:v>-3.4661574198650191</c:v>
                      </c:pt>
                      <c:pt idx="2672">
                        <c:v>-3.396947030360923</c:v>
                      </c:pt>
                      <c:pt idx="2673">
                        <c:v>-3.4202860947061531</c:v>
                      </c:pt>
                      <c:pt idx="2674">
                        <c:v>-3.2454749168585582</c:v>
                      </c:pt>
                      <c:pt idx="2675">
                        <c:v>-3.3047046959550852</c:v>
                      </c:pt>
                      <c:pt idx="2676">
                        <c:v>-3.1583293096877911</c:v>
                      </c:pt>
                      <c:pt idx="2677">
                        <c:v>-2.8757195828282569</c:v>
                      </c:pt>
                      <c:pt idx="2678">
                        <c:v>-2.5686093057765662</c:v>
                      </c:pt>
                      <c:pt idx="2679">
                        <c:v>-2.545458697129694</c:v>
                      </c:pt>
                      <c:pt idx="2680">
                        <c:v>-2.4710690526686552</c:v>
                      </c:pt>
                      <c:pt idx="2681">
                        <c:v>-2.3900333166347272</c:v>
                      </c:pt>
                      <c:pt idx="2682">
                        <c:v>-2.0756876464422929</c:v>
                      </c:pt>
                      <c:pt idx="2683">
                        <c:v>-1.9499878126434951</c:v>
                      </c:pt>
                      <c:pt idx="2684">
                        <c:v>-2.0127771765159261</c:v>
                      </c:pt>
                      <c:pt idx="2685">
                        <c:v>-2.00328186453853</c:v>
                      </c:pt>
                      <c:pt idx="2686">
                        <c:v>-2.1038800572050449</c:v>
                      </c:pt>
                      <c:pt idx="2687">
                        <c:v>-1.946734437429317</c:v>
                      </c:pt>
                      <c:pt idx="2688">
                        <c:v>-1.927705713908056</c:v>
                      </c:pt>
                      <c:pt idx="2689">
                        <c:v>-1.903380267384001</c:v>
                      </c:pt>
                      <c:pt idx="2690">
                        <c:v>-1.7467308514635169</c:v>
                      </c:pt>
                      <c:pt idx="2691">
                        <c:v>-1.7057089825805609</c:v>
                      </c:pt>
                      <c:pt idx="2692">
                        <c:v>-1.65218877206271</c:v>
                      </c:pt>
                      <c:pt idx="2693">
                        <c:v>-1.625030344921738</c:v>
                      </c:pt>
                      <c:pt idx="2694">
                        <c:v>-1.5429627242340569</c:v>
                      </c:pt>
                      <c:pt idx="2695">
                        <c:v>-1.459360333401464</c:v>
                      </c:pt>
                      <c:pt idx="2696">
                        <c:v>-1.6004250245498759</c:v>
                      </c:pt>
                      <c:pt idx="2697">
                        <c:v>-1.644527634307386</c:v>
                      </c:pt>
                      <c:pt idx="2698">
                        <c:v>-1.525823792841762</c:v>
                      </c:pt>
                      <c:pt idx="2699">
                        <c:v>-1.351088243557669</c:v>
                      </c:pt>
                      <c:pt idx="2700">
                        <c:v>-1.310457332548628</c:v>
                      </c:pt>
                      <c:pt idx="2701">
                        <c:v>-1.148833019033261</c:v>
                      </c:pt>
                      <c:pt idx="2702">
                        <c:v>-1.1094447752726311</c:v>
                      </c:pt>
                      <c:pt idx="2703">
                        <c:v>-1.1743224254834681</c:v>
                      </c:pt>
                      <c:pt idx="2704">
                        <c:v>-0.99537760518869556</c:v>
                      </c:pt>
                      <c:pt idx="2705">
                        <c:v>-0.88960760882827639</c:v>
                      </c:pt>
                      <c:pt idx="2706">
                        <c:v>-1.105598134100001</c:v>
                      </c:pt>
                      <c:pt idx="2707">
                        <c:v>-1.1856681053092979</c:v>
                      </c:pt>
                      <c:pt idx="2708">
                        <c:v>-1.5957187553962711</c:v>
                      </c:pt>
                      <c:pt idx="2709">
                        <c:v>-1.80629742719098</c:v>
                      </c:pt>
                      <c:pt idx="2710">
                        <c:v>-1.677288083610087</c:v>
                      </c:pt>
                      <c:pt idx="2711">
                        <c:v>-1.485577565243845</c:v>
                      </c:pt>
                      <c:pt idx="2712">
                        <c:v>-1.3440581226403949</c:v>
                      </c:pt>
                      <c:pt idx="2713">
                        <c:v>-1.3052849137508871</c:v>
                      </c:pt>
                      <c:pt idx="2714">
                        <c:v>-1.2945898147845141</c:v>
                      </c:pt>
                      <c:pt idx="2715">
                        <c:v>-1.2171930684048591</c:v>
                      </c:pt>
                      <c:pt idx="2716">
                        <c:v>-1.07449980621935</c:v>
                      </c:pt>
                      <c:pt idx="2717">
                        <c:v>-1.0060203601305751</c:v>
                      </c:pt>
                      <c:pt idx="2718">
                        <c:v>-1.083798734055307</c:v>
                      </c:pt>
                      <c:pt idx="2719">
                        <c:v>-1.166465568944598</c:v>
                      </c:pt>
                      <c:pt idx="2720">
                        <c:v>-1.037109119264668</c:v>
                      </c:pt>
                      <c:pt idx="2721">
                        <c:v>-0.87200662869537493</c:v>
                      </c:pt>
                      <c:pt idx="2722">
                        <c:v>-0.71452735808097834</c:v>
                      </c:pt>
                      <c:pt idx="2723">
                        <c:v>-0.4025031948184869</c:v>
                      </c:pt>
                      <c:pt idx="2724">
                        <c:v>-0.32794576767422468</c:v>
                      </c:pt>
                      <c:pt idx="2725">
                        <c:v>-7.7493693947450093E-2</c:v>
                      </c:pt>
                      <c:pt idx="2726">
                        <c:v>-8.7306391474498216E-2</c:v>
                      </c:pt>
                      <c:pt idx="2727">
                        <c:v>4.5379300244459693E-2</c:v>
                      </c:pt>
                      <c:pt idx="2728">
                        <c:v>0.23830014610126871</c:v>
                      </c:pt>
                      <c:pt idx="2729">
                        <c:v>0.2079881018471228</c:v>
                      </c:pt>
                      <c:pt idx="2730">
                        <c:v>1.1795498098614439E-2</c:v>
                      </c:pt>
                      <c:pt idx="2731">
                        <c:v>-0.24011508180937571</c:v>
                      </c:pt>
                      <c:pt idx="2732">
                        <c:v>-0.53229595648792072</c:v>
                      </c:pt>
                      <c:pt idx="2733">
                        <c:v>-0.6574156298531606</c:v>
                      </c:pt>
                      <c:pt idx="2734">
                        <c:v>-0.68748922480030794</c:v>
                      </c:pt>
                      <c:pt idx="2735">
                        <c:v>-0.52424951365773764</c:v>
                      </c:pt>
                      <c:pt idx="2736">
                        <c:v>-0.15546770275068991</c:v>
                      </c:pt>
                      <c:pt idx="2737">
                        <c:v>0.28620124748744702</c:v>
                      </c:pt>
                      <c:pt idx="2738">
                        <c:v>0.42609633865222868</c:v>
                      </c:pt>
                      <c:pt idx="2739">
                        <c:v>0.49425284842929068</c:v>
                      </c:pt>
                      <c:pt idx="2740">
                        <c:v>0.23427639671275341</c:v>
                      </c:pt>
                      <c:pt idx="2741">
                        <c:v>0.124911384478779</c:v>
                      </c:pt>
                      <c:pt idx="2742">
                        <c:v>6.5013643781034081E-2</c:v>
                      </c:pt>
                      <c:pt idx="2743">
                        <c:v>0.28100778500135348</c:v>
                      </c:pt>
                      <c:pt idx="2744">
                        <c:v>0.62218433773690662</c:v>
                      </c:pt>
                      <c:pt idx="2745">
                        <c:v>0.7342926072231637</c:v>
                      </c:pt>
                      <c:pt idx="2746">
                        <c:v>0.5041381778091929</c:v>
                      </c:pt>
                      <c:pt idx="2747">
                        <c:v>0.5627736171239851</c:v>
                      </c:pt>
                      <c:pt idx="2748">
                        <c:v>0.71106668042657484</c:v>
                      </c:pt>
                      <c:pt idx="2749">
                        <c:v>0.93983758368870196</c:v>
                      </c:pt>
                      <c:pt idx="2750">
                        <c:v>1.2557249545205491</c:v>
                      </c:pt>
                      <c:pt idx="2751">
                        <c:v>1.474064408635144</c:v>
                      </c:pt>
                      <c:pt idx="2752">
                        <c:v>1.670340551799441</c:v>
                      </c:pt>
                      <c:pt idx="2753">
                        <c:v>1.752122945649192</c:v>
                      </c:pt>
                      <c:pt idx="2754">
                        <c:v>1.719642280864067</c:v>
                      </c:pt>
                      <c:pt idx="2755">
                        <c:v>1.573865302712034</c:v>
                      </c:pt>
                      <c:pt idx="2756">
                        <c:v>1.4758952124621769</c:v>
                      </c:pt>
                      <c:pt idx="2757">
                        <c:v>1.285339419139639</c:v>
                      </c:pt>
                      <c:pt idx="2758">
                        <c:v>1.2754694074380031</c:v>
                      </c:pt>
                      <c:pt idx="2759">
                        <c:v>1.3502383467430139</c:v>
                      </c:pt>
                      <c:pt idx="2760">
                        <c:v>1.42758544968496</c:v>
                      </c:pt>
                      <c:pt idx="2761">
                        <c:v>1.3297462511774001</c:v>
                      </c:pt>
                      <c:pt idx="2762">
                        <c:v>1.29165940557957</c:v>
                      </c:pt>
                      <c:pt idx="2763">
                        <c:v>1.364128550412703</c:v>
                      </c:pt>
                      <c:pt idx="2764">
                        <c:v>1.1861219908411129</c:v>
                      </c:pt>
                      <c:pt idx="2765">
                        <c:v>0.96600589993881114</c:v>
                      </c:pt>
                      <c:pt idx="2766">
                        <c:v>1.093870782385898</c:v>
                      </c:pt>
                      <c:pt idx="2767">
                        <c:v>1.150404580870237</c:v>
                      </c:pt>
                      <c:pt idx="2768">
                        <c:v>1.297129200349004</c:v>
                      </c:pt>
                      <c:pt idx="2769">
                        <c:v>0.94850104402876489</c:v>
                      </c:pt>
                      <c:pt idx="2770">
                        <c:v>0.54340609561397157</c:v>
                      </c:pt>
                      <c:pt idx="2771">
                        <c:v>0.31158532516122311</c:v>
                      </c:pt>
                      <c:pt idx="2772">
                        <c:v>9.6281248950877571E-2</c:v>
                      </c:pt>
                      <c:pt idx="2773">
                        <c:v>0.1508714767687796</c:v>
                      </c:pt>
                      <c:pt idx="2774">
                        <c:v>0.25275654029589911</c:v>
                      </c:pt>
                      <c:pt idx="2775">
                        <c:v>0.38289866471202483</c:v>
                      </c:pt>
                      <c:pt idx="2776">
                        <c:v>0.56820263581535979</c:v>
                      </c:pt>
                      <c:pt idx="2777">
                        <c:v>0.66655664033542006</c:v>
                      </c:pt>
                      <c:pt idx="2778">
                        <c:v>0.55271949964895017</c:v>
                      </c:pt>
                      <c:pt idx="2779">
                        <c:v>0.36362727689385449</c:v>
                      </c:pt>
                      <c:pt idx="2780">
                        <c:v>0.387004157170112</c:v>
                      </c:pt>
                      <c:pt idx="2781">
                        <c:v>0.5720371377398239</c:v>
                      </c:pt>
                      <c:pt idx="2782">
                        <c:v>0.61499046794329448</c:v>
                      </c:pt>
                      <c:pt idx="2783">
                        <c:v>0.5087104933509996</c:v>
                      </c:pt>
                      <c:pt idx="2784">
                        <c:v>0.72841651368315519</c:v>
                      </c:pt>
                      <c:pt idx="2785">
                        <c:v>0.98445352450295143</c:v>
                      </c:pt>
                      <c:pt idx="2786">
                        <c:v>1.1865826743917911</c:v>
                      </c:pt>
                      <c:pt idx="2787">
                        <c:v>1.295632690382297</c:v>
                      </c:pt>
                      <c:pt idx="2788">
                        <c:v>1.320750897005514</c:v>
                      </c:pt>
                      <c:pt idx="2789">
                        <c:v>1.203999260957582</c:v>
                      </c:pt>
                      <c:pt idx="2790">
                        <c:v>0.916978670173342</c:v>
                      </c:pt>
                      <c:pt idx="2791">
                        <c:v>0.77177622999591033</c:v>
                      </c:pt>
                      <c:pt idx="2792">
                        <c:v>0.56333182986168673</c:v>
                      </c:pt>
                      <c:pt idx="2793">
                        <c:v>0.36317609974379972</c:v>
                      </c:pt>
                      <c:pt idx="2794">
                        <c:v>0.12612262670447341</c:v>
                      </c:pt>
                      <c:pt idx="2795">
                        <c:v>8.841337323806131E-2</c:v>
                      </c:pt>
                      <c:pt idx="2796">
                        <c:v>0.15032068282563019</c:v>
                      </c:pt>
                      <c:pt idx="2797">
                        <c:v>0.2107106796589012</c:v>
                      </c:pt>
                      <c:pt idx="2798">
                        <c:v>0.14717999985255109</c:v>
                      </c:pt>
                      <c:pt idx="2799">
                        <c:v>0.26440737626391952</c:v>
                      </c:pt>
                      <c:pt idx="2800">
                        <c:v>0.43624956748675481</c:v>
                      </c:pt>
                      <c:pt idx="2801">
                        <c:v>0.63932515663194178</c:v>
                      </c:pt>
                      <c:pt idx="2802">
                        <c:v>0.7521348685057716</c:v>
                      </c:pt>
                      <c:pt idx="2803">
                        <c:v>0.68649214409215253</c:v>
                      </c:pt>
                      <c:pt idx="2804">
                        <c:v>0.55350647005614251</c:v>
                      </c:pt>
                      <c:pt idx="2805">
                        <c:v>0.64102319700798482</c:v>
                      </c:pt>
                      <c:pt idx="2806">
                        <c:v>0.816699166268676</c:v>
                      </c:pt>
                      <c:pt idx="2807">
                        <c:v>0.72116214704157877</c:v>
                      </c:pt>
                      <c:pt idx="2808">
                        <c:v>0.61497360262160816</c:v>
                      </c:pt>
                      <c:pt idx="2809">
                        <c:v>0.41750403190127022</c:v>
                      </c:pt>
                      <c:pt idx="2810">
                        <c:v>0.34660642531788433</c:v>
                      </c:pt>
                      <c:pt idx="2811">
                        <c:v>2.8685573801889769E-2</c:v>
                      </c:pt>
                      <c:pt idx="2812">
                        <c:v>-0.19687817271530469</c:v>
                      </c:pt>
                      <c:pt idx="2813">
                        <c:v>-0.12693477236047701</c:v>
                      </c:pt>
                      <c:pt idx="2814">
                        <c:v>-6.236154718090188E-2</c:v>
                      </c:pt>
                      <c:pt idx="2815">
                        <c:v>4.3971163170197357E-2</c:v>
                      </c:pt>
                      <c:pt idx="2816">
                        <c:v>-0.115320186452542</c:v>
                      </c:pt>
                      <c:pt idx="2817">
                        <c:v>-0.1020051668362837</c:v>
                      </c:pt>
                      <c:pt idx="2818">
                        <c:v>-4.3940647592569347E-2</c:v>
                      </c:pt>
                      <c:pt idx="2819">
                        <c:v>0.18164082608620041</c:v>
                      </c:pt>
                      <c:pt idx="2820">
                        <c:v>8.5544495832284073E-2</c:v>
                      </c:pt>
                      <c:pt idx="2821">
                        <c:v>5.6844495831093383E-2</c:v>
                      </c:pt>
                      <c:pt idx="2822">
                        <c:v>2.8701648036447539E-2</c:v>
                      </c:pt>
                      <c:pt idx="2823">
                        <c:v>0.13386756447315781</c:v>
                      </c:pt>
                      <c:pt idx="2824">
                        <c:v>2.3238870174383489E-2</c:v>
                      </c:pt>
                      <c:pt idx="2825">
                        <c:v>-0.34535812376349501</c:v>
                      </c:pt>
                      <c:pt idx="2826">
                        <c:v>-0.51274982839194128</c:v>
                      </c:pt>
                      <c:pt idx="2827">
                        <c:v>-0.70170311069889724</c:v>
                      </c:pt>
                      <c:pt idx="2828">
                        <c:v>-0.73983785258308843</c:v>
                      </c:pt>
                      <c:pt idx="2829">
                        <c:v>-0.79988491356688263</c:v>
                      </c:pt>
                      <c:pt idx="2830">
                        <c:v>-0.84004567123014684</c:v>
                      </c:pt>
                      <c:pt idx="2831">
                        <c:v>-0.83913480906987425</c:v>
                      </c:pt>
                      <c:pt idx="2832">
                        <c:v>-0.77572005268597055</c:v>
                      </c:pt>
                      <c:pt idx="2833">
                        <c:v>-0.89772673705977379</c:v>
                      </c:pt>
                      <c:pt idx="2834">
                        <c:v>-1.2341761842857399</c:v>
                      </c:pt>
                      <c:pt idx="2835">
                        <c:v>-1.733590803834016</c:v>
                      </c:pt>
                      <c:pt idx="2836">
                        <c:v>-1.996382697011414</c:v>
                      </c:pt>
                      <c:pt idx="2837">
                        <c:v>-2.069654091103418</c:v>
                      </c:pt>
                      <c:pt idx="2838">
                        <c:v>-2.1557826302458292</c:v>
                      </c:pt>
                      <c:pt idx="2839">
                        <c:v>-2.0338514365200022</c:v>
                      </c:pt>
                      <c:pt idx="2840">
                        <c:v>-1.877202776791747</c:v>
                      </c:pt>
                      <c:pt idx="2841">
                        <c:v>-1.612608637409785</c:v>
                      </c:pt>
                      <c:pt idx="2842">
                        <c:v>-1.7566455665279039</c:v>
                      </c:pt>
                      <c:pt idx="2843">
                        <c:v>-2.1217424073739251</c:v>
                      </c:pt>
                      <c:pt idx="2844">
                        <c:v>-2.467858201952565</c:v>
                      </c:pt>
                      <c:pt idx="2845">
                        <c:v>-2.485160615276143</c:v>
                      </c:pt>
                      <c:pt idx="2846">
                        <c:v>-2.457914199135486</c:v>
                      </c:pt>
                      <c:pt idx="2847">
                        <c:v>-2.506678741778837</c:v>
                      </c:pt>
                      <c:pt idx="2848">
                        <c:v>-2.5487743151393878</c:v>
                      </c:pt>
                      <c:pt idx="2849">
                        <c:v>-2.4439859102777701</c:v>
                      </c:pt>
                      <c:pt idx="2850">
                        <c:v>-2.4704863867465718</c:v>
                      </c:pt>
                      <c:pt idx="2851">
                        <c:v>-2.5517513841286821</c:v>
                      </c:pt>
                      <c:pt idx="2852">
                        <c:v>-2.5368519754192511</c:v>
                      </c:pt>
                      <c:pt idx="2853">
                        <c:v>-2.5199917358169119</c:v>
                      </c:pt>
                      <c:pt idx="2854">
                        <c:v>-2.5288312002041899</c:v>
                      </c:pt>
                      <c:pt idx="2855">
                        <c:v>-2.6171951566248208</c:v>
                      </c:pt>
                      <c:pt idx="2856">
                        <c:v>-2.742958893678531</c:v>
                      </c:pt>
                      <c:pt idx="2857">
                        <c:v>-2.8010671943190371</c:v>
                      </c:pt>
                      <c:pt idx="2858">
                        <c:v>-2.90594280239864</c:v>
                      </c:pt>
                      <c:pt idx="2859">
                        <c:v>-2.9653863134631901</c:v>
                      </c:pt>
                      <c:pt idx="2860">
                        <c:v>-3.123179828959223</c:v>
                      </c:pt>
                      <c:pt idx="2861">
                        <c:v>-3.1848415133204031</c:v>
                      </c:pt>
                      <c:pt idx="2862">
                        <c:v>-3.2885643856676312</c:v>
                      </c:pt>
                      <c:pt idx="2863">
                        <c:v>-3.3093558558218281</c:v>
                      </c:pt>
                      <c:pt idx="2864">
                        <c:v>-3.4625628420014962</c:v>
                      </c:pt>
                      <c:pt idx="2865">
                        <c:v>-3.543374361980284</c:v>
                      </c:pt>
                      <c:pt idx="2866">
                        <c:v>-3.4684300441456011</c:v>
                      </c:pt>
                      <c:pt idx="2867">
                        <c:v>-3.4659057450418231</c:v>
                      </c:pt>
                      <c:pt idx="2868">
                        <c:v>-3.6274681965836391</c:v>
                      </c:pt>
                      <c:pt idx="2869">
                        <c:v>-3.6099716843060188</c:v>
                      </c:pt>
                      <c:pt idx="2870">
                        <c:v>-3.6210637609394358</c:v>
                      </c:pt>
                      <c:pt idx="2871">
                        <c:v>-3.5563040684594238</c:v>
                      </c:pt>
                      <c:pt idx="2872">
                        <c:v>-3.5585356394613141</c:v>
                      </c:pt>
                      <c:pt idx="2873">
                        <c:v>-3.5136737136999141</c:v>
                      </c:pt>
                      <c:pt idx="2874">
                        <c:v>-3.3211308988230939</c:v>
                      </c:pt>
                      <c:pt idx="2875">
                        <c:v>-3.1770397283741829</c:v>
                      </c:pt>
                      <c:pt idx="2876">
                        <c:v>-3.0435361852978522</c:v>
                      </c:pt>
                      <c:pt idx="2877">
                        <c:v>-2.964870084214728</c:v>
                      </c:pt>
                      <c:pt idx="2878">
                        <c:v>-2.803654700593849</c:v>
                      </c:pt>
                      <c:pt idx="2879">
                        <c:v>-2.7810710774081091</c:v>
                      </c:pt>
                      <c:pt idx="2880">
                        <c:v>-2.906178858053535</c:v>
                      </c:pt>
                      <c:pt idx="2881">
                        <c:v>-2.801682485264807</c:v>
                      </c:pt>
                      <c:pt idx="2882">
                        <c:v>-2.7763950973505209</c:v>
                      </c:pt>
                      <c:pt idx="2883">
                        <c:v>-2.7673590854001291</c:v>
                      </c:pt>
                      <c:pt idx="2884">
                        <c:v>-2.8039893533683111</c:v>
                      </c:pt>
                      <c:pt idx="2885">
                        <c:v>-2.8976252453856408</c:v>
                      </c:pt>
                      <c:pt idx="2886">
                        <c:v>-3.0223177499078071</c:v>
                      </c:pt>
                      <c:pt idx="2887">
                        <c:v>-3.1735790491672602</c:v>
                      </c:pt>
                      <c:pt idx="2888">
                        <c:v>-2.8809753483598679</c:v>
                      </c:pt>
                      <c:pt idx="2889">
                        <c:v>-2.6903129376897419</c:v>
                      </c:pt>
                      <c:pt idx="2890">
                        <c:v>-2.7125541148951049</c:v>
                      </c:pt>
                      <c:pt idx="2891">
                        <c:v>-3.018650541949877</c:v>
                      </c:pt>
                      <c:pt idx="2892">
                        <c:v>-4.5194704608061054</c:v>
                      </c:pt>
                      <c:pt idx="2893">
                        <c:v>-4.6901926401530849</c:v>
                      </c:pt>
                      <c:pt idx="2894">
                        <c:v>-3.7120043200921602</c:v>
                      </c:pt>
                      <c:pt idx="2895">
                        <c:v>-3.5856661261548251</c:v>
                      </c:pt>
                      <c:pt idx="2896">
                        <c:v>-2.473337642272595</c:v>
                      </c:pt>
                      <c:pt idx="2897">
                        <c:v>-2.35649297403969</c:v>
                      </c:pt>
                      <c:pt idx="2898">
                        <c:v>-2.232371365769465</c:v>
                      </c:pt>
                      <c:pt idx="2899">
                        <c:v>-2.154045618552451</c:v>
                      </c:pt>
                      <c:pt idx="2900">
                        <c:v>-2.806125071037084</c:v>
                      </c:pt>
                      <c:pt idx="2901">
                        <c:v>-3.0608715998255338</c:v>
                      </c:pt>
                      <c:pt idx="2902">
                        <c:v>-2.996778545574486</c:v>
                      </c:pt>
                      <c:pt idx="2903">
                        <c:v>-3.098163761597716</c:v>
                      </c:pt>
                      <c:pt idx="2904">
                        <c:v>-3.187038375568183</c:v>
                      </c:pt>
                      <c:pt idx="2905">
                        <c:v>-3.478896063540446</c:v>
                      </c:pt>
                      <c:pt idx="2906">
                        <c:v>-3.7974171848732499</c:v>
                      </c:pt>
                      <c:pt idx="2907">
                        <c:v>-3.8170403339064141</c:v>
                      </c:pt>
                      <c:pt idx="2908">
                        <c:v>-3.7524458252488331</c:v>
                      </c:pt>
                      <c:pt idx="2909">
                        <c:v>-3.570526118143925</c:v>
                      </c:pt>
                      <c:pt idx="2910">
                        <c:v>-3.431256951169158</c:v>
                      </c:pt>
                      <c:pt idx="2911">
                        <c:v>-3.4883490923058611</c:v>
                      </c:pt>
                      <c:pt idx="2912">
                        <c:v>-3.4465689979073089</c:v>
                      </c:pt>
                      <c:pt idx="2913">
                        <c:v>-3.501961476337704</c:v>
                      </c:pt>
                      <c:pt idx="2914">
                        <c:v>-3.5485839522617848</c:v>
                      </c:pt>
                      <c:pt idx="2915">
                        <c:v>-3.5732549749815661</c:v>
                      </c:pt>
                      <c:pt idx="2916">
                        <c:v>-3.6446841710711628</c:v>
                      </c:pt>
                      <c:pt idx="2917">
                        <c:v>-3.6551776818949189</c:v>
                      </c:pt>
                      <c:pt idx="2918">
                        <c:v>-3.843976361003409</c:v>
                      </c:pt>
                      <c:pt idx="2919">
                        <c:v>-4.1387576055016213</c:v>
                      </c:pt>
                      <c:pt idx="2920">
                        <c:v>-4.3183814387921666</c:v>
                      </c:pt>
                      <c:pt idx="2921">
                        <c:v>-4.4910218089718041</c:v>
                      </c:pt>
                      <c:pt idx="2922">
                        <c:v>-4.5367055072844691</c:v>
                      </c:pt>
                      <c:pt idx="2923">
                        <c:v>-4.4477385933912039</c:v>
                      </c:pt>
                      <c:pt idx="2924">
                        <c:v>-4.4131196613404047</c:v>
                      </c:pt>
                      <c:pt idx="2925">
                        <c:v>-4.4228134774842172</c:v>
                      </c:pt>
                      <c:pt idx="2926">
                        <c:v>-4.1129712061894281</c:v>
                      </c:pt>
                      <c:pt idx="2927">
                        <c:v>-3.6991393575163252</c:v>
                      </c:pt>
                      <c:pt idx="2928">
                        <c:v>-3.6465961516073508</c:v>
                      </c:pt>
                      <c:pt idx="2929">
                        <c:v>-3.6979540646942541</c:v>
                      </c:pt>
                      <c:pt idx="2930">
                        <c:v>-3.750684258581348</c:v>
                      </c:pt>
                      <c:pt idx="2931">
                        <c:v>-3.7326900399148162</c:v>
                      </c:pt>
                      <c:pt idx="2932">
                        <c:v>-3.8758165693284781</c:v>
                      </c:pt>
                      <c:pt idx="2933">
                        <c:v>-3.9899931665904189</c:v>
                      </c:pt>
                      <c:pt idx="2934">
                        <c:v>-4.1593084566651823</c:v>
                      </c:pt>
                      <c:pt idx="2935">
                        <c:v>-4.3005233926979418</c:v>
                      </c:pt>
                      <c:pt idx="2936">
                        <c:v>-4.2740670175624356</c:v>
                      </c:pt>
                      <c:pt idx="2937">
                        <c:v>-4.1071063836352586</c:v>
                      </c:pt>
                      <c:pt idx="2938">
                        <c:v>-3.602650590729997</c:v>
                      </c:pt>
                      <c:pt idx="2939">
                        <c:v>-3.1121725487925351</c:v>
                      </c:pt>
                      <c:pt idx="2940">
                        <c:v>-2.731648245922679</c:v>
                      </c:pt>
                      <c:pt idx="2941">
                        <c:v>-2.2791554831896992</c:v>
                      </c:pt>
                      <c:pt idx="2942">
                        <c:v>-1.8311864190532989</c:v>
                      </c:pt>
                      <c:pt idx="2943">
                        <c:v>-1.444696068470138</c:v>
                      </c:pt>
                      <c:pt idx="2944">
                        <c:v>-1.4979961503288839</c:v>
                      </c:pt>
                      <c:pt idx="2945">
                        <c:v>-1.613653676832274</c:v>
                      </c:pt>
                      <c:pt idx="2946">
                        <c:v>-1.7953327430404891</c:v>
                      </c:pt>
                      <c:pt idx="2947">
                        <c:v>-1.907572552338205</c:v>
                      </c:pt>
                      <c:pt idx="2948">
                        <c:v>-1.7782897604247501</c:v>
                      </c:pt>
                      <c:pt idx="2949">
                        <c:v>-1.7230969570159611</c:v>
                      </c:pt>
                      <c:pt idx="2950">
                        <c:v>-1.840039078276827</c:v>
                      </c:pt>
                      <c:pt idx="2951">
                        <c:v>-1.977273794625146</c:v>
                      </c:pt>
                      <c:pt idx="2952">
                        <c:v>-1.7317313719639531</c:v>
                      </c:pt>
                      <c:pt idx="2953">
                        <c:v>-1.8775199675841749</c:v>
                      </c:pt>
                      <c:pt idx="2954">
                        <c:v>-1.9820760277079339</c:v>
                      </c:pt>
                      <c:pt idx="2955">
                        <c:v>-1.911172986544837</c:v>
                      </c:pt>
                      <c:pt idx="2956">
                        <c:v>-1.8068010966505299</c:v>
                      </c:pt>
                      <c:pt idx="2957">
                        <c:v>-1.7342887370636459</c:v>
                      </c:pt>
                      <c:pt idx="2958">
                        <c:v>-1.6144085072249961</c:v>
                      </c:pt>
                      <c:pt idx="2959">
                        <c:v>-1.6976048398679491</c:v>
                      </c:pt>
                      <c:pt idx="2960">
                        <c:v>-2.015431746412252</c:v>
                      </c:pt>
                      <c:pt idx="2961">
                        <c:v>-2.4533558913410869</c:v>
                      </c:pt>
                      <c:pt idx="2962">
                        <c:v>-2.534921188485423</c:v>
                      </c:pt>
                      <c:pt idx="2963">
                        <c:v>-2.7536364584785722</c:v>
                      </c:pt>
                      <c:pt idx="2964">
                        <c:v>-2.80628958741806</c:v>
                      </c:pt>
                      <c:pt idx="2965">
                        <c:v>-2.6604673561028518</c:v>
                      </c:pt>
                      <c:pt idx="2966">
                        <c:v>-2.435598435260736</c:v>
                      </c:pt>
                      <c:pt idx="2967">
                        <c:v>-2.484359286996034</c:v>
                      </c:pt>
                      <c:pt idx="2968">
                        <c:v>-2.381925442151116</c:v>
                      </c:pt>
                      <c:pt idx="2969">
                        <c:v>-2.322122982613223</c:v>
                      </c:pt>
                      <c:pt idx="2970">
                        <c:v>-2.1468397243181299</c:v>
                      </c:pt>
                      <c:pt idx="2971">
                        <c:v>-2.0789028646747481</c:v>
                      </c:pt>
                      <c:pt idx="2972">
                        <c:v>-2.09076147804437</c:v>
                      </c:pt>
                      <c:pt idx="2973">
                        <c:v>-2.1846893830833269</c:v>
                      </c:pt>
                      <c:pt idx="2974">
                        <c:v>-2.4275372566099191</c:v>
                      </c:pt>
                      <c:pt idx="2975">
                        <c:v>-2.5561756189194962</c:v>
                      </c:pt>
                      <c:pt idx="2976">
                        <c:v>-2.4748758412828589</c:v>
                      </c:pt>
                      <c:pt idx="2977">
                        <c:v>-2.5011872967656759</c:v>
                      </c:pt>
                      <c:pt idx="2978">
                        <c:v>-2.1741263885545679</c:v>
                      </c:pt>
                      <c:pt idx="2979">
                        <c:v>-1.7857641838786269</c:v>
                      </c:pt>
                      <c:pt idx="2980">
                        <c:v>-1.60999038731906</c:v>
                      </c:pt>
                      <c:pt idx="2981">
                        <c:v>-1.46389304576151</c:v>
                      </c:pt>
                      <c:pt idx="2982">
                        <c:v>-1.478220808417307</c:v>
                      </c:pt>
                      <c:pt idx="2983">
                        <c:v>-1.666947760053989</c:v>
                      </c:pt>
                      <c:pt idx="2984">
                        <c:v>-1.644379214704337</c:v>
                      </c:pt>
                      <c:pt idx="2985">
                        <c:v>-1.5733108946323611</c:v>
                      </c:pt>
                      <c:pt idx="2986">
                        <c:v>-1.403198410770619</c:v>
                      </c:pt>
                      <c:pt idx="2987">
                        <c:v>-1.082394423490342</c:v>
                      </c:pt>
                      <c:pt idx="2988">
                        <c:v>-0.79490684166654935</c:v>
                      </c:pt>
                      <c:pt idx="2989">
                        <c:v>-0.51506447525210441</c:v>
                      </c:pt>
                      <c:pt idx="2990">
                        <c:v>-0.13377496003674849</c:v>
                      </c:pt>
                      <c:pt idx="2991">
                        <c:v>5.7315505398634531E-2</c:v>
                      </c:pt>
                      <c:pt idx="2992">
                        <c:v>-1.641293223853639E-2</c:v>
                      </c:pt>
                      <c:pt idx="2993">
                        <c:v>-0.26300005324794667</c:v>
                      </c:pt>
                      <c:pt idx="2994">
                        <c:v>-0.47806782316515051</c:v>
                      </c:pt>
                      <c:pt idx="2995">
                        <c:v>-0.68169632792950696</c:v>
                      </c:pt>
                      <c:pt idx="2996">
                        <c:v>-0.77726408057060026</c:v>
                      </c:pt>
                      <c:pt idx="2997">
                        <c:v>-0.67460298082354853</c:v>
                      </c:pt>
                      <c:pt idx="2998">
                        <c:v>-0.76555691872527099</c:v>
                      </c:pt>
                      <c:pt idx="2999">
                        <c:v>-0.43767219895628517</c:v>
                      </c:pt>
                      <c:pt idx="3000">
                        <c:v>-0.9957824890929885</c:v>
                      </c:pt>
                      <c:pt idx="3001">
                        <c:v>-0.2148202603792489</c:v>
                      </c:pt>
                      <c:pt idx="3002">
                        <c:v>-1.6157461514713269</c:v>
                      </c:pt>
                      <c:pt idx="3003">
                        <c:v>-1.888852639252796</c:v>
                      </c:pt>
                      <c:pt idx="3004">
                        <c:v>-2.3798856894648042</c:v>
                      </c:pt>
                      <c:pt idx="3005">
                        <c:v>-2.463188636868467</c:v>
                      </c:pt>
                      <c:pt idx="3006">
                        <c:v>-2.5409245477081339</c:v>
                      </c:pt>
                      <c:pt idx="3007">
                        <c:v>-2.386699524457665</c:v>
                      </c:pt>
                      <c:pt idx="3008">
                        <c:v>0.65211737704150641</c:v>
                      </c:pt>
                      <c:pt idx="3009">
                        <c:v>1.050103296804245</c:v>
                      </c:pt>
                      <c:pt idx="3010">
                        <c:v>1.4136290569545771</c:v>
                      </c:pt>
                      <c:pt idx="3011">
                        <c:v>1.675352448367426</c:v>
                      </c:pt>
                      <c:pt idx="3012">
                        <c:v>1.8278383205219759</c:v>
                      </c:pt>
                      <c:pt idx="3013">
                        <c:v>1.814151099466903</c:v>
                      </c:pt>
                      <c:pt idx="3014">
                        <c:v>1.483799594288463</c:v>
                      </c:pt>
                      <c:pt idx="3015">
                        <c:v>1.1689127533477239</c:v>
                      </c:pt>
                      <c:pt idx="3016">
                        <c:v>0.87675101908611008</c:v>
                      </c:pt>
                      <c:pt idx="3017">
                        <c:v>0.7683767052453252</c:v>
                      </c:pt>
                      <c:pt idx="3018">
                        <c:v>1.011700999660045</c:v>
                      </c:pt>
                      <c:pt idx="3019">
                        <c:v>1.231825189483877</c:v>
                      </c:pt>
                      <c:pt idx="3020">
                        <c:v>1.430694351197165</c:v>
                      </c:pt>
                      <c:pt idx="3021">
                        <c:v>1.463753668373204</c:v>
                      </c:pt>
                      <c:pt idx="3022">
                        <c:v>1.3250217155905619</c:v>
                      </c:pt>
                      <c:pt idx="3023">
                        <c:v>1.330789065627072</c:v>
                      </c:pt>
                      <c:pt idx="3024">
                        <c:v>1.1378504850592159</c:v>
                      </c:pt>
                      <c:pt idx="3025">
                        <c:v>0.96494299525099214</c:v>
                      </c:pt>
                      <c:pt idx="3026">
                        <c:v>0.86107093383701994</c:v>
                      </c:pt>
                      <c:pt idx="3027">
                        <c:v>0.98959572286680986</c:v>
                      </c:pt>
                      <c:pt idx="3028">
                        <c:v>0.85740447929145192</c:v>
                      </c:pt>
                      <c:pt idx="3029">
                        <c:v>0.64571378604879526</c:v>
                      </c:pt>
                      <c:pt idx="3030">
                        <c:v>0.420814451496062</c:v>
                      </c:pt>
                      <c:pt idx="3031">
                        <c:v>7.8094550933792348E-2</c:v>
                      </c:pt>
                      <c:pt idx="3032">
                        <c:v>-0.231612880161428</c:v>
                      </c:pt>
                      <c:pt idx="3033">
                        <c:v>-0.40264886253034848</c:v>
                      </c:pt>
                      <c:pt idx="3034">
                        <c:v>-0.59139494015302163</c:v>
                      </c:pt>
                      <c:pt idx="3035">
                        <c:v>-0.71516119583996041</c:v>
                      </c:pt>
                      <c:pt idx="3036">
                        <c:v>-0.38282044365053969</c:v>
                      </c:pt>
                      <c:pt idx="3037">
                        <c:v>0.36465576869594191</c:v>
                      </c:pt>
                      <c:pt idx="3038">
                        <c:v>0.91309393085161594</c:v>
                      </c:pt>
                      <c:pt idx="3039">
                        <c:v>1.346912229087005</c:v>
                      </c:pt>
                      <c:pt idx="3040">
                        <c:v>1.3273616824393351</c:v>
                      </c:pt>
                      <c:pt idx="3041">
                        <c:v>1.490036809880557</c:v>
                      </c:pt>
                      <c:pt idx="3042">
                        <c:v>1.589251441874449</c:v>
                      </c:pt>
                      <c:pt idx="3043">
                        <c:v>1.4405993551874561</c:v>
                      </c:pt>
                      <c:pt idx="3044">
                        <c:v>1.1321774547869441</c:v>
                      </c:pt>
                      <c:pt idx="3045">
                        <c:v>0.88113395050402976</c:v>
                      </c:pt>
                      <c:pt idx="3046">
                        <c:v>0.80891545866440939</c:v>
                      </c:pt>
                      <c:pt idx="3047">
                        <c:v>0.71835233929071429</c:v>
                      </c:pt>
                      <c:pt idx="3048">
                        <c:v>0.57092874990744735</c:v>
                      </c:pt>
                      <c:pt idx="3049">
                        <c:v>0.66947943583166658</c:v>
                      </c:pt>
                      <c:pt idx="3050">
                        <c:v>0.59635263787173354</c:v>
                      </c:pt>
                      <c:pt idx="3051">
                        <c:v>0.59685197291772352</c:v>
                      </c:pt>
                      <c:pt idx="3052">
                        <c:v>0.55627442182137621</c:v>
                      </c:pt>
                      <c:pt idx="3053">
                        <c:v>0.57174324343961569</c:v>
                      </c:pt>
                      <c:pt idx="3054">
                        <c:v>0.51728257707427794</c:v>
                      </c:pt>
                      <c:pt idx="3055">
                        <c:v>0.49711529219562872</c:v>
                      </c:pt>
                      <c:pt idx="3056">
                        <c:v>0.38047461992994108</c:v>
                      </c:pt>
                      <c:pt idx="3057">
                        <c:v>0.43102697328953199</c:v>
                      </c:pt>
                      <c:pt idx="3058">
                        <c:v>0.79289721183106032</c:v>
                      </c:pt>
                      <c:pt idx="3059">
                        <c:v>1.187119500724088</c:v>
                      </c:pt>
                      <c:pt idx="3060">
                        <c:v>1.5239221018803979</c:v>
                      </c:pt>
                      <c:pt idx="3061">
                        <c:v>1.678587073521115</c:v>
                      </c:pt>
                      <c:pt idx="3062">
                        <c:v>1.726060725641184</c:v>
                      </c:pt>
                      <c:pt idx="3063">
                        <c:v>1.765806472627484</c:v>
                      </c:pt>
                      <c:pt idx="3064">
                        <c:v>1.4154402087021869</c:v>
                      </c:pt>
                      <c:pt idx="3065">
                        <c:v>1.163728812061426</c:v>
                      </c:pt>
                      <c:pt idx="3066">
                        <c:v>0.78896057545166876</c:v>
                      </c:pt>
                      <c:pt idx="3067">
                        <c:v>0.26665193463985187</c:v>
                      </c:pt>
                      <c:pt idx="3068">
                        <c:v>-0.28080493914394361</c:v>
                      </c:pt>
                      <c:pt idx="3069">
                        <c:v>-0.48665915040213897</c:v>
                      </c:pt>
                      <c:pt idx="3070">
                        <c:v>-0.24630612110338149</c:v>
                      </c:pt>
                      <c:pt idx="3071">
                        <c:v>7.7175678251091021E-2</c:v>
                      </c:pt>
                      <c:pt idx="3072">
                        <c:v>0.28513040905643983</c:v>
                      </c:pt>
                      <c:pt idx="3073">
                        <c:v>0.42473611468155681</c:v>
                      </c:pt>
                      <c:pt idx="3074">
                        <c:v>0.38906803441068111</c:v>
                      </c:pt>
                      <c:pt idx="3075">
                        <c:v>0.34480793233190632</c:v>
                      </c:pt>
                      <c:pt idx="3076">
                        <c:v>0.27329419651701792</c:v>
                      </c:pt>
                      <c:pt idx="3077">
                        <c:v>0.32820914944160728</c:v>
                      </c:pt>
                      <c:pt idx="3078">
                        <c:v>0.49648353711023702</c:v>
                      </c:pt>
                      <c:pt idx="3079">
                        <c:v>0.85621534552322009</c:v>
                      </c:pt>
                      <c:pt idx="3080">
                        <c:v>0.96074604763135774</c:v>
                      </c:pt>
                      <c:pt idx="3081">
                        <c:v>0.82957721760173175</c:v>
                      </c:pt>
                      <c:pt idx="3082">
                        <c:v>0.86160739280407495</c:v>
                      </c:pt>
                      <c:pt idx="3083">
                        <c:v>0.95094012223703239</c:v>
                      </c:pt>
                      <c:pt idx="3084">
                        <c:v>0.78613265094335583</c:v>
                      </c:pt>
                      <c:pt idx="3085">
                        <c:v>0.77488697608203427</c:v>
                      </c:pt>
                      <c:pt idx="3086">
                        <c:v>0.87309380853970864</c:v>
                      </c:pt>
                      <c:pt idx="3087">
                        <c:v>0.84325692195876112</c:v>
                      </c:pt>
                      <c:pt idx="3088">
                        <c:v>0.79967928682655554</c:v>
                      </c:pt>
                      <c:pt idx="3089">
                        <c:v>1.0148745394137251</c:v>
                      </c:pt>
                      <c:pt idx="3090">
                        <c:v>1.3279778944358529</c:v>
                      </c:pt>
                      <c:pt idx="3091">
                        <c:v>1.6096293729245219</c:v>
                      </c:pt>
                      <c:pt idx="3092">
                        <c:v>1.7049174356642049</c:v>
                      </c:pt>
                      <c:pt idx="3093">
                        <c:v>1.475551948631072</c:v>
                      </c:pt>
                      <c:pt idx="3094">
                        <c:v>1.285907581722628</c:v>
                      </c:pt>
                      <c:pt idx="3095">
                        <c:v>1.274689849134464</c:v>
                      </c:pt>
                      <c:pt idx="3096">
                        <c:v>1.38530500960157</c:v>
                      </c:pt>
                      <c:pt idx="3097">
                        <c:v>1.4190988334079719</c:v>
                      </c:pt>
                      <c:pt idx="3098">
                        <c:v>1.4774971251285911</c:v>
                      </c:pt>
                      <c:pt idx="3099">
                        <c:v>1.439746514829356</c:v>
                      </c:pt>
                      <c:pt idx="3100">
                        <c:v>1.390212657341418</c:v>
                      </c:pt>
                      <c:pt idx="3101">
                        <c:v>1.4822304545754801</c:v>
                      </c:pt>
                      <c:pt idx="3102">
                        <c:v>1.690164479483576</c:v>
                      </c:pt>
                      <c:pt idx="3103">
                        <c:v>1.7550055398806499</c:v>
                      </c:pt>
                      <c:pt idx="3104">
                        <c:v>1.991192220716155</c:v>
                      </c:pt>
                      <c:pt idx="3105">
                        <c:v>2.090942011579338</c:v>
                      </c:pt>
                      <c:pt idx="3106">
                        <c:v>2.206611775106333</c:v>
                      </c:pt>
                      <c:pt idx="3107">
                        <c:v>2.4860478502542378</c:v>
                      </c:pt>
                      <c:pt idx="3108">
                        <c:v>2.7954849467561029</c:v>
                      </c:pt>
                      <c:pt idx="3109">
                        <c:v>2.814586173122517</c:v>
                      </c:pt>
                      <c:pt idx="3110">
                        <c:v>2.4287932972790491</c:v>
                      </c:pt>
                      <c:pt idx="3111">
                        <c:v>2.151531622613065</c:v>
                      </c:pt>
                      <c:pt idx="3112">
                        <c:v>2.0251593730566162</c:v>
                      </c:pt>
                      <c:pt idx="3113">
                        <c:v>2.2285526091043542</c:v>
                      </c:pt>
                      <c:pt idx="3114">
                        <c:v>2.5995866855515568</c:v>
                      </c:pt>
                      <c:pt idx="3115">
                        <c:v>2.9991083347311291</c:v>
                      </c:pt>
                      <c:pt idx="3116">
                        <c:v>3.478429029857939</c:v>
                      </c:pt>
                      <c:pt idx="3117">
                        <c:v>3.6917946910136599</c:v>
                      </c:pt>
                      <c:pt idx="3118">
                        <c:v>3.7812658708982019</c:v>
                      </c:pt>
                      <c:pt idx="3119">
                        <c:v>3.7510353585032461</c:v>
                      </c:pt>
                      <c:pt idx="3120">
                        <c:v>3.5665958699788209</c:v>
                      </c:pt>
                      <c:pt idx="3121">
                        <c:v>3.63435091531111</c:v>
                      </c:pt>
                      <c:pt idx="3122">
                        <c:v>3.7170993737696159</c:v>
                      </c:pt>
                      <c:pt idx="3123">
                        <c:v>3.8730017793359708</c:v>
                      </c:pt>
                      <c:pt idx="3124">
                        <c:v>3.902103102528343</c:v>
                      </c:pt>
                      <c:pt idx="3125">
                        <c:v>3.758416582906758</c:v>
                      </c:pt>
                      <c:pt idx="3126">
                        <c:v>3.4745079788441888</c:v>
                      </c:pt>
                      <c:pt idx="3127">
                        <c:v>2.9301224042074949</c:v>
                      </c:pt>
                      <c:pt idx="3128">
                        <c:v>2.5335102756921581</c:v>
                      </c:pt>
                      <c:pt idx="3129">
                        <c:v>2.987154561268679</c:v>
                      </c:pt>
                      <c:pt idx="3130">
                        <c:v>2.8641332091681888</c:v>
                      </c:pt>
                      <c:pt idx="3131">
                        <c:v>2.9146973384893422</c:v>
                      </c:pt>
                      <c:pt idx="3132">
                        <c:v>2.923835168545267</c:v>
                      </c:pt>
                      <c:pt idx="3133">
                        <c:v>2.9198598546156398</c:v>
                      </c:pt>
                      <c:pt idx="3134">
                        <c:v>3.02537665726752</c:v>
                      </c:pt>
                      <c:pt idx="3135">
                        <c:v>3.274596305700745</c:v>
                      </c:pt>
                      <c:pt idx="3136">
                        <c:v>3.3547862829246911</c:v>
                      </c:pt>
                      <c:pt idx="3137">
                        <c:v>3.398201465204417</c:v>
                      </c:pt>
                      <c:pt idx="3138">
                        <c:v>3.6459111642896089</c:v>
                      </c:pt>
                      <c:pt idx="3139">
                        <c:v>3.965664473402299</c:v>
                      </c:pt>
                      <c:pt idx="3140">
                        <c:v>4.2874887438191838</c:v>
                      </c:pt>
                      <c:pt idx="3141">
                        <c:v>4.7477016944562402</c:v>
                      </c:pt>
                      <c:pt idx="3142">
                        <c:v>5.3171928026852608</c:v>
                      </c:pt>
                      <c:pt idx="3143">
                        <c:v>5.3944226810425047</c:v>
                      </c:pt>
                      <c:pt idx="3144">
                        <c:v>5.2870632910047828</c:v>
                      </c:pt>
                      <c:pt idx="3145">
                        <c:v>5.295831841933083</c:v>
                      </c:pt>
                      <c:pt idx="3146">
                        <c:v>5.0867618857913453</c:v>
                      </c:pt>
                      <c:pt idx="3147">
                        <c:v>4.8461040318140389</c:v>
                      </c:pt>
                      <c:pt idx="3148">
                        <c:v>4.4669738241785879</c:v>
                      </c:pt>
                      <c:pt idx="3149">
                        <c:v>4.1069884041545226</c:v>
                      </c:pt>
                      <c:pt idx="3150">
                        <c:v>3.9740602913784828</c:v>
                      </c:pt>
                      <c:pt idx="3151">
                        <c:v>4.0527596924172267</c:v>
                      </c:pt>
                      <c:pt idx="3152">
                        <c:v>4.0886799820286877</c:v>
                      </c:pt>
                      <c:pt idx="3153">
                        <c:v>4.0549556033019174</c:v>
                      </c:pt>
                      <c:pt idx="3154">
                        <c:v>4.1067616805532614</c:v>
                      </c:pt>
                      <c:pt idx="3155">
                        <c:v>4.0374852906619676</c:v>
                      </c:pt>
                      <c:pt idx="3156">
                        <c:v>3.9930578148315359</c:v>
                      </c:pt>
                      <c:pt idx="3157">
                        <c:v>3.8504843978618628</c:v>
                      </c:pt>
                      <c:pt idx="3158">
                        <c:v>3.6978774731953452</c:v>
                      </c:pt>
                      <c:pt idx="3159">
                        <c:v>3.5568275140922121</c:v>
                      </c:pt>
                      <c:pt idx="3160">
                        <c:v>3.3692693182361029</c:v>
                      </c:pt>
                      <c:pt idx="3161">
                        <c:v>3.0977247445175542</c:v>
                      </c:pt>
                      <c:pt idx="3162">
                        <c:v>2.8282295977981109</c:v>
                      </c:pt>
                      <c:pt idx="3163">
                        <c:v>2.735332830248884</c:v>
                      </c:pt>
                      <c:pt idx="3164">
                        <c:v>2.4798561537389459</c:v>
                      </c:pt>
                      <c:pt idx="3165">
                        <c:v>2.297573133611805</c:v>
                      </c:pt>
                      <c:pt idx="3166">
                        <c:v>2.2578315252267829</c:v>
                      </c:pt>
                      <c:pt idx="3167">
                        <c:v>2.5510135405968648</c:v>
                      </c:pt>
                      <c:pt idx="3168">
                        <c:v>2.8964428368963109</c:v>
                      </c:pt>
                      <c:pt idx="3169">
                        <c:v>2.873934622963696</c:v>
                      </c:pt>
                      <c:pt idx="3170">
                        <c:v>2.6556846332642192</c:v>
                      </c:pt>
                      <c:pt idx="3171">
                        <c:v>2.5026884281591348</c:v>
                      </c:pt>
                      <c:pt idx="3172">
                        <c:v>2.2677266297284988</c:v>
                      </c:pt>
                      <c:pt idx="3173">
                        <c:v>1.975875766751106</c:v>
                      </c:pt>
                      <c:pt idx="3174">
                        <c:v>1.574923085073219</c:v>
                      </c:pt>
                      <c:pt idx="3175">
                        <c:v>0.86360151018167586</c:v>
                      </c:pt>
                      <c:pt idx="3176">
                        <c:v>0.23890414489271561</c:v>
                      </c:pt>
                      <c:pt idx="3177">
                        <c:v>-1.3283097621668259E-2</c:v>
                      </c:pt>
                      <c:pt idx="3178">
                        <c:v>-6.9021373888429105E-2</c:v>
                      </c:pt>
                      <c:pt idx="3179">
                        <c:v>-0.220744246602009</c:v>
                      </c:pt>
                      <c:pt idx="3180">
                        <c:v>-0.1059869521084404</c:v>
                      </c:pt>
                      <c:pt idx="3181">
                        <c:v>1.771848648073621E-2</c:v>
                      </c:pt>
                      <c:pt idx="3182">
                        <c:v>4.4652781245020479E-2</c:v>
                      </c:pt>
                      <c:pt idx="3183">
                        <c:v>2.7462320895538329E-2</c:v>
                      </c:pt>
                      <c:pt idx="3184">
                        <c:v>1.359805181967718E-2</c:v>
                      </c:pt>
                      <c:pt idx="3185">
                        <c:v>-0.131560898924175</c:v>
                      </c:pt>
                      <c:pt idx="3186">
                        <c:v>-0.31576845709400581</c:v>
                      </c:pt>
                      <c:pt idx="3187">
                        <c:v>-0.51048006026470405</c:v>
                      </c:pt>
                      <c:pt idx="3188">
                        <c:v>-0.51906347418998755</c:v>
                      </c:pt>
                      <c:pt idx="3189">
                        <c:v>-0.47052193863927971</c:v>
                      </c:pt>
                      <c:pt idx="3190">
                        <c:v>-0.53494850252733217</c:v>
                      </c:pt>
                      <c:pt idx="3191">
                        <c:v>-0.70930864956319728</c:v>
                      </c:pt>
                      <c:pt idx="3192">
                        <c:v>-0.91056023865585878</c:v>
                      </c:pt>
                      <c:pt idx="3193">
                        <c:v>-1.005692941944075</c:v>
                      </c:pt>
                      <c:pt idx="3194">
                        <c:v>-0.63771322765731608</c:v>
                      </c:pt>
                      <c:pt idx="3195">
                        <c:v>-0.19501607349167391</c:v>
                      </c:pt>
                      <c:pt idx="3196">
                        <c:v>0.14448274696360991</c:v>
                      </c:pt>
                      <c:pt idx="3197">
                        <c:v>0.38531837226706878</c:v>
                      </c:pt>
                      <c:pt idx="3198">
                        <c:v>0.63626201792320036</c:v>
                      </c:pt>
                      <c:pt idx="3199">
                        <c:v>0.83786907841738434</c:v>
                      </c:pt>
                      <c:pt idx="3200">
                        <c:v>0.78044062442214046</c:v>
                      </c:pt>
                      <c:pt idx="3201">
                        <c:v>0.73222872751724111</c:v>
                      </c:pt>
                      <c:pt idx="3202">
                        <c:v>0.51950089264179988</c:v>
                      </c:pt>
                      <c:pt idx="3203">
                        <c:v>0.14727972125418801</c:v>
                      </c:pt>
                      <c:pt idx="3204">
                        <c:v>-0.18620409456524339</c:v>
                      </c:pt>
                      <c:pt idx="3205">
                        <c:v>-0.4773609407479058</c:v>
                      </c:pt>
                      <c:pt idx="3206">
                        <c:v>-0.94969617957972086</c:v>
                      </c:pt>
                      <c:pt idx="3207">
                        <c:v>-1.232286650693214</c:v>
                      </c:pt>
                      <c:pt idx="3208">
                        <c:v>-1.3307750876933351</c:v>
                      </c:pt>
                      <c:pt idx="3209">
                        <c:v>-1.5593495052709381</c:v>
                      </c:pt>
                      <c:pt idx="3210">
                        <c:v>-1.673981023476196</c:v>
                      </c:pt>
                      <c:pt idx="3211">
                        <c:v>-1.6523553228600449</c:v>
                      </c:pt>
                      <c:pt idx="3212">
                        <c:v>-1.5811638239290251</c:v>
                      </c:pt>
                      <c:pt idx="3213">
                        <c:v>-1.4190589602309771</c:v>
                      </c:pt>
                      <c:pt idx="3214">
                        <c:v>-1.34161305951442</c:v>
                      </c:pt>
                      <c:pt idx="3215">
                        <c:v>-0.98351127506019065</c:v>
                      </c:pt>
                      <c:pt idx="3216">
                        <c:v>0.92851933332585723</c:v>
                      </c:pt>
                      <c:pt idx="3217">
                        <c:v>-0.69574315724014058</c:v>
                      </c:pt>
                      <c:pt idx="3218">
                        <c:v>0.66617634768387024</c:v>
                      </c:pt>
                      <c:pt idx="3219">
                        <c:v>0.61538295971119561</c:v>
                      </c:pt>
                      <c:pt idx="3220">
                        <c:v>-1.4722181067958999</c:v>
                      </c:pt>
                      <c:pt idx="3221">
                        <c:v>-0.59662833516144953</c:v>
                      </c:pt>
                      <c:pt idx="3222">
                        <c:v>-1.245698267895152</c:v>
                      </c:pt>
                      <c:pt idx="3223">
                        <c:v>-0.96373434605962094</c:v>
                      </c:pt>
                      <c:pt idx="3224">
                        <c:v>-1.0304096787929189</c:v>
                      </c:pt>
                      <c:pt idx="3225">
                        <c:v>-1.1704180714071459</c:v>
                      </c:pt>
                      <c:pt idx="3226">
                        <c:v>-1.1922421912650041</c:v>
                      </c:pt>
                      <c:pt idx="3227">
                        <c:v>-1.043938378990207</c:v>
                      </c:pt>
                      <c:pt idx="3228">
                        <c:v>-0.96479314739628674</c:v>
                      </c:pt>
                      <c:pt idx="3229">
                        <c:v>-0.98367097730609321</c:v>
                      </c:pt>
                      <c:pt idx="3230">
                        <c:v>-1.153483725229868</c:v>
                      </c:pt>
                      <c:pt idx="3231">
                        <c:v>-1.0897125686170459</c:v>
                      </c:pt>
                      <c:pt idx="3232">
                        <c:v>-1.2150736658908781</c:v>
                      </c:pt>
                      <c:pt idx="3233">
                        <c:v>-0.99405870711481736</c:v>
                      </c:pt>
                      <c:pt idx="3234">
                        <c:v>-0.65173380253795365</c:v>
                      </c:pt>
                      <c:pt idx="3235">
                        <c:v>-0.49249227988212357</c:v>
                      </c:pt>
                      <c:pt idx="3236">
                        <c:v>-0.31746234410146279</c:v>
                      </c:pt>
                      <c:pt idx="3237">
                        <c:v>-0.44064904110873832</c:v>
                      </c:pt>
                      <c:pt idx="3238">
                        <c:v>-0.66438570405628816</c:v>
                      </c:pt>
                      <c:pt idx="3239">
                        <c:v>-0.85625371818809037</c:v>
                      </c:pt>
                      <c:pt idx="3240">
                        <c:v>-0.87876974408817066</c:v>
                      </c:pt>
                      <c:pt idx="3241">
                        <c:v>-0.91727113964139773</c:v>
                      </c:pt>
                      <c:pt idx="3242">
                        <c:v>-0.96288411705368049</c:v>
                      </c:pt>
                      <c:pt idx="3243">
                        <c:v>-0.93319913311331326</c:v>
                      </c:pt>
                      <c:pt idx="3244">
                        <c:v>-0.88356402968898839</c:v>
                      </c:pt>
                      <c:pt idx="3245">
                        <c:v>-0.81049151811766673</c:v>
                      </c:pt>
                      <c:pt idx="3246">
                        <c:v>-0.94848637581519357</c:v>
                      </c:pt>
                      <c:pt idx="3247">
                        <c:v>-0.88901940355389597</c:v>
                      </c:pt>
                      <c:pt idx="3248">
                        <c:v>-0.72582971985095091</c:v>
                      </c:pt>
                      <c:pt idx="3249">
                        <c:v>-0.67149263133161874</c:v>
                      </c:pt>
                      <c:pt idx="3250">
                        <c:v>-0.5857160447118207</c:v>
                      </c:pt>
                      <c:pt idx="3251">
                        <c:v>-0.68088613252694952</c:v>
                      </c:pt>
                      <c:pt idx="3252">
                        <c:v>-0.70588862986489809</c:v>
                      </c:pt>
                      <c:pt idx="3253">
                        <c:v>-0.71169623436119522</c:v>
                      </c:pt>
                      <c:pt idx="3254">
                        <c:v>-0.61091104718674882</c:v>
                      </c:pt>
                      <c:pt idx="3255">
                        <c:v>-0.48998201813826892</c:v>
                      </c:pt>
                      <c:pt idx="3256">
                        <c:v>-0.36679353818900529</c:v>
                      </c:pt>
                      <c:pt idx="3257">
                        <c:v>-0.3530770962778661</c:v>
                      </c:pt>
                      <c:pt idx="3258">
                        <c:v>-0.37783682218482628</c:v>
                      </c:pt>
                      <c:pt idx="3259">
                        <c:v>-0.27149453354205982</c:v>
                      </c:pt>
                      <c:pt idx="3260">
                        <c:v>9.7044647430700754E-3</c:v>
                      </c:pt>
                      <c:pt idx="3261">
                        <c:v>0.36380232709848748</c:v>
                      </c:pt>
                      <c:pt idx="3262">
                        <c:v>0.39422700405420102</c:v>
                      </c:pt>
                      <c:pt idx="3263">
                        <c:v>0.17523180915253561</c:v>
                      </c:pt>
                      <c:pt idx="3264">
                        <c:v>8.4897661885831224E-3</c:v>
                      </c:pt>
                      <c:pt idx="3265">
                        <c:v>-8.9560593266127211E-2</c:v>
                      </c:pt>
                      <c:pt idx="3266">
                        <c:v>0.14355281388880639</c:v>
                      </c:pt>
                      <c:pt idx="3267">
                        <c:v>0.17358971565281281</c:v>
                      </c:pt>
                      <c:pt idx="3268">
                        <c:v>0.28236862782049632</c:v>
                      </c:pt>
                      <c:pt idx="3269">
                        <c:v>0.54799797834943831</c:v>
                      </c:pt>
                      <c:pt idx="3270">
                        <c:v>0.7662181764487499</c:v>
                      </c:pt>
                      <c:pt idx="3271">
                        <c:v>0.83190506071020276</c:v>
                      </c:pt>
                      <c:pt idx="3272">
                        <c:v>0.71802408458399813</c:v>
                      </c:pt>
                      <c:pt idx="3273">
                        <c:v>0.69488976933690294</c:v>
                      </c:pt>
                      <c:pt idx="3274">
                        <c:v>0.79310927535890774</c:v>
                      </c:pt>
                      <c:pt idx="3275">
                        <c:v>0.84949666508116661</c:v>
                      </c:pt>
                      <c:pt idx="3276">
                        <c:v>1.023060746746256</c:v>
                      </c:pt>
                      <c:pt idx="3277">
                        <c:v>1.2175847945316449</c:v>
                      </c:pt>
                      <c:pt idx="3278">
                        <c:v>1.259739003783279</c:v>
                      </c:pt>
                      <c:pt idx="3279">
                        <c:v>1.3176033020835329</c:v>
                      </c:pt>
                      <c:pt idx="3280">
                        <c:v>1.3386941149089659</c:v>
                      </c:pt>
                      <c:pt idx="3281">
                        <c:v>1.4257704192987459</c:v>
                      </c:pt>
                      <c:pt idx="3282">
                        <c:v>1.691609238915625</c:v>
                      </c:pt>
                      <c:pt idx="3283">
                        <c:v>2.006571519419464</c:v>
                      </c:pt>
                      <c:pt idx="3284">
                        <c:v>2.2351749716284721</c:v>
                      </c:pt>
                      <c:pt idx="3285">
                        <c:v>2.135360007168511</c:v>
                      </c:pt>
                      <c:pt idx="3286">
                        <c:v>1.9292291151353911</c:v>
                      </c:pt>
                      <c:pt idx="3287">
                        <c:v>1.693933129767867</c:v>
                      </c:pt>
                      <c:pt idx="3288">
                        <c:v>1.68846298665615</c:v>
                      </c:pt>
                      <c:pt idx="3289">
                        <c:v>1.786070870342553</c:v>
                      </c:pt>
                      <c:pt idx="3290">
                        <c:v>1.824611159249576</c:v>
                      </c:pt>
                      <c:pt idx="3291">
                        <c:v>2.002270442731104</c:v>
                      </c:pt>
                      <c:pt idx="3292">
                        <c:v>2.1678827614493228</c:v>
                      </c:pt>
                      <c:pt idx="3293">
                        <c:v>2.2998543118766288</c:v>
                      </c:pt>
                      <c:pt idx="3294">
                        <c:v>2.1072140824526389</c:v>
                      </c:pt>
                      <c:pt idx="3295">
                        <c:v>1.7594153512679651</c:v>
                      </c:pt>
                      <c:pt idx="3296">
                        <c:v>1.568991173576096</c:v>
                      </c:pt>
                      <c:pt idx="3297">
                        <c:v>1.481028872673007</c:v>
                      </c:pt>
                      <c:pt idx="3298">
                        <c:v>1.530109473149009</c:v>
                      </c:pt>
                      <c:pt idx="3299">
                        <c:v>1.418915581072947</c:v>
                      </c:pt>
                      <c:pt idx="3300">
                        <c:v>1.969143484312091</c:v>
                      </c:pt>
                      <c:pt idx="3301">
                        <c:v>1.75037523389167</c:v>
                      </c:pt>
                      <c:pt idx="3302">
                        <c:v>1.415668781102922</c:v>
                      </c:pt>
                      <c:pt idx="3303">
                        <c:v>1.4347921846385021</c:v>
                      </c:pt>
                      <c:pt idx="3304">
                        <c:v>0.90448302128780544</c:v>
                      </c:pt>
                      <c:pt idx="3305">
                        <c:v>0.52129615154795594</c:v>
                      </c:pt>
                      <c:pt idx="3306">
                        <c:v>0.35685536800332529</c:v>
                      </c:pt>
                      <c:pt idx="3307">
                        <c:v>0.26573258892653451</c:v>
                      </c:pt>
                      <c:pt idx="3308">
                        <c:v>0.22837221578686079</c:v>
                      </c:pt>
                      <c:pt idx="3309">
                        <c:v>0.19905454384499291</c:v>
                      </c:pt>
                      <c:pt idx="3310">
                        <c:v>0.26026680839340838</c:v>
                      </c:pt>
                      <c:pt idx="3311">
                        <c:v>0.52398619415250802</c:v>
                      </c:pt>
                      <c:pt idx="3312">
                        <c:v>0.6813858544904503</c:v>
                      </c:pt>
                      <c:pt idx="3313">
                        <c:v>0.65003874286670815</c:v>
                      </c:pt>
                      <c:pt idx="3314">
                        <c:v>0.58235976471162842</c:v>
                      </c:pt>
                      <c:pt idx="3315">
                        <c:v>0.7573100930700486</c:v>
                      </c:pt>
                      <c:pt idx="3316">
                        <c:v>0.92810961732568242</c:v>
                      </c:pt>
                      <c:pt idx="3317">
                        <c:v>1.344039988341144</c:v>
                      </c:pt>
                      <c:pt idx="3318">
                        <c:v>1.6139884122431609</c:v>
                      </c:pt>
                      <c:pt idx="3319">
                        <c:v>1.856076484806247</c:v>
                      </c:pt>
                      <c:pt idx="3320">
                        <c:v>1.984937429382565</c:v>
                      </c:pt>
                      <c:pt idx="3321">
                        <c:v>2.6092752535492192</c:v>
                      </c:pt>
                      <c:pt idx="3322">
                        <c:v>2.4404489963108689</c:v>
                      </c:pt>
                      <c:pt idx="3323">
                        <c:v>1.144883222948569</c:v>
                      </c:pt>
                      <c:pt idx="3324">
                        <c:v>1.0186740550353011</c:v>
                      </c:pt>
                      <c:pt idx="3325">
                        <c:v>1.861697182673838</c:v>
                      </c:pt>
                      <c:pt idx="3326">
                        <c:v>1.5734261943594789</c:v>
                      </c:pt>
                      <c:pt idx="3327">
                        <c:v>2.5849306622670079</c:v>
                      </c:pt>
                      <c:pt idx="3328">
                        <c:v>2.7719766918933422</c:v>
                      </c:pt>
                      <c:pt idx="3329">
                        <c:v>2.602841300206955</c:v>
                      </c:pt>
                      <c:pt idx="3330">
                        <c:v>2.6189017101305869</c:v>
                      </c:pt>
                      <c:pt idx="3331">
                        <c:v>2.4468796821152701</c:v>
                      </c:pt>
                      <c:pt idx="3332">
                        <c:v>2.3744618680590648</c:v>
                      </c:pt>
                      <c:pt idx="3333">
                        <c:v>2.2294355945079012</c:v>
                      </c:pt>
                      <c:pt idx="3334">
                        <c:v>2.0666410130634891</c:v>
                      </c:pt>
                      <c:pt idx="3335">
                        <c:v>1.6657562361506</c:v>
                      </c:pt>
                      <c:pt idx="3336">
                        <c:v>1.49567274440743</c:v>
                      </c:pt>
                      <c:pt idx="3337">
                        <c:v>1.078639415093545</c:v>
                      </c:pt>
                      <c:pt idx="3338">
                        <c:v>1.08907466842593</c:v>
                      </c:pt>
                      <c:pt idx="3339">
                        <c:v>1.223346792594721</c:v>
                      </c:pt>
                      <c:pt idx="3340">
                        <c:v>1.393673726435692</c:v>
                      </c:pt>
                      <c:pt idx="3341">
                        <c:v>1.4873292355608609</c:v>
                      </c:pt>
                      <c:pt idx="3342">
                        <c:v>1.382375139780945</c:v>
                      </c:pt>
                      <c:pt idx="3343">
                        <c:v>1.244941867666187</c:v>
                      </c:pt>
                      <c:pt idx="3344">
                        <c:v>1.0359474616169659</c:v>
                      </c:pt>
                      <c:pt idx="3345">
                        <c:v>0.92367917116387299</c:v>
                      </c:pt>
                      <c:pt idx="3346">
                        <c:v>0.61998898370290956</c:v>
                      </c:pt>
                      <c:pt idx="3347">
                        <c:v>0.55457658009766009</c:v>
                      </c:pt>
                      <c:pt idx="3348">
                        <c:v>0.47390324459486971</c:v>
                      </c:pt>
                      <c:pt idx="3349">
                        <c:v>0.19185962055747441</c:v>
                      </c:pt>
                      <c:pt idx="3350">
                        <c:v>-0.32803974015124032</c:v>
                      </c:pt>
                      <c:pt idx="3351">
                        <c:v>-0.46661678925560629</c:v>
                      </c:pt>
                      <c:pt idx="3352">
                        <c:v>-0.33235050288553369</c:v>
                      </c:pt>
                      <c:pt idx="3353">
                        <c:v>-0.24047736478092679</c:v>
                      </c:pt>
                      <c:pt idx="3354">
                        <c:v>-9.3841416648111867E-2</c:v>
                      </c:pt>
                      <c:pt idx="3355">
                        <c:v>0.1638994383059906</c:v>
                      </c:pt>
                      <c:pt idx="3356">
                        <c:v>0.15789270871477801</c:v>
                      </c:pt>
                      <c:pt idx="3357">
                        <c:v>-0.77551555905647263</c:v>
                      </c:pt>
                      <c:pt idx="3358">
                        <c:v>-1.4218326884002011</c:v>
                      </c:pt>
                    </c:numCache>
                  </c:numRef>
                </c:yVal>
                <c:smooth val="0"/>
                <c:extLst xmlns:c15="http://schemas.microsoft.com/office/drawing/2012/chart">
                  <c:ext xmlns:c16="http://schemas.microsoft.com/office/drawing/2014/chart" uri="{C3380CC4-5D6E-409C-BE32-E72D297353CC}">
                    <c16:uniqueId val="{00000004-1BA1-4504-B14C-7D4725696198}"/>
                  </c:ext>
                </c:extLst>
              </c15:ser>
            </c15:filteredScatterSeries>
            <c15:filteredScatterSeries>
              <c15:ser>
                <c:idx val="4"/>
                <c:order val="5"/>
                <c:tx>
                  <c:v>5) Erro SSP Filter Avg</c:v>
                </c:tx>
                <c:spPr>
                  <a:ln w="25400" cap="rnd">
                    <a:noFill/>
                    <a:round/>
                  </a:ln>
                  <a:effectLst/>
                </c:spPr>
                <c:marker>
                  <c:symbol val="circle"/>
                  <c:size val="2"/>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5) Erro SSP Smooth Avg'!$G$2:$G$3501</c15:sqref>
                        </c15:formulaRef>
                      </c:ext>
                    </c:extLst>
                    <c:numCache>
                      <c:formatCode>h:mm:ss</c:formatCode>
                      <c:ptCount val="3500"/>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53703702</c:v>
                      </c:pt>
                      <c:pt idx="1050">
                        <c:v>43466.392465277779</c:v>
                      </c:pt>
                      <c:pt idx="1051">
                        <c:v>43466.392476851863</c:v>
                      </c:pt>
                      <c:pt idx="1052">
                        <c:v>43466.392777777779</c:v>
                      </c:pt>
                      <c:pt idx="1053">
                        <c:v>43466.392789351848</c:v>
                      </c:pt>
                      <c:pt idx="1054">
                        <c:v>43466.392800925933</c:v>
                      </c:pt>
                      <c:pt idx="1055">
                        <c:v>43466.392812500002</c:v>
                      </c:pt>
                      <c:pt idx="1056">
                        <c:v>43466.392824074072</c:v>
                      </c:pt>
                      <c:pt idx="1057">
                        <c:v>43466.392858796287</c:v>
                      </c:pt>
                      <c:pt idx="1058">
                        <c:v>43466.393067129633</c:v>
                      </c:pt>
                      <c:pt idx="1059">
                        <c:v>43466.393078703702</c:v>
                      </c:pt>
                      <c:pt idx="1060">
                        <c:v>43466.393090277779</c:v>
                      </c:pt>
                      <c:pt idx="1061">
                        <c:v>43466.393101851849</c:v>
                      </c:pt>
                      <c:pt idx="1062">
                        <c:v>43466.393113425933</c:v>
                      </c:pt>
                      <c:pt idx="1063">
                        <c:v>43466.393125000002</c:v>
                      </c:pt>
                      <c:pt idx="1064">
                        <c:v>43466.393136574072</c:v>
                      </c:pt>
                      <c:pt idx="1065">
                        <c:v>43466.393148148149</c:v>
                      </c:pt>
                      <c:pt idx="1066">
                        <c:v>43466.393159722233</c:v>
                      </c:pt>
                      <c:pt idx="1067">
                        <c:v>43466.393171296288</c:v>
                      </c:pt>
                      <c:pt idx="1068">
                        <c:v>43466.393182870372</c:v>
                      </c:pt>
                      <c:pt idx="1069">
                        <c:v>43466.393194444441</c:v>
                      </c:pt>
                      <c:pt idx="1070">
                        <c:v>43466.393206018518</c:v>
                      </c:pt>
                      <c:pt idx="1071">
                        <c:v>43466.393217592587</c:v>
                      </c:pt>
                      <c:pt idx="1072">
                        <c:v>43466.393229166657</c:v>
                      </c:pt>
                      <c:pt idx="1073">
                        <c:v>43466.393240740741</c:v>
                      </c:pt>
                      <c:pt idx="1074">
                        <c:v>43466.393252314818</c:v>
                      </c:pt>
                      <c:pt idx="1075">
                        <c:v>43466.393263888887</c:v>
                      </c:pt>
                      <c:pt idx="1076">
                        <c:v>43466.393275462957</c:v>
                      </c:pt>
                      <c:pt idx="1077">
                        <c:v>43466.393287037034</c:v>
                      </c:pt>
                      <c:pt idx="1078">
                        <c:v>43466.39329861111</c:v>
                      </c:pt>
                      <c:pt idx="1079">
                        <c:v>43466.393310185187</c:v>
                      </c:pt>
                      <c:pt idx="1080">
                        <c:v>43466.393321759257</c:v>
                      </c:pt>
                      <c:pt idx="1081">
                        <c:v>43466.393333333333</c:v>
                      </c:pt>
                      <c:pt idx="1082">
                        <c:v>43466.39334490741</c:v>
                      </c:pt>
                      <c:pt idx="1083">
                        <c:v>43466.39335648148</c:v>
                      </c:pt>
                      <c:pt idx="1084">
                        <c:v>43466.393368055556</c:v>
                      </c:pt>
                      <c:pt idx="1085">
                        <c:v>43466.393379629633</c:v>
                      </c:pt>
                      <c:pt idx="1086">
                        <c:v>43466.393391203703</c:v>
                      </c:pt>
                      <c:pt idx="1087">
                        <c:v>43466.39340277778</c:v>
                      </c:pt>
                      <c:pt idx="1088">
                        <c:v>43466.393414351849</c:v>
                      </c:pt>
                      <c:pt idx="1089">
                        <c:v>43466.393425925933</c:v>
                      </c:pt>
                      <c:pt idx="1090">
                        <c:v>43466.393437500003</c:v>
                      </c:pt>
                      <c:pt idx="1091">
                        <c:v>43466.393449074072</c:v>
                      </c:pt>
                      <c:pt idx="1092">
                        <c:v>43466.393460648149</c:v>
                      </c:pt>
                      <c:pt idx="1093">
                        <c:v>43466.393472222233</c:v>
                      </c:pt>
                      <c:pt idx="1094">
                        <c:v>43466.393483796302</c:v>
                      </c:pt>
                      <c:pt idx="1095">
                        <c:v>43466.393495370372</c:v>
                      </c:pt>
                      <c:pt idx="1096">
                        <c:v>43466.393506944441</c:v>
                      </c:pt>
                      <c:pt idx="1097">
                        <c:v>43466.393518518518</c:v>
                      </c:pt>
                      <c:pt idx="1098">
                        <c:v>43466.393530092602</c:v>
                      </c:pt>
                      <c:pt idx="1099">
                        <c:v>43466.393541666657</c:v>
                      </c:pt>
                      <c:pt idx="1100">
                        <c:v>43466.393553240741</c:v>
                      </c:pt>
                      <c:pt idx="1101">
                        <c:v>43466.393564814818</c:v>
                      </c:pt>
                      <c:pt idx="1102">
                        <c:v>43466.393576388888</c:v>
                      </c:pt>
                      <c:pt idx="1103">
                        <c:v>43466.393587962957</c:v>
                      </c:pt>
                      <c:pt idx="1104">
                        <c:v>43466.393599537027</c:v>
                      </c:pt>
                      <c:pt idx="1105">
                        <c:v>43466.393611111111</c:v>
                      </c:pt>
                      <c:pt idx="1106">
                        <c:v>43466.393622685187</c:v>
                      </c:pt>
                      <c:pt idx="1107">
                        <c:v>43466.393634259257</c:v>
                      </c:pt>
                      <c:pt idx="1108">
                        <c:v>43466.393645833326</c:v>
                      </c:pt>
                      <c:pt idx="1109">
                        <c:v>43466.393657407411</c:v>
                      </c:pt>
                      <c:pt idx="1110">
                        <c:v>43466.39366898148</c:v>
                      </c:pt>
                      <c:pt idx="1111">
                        <c:v>43466.393680555557</c:v>
                      </c:pt>
                      <c:pt idx="1112">
                        <c:v>43466.393692129634</c:v>
                      </c:pt>
                      <c:pt idx="1113">
                        <c:v>43466.393703703703</c:v>
                      </c:pt>
                      <c:pt idx="1114">
                        <c:v>43466.39371527778</c:v>
                      </c:pt>
                      <c:pt idx="1115">
                        <c:v>43466.393726851849</c:v>
                      </c:pt>
                      <c:pt idx="1116">
                        <c:v>43466.393738425933</c:v>
                      </c:pt>
                      <c:pt idx="1117">
                        <c:v>43466.393750000003</c:v>
                      </c:pt>
                      <c:pt idx="1118">
                        <c:v>43466.393761574072</c:v>
                      </c:pt>
                      <c:pt idx="1119">
                        <c:v>43466.393773148149</c:v>
                      </c:pt>
                      <c:pt idx="1120">
                        <c:v>43466.393784722219</c:v>
                      </c:pt>
                      <c:pt idx="1121">
                        <c:v>43466.393796296303</c:v>
                      </c:pt>
                      <c:pt idx="1122">
                        <c:v>43466.393807870372</c:v>
                      </c:pt>
                      <c:pt idx="1123">
                        <c:v>43466.393819444442</c:v>
                      </c:pt>
                      <c:pt idx="1124">
                        <c:v>43466.393831018519</c:v>
                      </c:pt>
                      <c:pt idx="1125">
                        <c:v>43466.393842592603</c:v>
                      </c:pt>
                      <c:pt idx="1126">
                        <c:v>43466.393854166658</c:v>
                      </c:pt>
                      <c:pt idx="1127">
                        <c:v>43466.393865740742</c:v>
                      </c:pt>
                      <c:pt idx="1128">
                        <c:v>43466.393877314818</c:v>
                      </c:pt>
                      <c:pt idx="1129">
                        <c:v>43466.393888888888</c:v>
                      </c:pt>
                      <c:pt idx="1130">
                        <c:v>43466.393900462957</c:v>
                      </c:pt>
                      <c:pt idx="1131">
                        <c:v>43466.393912037027</c:v>
                      </c:pt>
                      <c:pt idx="1132">
                        <c:v>43466.393923611111</c:v>
                      </c:pt>
                      <c:pt idx="1133">
                        <c:v>43466.393935185188</c:v>
                      </c:pt>
                      <c:pt idx="1134">
                        <c:v>43466.393946759257</c:v>
                      </c:pt>
                      <c:pt idx="1135">
                        <c:v>43466.393958333327</c:v>
                      </c:pt>
                      <c:pt idx="1136">
                        <c:v>43466.393969907411</c:v>
                      </c:pt>
                      <c:pt idx="1137">
                        <c:v>43466.39398148148</c:v>
                      </c:pt>
                      <c:pt idx="1138">
                        <c:v>43466.393993055557</c:v>
                      </c:pt>
                      <c:pt idx="1139">
                        <c:v>43466.394004629627</c:v>
                      </c:pt>
                      <c:pt idx="1140">
                        <c:v>43466.394016203703</c:v>
                      </c:pt>
                      <c:pt idx="1141">
                        <c:v>43466.39402777778</c:v>
                      </c:pt>
                      <c:pt idx="1142">
                        <c:v>43466.39403935185</c:v>
                      </c:pt>
                      <c:pt idx="1143">
                        <c:v>43466.394050925926</c:v>
                      </c:pt>
                      <c:pt idx="1144">
                        <c:v>43466.394062500003</c:v>
                      </c:pt>
                      <c:pt idx="1145">
                        <c:v>43466.394074074073</c:v>
                      </c:pt>
                      <c:pt idx="1146">
                        <c:v>43466.394085648149</c:v>
                      </c:pt>
                      <c:pt idx="1147">
                        <c:v>43466.394097222219</c:v>
                      </c:pt>
                      <c:pt idx="1148">
                        <c:v>43466.394108796303</c:v>
                      </c:pt>
                      <c:pt idx="1149">
                        <c:v>43466.394120370373</c:v>
                      </c:pt>
                      <c:pt idx="1150">
                        <c:v>43466.394131944442</c:v>
                      </c:pt>
                      <c:pt idx="1151">
                        <c:v>43466.394143518519</c:v>
                      </c:pt>
                      <c:pt idx="1152">
                        <c:v>43466.394155092603</c:v>
                      </c:pt>
                      <c:pt idx="1153">
                        <c:v>43466.394166666672</c:v>
                      </c:pt>
                      <c:pt idx="1154">
                        <c:v>43466.394178240742</c:v>
                      </c:pt>
                      <c:pt idx="1155">
                        <c:v>43466.394189814811</c:v>
                      </c:pt>
                      <c:pt idx="1156">
                        <c:v>43466.394201388888</c:v>
                      </c:pt>
                      <c:pt idx="1157">
                        <c:v>43466.394212962958</c:v>
                      </c:pt>
                      <c:pt idx="1158">
                        <c:v>43466.394224537027</c:v>
                      </c:pt>
                      <c:pt idx="1159">
                        <c:v>43466.394236111111</c:v>
                      </c:pt>
                      <c:pt idx="1160">
                        <c:v>43466.394247685188</c:v>
                      </c:pt>
                      <c:pt idx="1161">
                        <c:v>43466.394259259258</c:v>
                      </c:pt>
                      <c:pt idx="1162">
                        <c:v>43466.394270833327</c:v>
                      </c:pt>
                      <c:pt idx="1163">
                        <c:v>43466.394282407397</c:v>
                      </c:pt>
                      <c:pt idx="1164">
                        <c:v>43466.394293981481</c:v>
                      </c:pt>
                      <c:pt idx="1165">
                        <c:v>43466.394305555557</c:v>
                      </c:pt>
                      <c:pt idx="1166">
                        <c:v>43466.394317129627</c:v>
                      </c:pt>
                      <c:pt idx="1167">
                        <c:v>43466.394328703696</c:v>
                      </c:pt>
                      <c:pt idx="1168">
                        <c:v>43466.39434027778</c:v>
                      </c:pt>
                      <c:pt idx="1169">
                        <c:v>43466.39435185185</c:v>
                      </c:pt>
                      <c:pt idx="1170">
                        <c:v>43466.394363425927</c:v>
                      </c:pt>
                      <c:pt idx="1171">
                        <c:v>43466.394375000003</c:v>
                      </c:pt>
                      <c:pt idx="1172">
                        <c:v>43466.394386574073</c:v>
                      </c:pt>
                      <c:pt idx="1173">
                        <c:v>43466.39439814815</c:v>
                      </c:pt>
                      <c:pt idx="1174">
                        <c:v>43466.394409722219</c:v>
                      </c:pt>
                      <c:pt idx="1175">
                        <c:v>43466.394421296303</c:v>
                      </c:pt>
                      <c:pt idx="1176">
                        <c:v>43466.394432870373</c:v>
                      </c:pt>
                      <c:pt idx="1177">
                        <c:v>43466.394444444442</c:v>
                      </c:pt>
                      <c:pt idx="1178">
                        <c:v>43466.394456018519</c:v>
                      </c:pt>
                      <c:pt idx="1179">
                        <c:v>43466.394467592603</c:v>
                      </c:pt>
                      <c:pt idx="1180">
                        <c:v>43466.394479166673</c:v>
                      </c:pt>
                      <c:pt idx="1181">
                        <c:v>43466.394490740742</c:v>
                      </c:pt>
                      <c:pt idx="1182">
                        <c:v>43466.394502314812</c:v>
                      </c:pt>
                      <c:pt idx="1183">
                        <c:v>43466.394513888888</c:v>
                      </c:pt>
                      <c:pt idx="1184">
                        <c:v>43466.394525462973</c:v>
                      </c:pt>
                      <c:pt idx="1185">
                        <c:v>43466.394537037027</c:v>
                      </c:pt>
                      <c:pt idx="1186">
                        <c:v>43466.394548611112</c:v>
                      </c:pt>
                      <c:pt idx="1187">
                        <c:v>43466.394560185188</c:v>
                      </c:pt>
                      <c:pt idx="1188">
                        <c:v>43466.394571759258</c:v>
                      </c:pt>
                      <c:pt idx="1189">
                        <c:v>43466.394583333327</c:v>
                      </c:pt>
                      <c:pt idx="1190">
                        <c:v>43466.394594907397</c:v>
                      </c:pt>
                      <c:pt idx="1191">
                        <c:v>43466.394606481481</c:v>
                      </c:pt>
                      <c:pt idx="1192">
                        <c:v>43466.394618055558</c:v>
                      </c:pt>
                      <c:pt idx="1193">
                        <c:v>43466.394629629627</c:v>
                      </c:pt>
                      <c:pt idx="1194">
                        <c:v>43466.394641203697</c:v>
                      </c:pt>
                      <c:pt idx="1195">
                        <c:v>43466.394652777781</c:v>
                      </c:pt>
                      <c:pt idx="1196">
                        <c:v>43466.39466435185</c:v>
                      </c:pt>
                      <c:pt idx="1197">
                        <c:v>43466.394675925927</c:v>
                      </c:pt>
                      <c:pt idx="1198">
                        <c:v>43466.394687499997</c:v>
                      </c:pt>
                      <c:pt idx="1199">
                        <c:v>43466.394699074073</c:v>
                      </c:pt>
                      <c:pt idx="1200">
                        <c:v>43466.39471064815</c:v>
                      </c:pt>
                      <c:pt idx="1201">
                        <c:v>43466.39472222222</c:v>
                      </c:pt>
                      <c:pt idx="1202">
                        <c:v>43466.394733796304</c:v>
                      </c:pt>
                      <c:pt idx="1203">
                        <c:v>43466.394745370373</c:v>
                      </c:pt>
                      <c:pt idx="1204">
                        <c:v>43466.394756944443</c:v>
                      </c:pt>
                      <c:pt idx="1205">
                        <c:v>43466.394768518519</c:v>
                      </c:pt>
                      <c:pt idx="1206">
                        <c:v>43466.394780092603</c:v>
                      </c:pt>
                      <c:pt idx="1207">
                        <c:v>43466.394791666673</c:v>
                      </c:pt>
                      <c:pt idx="1208">
                        <c:v>43466.394803240742</c:v>
                      </c:pt>
                      <c:pt idx="1209">
                        <c:v>43466.394814814812</c:v>
                      </c:pt>
                      <c:pt idx="1210">
                        <c:v>43466.394826388889</c:v>
                      </c:pt>
                      <c:pt idx="1211">
                        <c:v>43466.394837962973</c:v>
                      </c:pt>
                      <c:pt idx="1212">
                        <c:v>43466.394849537042</c:v>
                      </c:pt>
                      <c:pt idx="1213">
                        <c:v>43466.394861111112</c:v>
                      </c:pt>
                      <c:pt idx="1214">
                        <c:v>43466.394872685189</c:v>
                      </c:pt>
                      <c:pt idx="1215">
                        <c:v>43466.394884259258</c:v>
                      </c:pt>
                      <c:pt idx="1216">
                        <c:v>43466.394895833328</c:v>
                      </c:pt>
                      <c:pt idx="1217">
                        <c:v>43466.394907407397</c:v>
                      </c:pt>
                      <c:pt idx="1218">
                        <c:v>43466.394918981481</c:v>
                      </c:pt>
                      <c:pt idx="1219">
                        <c:v>43466.394930555558</c:v>
                      </c:pt>
                      <c:pt idx="1220">
                        <c:v>43466.394942129627</c:v>
                      </c:pt>
                      <c:pt idx="1221">
                        <c:v>43466.394953703697</c:v>
                      </c:pt>
                      <c:pt idx="1222">
                        <c:v>43466.394965277781</c:v>
                      </c:pt>
                      <c:pt idx="1223">
                        <c:v>43466.394976851851</c:v>
                      </c:pt>
                      <c:pt idx="1224">
                        <c:v>43466.394988425927</c:v>
                      </c:pt>
                      <c:pt idx="1225">
                        <c:v>43466.394999999997</c:v>
                      </c:pt>
                      <c:pt idx="1226">
                        <c:v>43466.395011574074</c:v>
                      </c:pt>
                      <c:pt idx="1227">
                        <c:v>43466.39502314815</c:v>
                      </c:pt>
                      <c:pt idx="1228">
                        <c:v>43466.39503472222</c:v>
                      </c:pt>
                      <c:pt idx="1229">
                        <c:v>43466.395046296297</c:v>
                      </c:pt>
                      <c:pt idx="1230">
                        <c:v>43466.395057870373</c:v>
                      </c:pt>
                      <c:pt idx="1231">
                        <c:v>43466.395069444443</c:v>
                      </c:pt>
                      <c:pt idx="1232">
                        <c:v>43466.39508101852</c:v>
                      </c:pt>
                      <c:pt idx="1233">
                        <c:v>43466.395092592589</c:v>
                      </c:pt>
                      <c:pt idx="1234">
                        <c:v>43466.395104166673</c:v>
                      </c:pt>
                      <c:pt idx="1235">
                        <c:v>43466.395115740743</c:v>
                      </c:pt>
                      <c:pt idx="1236">
                        <c:v>43466.395127314812</c:v>
                      </c:pt>
                      <c:pt idx="1237">
                        <c:v>43466.395138888889</c:v>
                      </c:pt>
                      <c:pt idx="1238">
                        <c:v>43466.395150462973</c:v>
                      </c:pt>
                      <c:pt idx="1239">
                        <c:v>43466.395162037043</c:v>
                      </c:pt>
                      <c:pt idx="1240">
                        <c:v>43466.395173611112</c:v>
                      </c:pt>
                      <c:pt idx="1241">
                        <c:v>43466.395185185182</c:v>
                      </c:pt>
                      <c:pt idx="1242">
                        <c:v>43466.395196759258</c:v>
                      </c:pt>
                      <c:pt idx="1243">
                        <c:v>43466.395208333342</c:v>
                      </c:pt>
                      <c:pt idx="1244">
                        <c:v>43466.395219907397</c:v>
                      </c:pt>
                      <c:pt idx="1245">
                        <c:v>43466.395231481481</c:v>
                      </c:pt>
                      <c:pt idx="1246">
                        <c:v>43466.395243055558</c:v>
                      </c:pt>
                      <c:pt idx="1247">
                        <c:v>43466.395254629628</c:v>
                      </c:pt>
                      <c:pt idx="1248">
                        <c:v>43466.395266203697</c:v>
                      </c:pt>
                      <c:pt idx="1249">
                        <c:v>43466.395277777781</c:v>
                      </c:pt>
                      <c:pt idx="1250">
                        <c:v>43466.395289351851</c:v>
                      </c:pt>
                      <c:pt idx="1251">
                        <c:v>43466.395300925928</c:v>
                      </c:pt>
                      <c:pt idx="1252">
                        <c:v>43466.395312499997</c:v>
                      </c:pt>
                      <c:pt idx="1253">
                        <c:v>43466.395324074067</c:v>
                      </c:pt>
                      <c:pt idx="1254">
                        <c:v>43466.395335648151</c:v>
                      </c:pt>
                      <c:pt idx="1255">
                        <c:v>43466.39534722222</c:v>
                      </c:pt>
                      <c:pt idx="1256">
                        <c:v>43466.395358796297</c:v>
                      </c:pt>
                      <c:pt idx="1257">
                        <c:v>43466.395370370366</c:v>
                      </c:pt>
                      <c:pt idx="1258">
                        <c:v>43466.395381944443</c:v>
                      </c:pt>
                      <c:pt idx="1259">
                        <c:v>43466.39539351852</c:v>
                      </c:pt>
                      <c:pt idx="1260">
                        <c:v>43466.395405092589</c:v>
                      </c:pt>
                      <c:pt idx="1261">
                        <c:v>43466.395416666674</c:v>
                      </c:pt>
                      <c:pt idx="1262">
                        <c:v>43466.395428240743</c:v>
                      </c:pt>
                      <c:pt idx="1263">
                        <c:v>43466.395439814813</c:v>
                      </c:pt>
                      <c:pt idx="1264">
                        <c:v>43466.395451388889</c:v>
                      </c:pt>
                      <c:pt idx="1265">
                        <c:v>43466.395462962973</c:v>
                      </c:pt>
                      <c:pt idx="1266">
                        <c:v>43466.395474537043</c:v>
                      </c:pt>
                      <c:pt idx="1267">
                        <c:v>43466.395486111112</c:v>
                      </c:pt>
                      <c:pt idx="1268">
                        <c:v>43466.395497685182</c:v>
                      </c:pt>
                      <c:pt idx="1269">
                        <c:v>43466.395509259259</c:v>
                      </c:pt>
                      <c:pt idx="1270">
                        <c:v>43466.395520833343</c:v>
                      </c:pt>
                      <c:pt idx="1271">
                        <c:v>43466.395532407398</c:v>
                      </c:pt>
                      <c:pt idx="1272">
                        <c:v>43466.395543981482</c:v>
                      </c:pt>
                      <c:pt idx="1273">
                        <c:v>43466.395555555559</c:v>
                      </c:pt>
                      <c:pt idx="1274">
                        <c:v>43466.395567129628</c:v>
                      </c:pt>
                      <c:pt idx="1275">
                        <c:v>43466.395578703698</c:v>
                      </c:pt>
                      <c:pt idx="1276">
                        <c:v>43466.395590277767</c:v>
                      </c:pt>
                      <c:pt idx="1277">
                        <c:v>43466.395601851851</c:v>
                      </c:pt>
                      <c:pt idx="1278">
                        <c:v>43466.395613425928</c:v>
                      </c:pt>
                      <c:pt idx="1279">
                        <c:v>43466.395624999997</c:v>
                      </c:pt>
                      <c:pt idx="1280">
                        <c:v>43466.395636574067</c:v>
                      </c:pt>
                      <c:pt idx="1281">
                        <c:v>43466.395648148151</c:v>
                      </c:pt>
                      <c:pt idx="1282">
                        <c:v>43466.39565972222</c:v>
                      </c:pt>
                      <c:pt idx="1283">
                        <c:v>43466.395671296297</c:v>
                      </c:pt>
                      <c:pt idx="1284">
                        <c:v>43466.395682870367</c:v>
                      </c:pt>
                      <c:pt idx="1285">
                        <c:v>43466.395694444444</c:v>
                      </c:pt>
                      <c:pt idx="1286">
                        <c:v>43466.39570601852</c:v>
                      </c:pt>
                      <c:pt idx="1287">
                        <c:v>43466.39571759259</c:v>
                      </c:pt>
                      <c:pt idx="1288">
                        <c:v>43466.395729166667</c:v>
                      </c:pt>
                      <c:pt idx="1289">
                        <c:v>43466.395740740743</c:v>
                      </c:pt>
                      <c:pt idx="1290">
                        <c:v>43466.395752314813</c:v>
                      </c:pt>
                      <c:pt idx="1291">
                        <c:v>43466.39576388889</c:v>
                      </c:pt>
                      <c:pt idx="1292">
                        <c:v>43466.395775462966</c:v>
                      </c:pt>
                      <c:pt idx="1293">
                        <c:v>43466.395787037043</c:v>
                      </c:pt>
                      <c:pt idx="1294">
                        <c:v>43466.395798611113</c:v>
                      </c:pt>
                      <c:pt idx="1295">
                        <c:v>43466.39707175926</c:v>
                      </c:pt>
                      <c:pt idx="1296">
                        <c:v>43466.397083333337</c:v>
                      </c:pt>
                      <c:pt idx="1297">
                        <c:v>43466.397094907406</c:v>
                      </c:pt>
                      <c:pt idx="1298">
                        <c:v>43466.397106481483</c:v>
                      </c:pt>
                      <c:pt idx="1299">
                        <c:v>43466.397118055553</c:v>
                      </c:pt>
                      <c:pt idx="1300">
                        <c:v>43466.397129629629</c:v>
                      </c:pt>
                      <c:pt idx="1301">
                        <c:v>43466.397141203714</c:v>
                      </c:pt>
                      <c:pt idx="1302">
                        <c:v>43466.397152777783</c:v>
                      </c:pt>
                      <c:pt idx="1303">
                        <c:v>43466.397164351853</c:v>
                      </c:pt>
                      <c:pt idx="1304">
                        <c:v>43466.397175925929</c:v>
                      </c:pt>
                      <c:pt idx="1305">
                        <c:v>43466.397187499999</c:v>
                      </c:pt>
                      <c:pt idx="1306">
                        <c:v>43466.397199074083</c:v>
                      </c:pt>
                      <c:pt idx="1307">
                        <c:v>43466.397210648152</c:v>
                      </c:pt>
                      <c:pt idx="1308">
                        <c:v>43466.399791666663</c:v>
                      </c:pt>
                      <c:pt idx="1309">
                        <c:v>43466.39980324074</c:v>
                      </c:pt>
                      <c:pt idx="1310">
                        <c:v>43466.399814814817</c:v>
                      </c:pt>
                      <c:pt idx="1311">
                        <c:v>43466.399826388893</c:v>
                      </c:pt>
                      <c:pt idx="1312">
                        <c:v>43466.399837962963</c:v>
                      </c:pt>
                      <c:pt idx="1313">
                        <c:v>43466.39984953704</c:v>
                      </c:pt>
                      <c:pt idx="1314">
                        <c:v>43466.399861111109</c:v>
                      </c:pt>
                      <c:pt idx="1315">
                        <c:v>43466.399872685193</c:v>
                      </c:pt>
                      <c:pt idx="1316">
                        <c:v>43466.399884259263</c:v>
                      </c:pt>
                      <c:pt idx="1317">
                        <c:v>43466.399895833332</c:v>
                      </c:pt>
                      <c:pt idx="1318">
                        <c:v>43466.399907407409</c:v>
                      </c:pt>
                      <c:pt idx="1319">
                        <c:v>43466.399918981479</c:v>
                      </c:pt>
                      <c:pt idx="1320">
                        <c:v>43466.401689814818</c:v>
                      </c:pt>
                      <c:pt idx="1321">
                        <c:v>43466.401701388888</c:v>
                      </c:pt>
                      <c:pt idx="1322">
                        <c:v>43466.401712962957</c:v>
                      </c:pt>
                      <c:pt idx="1323">
                        <c:v>43466.401724537027</c:v>
                      </c:pt>
                      <c:pt idx="1324">
                        <c:v>43466.401736111111</c:v>
                      </c:pt>
                      <c:pt idx="1325">
                        <c:v>43466.401747685188</c:v>
                      </c:pt>
                      <c:pt idx="1326">
                        <c:v>43466.401759259257</c:v>
                      </c:pt>
                      <c:pt idx="1327">
                        <c:v>43466.401770833327</c:v>
                      </c:pt>
                      <c:pt idx="1328">
                        <c:v>43466.401782407411</c:v>
                      </c:pt>
                      <c:pt idx="1329">
                        <c:v>43466.40179398148</c:v>
                      </c:pt>
                      <c:pt idx="1330">
                        <c:v>43466.401805555557</c:v>
                      </c:pt>
                      <c:pt idx="1331">
                        <c:v>43466.401817129627</c:v>
                      </c:pt>
                      <c:pt idx="1332">
                        <c:v>43466.401828703703</c:v>
                      </c:pt>
                      <c:pt idx="1333">
                        <c:v>43466.40184027778</c:v>
                      </c:pt>
                      <c:pt idx="1334">
                        <c:v>43466.40185185185</c:v>
                      </c:pt>
                      <c:pt idx="1335">
                        <c:v>43466.403599537043</c:v>
                      </c:pt>
                      <c:pt idx="1336">
                        <c:v>43466.403611111113</c:v>
                      </c:pt>
                      <c:pt idx="1337">
                        <c:v>43466.403622685182</c:v>
                      </c:pt>
                      <c:pt idx="1338">
                        <c:v>43466.403634259259</c:v>
                      </c:pt>
                      <c:pt idx="1339">
                        <c:v>43466.404756944437</c:v>
                      </c:pt>
                      <c:pt idx="1340">
                        <c:v>43466.404768518521</c:v>
                      </c:pt>
                      <c:pt idx="1341">
                        <c:v>43466.404780092591</c:v>
                      </c:pt>
                      <c:pt idx="1342">
                        <c:v>43466.404791666668</c:v>
                      </c:pt>
                      <c:pt idx="1343">
                        <c:v>43466.404861111107</c:v>
                      </c:pt>
                      <c:pt idx="1344">
                        <c:v>43466.404872685183</c:v>
                      </c:pt>
                      <c:pt idx="1345">
                        <c:v>43466.40488425926</c:v>
                      </c:pt>
                      <c:pt idx="1346">
                        <c:v>43466.404895833337</c:v>
                      </c:pt>
                      <c:pt idx="1347">
                        <c:v>43466.404907407406</c:v>
                      </c:pt>
                      <c:pt idx="1348">
                        <c:v>43466.404918981483</c:v>
                      </c:pt>
                      <c:pt idx="1349">
                        <c:v>43466.404930555553</c:v>
                      </c:pt>
                      <c:pt idx="1350">
                        <c:v>43466.404942129629</c:v>
                      </c:pt>
                      <c:pt idx="1351">
                        <c:v>43466.404953703714</c:v>
                      </c:pt>
                      <c:pt idx="1352">
                        <c:v>43466.404965277783</c:v>
                      </c:pt>
                      <c:pt idx="1353">
                        <c:v>43466.404976851853</c:v>
                      </c:pt>
                      <c:pt idx="1354">
                        <c:v>43466.404988425929</c:v>
                      </c:pt>
                      <c:pt idx="1355">
                        <c:v>43466.404999999999</c:v>
                      </c:pt>
                      <c:pt idx="1356">
                        <c:v>43466.405011574083</c:v>
                      </c:pt>
                      <c:pt idx="1357">
                        <c:v>43466.405023148152</c:v>
                      </c:pt>
                      <c:pt idx="1358">
                        <c:v>43466.405034722222</c:v>
                      </c:pt>
                      <c:pt idx="1359">
                        <c:v>43466.405046296299</c:v>
                      </c:pt>
                      <c:pt idx="1360">
                        <c:v>43466.405057870368</c:v>
                      </c:pt>
                      <c:pt idx="1361">
                        <c:v>43466.405069444438</c:v>
                      </c:pt>
                      <c:pt idx="1362">
                        <c:v>43466.405081018522</c:v>
                      </c:pt>
                      <c:pt idx="1363">
                        <c:v>43466.405092592591</c:v>
                      </c:pt>
                      <c:pt idx="1364">
                        <c:v>43466.405104166668</c:v>
                      </c:pt>
                      <c:pt idx="1365">
                        <c:v>43466.405115740738</c:v>
                      </c:pt>
                      <c:pt idx="1366">
                        <c:v>43466.405127314807</c:v>
                      </c:pt>
                      <c:pt idx="1367">
                        <c:v>43466.405138888891</c:v>
                      </c:pt>
                      <c:pt idx="1368">
                        <c:v>43466.405150462961</c:v>
                      </c:pt>
                      <c:pt idx="1369">
                        <c:v>43466.405162037037</c:v>
                      </c:pt>
                      <c:pt idx="1370">
                        <c:v>43466.405173611107</c:v>
                      </c:pt>
                      <c:pt idx="1371">
                        <c:v>43466.405185185176</c:v>
                      </c:pt>
                      <c:pt idx="1372">
                        <c:v>43466.40519675926</c:v>
                      </c:pt>
                      <c:pt idx="1373">
                        <c:v>43466.40520833333</c:v>
                      </c:pt>
                      <c:pt idx="1374">
                        <c:v>43466.405219907407</c:v>
                      </c:pt>
                      <c:pt idx="1375">
                        <c:v>43466.405231481483</c:v>
                      </c:pt>
                      <c:pt idx="1376">
                        <c:v>43466.405243055553</c:v>
                      </c:pt>
                      <c:pt idx="1377">
                        <c:v>43466.40525462963</c:v>
                      </c:pt>
                      <c:pt idx="1378">
                        <c:v>43466.405266203707</c:v>
                      </c:pt>
                      <c:pt idx="1379">
                        <c:v>43466.405277777783</c:v>
                      </c:pt>
                      <c:pt idx="1380">
                        <c:v>43466.405289351853</c:v>
                      </c:pt>
                      <c:pt idx="1381">
                        <c:v>43466.405300925922</c:v>
                      </c:pt>
                      <c:pt idx="1382">
                        <c:v>43466.405312499999</c:v>
                      </c:pt>
                      <c:pt idx="1383">
                        <c:v>43466.405324074083</c:v>
                      </c:pt>
                      <c:pt idx="1384">
                        <c:v>43466.405335648153</c:v>
                      </c:pt>
                      <c:pt idx="1385">
                        <c:v>43466.405451388891</c:v>
                      </c:pt>
                      <c:pt idx="1386">
                        <c:v>43466.405462962961</c:v>
                      </c:pt>
                      <c:pt idx="1387">
                        <c:v>43466.405474537038</c:v>
                      </c:pt>
                      <c:pt idx="1388">
                        <c:v>43466.405486111107</c:v>
                      </c:pt>
                      <c:pt idx="1389">
                        <c:v>43466.405497685177</c:v>
                      </c:pt>
                      <c:pt idx="1390">
                        <c:v>43466.405509259261</c:v>
                      </c:pt>
                      <c:pt idx="1391">
                        <c:v>43466.40552083333</c:v>
                      </c:pt>
                      <c:pt idx="1392">
                        <c:v>43466.405532407407</c:v>
                      </c:pt>
                      <c:pt idx="1393">
                        <c:v>43466.405543981477</c:v>
                      </c:pt>
                      <c:pt idx="1394">
                        <c:v>43466.405555555553</c:v>
                      </c:pt>
                      <c:pt idx="1395">
                        <c:v>43466.40556712963</c:v>
                      </c:pt>
                      <c:pt idx="1396">
                        <c:v>43466.406805555547</c:v>
                      </c:pt>
                      <c:pt idx="1397">
                        <c:v>43466.40697916667</c:v>
                      </c:pt>
                      <c:pt idx="1398">
                        <c:v>43466.406990740739</c:v>
                      </c:pt>
                      <c:pt idx="1399">
                        <c:v>43466.407002314823</c:v>
                      </c:pt>
                      <c:pt idx="1400">
                        <c:v>43466.407013888893</c:v>
                      </c:pt>
                      <c:pt idx="1401">
                        <c:v>43466.407025462962</c:v>
                      </c:pt>
                      <c:pt idx="1402">
                        <c:v>43466.407037037039</c:v>
                      </c:pt>
                      <c:pt idx="1403">
                        <c:v>43466.407048611109</c:v>
                      </c:pt>
                      <c:pt idx="1404">
                        <c:v>43466.407060185193</c:v>
                      </c:pt>
                      <c:pt idx="1405">
                        <c:v>43466.407071759262</c:v>
                      </c:pt>
                      <c:pt idx="1406">
                        <c:v>43466.407083333332</c:v>
                      </c:pt>
                      <c:pt idx="1407">
                        <c:v>43466.407094907408</c:v>
                      </c:pt>
                      <c:pt idx="1408">
                        <c:v>43466.407106481478</c:v>
                      </c:pt>
                      <c:pt idx="1409">
                        <c:v>43466.407118055547</c:v>
                      </c:pt>
                      <c:pt idx="1410">
                        <c:v>43466.407129629632</c:v>
                      </c:pt>
                      <c:pt idx="1411">
                        <c:v>43466.407141203701</c:v>
                      </c:pt>
                      <c:pt idx="1412">
                        <c:v>43466.407152777778</c:v>
                      </c:pt>
                      <c:pt idx="1413">
                        <c:v>43466.408101851863</c:v>
                      </c:pt>
                      <c:pt idx="1414">
                        <c:v>43466.408113425918</c:v>
                      </c:pt>
                      <c:pt idx="1415">
                        <c:v>43466.408125000002</c:v>
                      </c:pt>
                      <c:pt idx="1416">
                        <c:v>43466.408136574071</c:v>
                      </c:pt>
                      <c:pt idx="1417">
                        <c:v>43466.408148148148</c:v>
                      </c:pt>
                      <c:pt idx="1418">
                        <c:v>43466.408159722218</c:v>
                      </c:pt>
                      <c:pt idx="1419">
                        <c:v>43466.408171296287</c:v>
                      </c:pt>
                      <c:pt idx="1420">
                        <c:v>43466.408182870371</c:v>
                      </c:pt>
                      <c:pt idx="1421">
                        <c:v>43466.408194444448</c:v>
                      </c:pt>
                      <c:pt idx="1422">
                        <c:v>43466.408206018517</c:v>
                      </c:pt>
                      <c:pt idx="1423">
                        <c:v>43466.408217592587</c:v>
                      </c:pt>
                      <c:pt idx="1424">
                        <c:v>43466.408229166656</c:v>
                      </c:pt>
                      <c:pt idx="1425">
                        <c:v>43466.40824074074</c:v>
                      </c:pt>
                      <c:pt idx="1426">
                        <c:v>43466.409756944442</c:v>
                      </c:pt>
                      <c:pt idx="1427">
                        <c:v>43466.409768518519</c:v>
                      </c:pt>
                      <c:pt idx="1428">
                        <c:v>43466.409780092603</c:v>
                      </c:pt>
                      <c:pt idx="1429">
                        <c:v>43466.409791666672</c:v>
                      </c:pt>
                      <c:pt idx="1430">
                        <c:v>43466.409803240742</c:v>
                      </c:pt>
                      <c:pt idx="1431">
                        <c:v>43466.409814814811</c:v>
                      </c:pt>
                      <c:pt idx="1432">
                        <c:v>43466.409826388888</c:v>
                      </c:pt>
                      <c:pt idx="1433">
                        <c:v>43466.409837962958</c:v>
                      </c:pt>
                      <c:pt idx="1434">
                        <c:v>43466.409849537027</c:v>
                      </c:pt>
                      <c:pt idx="1435">
                        <c:v>43466.409861111111</c:v>
                      </c:pt>
                      <c:pt idx="1436">
                        <c:v>43466.409872685188</c:v>
                      </c:pt>
                      <c:pt idx="1437">
                        <c:v>43466.409884259258</c:v>
                      </c:pt>
                      <c:pt idx="1438">
                        <c:v>43466.409895833327</c:v>
                      </c:pt>
                      <c:pt idx="1439">
                        <c:v>43466.409907407397</c:v>
                      </c:pt>
                      <c:pt idx="1440">
                        <c:v>43466.409918981481</c:v>
                      </c:pt>
                      <c:pt idx="1441">
                        <c:v>43466.409930555557</c:v>
                      </c:pt>
                      <c:pt idx="1442">
                        <c:v>43466.409942129627</c:v>
                      </c:pt>
                      <c:pt idx="1443">
                        <c:v>43466.409953703696</c:v>
                      </c:pt>
                      <c:pt idx="1444">
                        <c:v>43466.40996527778</c:v>
                      </c:pt>
                      <c:pt idx="1445">
                        <c:v>43466.40997685185</c:v>
                      </c:pt>
                      <c:pt idx="1446">
                        <c:v>43466.409988425927</c:v>
                      </c:pt>
                      <c:pt idx="1447">
                        <c:v>43466.41</c:v>
                      </c:pt>
                      <c:pt idx="1448">
                        <c:v>43466.410011574073</c:v>
                      </c:pt>
                      <c:pt idx="1449">
                        <c:v>43466.41002314815</c:v>
                      </c:pt>
                      <c:pt idx="1450">
                        <c:v>43466.410034722219</c:v>
                      </c:pt>
                      <c:pt idx="1451">
                        <c:v>43466.410046296303</c:v>
                      </c:pt>
                      <c:pt idx="1452">
                        <c:v>43466.410057870373</c:v>
                      </c:pt>
                      <c:pt idx="1453">
                        <c:v>43466.410069444442</c:v>
                      </c:pt>
                      <c:pt idx="1454">
                        <c:v>43466.410081018519</c:v>
                      </c:pt>
                      <c:pt idx="1455">
                        <c:v>43466.410092592603</c:v>
                      </c:pt>
                      <c:pt idx="1456">
                        <c:v>43466.410104166673</c:v>
                      </c:pt>
                      <c:pt idx="1457">
                        <c:v>43466.410115740742</c:v>
                      </c:pt>
                      <c:pt idx="1458">
                        <c:v>43466.410127314812</c:v>
                      </c:pt>
                      <c:pt idx="1459">
                        <c:v>43466.410138888888</c:v>
                      </c:pt>
                      <c:pt idx="1460">
                        <c:v>43466.410150462973</c:v>
                      </c:pt>
                      <c:pt idx="1461">
                        <c:v>43466.410162037027</c:v>
                      </c:pt>
                      <c:pt idx="1462">
                        <c:v>43466.410173611112</c:v>
                      </c:pt>
                      <c:pt idx="1463">
                        <c:v>43466.410185185188</c:v>
                      </c:pt>
                      <c:pt idx="1464">
                        <c:v>43466.410196759258</c:v>
                      </c:pt>
                      <c:pt idx="1465">
                        <c:v>43466.410208333327</c:v>
                      </c:pt>
                      <c:pt idx="1466">
                        <c:v>43466.410219907397</c:v>
                      </c:pt>
                      <c:pt idx="1467">
                        <c:v>43466.410231481481</c:v>
                      </c:pt>
                      <c:pt idx="1468">
                        <c:v>43466.410243055558</c:v>
                      </c:pt>
                      <c:pt idx="1469">
                        <c:v>43466.410254629627</c:v>
                      </c:pt>
                      <c:pt idx="1470">
                        <c:v>43466.410266203697</c:v>
                      </c:pt>
                      <c:pt idx="1471">
                        <c:v>43466.410277777781</c:v>
                      </c:pt>
                      <c:pt idx="1472">
                        <c:v>43466.41028935185</c:v>
                      </c:pt>
                      <c:pt idx="1473">
                        <c:v>43466.410300925927</c:v>
                      </c:pt>
                      <c:pt idx="1474">
                        <c:v>43466.410312499997</c:v>
                      </c:pt>
                      <c:pt idx="1475">
                        <c:v>43466.410324074073</c:v>
                      </c:pt>
                      <c:pt idx="1476">
                        <c:v>43466.41033564815</c:v>
                      </c:pt>
                      <c:pt idx="1477">
                        <c:v>43466.41034722222</c:v>
                      </c:pt>
                      <c:pt idx="1478">
                        <c:v>43466.410393518519</c:v>
                      </c:pt>
                      <c:pt idx="1479">
                        <c:v>43466.410416666673</c:v>
                      </c:pt>
                      <c:pt idx="1480">
                        <c:v>43466.410428240742</c:v>
                      </c:pt>
                      <c:pt idx="1481">
                        <c:v>43466.410451388889</c:v>
                      </c:pt>
                      <c:pt idx="1482">
                        <c:v>43466.410462962973</c:v>
                      </c:pt>
                      <c:pt idx="1483">
                        <c:v>43466.410474537042</c:v>
                      </c:pt>
                      <c:pt idx="1484">
                        <c:v>43466.410486111112</c:v>
                      </c:pt>
                      <c:pt idx="1485">
                        <c:v>43466.410497685189</c:v>
                      </c:pt>
                      <c:pt idx="1486">
                        <c:v>43466.410509259258</c:v>
                      </c:pt>
                      <c:pt idx="1487">
                        <c:v>43466.410520833328</c:v>
                      </c:pt>
                      <c:pt idx="1488">
                        <c:v>43466.410532407397</c:v>
                      </c:pt>
                      <c:pt idx="1489">
                        <c:v>43466.410543981481</c:v>
                      </c:pt>
                      <c:pt idx="1490">
                        <c:v>43466.410555555558</c:v>
                      </c:pt>
                      <c:pt idx="1491">
                        <c:v>43466.410567129627</c:v>
                      </c:pt>
                      <c:pt idx="1492">
                        <c:v>43466.410578703697</c:v>
                      </c:pt>
                      <c:pt idx="1493">
                        <c:v>43466.410590277781</c:v>
                      </c:pt>
                      <c:pt idx="1494">
                        <c:v>43466.410601851851</c:v>
                      </c:pt>
                      <c:pt idx="1495">
                        <c:v>43466.410613425927</c:v>
                      </c:pt>
                      <c:pt idx="1496">
                        <c:v>43466.410624999997</c:v>
                      </c:pt>
                      <c:pt idx="1497">
                        <c:v>43466.410636574074</c:v>
                      </c:pt>
                      <c:pt idx="1498">
                        <c:v>43466.41064814815</c:v>
                      </c:pt>
                      <c:pt idx="1499">
                        <c:v>43466.41065972222</c:v>
                      </c:pt>
                      <c:pt idx="1500">
                        <c:v>43466.411377314813</c:v>
                      </c:pt>
                      <c:pt idx="1501">
                        <c:v>43466.41138888889</c:v>
                      </c:pt>
                      <c:pt idx="1502">
                        <c:v>43466.411400462966</c:v>
                      </c:pt>
                      <c:pt idx="1503">
                        <c:v>43466.411412037043</c:v>
                      </c:pt>
                      <c:pt idx="1504">
                        <c:v>43466.411423611113</c:v>
                      </c:pt>
                      <c:pt idx="1505">
                        <c:v>43466.411435185182</c:v>
                      </c:pt>
                      <c:pt idx="1506">
                        <c:v>43466.411446759259</c:v>
                      </c:pt>
                      <c:pt idx="1507">
                        <c:v>43466.411678240736</c:v>
                      </c:pt>
                      <c:pt idx="1508">
                        <c:v>43466.411689814813</c:v>
                      </c:pt>
                      <c:pt idx="1509">
                        <c:v>43466.41170138889</c:v>
                      </c:pt>
                      <c:pt idx="1510">
                        <c:v>43466.411712962959</c:v>
                      </c:pt>
                      <c:pt idx="1511">
                        <c:v>43466.411793981482</c:v>
                      </c:pt>
                      <c:pt idx="1512">
                        <c:v>43466.41196759259</c:v>
                      </c:pt>
                      <c:pt idx="1513">
                        <c:v>43466.411979166667</c:v>
                      </c:pt>
                      <c:pt idx="1514">
                        <c:v>43466.411990740737</c:v>
                      </c:pt>
                      <c:pt idx="1515">
                        <c:v>43466.412002314813</c:v>
                      </c:pt>
                      <c:pt idx="1516">
                        <c:v>43466.41201388889</c:v>
                      </c:pt>
                      <c:pt idx="1517">
                        <c:v>43466.41202546296</c:v>
                      </c:pt>
                      <c:pt idx="1518">
                        <c:v>43466.412037037036</c:v>
                      </c:pt>
                      <c:pt idx="1519">
                        <c:v>43466.412048611113</c:v>
                      </c:pt>
                      <c:pt idx="1520">
                        <c:v>43466.412060185183</c:v>
                      </c:pt>
                      <c:pt idx="1521">
                        <c:v>43466.41207175926</c:v>
                      </c:pt>
                      <c:pt idx="1522">
                        <c:v>43466.412083333344</c:v>
                      </c:pt>
                      <c:pt idx="1523">
                        <c:v>43466.412094907413</c:v>
                      </c:pt>
                      <c:pt idx="1524">
                        <c:v>43466.412106481483</c:v>
                      </c:pt>
                      <c:pt idx="1525">
                        <c:v>43466.412118055552</c:v>
                      </c:pt>
                      <c:pt idx="1526">
                        <c:v>43466.412129629629</c:v>
                      </c:pt>
                      <c:pt idx="1527">
                        <c:v>43466.412141203713</c:v>
                      </c:pt>
                      <c:pt idx="1528">
                        <c:v>43466.412152777782</c:v>
                      </c:pt>
                      <c:pt idx="1529">
                        <c:v>43466.412164351852</c:v>
                      </c:pt>
                      <c:pt idx="1530">
                        <c:v>43466.412175925929</c:v>
                      </c:pt>
                      <c:pt idx="1531">
                        <c:v>43466.412187499998</c:v>
                      </c:pt>
                      <c:pt idx="1532">
                        <c:v>43466.412199074082</c:v>
                      </c:pt>
                      <c:pt idx="1533">
                        <c:v>43466.412210648137</c:v>
                      </c:pt>
                      <c:pt idx="1534">
                        <c:v>43466.412222222221</c:v>
                      </c:pt>
                      <c:pt idx="1535">
                        <c:v>43466.412233796298</c:v>
                      </c:pt>
                      <c:pt idx="1536">
                        <c:v>43466.412245370368</c:v>
                      </c:pt>
                      <c:pt idx="1537">
                        <c:v>43466.412256944437</c:v>
                      </c:pt>
                      <c:pt idx="1538">
                        <c:v>43466.412268518521</c:v>
                      </c:pt>
                      <c:pt idx="1539">
                        <c:v>43466.412280092591</c:v>
                      </c:pt>
                      <c:pt idx="1540">
                        <c:v>43466.412291666667</c:v>
                      </c:pt>
                      <c:pt idx="1541">
                        <c:v>43466.412303240737</c:v>
                      </c:pt>
                      <c:pt idx="1542">
                        <c:v>43466.412314814806</c:v>
                      </c:pt>
                      <c:pt idx="1543">
                        <c:v>43466.412326388891</c:v>
                      </c:pt>
                      <c:pt idx="1544">
                        <c:v>43466.41233796296</c:v>
                      </c:pt>
                      <c:pt idx="1545">
                        <c:v>43466.412349537037</c:v>
                      </c:pt>
                      <c:pt idx="1546">
                        <c:v>43466.412361111114</c:v>
                      </c:pt>
                      <c:pt idx="1547">
                        <c:v>43466.412372685183</c:v>
                      </c:pt>
                      <c:pt idx="1548">
                        <c:v>43466.413136574083</c:v>
                      </c:pt>
                      <c:pt idx="1549">
                        <c:v>43466.413148148153</c:v>
                      </c:pt>
                      <c:pt idx="1550">
                        <c:v>43466.413159722222</c:v>
                      </c:pt>
                      <c:pt idx="1551">
                        <c:v>43466.413171296299</c:v>
                      </c:pt>
                      <c:pt idx="1552">
                        <c:v>43466.413182870368</c:v>
                      </c:pt>
                      <c:pt idx="1553">
                        <c:v>43466.413194444453</c:v>
                      </c:pt>
                      <c:pt idx="1554">
                        <c:v>43466.413206018522</c:v>
                      </c:pt>
                      <c:pt idx="1555">
                        <c:v>43466.413217592592</c:v>
                      </c:pt>
                      <c:pt idx="1556">
                        <c:v>43466.413229166668</c:v>
                      </c:pt>
                      <c:pt idx="1557">
                        <c:v>43466.413240740738</c:v>
                      </c:pt>
                      <c:pt idx="1558">
                        <c:v>43466.413252314807</c:v>
                      </c:pt>
                      <c:pt idx="1559">
                        <c:v>43466.413263888891</c:v>
                      </c:pt>
                      <c:pt idx="1560">
                        <c:v>43466.413275462961</c:v>
                      </c:pt>
                      <c:pt idx="1561">
                        <c:v>43466.413287037038</c:v>
                      </c:pt>
                      <c:pt idx="1562">
                        <c:v>43466.413298611107</c:v>
                      </c:pt>
                      <c:pt idx="1563">
                        <c:v>43466.413310185177</c:v>
                      </c:pt>
                      <c:pt idx="1564">
                        <c:v>43466.413321759261</c:v>
                      </c:pt>
                      <c:pt idx="1565">
                        <c:v>43466.41333333333</c:v>
                      </c:pt>
                      <c:pt idx="1566">
                        <c:v>43466.413344907407</c:v>
                      </c:pt>
                      <c:pt idx="1567">
                        <c:v>43466.413356481477</c:v>
                      </c:pt>
                      <c:pt idx="1568">
                        <c:v>43466.413368055553</c:v>
                      </c:pt>
                      <c:pt idx="1569">
                        <c:v>43466.41337962963</c:v>
                      </c:pt>
                      <c:pt idx="1570">
                        <c:v>43466.413391203707</c:v>
                      </c:pt>
                      <c:pt idx="1571">
                        <c:v>43466.413402777784</c:v>
                      </c:pt>
                      <c:pt idx="1572">
                        <c:v>43466.413414351853</c:v>
                      </c:pt>
                      <c:pt idx="1573">
                        <c:v>43466.413425925923</c:v>
                      </c:pt>
                      <c:pt idx="1574">
                        <c:v>43466.413437499999</c:v>
                      </c:pt>
                      <c:pt idx="1575">
                        <c:v>43466.413449074083</c:v>
                      </c:pt>
                      <c:pt idx="1576">
                        <c:v>43466.413657407407</c:v>
                      </c:pt>
                      <c:pt idx="1577">
                        <c:v>43466.413668981477</c:v>
                      </c:pt>
                      <c:pt idx="1578">
                        <c:v>43466.413680555554</c:v>
                      </c:pt>
                      <c:pt idx="1579">
                        <c:v>43466.41369212963</c:v>
                      </c:pt>
                      <c:pt idx="1580">
                        <c:v>43466.413819444453</c:v>
                      </c:pt>
                      <c:pt idx="1581">
                        <c:v>43466.413831018523</c:v>
                      </c:pt>
                      <c:pt idx="1582">
                        <c:v>43466.413842592592</c:v>
                      </c:pt>
                      <c:pt idx="1583">
                        <c:v>43466.413854166669</c:v>
                      </c:pt>
                      <c:pt idx="1584">
                        <c:v>43466.413865740738</c:v>
                      </c:pt>
                      <c:pt idx="1585">
                        <c:v>43466.413877314822</c:v>
                      </c:pt>
                      <c:pt idx="1586">
                        <c:v>43466.413888888892</c:v>
                      </c:pt>
                      <c:pt idx="1587">
                        <c:v>43466.413900462961</c:v>
                      </c:pt>
                      <c:pt idx="1588">
                        <c:v>43466.413912037038</c:v>
                      </c:pt>
                      <c:pt idx="1589">
                        <c:v>43466.413923611108</c:v>
                      </c:pt>
                      <c:pt idx="1590">
                        <c:v>43466.413935185177</c:v>
                      </c:pt>
                      <c:pt idx="1591">
                        <c:v>43466.413946759261</c:v>
                      </c:pt>
                      <c:pt idx="1592">
                        <c:v>43466.413958333331</c:v>
                      </c:pt>
                      <c:pt idx="1593">
                        <c:v>43466.413969907408</c:v>
                      </c:pt>
                      <c:pt idx="1594">
                        <c:v>43466.413981481477</c:v>
                      </c:pt>
                      <c:pt idx="1595">
                        <c:v>43466.413993055547</c:v>
                      </c:pt>
                      <c:pt idx="1596">
                        <c:v>43466.414004629631</c:v>
                      </c:pt>
                      <c:pt idx="1597">
                        <c:v>43466.4140162037</c:v>
                      </c:pt>
                      <c:pt idx="1598">
                        <c:v>43466.414027777777</c:v>
                      </c:pt>
                      <c:pt idx="1599">
                        <c:v>43466.414039351846</c:v>
                      </c:pt>
                      <c:pt idx="1600">
                        <c:v>43466.414050925923</c:v>
                      </c:pt>
                      <c:pt idx="1601">
                        <c:v>43466.4140625</c:v>
                      </c:pt>
                      <c:pt idx="1602">
                        <c:v>43466.414074074077</c:v>
                      </c:pt>
                      <c:pt idx="1603">
                        <c:v>43466.414085648154</c:v>
                      </c:pt>
                      <c:pt idx="1604">
                        <c:v>43466.414097222223</c:v>
                      </c:pt>
                      <c:pt idx="1605">
                        <c:v>43466.4141087963</c:v>
                      </c:pt>
                      <c:pt idx="1606">
                        <c:v>43466.414120370369</c:v>
                      </c:pt>
                      <c:pt idx="1607">
                        <c:v>43466.414131944453</c:v>
                      </c:pt>
                      <c:pt idx="1608">
                        <c:v>43466.414143518523</c:v>
                      </c:pt>
                      <c:pt idx="1609">
                        <c:v>43466.414155092592</c:v>
                      </c:pt>
                      <c:pt idx="1610">
                        <c:v>43466.414166666669</c:v>
                      </c:pt>
                      <c:pt idx="1611">
                        <c:v>43466.414178240739</c:v>
                      </c:pt>
                      <c:pt idx="1612">
                        <c:v>43466.414189814823</c:v>
                      </c:pt>
                      <c:pt idx="1613">
                        <c:v>43466.414201388892</c:v>
                      </c:pt>
                      <c:pt idx="1614">
                        <c:v>43466.414212962962</c:v>
                      </c:pt>
                      <c:pt idx="1615">
                        <c:v>43466.414224537039</c:v>
                      </c:pt>
                      <c:pt idx="1616">
                        <c:v>43466.414236111108</c:v>
                      </c:pt>
                      <c:pt idx="1617">
                        <c:v>43466.414247685178</c:v>
                      </c:pt>
                      <c:pt idx="1618">
                        <c:v>43466.414259259262</c:v>
                      </c:pt>
                      <c:pt idx="1619">
                        <c:v>43466.414270833331</c:v>
                      </c:pt>
                      <c:pt idx="1620">
                        <c:v>43466.414282407408</c:v>
                      </c:pt>
                      <c:pt idx="1621">
                        <c:v>43466.414293981477</c:v>
                      </c:pt>
                      <c:pt idx="1622">
                        <c:v>43466.414305555547</c:v>
                      </c:pt>
                      <c:pt idx="1623">
                        <c:v>43466.414317129631</c:v>
                      </c:pt>
                      <c:pt idx="1624">
                        <c:v>43466.4143287037</c:v>
                      </c:pt>
                      <c:pt idx="1625">
                        <c:v>43466.414340277777</c:v>
                      </c:pt>
                      <c:pt idx="1626">
                        <c:v>43466.414351851847</c:v>
                      </c:pt>
                      <c:pt idx="1627">
                        <c:v>43466.414363425924</c:v>
                      </c:pt>
                      <c:pt idx="1628">
                        <c:v>43466.414375</c:v>
                      </c:pt>
                      <c:pt idx="1629">
                        <c:v>43466.414386574077</c:v>
                      </c:pt>
                      <c:pt idx="1630">
                        <c:v>43466.414398148147</c:v>
                      </c:pt>
                      <c:pt idx="1631">
                        <c:v>43466.414409722223</c:v>
                      </c:pt>
                      <c:pt idx="1632">
                        <c:v>43466.414421296293</c:v>
                      </c:pt>
                      <c:pt idx="1633">
                        <c:v>43466.41443287037</c:v>
                      </c:pt>
                      <c:pt idx="1634">
                        <c:v>43466.414444444446</c:v>
                      </c:pt>
                      <c:pt idx="1635">
                        <c:v>43466.414456018523</c:v>
                      </c:pt>
                      <c:pt idx="1636">
                        <c:v>43466.414467592593</c:v>
                      </c:pt>
                      <c:pt idx="1637">
                        <c:v>43466.414479166669</c:v>
                      </c:pt>
                      <c:pt idx="1638">
                        <c:v>43466.414490740739</c:v>
                      </c:pt>
                      <c:pt idx="1639">
                        <c:v>43466.414502314823</c:v>
                      </c:pt>
                      <c:pt idx="1640">
                        <c:v>43466.414513888893</c:v>
                      </c:pt>
                      <c:pt idx="1641">
                        <c:v>43466.414525462962</c:v>
                      </c:pt>
                      <c:pt idx="1642">
                        <c:v>43466.414537037039</c:v>
                      </c:pt>
                      <c:pt idx="1643">
                        <c:v>43466.414548611108</c:v>
                      </c:pt>
                      <c:pt idx="1644">
                        <c:v>43466.414560185192</c:v>
                      </c:pt>
                      <c:pt idx="1645">
                        <c:v>43466.414571759262</c:v>
                      </c:pt>
                      <c:pt idx="1646">
                        <c:v>43466.414583333331</c:v>
                      </c:pt>
                      <c:pt idx="1647">
                        <c:v>43466.414594907408</c:v>
                      </c:pt>
                      <c:pt idx="1648">
                        <c:v>43466.414606481478</c:v>
                      </c:pt>
                      <c:pt idx="1649">
                        <c:v>43466.414618055547</c:v>
                      </c:pt>
                      <c:pt idx="1650">
                        <c:v>43466.414629629631</c:v>
                      </c:pt>
                      <c:pt idx="1651">
                        <c:v>43466.414641203701</c:v>
                      </c:pt>
                      <c:pt idx="1652">
                        <c:v>43466.414652777778</c:v>
                      </c:pt>
                      <c:pt idx="1653">
                        <c:v>43466.414664351847</c:v>
                      </c:pt>
                      <c:pt idx="1654">
                        <c:v>43466.414675925917</c:v>
                      </c:pt>
                      <c:pt idx="1655">
                        <c:v>43466.414687500001</c:v>
                      </c:pt>
                      <c:pt idx="1656">
                        <c:v>43466.414699074077</c:v>
                      </c:pt>
                      <c:pt idx="1657">
                        <c:v>43466.414710648147</c:v>
                      </c:pt>
                      <c:pt idx="1658">
                        <c:v>43466.414722222216</c:v>
                      </c:pt>
                      <c:pt idx="1659">
                        <c:v>43466.414733796293</c:v>
                      </c:pt>
                      <c:pt idx="1660">
                        <c:v>43466.41474537037</c:v>
                      </c:pt>
                      <c:pt idx="1661">
                        <c:v>43466.414756944447</c:v>
                      </c:pt>
                      <c:pt idx="1662">
                        <c:v>43466.414768518523</c:v>
                      </c:pt>
                      <c:pt idx="1663">
                        <c:v>43466.414780092593</c:v>
                      </c:pt>
                      <c:pt idx="1664">
                        <c:v>43466.41479166667</c:v>
                      </c:pt>
                      <c:pt idx="1665">
                        <c:v>43466.414803240739</c:v>
                      </c:pt>
                      <c:pt idx="1666">
                        <c:v>43466.414814814823</c:v>
                      </c:pt>
                      <c:pt idx="1667">
                        <c:v>43466.414826388893</c:v>
                      </c:pt>
                      <c:pt idx="1668">
                        <c:v>43466.414837962962</c:v>
                      </c:pt>
                      <c:pt idx="1669">
                        <c:v>43466.414849537039</c:v>
                      </c:pt>
                      <c:pt idx="1670">
                        <c:v>43466.414861111109</c:v>
                      </c:pt>
                      <c:pt idx="1671">
                        <c:v>43466.414872685193</c:v>
                      </c:pt>
                      <c:pt idx="1672">
                        <c:v>43466.414884259262</c:v>
                      </c:pt>
                      <c:pt idx="1673">
                        <c:v>43466.414895833332</c:v>
                      </c:pt>
                      <c:pt idx="1674">
                        <c:v>43466.414907407408</c:v>
                      </c:pt>
                      <c:pt idx="1675">
                        <c:v>43466.414918981478</c:v>
                      </c:pt>
                      <c:pt idx="1676">
                        <c:v>43466.414930555547</c:v>
                      </c:pt>
                      <c:pt idx="1677">
                        <c:v>43466.414942129632</c:v>
                      </c:pt>
                      <c:pt idx="1678">
                        <c:v>43466.414953703701</c:v>
                      </c:pt>
                      <c:pt idx="1679">
                        <c:v>43466.414965277778</c:v>
                      </c:pt>
                      <c:pt idx="1680">
                        <c:v>43466.414976851847</c:v>
                      </c:pt>
                      <c:pt idx="1681">
                        <c:v>43466.414988425917</c:v>
                      </c:pt>
                      <c:pt idx="1682">
                        <c:v>43466.415000000001</c:v>
                      </c:pt>
                      <c:pt idx="1683">
                        <c:v>43466.415011574078</c:v>
                      </c:pt>
                      <c:pt idx="1684">
                        <c:v>43466.415023148147</c:v>
                      </c:pt>
                      <c:pt idx="1685">
                        <c:v>43466.415034722217</c:v>
                      </c:pt>
                      <c:pt idx="1686">
                        <c:v>43466.415046296293</c:v>
                      </c:pt>
                      <c:pt idx="1687">
                        <c:v>43466.41505787037</c:v>
                      </c:pt>
                      <c:pt idx="1688">
                        <c:v>43466.415069444447</c:v>
                      </c:pt>
                      <c:pt idx="1689">
                        <c:v>43466.415081018517</c:v>
                      </c:pt>
                      <c:pt idx="1690">
                        <c:v>43466.415092592593</c:v>
                      </c:pt>
                      <c:pt idx="1691">
                        <c:v>43466.41510416667</c:v>
                      </c:pt>
                      <c:pt idx="1692">
                        <c:v>43466.41511574074</c:v>
                      </c:pt>
                      <c:pt idx="1693">
                        <c:v>43466.415127314824</c:v>
                      </c:pt>
                      <c:pt idx="1694">
                        <c:v>43466.415138888893</c:v>
                      </c:pt>
                      <c:pt idx="1695">
                        <c:v>43466.415150462963</c:v>
                      </c:pt>
                      <c:pt idx="1696">
                        <c:v>43466.415162037039</c:v>
                      </c:pt>
                      <c:pt idx="1697">
                        <c:v>43466.415173611109</c:v>
                      </c:pt>
                      <c:pt idx="1698">
                        <c:v>43466.415185185193</c:v>
                      </c:pt>
                      <c:pt idx="1699">
                        <c:v>43466.415196759262</c:v>
                      </c:pt>
                      <c:pt idx="1700">
                        <c:v>43466.415208333332</c:v>
                      </c:pt>
                      <c:pt idx="1701">
                        <c:v>43466.415219907409</c:v>
                      </c:pt>
                      <c:pt idx="1702">
                        <c:v>43466.415231481478</c:v>
                      </c:pt>
                      <c:pt idx="1703">
                        <c:v>43466.415243055562</c:v>
                      </c:pt>
                      <c:pt idx="1704">
                        <c:v>43466.415254629632</c:v>
                      </c:pt>
                      <c:pt idx="1705">
                        <c:v>43466.415266203701</c:v>
                      </c:pt>
                      <c:pt idx="1706">
                        <c:v>43466.415277777778</c:v>
                      </c:pt>
                      <c:pt idx="1707">
                        <c:v>43466.415289351848</c:v>
                      </c:pt>
                      <c:pt idx="1708">
                        <c:v>43466.415300925917</c:v>
                      </c:pt>
                      <c:pt idx="1709">
                        <c:v>43466.415312500001</c:v>
                      </c:pt>
                      <c:pt idx="1710">
                        <c:v>43466.415324074071</c:v>
                      </c:pt>
                      <c:pt idx="1711">
                        <c:v>43466.415335648147</c:v>
                      </c:pt>
                      <c:pt idx="1712">
                        <c:v>43466.415347222217</c:v>
                      </c:pt>
                      <c:pt idx="1713">
                        <c:v>43466.415358796286</c:v>
                      </c:pt>
                      <c:pt idx="1714">
                        <c:v>43466.415370370371</c:v>
                      </c:pt>
                      <c:pt idx="1715">
                        <c:v>43466.415381944447</c:v>
                      </c:pt>
                      <c:pt idx="1716">
                        <c:v>43466.415393518517</c:v>
                      </c:pt>
                      <c:pt idx="1717">
                        <c:v>43466.415405092594</c:v>
                      </c:pt>
                      <c:pt idx="1718">
                        <c:v>43466.415416666663</c:v>
                      </c:pt>
                      <c:pt idx="1719">
                        <c:v>43466.41542824074</c:v>
                      </c:pt>
                      <c:pt idx="1720">
                        <c:v>43466.415439814817</c:v>
                      </c:pt>
                      <c:pt idx="1721">
                        <c:v>43466.415451388893</c:v>
                      </c:pt>
                      <c:pt idx="1722">
                        <c:v>43466.415462962963</c:v>
                      </c:pt>
                      <c:pt idx="1723">
                        <c:v>43466.41547453704</c:v>
                      </c:pt>
                      <c:pt idx="1724">
                        <c:v>43466.415486111109</c:v>
                      </c:pt>
                      <c:pt idx="1725">
                        <c:v>43466.415497685193</c:v>
                      </c:pt>
                      <c:pt idx="1726">
                        <c:v>43466.415509259263</c:v>
                      </c:pt>
                      <c:pt idx="1727">
                        <c:v>43466.415520833332</c:v>
                      </c:pt>
                      <c:pt idx="1728">
                        <c:v>43466.415532407409</c:v>
                      </c:pt>
                      <c:pt idx="1729">
                        <c:v>43466.415543981479</c:v>
                      </c:pt>
                      <c:pt idx="1730">
                        <c:v>43466.415555555563</c:v>
                      </c:pt>
                      <c:pt idx="1731">
                        <c:v>43466.415567129632</c:v>
                      </c:pt>
                      <c:pt idx="1732">
                        <c:v>43466.415578703702</c:v>
                      </c:pt>
                      <c:pt idx="1733">
                        <c:v>43466.415590277778</c:v>
                      </c:pt>
                      <c:pt idx="1734">
                        <c:v>43466.415601851862</c:v>
                      </c:pt>
                      <c:pt idx="1735">
                        <c:v>43466.415613425917</c:v>
                      </c:pt>
                      <c:pt idx="1736">
                        <c:v>43466.415625000001</c:v>
                      </c:pt>
                      <c:pt idx="1737">
                        <c:v>43466.415636574071</c:v>
                      </c:pt>
                      <c:pt idx="1738">
                        <c:v>43466.415648148148</c:v>
                      </c:pt>
                      <c:pt idx="1739">
                        <c:v>43466.415659722217</c:v>
                      </c:pt>
                      <c:pt idx="1740">
                        <c:v>43466.415671296287</c:v>
                      </c:pt>
                      <c:pt idx="1741">
                        <c:v>43466.415682870371</c:v>
                      </c:pt>
                      <c:pt idx="1742">
                        <c:v>43466.415694444448</c:v>
                      </c:pt>
                      <c:pt idx="1743">
                        <c:v>43466.415706018517</c:v>
                      </c:pt>
                      <c:pt idx="1744">
                        <c:v>43466.415717592587</c:v>
                      </c:pt>
                      <c:pt idx="1745">
                        <c:v>43466.415729166663</c:v>
                      </c:pt>
                      <c:pt idx="1746">
                        <c:v>43466.41574074074</c:v>
                      </c:pt>
                      <c:pt idx="1747">
                        <c:v>43466.415752314817</c:v>
                      </c:pt>
                      <c:pt idx="1748">
                        <c:v>43466.415763888886</c:v>
                      </c:pt>
                      <c:pt idx="1749">
                        <c:v>43466.415775462963</c:v>
                      </c:pt>
                      <c:pt idx="1750">
                        <c:v>43466.41578703704</c:v>
                      </c:pt>
                      <c:pt idx="1751">
                        <c:v>43466.415798611109</c:v>
                      </c:pt>
                      <c:pt idx="1752">
                        <c:v>43466.415810185194</c:v>
                      </c:pt>
                      <c:pt idx="1753">
                        <c:v>43466.415821759263</c:v>
                      </c:pt>
                      <c:pt idx="1754">
                        <c:v>43466.415833333333</c:v>
                      </c:pt>
                      <c:pt idx="1755">
                        <c:v>43466.415844907409</c:v>
                      </c:pt>
                      <c:pt idx="1756">
                        <c:v>43466.415856481479</c:v>
                      </c:pt>
                      <c:pt idx="1757">
                        <c:v>43466.415868055563</c:v>
                      </c:pt>
                      <c:pt idx="1758">
                        <c:v>43466.415879629632</c:v>
                      </c:pt>
                      <c:pt idx="1759">
                        <c:v>43466.415891203702</c:v>
                      </c:pt>
                      <c:pt idx="1760">
                        <c:v>43466.415902777779</c:v>
                      </c:pt>
                      <c:pt idx="1761">
                        <c:v>43466.415914351863</c:v>
                      </c:pt>
                      <c:pt idx="1762">
                        <c:v>43466.415925925918</c:v>
                      </c:pt>
                      <c:pt idx="1763">
                        <c:v>43466.415937500002</c:v>
                      </c:pt>
                      <c:pt idx="1764">
                        <c:v>43466.415949074071</c:v>
                      </c:pt>
                      <c:pt idx="1765">
                        <c:v>43466.415960648148</c:v>
                      </c:pt>
                      <c:pt idx="1766">
                        <c:v>43466.415972222218</c:v>
                      </c:pt>
                      <c:pt idx="1767">
                        <c:v>43466.415983796287</c:v>
                      </c:pt>
                      <c:pt idx="1768">
                        <c:v>43466.415995370371</c:v>
                      </c:pt>
                      <c:pt idx="1769">
                        <c:v>43466.416006944448</c:v>
                      </c:pt>
                      <c:pt idx="1770">
                        <c:v>43466.416018518517</c:v>
                      </c:pt>
                      <c:pt idx="1771">
                        <c:v>43466.416030092587</c:v>
                      </c:pt>
                      <c:pt idx="1772">
                        <c:v>43466.416041666656</c:v>
                      </c:pt>
                      <c:pt idx="1773">
                        <c:v>43466.41605324074</c:v>
                      </c:pt>
                      <c:pt idx="1774">
                        <c:v>43466.416064814817</c:v>
                      </c:pt>
                      <c:pt idx="1775">
                        <c:v>43466.416076388887</c:v>
                      </c:pt>
                      <c:pt idx="1776">
                        <c:v>43466.416087962964</c:v>
                      </c:pt>
                      <c:pt idx="1777">
                        <c:v>43466.41609953704</c:v>
                      </c:pt>
                      <c:pt idx="1778">
                        <c:v>43466.41611111111</c:v>
                      </c:pt>
                      <c:pt idx="1779">
                        <c:v>43466.416122685187</c:v>
                      </c:pt>
                      <c:pt idx="1780">
                        <c:v>43466.416134259263</c:v>
                      </c:pt>
                      <c:pt idx="1781">
                        <c:v>43466.416145833333</c:v>
                      </c:pt>
                      <c:pt idx="1782">
                        <c:v>43466.41615740741</c:v>
                      </c:pt>
                      <c:pt idx="1783">
                        <c:v>43466.416168981479</c:v>
                      </c:pt>
                      <c:pt idx="1784">
                        <c:v>43466.416180555563</c:v>
                      </c:pt>
                      <c:pt idx="1785">
                        <c:v>43466.416192129633</c:v>
                      </c:pt>
                      <c:pt idx="1786">
                        <c:v>43466.416203703702</c:v>
                      </c:pt>
                      <c:pt idx="1787">
                        <c:v>43466.416215277779</c:v>
                      </c:pt>
                      <c:pt idx="1788">
                        <c:v>43466.416226851848</c:v>
                      </c:pt>
                      <c:pt idx="1789">
                        <c:v>43466.416238425933</c:v>
                      </c:pt>
                      <c:pt idx="1790">
                        <c:v>43466.416250000002</c:v>
                      </c:pt>
                      <c:pt idx="1791">
                        <c:v>43466.416261574072</c:v>
                      </c:pt>
                      <c:pt idx="1792">
                        <c:v>43466.416273148148</c:v>
                      </c:pt>
                      <c:pt idx="1793">
                        <c:v>43466.416284722232</c:v>
                      </c:pt>
                      <c:pt idx="1794">
                        <c:v>43466.416296296287</c:v>
                      </c:pt>
                      <c:pt idx="1795">
                        <c:v>43466.416307870371</c:v>
                      </c:pt>
                      <c:pt idx="1796">
                        <c:v>43466.416319444441</c:v>
                      </c:pt>
                      <c:pt idx="1797">
                        <c:v>43466.416331018518</c:v>
                      </c:pt>
                      <c:pt idx="1798">
                        <c:v>43466.416342592587</c:v>
                      </c:pt>
                      <c:pt idx="1799">
                        <c:v>43466.416354166657</c:v>
                      </c:pt>
                      <c:pt idx="1800">
                        <c:v>43466.416365740741</c:v>
                      </c:pt>
                      <c:pt idx="1801">
                        <c:v>43466.416377314818</c:v>
                      </c:pt>
                      <c:pt idx="1802">
                        <c:v>43466.416388888887</c:v>
                      </c:pt>
                      <c:pt idx="1803">
                        <c:v>43466.416400462957</c:v>
                      </c:pt>
                      <c:pt idx="1804">
                        <c:v>43466.416412037041</c:v>
                      </c:pt>
                      <c:pt idx="1805">
                        <c:v>43466.41642361111</c:v>
                      </c:pt>
                      <c:pt idx="1806">
                        <c:v>43466.416435185187</c:v>
                      </c:pt>
                      <c:pt idx="1807">
                        <c:v>43466.416446759264</c:v>
                      </c:pt>
                      <c:pt idx="1808">
                        <c:v>43466.416458333333</c:v>
                      </c:pt>
                      <c:pt idx="1809">
                        <c:v>43466.41646990741</c:v>
                      </c:pt>
                      <c:pt idx="1810">
                        <c:v>43466.416481481479</c:v>
                      </c:pt>
                      <c:pt idx="1811">
                        <c:v>43466.416493055563</c:v>
                      </c:pt>
                      <c:pt idx="1812">
                        <c:v>43466.416504629633</c:v>
                      </c:pt>
                      <c:pt idx="1813">
                        <c:v>43466.416516203702</c:v>
                      </c:pt>
                      <c:pt idx="1814">
                        <c:v>43466.416527777779</c:v>
                      </c:pt>
                      <c:pt idx="1815">
                        <c:v>43466.416539351849</c:v>
                      </c:pt>
                      <c:pt idx="1816">
                        <c:v>43466.416550925933</c:v>
                      </c:pt>
                      <c:pt idx="1817">
                        <c:v>43466.416562500002</c:v>
                      </c:pt>
                      <c:pt idx="1818">
                        <c:v>43466.416574074072</c:v>
                      </c:pt>
                      <c:pt idx="1819">
                        <c:v>43466.416585648149</c:v>
                      </c:pt>
                      <c:pt idx="1820">
                        <c:v>43466.416597222233</c:v>
                      </c:pt>
                      <c:pt idx="1821">
                        <c:v>43466.416608796288</c:v>
                      </c:pt>
                      <c:pt idx="1822">
                        <c:v>43466.416620370372</c:v>
                      </c:pt>
                      <c:pt idx="1823">
                        <c:v>43466.416631944441</c:v>
                      </c:pt>
                      <c:pt idx="1824">
                        <c:v>43466.416643518518</c:v>
                      </c:pt>
                      <c:pt idx="1825">
                        <c:v>43466.416655092587</c:v>
                      </c:pt>
                      <c:pt idx="1826">
                        <c:v>43466.416666666657</c:v>
                      </c:pt>
                      <c:pt idx="1827">
                        <c:v>43466.416678240741</c:v>
                      </c:pt>
                      <c:pt idx="1828">
                        <c:v>43466.416689814818</c:v>
                      </c:pt>
                      <c:pt idx="1829">
                        <c:v>43466.416701388887</c:v>
                      </c:pt>
                      <c:pt idx="1830">
                        <c:v>43466.416712962957</c:v>
                      </c:pt>
                      <c:pt idx="1831">
                        <c:v>43466.416724537034</c:v>
                      </c:pt>
                      <c:pt idx="1832">
                        <c:v>43466.41673611111</c:v>
                      </c:pt>
                      <c:pt idx="1833">
                        <c:v>43466.416747685187</c:v>
                      </c:pt>
                      <c:pt idx="1834">
                        <c:v>43466.416759259257</c:v>
                      </c:pt>
                      <c:pt idx="1835">
                        <c:v>43466.416770833333</c:v>
                      </c:pt>
                      <c:pt idx="1836">
                        <c:v>43466.41678240741</c:v>
                      </c:pt>
                      <c:pt idx="1837">
                        <c:v>43466.41679398148</c:v>
                      </c:pt>
                      <c:pt idx="1838">
                        <c:v>43466.416805555556</c:v>
                      </c:pt>
                      <c:pt idx="1839">
                        <c:v>43466.416817129633</c:v>
                      </c:pt>
                      <c:pt idx="1840">
                        <c:v>43466.416828703703</c:v>
                      </c:pt>
                      <c:pt idx="1841">
                        <c:v>43466.41684027778</c:v>
                      </c:pt>
                      <c:pt idx="1842">
                        <c:v>43466.416851851849</c:v>
                      </c:pt>
                      <c:pt idx="1843">
                        <c:v>43466.416863425933</c:v>
                      </c:pt>
                      <c:pt idx="1844">
                        <c:v>43466.416875000003</c:v>
                      </c:pt>
                      <c:pt idx="1845">
                        <c:v>43466.416886574072</c:v>
                      </c:pt>
                      <c:pt idx="1846">
                        <c:v>43466.416898148149</c:v>
                      </c:pt>
                      <c:pt idx="1847">
                        <c:v>43466.416909722233</c:v>
                      </c:pt>
                      <c:pt idx="1848">
                        <c:v>43466.416921296302</c:v>
                      </c:pt>
                      <c:pt idx="1849">
                        <c:v>43466.416932870372</c:v>
                      </c:pt>
                      <c:pt idx="1850">
                        <c:v>43466.416944444441</c:v>
                      </c:pt>
                      <c:pt idx="1851">
                        <c:v>43466.416956018518</c:v>
                      </c:pt>
                      <c:pt idx="1852">
                        <c:v>43466.416967592602</c:v>
                      </c:pt>
                      <c:pt idx="1853">
                        <c:v>43466.416979166657</c:v>
                      </c:pt>
                      <c:pt idx="1854">
                        <c:v>43466.416990740741</c:v>
                      </c:pt>
                      <c:pt idx="1855">
                        <c:v>43466.417002314818</c:v>
                      </c:pt>
                      <c:pt idx="1856">
                        <c:v>43466.417013888888</c:v>
                      </c:pt>
                      <c:pt idx="1857">
                        <c:v>43466.417025462957</c:v>
                      </c:pt>
                      <c:pt idx="1858">
                        <c:v>43466.417037037027</c:v>
                      </c:pt>
                      <c:pt idx="1859">
                        <c:v>43466.417048611111</c:v>
                      </c:pt>
                      <c:pt idx="1860">
                        <c:v>43466.417060185187</c:v>
                      </c:pt>
                      <c:pt idx="1861">
                        <c:v>43466.417071759257</c:v>
                      </c:pt>
                      <c:pt idx="1862">
                        <c:v>43466.417083333326</c:v>
                      </c:pt>
                      <c:pt idx="1863">
                        <c:v>43466.417094907411</c:v>
                      </c:pt>
                      <c:pt idx="1864">
                        <c:v>43466.41710648148</c:v>
                      </c:pt>
                      <c:pt idx="1865">
                        <c:v>43466.417118055557</c:v>
                      </c:pt>
                      <c:pt idx="1866">
                        <c:v>43466.417129629634</c:v>
                      </c:pt>
                      <c:pt idx="1867">
                        <c:v>43466.417141203703</c:v>
                      </c:pt>
                      <c:pt idx="1868">
                        <c:v>43466.41715277778</c:v>
                      </c:pt>
                      <c:pt idx="1869">
                        <c:v>43466.417164351849</c:v>
                      </c:pt>
                      <c:pt idx="1870">
                        <c:v>43466.417175925933</c:v>
                      </c:pt>
                      <c:pt idx="1871">
                        <c:v>43466.417187500003</c:v>
                      </c:pt>
                      <c:pt idx="1872">
                        <c:v>43466.417199074072</c:v>
                      </c:pt>
                      <c:pt idx="1873">
                        <c:v>43466.417210648149</c:v>
                      </c:pt>
                      <c:pt idx="1874">
                        <c:v>43466.417222222219</c:v>
                      </c:pt>
                      <c:pt idx="1875">
                        <c:v>43466.417233796303</c:v>
                      </c:pt>
                      <c:pt idx="1876">
                        <c:v>43466.417245370372</c:v>
                      </c:pt>
                      <c:pt idx="1877">
                        <c:v>43466.417256944442</c:v>
                      </c:pt>
                      <c:pt idx="1878">
                        <c:v>43466.417268518519</c:v>
                      </c:pt>
                      <c:pt idx="1879">
                        <c:v>43466.417280092603</c:v>
                      </c:pt>
                      <c:pt idx="1880">
                        <c:v>43466.417291666658</c:v>
                      </c:pt>
                      <c:pt idx="1881">
                        <c:v>43466.417303240742</c:v>
                      </c:pt>
                      <c:pt idx="1882">
                        <c:v>43466.417314814818</c:v>
                      </c:pt>
                      <c:pt idx="1883">
                        <c:v>43466.417326388888</c:v>
                      </c:pt>
                      <c:pt idx="1884">
                        <c:v>43466.417337962957</c:v>
                      </c:pt>
                      <c:pt idx="1885">
                        <c:v>43466.417349537027</c:v>
                      </c:pt>
                      <c:pt idx="1886">
                        <c:v>43466.417361111111</c:v>
                      </c:pt>
                      <c:pt idx="1887">
                        <c:v>43466.417372685188</c:v>
                      </c:pt>
                      <c:pt idx="1888">
                        <c:v>43466.417384259257</c:v>
                      </c:pt>
                      <c:pt idx="1889">
                        <c:v>43466.417395833327</c:v>
                      </c:pt>
                      <c:pt idx="1890">
                        <c:v>43466.417407407411</c:v>
                      </c:pt>
                      <c:pt idx="1891">
                        <c:v>43466.41741898148</c:v>
                      </c:pt>
                      <c:pt idx="1892">
                        <c:v>43466.417430555557</c:v>
                      </c:pt>
                      <c:pt idx="1893">
                        <c:v>43466.417442129627</c:v>
                      </c:pt>
                      <c:pt idx="1894">
                        <c:v>43466.417453703703</c:v>
                      </c:pt>
                      <c:pt idx="1895">
                        <c:v>43466.41746527778</c:v>
                      </c:pt>
                      <c:pt idx="1896">
                        <c:v>43466.41747685185</c:v>
                      </c:pt>
                      <c:pt idx="1897">
                        <c:v>43466.417488425926</c:v>
                      </c:pt>
                      <c:pt idx="1898">
                        <c:v>43466.417500000003</c:v>
                      </c:pt>
                      <c:pt idx="1899">
                        <c:v>43466.417511574073</c:v>
                      </c:pt>
                      <c:pt idx="1900">
                        <c:v>43466.417523148149</c:v>
                      </c:pt>
                      <c:pt idx="1901">
                        <c:v>43466.417534722219</c:v>
                      </c:pt>
                      <c:pt idx="1902">
                        <c:v>43466.417546296303</c:v>
                      </c:pt>
                      <c:pt idx="1903">
                        <c:v>43466.417557870373</c:v>
                      </c:pt>
                      <c:pt idx="1904">
                        <c:v>43466.417569444442</c:v>
                      </c:pt>
                      <c:pt idx="1905">
                        <c:v>43466.417581018519</c:v>
                      </c:pt>
                      <c:pt idx="1906">
                        <c:v>43466.417592592603</c:v>
                      </c:pt>
                      <c:pt idx="1907">
                        <c:v>43466.417604166672</c:v>
                      </c:pt>
                      <c:pt idx="1908">
                        <c:v>43466.417615740742</c:v>
                      </c:pt>
                      <c:pt idx="1909">
                        <c:v>43466.417627314811</c:v>
                      </c:pt>
                      <c:pt idx="1910">
                        <c:v>43466.417638888888</c:v>
                      </c:pt>
                      <c:pt idx="1911">
                        <c:v>43466.417650462958</c:v>
                      </c:pt>
                      <c:pt idx="1912">
                        <c:v>43466.417662037027</c:v>
                      </c:pt>
                      <c:pt idx="1913">
                        <c:v>43466.417673611111</c:v>
                      </c:pt>
                      <c:pt idx="1914">
                        <c:v>43466.417685185188</c:v>
                      </c:pt>
                      <c:pt idx="1915">
                        <c:v>43466.417696759258</c:v>
                      </c:pt>
                      <c:pt idx="1916">
                        <c:v>43466.417708333327</c:v>
                      </c:pt>
                      <c:pt idx="1917">
                        <c:v>43466.417719907397</c:v>
                      </c:pt>
                      <c:pt idx="1918">
                        <c:v>43466.417731481481</c:v>
                      </c:pt>
                      <c:pt idx="1919">
                        <c:v>43466.417743055557</c:v>
                      </c:pt>
                      <c:pt idx="1920">
                        <c:v>43466.417754629627</c:v>
                      </c:pt>
                      <c:pt idx="1921">
                        <c:v>43466.417766203696</c:v>
                      </c:pt>
                      <c:pt idx="1922">
                        <c:v>43466.41777777778</c:v>
                      </c:pt>
                      <c:pt idx="1923">
                        <c:v>43466.41778935185</c:v>
                      </c:pt>
                      <c:pt idx="1924">
                        <c:v>43466.417800925927</c:v>
                      </c:pt>
                      <c:pt idx="1925">
                        <c:v>43466.417812500003</c:v>
                      </c:pt>
                      <c:pt idx="1926">
                        <c:v>43466.417824074073</c:v>
                      </c:pt>
                      <c:pt idx="1927">
                        <c:v>43466.41783564815</c:v>
                      </c:pt>
                      <c:pt idx="1928">
                        <c:v>43466.417847222219</c:v>
                      </c:pt>
                      <c:pt idx="1929">
                        <c:v>43466.417858796303</c:v>
                      </c:pt>
                      <c:pt idx="1930">
                        <c:v>43466.417870370373</c:v>
                      </c:pt>
                      <c:pt idx="1931">
                        <c:v>43466.417881944442</c:v>
                      </c:pt>
                      <c:pt idx="1932">
                        <c:v>43466.417893518519</c:v>
                      </c:pt>
                      <c:pt idx="1933">
                        <c:v>43466.417905092603</c:v>
                      </c:pt>
                      <c:pt idx="1934">
                        <c:v>43466.417916666673</c:v>
                      </c:pt>
                      <c:pt idx="1935">
                        <c:v>43466.417928240742</c:v>
                      </c:pt>
                      <c:pt idx="1936">
                        <c:v>43466.417939814812</c:v>
                      </c:pt>
                      <c:pt idx="1937">
                        <c:v>43466.417951388888</c:v>
                      </c:pt>
                      <c:pt idx="1938">
                        <c:v>43466.417962962973</c:v>
                      </c:pt>
                      <c:pt idx="1939">
                        <c:v>43466.417974537027</c:v>
                      </c:pt>
                      <c:pt idx="1940">
                        <c:v>43466.417986111112</c:v>
                      </c:pt>
                      <c:pt idx="1941">
                        <c:v>43466.417997685188</c:v>
                      </c:pt>
                      <c:pt idx="1942">
                        <c:v>43466.418009259258</c:v>
                      </c:pt>
                      <c:pt idx="1943">
                        <c:v>43466.418020833327</c:v>
                      </c:pt>
                      <c:pt idx="1944">
                        <c:v>43466.418032407397</c:v>
                      </c:pt>
                      <c:pt idx="1945">
                        <c:v>43466.418043981481</c:v>
                      </c:pt>
                      <c:pt idx="1946">
                        <c:v>43466.418055555558</c:v>
                      </c:pt>
                      <c:pt idx="1947">
                        <c:v>43466.418067129627</c:v>
                      </c:pt>
                      <c:pt idx="1948">
                        <c:v>43466.418078703697</c:v>
                      </c:pt>
                      <c:pt idx="1949">
                        <c:v>43466.418090277781</c:v>
                      </c:pt>
                      <c:pt idx="1950">
                        <c:v>43466.41810185185</c:v>
                      </c:pt>
                      <c:pt idx="1951">
                        <c:v>43466.418113425927</c:v>
                      </c:pt>
                      <c:pt idx="1952">
                        <c:v>43466.418124999997</c:v>
                      </c:pt>
                      <c:pt idx="1953">
                        <c:v>43466.418136574073</c:v>
                      </c:pt>
                      <c:pt idx="1954">
                        <c:v>43466.41814814815</c:v>
                      </c:pt>
                      <c:pt idx="1955">
                        <c:v>43466.41815972222</c:v>
                      </c:pt>
                      <c:pt idx="1956">
                        <c:v>43466.418171296304</c:v>
                      </c:pt>
                      <c:pt idx="1957">
                        <c:v>43466.418182870373</c:v>
                      </c:pt>
                      <c:pt idx="1958">
                        <c:v>43466.418194444443</c:v>
                      </c:pt>
                      <c:pt idx="1959">
                        <c:v>43466.418206018519</c:v>
                      </c:pt>
                      <c:pt idx="1960">
                        <c:v>43466.418217592603</c:v>
                      </c:pt>
                      <c:pt idx="1961">
                        <c:v>43466.418229166673</c:v>
                      </c:pt>
                      <c:pt idx="1962">
                        <c:v>43466.418240740742</c:v>
                      </c:pt>
                      <c:pt idx="1963">
                        <c:v>43466.418252314812</c:v>
                      </c:pt>
                      <c:pt idx="1964">
                        <c:v>43466.418263888889</c:v>
                      </c:pt>
                      <c:pt idx="1965">
                        <c:v>43466.418275462973</c:v>
                      </c:pt>
                      <c:pt idx="1966">
                        <c:v>43466.418287037042</c:v>
                      </c:pt>
                      <c:pt idx="1967">
                        <c:v>43466.418298611112</c:v>
                      </c:pt>
                      <c:pt idx="1968">
                        <c:v>43466.418310185189</c:v>
                      </c:pt>
                      <c:pt idx="1969">
                        <c:v>43466.418321759258</c:v>
                      </c:pt>
                      <c:pt idx="1970">
                        <c:v>43466.418333333328</c:v>
                      </c:pt>
                      <c:pt idx="1971">
                        <c:v>43466.418344907397</c:v>
                      </c:pt>
                      <c:pt idx="1972">
                        <c:v>43466.418356481481</c:v>
                      </c:pt>
                      <c:pt idx="1973">
                        <c:v>43466.418368055558</c:v>
                      </c:pt>
                      <c:pt idx="1974">
                        <c:v>43466.418379629627</c:v>
                      </c:pt>
                      <c:pt idx="1975">
                        <c:v>43466.418391203697</c:v>
                      </c:pt>
                      <c:pt idx="1976">
                        <c:v>43466.418402777781</c:v>
                      </c:pt>
                      <c:pt idx="1977">
                        <c:v>43466.418414351851</c:v>
                      </c:pt>
                      <c:pt idx="1978">
                        <c:v>43466.418425925927</c:v>
                      </c:pt>
                      <c:pt idx="1979">
                        <c:v>43466.418437499997</c:v>
                      </c:pt>
                      <c:pt idx="1980">
                        <c:v>43466.418449074074</c:v>
                      </c:pt>
                      <c:pt idx="1981">
                        <c:v>43466.41846064815</c:v>
                      </c:pt>
                      <c:pt idx="1982">
                        <c:v>43466.41847222222</c:v>
                      </c:pt>
                      <c:pt idx="1983">
                        <c:v>43466.418483796297</c:v>
                      </c:pt>
                      <c:pt idx="1984">
                        <c:v>43466.418495370373</c:v>
                      </c:pt>
                      <c:pt idx="1985">
                        <c:v>43466.418506944443</c:v>
                      </c:pt>
                      <c:pt idx="1986">
                        <c:v>43466.41851851852</c:v>
                      </c:pt>
                      <c:pt idx="1987">
                        <c:v>43466.418530092589</c:v>
                      </c:pt>
                      <c:pt idx="1988">
                        <c:v>43466.418541666673</c:v>
                      </c:pt>
                      <c:pt idx="1989">
                        <c:v>43466.418553240743</c:v>
                      </c:pt>
                      <c:pt idx="1990">
                        <c:v>43466.418564814812</c:v>
                      </c:pt>
                      <c:pt idx="1991">
                        <c:v>43466.418576388889</c:v>
                      </c:pt>
                      <c:pt idx="1992">
                        <c:v>43466.418587962973</c:v>
                      </c:pt>
                      <c:pt idx="1993">
                        <c:v>43466.418599537043</c:v>
                      </c:pt>
                      <c:pt idx="1994">
                        <c:v>43466.418611111112</c:v>
                      </c:pt>
                      <c:pt idx="1995">
                        <c:v>43466.418622685182</c:v>
                      </c:pt>
                      <c:pt idx="1996">
                        <c:v>43466.418634259258</c:v>
                      </c:pt>
                      <c:pt idx="1997">
                        <c:v>43466.418645833342</c:v>
                      </c:pt>
                      <c:pt idx="1998">
                        <c:v>43466.418657407397</c:v>
                      </c:pt>
                      <c:pt idx="1999">
                        <c:v>43466.418668981481</c:v>
                      </c:pt>
                      <c:pt idx="2000">
                        <c:v>43466.418680555558</c:v>
                      </c:pt>
                      <c:pt idx="2001">
                        <c:v>43466.418692129628</c:v>
                      </c:pt>
                      <c:pt idx="2002">
                        <c:v>43466.418703703697</c:v>
                      </c:pt>
                      <c:pt idx="2003">
                        <c:v>43466.418715277781</c:v>
                      </c:pt>
                      <c:pt idx="2004">
                        <c:v>43466.418726851851</c:v>
                      </c:pt>
                      <c:pt idx="2005">
                        <c:v>43466.418738425928</c:v>
                      </c:pt>
                      <c:pt idx="2006">
                        <c:v>43466.418749999997</c:v>
                      </c:pt>
                      <c:pt idx="2007">
                        <c:v>43466.418761574067</c:v>
                      </c:pt>
                      <c:pt idx="2008">
                        <c:v>43466.418773148151</c:v>
                      </c:pt>
                      <c:pt idx="2009">
                        <c:v>43466.41878472222</c:v>
                      </c:pt>
                      <c:pt idx="2010">
                        <c:v>43466.418796296297</c:v>
                      </c:pt>
                      <c:pt idx="2011">
                        <c:v>43466.418807870366</c:v>
                      </c:pt>
                      <c:pt idx="2012">
                        <c:v>43466.418819444443</c:v>
                      </c:pt>
                      <c:pt idx="2013">
                        <c:v>43466.41883101852</c:v>
                      </c:pt>
                      <c:pt idx="2014">
                        <c:v>43466.418842592589</c:v>
                      </c:pt>
                      <c:pt idx="2015">
                        <c:v>43466.418854166674</c:v>
                      </c:pt>
                      <c:pt idx="2016">
                        <c:v>43466.418865740743</c:v>
                      </c:pt>
                      <c:pt idx="2017">
                        <c:v>43466.418877314813</c:v>
                      </c:pt>
                      <c:pt idx="2018">
                        <c:v>43466.418888888889</c:v>
                      </c:pt>
                      <c:pt idx="2019">
                        <c:v>43466.418900462973</c:v>
                      </c:pt>
                      <c:pt idx="2020">
                        <c:v>43466.418912037043</c:v>
                      </c:pt>
                      <c:pt idx="2021">
                        <c:v>43466.418923611112</c:v>
                      </c:pt>
                      <c:pt idx="2022">
                        <c:v>43466.418935185182</c:v>
                      </c:pt>
                      <c:pt idx="2023">
                        <c:v>43466.418946759259</c:v>
                      </c:pt>
                      <c:pt idx="2024">
                        <c:v>43466.418958333343</c:v>
                      </c:pt>
                      <c:pt idx="2025">
                        <c:v>43466.418969907398</c:v>
                      </c:pt>
                      <c:pt idx="2026">
                        <c:v>43466.418981481482</c:v>
                      </c:pt>
                      <c:pt idx="2027">
                        <c:v>43466.418993055559</c:v>
                      </c:pt>
                      <c:pt idx="2028">
                        <c:v>43466.419004629628</c:v>
                      </c:pt>
                      <c:pt idx="2029">
                        <c:v>43466.419016203698</c:v>
                      </c:pt>
                      <c:pt idx="2030">
                        <c:v>43466.419027777767</c:v>
                      </c:pt>
                      <c:pt idx="2031">
                        <c:v>43466.419039351851</c:v>
                      </c:pt>
                      <c:pt idx="2032">
                        <c:v>43466.419050925928</c:v>
                      </c:pt>
                      <c:pt idx="2033">
                        <c:v>43466.419062499997</c:v>
                      </c:pt>
                      <c:pt idx="2034">
                        <c:v>43466.419074074067</c:v>
                      </c:pt>
                      <c:pt idx="2035">
                        <c:v>43466.419085648151</c:v>
                      </c:pt>
                      <c:pt idx="2036">
                        <c:v>43466.41909722222</c:v>
                      </c:pt>
                      <c:pt idx="2037">
                        <c:v>43466.419108796297</c:v>
                      </c:pt>
                      <c:pt idx="2038">
                        <c:v>43466.419120370367</c:v>
                      </c:pt>
                      <c:pt idx="2039">
                        <c:v>43466.419131944444</c:v>
                      </c:pt>
                      <c:pt idx="2040">
                        <c:v>43466.41914351852</c:v>
                      </c:pt>
                      <c:pt idx="2041">
                        <c:v>43466.41915509259</c:v>
                      </c:pt>
                      <c:pt idx="2042">
                        <c:v>43466.419166666667</c:v>
                      </c:pt>
                      <c:pt idx="2043">
                        <c:v>43466.419178240743</c:v>
                      </c:pt>
                      <c:pt idx="2044">
                        <c:v>43466.419189814813</c:v>
                      </c:pt>
                      <c:pt idx="2045">
                        <c:v>43466.41920138889</c:v>
                      </c:pt>
                      <c:pt idx="2046">
                        <c:v>43466.419212962966</c:v>
                      </c:pt>
                      <c:pt idx="2047">
                        <c:v>43466.419224537043</c:v>
                      </c:pt>
                      <c:pt idx="2048">
                        <c:v>43466.419236111113</c:v>
                      </c:pt>
                      <c:pt idx="2049">
                        <c:v>43466.419247685182</c:v>
                      </c:pt>
                      <c:pt idx="2050">
                        <c:v>43466.419259259259</c:v>
                      </c:pt>
                      <c:pt idx="2051">
                        <c:v>43466.419270833343</c:v>
                      </c:pt>
                      <c:pt idx="2052">
                        <c:v>43466.419282407413</c:v>
                      </c:pt>
                      <c:pt idx="2053">
                        <c:v>43466.419293981482</c:v>
                      </c:pt>
                      <c:pt idx="2054">
                        <c:v>43466.419305555559</c:v>
                      </c:pt>
                      <c:pt idx="2055">
                        <c:v>43466.419317129628</c:v>
                      </c:pt>
                      <c:pt idx="2056">
                        <c:v>43466.419328703712</c:v>
                      </c:pt>
                      <c:pt idx="2057">
                        <c:v>43466.419340277767</c:v>
                      </c:pt>
                      <c:pt idx="2058">
                        <c:v>43466.419351851851</c:v>
                      </c:pt>
                      <c:pt idx="2059">
                        <c:v>43466.419363425928</c:v>
                      </c:pt>
                      <c:pt idx="2060">
                        <c:v>43466.419374999998</c:v>
                      </c:pt>
                      <c:pt idx="2061">
                        <c:v>43466.419386574067</c:v>
                      </c:pt>
                      <c:pt idx="2062">
                        <c:v>43466.419398148151</c:v>
                      </c:pt>
                      <c:pt idx="2063">
                        <c:v>43466.419409722221</c:v>
                      </c:pt>
                      <c:pt idx="2064">
                        <c:v>43466.419421296298</c:v>
                      </c:pt>
                      <c:pt idx="2065">
                        <c:v>43466.419432870367</c:v>
                      </c:pt>
                      <c:pt idx="2066">
                        <c:v>43466.419444444437</c:v>
                      </c:pt>
                      <c:pt idx="2067">
                        <c:v>43466.419456018521</c:v>
                      </c:pt>
                      <c:pt idx="2068">
                        <c:v>43466.41946759259</c:v>
                      </c:pt>
                      <c:pt idx="2069">
                        <c:v>43466.419479166667</c:v>
                      </c:pt>
                      <c:pt idx="2070">
                        <c:v>43466.419490740736</c:v>
                      </c:pt>
                      <c:pt idx="2071">
                        <c:v>43466.419502314813</c:v>
                      </c:pt>
                      <c:pt idx="2072">
                        <c:v>43466.41951388889</c:v>
                      </c:pt>
                      <c:pt idx="2073">
                        <c:v>43466.419525462959</c:v>
                      </c:pt>
                      <c:pt idx="2074">
                        <c:v>43466.419537037043</c:v>
                      </c:pt>
                      <c:pt idx="2075">
                        <c:v>43466.419548611113</c:v>
                      </c:pt>
                      <c:pt idx="2076">
                        <c:v>43466.419560185182</c:v>
                      </c:pt>
                      <c:pt idx="2077">
                        <c:v>43466.419571759259</c:v>
                      </c:pt>
                      <c:pt idx="2078">
                        <c:v>43466.419583333343</c:v>
                      </c:pt>
                      <c:pt idx="2079">
                        <c:v>43466.419594907413</c:v>
                      </c:pt>
                      <c:pt idx="2080">
                        <c:v>43466.419606481482</c:v>
                      </c:pt>
                      <c:pt idx="2081">
                        <c:v>43466.419618055559</c:v>
                      </c:pt>
                      <c:pt idx="2082">
                        <c:v>43466.419629629629</c:v>
                      </c:pt>
                      <c:pt idx="2083">
                        <c:v>43466.419641203713</c:v>
                      </c:pt>
                      <c:pt idx="2084">
                        <c:v>43466.419652777768</c:v>
                      </c:pt>
                      <c:pt idx="2085">
                        <c:v>43466.419664351852</c:v>
                      </c:pt>
                      <c:pt idx="2086">
                        <c:v>43466.419675925928</c:v>
                      </c:pt>
                      <c:pt idx="2087">
                        <c:v>43466.419687499998</c:v>
                      </c:pt>
                      <c:pt idx="2088">
                        <c:v>43466.419699074067</c:v>
                      </c:pt>
                      <c:pt idx="2089">
                        <c:v>43466.419710648152</c:v>
                      </c:pt>
                      <c:pt idx="2090">
                        <c:v>43466.419722222221</c:v>
                      </c:pt>
                      <c:pt idx="2091">
                        <c:v>43466.419733796298</c:v>
                      </c:pt>
                      <c:pt idx="2092">
                        <c:v>43466.419745370367</c:v>
                      </c:pt>
                      <c:pt idx="2093">
                        <c:v>43466.419756944437</c:v>
                      </c:pt>
                      <c:pt idx="2094">
                        <c:v>43466.419768518521</c:v>
                      </c:pt>
                      <c:pt idx="2095">
                        <c:v>43466.41978009259</c:v>
                      </c:pt>
                      <c:pt idx="2096">
                        <c:v>43466.419791666667</c:v>
                      </c:pt>
                      <c:pt idx="2097">
                        <c:v>43466.419803240737</c:v>
                      </c:pt>
                      <c:pt idx="2098">
                        <c:v>43466.419814814813</c:v>
                      </c:pt>
                      <c:pt idx="2099">
                        <c:v>43466.41982638889</c:v>
                      </c:pt>
                      <c:pt idx="2100">
                        <c:v>43466.41983796296</c:v>
                      </c:pt>
                      <c:pt idx="2101">
                        <c:v>43466.419849537036</c:v>
                      </c:pt>
                      <c:pt idx="2102">
                        <c:v>43466.419861111113</c:v>
                      </c:pt>
                      <c:pt idx="2103">
                        <c:v>43466.419872685183</c:v>
                      </c:pt>
                      <c:pt idx="2104">
                        <c:v>43466.41988425926</c:v>
                      </c:pt>
                      <c:pt idx="2105">
                        <c:v>43466.419895833344</c:v>
                      </c:pt>
                      <c:pt idx="2106">
                        <c:v>43466.419907407413</c:v>
                      </c:pt>
                      <c:pt idx="2107">
                        <c:v>43466.419918981483</c:v>
                      </c:pt>
                      <c:pt idx="2108">
                        <c:v>43466.419930555552</c:v>
                      </c:pt>
                      <c:pt idx="2109">
                        <c:v>43466.419942129629</c:v>
                      </c:pt>
                      <c:pt idx="2110">
                        <c:v>43466.419953703713</c:v>
                      </c:pt>
                      <c:pt idx="2111">
                        <c:v>43466.419965277782</c:v>
                      </c:pt>
                      <c:pt idx="2112">
                        <c:v>43466.419976851852</c:v>
                      </c:pt>
                      <c:pt idx="2113">
                        <c:v>43466.419988425929</c:v>
                      </c:pt>
                      <c:pt idx="2114">
                        <c:v>43466.42</c:v>
                      </c:pt>
                      <c:pt idx="2115">
                        <c:v>43466.420011574082</c:v>
                      </c:pt>
                      <c:pt idx="2116">
                        <c:v>43466.420023148137</c:v>
                      </c:pt>
                      <c:pt idx="2117">
                        <c:v>43466.420034722221</c:v>
                      </c:pt>
                      <c:pt idx="2118">
                        <c:v>43466.420046296298</c:v>
                      </c:pt>
                      <c:pt idx="2119">
                        <c:v>43466.420057870368</c:v>
                      </c:pt>
                      <c:pt idx="2120">
                        <c:v>43466.420069444437</c:v>
                      </c:pt>
                      <c:pt idx="2121">
                        <c:v>43466.420081018521</c:v>
                      </c:pt>
                      <c:pt idx="2122">
                        <c:v>43466.420092592591</c:v>
                      </c:pt>
                      <c:pt idx="2123">
                        <c:v>43466.420104166667</c:v>
                      </c:pt>
                      <c:pt idx="2124">
                        <c:v>43466.420115740737</c:v>
                      </c:pt>
                      <c:pt idx="2125">
                        <c:v>43466.420127314806</c:v>
                      </c:pt>
                      <c:pt idx="2126">
                        <c:v>43466.420138888891</c:v>
                      </c:pt>
                      <c:pt idx="2127">
                        <c:v>43466.42015046296</c:v>
                      </c:pt>
                      <c:pt idx="2128">
                        <c:v>43466.420162037037</c:v>
                      </c:pt>
                      <c:pt idx="2129">
                        <c:v>43466.420173611114</c:v>
                      </c:pt>
                      <c:pt idx="2130">
                        <c:v>43466.420185185183</c:v>
                      </c:pt>
                      <c:pt idx="2131">
                        <c:v>43466.42019675926</c:v>
                      </c:pt>
                      <c:pt idx="2132">
                        <c:v>43466.420208333337</c:v>
                      </c:pt>
                      <c:pt idx="2133">
                        <c:v>43466.420219907413</c:v>
                      </c:pt>
                      <c:pt idx="2134">
                        <c:v>43466.420231481483</c:v>
                      </c:pt>
                      <c:pt idx="2135">
                        <c:v>43466.420243055552</c:v>
                      </c:pt>
                      <c:pt idx="2136">
                        <c:v>43466.420254629629</c:v>
                      </c:pt>
                      <c:pt idx="2137">
                        <c:v>43466.420266203713</c:v>
                      </c:pt>
                      <c:pt idx="2138">
                        <c:v>43466.420277777783</c:v>
                      </c:pt>
                      <c:pt idx="2139">
                        <c:v>43466.420289351852</c:v>
                      </c:pt>
                      <c:pt idx="2140">
                        <c:v>43466.420300925929</c:v>
                      </c:pt>
                      <c:pt idx="2141">
                        <c:v>43466.420312499999</c:v>
                      </c:pt>
                      <c:pt idx="2142">
                        <c:v>43466.420324074083</c:v>
                      </c:pt>
                      <c:pt idx="2143">
                        <c:v>43466.420335648138</c:v>
                      </c:pt>
                      <c:pt idx="2144">
                        <c:v>43466.420347222222</c:v>
                      </c:pt>
                      <c:pt idx="2145">
                        <c:v>43466.420358796298</c:v>
                      </c:pt>
                      <c:pt idx="2146">
                        <c:v>43466.420370370368</c:v>
                      </c:pt>
                      <c:pt idx="2147">
                        <c:v>43466.420381944437</c:v>
                      </c:pt>
                      <c:pt idx="2148">
                        <c:v>43466.420393518521</c:v>
                      </c:pt>
                      <c:pt idx="2149">
                        <c:v>43466.420405092591</c:v>
                      </c:pt>
                      <c:pt idx="2150">
                        <c:v>43466.420416666668</c:v>
                      </c:pt>
                      <c:pt idx="2151">
                        <c:v>43466.420428240737</c:v>
                      </c:pt>
                      <c:pt idx="2152">
                        <c:v>43466.420439814807</c:v>
                      </c:pt>
                      <c:pt idx="2153">
                        <c:v>43466.420451388891</c:v>
                      </c:pt>
                      <c:pt idx="2154">
                        <c:v>43466.42046296296</c:v>
                      </c:pt>
                      <c:pt idx="2155">
                        <c:v>43466.420474537037</c:v>
                      </c:pt>
                      <c:pt idx="2156">
                        <c:v>43466.420486111107</c:v>
                      </c:pt>
                      <c:pt idx="2157">
                        <c:v>43466.420497685183</c:v>
                      </c:pt>
                      <c:pt idx="2158">
                        <c:v>43466.42050925926</c:v>
                      </c:pt>
                      <c:pt idx="2159">
                        <c:v>43466.420520833337</c:v>
                      </c:pt>
                      <c:pt idx="2160">
                        <c:v>43466.420532407406</c:v>
                      </c:pt>
                      <c:pt idx="2161">
                        <c:v>43466.420543981483</c:v>
                      </c:pt>
                      <c:pt idx="2162">
                        <c:v>43466.420555555553</c:v>
                      </c:pt>
                      <c:pt idx="2163">
                        <c:v>43466.420567129629</c:v>
                      </c:pt>
                      <c:pt idx="2164">
                        <c:v>43466.420578703714</c:v>
                      </c:pt>
                      <c:pt idx="2165">
                        <c:v>43466.420590277783</c:v>
                      </c:pt>
                      <c:pt idx="2166">
                        <c:v>43466.420601851853</c:v>
                      </c:pt>
                      <c:pt idx="2167">
                        <c:v>43466.420613425929</c:v>
                      </c:pt>
                      <c:pt idx="2168">
                        <c:v>43466.420624999999</c:v>
                      </c:pt>
                      <c:pt idx="2169">
                        <c:v>43466.420636574083</c:v>
                      </c:pt>
                      <c:pt idx="2170">
                        <c:v>43466.420648148152</c:v>
                      </c:pt>
                      <c:pt idx="2171">
                        <c:v>43466.420659722222</c:v>
                      </c:pt>
                      <c:pt idx="2172">
                        <c:v>43466.420671296299</c:v>
                      </c:pt>
                      <c:pt idx="2173">
                        <c:v>43466.420682870368</c:v>
                      </c:pt>
                      <c:pt idx="2174">
                        <c:v>43466.420694444438</c:v>
                      </c:pt>
                      <c:pt idx="2175">
                        <c:v>43466.420706018522</c:v>
                      </c:pt>
                      <c:pt idx="2176">
                        <c:v>43466.420717592591</c:v>
                      </c:pt>
                      <c:pt idx="2177">
                        <c:v>43466.420729166668</c:v>
                      </c:pt>
                      <c:pt idx="2178">
                        <c:v>43466.420740740738</c:v>
                      </c:pt>
                      <c:pt idx="2179">
                        <c:v>43466.420752314807</c:v>
                      </c:pt>
                      <c:pt idx="2180">
                        <c:v>43466.420763888891</c:v>
                      </c:pt>
                      <c:pt idx="2181">
                        <c:v>43466.420775462961</c:v>
                      </c:pt>
                      <c:pt idx="2182">
                        <c:v>43466.420787037037</c:v>
                      </c:pt>
                      <c:pt idx="2183">
                        <c:v>43466.420798611107</c:v>
                      </c:pt>
                      <c:pt idx="2184">
                        <c:v>43466.420810185176</c:v>
                      </c:pt>
                      <c:pt idx="2185">
                        <c:v>43466.42082175926</c:v>
                      </c:pt>
                      <c:pt idx="2186">
                        <c:v>43466.42083333333</c:v>
                      </c:pt>
                      <c:pt idx="2187">
                        <c:v>43466.420844907407</c:v>
                      </c:pt>
                      <c:pt idx="2188">
                        <c:v>43466.420856481483</c:v>
                      </c:pt>
                      <c:pt idx="2189">
                        <c:v>43466.420868055553</c:v>
                      </c:pt>
                      <c:pt idx="2190">
                        <c:v>43466.42087962963</c:v>
                      </c:pt>
                      <c:pt idx="2191">
                        <c:v>43466.420891203707</c:v>
                      </c:pt>
                      <c:pt idx="2192">
                        <c:v>43466.420902777783</c:v>
                      </c:pt>
                      <c:pt idx="2193">
                        <c:v>43466.420914351853</c:v>
                      </c:pt>
                      <c:pt idx="2194">
                        <c:v>43466.420925925922</c:v>
                      </c:pt>
                      <c:pt idx="2195">
                        <c:v>43466.420937499999</c:v>
                      </c:pt>
                      <c:pt idx="2196">
                        <c:v>43466.420949074083</c:v>
                      </c:pt>
                      <c:pt idx="2197">
                        <c:v>43466.420960648153</c:v>
                      </c:pt>
                      <c:pt idx="2198">
                        <c:v>43466.420972222222</c:v>
                      </c:pt>
                      <c:pt idx="2199">
                        <c:v>43466.420983796299</c:v>
                      </c:pt>
                      <c:pt idx="2200">
                        <c:v>43466.420995370368</c:v>
                      </c:pt>
                      <c:pt idx="2201">
                        <c:v>43466.421006944453</c:v>
                      </c:pt>
                      <c:pt idx="2202">
                        <c:v>43466.421018518522</c:v>
                      </c:pt>
                      <c:pt idx="2203">
                        <c:v>43466.421030092592</c:v>
                      </c:pt>
                      <c:pt idx="2204">
                        <c:v>43466.421041666668</c:v>
                      </c:pt>
                      <c:pt idx="2205">
                        <c:v>43466.421053240738</c:v>
                      </c:pt>
                      <c:pt idx="2206">
                        <c:v>43466.421064814807</c:v>
                      </c:pt>
                      <c:pt idx="2207">
                        <c:v>43466.421076388891</c:v>
                      </c:pt>
                      <c:pt idx="2208">
                        <c:v>43466.421087962961</c:v>
                      </c:pt>
                      <c:pt idx="2209">
                        <c:v>43466.421099537038</c:v>
                      </c:pt>
                      <c:pt idx="2210">
                        <c:v>43466.421111111107</c:v>
                      </c:pt>
                      <c:pt idx="2211">
                        <c:v>43466.421122685177</c:v>
                      </c:pt>
                      <c:pt idx="2212">
                        <c:v>43466.421134259261</c:v>
                      </c:pt>
                      <c:pt idx="2213">
                        <c:v>43466.42114583333</c:v>
                      </c:pt>
                      <c:pt idx="2214">
                        <c:v>43466.421157407407</c:v>
                      </c:pt>
                      <c:pt idx="2215">
                        <c:v>43466.421168981477</c:v>
                      </c:pt>
                      <c:pt idx="2216">
                        <c:v>43466.421180555553</c:v>
                      </c:pt>
                      <c:pt idx="2217">
                        <c:v>43466.42119212963</c:v>
                      </c:pt>
                      <c:pt idx="2218">
                        <c:v>43466.421203703707</c:v>
                      </c:pt>
                      <c:pt idx="2219">
                        <c:v>43466.421215277784</c:v>
                      </c:pt>
                      <c:pt idx="2220">
                        <c:v>43466.421226851853</c:v>
                      </c:pt>
                      <c:pt idx="2221">
                        <c:v>43466.421238425923</c:v>
                      </c:pt>
                      <c:pt idx="2222">
                        <c:v>43466.421249999999</c:v>
                      </c:pt>
                      <c:pt idx="2223">
                        <c:v>43466.421261574083</c:v>
                      </c:pt>
                      <c:pt idx="2224">
                        <c:v>43466.421273148153</c:v>
                      </c:pt>
                      <c:pt idx="2225">
                        <c:v>43466.421284722222</c:v>
                      </c:pt>
                      <c:pt idx="2226">
                        <c:v>43466.421296296299</c:v>
                      </c:pt>
                      <c:pt idx="2227">
                        <c:v>43466.421307870369</c:v>
                      </c:pt>
                      <c:pt idx="2228">
                        <c:v>43466.421319444453</c:v>
                      </c:pt>
                      <c:pt idx="2229">
                        <c:v>43466.421331018522</c:v>
                      </c:pt>
                      <c:pt idx="2230">
                        <c:v>43466.421342592592</c:v>
                      </c:pt>
                      <c:pt idx="2231">
                        <c:v>43466.421354166669</c:v>
                      </c:pt>
                      <c:pt idx="2232">
                        <c:v>43466.421365740738</c:v>
                      </c:pt>
                      <c:pt idx="2233">
                        <c:v>43466.421377314808</c:v>
                      </c:pt>
                      <c:pt idx="2234">
                        <c:v>43466.421388888892</c:v>
                      </c:pt>
                      <c:pt idx="2235">
                        <c:v>43466.421400462961</c:v>
                      </c:pt>
                      <c:pt idx="2236">
                        <c:v>43466.421412037038</c:v>
                      </c:pt>
                      <c:pt idx="2237">
                        <c:v>43466.421423611107</c:v>
                      </c:pt>
                      <c:pt idx="2238">
                        <c:v>43466.421435185177</c:v>
                      </c:pt>
                      <c:pt idx="2239">
                        <c:v>43466.421446759261</c:v>
                      </c:pt>
                      <c:pt idx="2240">
                        <c:v>43466.421458333331</c:v>
                      </c:pt>
                      <c:pt idx="2241">
                        <c:v>43466.421469907407</c:v>
                      </c:pt>
                      <c:pt idx="2242">
                        <c:v>43466.421481481477</c:v>
                      </c:pt>
                      <c:pt idx="2243">
                        <c:v>43466.421493055554</c:v>
                      </c:pt>
                      <c:pt idx="2244">
                        <c:v>43466.42150462963</c:v>
                      </c:pt>
                      <c:pt idx="2245">
                        <c:v>43466.421516203707</c:v>
                      </c:pt>
                      <c:pt idx="2246">
                        <c:v>43466.421527777777</c:v>
                      </c:pt>
                      <c:pt idx="2247">
                        <c:v>43466.421539351853</c:v>
                      </c:pt>
                      <c:pt idx="2248">
                        <c:v>43466.421550925923</c:v>
                      </c:pt>
                      <c:pt idx="2249">
                        <c:v>43466.4215625</c:v>
                      </c:pt>
                      <c:pt idx="2250">
                        <c:v>43466.421574074076</c:v>
                      </c:pt>
                      <c:pt idx="2251">
                        <c:v>43466.421585648153</c:v>
                      </c:pt>
                      <c:pt idx="2252">
                        <c:v>43466.421597222223</c:v>
                      </c:pt>
                      <c:pt idx="2253">
                        <c:v>43466.4216087963</c:v>
                      </c:pt>
                      <c:pt idx="2254">
                        <c:v>43466.421620370369</c:v>
                      </c:pt>
                      <c:pt idx="2255">
                        <c:v>43466.421631944453</c:v>
                      </c:pt>
                      <c:pt idx="2256">
                        <c:v>43466.421643518523</c:v>
                      </c:pt>
                      <c:pt idx="2257">
                        <c:v>43466.421655092592</c:v>
                      </c:pt>
                      <c:pt idx="2258">
                        <c:v>43466.421666666669</c:v>
                      </c:pt>
                      <c:pt idx="2259">
                        <c:v>43466.421678240738</c:v>
                      </c:pt>
                      <c:pt idx="2260">
                        <c:v>43466.421689814822</c:v>
                      </c:pt>
                      <c:pt idx="2261">
                        <c:v>43466.421701388892</c:v>
                      </c:pt>
                      <c:pt idx="2262">
                        <c:v>43466.421712962961</c:v>
                      </c:pt>
                      <c:pt idx="2263">
                        <c:v>43466.421724537038</c:v>
                      </c:pt>
                      <c:pt idx="2264">
                        <c:v>43466.421736111108</c:v>
                      </c:pt>
                      <c:pt idx="2265">
                        <c:v>43466.421747685177</c:v>
                      </c:pt>
                      <c:pt idx="2266">
                        <c:v>43466.421759259261</c:v>
                      </c:pt>
                      <c:pt idx="2267">
                        <c:v>43466.421770833331</c:v>
                      </c:pt>
                      <c:pt idx="2268">
                        <c:v>43466.421782407408</c:v>
                      </c:pt>
                      <c:pt idx="2269">
                        <c:v>43466.421793981477</c:v>
                      </c:pt>
                      <c:pt idx="2270">
                        <c:v>43466.421805555547</c:v>
                      </c:pt>
                      <c:pt idx="2271">
                        <c:v>43466.421817129631</c:v>
                      </c:pt>
                      <c:pt idx="2272">
                        <c:v>43466.4218287037</c:v>
                      </c:pt>
                      <c:pt idx="2273">
                        <c:v>43466.421840277777</c:v>
                      </c:pt>
                      <c:pt idx="2274">
                        <c:v>43466.421851851846</c:v>
                      </c:pt>
                      <c:pt idx="2275">
                        <c:v>43466.421863425923</c:v>
                      </c:pt>
                      <c:pt idx="2276">
                        <c:v>43466.421875</c:v>
                      </c:pt>
                      <c:pt idx="2277">
                        <c:v>43466.421886574077</c:v>
                      </c:pt>
                      <c:pt idx="2278">
                        <c:v>43466.421898148154</c:v>
                      </c:pt>
                      <c:pt idx="2279">
                        <c:v>43466.421909722223</c:v>
                      </c:pt>
                      <c:pt idx="2280">
                        <c:v>43466.4219212963</c:v>
                      </c:pt>
                      <c:pt idx="2281">
                        <c:v>43466.421932870369</c:v>
                      </c:pt>
                      <c:pt idx="2282">
                        <c:v>43466.421944444453</c:v>
                      </c:pt>
                      <c:pt idx="2283">
                        <c:v>43466.421956018523</c:v>
                      </c:pt>
                      <c:pt idx="2284">
                        <c:v>43466.421967592592</c:v>
                      </c:pt>
                      <c:pt idx="2285">
                        <c:v>43466.421979166669</c:v>
                      </c:pt>
                      <c:pt idx="2286">
                        <c:v>43466.421990740739</c:v>
                      </c:pt>
                      <c:pt idx="2287">
                        <c:v>43466.422002314823</c:v>
                      </c:pt>
                      <c:pt idx="2288">
                        <c:v>43466.422013888892</c:v>
                      </c:pt>
                      <c:pt idx="2289">
                        <c:v>43466.422025462962</c:v>
                      </c:pt>
                      <c:pt idx="2290">
                        <c:v>43466.422037037039</c:v>
                      </c:pt>
                      <c:pt idx="2291">
                        <c:v>43466.422048611108</c:v>
                      </c:pt>
                      <c:pt idx="2292">
                        <c:v>43466.422060185178</c:v>
                      </c:pt>
                      <c:pt idx="2293">
                        <c:v>43466.422071759262</c:v>
                      </c:pt>
                      <c:pt idx="2294">
                        <c:v>43466.422083333331</c:v>
                      </c:pt>
                      <c:pt idx="2295">
                        <c:v>43466.422094907408</c:v>
                      </c:pt>
                      <c:pt idx="2296">
                        <c:v>43466.422106481477</c:v>
                      </c:pt>
                      <c:pt idx="2297">
                        <c:v>43466.422118055547</c:v>
                      </c:pt>
                      <c:pt idx="2298">
                        <c:v>43466.422129629631</c:v>
                      </c:pt>
                      <c:pt idx="2299">
                        <c:v>43466.4221412037</c:v>
                      </c:pt>
                      <c:pt idx="2300">
                        <c:v>43466.422152777777</c:v>
                      </c:pt>
                      <c:pt idx="2301">
                        <c:v>43466.422164351847</c:v>
                      </c:pt>
                      <c:pt idx="2302">
                        <c:v>43466.422175925924</c:v>
                      </c:pt>
                      <c:pt idx="2303">
                        <c:v>43466.4221875</c:v>
                      </c:pt>
                      <c:pt idx="2304">
                        <c:v>43466.422199074077</c:v>
                      </c:pt>
                      <c:pt idx="2305">
                        <c:v>43466.422210648147</c:v>
                      </c:pt>
                      <c:pt idx="2306">
                        <c:v>43466.422222222223</c:v>
                      </c:pt>
                      <c:pt idx="2307">
                        <c:v>43466.422233796293</c:v>
                      </c:pt>
                      <c:pt idx="2308">
                        <c:v>43466.42224537037</c:v>
                      </c:pt>
                      <c:pt idx="2309">
                        <c:v>43466.422256944446</c:v>
                      </c:pt>
                      <c:pt idx="2310">
                        <c:v>43466.422268518523</c:v>
                      </c:pt>
                      <c:pt idx="2311">
                        <c:v>43466.422280092593</c:v>
                      </c:pt>
                      <c:pt idx="2312">
                        <c:v>43466.422291666669</c:v>
                      </c:pt>
                      <c:pt idx="2313">
                        <c:v>43466.422303240739</c:v>
                      </c:pt>
                      <c:pt idx="2314">
                        <c:v>43466.422314814823</c:v>
                      </c:pt>
                      <c:pt idx="2315">
                        <c:v>43466.422326388893</c:v>
                      </c:pt>
                      <c:pt idx="2316">
                        <c:v>43466.422337962962</c:v>
                      </c:pt>
                      <c:pt idx="2317">
                        <c:v>43466.422349537039</c:v>
                      </c:pt>
                      <c:pt idx="2318">
                        <c:v>43466.422361111108</c:v>
                      </c:pt>
                      <c:pt idx="2319">
                        <c:v>43466.422372685192</c:v>
                      </c:pt>
                      <c:pt idx="2320">
                        <c:v>43466.422384259262</c:v>
                      </c:pt>
                      <c:pt idx="2321">
                        <c:v>43466.422395833331</c:v>
                      </c:pt>
                      <c:pt idx="2322">
                        <c:v>43466.422407407408</c:v>
                      </c:pt>
                      <c:pt idx="2323">
                        <c:v>43466.422418981478</c:v>
                      </c:pt>
                      <c:pt idx="2324">
                        <c:v>43466.422430555547</c:v>
                      </c:pt>
                      <c:pt idx="2325">
                        <c:v>43466.422442129631</c:v>
                      </c:pt>
                      <c:pt idx="2326">
                        <c:v>43466.422453703701</c:v>
                      </c:pt>
                      <c:pt idx="2327">
                        <c:v>43466.422465277778</c:v>
                      </c:pt>
                      <c:pt idx="2328">
                        <c:v>43466.422476851847</c:v>
                      </c:pt>
                      <c:pt idx="2329">
                        <c:v>43466.422488425917</c:v>
                      </c:pt>
                      <c:pt idx="2330">
                        <c:v>43466.422500000001</c:v>
                      </c:pt>
                      <c:pt idx="2331">
                        <c:v>43466.422511574077</c:v>
                      </c:pt>
                      <c:pt idx="2332">
                        <c:v>43466.422523148147</c:v>
                      </c:pt>
                      <c:pt idx="2333">
                        <c:v>43466.422534722216</c:v>
                      </c:pt>
                      <c:pt idx="2334">
                        <c:v>43466.422546296293</c:v>
                      </c:pt>
                      <c:pt idx="2335">
                        <c:v>43466.42255787037</c:v>
                      </c:pt>
                      <c:pt idx="2336">
                        <c:v>43466.422569444447</c:v>
                      </c:pt>
                      <c:pt idx="2337">
                        <c:v>43466.422581018523</c:v>
                      </c:pt>
                      <c:pt idx="2338">
                        <c:v>43466.422592592593</c:v>
                      </c:pt>
                      <c:pt idx="2339">
                        <c:v>43466.42260416667</c:v>
                      </c:pt>
                      <c:pt idx="2340">
                        <c:v>43466.422615740739</c:v>
                      </c:pt>
                      <c:pt idx="2341">
                        <c:v>43466.422627314823</c:v>
                      </c:pt>
                      <c:pt idx="2342">
                        <c:v>43466.422638888893</c:v>
                      </c:pt>
                      <c:pt idx="2343">
                        <c:v>43466.422650462962</c:v>
                      </c:pt>
                      <c:pt idx="2344">
                        <c:v>43466.422662037039</c:v>
                      </c:pt>
                      <c:pt idx="2345">
                        <c:v>43466.422673611109</c:v>
                      </c:pt>
                      <c:pt idx="2346">
                        <c:v>43466.422685185193</c:v>
                      </c:pt>
                      <c:pt idx="2347">
                        <c:v>43466.422696759262</c:v>
                      </c:pt>
                      <c:pt idx="2348">
                        <c:v>43466.422708333332</c:v>
                      </c:pt>
                      <c:pt idx="2349">
                        <c:v>43466.422719907408</c:v>
                      </c:pt>
                      <c:pt idx="2350">
                        <c:v>43466.422731481478</c:v>
                      </c:pt>
                      <c:pt idx="2351">
                        <c:v>43466.422743055547</c:v>
                      </c:pt>
                      <c:pt idx="2352">
                        <c:v>43466.422754629632</c:v>
                      </c:pt>
                      <c:pt idx="2353">
                        <c:v>43466.422766203701</c:v>
                      </c:pt>
                      <c:pt idx="2354">
                        <c:v>43466.422777777778</c:v>
                      </c:pt>
                      <c:pt idx="2355">
                        <c:v>43466.422789351847</c:v>
                      </c:pt>
                      <c:pt idx="2356">
                        <c:v>43466.422800925917</c:v>
                      </c:pt>
                      <c:pt idx="2357">
                        <c:v>43466.422812500001</c:v>
                      </c:pt>
                      <c:pt idx="2358">
                        <c:v>43466.422824074078</c:v>
                      </c:pt>
                      <c:pt idx="2359">
                        <c:v>43466.422835648147</c:v>
                      </c:pt>
                      <c:pt idx="2360">
                        <c:v>43466.422847222217</c:v>
                      </c:pt>
                      <c:pt idx="2361">
                        <c:v>43466.422858796293</c:v>
                      </c:pt>
                      <c:pt idx="2362">
                        <c:v>43466.42287037037</c:v>
                      </c:pt>
                      <c:pt idx="2363">
                        <c:v>43466.422881944447</c:v>
                      </c:pt>
                      <c:pt idx="2364">
                        <c:v>43466.422893518517</c:v>
                      </c:pt>
                      <c:pt idx="2365">
                        <c:v>43466.422905092593</c:v>
                      </c:pt>
                      <c:pt idx="2366">
                        <c:v>43466.42291666667</c:v>
                      </c:pt>
                      <c:pt idx="2367">
                        <c:v>43466.42292824074</c:v>
                      </c:pt>
                      <c:pt idx="2368">
                        <c:v>43466.422939814824</c:v>
                      </c:pt>
                      <c:pt idx="2369">
                        <c:v>43466.422951388893</c:v>
                      </c:pt>
                      <c:pt idx="2370">
                        <c:v>43466.422962962963</c:v>
                      </c:pt>
                      <c:pt idx="2371">
                        <c:v>43466.422974537039</c:v>
                      </c:pt>
                      <c:pt idx="2372">
                        <c:v>43466.422986111109</c:v>
                      </c:pt>
                      <c:pt idx="2373">
                        <c:v>43466.422997685193</c:v>
                      </c:pt>
                      <c:pt idx="2374">
                        <c:v>43466.423009259262</c:v>
                      </c:pt>
                      <c:pt idx="2375">
                        <c:v>43466.423020833332</c:v>
                      </c:pt>
                      <c:pt idx="2376">
                        <c:v>43466.423032407409</c:v>
                      </c:pt>
                      <c:pt idx="2377">
                        <c:v>43466.423043981478</c:v>
                      </c:pt>
                      <c:pt idx="2378">
                        <c:v>43466.423055555562</c:v>
                      </c:pt>
                      <c:pt idx="2379">
                        <c:v>43466.423067129632</c:v>
                      </c:pt>
                      <c:pt idx="2380">
                        <c:v>43466.423078703701</c:v>
                      </c:pt>
                      <c:pt idx="2381">
                        <c:v>43466.423090277778</c:v>
                      </c:pt>
                      <c:pt idx="2382">
                        <c:v>43466.423101851848</c:v>
                      </c:pt>
                      <c:pt idx="2383">
                        <c:v>43466.423113425917</c:v>
                      </c:pt>
                      <c:pt idx="2384">
                        <c:v>43466.423125000001</c:v>
                      </c:pt>
                      <c:pt idx="2385">
                        <c:v>43466.423136574071</c:v>
                      </c:pt>
                      <c:pt idx="2386">
                        <c:v>43466.423148148147</c:v>
                      </c:pt>
                      <c:pt idx="2387">
                        <c:v>43466.423159722217</c:v>
                      </c:pt>
                      <c:pt idx="2388">
                        <c:v>43466.423171296286</c:v>
                      </c:pt>
                      <c:pt idx="2389">
                        <c:v>43466.423182870371</c:v>
                      </c:pt>
                      <c:pt idx="2390">
                        <c:v>43466.423194444447</c:v>
                      </c:pt>
                      <c:pt idx="2391">
                        <c:v>43466.423206018517</c:v>
                      </c:pt>
                      <c:pt idx="2392">
                        <c:v>43466.423217592594</c:v>
                      </c:pt>
                      <c:pt idx="2393">
                        <c:v>43466.423229166663</c:v>
                      </c:pt>
                      <c:pt idx="2394">
                        <c:v>43466.42324074074</c:v>
                      </c:pt>
                      <c:pt idx="2395">
                        <c:v>43466.423252314817</c:v>
                      </c:pt>
                      <c:pt idx="2396">
                        <c:v>43466.423263888893</c:v>
                      </c:pt>
                      <c:pt idx="2397">
                        <c:v>43466.423275462963</c:v>
                      </c:pt>
                      <c:pt idx="2398">
                        <c:v>43466.42328703704</c:v>
                      </c:pt>
                      <c:pt idx="2399">
                        <c:v>43466.423298611109</c:v>
                      </c:pt>
                      <c:pt idx="2400">
                        <c:v>43466.423310185193</c:v>
                      </c:pt>
                      <c:pt idx="2401">
                        <c:v>43466.423321759263</c:v>
                      </c:pt>
                      <c:pt idx="2402">
                        <c:v>43466.423333333332</c:v>
                      </c:pt>
                      <c:pt idx="2403">
                        <c:v>43466.423344907409</c:v>
                      </c:pt>
                      <c:pt idx="2404">
                        <c:v>43466.423356481479</c:v>
                      </c:pt>
                      <c:pt idx="2405">
                        <c:v>43466.423368055563</c:v>
                      </c:pt>
                      <c:pt idx="2406">
                        <c:v>43466.423379629632</c:v>
                      </c:pt>
                      <c:pt idx="2407">
                        <c:v>43466.423391203702</c:v>
                      </c:pt>
                      <c:pt idx="2408">
                        <c:v>43466.423402777778</c:v>
                      </c:pt>
                      <c:pt idx="2409">
                        <c:v>43466.423414351862</c:v>
                      </c:pt>
                      <c:pt idx="2410">
                        <c:v>43466.423425925917</c:v>
                      </c:pt>
                      <c:pt idx="2411">
                        <c:v>43466.423437500001</c:v>
                      </c:pt>
                      <c:pt idx="2412">
                        <c:v>43466.423449074071</c:v>
                      </c:pt>
                      <c:pt idx="2413">
                        <c:v>43466.423460648148</c:v>
                      </c:pt>
                      <c:pt idx="2414">
                        <c:v>43466.423472222217</c:v>
                      </c:pt>
                      <c:pt idx="2415">
                        <c:v>43466.423483796287</c:v>
                      </c:pt>
                      <c:pt idx="2416">
                        <c:v>43466.423495370371</c:v>
                      </c:pt>
                      <c:pt idx="2417">
                        <c:v>43466.423506944448</c:v>
                      </c:pt>
                      <c:pt idx="2418">
                        <c:v>43466.423518518517</c:v>
                      </c:pt>
                      <c:pt idx="2419">
                        <c:v>43466.423530092587</c:v>
                      </c:pt>
                      <c:pt idx="2420">
                        <c:v>43466.423541666663</c:v>
                      </c:pt>
                      <c:pt idx="2421">
                        <c:v>43466.42355324074</c:v>
                      </c:pt>
                      <c:pt idx="2422">
                        <c:v>43466.423564814817</c:v>
                      </c:pt>
                      <c:pt idx="2423">
                        <c:v>43466.423576388886</c:v>
                      </c:pt>
                      <c:pt idx="2424">
                        <c:v>43466.423587962963</c:v>
                      </c:pt>
                      <c:pt idx="2425">
                        <c:v>43466.42359953704</c:v>
                      </c:pt>
                      <c:pt idx="2426">
                        <c:v>43466.423611111109</c:v>
                      </c:pt>
                      <c:pt idx="2427">
                        <c:v>43466.423622685194</c:v>
                      </c:pt>
                      <c:pt idx="2428">
                        <c:v>43466.423634259263</c:v>
                      </c:pt>
                      <c:pt idx="2429">
                        <c:v>43466.423645833333</c:v>
                      </c:pt>
                      <c:pt idx="2430">
                        <c:v>43466.423657407409</c:v>
                      </c:pt>
                      <c:pt idx="2431">
                        <c:v>43466.423668981479</c:v>
                      </c:pt>
                      <c:pt idx="2432">
                        <c:v>43466.423680555563</c:v>
                      </c:pt>
                      <c:pt idx="2433">
                        <c:v>43466.423692129632</c:v>
                      </c:pt>
                      <c:pt idx="2434">
                        <c:v>43466.423703703702</c:v>
                      </c:pt>
                      <c:pt idx="2435">
                        <c:v>43466.423715277779</c:v>
                      </c:pt>
                      <c:pt idx="2436">
                        <c:v>43466.423726851863</c:v>
                      </c:pt>
                      <c:pt idx="2437">
                        <c:v>43466.423738425918</c:v>
                      </c:pt>
                      <c:pt idx="2438">
                        <c:v>43466.423750000002</c:v>
                      </c:pt>
                      <c:pt idx="2439">
                        <c:v>43466.423761574071</c:v>
                      </c:pt>
                      <c:pt idx="2440">
                        <c:v>43466.423773148148</c:v>
                      </c:pt>
                      <c:pt idx="2441">
                        <c:v>43466.423784722218</c:v>
                      </c:pt>
                      <c:pt idx="2442">
                        <c:v>43466.423796296287</c:v>
                      </c:pt>
                      <c:pt idx="2443">
                        <c:v>43466.423807870371</c:v>
                      </c:pt>
                      <c:pt idx="2444">
                        <c:v>43466.423819444448</c:v>
                      </c:pt>
                      <c:pt idx="2445">
                        <c:v>43466.423831018517</c:v>
                      </c:pt>
                      <c:pt idx="2446">
                        <c:v>43466.423842592587</c:v>
                      </c:pt>
                      <c:pt idx="2447">
                        <c:v>43466.423854166656</c:v>
                      </c:pt>
                      <c:pt idx="2448">
                        <c:v>43466.42386574074</c:v>
                      </c:pt>
                      <c:pt idx="2449">
                        <c:v>43466.423877314817</c:v>
                      </c:pt>
                      <c:pt idx="2450">
                        <c:v>43466.423888888887</c:v>
                      </c:pt>
                      <c:pt idx="2451">
                        <c:v>43466.423900462964</c:v>
                      </c:pt>
                      <c:pt idx="2452">
                        <c:v>43466.42391203704</c:v>
                      </c:pt>
                      <c:pt idx="2453">
                        <c:v>43466.42392361111</c:v>
                      </c:pt>
                      <c:pt idx="2454">
                        <c:v>43466.423935185187</c:v>
                      </c:pt>
                      <c:pt idx="2455">
                        <c:v>43466.423946759263</c:v>
                      </c:pt>
                      <c:pt idx="2456">
                        <c:v>43466.423958333333</c:v>
                      </c:pt>
                      <c:pt idx="2457">
                        <c:v>43466.42396990741</c:v>
                      </c:pt>
                      <c:pt idx="2458">
                        <c:v>43466.423981481479</c:v>
                      </c:pt>
                      <c:pt idx="2459">
                        <c:v>43466.423993055563</c:v>
                      </c:pt>
                      <c:pt idx="2460">
                        <c:v>43466.424004629633</c:v>
                      </c:pt>
                      <c:pt idx="2461">
                        <c:v>43466.424016203702</c:v>
                      </c:pt>
                      <c:pt idx="2462">
                        <c:v>43466.424027777779</c:v>
                      </c:pt>
                      <c:pt idx="2463">
                        <c:v>43466.424039351848</c:v>
                      </c:pt>
                      <c:pt idx="2464">
                        <c:v>43466.424050925933</c:v>
                      </c:pt>
                      <c:pt idx="2465">
                        <c:v>43466.424062500002</c:v>
                      </c:pt>
                      <c:pt idx="2466">
                        <c:v>43466.424074074072</c:v>
                      </c:pt>
                      <c:pt idx="2467">
                        <c:v>43466.424085648148</c:v>
                      </c:pt>
                      <c:pt idx="2468">
                        <c:v>43466.424097222232</c:v>
                      </c:pt>
                      <c:pt idx="2469">
                        <c:v>43466.424108796287</c:v>
                      </c:pt>
                      <c:pt idx="2470">
                        <c:v>43466.424120370371</c:v>
                      </c:pt>
                      <c:pt idx="2471">
                        <c:v>43466.424131944441</c:v>
                      </c:pt>
                      <c:pt idx="2472">
                        <c:v>43466.424143518518</c:v>
                      </c:pt>
                      <c:pt idx="2473">
                        <c:v>43466.424155092587</c:v>
                      </c:pt>
                      <c:pt idx="2474">
                        <c:v>43466.424166666657</c:v>
                      </c:pt>
                      <c:pt idx="2475">
                        <c:v>43466.424178240741</c:v>
                      </c:pt>
                      <c:pt idx="2476">
                        <c:v>43466.424189814818</c:v>
                      </c:pt>
                      <c:pt idx="2477">
                        <c:v>43466.424201388887</c:v>
                      </c:pt>
                      <c:pt idx="2478">
                        <c:v>43466.424212962957</c:v>
                      </c:pt>
                      <c:pt idx="2479">
                        <c:v>43466.424224537041</c:v>
                      </c:pt>
                      <c:pt idx="2480">
                        <c:v>43466.42423611111</c:v>
                      </c:pt>
                      <c:pt idx="2481">
                        <c:v>43466.424247685187</c:v>
                      </c:pt>
                      <c:pt idx="2482">
                        <c:v>43466.424259259264</c:v>
                      </c:pt>
                      <c:pt idx="2483">
                        <c:v>43466.424270833333</c:v>
                      </c:pt>
                      <c:pt idx="2484">
                        <c:v>43466.42428240741</c:v>
                      </c:pt>
                      <c:pt idx="2485">
                        <c:v>43466.424293981479</c:v>
                      </c:pt>
                      <c:pt idx="2486">
                        <c:v>43466.424305555563</c:v>
                      </c:pt>
                      <c:pt idx="2487">
                        <c:v>43466.424317129633</c:v>
                      </c:pt>
                      <c:pt idx="2488">
                        <c:v>43466.424328703702</c:v>
                      </c:pt>
                      <c:pt idx="2489">
                        <c:v>43466.424340277779</c:v>
                      </c:pt>
                      <c:pt idx="2490">
                        <c:v>43466.424351851849</c:v>
                      </c:pt>
                      <c:pt idx="2491">
                        <c:v>43466.424363425933</c:v>
                      </c:pt>
                      <c:pt idx="2492">
                        <c:v>43466.424375000002</c:v>
                      </c:pt>
                      <c:pt idx="2493">
                        <c:v>43466.424386574072</c:v>
                      </c:pt>
                      <c:pt idx="2494">
                        <c:v>43466.424398148149</c:v>
                      </c:pt>
                      <c:pt idx="2495">
                        <c:v>43466.424409722233</c:v>
                      </c:pt>
                      <c:pt idx="2496">
                        <c:v>43466.424421296288</c:v>
                      </c:pt>
                      <c:pt idx="2497">
                        <c:v>43466.424432870372</c:v>
                      </c:pt>
                      <c:pt idx="2498">
                        <c:v>43466.424444444441</c:v>
                      </c:pt>
                      <c:pt idx="2499">
                        <c:v>43466.424456018518</c:v>
                      </c:pt>
                      <c:pt idx="2500">
                        <c:v>43466.424467592587</c:v>
                      </c:pt>
                      <c:pt idx="2501">
                        <c:v>43466.424479166657</c:v>
                      </c:pt>
                      <c:pt idx="2502">
                        <c:v>43466.424490740741</c:v>
                      </c:pt>
                      <c:pt idx="2503">
                        <c:v>43466.424502314818</c:v>
                      </c:pt>
                      <c:pt idx="2504">
                        <c:v>43466.424513888887</c:v>
                      </c:pt>
                      <c:pt idx="2505">
                        <c:v>43466.424525462957</c:v>
                      </c:pt>
                      <c:pt idx="2506">
                        <c:v>43466.424537037034</c:v>
                      </c:pt>
                      <c:pt idx="2507">
                        <c:v>43466.42454861111</c:v>
                      </c:pt>
                      <c:pt idx="2508">
                        <c:v>43466.424560185187</c:v>
                      </c:pt>
                      <c:pt idx="2509">
                        <c:v>43466.424571759257</c:v>
                      </c:pt>
                      <c:pt idx="2510">
                        <c:v>43466.424583333333</c:v>
                      </c:pt>
                      <c:pt idx="2511">
                        <c:v>43466.42459490741</c:v>
                      </c:pt>
                      <c:pt idx="2512">
                        <c:v>43466.42460648148</c:v>
                      </c:pt>
                      <c:pt idx="2513">
                        <c:v>43466.424618055556</c:v>
                      </c:pt>
                      <c:pt idx="2514">
                        <c:v>43466.424629629633</c:v>
                      </c:pt>
                      <c:pt idx="2515">
                        <c:v>43466.424641203703</c:v>
                      </c:pt>
                      <c:pt idx="2516">
                        <c:v>43466.42465277778</c:v>
                      </c:pt>
                      <c:pt idx="2517">
                        <c:v>43466.424664351849</c:v>
                      </c:pt>
                      <c:pt idx="2518">
                        <c:v>43466.424675925933</c:v>
                      </c:pt>
                      <c:pt idx="2519">
                        <c:v>43466.424687500003</c:v>
                      </c:pt>
                      <c:pt idx="2520">
                        <c:v>43466.424699074072</c:v>
                      </c:pt>
                      <c:pt idx="2521">
                        <c:v>43466.424710648149</c:v>
                      </c:pt>
                      <c:pt idx="2522">
                        <c:v>43466.424722222233</c:v>
                      </c:pt>
                      <c:pt idx="2523">
                        <c:v>43466.424733796302</c:v>
                      </c:pt>
                      <c:pt idx="2524">
                        <c:v>43466.424745370372</c:v>
                      </c:pt>
                      <c:pt idx="2525">
                        <c:v>43466.424756944441</c:v>
                      </c:pt>
                      <c:pt idx="2526">
                        <c:v>43466.424768518518</c:v>
                      </c:pt>
                      <c:pt idx="2527">
                        <c:v>43466.424780092602</c:v>
                      </c:pt>
                      <c:pt idx="2528">
                        <c:v>43466.424791666657</c:v>
                      </c:pt>
                      <c:pt idx="2529">
                        <c:v>43466.424803240741</c:v>
                      </c:pt>
                      <c:pt idx="2530">
                        <c:v>43466.424814814818</c:v>
                      </c:pt>
                      <c:pt idx="2531">
                        <c:v>43466.424826388888</c:v>
                      </c:pt>
                      <c:pt idx="2532">
                        <c:v>43466.424837962957</c:v>
                      </c:pt>
                      <c:pt idx="2533">
                        <c:v>43466.424849537027</c:v>
                      </c:pt>
                      <c:pt idx="2534">
                        <c:v>43466.424861111111</c:v>
                      </c:pt>
                      <c:pt idx="2535">
                        <c:v>43466.424872685187</c:v>
                      </c:pt>
                      <c:pt idx="2536">
                        <c:v>43466.424884259257</c:v>
                      </c:pt>
                      <c:pt idx="2537">
                        <c:v>43466.424895833326</c:v>
                      </c:pt>
                      <c:pt idx="2538">
                        <c:v>43466.424907407411</c:v>
                      </c:pt>
                      <c:pt idx="2539">
                        <c:v>43466.42491898148</c:v>
                      </c:pt>
                      <c:pt idx="2540">
                        <c:v>43466.424930555557</c:v>
                      </c:pt>
                      <c:pt idx="2541">
                        <c:v>43466.425034722219</c:v>
                      </c:pt>
                      <c:pt idx="2542">
                        <c:v>43466.425046296303</c:v>
                      </c:pt>
                      <c:pt idx="2543">
                        <c:v>43466.425057870372</c:v>
                      </c:pt>
                      <c:pt idx="2544">
                        <c:v>43466.425069444442</c:v>
                      </c:pt>
                      <c:pt idx="2545">
                        <c:v>43466.425081018519</c:v>
                      </c:pt>
                      <c:pt idx="2546">
                        <c:v>43466.425092592603</c:v>
                      </c:pt>
                      <c:pt idx="2547">
                        <c:v>43466.425104166658</c:v>
                      </c:pt>
                      <c:pt idx="2548">
                        <c:v>43466.425115740742</c:v>
                      </c:pt>
                      <c:pt idx="2549">
                        <c:v>43466.425127314818</c:v>
                      </c:pt>
                      <c:pt idx="2550">
                        <c:v>43466.425138888888</c:v>
                      </c:pt>
                      <c:pt idx="2551">
                        <c:v>43466.425150462957</c:v>
                      </c:pt>
                      <c:pt idx="2552">
                        <c:v>43466.425162037027</c:v>
                      </c:pt>
                      <c:pt idx="2553">
                        <c:v>43466.425173611111</c:v>
                      </c:pt>
                      <c:pt idx="2554">
                        <c:v>43466.425185185188</c:v>
                      </c:pt>
                      <c:pt idx="2555">
                        <c:v>43466.425196759257</c:v>
                      </c:pt>
                      <c:pt idx="2556">
                        <c:v>43466.425208333327</c:v>
                      </c:pt>
                      <c:pt idx="2557">
                        <c:v>43466.425219907411</c:v>
                      </c:pt>
                      <c:pt idx="2558">
                        <c:v>43466.42523148148</c:v>
                      </c:pt>
                      <c:pt idx="2559">
                        <c:v>43466.425243055557</c:v>
                      </c:pt>
                      <c:pt idx="2560">
                        <c:v>43466.425254629627</c:v>
                      </c:pt>
                      <c:pt idx="2561">
                        <c:v>43466.425266203703</c:v>
                      </c:pt>
                      <c:pt idx="2562">
                        <c:v>43466.42527777778</c:v>
                      </c:pt>
                      <c:pt idx="2563">
                        <c:v>43466.42528935185</c:v>
                      </c:pt>
                      <c:pt idx="2564">
                        <c:v>43466.425300925926</c:v>
                      </c:pt>
                      <c:pt idx="2565">
                        <c:v>43466.425312500003</c:v>
                      </c:pt>
                      <c:pt idx="2566">
                        <c:v>43466.425324074073</c:v>
                      </c:pt>
                      <c:pt idx="2567">
                        <c:v>43466.425335648149</c:v>
                      </c:pt>
                      <c:pt idx="2568">
                        <c:v>43466.425347222219</c:v>
                      </c:pt>
                      <c:pt idx="2569">
                        <c:v>43466.425358796303</c:v>
                      </c:pt>
                      <c:pt idx="2570">
                        <c:v>43466.425370370373</c:v>
                      </c:pt>
                      <c:pt idx="2571">
                        <c:v>43466.425381944442</c:v>
                      </c:pt>
                      <c:pt idx="2572">
                        <c:v>43466.425393518519</c:v>
                      </c:pt>
                      <c:pt idx="2573">
                        <c:v>43466.425405092603</c:v>
                      </c:pt>
                      <c:pt idx="2574">
                        <c:v>43466.425416666672</c:v>
                      </c:pt>
                      <c:pt idx="2575">
                        <c:v>43466.425428240742</c:v>
                      </c:pt>
                      <c:pt idx="2576">
                        <c:v>43466.425439814811</c:v>
                      </c:pt>
                      <c:pt idx="2577">
                        <c:v>43466.425451388888</c:v>
                      </c:pt>
                      <c:pt idx="2578">
                        <c:v>43466.425462962958</c:v>
                      </c:pt>
                      <c:pt idx="2579">
                        <c:v>43466.425474537027</c:v>
                      </c:pt>
                      <c:pt idx="2580">
                        <c:v>43466.425486111111</c:v>
                      </c:pt>
                      <c:pt idx="2581">
                        <c:v>43466.425497685188</c:v>
                      </c:pt>
                      <c:pt idx="2582">
                        <c:v>43466.425509259258</c:v>
                      </c:pt>
                      <c:pt idx="2583">
                        <c:v>43466.425520833327</c:v>
                      </c:pt>
                      <c:pt idx="2584">
                        <c:v>43466.425532407397</c:v>
                      </c:pt>
                      <c:pt idx="2585">
                        <c:v>43466.425543981481</c:v>
                      </c:pt>
                      <c:pt idx="2586">
                        <c:v>43466.425555555557</c:v>
                      </c:pt>
                      <c:pt idx="2587">
                        <c:v>43466.425567129627</c:v>
                      </c:pt>
                      <c:pt idx="2588">
                        <c:v>43466.425578703696</c:v>
                      </c:pt>
                      <c:pt idx="2589">
                        <c:v>43466.42559027778</c:v>
                      </c:pt>
                      <c:pt idx="2590">
                        <c:v>43466.42560185185</c:v>
                      </c:pt>
                      <c:pt idx="2591">
                        <c:v>43466.425613425927</c:v>
                      </c:pt>
                      <c:pt idx="2592">
                        <c:v>43466.425625000003</c:v>
                      </c:pt>
                      <c:pt idx="2593">
                        <c:v>43466.425636574073</c:v>
                      </c:pt>
                      <c:pt idx="2594">
                        <c:v>43466.42564814815</c:v>
                      </c:pt>
                      <c:pt idx="2595">
                        <c:v>43466.425659722219</c:v>
                      </c:pt>
                      <c:pt idx="2596">
                        <c:v>43466.425671296303</c:v>
                      </c:pt>
                      <c:pt idx="2597">
                        <c:v>43466.425682870373</c:v>
                      </c:pt>
                      <c:pt idx="2598">
                        <c:v>43466.425694444442</c:v>
                      </c:pt>
                      <c:pt idx="2599">
                        <c:v>43466.425706018519</c:v>
                      </c:pt>
                      <c:pt idx="2600">
                        <c:v>43466.425717592603</c:v>
                      </c:pt>
                      <c:pt idx="2601">
                        <c:v>43466.425729166673</c:v>
                      </c:pt>
                      <c:pt idx="2602">
                        <c:v>43466.425740740742</c:v>
                      </c:pt>
                      <c:pt idx="2603">
                        <c:v>43466.425752314812</c:v>
                      </c:pt>
                      <c:pt idx="2604">
                        <c:v>43466.425763888888</c:v>
                      </c:pt>
                      <c:pt idx="2605">
                        <c:v>43466.425775462973</c:v>
                      </c:pt>
                      <c:pt idx="2606">
                        <c:v>43466.425787037027</c:v>
                      </c:pt>
                      <c:pt idx="2607">
                        <c:v>43466.425798611112</c:v>
                      </c:pt>
                      <c:pt idx="2608">
                        <c:v>43466.425810185188</c:v>
                      </c:pt>
                      <c:pt idx="2609">
                        <c:v>43466.425821759258</c:v>
                      </c:pt>
                      <c:pt idx="2610">
                        <c:v>43466.425833333327</c:v>
                      </c:pt>
                      <c:pt idx="2611">
                        <c:v>43466.425844907397</c:v>
                      </c:pt>
                      <c:pt idx="2612">
                        <c:v>43466.425856481481</c:v>
                      </c:pt>
                      <c:pt idx="2613">
                        <c:v>43466.425868055558</c:v>
                      </c:pt>
                      <c:pt idx="2614">
                        <c:v>43466.425879629627</c:v>
                      </c:pt>
                      <c:pt idx="2615">
                        <c:v>43466.425891203697</c:v>
                      </c:pt>
                      <c:pt idx="2616">
                        <c:v>43466.425902777781</c:v>
                      </c:pt>
                      <c:pt idx="2617">
                        <c:v>43466.42591435185</c:v>
                      </c:pt>
                      <c:pt idx="2618">
                        <c:v>43466.425925925927</c:v>
                      </c:pt>
                      <c:pt idx="2619">
                        <c:v>43466.425937499997</c:v>
                      </c:pt>
                      <c:pt idx="2620">
                        <c:v>43466.425949074073</c:v>
                      </c:pt>
                      <c:pt idx="2621">
                        <c:v>43466.42596064815</c:v>
                      </c:pt>
                      <c:pt idx="2622">
                        <c:v>43466.42597222222</c:v>
                      </c:pt>
                      <c:pt idx="2623">
                        <c:v>43466.425983796304</c:v>
                      </c:pt>
                      <c:pt idx="2624">
                        <c:v>43466.425995370373</c:v>
                      </c:pt>
                      <c:pt idx="2625">
                        <c:v>43466.426006944443</c:v>
                      </c:pt>
                      <c:pt idx="2626">
                        <c:v>43466.426018518519</c:v>
                      </c:pt>
                      <c:pt idx="2627">
                        <c:v>43466.426030092603</c:v>
                      </c:pt>
                      <c:pt idx="2628">
                        <c:v>43466.426041666673</c:v>
                      </c:pt>
                      <c:pt idx="2629">
                        <c:v>43466.426053240742</c:v>
                      </c:pt>
                      <c:pt idx="2630">
                        <c:v>43466.426064814812</c:v>
                      </c:pt>
                      <c:pt idx="2631">
                        <c:v>43466.426076388889</c:v>
                      </c:pt>
                      <c:pt idx="2632">
                        <c:v>43466.426157407397</c:v>
                      </c:pt>
                      <c:pt idx="2633">
                        <c:v>43466.426168981481</c:v>
                      </c:pt>
                      <c:pt idx="2634">
                        <c:v>43466.426180555558</c:v>
                      </c:pt>
                      <c:pt idx="2635">
                        <c:v>43466.426192129627</c:v>
                      </c:pt>
                      <c:pt idx="2636">
                        <c:v>43466.426203703697</c:v>
                      </c:pt>
                      <c:pt idx="2637">
                        <c:v>43466.426215277781</c:v>
                      </c:pt>
                      <c:pt idx="2638">
                        <c:v>43466.426226851851</c:v>
                      </c:pt>
                      <c:pt idx="2639">
                        <c:v>43466.426238425927</c:v>
                      </c:pt>
                      <c:pt idx="2640">
                        <c:v>43466.426249999997</c:v>
                      </c:pt>
                      <c:pt idx="2641">
                        <c:v>43466.426261574074</c:v>
                      </c:pt>
                      <c:pt idx="2642">
                        <c:v>43466.42627314815</c:v>
                      </c:pt>
                      <c:pt idx="2643">
                        <c:v>43466.42628472222</c:v>
                      </c:pt>
                      <c:pt idx="2644">
                        <c:v>43466.426296296297</c:v>
                      </c:pt>
                      <c:pt idx="2645">
                        <c:v>43466.426307870373</c:v>
                      </c:pt>
                      <c:pt idx="2646">
                        <c:v>43466.426319444443</c:v>
                      </c:pt>
                      <c:pt idx="2647">
                        <c:v>43466.42633101852</c:v>
                      </c:pt>
                      <c:pt idx="2648">
                        <c:v>43466.426342592589</c:v>
                      </c:pt>
                      <c:pt idx="2649">
                        <c:v>43466.426354166673</c:v>
                      </c:pt>
                      <c:pt idx="2650">
                        <c:v>43466.426365740743</c:v>
                      </c:pt>
                      <c:pt idx="2651">
                        <c:v>43466.426377314812</c:v>
                      </c:pt>
                      <c:pt idx="2652">
                        <c:v>43466.426388888889</c:v>
                      </c:pt>
                      <c:pt idx="2653">
                        <c:v>43466.426400462973</c:v>
                      </c:pt>
                      <c:pt idx="2654">
                        <c:v>43466.426412037043</c:v>
                      </c:pt>
                      <c:pt idx="2655">
                        <c:v>43466.426423611112</c:v>
                      </c:pt>
                      <c:pt idx="2656">
                        <c:v>43466.426435185182</c:v>
                      </c:pt>
                      <c:pt idx="2657">
                        <c:v>43466.426446759258</c:v>
                      </c:pt>
                      <c:pt idx="2658">
                        <c:v>43466.426458333342</c:v>
                      </c:pt>
                      <c:pt idx="2659">
                        <c:v>43466.426469907397</c:v>
                      </c:pt>
                      <c:pt idx="2660">
                        <c:v>43466.426481481481</c:v>
                      </c:pt>
                      <c:pt idx="2661">
                        <c:v>43466.426493055558</c:v>
                      </c:pt>
                      <c:pt idx="2662">
                        <c:v>43466.426504629628</c:v>
                      </c:pt>
                      <c:pt idx="2663">
                        <c:v>43466.426516203697</c:v>
                      </c:pt>
                      <c:pt idx="2664">
                        <c:v>43466.426527777781</c:v>
                      </c:pt>
                      <c:pt idx="2665">
                        <c:v>43466.426539351851</c:v>
                      </c:pt>
                      <c:pt idx="2666">
                        <c:v>43466.426550925928</c:v>
                      </c:pt>
                      <c:pt idx="2667">
                        <c:v>43466.426562499997</c:v>
                      </c:pt>
                      <c:pt idx="2668">
                        <c:v>43466.426574074067</c:v>
                      </c:pt>
                      <c:pt idx="2669">
                        <c:v>43466.426585648151</c:v>
                      </c:pt>
                      <c:pt idx="2670">
                        <c:v>43466.42659722222</c:v>
                      </c:pt>
                      <c:pt idx="2671">
                        <c:v>43466.426608796297</c:v>
                      </c:pt>
                      <c:pt idx="2672">
                        <c:v>43466.426620370366</c:v>
                      </c:pt>
                      <c:pt idx="2673">
                        <c:v>43466.426631944443</c:v>
                      </c:pt>
                      <c:pt idx="2674">
                        <c:v>43466.42664351852</c:v>
                      </c:pt>
                      <c:pt idx="2675">
                        <c:v>43466.426655092589</c:v>
                      </c:pt>
                      <c:pt idx="2676">
                        <c:v>43466.426666666674</c:v>
                      </c:pt>
                      <c:pt idx="2677">
                        <c:v>43466.426678240743</c:v>
                      </c:pt>
                      <c:pt idx="2678">
                        <c:v>43466.426689814813</c:v>
                      </c:pt>
                      <c:pt idx="2679">
                        <c:v>43466.426701388889</c:v>
                      </c:pt>
                      <c:pt idx="2680">
                        <c:v>43466.426712962973</c:v>
                      </c:pt>
                      <c:pt idx="2681">
                        <c:v>43466.426724537043</c:v>
                      </c:pt>
                      <c:pt idx="2682">
                        <c:v>43466.426736111112</c:v>
                      </c:pt>
                      <c:pt idx="2683">
                        <c:v>43466.426747685182</c:v>
                      </c:pt>
                      <c:pt idx="2684">
                        <c:v>43466.426759259259</c:v>
                      </c:pt>
                      <c:pt idx="2685">
                        <c:v>43466.426770833343</c:v>
                      </c:pt>
                      <c:pt idx="2686">
                        <c:v>43466.426782407398</c:v>
                      </c:pt>
                      <c:pt idx="2687">
                        <c:v>43466.426793981482</c:v>
                      </c:pt>
                      <c:pt idx="2688">
                        <c:v>43466.426805555559</c:v>
                      </c:pt>
                      <c:pt idx="2689">
                        <c:v>43466.426817129628</c:v>
                      </c:pt>
                      <c:pt idx="2690">
                        <c:v>43466.426828703698</c:v>
                      </c:pt>
                      <c:pt idx="2691">
                        <c:v>43466.426840277767</c:v>
                      </c:pt>
                      <c:pt idx="2692">
                        <c:v>43466.426851851851</c:v>
                      </c:pt>
                      <c:pt idx="2693">
                        <c:v>43466.426863425928</c:v>
                      </c:pt>
                      <c:pt idx="2694">
                        <c:v>43466.426874999997</c:v>
                      </c:pt>
                      <c:pt idx="2695">
                        <c:v>43466.426886574067</c:v>
                      </c:pt>
                      <c:pt idx="2696">
                        <c:v>43466.426898148151</c:v>
                      </c:pt>
                      <c:pt idx="2697">
                        <c:v>43466.42690972222</c:v>
                      </c:pt>
                      <c:pt idx="2698">
                        <c:v>43466.426921296297</c:v>
                      </c:pt>
                      <c:pt idx="2699">
                        <c:v>43466.426932870367</c:v>
                      </c:pt>
                      <c:pt idx="2700">
                        <c:v>43466.426944444444</c:v>
                      </c:pt>
                      <c:pt idx="2701">
                        <c:v>43466.42695601852</c:v>
                      </c:pt>
                      <c:pt idx="2702">
                        <c:v>43466.42696759259</c:v>
                      </c:pt>
                      <c:pt idx="2703">
                        <c:v>43466.426979166667</c:v>
                      </c:pt>
                      <c:pt idx="2704">
                        <c:v>43466.426990740743</c:v>
                      </c:pt>
                      <c:pt idx="2705">
                        <c:v>43466.427002314813</c:v>
                      </c:pt>
                      <c:pt idx="2706">
                        <c:v>43466.42701388889</c:v>
                      </c:pt>
                      <c:pt idx="2707">
                        <c:v>43466.427025462966</c:v>
                      </c:pt>
                      <c:pt idx="2708">
                        <c:v>43466.427037037043</c:v>
                      </c:pt>
                      <c:pt idx="2709">
                        <c:v>43466.427048611113</c:v>
                      </c:pt>
                      <c:pt idx="2710">
                        <c:v>43466.427060185182</c:v>
                      </c:pt>
                      <c:pt idx="2711">
                        <c:v>43466.427071759259</c:v>
                      </c:pt>
                      <c:pt idx="2712">
                        <c:v>43466.427083333343</c:v>
                      </c:pt>
                      <c:pt idx="2713">
                        <c:v>43466.427094907413</c:v>
                      </c:pt>
                      <c:pt idx="2714">
                        <c:v>43466.427106481482</c:v>
                      </c:pt>
                      <c:pt idx="2715">
                        <c:v>43466.427118055559</c:v>
                      </c:pt>
                      <c:pt idx="2716">
                        <c:v>43466.427129629628</c:v>
                      </c:pt>
                      <c:pt idx="2717">
                        <c:v>43466.427141203712</c:v>
                      </c:pt>
                      <c:pt idx="2718">
                        <c:v>43466.427152777767</c:v>
                      </c:pt>
                      <c:pt idx="2719">
                        <c:v>43466.427164351851</c:v>
                      </c:pt>
                      <c:pt idx="2720">
                        <c:v>43466.427175925928</c:v>
                      </c:pt>
                      <c:pt idx="2721">
                        <c:v>43466.427187499998</c:v>
                      </c:pt>
                      <c:pt idx="2722">
                        <c:v>43466.427199074067</c:v>
                      </c:pt>
                      <c:pt idx="2723">
                        <c:v>43466.427210648151</c:v>
                      </c:pt>
                      <c:pt idx="2724">
                        <c:v>43466.427222222221</c:v>
                      </c:pt>
                      <c:pt idx="2725">
                        <c:v>43466.427233796298</c:v>
                      </c:pt>
                      <c:pt idx="2726">
                        <c:v>43466.427245370367</c:v>
                      </c:pt>
                      <c:pt idx="2727">
                        <c:v>43466.427256944437</c:v>
                      </c:pt>
                      <c:pt idx="2728">
                        <c:v>43466.427268518521</c:v>
                      </c:pt>
                      <c:pt idx="2729">
                        <c:v>43466.42728009259</c:v>
                      </c:pt>
                      <c:pt idx="2730">
                        <c:v>43466.427291666667</c:v>
                      </c:pt>
                      <c:pt idx="2731">
                        <c:v>43466.427303240736</c:v>
                      </c:pt>
                      <c:pt idx="2732">
                        <c:v>43466.427314814813</c:v>
                      </c:pt>
                      <c:pt idx="2733">
                        <c:v>43466.42732638889</c:v>
                      </c:pt>
                      <c:pt idx="2734">
                        <c:v>43466.427337962959</c:v>
                      </c:pt>
                      <c:pt idx="2735">
                        <c:v>43466.427349537043</c:v>
                      </c:pt>
                      <c:pt idx="2736">
                        <c:v>43466.427361111113</c:v>
                      </c:pt>
                      <c:pt idx="2737">
                        <c:v>43466.427372685182</c:v>
                      </c:pt>
                      <c:pt idx="2738">
                        <c:v>43466.427384259259</c:v>
                      </c:pt>
                      <c:pt idx="2739">
                        <c:v>43466.427395833343</c:v>
                      </c:pt>
                      <c:pt idx="2740">
                        <c:v>43466.427407407413</c:v>
                      </c:pt>
                      <c:pt idx="2741">
                        <c:v>43466.427418981482</c:v>
                      </c:pt>
                      <c:pt idx="2742">
                        <c:v>43466.427430555559</c:v>
                      </c:pt>
                      <c:pt idx="2743">
                        <c:v>43466.427442129629</c:v>
                      </c:pt>
                      <c:pt idx="2744">
                        <c:v>43466.427453703713</c:v>
                      </c:pt>
                      <c:pt idx="2745">
                        <c:v>43466.427465277768</c:v>
                      </c:pt>
                      <c:pt idx="2746">
                        <c:v>43466.427476851852</c:v>
                      </c:pt>
                      <c:pt idx="2747">
                        <c:v>43466.427488425928</c:v>
                      </c:pt>
                      <c:pt idx="2748">
                        <c:v>43466.427499999998</c:v>
                      </c:pt>
                      <c:pt idx="2749">
                        <c:v>43466.427511574067</c:v>
                      </c:pt>
                      <c:pt idx="2750">
                        <c:v>43466.427523148152</c:v>
                      </c:pt>
                      <c:pt idx="2751">
                        <c:v>43466.427534722221</c:v>
                      </c:pt>
                      <c:pt idx="2752">
                        <c:v>43466.427546296298</c:v>
                      </c:pt>
                      <c:pt idx="2753">
                        <c:v>43466.427557870367</c:v>
                      </c:pt>
                      <c:pt idx="2754">
                        <c:v>43466.427569444437</c:v>
                      </c:pt>
                      <c:pt idx="2755">
                        <c:v>43466.427581018521</c:v>
                      </c:pt>
                      <c:pt idx="2756">
                        <c:v>43466.42759259259</c:v>
                      </c:pt>
                      <c:pt idx="2757">
                        <c:v>43466.427604166667</c:v>
                      </c:pt>
                      <c:pt idx="2758">
                        <c:v>43466.427615740737</c:v>
                      </c:pt>
                      <c:pt idx="2759">
                        <c:v>43466.427627314813</c:v>
                      </c:pt>
                      <c:pt idx="2760">
                        <c:v>43466.42763888889</c:v>
                      </c:pt>
                      <c:pt idx="2761">
                        <c:v>43466.42765046296</c:v>
                      </c:pt>
                      <c:pt idx="2762">
                        <c:v>43466.427662037036</c:v>
                      </c:pt>
                      <c:pt idx="2763">
                        <c:v>43466.427673611113</c:v>
                      </c:pt>
                      <c:pt idx="2764">
                        <c:v>43466.427685185183</c:v>
                      </c:pt>
                      <c:pt idx="2765">
                        <c:v>43466.42769675926</c:v>
                      </c:pt>
                      <c:pt idx="2766">
                        <c:v>43466.427708333344</c:v>
                      </c:pt>
                      <c:pt idx="2767">
                        <c:v>43466.427719907413</c:v>
                      </c:pt>
                      <c:pt idx="2768">
                        <c:v>43466.427731481483</c:v>
                      </c:pt>
                      <c:pt idx="2769">
                        <c:v>43466.427743055552</c:v>
                      </c:pt>
                      <c:pt idx="2770">
                        <c:v>43466.427754629629</c:v>
                      </c:pt>
                      <c:pt idx="2771">
                        <c:v>43466.427766203713</c:v>
                      </c:pt>
                      <c:pt idx="2772">
                        <c:v>43466.427777777782</c:v>
                      </c:pt>
                      <c:pt idx="2773">
                        <c:v>43466.427789351852</c:v>
                      </c:pt>
                      <c:pt idx="2774">
                        <c:v>43466.427800925929</c:v>
                      </c:pt>
                      <c:pt idx="2775">
                        <c:v>43466.427812499998</c:v>
                      </c:pt>
                      <c:pt idx="2776">
                        <c:v>43466.427824074082</c:v>
                      </c:pt>
                      <c:pt idx="2777">
                        <c:v>43466.427835648137</c:v>
                      </c:pt>
                      <c:pt idx="2778">
                        <c:v>43466.427847222221</c:v>
                      </c:pt>
                      <c:pt idx="2779">
                        <c:v>43466.427858796298</c:v>
                      </c:pt>
                      <c:pt idx="2780">
                        <c:v>43466.427870370368</c:v>
                      </c:pt>
                      <c:pt idx="2781">
                        <c:v>43466.427881944437</c:v>
                      </c:pt>
                      <c:pt idx="2782">
                        <c:v>43466.427893518521</c:v>
                      </c:pt>
                      <c:pt idx="2783">
                        <c:v>43466.427905092591</c:v>
                      </c:pt>
                      <c:pt idx="2784">
                        <c:v>43466.427916666667</c:v>
                      </c:pt>
                      <c:pt idx="2785">
                        <c:v>43466.427928240737</c:v>
                      </c:pt>
                      <c:pt idx="2786">
                        <c:v>43466.427939814806</c:v>
                      </c:pt>
                      <c:pt idx="2787">
                        <c:v>43466.427951388891</c:v>
                      </c:pt>
                      <c:pt idx="2788">
                        <c:v>43466.42796296296</c:v>
                      </c:pt>
                      <c:pt idx="2789">
                        <c:v>43466.427974537037</c:v>
                      </c:pt>
                      <c:pt idx="2790">
                        <c:v>43466.427986111114</c:v>
                      </c:pt>
                      <c:pt idx="2791">
                        <c:v>43466.427997685183</c:v>
                      </c:pt>
                      <c:pt idx="2792">
                        <c:v>43466.42800925926</c:v>
                      </c:pt>
                      <c:pt idx="2793">
                        <c:v>43466.428020833337</c:v>
                      </c:pt>
                      <c:pt idx="2794">
                        <c:v>43466.428032407413</c:v>
                      </c:pt>
                      <c:pt idx="2795">
                        <c:v>43466.428043981483</c:v>
                      </c:pt>
                      <c:pt idx="2796">
                        <c:v>43466.428055555552</c:v>
                      </c:pt>
                      <c:pt idx="2797">
                        <c:v>43466.428067129629</c:v>
                      </c:pt>
                      <c:pt idx="2798">
                        <c:v>43466.428078703713</c:v>
                      </c:pt>
                      <c:pt idx="2799">
                        <c:v>43466.428090277783</c:v>
                      </c:pt>
                      <c:pt idx="2800">
                        <c:v>43466.428101851852</c:v>
                      </c:pt>
                      <c:pt idx="2801">
                        <c:v>43466.428113425929</c:v>
                      </c:pt>
                      <c:pt idx="2802">
                        <c:v>43466.428124999999</c:v>
                      </c:pt>
                      <c:pt idx="2803">
                        <c:v>43466.428136574083</c:v>
                      </c:pt>
                      <c:pt idx="2804">
                        <c:v>43466.428148148138</c:v>
                      </c:pt>
                      <c:pt idx="2805">
                        <c:v>43466.428159722222</c:v>
                      </c:pt>
                      <c:pt idx="2806">
                        <c:v>43466.428171296298</c:v>
                      </c:pt>
                      <c:pt idx="2807">
                        <c:v>43466.428182870368</c:v>
                      </c:pt>
                      <c:pt idx="2808">
                        <c:v>43466.428194444437</c:v>
                      </c:pt>
                      <c:pt idx="2809">
                        <c:v>43466.428206018521</c:v>
                      </c:pt>
                      <c:pt idx="2810">
                        <c:v>43466.428217592591</c:v>
                      </c:pt>
                      <c:pt idx="2811">
                        <c:v>43466.428229166668</c:v>
                      </c:pt>
                      <c:pt idx="2812">
                        <c:v>43466.428240740737</c:v>
                      </c:pt>
                      <c:pt idx="2813">
                        <c:v>43466.428252314807</c:v>
                      </c:pt>
                      <c:pt idx="2814">
                        <c:v>43466.428263888891</c:v>
                      </c:pt>
                      <c:pt idx="2815">
                        <c:v>43466.42827546296</c:v>
                      </c:pt>
                      <c:pt idx="2816">
                        <c:v>43466.428287037037</c:v>
                      </c:pt>
                      <c:pt idx="2817">
                        <c:v>43466.428298611107</c:v>
                      </c:pt>
                      <c:pt idx="2818">
                        <c:v>43466.428310185183</c:v>
                      </c:pt>
                      <c:pt idx="2819">
                        <c:v>43466.42832175926</c:v>
                      </c:pt>
                      <c:pt idx="2820">
                        <c:v>43466.428333333337</c:v>
                      </c:pt>
                      <c:pt idx="2821">
                        <c:v>43466.428344907406</c:v>
                      </c:pt>
                      <c:pt idx="2822">
                        <c:v>43466.428356481483</c:v>
                      </c:pt>
                      <c:pt idx="2823">
                        <c:v>43466.428368055553</c:v>
                      </c:pt>
                      <c:pt idx="2824">
                        <c:v>43466.428379629629</c:v>
                      </c:pt>
                      <c:pt idx="2825">
                        <c:v>43466.428391203714</c:v>
                      </c:pt>
                      <c:pt idx="2826">
                        <c:v>43466.428402777783</c:v>
                      </c:pt>
                      <c:pt idx="2827">
                        <c:v>43466.428414351853</c:v>
                      </c:pt>
                      <c:pt idx="2828">
                        <c:v>43466.428425925929</c:v>
                      </c:pt>
                      <c:pt idx="2829">
                        <c:v>43466.428437499999</c:v>
                      </c:pt>
                      <c:pt idx="2830">
                        <c:v>43466.428449074083</c:v>
                      </c:pt>
                      <c:pt idx="2831">
                        <c:v>43466.428460648152</c:v>
                      </c:pt>
                      <c:pt idx="2832">
                        <c:v>43466.428472222222</c:v>
                      </c:pt>
                      <c:pt idx="2833">
                        <c:v>43466.428483796299</c:v>
                      </c:pt>
                      <c:pt idx="2834">
                        <c:v>43466.428495370368</c:v>
                      </c:pt>
                      <c:pt idx="2835">
                        <c:v>43466.428506944438</c:v>
                      </c:pt>
                      <c:pt idx="2836">
                        <c:v>43466.428518518522</c:v>
                      </c:pt>
                      <c:pt idx="2837">
                        <c:v>43466.428530092591</c:v>
                      </c:pt>
                      <c:pt idx="2838">
                        <c:v>43466.428541666668</c:v>
                      </c:pt>
                      <c:pt idx="2839">
                        <c:v>43466.428553240738</c:v>
                      </c:pt>
                      <c:pt idx="2840">
                        <c:v>43466.428564814807</c:v>
                      </c:pt>
                      <c:pt idx="2841">
                        <c:v>43466.428576388891</c:v>
                      </c:pt>
                      <c:pt idx="2842">
                        <c:v>43466.428587962961</c:v>
                      </c:pt>
                      <c:pt idx="2843">
                        <c:v>43466.428599537037</c:v>
                      </c:pt>
                      <c:pt idx="2844">
                        <c:v>43466.428611111107</c:v>
                      </c:pt>
                      <c:pt idx="2845">
                        <c:v>43466.428622685176</c:v>
                      </c:pt>
                      <c:pt idx="2846">
                        <c:v>43466.42863425926</c:v>
                      </c:pt>
                      <c:pt idx="2847">
                        <c:v>43466.42864583333</c:v>
                      </c:pt>
                      <c:pt idx="2848">
                        <c:v>43466.428657407407</c:v>
                      </c:pt>
                      <c:pt idx="2849">
                        <c:v>43466.428668981483</c:v>
                      </c:pt>
                      <c:pt idx="2850">
                        <c:v>43466.428680555553</c:v>
                      </c:pt>
                      <c:pt idx="2851">
                        <c:v>43466.42869212963</c:v>
                      </c:pt>
                      <c:pt idx="2852">
                        <c:v>43466.428703703707</c:v>
                      </c:pt>
                      <c:pt idx="2853">
                        <c:v>43466.428715277783</c:v>
                      </c:pt>
                      <c:pt idx="2854">
                        <c:v>43466.428726851853</c:v>
                      </c:pt>
                      <c:pt idx="2855">
                        <c:v>43466.428738425922</c:v>
                      </c:pt>
                      <c:pt idx="2856">
                        <c:v>43466.428749999999</c:v>
                      </c:pt>
                      <c:pt idx="2857">
                        <c:v>43466.428761574083</c:v>
                      </c:pt>
                      <c:pt idx="2858">
                        <c:v>43466.428773148153</c:v>
                      </c:pt>
                      <c:pt idx="2859">
                        <c:v>43466.428784722222</c:v>
                      </c:pt>
                      <c:pt idx="2860">
                        <c:v>43466.428796296299</c:v>
                      </c:pt>
                      <c:pt idx="2861">
                        <c:v>43466.428807870368</c:v>
                      </c:pt>
                      <c:pt idx="2862">
                        <c:v>43466.428819444453</c:v>
                      </c:pt>
                      <c:pt idx="2863">
                        <c:v>43466.428831018522</c:v>
                      </c:pt>
                      <c:pt idx="2864">
                        <c:v>43466.428842592592</c:v>
                      </c:pt>
                      <c:pt idx="2865">
                        <c:v>43466.428854166668</c:v>
                      </c:pt>
                      <c:pt idx="2866">
                        <c:v>43466.428865740738</c:v>
                      </c:pt>
                      <c:pt idx="2867">
                        <c:v>43466.428877314807</c:v>
                      </c:pt>
                      <c:pt idx="2868">
                        <c:v>43466.428888888891</c:v>
                      </c:pt>
                      <c:pt idx="2869">
                        <c:v>43466.428900462961</c:v>
                      </c:pt>
                      <c:pt idx="2870">
                        <c:v>43466.428912037038</c:v>
                      </c:pt>
                      <c:pt idx="2871">
                        <c:v>43466.428923611107</c:v>
                      </c:pt>
                      <c:pt idx="2872">
                        <c:v>43466.428935185177</c:v>
                      </c:pt>
                      <c:pt idx="2873">
                        <c:v>43466.428946759261</c:v>
                      </c:pt>
                      <c:pt idx="2874">
                        <c:v>43466.42895833333</c:v>
                      </c:pt>
                      <c:pt idx="2875">
                        <c:v>43466.428969907407</c:v>
                      </c:pt>
                      <c:pt idx="2876">
                        <c:v>43466.428981481477</c:v>
                      </c:pt>
                      <c:pt idx="2877">
                        <c:v>43466.428993055553</c:v>
                      </c:pt>
                      <c:pt idx="2878">
                        <c:v>43466.42900462963</c:v>
                      </c:pt>
                      <c:pt idx="2879">
                        <c:v>43466.429016203707</c:v>
                      </c:pt>
                      <c:pt idx="2880">
                        <c:v>43466.429027777784</c:v>
                      </c:pt>
                      <c:pt idx="2881">
                        <c:v>43466.429039351853</c:v>
                      </c:pt>
                      <c:pt idx="2882">
                        <c:v>43466.429050925923</c:v>
                      </c:pt>
                      <c:pt idx="2883">
                        <c:v>43466.429062499999</c:v>
                      </c:pt>
                      <c:pt idx="2884">
                        <c:v>43466.429074074083</c:v>
                      </c:pt>
                      <c:pt idx="2885">
                        <c:v>43466.429085648153</c:v>
                      </c:pt>
                      <c:pt idx="2886">
                        <c:v>43466.429097222222</c:v>
                      </c:pt>
                      <c:pt idx="2887">
                        <c:v>43466.429108796299</c:v>
                      </c:pt>
                      <c:pt idx="2888">
                        <c:v>43466.429120370369</c:v>
                      </c:pt>
                      <c:pt idx="2889">
                        <c:v>43466.429178240738</c:v>
                      </c:pt>
                      <c:pt idx="2890">
                        <c:v>43466.429189814808</c:v>
                      </c:pt>
                      <c:pt idx="2891">
                        <c:v>43466.429224537038</c:v>
                      </c:pt>
                      <c:pt idx="2892">
                        <c:v>43466.429282407407</c:v>
                      </c:pt>
                      <c:pt idx="2893">
                        <c:v>43466.429409722223</c:v>
                      </c:pt>
                      <c:pt idx="2894">
                        <c:v>43466.4294212963</c:v>
                      </c:pt>
                      <c:pt idx="2895">
                        <c:v>43466.429432870369</c:v>
                      </c:pt>
                      <c:pt idx="2896">
                        <c:v>43466.429444444453</c:v>
                      </c:pt>
                      <c:pt idx="2897">
                        <c:v>43466.429479166669</c:v>
                      </c:pt>
                      <c:pt idx="2898">
                        <c:v>43466.429490740738</c:v>
                      </c:pt>
                      <c:pt idx="2899">
                        <c:v>43466.429502314822</c:v>
                      </c:pt>
                      <c:pt idx="2900">
                        <c:v>43466.429513888892</c:v>
                      </c:pt>
                      <c:pt idx="2901">
                        <c:v>43466.429525462961</c:v>
                      </c:pt>
                      <c:pt idx="2902">
                        <c:v>43466.429537037038</c:v>
                      </c:pt>
                      <c:pt idx="2903">
                        <c:v>43466.429548611108</c:v>
                      </c:pt>
                      <c:pt idx="2904">
                        <c:v>43466.429560185177</c:v>
                      </c:pt>
                      <c:pt idx="2905">
                        <c:v>43466.429571759261</c:v>
                      </c:pt>
                      <c:pt idx="2906">
                        <c:v>43466.429583333331</c:v>
                      </c:pt>
                      <c:pt idx="2907">
                        <c:v>43466.429594907408</c:v>
                      </c:pt>
                      <c:pt idx="2908">
                        <c:v>43466.429606481477</c:v>
                      </c:pt>
                      <c:pt idx="2909">
                        <c:v>43466.429618055547</c:v>
                      </c:pt>
                      <c:pt idx="2910">
                        <c:v>43466.429629629631</c:v>
                      </c:pt>
                      <c:pt idx="2911">
                        <c:v>43466.4296412037</c:v>
                      </c:pt>
                      <c:pt idx="2912">
                        <c:v>43466.429652777777</c:v>
                      </c:pt>
                      <c:pt idx="2913">
                        <c:v>43466.429664351846</c:v>
                      </c:pt>
                      <c:pt idx="2914">
                        <c:v>43466.429675925923</c:v>
                      </c:pt>
                      <c:pt idx="2915">
                        <c:v>43466.4296875</c:v>
                      </c:pt>
                      <c:pt idx="2916">
                        <c:v>43466.429699074077</c:v>
                      </c:pt>
                      <c:pt idx="2917">
                        <c:v>43466.429710648154</c:v>
                      </c:pt>
                      <c:pt idx="2918">
                        <c:v>43466.429722222223</c:v>
                      </c:pt>
                      <c:pt idx="2919">
                        <c:v>43466.4297337963</c:v>
                      </c:pt>
                      <c:pt idx="2920">
                        <c:v>43466.429745370369</c:v>
                      </c:pt>
                      <c:pt idx="2921">
                        <c:v>43466.429756944453</c:v>
                      </c:pt>
                      <c:pt idx="2922">
                        <c:v>43466.429768518523</c:v>
                      </c:pt>
                      <c:pt idx="2923">
                        <c:v>43466.429780092592</c:v>
                      </c:pt>
                      <c:pt idx="2924">
                        <c:v>43466.429791666669</c:v>
                      </c:pt>
                      <c:pt idx="2925">
                        <c:v>43466.429803240739</c:v>
                      </c:pt>
                      <c:pt idx="2926">
                        <c:v>43466.429814814823</c:v>
                      </c:pt>
                      <c:pt idx="2927">
                        <c:v>43466.429826388892</c:v>
                      </c:pt>
                      <c:pt idx="2928">
                        <c:v>43466.429837962962</c:v>
                      </c:pt>
                      <c:pt idx="2929">
                        <c:v>43466.429849537039</c:v>
                      </c:pt>
                      <c:pt idx="2930">
                        <c:v>43466.429861111108</c:v>
                      </c:pt>
                      <c:pt idx="2931">
                        <c:v>43466.429872685178</c:v>
                      </c:pt>
                      <c:pt idx="2932">
                        <c:v>43466.429884259262</c:v>
                      </c:pt>
                      <c:pt idx="2933">
                        <c:v>43466.429895833331</c:v>
                      </c:pt>
                      <c:pt idx="2934">
                        <c:v>43466.429907407408</c:v>
                      </c:pt>
                      <c:pt idx="2935">
                        <c:v>43466.429918981477</c:v>
                      </c:pt>
                      <c:pt idx="2936">
                        <c:v>43466.429930555547</c:v>
                      </c:pt>
                      <c:pt idx="2937">
                        <c:v>43466.429942129631</c:v>
                      </c:pt>
                      <c:pt idx="2938">
                        <c:v>43466.4299537037</c:v>
                      </c:pt>
                      <c:pt idx="2939">
                        <c:v>43466.429965277777</c:v>
                      </c:pt>
                      <c:pt idx="2940">
                        <c:v>43466.429976851847</c:v>
                      </c:pt>
                      <c:pt idx="2941">
                        <c:v>43466.429988425924</c:v>
                      </c:pt>
                      <c:pt idx="2942">
                        <c:v>43466.43</c:v>
                      </c:pt>
                      <c:pt idx="2943">
                        <c:v>43466.430011574077</c:v>
                      </c:pt>
                      <c:pt idx="2944">
                        <c:v>43466.430023148147</c:v>
                      </c:pt>
                      <c:pt idx="2945">
                        <c:v>43466.430034722223</c:v>
                      </c:pt>
                      <c:pt idx="2946">
                        <c:v>43466.430046296293</c:v>
                      </c:pt>
                      <c:pt idx="2947">
                        <c:v>43466.43005787037</c:v>
                      </c:pt>
                      <c:pt idx="2948">
                        <c:v>43466.430069444446</c:v>
                      </c:pt>
                      <c:pt idx="2949">
                        <c:v>43466.430081018523</c:v>
                      </c:pt>
                      <c:pt idx="2950">
                        <c:v>43466.430092592593</c:v>
                      </c:pt>
                      <c:pt idx="2951">
                        <c:v>43466.430104166669</c:v>
                      </c:pt>
                      <c:pt idx="2952">
                        <c:v>43466.430115740739</c:v>
                      </c:pt>
                      <c:pt idx="2953">
                        <c:v>43466.430127314823</c:v>
                      </c:pt>
                      <c:pt idx="2954">
                        <c:v>43466.430138888893</c:v>
                      </c:pt>
                      <c:pt idx="2955">
                        <c:v>43466.430150462962</c:v>
                      </c:pt>
                      <c:pt idx="2956">
                        <c:v>43466.430162037039</c:v>
                      </c:pt>
                      <c:pt idx="2957">
                        <c:v>43466.430173611108</c:v>
                      </c:pt>
                      <c:pt idx="2958">
                        <c:v>43466.430185185192</c:v>
                      </c:pt>
                      <c:pt idx="2959">
                        <c:v>43466.430196759262</c:v>
                      </c:pt>
                      <c:pt idx="2960">
                        <c:v>43466.430208333331</c:v>
                      </c:pt>
                      <c:pt idx="2961">
                        <c:v>43466.430219907408</c:v>
                      </c:pt>
                      <c:pt idx="2962">
                        <c:v>43466.430231481478</c:v>
                      </c:pt>
                      <c:pt idx="2963">
                        <c:v>43466.430243055547</c:v>
                      </c:pt>
                      <c:pt idx="2964">
                        <c:v>43466.430254629631</c:v>
                      </c:pt>
                      <c:pt idx="2965">
                        <c:v>43466.430266203701</c:v>
                      </c:pt>
                      <c:pt idx="2966">
                        <c:v>43466.430277777778</c:v>
                      </c:pt>
                      <c:pt idx="2967">
                        <c:v>43466.430289351847</c:v>
                      </c:pt>
                      <c:pt idx="2968">
                        <c:v>43466.430300925917</c:v>
                      </c:pt>
                      <c:pt idx="2969">
                        <c:v>43466.430312500001</c:v>
                      </c:pt>
                      <c:pt idx="2970">
                        <c:v>43466.430324074077</c:v>
                      </c:pt>
                      <c:pt idx="2971">
                        <c:v>43466.430335648147</c:v>
                      </c:pt>
                      <c:pt idx="2972">
                        <c:v>43466.430347222216</c:v>
                      </c:pt>
                      <c:pt idx="2973">
                        <c:v>43466.430358796293</c:v>
                      </c:pt>
                      <c:pt idx="2974">
                        <c:v>43466.43037037037</c:v>
                      </c:pt>
                      <c:pt idx="2975">
                        <c:v>43466.430381944447</c:v>
                      </c:pt>
                      <c:pt idx="2976">
                        <c:v>43466.430393518523</c:v>
                      </c:pt>
                      <c:pt idx="2977">
                        <c:v>43466.430405092593</c:v>
                      </c:pt>
                      <c:pt idx="2978">
                        <c:v>43466.43041666667</c:v>
                      </c:pt>
                      <c:pt idx="2979">
                        <c:v>43466.430428240739</c:v>
                      </c:pt>
                      <c:pt idx="2980">
                        <c:v>43466.430439814823</c:v>
                      </c:pt>
                      <c:pt idx="2981">
                        <c:v>43466.430451388893</c:v>
                      </c:pt>
                      <c:pt idx="2982">
                        <c:v>43466.430462962962</c:v>
                      </c:pt>
                      <c:pt idx="2983">
                        <c:v>43466.430474537039</c:v>
                      </c:pt>
                      <c:pt idx="2984">
                        <c:v>43466.430486111109</c:v>
                      </c:pt>
                      <c:pt idx="2985">
                        <c:v>43466.430497685193</c:v>
                      </c:pt>
                      <c:pt idx="2986">
                        <c:v>43466.430509259262</c:v>
                      </c:pt>
                      <c:pt idx="2987">
                        <c:v>43466.430520833332</c:v>
                      </c:pt>
                      <c:pt idx="2988">
                        <c:v>43466.430532407408</c:v>
                      </c:pt>
                      <c:pt idx="2989">
                        <c:v>43466.430543981478</c:v>
                      </c:pt>
                      <c:pt idx="2990">
                        <c:v>43466.430555555547</c:v>
                      </c:pt>
                      <c:pt idx="2991">
                        <c:v>43466.430567129632</c:v>
                      </c:pt>
                      <c:pt idx="2992">
                        <c:v>43466.430578703701</c:v>
                      </c:pt>
                      <c:pt idx="2993">
                        <c:v>43466.430590277778</c:v>
                      </c:pt>
                      <c:pt idx="2994">
                        <c:v>43466.430601851847</c:v>
                      </c:pt>
                      <c:pt idx="2995">
                        <c:v>43466.430613425917</c:v>
                      </c:pt>
                      <c:pt idx="2996">
                        <c:v>43466.430625000001</c:v>
                      </c:pt>
                      <c:pt idx="2997">
                        <c:v>43466.430636574078</c:v>
                      </c:pt>
                      <c:pt idx="2998">
                        <c:v>43466.430648148147</c:v>
                      </c:pt>
                      <c:pt idx="2999">
                        <c:v>43466.430659722217</c:v>
                      </c:pt>
                      <c:pt idx="3000">
                        <c:v>43466.430671296293</c:v>
                      </c:pt>
                      <c:pt idx="3001">
                        <c:v>43466.43068287037</c:v>
                      </c:pt>
                      <c:pt idx="3002">
                        <c:v>43466.430694444447</c:v>
                      </c:pt>
                      <c:pt idx="3003">
                        <c:v>43466.430706018517</c:v>
                      </c:pt>
                      <c:pt idx="3004">
                        <c:v>43466.430717592593</c:v>
                      </c:pt>
                      <c:pt idx="3005">
                        <c:v>43466.43072916667</c:v>
                      </c:pt>
                      <c:pt idx="3006">
                        <c:v>43466.43074074074</c:v>
                      </c:pt>
                      <c:pt idx="3007">
                        <c:v>43466.430752314824</c:v>
                      </c:pt>
                      <c:pt idx="3008">
                        <c:v>43466.430763888893</c:v>
                      </c:pt>
                      <c:pt idx="3009">
                        <c:v>43466.430775462963</c:v>
                      </c:pt>
                      <c:pt idx="3010">
                        <c:v>43466.430787037039</c:v>
                      </c:pt>
                      <c:pt idx="3011">
                        <c:v>43466.430798611109</c:v>
                      </c:pt>
                      <c:pt idx="3012">
                        <c:v>43466.430810185193</c:v>
                      </c:pt>
                      <c:pt idx="3013">
                        <c:v>43466.430821759262</c:v>
                      </c:pt>
                      <c:pt idx="3014">
                        <c:v>43466.430833333332</c:v>
                      </c:pt>
                      <c:pt idx="3015">
                        <c:v>43466.430844907409</c:v>
                      </c:pt>
                      <c:pt idx="3016">
                        <c:v>43466.430856481478</c:v>
                      </c:pt>
                      <c:pt idx="3017">
                        <c:v>43466.430868055562</c:v>
                      </c:pt>
                      <c:pt idx="3018">
                        <c:v>43466.430879629632</c:v>
                      </c:pt>
                      <c:pt idx="3019">
                        <c:v>43466.430891203701</c:v>
                      </c:pt>
                      <c:pt idx="3020">
                        <c:v>43466.430902777778</c:v>
                      </c:pt>
                      <c:pt idx="3021">
                        <c:v>43466.430914351848</c:v>
                      </c:pt>
                      <c:pt idx="3022">
                        <c:v>43466.430925925917</c:v>
                      </c:pt>
                      <c:pt idx="3023">
                        <c:v>43466.430937500001</c:v>
                      </c:pt>
                      <c:pt idx="3024">
                        <c:v>43466.430949074071</c:v>
                      </c:pt>
                      <c:pt idx="3025">
                        <c:v>43466.430960648147</c:v>
                      </c:pt>
                      <c:pt idx="3026">
                        <c:v>43466.430972222217</c:v>
                      </c:pt>
                      <c:pt idx="3027">
                        <c:v>43466.430983796286</c:v>
                      </c:pt>
                      <c:pt idx="3028">
                        <c:v>43466.430995370371</c:v>
                      </c:pt>
                      <c:pt idx="3029">
                        <c:v>43466.431006944447</c:v>
                      </c:pt>
                      <c:pt idx="3030">
                        <c:v>43466.431018518517</c:v>
                      </c:pt>
                      <c:pt idx="3031">
                        <c:v>43466.431030092594</c:v>
                      </c:pt>
                      <c:pt idx="3032">
                        <c:v>43466.431041666663</c:v>
                      </c:pt>
                      <c:pt idx="3033">
                        <c:v>43466.43105324074</c:v>
                      </c:pt>
                      <c:pt idx="3034">
                        <c:v>43466.431064814817</c:v>
                      </c:pt>
                      <c:pt idx="3035">
                        <c:v>43466.431076388893</c:v>
                      </c:pt>
                      <c:pt idx="3036">
                        <c:v>43466.431087962963</c:v>
                      </c:pt>
                      <c:pt idx="3037">
                        <c:v>43466.43109953704</c:v>
                      </c:pt>
                      <c:pt idx="3038">
                        <c:v>43466.431111111109</c:v>
                      </c:pt>
                      <c:pt idx="3039">
                        <c:v>43466.431122685193</c:v>
                      </c:pt>
                      <c:pt idx="3040">
                        <c:v>43466.431134259263</c:v>
                      </c:pt>
                      <c:pt idx="3041">
                        <c:v>43466.431145833332</c:v>
                      </c:pt>
                      <c:pt idx="3042">
                        <c:v>43466.431157407409</c:v>
                      </c:pt>
                      <c:pt idx="3043">
                        <c:v>43466.431168981479</c:v>
                      </c:pt>
                      <c:pt idx="3044">
                        <c:v>43466.431180555563</c:v>
                      </c:pt>
                      <c:pt idx="3045">
                        <c:v>43466.431192129632</c:v>
                      </c:pt>
                      <c:pt idx="3046">
                        <c:v>43466.431203703702</c:v>
                      </c:pt>
                      <c:pt idx="3047">
                        <c:v>43466.431215277778</c:v>
                      </c:pt>
                      <c:pt idx="3048">
                        <c:v>43466.431226851862</c:v>
                      </c:pt>
                      <c:pt idx="3049">
                        <c:v>43466.431238425917</c:v>
                      </c:pt>
                      <c:pt idx="3050">
                        <c:v>43466.431250000001</c:v>
                      </c:pt>
                      <c:pt idx="3051">
                        <c:v>43466.431261574071</c:v>
                      </c:pt>
                      <c:pt idx="3052">
                        <c:v>43466.431273148148</c:v>
                      </c:pt>
                      <c:pt idx="3053">
                        <c:v>43466.431284722217</c:v>
                      </c:pt>
                      <c:pt idx="3054">
                        <c:v>43466.431296296287</c:v>
                      </c:pt>
                      <c:pt idx="3055">
                        <c:v>43466.431307870371</c:v>
                      </c:pt>
                      <c:pt idx="3056">
                        <c:v>43466.431319444448</c:v>
                      </c:pt>
                      <c:pt idx="3057">
                        <c:v>43466.431331018517</c:v>
                      </c:pt>
                      <c:pt idx="3058">
                        <c:v>43466.431342592587</c:v>
                      </c:pt>
                      <c:pt idx="3059">
                        <c:v>43466.431354166663</c:v>
                      </c:pt>
                      <c:pt idx="3060">
                        <c:v>43466.43136574074</c:v>
                      </c:pt>
                      <c:pt idx="3061">
                        <c:v>43466.431377314817</c:v>
                      </c:pt>
                      <c:pt idx="3062">
                        <c:v>43466.431388888886</c:v>
                      </c:pt>
                      <c:pt idx="3063">
                        <c:v>43466.431400462963</c:v>
                      </c:pt>
                      <c:pt idx="3064">
                        <c:v>43466.43141203704</c:v>
                      </c:pt>
                      <c:pt idx="3065">
                        <c:v>43466.431423611109</c:v>
                      </c:pt>
                      <c:pt idx="3066">
                        <c:v>43466.431435185194</c:v>
                      </c:pt>
                      <c:pt idx="3067">
                        <c:v>43466.431446759263</c:v>
                      </c:pt>
                      <c:pt idx="3068">
                        <c:v>43466.431458333333</c:v>
                      </c:pt>
                      <c:pt idx="3069">
                        <c:v>43466.431469907409</c:v>
                      </c:pt>
                      <c:pt idx="3070">
                        <c:v>43466.431481481479</c:v>
                      </c:pt>
                      <c:pt idx="3071">
                        <c:v>43466.431493055563</c:v>
                      </c:pt>
                      <c:pt idx="3072">
                        <c:v>43466.431504629632</c:v>
                      </c:pt>
                      <c:pt idx="3073">
                        <c:v>43466.431516203702</c:v>
                      </c:pt>
                      <c:pt idx="3074">
                        <c:v>43466.431527777779</c:v>
                      </c:pt>
                      <c:pt idx="3075">
                        <c:v>43466.431539351863</c:v>
                      </c:pt>
                      <c:pt idx="3076">
                        <c:v>43466.431550925918</c:v>
                      </c:pt>
                      <c:pt idx="3077">
                        <c:v>43466.431562500002</c:v>
                      </c:pt>
                      <c:pt idx="3078">
                        <c:v>43466.431574074071</c:v>
                      </c:pt>
                      <c:pt idx="3079">
                        <c:v>43466.431585648148</c:v>
                      </c:pt>
                      <c:pt idx="3080">
                        <c:v>43466.431597222218</c:v>
                      </c:pt>
                      <c:pt idx="3081">
                        <c:v>43466.431608796287</c:v>
                      </c:pt>
                      <c:pt idx="3082">
                        <c:v>43466.431620370371</c:v>
                      </c:pt>
                      <c:pt idx="3083">
                        <c:v>43466.431631944448</c:v>
                      </c:pt>
                      <c:pt idx="3084">
                        <c:v>43466.431643518517</c:v>
                      </c:pt>
                      <c:pt idx="3085">
                        <c:v>43466.431655092587</c:v>
                      </c:pt>
                      <c:pt idx="3086">
                        <c:v>43466.431666666656</c:v>
                      </c:pt>
                      <c:pt idx="3087">
                        <c:v>43466.43167824074</c:v>
                      </c:pt>
                      <c:pt idx="3088">
                        <c:v>43466.431689814817</c:v>
                      </c:pt>
                      <c:pt idx="3089">
                        <c:v>43466.431701388887</c:v>
                      </c:pt>
                      <c:pt idx="3090">
                        <c:v>43466.431712962964</c:v>
                      </c:pt>
                      <c:pt idx="3091">
                        <c:v>43466.43172453704</c:v>
                      </c:pt>
                      <c:pt idx="3092">
                        <c:v>43466.43173611111</c:v>
                      </c:pt>
                      <c:pt idx="3093">
                        <c:v>43466.431747685187</c:v>
                      </c:pt>
                      <c:pt idx="3094">
                        <c:v>43466.431759259263</c:v>
                      </c:pt>
                      <c:pt idx="3095">
                        <c:v>43466.431770833333</c:v>
                      </c:pt>
                      <c:pt idx="3096">
                        <c:v>43466.43178240741</c:v>
                      </c:pt>
                      <c:pt idx="3097">
                        <c:v>43466.431793981479</c:v>
                      </c:pt>
                      <c:pt idx="3098">
                        <c:v>43466.431805555563</c:v>
                      </c:pt>
                      <c:pt idx="3099">
                        <c:v>43466.431817129633</c:v>
                      </c:pt>
                      <c:pt idx="3100">
                        <c:v>43466.431828703702</c:v>
                      </c:pt>
                      <c:pt idx="3101">
                        <c:v>43466.431840277779</c:v>
                      </c:pt>
                      <c:pt idx="3102">
                        <c:v>43466.431851851848</c:v>
                      </c:pt>
                      <c:pt idx="3103">
                        <c:v>43466.431863425933</c:v>
                      </c:pt>
                      <c:pt idx="3104">
                        <c:v>43466.431875000002</c:v>
                      </c:pt>
                      <c:pt idx="3105">
                        <c:v>43466.431886574072</c:v>
                      </c:pt>
                      <c:pt idx="3106">
                        <c:v>43466.431898148148</c:v>
                      </c:pt>
                      <c:pt idx="3107">
                        <c:v>43466.431909722232</c:v>
                      </c:pt>
                      <c:pt idx="3108">
                        <c:v>43466.431921296287</c:v>
                      </c:pt>
                      <c:pt idx="3109">
                        <c:v>43466.431932870371</c:v>
                      </c:pt>
                      <c:pt idx="3110">
                        <c:v>43466.431944444441</c:v>
                      </c:pt>
                      <c:pt idx="3111">
                        <c:v>43466.431956018518</c:v>
                      </c:pt>
                      <c:pt idx="3112">
                        <c:v>43466.431967592587</c:v>
                      </c:pt>
                      <c:pt idx="3113">
                        <c:v>43466.431979166657</c:v>
                      </c:pt>
                      <c:pt idx="3114">
                        <c:v>43466.431990740741</c:v>
                      </c:pt>
                      <c:pt idx="3115">
                        <c:v>43466.432002314818</c:v>
                      </c:pt>
                      <c:pt idx="3116">
                        <c:v>43466.432013888887</c:v>
                      </c:pt>
                      <c:pt idx="3117">
                        <c:v>43466.432025462957</c:v>
                      </c:pt>
                      <c:pt idx="3118">
                        <c:v>43466.432037037041</c:v>
                      </c:pt>
                      <c:pt idx="3119">
                        <c:v>43466.43204861111</c:v>
                      </c:pt>
                      <c:pt idx="3120">
                        <c:v>43466.432060185187</c:v>
                      </c:pt>
                      <c:pt idx="3121">
                        <c:v>43466.432071759264</c:v>
                      </c:pt>
                      <c:pt idx="3122">
                        <c:v>43466.432083333333</c:v>
                      </c:pt>
                      <c:pt idx="3123">
                        <c:v>43466.43209490741</c:v>
                      </c:pt>
                      <c:pt idx="3124">
                        <c:v>43466.432106481479</c:v>
                      </c:pt>
                      <c:pt idx="3125">
                        <c:v>43466.432118055563</c:v>
                      </c:pt>
                      <c:pt idx="3126">
                        <c:v>43466.432129629633</c:v>
                      </c:pt>
                      <c:pt idx="3127">
                        <c:v>43466.432141203702</c:v>
                      </c:pt>
                      <c:pt idx="3128">
                        <c:v>43466.432152777779</c:v>
                      </c:pt>
                      <c:pt idx="3129">
                        <c:v>43466.432164351849</c:v>
                      </c:pt>
                      <c:pt idx="3130">
                        <c:v>43466.432175925933</c:v>
                      </c:pt>
                      <c:pt idx="3131">
                        <c:v>43466.432187500002</c:v>
                      </c:pt>
                      <c:pt idx="3132">
                        <c:v>43466.432199074072</c:v>
                      </c:pt>
                      <c:pt idx="3133">
                        <c:v>43466.432210648149</c:v>
                      </c:pt>
                      <c:pt idx="3134">
                        <c:v>43466.432222222233</c:v>
                      </c:pt>
                      <c:pt idx="3135">
                        <c:v>43466.432233796288</c:v>
                      </c:pt>
                      <c:pt idx="3136">
                        <c:v>43466.432245370372</c:v>
                      </c:pt>
                      <c:pt idx="3137">
                        <c:v>43466.432256944441</c:v>
                      </c:pt>
                      <c:pt idx="3138">
                        <c:v>43466.432268518518</c:v>
                      </c:pt>
                      <c:pt idx="3139">
                        <c:v>43466.432280092587</c:v>
                      </c:pt>
                      <c:pt idx="3140">
                        <c:v>43466.432291666657</c:v>
                      </c:pt>
                      <c:pt idx="3141">
                        <c:v>43466.432303240741</c:v>
                      </c:pt>
                      <c:pt idx="3142">
                        <c:v>43466.432314814818</c:v>
                      </c:pt>
                      <c:pt idx="3143">
                        <c:v>43466.432326388887</c:v>
                      </c:pt>
                      <c:pt idx="3144">
                        <c:v>43466.432337962957</c:v>
                      </c:pt>
                      <c:pt idx="3145">
                        <c:v>43466.432349537034</c:v>
                      </c:pt>
                      <c:pt idx="3146">
                        <c:v>43466.43236111111</c:v>
                      </c:pt>
                      <c:pt idx="3147">
                        <c:v>43466.432372685187</c:v>
                      </c:pt>
                      <c:pt idx="3148">
                        <c:v>43466.432384259257</c:v>
                      </c:pt>
                      <c:pt idx="3149">
                        <c:v>43466.432395833333</c:v>
                      </c:pt>
                      <c:pt idx="3150">
                        <c:v>43466.43240740741</c:v>
                      </c:pt>
                      <c:pt idx="3151">
                        <c:v>43466.43241898148</c:v>
                      </c:pt>
                      <c:pt idx="3152">
                        <c:v>43466.432430555556</c:v>
                      </c:pt>
                      <c:pt idx="3153">
                        <c:v>43466.432442129633</c:v>
                      </c:pt>
                      <c:pt idx="3154">
                        <c:v>43466.432453703703</c:v>
                      </c:pt>
                      <c:pt idx="3155">
                        <c:v>43466.43246527778</c:v>
                      </c:pt>
                      <c:pt idx="3156">
                        <c:v>43466.432476851849</c:v>
                      </c:pt>
                      <c:pt idx="3157">
                        <c:v>43466.432488425933</c:v>
                      </c:pt>
                      <c:pt idx="3158">
                        <c:v>43466.432500000003</c:v>
                      </c:pt>
                      <c:pt idx="3159">
                        <c:v>43466.432511574072</c:v>
                      </c:pt>
                      <c:pt idx="3160">
                        <c:v>43466.432523148149</c:v>
                      </c:pt>
                      <c:pt idx="3161">
                        <c:v>43466.432534722233</c:v>
                      </c:pt>
                      <c:pt idx="3162">
                        <c:v>43466.432546296302</c:v>
                      </c:pt>
                      <c:pt idx="3163">
                        <c:v>43466.432557870372</c:v>
                      </c:pt>
                      <c:pt idx="3164">
                        <c:v>43466.432569444441</c:v>
                      </c:pt>
                      <c:pt idx="3165">
                        <c:v>43466.432581018518</c:v>
                      </c:pt>
                      <c:pt idx="3166">
                        <c:v>43466.432592592602</c:v>
                      </c:pt>
                      <c:pt idx="3167">
                        <c:v>43466.432604166657</c:v>
                      </c:pt>
                      <c:pt idx="3168">
                        <c:v>43466.432615740741</c:v>
                      </c:pt>
                      <c:pt idx="3169">
                        <c:v>43466.432627314818</c:v>
                      </c:pt>
                      <c:pt idx="3170">
                        <c:v>43466.432638888888</c:v>
                      </c:pt>
                      <c:pt idx="3171">
                        <c:v>43466.432650462957</c:v>
                      </c:pt>
                      <c:pt idx="3172">
                        <c:v>43466.432662037027</c:v>
                      </c:pt>
                      <c:pt idx="3173">
                        <c:v>43466.432673611111</c:v>
                      </c:pt>
                      <c:pt idx="3174">
                        <c:v>43466.432685185187</c:v>
                      </c:pt>
                      <c:pt idx="3175">
                        <c:v>43466.432696759257</c:v>
                      </c:pt>
                      <c:pt idx="3176">
                        <c:v>43466.432708333326</c:v>
                      </c:pt>
                      <c:pt idx="3177">
                        <c:v>43466.432719907411</c:v>
                      </c:pt>
                      <c:pt idx="3178">
                        <c:v>43466.43273148148</c:v>
                      </c:pt>
                      <c:pt idx="3179">
                        <c:v>43466.432743055557</c:v>
                      </c:pt>
                      <c:pt idx="3180">
                        <c:v>43466.432754629634</c:v>
                      </c:pt>
                      <c:pt idx="3181">
                        <c:v>43466.432766203703</c:v>
                      </c:pt>
                      <c:pt idx="3182">
                        <c:v>43466.43277777778</c:v>
                      </c:pt>
                      <c:pt idx="3183">
                        <c:v>43466.432789351849</c:v>
                      </c:pt>
                      <c:pt idx="3184">
                        <c:v>43466.432800925933</c:v>
                      </c:pt>
                      <c:pt idx="3185">
                        <c:v>43466.432812500003</c:v>
                      </c:pt>
                      <c:pt idx="3186">
                        <c:v>43466.432824074072</c:v>
                      </c:pt>
                      <c:pt idx="3187">
                        <c:v>43466.432835648149</c:v>
                      </c:pt>
                      <c:pt idx="3188">
                        <c:v>43466.432847222219</c:v>
                      </c:pt>
                      <c:pt idx="3189">
                        <c:v>43466.432858796303</c:v>
                      </c:pt>
                      <c:pt idx="3190">
                        <c:v>43466.432870370372</c:v>
                      </c:pt>
                      <c:pt idx="3191">
                        <c:v>43466.432881944442</c:v>
                      </c:pt>
                      <c:pt idx="3192">
                        <c:v>43466.432893518519</c:v>
                      </c:pt>
                      <c:pt idx="3193">
                        <c:v>43466.432905092603</c:v>
                      </c:pt>
                      <c:pt idx="3194">
                        <c:v>43466.432916666658</c:v>
                      </c:pt>
                      <c:pt idx="3195">
                        <c:v>43466.432928240742</c:v>
                      </c:pt>
                      <c:pt idx="3196">
                        <c:v>43466.432939814818</c:v>
                      </c:pt>
                      <c:pt idx="3197">
                        <c:v>43466.432951388888</c:v>
                      </c:pt>
                      <c:pt idx="3198">
                        <c:v>43466.432962962957</c:v>
                      </c:pt>
                      <c:pt idx="3199">
                        <c:v>43466.432974537027</c:v>
                      </c:pt>
                      <c:pt idx="3200">
                        <c:v>43466.432986111111</c:v>
                      </c:pt>
                      <c:pt idx="3201">
                        <c:v>43466.432997685188</c:v>
                      </c:pt>
                      <c:pt idx="3202">
                        <c:v>43466.433009259257</c:v>
                      </c:pt>
                      <c:pt idx="3203">
                        <c:v>43466.433020833327</c:v>
                      </c:pt>
                      <c:pt idx="3204">
                        <c:v>43466.433032407411</c:v>
                      </c:pt>
                      <c:pt idx="3205">
                        <c:v>43466.43304398148</c:v>
                      </c:pt>
                      <c:pt idx="3206">
                        <c:v>43466.433055555557</c:v>
                      </c:pt>
                      <c:pt idx="3207">
                        <c:v>43466.433067129627</c:v>
                      </c:pt>
                      <c:pt idx="3208">
                        <c:v>43466.433078703703</c:v>
                      </c:pt>
                      <c:pt idx="3209">
                        <c:v>43466.43309027778</c:v>
                      </c:pt>
                      <c:pt idx="3210">
                        <c:v>43466.43310185185</c:v>
                      </c:pt>
                      <c:pt idx="3211">
                        <c:v>43466.433113425926</c:v>
                      </c:pt>
                      <c:pt idx="3212">
                        <c:v>43466.433125000003</c:v>
                      </c:pt>
                      <c:pt idx="3213">
                        <c:v>43466.433136574073</c:v>
                      </c:pt>
                      <c:pt idx="3214">
                        <c:v>43466.433148148149</c:v>
                      </c:pt>
                      <c:pt idx="3215">
                        <c:v>43466.433159722219</c:v>
                      </c:pt>
                      <c:pt idx="3216">
                        <c:v>43466.433171296303</c:v>
                      </c:pt>
                      <c:pt idx="3217">
                        <c:v>43466.433182870373</c:v>
                      </c:pt>
                      <c:pt idx="3218">
                        <c:v>43466.433194444442</c:v>
                      </c:pt>
                      <c:pt idx="3219">
                        <c:v>43466.433206018519</c:v>
                      </c:pt>
                      <c:pt idx="3220">
                        <c:v>43466.433217592603</c:v>
                      </c:pt>
                      <c:pt idx="3221">
                        <c:v>43466.433229166672</c:v>
                      </c:pt>
                      <c:pt idx="3222">
                        <c:v>43466.433240740742</c:v>
                      </c:pt>
                      <c:pt idx="3223">
                        <c:v>43466.433252314811</c:v>
                      </c:pt>
                      <c:pt idx="3224">
                        <c:v>43466.433263888888</c:v>
                      </c:pt>
                      <c:pt idx="3225">
                        <c:v>43466.433275462958</c:v>
                      </c:pt>
                      <c:pt idx="3226">
                        <c:v>43466.433287037027</c:v>
                      </c:pt>
                      <c:pt idx="3227">
                        <c:v>43466.433298611111</c:v>
                      </c:pt>
                      <c:pt idx="3228">
                        <c:v>43466.433310185188</c:v>
                      </c:pt>
                      <c:pt idx="3229">
                        <c:v>43466.433321759258</c:v>
                      </c:pt>
                      <c:pt idx="3230">
                        <c:v>43466.433333333327</c:v>
                      </c:pt>
                      <c:pt idx="3231">
                        <c:v>43466.433344907397</c:v>
                      </c:pt>
                      <c:pt idx="3232">
                        <c:v>43466.433356481481</c:v>
                      </c:pt>
                      <c:pt idx="3233">
                        <c:v>43466.433368055557</c:v>
                      </c:pt>
                      <c:pt idx="3234">
                        <c:v>43466.433379629627</c:v>
                      </c:pt>
                      <c:pt idx="3235">
                        <c:v>43466.433391203696</c:v>
                      </c:pt>
                      <c:pt idx="3236">
                        <c:v>43466.43340277778</c:v>
                      </c:pt>
                      <c:pt idx="3237">
                        <c:v>43466.43341435185</c:v>
                      </c:pt>
                      <c:pt idx="3238">
                        <c:v>43466.433425925927</c:v>
                      </c:pt>
                      <c:pt idx="3239">
                        <c:v>43466.433437500003</c:v>
                      </c:pt>
                      <c:pt idx="3240">
                        <c:v>43466.433449074073</c:v>
                      </c:pt>
                      <c:pt idx="3241">
                        <c:v>43466.43346064815</c:v>
                      </c:pt>
                      <c:pt idx="3242">
                        <c:v>43466.433472222219</c:v>
                      </c:pt>
                      <c:pt idx="3243">
                        <c:v>43466.433483796303</c:v>
                      </c:pt>
                      <c:pt idx="3244">
                        <c:v>43466.433495370373</c:v>
                      </c:pt>
                      <c:pt idx="3245">
                        <c:v>43466.433506944442</c:v>
                      </c:pt>
                      <c:pt idx="3246">
                        <c:v>43466.433518518519</c:v>
                      </c:pt>
                      <c:pt idx="3247">
                        <c:v>43466.433530092603</c:v>
                      </c:pt>
                      <c:pt idx="3248">
                        <c:v>43466.433541666673</c:v>
                      </c:pt>
                      <c:pt idx="3249">
                        <c:v>43466.433553240742</c:v>
                      </c:pt>
                      <c:pt idx="3250">
                        <c:v>43466.433564814812</c:v>
                      </c:pt>
                      <c:pt idx="3251">
                        <c:v>43466.433576388888</c:v>
                      </c:pt>
                      <c:pt idx="3252">
                        <c:v>43466.433587962973</c:v>
                      </c:pt>
                      <c:pt idx="3253">
                        <c:v>43466.433599537027</c:v>
                      </c:pt>
                      <c:pt idx="3254">
                        <c:v>43466.433611111112</c:v>
                      </c:pt>
                      <c:pt idx="3255">
                        <c:v>43466.433622685188</c:v>
                      </c:pt>
                      <c:pt idx="3256">
                        <c:v>43466.433634259258</c:v>
                      </c:pt>
                      <c:pt idx="3257">
                        <c:v>43466.433645833327</c:v>
                      </c:pt>
                      <c:pt idx="3258">
                        <c:v>43466.433657407397</c:v>
                      </c:pt>
                      <c:pt idx="3259">
                        <c:v>43466.433668981481</c:v>
                      </c:pt>
                      <c:pt idx="3260">
                        <c:v>43466.433680555558</c:v>
                      </c:pt>
                      <c:pt idx="3261">
                        <c:v>43466.433692129627</c:v>
                      </c:pt>
                      <c:pt idx="3262">
                        <c:v>43466.433703703697</c:v>
                      </c:pt>
                      <c:pt idx="3263">
                        <c:v>43466.433715277781</c:v>
                      </c:pt>
                      <c:pt idx="3264">
                        <c:v>43466.43372685185</c:v>
                      </c:pt>
                      <c:pt idx="3265">
                        <c:v>43466.433738425927</c:v>
                      </c:pt>
                      <c:pt idx="3266">
                        <c:v>43466.433749999997</c:v>
                      </c:pt>
                      <c:pt idx="3267">
                        <c:v>43466.433761574073</c:v>
                      </c:pt>
                      <c:pt idx="3268">
                        <c:v>43466.43377314815</c:v>
                      </c:pt>
                      <c:pt idx="3269">
                        <c:v>43466.43378472222</c:v>
                      </c:pt>
                      <c:pt idx="3270">
                        <c:v>43466.433796296304</c:v>
                      </c:pt>
                      <c:pt idx="3271">
                        <c:v>43466.433807870373</c:v>
                      </c:pt>
                      <c:pt idx="3272">
                        <c:v>43466.433819444443</c:v>
                      </c:pt>
                      <c:pt idx="3273">
                        <c:v>43466.433831018519</c:v>
                      </c:pt>
                      <c:pt idx="3274">
                        <c:v>43466.433842592603</c:v>
                      </c:pt>
                      <c:pt idx="3275">
                        <c:v>43466.433854166673</c:v>
                      </c:pt>
                      <c:pt idx="3276">
                        <c:v>43466.433865740742</c:v>
                      </c:pt>
                      <c:pt idx="3277">
                        <c:v>43466.433877314812</c:v>
                      </c:pt>
                      <c:pt idx="3278">
                        <c:v>43466.433888888889</c:v>
                      </c:pt>
                      <c:pt idx="3279">
                        <c:v>43466.433900462973</c:v>
                      </c:pt>
                      <c:pt idx="3280">
                        <c:v>43466.433912037042</c:v>
                      </c:pt>
                      <c:pt idx="3281">
                        <c:v>43466.433923611112</c:v>
                      </c:pt>
                      <c:pt idx="3282">
                        <c:v>43466.433935185189</c:v>
                      </c:pt>
                      <c:pt idx="3283">
                        <c:v>43466.433946759258</c:v>
                      </c:pt>
                      <c:pt idx="3284">
                        <c:v>43466.433958333328</c:v>
                      </c:pt>
                      <c:pt idx="3285">
                        <c:v>43466.433969907397</c:v>
                      </c:pt>
                      <c:pt idx="3286">
                        <c:v>43466.433981481481</c:v>
                      </c:pt>
                      <c:pt idx="3287">
                        <c:v>43466.433993055558</c:v>
                      </c:pt>
                      <c:pt idx="3288">
                        <c:v>43466.434004629627</c:v>
                      </c:pt>
                      <c:pt idx="3289">
                        <c:v>43466.434016203697</c:v>
                      </c:pt>
                      <c:pt idx="3290">
                        <c:v>43466.434027777781</c:v>
                      </c:pt>
                      <c:pt idx="3291">
                        <c:v>43466.434039351851</c:v>
                      </c:pt>
                      <c:pt idx="3292">
                        <c:v>43466.434050925927</c:v>
                      </c:pt>
                      <c:pt idx="3293">
                        <c:v>43466.434062499997</c:v>
                      </c:pt>
                      <c:pt idx="3294">
                        <c:v>43466.434074074074</c:v>
                      </c:pt>
                      <c:pt idx="3295">
                        <c:v>43466.43408564815</c:v>
                      </c:pt>
                      <c:pt idx="3296">
                        <c:v>43466.43409722222</c:v>
                      </c:pt>
                      <c:pt idx="3297">
                        <c:v>43466.434108796297</c:v>
                      </c:pt>
                      <c:pt idx="3298">
                        <c:v>43466.434120370373</c:v>
                      </c:pt>
                      <c:pt idx="3299">
                        <c:v>43466.434131944443</c:v>
                      </c:pt>
                      <c:pt idx="3300">
                        <c:v>43466.43414351852</c:v>
                      </c:pt>
                      <c:pt idx="3301">
                        <c:v>43466.434155092589</c:v>
                      </c:pt>
                      <c:pt idx="3302">
                        <c:v>43466.434166666673</c:v>
                      </c:pt>
                      <c:pt idx="3303">
                        <c:v>43466.434178240743</c:v>
                      </c:pt>
                      <c:pt idx="3304">
                        <c:v>43466.434189814812</c:v>
                      </c:pt>
                      <c:pt idx="3305">
                        <c:v>43466.434201388889</c:v>
                      </c:pt>
                      <c:pt idx="3306">
                        <c:v>43466.434212962973</c:v>
                      </c:pt>
                      <c:pt idx="3307">
                        <c:v>43466.434224537043</c:v>
                      </c:pt>
                      <c:pt idx="3308">
                        <c:v>43466.434236111112</c:v>
                      </c:pt>
                      <c:pt idx="3309">
                        <c:v>43466.434247685182</c:v>
                      </c:pt>
                      <c:pt idx="3310">
                        <c:v>43466.434259259258</c:v>
                      </c:pt>
                      <c:pt idx="3311">
                        <c:v>43466.434270833342</c:v>
                      </c:pt>
                      <c:pt idx="3312">
                        <c:v>43466.434282407397</c:v>
                      </c:pt>
                      <c:pt idx="3313">
                        <c:v>43466.434293981481</c:v>
                      </c:pt>
                      <c:pt idx="3314">
                        <c:v>43466.434305555558</c:v>
                      </c:pt>
                      <c:pt idx="3315">
                        <c:v>43466.434317129628</c:v>
                      </c:pt>
                      <c:pt idx="3316">
                        <c:v>43466.434328703697</c:v>
                      </c:pt>
                      <c:pt idx="3317">
                        <c:v>43466.434340277781</c:v>
                      </c:pt>
                      <c:pt idx="3318">
                        <c:v>43466.434351851851</c:v>
                      </c:pt>
                      <c:pt idx="3319">
                        <c:v>43466.434363425928</c:v>
                      </c:pt>
                      <c:pt idx="3320">
                        <c:v>43466.434374999997</c:v>
                      </c:pt>
                      <c:pt idx="3321">
                        <c:v>43466.434386574067</c:v>
                      </c:pt>
                      <c:pt idx="3322">
                        <c:v>43466.434398148151</c:v>
                      </c:pt>
                      <c:pt idx="3323">
                        <c:v>43466.43440972222</c:v>
                      </c:pt>
                      <c:pt idx="3324">
                        <c:v>43466.434421296297</c:v>
                      </c:pt>
                      <c:pt idx="3325">
                        <c:v>43466.434432870366</c:v>
                      </c:pt>
                      <c:pt idx="3326">
                        <c:v>43466.434444444443</c:v>
                      </c:pt>
                      <c:pt idx="3327">
                        <c:v>43466.43445601852</c:v>
                      </c:pt>
                      <c:pt idx="3328">
                        <c:v>43466.434467592589</c:v>
                      </c:pt>
                      <c:pt idx="3329">
                        <c:v>43466.434479166674</c:v>
                      </c:pt>
                      <c:pt idx="3330">
                        <c:v>43466.434490740743</c:v>
                      </c:pt>
                      <c:pt idx="3331">
                        <c:v>43466.434502314813</c:v>
                      </c:pt>
                      <c:pt idx="3332">
                        <c:v>43466.434513888889</c:v>
                      </c:pt>
                      <c:pt idx="3333">
                        <c:v>43466.434525462973</c:v>
                      </c:pt>
                      <c:pt idx="3334">
                        <c:v>43466.434537037043</c:v>
                      </c:pt>
                      <c:pt idx="3335">
                        <c:v>43466.434548611112</c:v>
                      </c:pt>
                      <c:pt idx="3336">
                        <c:v>43466.434560185182</c:v>
                      </c:pt>
                      <c:pt idx="3337">
                        <c:v>43466.434571759259</c:v>
                      </c:pt>
                      <c:pt idx="3338">
                        <c:v>43466.434583333343</c:v>
                      </c:pt>
                      <c:pt idx="3339">
                        <c:v>43466.434594907398</c:v>
                      </c:pt>
                      <c:pt idx="3340">
                        <c:v>43466.434606481482</c:v>
                      </c:pt>
                      <c:pt idx="3341">
                        <c:v>43466.434618055559</c:v>
                      </c:pt>
                      <c:pt idx="3342">
                        <c:v>43466.434629629628</c:v>
                      </c:pt>
                      <c:pt idx="3343">
                        <c:v>43466.434641203698</c:v>
                      </c:pt>
                      <c:pt idx="3344">
                        <c:v>43466.434652777767</c:v>
                      </c:pt>
                      <c:pt idx="3345">
                        <c:v>43466.434664351851</c:v>
                      </c:pt>
                      <c:pt idx="3346">
                        <c:v>43466.434675925928</c:v>
                      </c:pt>
                      <c:pt idx="3347">
                        <c:v>43466.434687499997</c:v>
                      </c:pt>
                      <c:pt idx="3348">
                        <c:v>43466.434699074067</c:v>
                      </c:pt>
                      <c:pt idx="3349">
                        <c:v>43466.434710648151</c:v>
                      </c:pt>
                      <c:pt idx="3350">
                        <c:v>43466.43472222222</c:v>
                      </c:pt>
                      <c:pt idx="3351">
                        <c:v>43466.434733796297</c:v>
                      </c:pt>
                      <c:pt idx="3352">
                        <c:v>43466.434745370367</c:v>
                      </c:pt>
                      <c:pt idx="3353">
                        <c:v>43466.434756944444</c:v>
                      </c:pt>
                      <c:pt idx="3354">
                        <c:v>43466.43476851852</c:v>
                      </c:pt>
                      <c:pt idx="3355">
                        <c:v>43466.43478009259</c:v>
                      </c:pt>
                    </c:numCache>
                  </c:numRef>
                </c:xVal>
                <c:yVal>
                  <c:numRef>
                    <c:extLst xmlns:c15="http://schemas.microsoft.com/office/drawing/2012/chart">
                      <c:ext xmlns:c15="http://schemas.microsoft.com/office/drawing/2012/chart" uri="{02D57815-91ED-43cb-92C2-25804820EDAC}">
                        <c15:formulaRef>
                          <c15:sqref>'5) Erro SSP Smooth Avg'!$D$2:$D$3501</c15:sqref>
                        </c15:formulaRef>
                      </c:ext>
                    </c:extLst>
                    <c:numCache>
                      <c:formatCode>General</c:formatCode>
                      <c:ptCount val="3500"/>
                      <c:pt idx="0">
                        <c:v>4.7360325043964471</c:v>
                      </c:pt>
                      <c:pt idx="1">
                        <c:v>5.2148745691035181</c:v>
                      </c:pt>
                      <c:pt idx="2">
                        <c:v>0.26336848800316698</c:v>
                      </c:pt>
                      <c:pt idx="3">
                        <c:v>0.28155067514072513</c:v>
                      </c:pt>
                      <c:pt idx="4">
                        <c:v>0.1009295213039445</c:v>
                      </c:pt>
                      <c:pt idx="5">
                        <c:v>3.444155297040012</c:v>
                      </c:pt>
                      <c:pt idx="6">
                        <c:v>3.462602112504892</c:v>
                      </c:pt>
                      <c:pt idx="7">
                        <c:v>3.0014847351467631</c:v>
                      </c:pt>
                      <c:pt idx="8">
                        <c:v>2.993742974772573</c:v>
                      </c:pt>
                      <c:pt idx="9">
                        <c:v>3.010935164814172</c:v>
                      </c:pt>
                      <c:pt idx="10">
                        <c:v>3.3203749862524261</c:v>
                      </c:pt>
                      <c:pt idx="11">
                        <c:v>3.430014067370422</c:v>
                      </c:pt>
                      <c:pt idx="12">
                        <c:v>3.521917154649207</c:v>
                      </c:pt>
                      <c:pt idx="13">
                        <c:v>3.6618201607259939</c:v>
                      </c:pt>
                      <c:pt idx="14">
                        <c:v>3.6857447504705738</c:v>
                      </c:pt>
                      <c:pt idx="15">
                        <c:v>3.6348568410843201</c:v>
                      </c:pt>
                      <c:pt idx="16">
                        <c:v>3.6996195596526591</c:v>
                      </c:pt>
                      <c:pt idx="17">
                        <c:v>3.866241139377812</c:v>
                      </c:pt>
                      <c:pt idx="18">
                        <c:v>4.153366556375035</c:v>
                      </c:pt>
                      <c:pt idx="19">
                        <c:v>4.4893122475592584</c:v>
                      </c:pt>
                      <c:pt idx="20">
                        <c:v>4.7369348949716468</c:v>
                      </c:pt>
                      <c:pt idx="21">
                        <c:v>4.7178571644938616</c:v>
                      </c:pt>
                      <c:pt idx="22">
                        <c:v>4.484360118405279</c:v>
                      </c:pt>
                      <c:pt idx="23">
                        <c:v>4.2697573912013507</c:v>
                      </c:pt>
                      <c:pt idx="24">
                        <c:v>3.9588418255777689</c:v>
                      </c:pt>
                      <c:pt idx="25">
                        <c:v>3.6799766702985268</c:v>
                      </c:pt>
                      <c:pt idx="26">
                        <c:v>3.5509627666119741</c:v>
                      </c:pt>
                      <c:pt idx="27">
                        <c:v>3.5490944627011771</c:v>
                      </c:pt>
                      <c:pt idx="28">
                        <c:v>3.5645800798459968</c:v>
                      </c:pt>
                      <c:pt idx="29">
                        <c:v>3.5285802935977579</c:v>
                      </c:pt>
                      <c:pt idx="30">
                        <c:v>3.5423515045033471</c:v>
                      </c:pt>
                      <c:pt idx="31">
                        <c:v>3.4329637826315551</c:v>
                      </c:pt>
                      <c:pt idx="32">
                        <c:v>3.3744489881475448</c:v>
                      </c:pt>
                      <c:pt idx="33">
                        <c:v>3.3696668227914159</c:v>
                      </c:pt>
                      <c:pt idx="34">
                        <c:v>4.5520771669468569</c:v>
                      </c:pt>
                      <c:pt idx="35">
                        <c:v>4.4923368361983487</c:v>
                      </c:pt>
                      <c:pt idx="36">
                        <c:v>4.3809596481308626</c:v>
                      </c:pt>
                      <c:pt idx="37">
                        <c:v>4.1185986474946086</c:v>
                      </c:pt>
                      <c:pt idx="38">
                        <c:v>3.210895326998576</c:v>
                      </c:pt>
                      <c:pt idx="39">
                        <c:v>4.2037021442155611</c:v>
                      </c:pt>
                      <c:pt idx="40">
                        <c:v>4.2919017093170861</c:v>
                      </c:pt>
                      <c:pt idx="41">
                        <c:v>4.2412501261220079</c:v>
                      </c:pt>
                      <c:pt idx="42">
                        <c:v>4.204923779020751</c:v>
                      </c:pt>
                      <c:pt idx="43">
                        <c:v>3.1528603031697791</c:v>
                      </c:pt>
                      <c:pt idx="44">
                        <c:v>4.4101267919459239</c:v>
                      </c:pt>
                      <c:pt idx="45">
                        <c:v>3.311770728374495</c:v>
                      </c:pt>
                      <c:pt idx="46">
                        <c:v>3.3484169488080289</c:v>
                      </c:pt>
                      <c:pt idx="47">
                        <c:v>3.3134712934531918</c:v>
                      </c:pt>
                      <c:pt idx="48">
                        <c:v>4.5618554075051492</c:v>
                      </c:pt>
                      <c:pt idx="49">
                        <c:v>4.421734804325669</c:v>
                      </c:pt>
                      <c:pt idx="50">
                        <c:v>4.0695276757820471</c:v>
                      </c:pt>
                      <c:pt idx="51">
                        <c:v>3.721865759695635</c:v>
                      </c:pt>
                      <c:pt idx="52">
                        <c:v>3.5539992095490889</c:v>
                      </c:pt>
                      <c:pt idx="53">
                        <c:v>3.5350315194206701</c:v>
                      </c:pt>
                      <c:pt idx="54">
                        <c:v>3.5290791327180879</c:v>
                      </c:pt>
                      <c:pt idx="55">
                        <c:v>3.5059600894246499</c:v>
                      </c:pt>
                      <c:pt idx="56">
                        <c:v>3.4617790839954998</c:v>
                      </c:pt>
                      <c:pt idx="57">
                        <c:v>3.5370098594782848</c:v>
                      </c:pt>
                      <c:pt idx="58">
                        <c:v>3.5779921506330989</c:v>
                      </c:pt>
                      <c:pt idx="59">
                        <c:v>2.914988910957685</c:v>
                      </c:pt>
                      <c:pt idx="60">
                        <c:v>3.4788056358287629</c:v>
                      </c:pt>
                      <c:pt idx="61">
                        <c:v>3.3672228438091918</c:v>
                      </c:pt>
                      <c:pt idx="62">
                        <c:v>3.3705692848670208</c:v>
                      </c:pt>
                      <c:pt idx="63">
                        <c:v>3.311747207517858</c:v>
                      </c:pt>
                      <c:pt idx="64">
                        <c:v>3.1116591002643301</c:v>
                      </c:pt>
                      <c:pt idx="65">
                        <c:v>2.9329388319163159</c:v>
                      </c:pt>
                      <c:pt idx="66">
                        <c:v>1.0323513780333351</c:v>
                      </c:pt>
                      <c:pt idx="67">
                        <c:v>1.958721461053673</c:v>
                      </c:pt>
                      <c:pt idx="68">
                        <c:v>2.0611381202468451</c:v>
                      </c:pt>
                      <c:pt idx="69">
                        <c:v>2.1057095475213199</c:v>
                      </c:pt>
                      <c:pt idx="70">
                        <c:v>2.2255572765006328</c:v>
                      </c:pt>
                      <c:pt idx="71">
                        <c:v>2.2084424792519628</c:v>
                      </c:pt>
                      <c:pt idx="72">
                        <c:v>2.090240779465685</c:v>
                      </c:pt>
                      <c:pt idx="73">
                        <c:v>1.852355374626242</c:v>
                      </c:pt>
                      <c:pt idx="74">
                        <c:v>1.623336991711261</c:v>
                      </c:pt>
                      <c:pt idx="75">
                        <c:v>1.414254184327211</c:v>
                      </c:pt>
                      <c:pt idx="76">
                        <c:v>1.3857458667240701</c:v>
                      </c:pt>
                      <c:pt idx="77">
                        <c:v>1.4463482154672229</c:v>
                      </c:pt>
                      <c:pt idx="78">
                        <c:v>1.431313252035554</c:v>
                      </c:pt>
                      <c:pt idx="79">
                        <c:v>1.365205757320177</c:v>
                      </c:pt>
                      <c:pt idx="80">
                        <c:v>1.361305130441157</c:v>
                      </c:pt>
                      <c:pt idx="81">
                        <c:v>1.418510157921778</c:v>
                      </c:pt>
                      <c:pt idx="82">
                        <c:v>1.347218912117776</c:v>
                      </c:pt>
                      <c:pt idx="83">
                        <c:v>1.0796071289784961</c:v>
                      </c:pt>
                      <c:pt idx="84">
                        <c:v>2.7994601433987651</c:v>
                      </c:pt>
                      <c:pt idx="85">
                        <c:v>2.596166762023095</c:v>
                      </c:pt>
                      <c:pt idx="86">
                        <c:v>2.5118733573453471</c:v>
                      </c:pt>
                      <c:pt idx="87">
                        <c:v>0.20356023392757461</c:v>
                      </c:pt>
                      <c:pt idx="88">
                        <c:v>0.1124195902693452</c:v>
                      </c:pt>
                      <c:pt idx="89">
                        <c:v>7.4654295532932277E-2</c:v>
                      </c:pt>
                      <c:pt idx="90">
                        <c:v>2.4967736683405639</c:v>
                      </c:pt>
                      <c:pt idx="91">
                        <c:v>2.460151665418143</c:v>
                      </c:pt>
                      <c:pt idx="92">
                        <c:v>2.2621691443214171</c:v>
                      </c:pt>
                      <c:pt idx="93">
                        <c:v>1.9015364495291609</c:v>
                      </c:pt>
                      <c:pt idx="94">
                        <c:v>1.5977368658875839</c:v>
                      </c:pt>
                      <c:pt idx="95">
                        <c:v>1.282115521881146</c:v>
                      </c:pt>
                      <c:pt idx="96">
                        <c:v>1.0234106136330881</c:v>
                      </c:pt>
                      <c:pt idx="97">
                        <c:v>0.82203571187807867</c:v>
                      </c:pt>
                      <c:pt idx="98">
                        <c:v>0.57495427483305428</c:v>
                      </c:pt>
                      <c:pt idx="99">
                        <c:v>-1.500778871715625</c:v>
                      </c:pt>
                      <c:pt idx="100">
                        <c:v>-1.5425068424881649</c:v>
                      </c:pt>
                      <c:pt idx="101">
                        <c:v>-1.523757381026521</c:v>
                      </c:pt>
                      <c:pt idx="102">
                        <c:v>-1.4929335831143531</c:v>
                      </c:pt>
                      <c:pt idx="103">
                        <c:v>-1.462748925625861</c:v>
                      </c:pt>
                      <c:pt idx="104">
                        <c:v>-1.561380307357574</c:v>
                      </c:pt>
                      <c:pt idx="105">
                        <c:v>-1.687425414343799</c:v>
                      </c:pt>
                      <c:pt idx="106">
                        <c:v>-1.7670232175898599</c:v>
                      </c:pt>
                      <c:pt idx="107">
                        <c:v>-1.832328330070367</c:v>
                      </c:pt>
                      <c:pt idx="108">
                        <c:v>-1.8602075804793801</c:v>
                      </c:pt>
                      <c:pt idx="109">
                        <c:v>-1.723820375430249</c:v>
                      </c:pt>
                      <c:pt idx="110">
                        <c:v>-1.493452748112472</c:v>
                      </c:pt>
                      <c:pt idx="111">
                        <c:v>-0.89260014341141836</c:v>
                      </c:pt>
                      <c:pt idx="112">
                        <c:v>-1.3654488129801829</c:v>
                      </c:pt>
                      <c:pt idx="113">
                        <c:v>-1.58385306066145</c:v>
                      </c:pt>
                      <c:pt idx="114">
                        <c:v>-0.94055091377921951</c:v>
                      </c:pt>
                      <c:pt idx="115">
                        <c:v>-1.638062696197105</c:v>
                      </c:pt>
                      <c:pt idx="116">
                        <c:v>-1.453819907714496</c:v>
                      </c:pt>
                      <c:pt idx="117">
                        <c:v>-1.142729432628923</c:v>
                      </c:pt>
                      <c:pt idx="118">
                        <c:v>-0.87034729335071503</c:v>
                      </c:pt>
                      <c:pt idx="119">
                        <c:v>-0.58488562557999046</c:v>
                      </c:pt>
                      <c:pt idx="120">
                        <c:v>-0.46081133822994069</c:v>
                      </c:pt>
                      <c:pt idx="121">
                        <c:v>-0.49818047356013728</c:v>
                      </c:pt>
                      <c:pt idx="122">
                        <c:v>-0.62192614694473503</c:v>
                      </c:pt>
                      <c:pt idx="123">
                        <c:v>-0.75428517291947283</c:v>
                      </c:pt>
                      <c:pt idx="124">
                        <c:v>-0.73106786629859366</c:v>
                      </c:pt>
                      <c:pt idx="125">
                        <c:v>-0.64621217128065156</c:v>
                      </c:pt>
                      <c:pt idx="126">
                        <c:v>-0.72030841439611015</c:v>
                      </c:pt>
                      <c:pt idx="127">
                        <c:v>-0.68205023935082243</c:v>
                      </c:pt>
                      <c:pt idx="128">
                        <c:v>-0.52488921269760891</c:v>
                      </c:pt>
                      <c:pt idx="129">
                        <c:v>0.54769818120733915</c:v>
                      </c:pt>
                      <c:pt idx="130">
                        <c:v>0.57210702052560358</c:v>
                      </c:pt>
                      <c:pt idx="131">
                        <c:v>0.51968008353658812</c:v>
                      </c:pt>
                      <c:pt idx="132">
                        <c:v>0.44246890478339018</c:v>
                      </c:pt>
                      <c:pt idx="133">
                        <c:v>0.33835751412717519</c:v>
                      </c:pt>
                      <c:pt idx="134">
                        <c:v>0.3896109752708572</c:v>
                      </c:pt>
                      <c:pt idx="135">
                        <c:v>0.52940970941674703</c:v>
                      </c:pt>
                      <c:pt idx="136">
                        <c:v>0.65271467309581843</c:v>
                      </c:pt>
                      <c:pt idx="137">
                        <c:v>0.83728878751153002</c:v>
                      </c:pt>
                      <c:pt idx="138">
                        <c:v>0.87734243977259774</c:v>
                      </c:pt>
                      <c:pt idx="139">
                        <c:v>0.88996719854006456</c:v>
                      </c:pt>
                      <c:pt idx="140">
                        <c:v>0.81584525516456396</c:v>
                      </c:pt>
                      <c:pt idx="141">
                        <c:v>0.7363635221577951</c:v>
                      </c:pt>
                      <c:pt idx="142">
                        <c:v>0.60124234849414726</c:v>
                      </c:pt>
                      <c:pt idx="143">
                        <c:v>0.63791352448491112</c:v>
                      </c:pt>
                      <c:pt idx="144">
                        <c:v>0.81733915905971644</c:v>
                      </c:pt>
                      <c:pt idx="145">
                        <c:v>0.9976284985158117</c:v>
                      </c:pt>
                      <c:pt idx="146">
                        <c:v>1.1848431806171451</c:v>
                      </c:pt>
                      <c:pt idx="147">
                        <c:v>1.2133144288991919</c:v>
                      </c:pt>
                      <c:pt idx="148">
                        <c:v>1.1788521839660999</c:v>
                      </c:pt>
                      <c:pt idx="149">
                        <c:v>1.262344258027607</c:v>
                      </c:pt>
                      <c:pt idx="150">
                        <c:v>1.2410252391080789</c:v>
                      </c:pt>
                      <c:pt idx="151">
                        <c:v>1.126602485202622</c:v>
                      </c:pt>
                      <c:pt idx="152">
                        <c:v>0.86074425390317522</c:v>
                      </c:pt>
                      <c:pt idx="153">
                        <c:v>0.64238518559752089</c:v>
                      </c:pt>
                      <c:pt idx="154">
                        <c:v>0.37250584182863522</c:v>
                      </c:pt>
                      <c:pt idx="155">
                        <c:v>0.27237882066727892</c:v>
                      </c:pt>
                      <c:pt idx="156">
                        <c:v>0.40834884832272128</c:v>
                      </c:pt>
                      <c:pt idx="157">
                        <c:v>0.64797204223631233</c:v>
                      </c:pt>
                      <c:pt idx="158">
                        <c:v>0.75667600100901411</c:v>
                      </c:pt>
                      <c:pt idx="159">
                        <c:v>0.71235667713772199</c:v>
                      </c:pt>
                      <c:pt idx="160">
                        <c:v>0.66985935125658491</c:v>
                      </c:pt>
                      <c:pt idx="161">
                        <c:v>0.59232481718158425</c:v>
                      </c:pt>
                      <c:pt idx="162">
                        <c:v>0.36629554882023002</c:v>
                      </c:pt>
                      <c:pt idx="163">
                        <c:v>8.8178949064364284E-2</c:v>
                      </c:pt>
                      <c:pt idx="164">
                        <c:v>-6.9955003153670231E-2</c:v>
                      </c:pt>
                      <c:pt idx="165">
                        <c:v>-0.22778632007424399</c:v>
                      </c:pt>
                      <c:pt idx="166">
                        <c:v>-0.24688832174080469</c:v>
                      </c:pt>
                      <c:pt idx="167">
                        <c:v>-1.4360549782626191</c:v>
                      </c:pt>
                      <c:pt idx="168">
                        <c:v>0.97609526963684501</c:v>
                      </c:pt>
                      <c:pt idx="169">
                        <c:v>1.076113167876513</c:v>
                      </c:pt>
                      <c:pt idx="170">
                        <c:v>1.234325016019781</c:v>
                      </c:pt>
                      <c:pt idx="171">
                        <c:v>-1.3622132114635519</c:v>
                      </c:pt>
                      <c:pt idx="172">
                        <c:v>-1.378343931134365</c:v>
                      </c:pt>
                      <c:pt idx="173">
                        <c:v>1.328201266316859</c:v>
                      </c:pt>
                      <c:pt idx="174">
                        <c:v>-1.3769926299340871</c:v>
                      </c:pt>
                      <c:pt idx="175">
                        <c:v>-1.384014289839911</c:v>
                      </c:pt>
                      <c:pt idx="176">
                        <c:v>-1.5762866315239159</c:v>
                      </c:pt>
                      <c:pt idx="177">
                        <c:v>-1.5964936573611941</c:v>
                      </c:pt>
                      <c:pt idx="178">
                        <c:v>-1.430495657768301</c:v>
                      </c:pt>
                      <c:pt idx="179">
                        <c:v>-1.281790048400163</c:v>
                      </c:pt>
                      <c:pt idx="180">
                        <c:v>-1.0534038389575551</c:v>
                      </c:pt>
                      <c:pt idx="181">
                        <c:v>-0.8534582105361227</c:v>
                      </c:pt>
                      <c:pt idx="182">
                        <c:v>-0.81136233540286851</c:v>
                      </c:pt>
                      <c:pt idx="183">
                        <c:v>-0.9640799581380457</c:v>
                      </c:pt>
                      <c:pt idx="184">
                        <c:v>-1.0818821806595129</c:v>
                      </c:pt>
                      <c:pt idx="185">
                        <c:v>-1.2719340303430511</c:v>
                      </c:pt>
                      <c:pt idx="186">
                        <c:v>-1.49496993864378</c:v>
                      </c:pt>
                      <c:pt idx="187">
                        <c:v>-1.4739994118317701</c:v>
                      </c:pt>
                      <c:pt idx="188">
                        <c:v>-1.280827526930205</c:v>
                      </c:pt>
                      <c:pt idx="189">
                        <c:v>-1.104396964992312</c:v>
                      </c:pt>
                      <c:pt idx="190">
                        <c:v>-0.93698571384007856</c:v>
                      </c:pt>
                      <c:pt idx="191">
                        <c:v>-0.89868438275563334</c:v>
                      </c:pt>
                      <c:pt idx="192">
                        <c:v>-1.081788813295721</c:v>
                      </c:pt>
                      <c:pt idx="193">
                        <c:v>-1.377265828881141</c:v>
                      </c:pt>
                      <c:pt idx="194">
                        <c:v>-1.37616616728227</c:v>
                      </c:pt>
                      <c:pt idx="195">
                        <c:v>-1.414839203577736</c:v>
                      </c:pt>
                      <c:pt idx="196">
                        <c:v>-1.251597198647969</c:v>
                      </c:pt>
                      <c:pt idx="197">
                        <c:v>1.0022600834163751</c:v>
                      </c:pt>
                      <c:pt idx="198">
                        <c:v>1.001245102045222</c:v>
                      </c:pt>
                      <c:pt idx="199">
                        <c:v>0.99877816258100216</c:v>
                      </c:pt>
                      <c:pt idx="200">
                        <c:v>-1.499919302556634</c:v>
                      </c:pt>
                      <c:pt idx="201">
                        <c:v>-1.4304375679914429</c:v>
                      </c:pt>
                      <c:pt idx="202">
                        <c:v>-1.489428083648336</c:v>
                      </c:pt>
                      <c:pt idx="203">
                        <c:v>-1.6325826303394579</c:v>
                      </c:pt>
                      <c:pt idx="204">
                        <c:v>-1.7618842849877261</c:v>
                      </c:pt>
                      <c:pt idx="205">
                        <c:v>-1.7206890209797709</c:v>
                      </c:pt>
                      <c:pt idx="206">
                        <c:v>-1.6652106176900749</c:v>
                      </c:pt>
                      <c:pt idx="207">
                        <c:v>-1.6543416952924821</c:v>
                      </c:pt>
                      <c:pt idx="208">
                        <c:v>-1.5923672997713609</c:v>
                      </c:pt>
                      <c:pt idx="209">
                        <c:v>-1.447046670942933</c:v>
                      </c:pt>
                      <c:pt idx="210">
                        <c:v>-1.287984495776366</c:v>
                      </c:pt>
                      <c:pt idx="211">
                        <c:v>-1.138436262191971</c:v>
                      </c:pt>
                      <c:pt idx="212">
                        <c:v>-1.0851848877121191</c:v>
                      </c:pt>
                      <c:pt idx="213">
                        <c:v>-1.0462125382357761</c:v>
                      </c:pt>
                      <c:pt idx="214">
                        <c:v>-0.94989409339844544</c:v>
                      </c:pt>
                      <c:pt idx="215">
                        <c:v>-0.91470720213052403</c:v>
                      </c:pt>
                      <c:pt idx="216">
                        <c:v>-0.83730780286779571</c:v>
                      </c:pt>
                      <c:pt idx="217">
                        <c:v>-0.88000920789247172</c:v>
                      </c:pt>
                      <c:pt idx="218">
                        <c:v>-0.98783940502934819</c:v>
                      </c:pt>
                      <c:pt idx="219">
                        <c:v>-0.99257814774939535</c:v>
                      </c:pt>
                      <c:pt idx="220">
                        <c:v>-0.72913447223992511</c:v>
                      </c:pt>
                      <c:pt idx="221">
                        <c:v>-0.35505847141836872</c:v>
                      </c:pt>
                      <c:pt idx="222">
                        <c:v>-8.1398218845037271E-2</c:v>
                      </c:pt>
                      <c:pt idx="223">
                        <c:v>5.127194352208083E-2</c:v>
                      </c:pt>
                      <c:pt idx="224">
                        <c:v>-2.2811219170460412E-3</c:v>
                      </c:pt>
                      <c:pt idx="225">
                        <c:v>-9.8421779349751395E-2</c:v>
                      </c:pt>
                      <c:pt idx="226">
                        <c:v>-4.5517850312522621E-3</c:v>
                      </c:pt>
                      <c:pt idx="227">
                        <c:v>0.22324951064914381</c:v>
                      </c:pt>
                      <c:pt idx="228">
                        <c:v>0.37022892048234451</c:v>
                      </c:pt>
                      <c:pt idx="229">
                        <c:v>0.4732345913631204</c:v>
                      </c:pt>
                      <c:pt idx="230">
                        <c:v>0.57944226835612878</c:v>
                      </c:pt>
                      <c:pt idx="231">
                        <c:v>0.79575657297306113</c:v>
                      </c:pt>
                      <c:pt idx="232">
                        <c:v>0.95739612100161875</c:v>
                      </c:pt>
                      <c:pt idx="233">
                        <c:v>2.0847192236003669</c:v>
                      </c:pt>
                      <c:pt idx="234">
                        <c:v>2.2500290341269928</c:v>
                      </c:pt>
                      <c:pt idx="235">
                        <c:v>1.722504423477883</c:v>
                      </c:pt>
                      <c:pt idx="236">
                        <c:v>2.42324208102404</c:v>
                      </c:pt>
                      <c:pt idx="237">
                        <c:v>1.944438586343697</c:v>
                      </c:pt>
                      <c:pt idx="238">
                        <c:v>2.16192399992044</c:v>
                      </c:pt>
                      <c:pt idx="239">
                        <c:v>2.4335728185301182</c:v>
                      </c:pt>
                      <c:pt idx="240">
                        <c:v>2.7486138437477279</c:v>
                      </c:pt>
                      <c:pt idx="241">
                        <c:v>3.009289521650548</c:v>
                      </c:pt>
                      <c:pt idx="242">
                        <c:v>3.2086735029818039</c:v>
                      </c:pt>
                      <c:pt idx="243">
                        <c:v>3.3548213347386979</c:v>
                      </c:pt>
                      <c:pt idx="244">
                        <c:v>3.466090615603977</c:v>
                      </c:pt>
                      <c:pt idx="245">
                        <c:v>3.539525517916454</c:v>
                      </c:pt>
                      <c:pt idx="246">
                        <c:v>3.546520577117604</c:v>
                      </c:pt>
                      <c:pt idx="247">
                        <c:v>3.4811521719164609</c:v>
                      </c:pt>
                      <c:pt idx="248">
                        <c:v>3.4454622038008038</c:v>
                      </c:pt>
                      <c:pt idx="249">
                        <c:v>3.4651845013660609</c:v>
                      </c:pt>
                      <c:pt idx="250">
                        <c:v>3.343994273674634</c:v>
                      </c:pt>
                      <c:pt idx="251">
                        <c:v>3.1203104974214879</c:v>
                      </c:pt>
                      <c:pt idx="252">
                        <c:v>2.8755345667213148</c:v>
                      </c:pt>
                      <c:pt idx="253">
                        <c:v>2.734418656526163</c:v>
                      </c:pt>
                      <c:pt idx="254">
                        <c:v>2.6260326140074062</c:v>
                      </c:pt>
                      <c:pt idx="255">
                        <c:v>2.5867766104662002</c:v>
                      </c:pt>
                      <c:pt idx="256">
                        <c:v>2.4816045854295319</c:v>
                      </c:pt>
                      <c:pt idx="257">
                        <c:v>2.4352557152302809</c:v>
                      </c:pt>
                      <c:pt idx="258">
                        <c:v>2.464776681067395</c:v>
                      </c:pt>
                      <c:pt idx="259">
                        <c:v>2.3733232115550602</c:v>
                      </c:pt>
                      <c:pt idx="260">
                        <c:v>2.279369016985255</c:v>
                      </c:pt>
                      <c:pt idx="261">
                        <c:v>2.109811276858709</c:v>
                      </c:pt>
                      <c:pt idx="262">
                        <c:v>1.8072700325231681</c:v>
                      </c:pt>
                      <c:pt idx="263">
                        <c:v>1.425441941989597</c:v>
                      </c:pt>
                      <c:pt idx="264">
                        <c:v>1.2807717631104689</c:v>
                      </c:pt>
                      <c:pt idx="265">
                        <c:v>1.312121429712036</c:v>
                      </c:pt>
                      <c:pt idx="266">
                        <c:v>1.40209998429188</c:v>
                      </c:pt>
                      <c:pt idx="267">
                        <c:v>1.51319201417941</c:v>
                      </c:pt>
                      <c:pt idx="268">
                        <c:v>1.61322104495656</c:v>
                      </c:pt>
                      <c:pt idx="269">
                        <c:v>1.634742124718896</c:v>
                      </c:pt>
                      <c:pt idx="270">
                        <c:v>1.5378932772571019</c:v>
                      </c:pt>
                      <c:pt idx="271">
                        <c:v>1.6315542728859409</c:v>
                      </c:pt>
                      <c:pt idx="272">
                        <c:v>1.774869885790854</c:v>
                      </c:pt>
                      <c:pt idx="273">
                        <c:v>1.8049381177631549</c:v>
                      </c:pt>
                      <c:pt idx="274">
                        <c:v>2.471345422772627</c:v>
                      </c:pt>
                      <c:pt idx="275">
                        <c:v>1.361610639877574</c:v>
                      </c:pt>
                      <c:pt idx="276">
                        <c:v>1.1209941368464991</c:v>
                      </c:pt>
                      <c:pt idx="277">
                        <c:v>1.021836087781719</c:v>
                      </c:pt>
                      <c:pt idx="278">
                        <c:v>1.6801710103208121</c:v>
                      </c:pt>
                      <c:pt idx="279">
                        <c:v>1.817875673020058</c:v>
                      </c:pt>
                      <c:pt idx="280">
                        <c:v>1.9488010516982619</c:v>
                      </c:pt>
                      <c:pt idx="281">
                        <c:v>2.000101669989939</c:v>
                      </c:pt>
                      <c:pt idx="282">
                        <c:v>1.8413846932808611</c:v>
                      </c:pt>
                      <c:pt idx="283">
                        <c:v>2.2751612453182899</c:v>
                      </c:pt>
                      <c:pt idx="284">
                        <c:v>2.199732631988212</c:v>
                      </c:pt>
                      <c:pt idx="285">
                        <c:v>1.419308546928296</c:v>
                      </c:pt>
                      <c:pt idx="286">
                        <c:v>1.98457302111958</c:v>
                      </c:pt>
                      <c:pt idx="287">
                        <c:v>1.285097071087699</c:v>
                      </c:pt>
                      <c:pt idx="288">
                        <c:v>1.782735688323847</c:v>
                      </c:pt>
                      <c:pt idx="289">
                        <c:v>1.808590556438872</c:v>
                      </c:pt>
                      <c:pt idx="290">
                        <c:v>1.804048673359762</c:v>
                      </c:pt>
                      <c:pt idx="291">
                        <c:v>1.876255163597095</c:v>
                      </c:pt>
                      <c:pt idx="292">
                        <c:v>1.9493225459207479</c:v>
                      </c:pt>
                      <c:pt idx="293">
                        <c:v>2.1001138709657829</c:v>
                      </c:pt>
                      <c:pt idx="294">
                        <c:v>2.149291002408193</c:v>
                      </c:pt>
                      <c:pt idx="295">
                        <c:v>2.0584889868686389</c:v>
                      </c:pt>
                      <c:pt idx="296">
                        <c:v>1.8016811900786791</c:v>
                      </c:pt>
                      <c:pt idx="297">
                        <c:v>1.615518291471967</c:v>
                      </c:pt>
                      <c:pt idx="298">
                        <c:v>1.3214289034222051</c:v>
                      </c:pt>
                      <c:pt idx="299">
                        <c:v>1.051156768355618</c:v>
                      </c:pt>
                      <c:pt idx="300">
                        <c:v>0.84581677759438145</c:v>
                      </c:pt>
                      <c:pt idx="301">
                        <c:v>0.77726691736406717</c:v>
                      </c:pt>
                      <c:pt idx="302">
                        <c:v>0.8459432761206066</c:v>
                      </c:pt>
                      <c:pt idx="303">
                        <c:v>0.94205994132536874</c:v>
                      </c:pt>
                      <c:pt idx="304">
                        <c:v>0.9575637650883404</c:v>
                      </c:pt>
                      <c:pt idx="305">
                        <c:v>0.85597637736718557</c:v>
                      </c:pt>
                      <c:pt idx="306">
                        <c:v>0.76056761318930144</c:v>
                      </c:pt>
                      <c:pt idx="307">
                        <c:v>0.67437795863016992</c:v>
                      </c:pt>
                      <c:pt idx="308">
                        <c:v>0.54132207353880346</c:v>
                      </c:pt>
                      <c:pt idx="309">
                        <c:v>0.50051177377276468</c:v>
                      </c:pt>
                      <c:pt idx="310">
                        <c:v>0.58448747361110298</c:v>
                      </c:pt>
                      <c:pt idx="311">
                        <c:v>0.63104853458569765</c:v>
                      </c:pt>
                      <c:pt idx="312">
                        <c:v>0.64896539487328331</c:v>
                      </c:pt>
                      <c:pt idx="313">
                        <c:v>0.61736080596388976</c:v>
                      </c:pt>
                      <c:pt idx="314">
                        <c:v>0.41294383657936218</c:v>
                      </c:pt>
                      <c:pt idx="315">
                        <c:v>0.51813479717538469</c:v>
                      </c:pt>
                      <c:pt idx="316">
                        <c:v>0.28622881252688731</c:v>
                      </c:pt>
                      <c:pt idx="317">
                        <c:v>2.248384676695158E-2</c:v>
                      </c:pt>
                      <c:pt idx="318">
                        <c:v>-8.9743931192061241E-2</c:v>
                      </c:pt>
                      <c:pt idx="319">
                        <c:v>-0.25064505046638119</c:v>
                      </c:pt>
                      <c:pt idx="320">
                        <c:v>-0.4975177372607793</c:v>
                      </c:pt>
                      <c:pt idx="321">
                        <c:v>-0.71218396448404886</c:v>
                      </c:pt>
                      <c:pt idx="322">
                        <c:v>-0.69791865526355445</c:v>
                      </c:pt>
                      <c:pt idx="323">
                        <c:v>-0.67660058764161246</c:v>
                      </c:pt>
                      <c:pt idx="324">
                        <c:v>-0.65765860732188819</c:v>
                      </c:pt>
                      <c:pt idx="325">
                        <c:v>-0.49214311848973208</c:v>
                      </c:pt>
                      <c:pt idx="326">
                        <c:v>-0.22508673831085929</c:v>
                      </c:pt>
                      <c:pt idx="327">
                        <c:v>-9.6643141321072712E-2</c:v>
                      </c:pt>
                      <c:pt idx="328">
                        <c:v>-0.11912328450330489</c:v>
                      </c:pt>
                      <c:pt idx="329">
                        <c:v>-0.14755951764591649</c:v>
                      </c:pt>
                      <c:pt idx="330">
                        <c:v>-0.1912861564091084</c:v>
                      </c:pt>
                      <c:pt idx="331">
                        <c:v>-0.29201785691491539</c:v>
                      </c:pt>
                      <c:pt idx="332">
                        <c:v>-0.21340152784053171</c:v>
                      </c:pt>
                      <c:pt idx="333">
                        <c:v>7.1807140551655504E-2</c:v>
                      </c:pt>
                      <c:pt idx="334">
                        <c:v>0.40770237082152849</c:v>
                      </c:pt>
                      <c:pt idx="335">
                        <c:v>0.59521942315407206</c:v>
                      </c:pt>
                      <c:pt idx="336">
                        <c:v>3.6824157361711989</c:v>
                      </c:pt>
                      <c:pt idx="337">
                        <c:v>3.5426505433183291</c:v>
                      </c:pt>
                      <c:pt idx="338">
                        <c:v>0.2383406735166598</c:v>
                      </c:pt>
                      <c:pt idx="339">
                        <c:v>2.853400213914473</c:v>
                      </c:pt>
                      <c:pt idx="340">
                        <c:v>2.6521498457203911</c:v>
                      </c:pt>
                      <c:pt idx="341">
                        <c:v>2.5379274111233299</c:v>
                      </c:pt>
                      <c:pt idx="342">
                        <c:v>-0.12952814660355641</c:v>
                      </c:pt>
                      <c:pt idx="343">
                        <c:v>-2.8245307352209321E-2</c:v>
                      </c:pt>
                      <c:pt idx="344">
                        <c:v>0.1113991213199797</c:v>
                      </c:pt>
                      <c:pt idx="345">
                        <c:v>0.14846817735194459</c:v>
                      </c:pt>
                      <c:pt idx="346">
                        <c:v>0.19978003859011309</c:v>
                      </c:pt>
                      <c:pt idx="347">
                        <c:v>0.23111815771919589</c:v>
                      </c:pt>
                      <c:pt idx="348">
                        <c:v>0.24629530015042009</c:v>
                      </c:pt>
                      <c:pt idx="349">
                        <c:v>0.27709788699903209</c:v>
                      </c:pt>
                      <c:pt idx="350">
                        <c:v>0.32098507401503379</c:v>
                      </c:pt>
                      <c:pt idx="351">
                        <c:v>0.2433444003660899</c:v>
                      </c:pt>
                      <c:pt idx="352">
                        <c:v>4.9843156177850463E-2</c:v>
                      </c:pt>
                      <c:pt idx="353">
                        <c:v>7.3693518266338444E-3</c:v>
                      </c:pt>
                      <c:pt idx="354">
                        <c:v>6.7199774600810863E-2</c:v>
                      </c:pt>
                      <c:pt idx="355">
                        <c:v>9.6971873626791008E-2</c:v>
                      </c:pt>
                      <c:pt idx="356">
                        <c:v>5.9916851771852388E-2</c:v>
                      </c:pt>
                      <c:pt idx="357">
                        <c:v>5.7068218876738137E-2</c:v>
                      </c:pt>
                      <c:pt idx="358">
                        <c:v>0.21711897031674049</c:v>
                      </c:pt>
                      <c:pt idx="359">
                        <c:v>0.35449700085903091</c:v>
                      </c:pt>
                      <c:pt idx="360">
                        <c:v>0.33869564471163549</c:v>
                      </c:pt>
                      <c:pt idx="361">
                        <c:v>0.1776833679033481</c:v>
                      </c:pt>
                      <c:pt idx="362">
                        <c:v>0.1033157345586405</c:v>
                      </c:pt>
                      <c:pt idx="363">
                        <c:v>0.1573177662601786</c:v>
                      </c:pt>
                      <c:pt idx="364">
                        <c:v>0.35674183608037902</c:v>
                      </c:pt>
                      <c:pt idx="365">
                        <c:v>0.67842713120908549</c:v>
                      </c:pt>
                      <c:pt idx="366">
                        <c:v>1.080385696839212</c:v>
                      </c:pt>
                      <c:pt idx="367">
                        <c:v>1.371047557725011</c:v>
                      </c:pt>
                      <c:pt idx="368">
                        <c:v>1.534767307195432</c:v>
                      </c:pt>
                      <c:pt idx="369">
                        <c:v>1.4954633978988821</c:v>
                      </c:pt>
                      <c:pt idx="370">
                        <c:v>1.431342629595848</c:v>
                      </c:pt>
                      <c:pt idx="371">
                        <c:v>1.328250743275105</c:v>
                      </c:pt>
                      <c:pt idx="372">
                        <c:v>1.266120441230026</c:v>
                      </c:pt>
                      <c:pt idx="373">
                        <c:v>1.1024150573271381</c:v>
                      </c:pt>
                      <c:pt idx="374">
                        <c:v>0.83781472780047994</c:v>
                      </c:pt>
                      <c:pt idx="375">
                        <c:v>0.68193240595015503</c:v>
                      </c:pt>
                      <c:pt idx="376">
                        <c:v>0.66457407857044382</c:v>
                      </c:pt>
                      <c:pt idx="377">
                        <c:v>0.91350095906497364</c:v>
                      </c:pt>
                      <c:pt idx="378">
                        <c:v>1.2935801190330829</c:v>
                      </c:pt>
                      <c:pt idx="379">
                        <c:v>1.729469718750027</c:v>
                      </c:pt>
                      <c:pt idx="380">
                        <c:v>2.0866711010694901</c:v>
                      </c:pt>
                      <c:pt idx="381">
                        <c:v>2.4254317164209791</c:v>
                      </c:pt>
                      <c:pt idx="382">
                        <c:v>2.655937302048867</c:v>
                      </c:pt>
                      <c:pt idx="383">
                        <c:v>2.757011905373314</c:v>
                      </c:pt>
                      <c:pt idx="384">
                        <c:v>2.8291381719362501</c:v>
                      </c:pt>
                      <c:pt idx="385">
                        <c:v>2.8522405387202028</c:v>
                      </c:pt>
                      <c:pt idx="386">
                        <c:v>2.8828667389523779</c:v>
                      </c:pt>
                      <c:pt idx="387">
                        <c:v>2.9515668184617652</c:v>
                      </c:pt>
                      <c:pt idx="388">
                        <c:v>3.0083328473798558</c:v>
                      </c:pt>
                      <c:pt idx="389">
                        <c:v>2.935346540053525</c:v>
                      </c:pt>
                      <c:pt idx="390">
                        <c:v>2.7980959083569559</c:v>
                      </c:pt>
                      <c:pt idx="391">
                        <c:v>2.722524610659228</c:v>
                      </c:pt>
                      <c:pt idx="392">
                        <c:v>2.7946660103297289</c:v>
                      </c:pt>
                      <c:pt idx="393">
                        <c:v>2.867410870594564</c:v>
                      </c:pt>
                      <c:pt idx="394">
                        <c:v>2.9964782800222798</c:v>
                      </c:pt>
                      <c:pt idx="395">
                        <c:v>3.0533465099632511</c:v>
                      </c:pt>
                      <c:pt idx="396">
                        <c:v>3.1230709152082361</c:v>
                      </c:pt>
                      <c:pt idx="397">
                        <c:v>3.262604635904931</c:v>
                      </c:pt>
                      <c:pt idx="398">
                        <c:v>3.3718576775692721</c:v>
                      </c:pt>
                      <c:pt idx="399">
                        <c:v>3.4875392258358269</c:v>
                      </c:pt>
                      <c:pt idx="400">
                        <c:v>3.631845860085126</c:v>
                      </c:pt>
                      <c:pt idx="401">
                        <c:v>3.5853371940098349</c:v>
                      </c:pt>
                      <c:pt idx="402">
                        <c:v>3.4319397196384851</c:v>
                      </c:pt>
                      <c:pt idx="403">
                        <c:v>3.3288375103551329</c:v>
                      </c:pt>
                      <c:pt idx="404">
                        <c:v>3.292278061625713</c:v>
                      </c:pt>
                      <c:pt idx="405">
                        <c:v>3.2166877117183299</c:v>
                      </c:pt>
                      <c:pt idx="406">
                        <c:v>3.1032902443209518</c:v>
                      </c:pt>
                      <c:pt idx="407">
                        <c:v>3.005558404924022</c:v>
                      </c:pt>
                      <c:pt idx="408">
                        <c:v>3.0151847611170788</c:v>
                      </c:pt>
                      <c:pt idx="409">
                        <c:v>3.0975427397426452</c:v>
                      </c:pt>
                      <c:pt idx="410">
                        <c:v>3.2968197161077861</c:v>
                      </c:pt>
                      <c:pt idx="411">
                        <c:v>3.2223829212309498</c:v>
                      </c:pt>
                      <c:pt idx="412">
                        <c:v>3.044845392478531</c:v>
                      </c:pt>
                      <c:pt idx="413">
                        <c:v>2.8113376944815371</c:v>
                      </c:pt>
                      <c:pt idx="414">
                        <c:v>2.716679850916953</c:v>
                      </c:pt>
                      <c:pt idx="415">
                        <c:v>2.6388453374269041</c:v>
                      </c:pt>
                      <c:pt idx="416">
                        <c:v>2.686637212290119</c:v>
                      </c:pt>
                      <c:pt idx="417">
                        <c:v>3.8156353263592209</c:v>
                      </c:pt>
                      <c:pt idx="418">
                        <c:v>2.921645935031985</c:v>
                      </c:pt>
                      <c:pt idx="419">
                        <c:v>2.9374740749488391</c:v>
                      </c:pt>
                      <c:pt idx="420">
                        <c:v>2.864510762257074</c:v>
                      </c:pt>
                      <c:pt idx="421">
                        <c:v>2.8337165776917561</c:v>
                      </c:pt>
                      <c:pt idx="422">
                        <c:v>2.9639662166883181</c:v>
                      </c:pt>
                      <c:pt idx="423">
                        <c:v>4.3221970723216279</c:v>
                      </c:pt>
                      <c:pt idx="424">
                        <c:v>3.1071680216657351</c:v>
                      </c:pt>
                      <c:pt idx="425">
                        <c:v>3.0355244502695888</c:v>
                      </c:pt>
                      <c:pt idx="426">
                        <c:v>2.9323288274346271</c:v>
                      </c:pt>
                      <c:pt idx="427">
                        <c:v>2.7881533172940922</c:v>
                      </c:pt>
                      <c:pt idx="428">
                        <c:v>2.7517143948374612</c:v>
                      </c:pt>
                      <c:pt idx="429">
                        <c:v>2.722646174591139</c:v>
                      </c:pt>
                      <c:pt idx="430">
                        <c:v>2.5738438341331999</c:v>
                      </c:pt>
                      <c:pt idx="431">
                        <c:v>2.4620384108355622</c:v>
                      </c:pt>
                      <c:pt idx="432">
                        <c:v>2.370249455550725</c:v>
                      </c:pt>
                      <c:pt idx="433">
                        <c:v>2.3091538662769451</c:v>
                      </c:pt>
                      <c:pt idx="434">
                        <c:v>2.4514127787268358</c:v>
                      </c:pt>
                      <c:pt idx="435">
                        <c:v>2.682469905699703</c:v>
                      </c:pt>
                      <c:pt idx="436">
                        <c:v>2.839913612443461</c:v>
                      </c:pt>
                      <c:pt idx="437">
                        <c:v>2.871223831125334</c:v>
                      </c:pt>
                      <c:pt idx="438">
                        <c:v>2.7164092996042202</c:v>
                      </c:pt>
                      <c:pt idx="439">
                        <c:v>2.5122155902276799</c:v>
                      </c:pt>
                      <c:pt idx="440">
                        <c:v>2.375441683142729</c:v>
                      </c:pt>
                      <c:pt idx="441">
                        <c:v>2.287758750740589</c:v>
                      </c:pt>
                      <c:pt idx="442">
                        <c:v>2.1817809745739951</c:v>
                      </c:pt>
                      <c:pt idx="443">
                        <c:v>2.1301259415499039</c:v>
                      </c:pt>
                      <c:pt idx="444">
                        <c:v>2.1969963215018331</c:v>
                      </c:pt>
                      <c:pt idx="445">
                        <c:v>2.195198418488848</c:v>
                      </c:pt>
                      <c:pt idx="446">
                        <c:v>2.125857395841444</c:v>
                      </c:pt>
                      <c:pt idx="447">
                        <c:v>2.130625975751125</c:v>
                      </c:pt>
                      <c:pt idx="448">
                        <c:v>2.158893994491323</c:v>
                      </c:pt>
                      <c:pt idx="449">
                        <c:v>2.2462539650006672</c:v>
                      </c:pt>
                      <c:pt idx="450">
                        <c:v>2.2993515567804619</c:v>
                      </c:pt>
                      <c:pt idx="451">
                        <c:v>2.2632778509101268</c:v>
                      </c:pt>
                      <c:pt idx="452">
                        <c:v>2.2286966361787721</c:v>
                      </c:pt>
                      <c:pt idx="453">
                        <c:v>2.1608806120589321</c:v>
                      </c:pt>
                      <c:pt idx="454">
                        <c:v>2.110994686355804</c:v>
                      </c:pt>
                      <c:pt idx="455">
                        <c:v>2.034470040331799</c:v>
                      </c:pt>
                      <c:pt idx="456">
                        <c:v>1.9598313028444521</c:v>
                      </c:pt>
                      <c:pt idx="457">
                        <c:v>1.91868333290986</c:v>
                      </c:pt>
                      <c:pt idx="458">
                        <c:v>1.9257024691362159</c:v>
                      </c:pt>
                      <c:pt idx="459">
                        <c:v>1.982927199379884</c:v>
                      </c:pt>
                      <c:pt idx="460">
                        <c:v>1.803106699314972</c:v>
                      </c:pt>
                      <c:pt idx="461">
                        <c:v>1.549649915675344</c:v>
                      </c:pt>
                      <c:pt idx="462">
                        <c:v>1.3679782463733059</c:v>
                      </c:pt>
                      <c:pt idx="463">
                        <c:v>1.265757715870639</c:v>
                      </c:pt>
                      <c:pt idx="464">
                        <c:v>1.2545043753140701</c:v>
                      </c:pt>
                      <c:pt idx="465">
                        <c:v>1.4195568207189611</c:v>
                      </c:pt>
                      <c:pt idx="466">
                        <c:v>1.6931421923141221</c:v>
                      </c:pt>
                      <c:pt idx="467">
                        <c:v>1.8123225530156839</c:v>
                      </c:pt>
                      <c:pt idx="468">
                        <c:v>1.8516166107221159</c:v>
                      </c:pt>
                      <c:pt idx="469">
                        <c:v>1.950497014681323</c:v>
                      </c:pt>
                      <c:pt idx="470">
                        <c:v>1.974979410748736</c:v>
                      </c:pt>
                      <c:pt idx="471">
                        <c:v>1.9558163198507721</c:v>
                      </c:pt>
                      <c:pt idx="472">
                        <c:v>1.8269800457718051</c:v>
                      </c:pt>
                      <c:pt idx="473">
                        <c:v>1.6490934117021701</c:v>
                      </c:pt>
                      <c:pt idx="474">
                        <c:v>1.4870303735599859</c:v>
                      </c:pt>
                      <c:pt idx="475">
                        <c:v>1.357436708737801</c:v>
                      </c:pt>
                      <c:pt idx="476">
                        <c:v>1.198458915591514</c:v>
                      </c:pt>
                      <c:pt idx="477">
                        <c:v>1.1789857466036171</c:v>
                      </c:pt>
                      <c:pt idx="478">
                        <c:v>1.2672196054929521</c:v>
                      </c:pt>
                      <c:pt idx="479">
                        <c:v>1.41672452129824</c:v>
                      </c:pt>
                      <c:pt idx="480">
                        <c:v>1.59179894165231</c:v>
                      </c:pt>
                      <c:pt idx="481">
                        <c:v>1.7754479302408981</c:v>
                      </c:pt>
                      <c:pt idx="482">
                        <c:v>1.8519548593004691</c:v>
                      </c:pt>
                      <c:pt idx="483">
                        <c:v>1.9355013473143781</c:v>
                      </c:pt>
                      <c:pt idx="484">
                        <c:v>2.1046558177958108</c:v>
                      </c:pt>
                      <c:pt idx="485">
                        <c:v>2.2455393393931349</c:v>
                      </c:pt>
                      <c:pt idx="486">
                        <c:v>2.2862867950446311</c:v>
                      </c:pt>
                      <c:pt idx="487">
                        <c:v>2.4221683329107</c:v>
                      </c:pt>
                      <c:pt idx="488">
                        <c:v>2.573651397326151</c:v>
                      </c:pt>
                      <c:pt idx="489">
                        <c:v>2.781407449406851</c:v>
                      </c:pt>
                      <c:pt idx="490">
                        <c:v>2.9666493497969189</c:v>
                      </c:pt>
                      <c:pt idx="491">
                        <c:v>3.0185858599283169</c:v>
                      </c:pt>
                      <c:pt idx="492">
                        <c:v>3.013247265119297</c:v>
                      </c:pt>
                      <c:pt idx="493">
                        <c:v>2.8701364242978449</c:v>
                      </c:pt>
                      <c:pt idx="494">
                        <c:v>2.710655762914902</c:v>
                      </c:pt>
                      <c:pt idx="495">
                        <c:v>2.55533680675105</c:v>
                      </c:pt>
                      <c:pt idx="496">
                        <c:v>2.5686140233265422</c:v>
                      </c:pt>
                      <c:pt idx="497">
                        <c:v>2.6113995973395601</c:v>
                      </c:pt>
                      <c:pt idx="498">
                        <c:v>2.678572013102722</c:v>
                      </c:pt>
                      <c:pt idx="499">
                        <c:v>2.8108308913287021</c:v>
                      </c:pt>
                      <c:pt idx="500">
                        <c:v>2.9555684262722921</c:v>
                      </c:pt>
                      <c:pt idx="501">
                        <c:v>3.1159555938711709</c:v>
                      </c:pt>
                      <c:pt idx="502">
                        <c:v>3.2769722034980409</c:v>
                      </c:pt>
                      <c:pt idx="503">
                        <c:v>3.3426642387828478</c:v>
                      </c:pt>
                      <c:pt idx="504">
                        <c:v>3.2271205942388002</c:v>
                      </c:pt>
                      <c:pt idx="505">
                        <c:v>3.041197464680554</c:v>
                      </c:pt>
                      <c:pt idx="506">
                        <c:v>2.7923787834033691</c:v>
                      </c:pt>
                      <c:pt idx="507">
                        <c:v>2.4949425052530301</c:v>
                      </c:pt>
                      <c:pt idx="508">
                        <c:v>2.3002284255424641</c:v>
                      </c:pt>
                      <c:pt idx="509">
                        <c:v>2.2402549898837951</c:v>
                      </c:pt>
                      <c:pt idx="510">
                        <c:v>2.188098780063914</c:v>
                      </c:pt>
                      <c:pt idx="511">
                        <c:v>2.0830939492822962</c:v>
                      </c:pt>
                      <c:pt idx="512">
                        <c:v>2.074709025432945</c:v>
                      </c:pt>
                      <c:pt idx="513">
                        <c:v>2.2040080945815892</c:v>
                      </c:pt>
                      <c:pt idx="514">
                        <c:v>2.388142183492056</c:v>
                      </c:pt>
                      <c:pt idx="515">
                        <c:v>2.5367344251337158</c:v>
                      </c:pt>
                      <c:pt idx="516">
                        <c:v>2.638228840487336</c:v>
                      </c:pt>
                      <c:pt idx="517">
                        <c:v>2.6618539902667449</c:v>
                      </c:pt>
                      <c:pt idx="518">
                        <c:v>2.494015155356486</c:v>
                      </c:pt>
                      <c:pt idx="519">
                        <c:v>2.2625579878008759</c:v>
                      </c:pt>
                      <c:pt idx="520">
                        <c:v>2.1522735078855062</c:v>
                      </c:pt>
                      <c:pt idx="521">
                        <c:v>2.1017680448828391</c:v>
                      </c:pt>
                      <c:pt idx="522">
                        <c:v>2.123957640851236</c:v>
                      </c:pt>
                      <c:pt idx="523">
                        <c:v>1.99076844517678</c:v>
                      </c:pt>
                      <c:pt idx="524">
                        <c:v>1.888562944299006</c:v>
                      </c:pt>
                      <c:pt idx="525">
                        <c:v>1.8550019512434039</c:v>
                      </c:pt>
                      <c:pt idx="526">
                        <c:v>1.8739838126028801</c:v>
                      </c:pt>
                      <c:pt idx="527">
                        <c:v>1.909285412093622</c:v>
                      </c:pt>
                      <c:pt idx="528">
                        <c:v>1.9288104418446339</c:v>
                      </c:pt>
                      <c:pt idx="529">
                        <c:v>1.836698734873655</c:v>
                      </c:pt>
                      <c:pt idx="530">
                        <c:v>1.7351332641046799</c:v>
                      </c:pt>
                      <c:pt idx="531">
                        <c:v>1.787564170886474</c:v>
                      </c:pt>
                      <c:pt idx="532">
                        <c:v>1.8231046018733941</c:v>
                      </c:pt>
                      <c:pt idx="533">
                        <c:v>1.89251933031847</c:v>
                      </c:pt>
                      <c:pt idx="534">
                        <c:v>1.910050007764476</c:v>
                      </c:pt>
                      <c:pt idx="535">
                        <c:v>1.797075409829558</c:v>
                      </c:pt>
                      <c:pt idx="536">
                        <c:v>1.5519193763090759</c:v>
                      </c:pt>
                      <c:pt idx="537">
                        <c:v>1.28857265443752</c:v>
                      </c:pt>
                      <c:pt idx="538">
                        <c:v>1.0886169554950109</c:v>
                      </c:pt>
                      <c:pt idx="539">
                        <c:v>0.95699439439257161</c:v>
                      </c:pt>
                      <c:pt idx="540">
                        <c:v>0.83563364956889852</c:v>
                      </c:pt>
                      <c:pt idx="541">
                        <c:v>0.84038042358569609</c:v>
                      </c:pt>
                      <c:pt idx="542">
                        <c:v>0.83641921779177797</c:v>
                      </c:pt>
                      <c:pt idx="543">
                        <c:v>0.81481736283985406</c:v>
                      </c:pt>
                      <c:pt idx="544">
                        <c:v>0.62963763540716855</c:v>
                      </c:pt>
                      <c:pt idx="545">
                        <c:v>0.39818242358981282</c:v>
                      </c:pt>
                      <c:pt idx="546">
                        <c:v>0.28964388565228</c:v>
                      </c:pt>
                      <c:pt idx="547">
                        <c:v>0.34165531405422139</c:v>
                      </c:pt>
                      <c:pt idx="548">
                        <c:v>0.31952069314457598</c:v>
                      </c:pt>
                      <c:pt idx="549">
                        <c:v>0.13168705542608941</c:v>
                      </c:pt>
                      <c:pt idx="550">
                        <c:v>-2.354392383939034E-2</c:v>
                      </c:pt>
                      <c:pt idx="551">
                        <c:v>-9.9170496974797781E-2</c:v>
                      </c:pt>
                      <c:pt idx="552">
                        <c:v>-8.3686799710898416E-2</c:v>
                      </c:pt>
                      <c:pt idx="553">
                        <c:v>-1.627849891585002E-2</c:v>
                      </c:pt>
                      <c:pt idx="554">
                        <c:v>0.10300346955418389</c:v>
                      </c:pt>
                      <c:pt idx="555">
                        <c:v>5.3097251319783573E-2</c:v>
                      </c:pt>
                      <c:pt idx="556">
                        <c:v>-3.944577557332541E-2</c:v>
                      </c:pt>
                      <c:pt idx="557">
                        <c:v>-9.0784292785858575E-2</c:v>
                      </c:pt>
                      <c:pt idx="558">
                        <c:v>-1.116873924478223E-2</c:v>
                      </c:pt>
                      <c:pt idx="559">
                        <c:v>5.0133211286790637E-2</c:v>
                      </c:pt>
                      <c:pt idx="560">
                        <c:v>0.1107130564753195</c:v>
                      </c:pt>
                      <c:pt idx="561">
                        <c:v>0.17324499116708619</c:v>
                      </c:pt>
                      <c:pt idx="562">
                        <c:v>0.12803094239107421</c:v>
                      </c:pt>
                      <c:pt idx="563">
                        <c:v>6.5257034403331721E-2</c:v>
                      </c:pt>
                      <c:pt idx="564">
                        <c:v>-2.6443140717385419E-2</c:v>
                      </c:pt>
                      <c:pt idx="565">
                        <c:v>-5.7801666387999509E-2</c:v>
                      </c:pt>
                      <c:pt idx="566">
                        <c:v>-2.2512572017177591E-2</c:v>
                      </c:pt>
                      <c:pt idx="567">
                        <c:v>-7.7183550712245183E-2</c:v>
                      </c:pt>
                      <c:pt idx="568">
                        <c:v>-6.3905218266835248E-2</c:v>
                      </c:pt>
                      <c:pt idx="569">
                        <c:v>7.8513914934002643E-3</c:v>
                      </c:pt>
                      <c:pt idx="570">
                        <c:v>3.0274491337676221E-2</c:v>
                      </c:pt>
                      <c:pt idx="571">
                        <c:v>8.9211543166099375E-2</c:v>
                      </c:pt>
                      <c:pt idx="572">
                        <c:v>5.94126909674191E-2</c:v>
                      </c:pt>
                      <c:pt idx="573">
                        <c:v>1.474914026264197E-2</c:v>
                      </c:pt>
                      <c:pt idx="574">
                        <c:v>-4.1519741434456969E-2</c:v>
                      </c:pt>
                      <c:pt idx="575">
                        <c:v>-0.14235425369626181</c:v>
                      </c:pt>
                      <c:pt idx="576">
                        <c:v>-0.1913419965632186</c:v>
                      </c:pt>
                      <c:pt idx="577">
                        <c:v>-0.10445601304829739</c:v>
                      </c:pt>
                      <c:pt idx="578">
                        <c:v>8.8766941599487725E-2</c:v>
                      </c:pt>
                      <c:pt idx="579">
                        <c:v>0.25585238398339222</c:v>
                      </c:pt>
                      <c:pt idx="580">
                        <c:v>0.22782511768246519</c:v>
                      </c:pt>
                      <c:pt idx="581">
                        <c:v>0.1286994473396135</c:v>
                      </c:pt>
                      <c:pt idx="582">
                        <c:v>-5.9928647249659052E-2</c:v>
                      </c:pt>
                      <c:pt idx="583">
                        <c:v>-0.34471659212474448</c:v>
                      </c:pt>
                      <c:pt idx="584">
                        <c:v>-0.55727362658358293</c:v>
                      </c:pt>
                      <c:pt idx="585">
                        <c:v>-0.65894889003824264</c:v>
                      </c:pt>
                      <c:pt idx="586">
                        <c:v>-0.60051731873390501</c:v>
                      </c:pt>
                      <c:pt idx="587">
                        <c:v>-0.35367313350215118</c:v>
                      </c:pt>
                      <c:pt idx="588">
                        <c:v>4.8191092051452042E-2</c:v>
                      </c:pt>
                      <c:pt idx="589">
                        <c:v>0.50294499527914804</c:v>
                      </c:pt>
                      <c:pt idx="590">
                        <c:v>0.9088452105074144</c:v>
                      </c:pt>
                      <c:pt idx="591">
                        <c:v>1.210438964291924</c:v>
                      </c:pt>
                      <c:pt idx="592">
                        <c:v>1.250818972073404</c:v>
                      </c:pt>
                      <c:pt idx="593">
                        <c:v>1.126599817493829</c:v>
                      </c:pt>
                      <c:pt idx="594">
                        <c:v>0.97444206784302034</c:v>
                      </c:pt>
                      <c:pt idx="595">
                        <c:v>1.012118005192755</c:v>
                      </c:pt>
                      <c:pt idx="596">
                        <c:v>0.99799993848532365</c:v>
                      </c:pt>
                      <c:pt idx="597">
                        <c:v>0.9728272139319547</c:v>
                      </c:pt>
                      <c:pt idx="598">
                        <c:v>0.88379325527666353</c:v>
                      </c:pt>
                      <c:pt idx="599">
                        <c:v>0.96795385122078748</c:v>
                      </c:pt>
                      <c:pt idx="600">
                        <c:v>1.02356093275464</c:v>
                      </c:pt>
                      <c:pt idx="601">
                        <c:v>1.3703545848017671</c:v>
                      </c:pt>
                      <c:pt idx="602">
                        <c:v>1.214574124532191</c:v>
                      </c:pt>
                      <c:pt idx="603">
                        <c:v>1.0545262590085229</c:v>
                      </c:pt>
                      <c:pt idx="604">
                        <c:v>1.1740330975561659</c:v>
                      </c:pt>
                      <c:pt idx="605">
                        <c:v>1.300450197086886</c:v>
                      </c:pt>
                      <c:pt idx="606">
                        <c:v>1.481188230095259</c:v>
                      </c:pt>
                      <c:pt idx="607">
                        <c:v>1.694390694063898</c:v>
                      </c:pt>
                      <c:pt idx="608">
                        <c:v>1.8166947241283411</c:v>
                      </c:pt>
                      <c:pt idx="609">
                        <c:v>1.7215252004737811</c:v>
                      </c:pt>
                      <c:pt idx="610">
                        <c:v>1.5432027206392891</c:v>
                      </c:pt>
                      <c:pt idx="611">
                        <c:v>1.4061622397042211</c:v>
                      </c:pt>
                      <c:pt idx="612">
                        <c:v>1.407679934608759</c:v>
                      </c:pt>
                      <c:pt idx="613">
                        <c:v>1.553855102409158</c:v>
                      </c:pt>
                      <c:pt idx="614">
                        <c:v>1.699043354709417</c:v>
                      </c:pt>
                      <c:pt idx="615">
                        <c:v>1.6948825581842411</c:v>
                      </c:pt>
                      <c:pt idx="616">
                        <c:v>1.5541232942046579</c:v>
                      </c:pt>
                      <c:pt idx="617">
                        <c:v>1.414669827826311</c:v>
                      </c:pt>
                      <c:pt idx="618">
                        <c:v>1.409624891319095</c:v>
                      </c:pt>
                      <c:pt idx="619">
                        <c:v>1.3522306139108491</c:v>
                      </c:pt>
                      <c:pt idx="620">
                        <c:v>1.2477512108393209</c:v>
                      </c:pt>
                      <c:pt idx="621">
                        <c:v>1.1850244735566251</c:v>
                      </c:pt>
                      <c:pt idx="622">
                        <c:v>1.1102125106432119</c:v>
                      </c:pt>
                      <c:pt idx="623">
                        <c:v>0.96856763219966002</c:v>
                      </c:pt>
                      <c:pt idx="624">
                        <c:v>0.80977281060186423</c:v>
                      </c:pt>
                      <c:pt idx="625">
                        <c:v>0.67785324153969961</c:v>
                      </c:pt>
                      <c:pt idx="626">
                        <c:v>0.70886515832685848</c:v>
                      </c:pt>
                      <c:pt idx="627">
                        <c:v>0.78575645812610939</c:v>
                      </c:pt>
                      <c:pt idx="628">
                        <c:v>0.92026441468646369</c:v>
                      </c:pt>
                      <c:pt idx="629">
                        <c:v>1.0662695652273111</c:v>
                      </c:pt>
                      <c:pt idx="630">
                        <c:v>1.109308129672681</c:v>
                      </c:pt>
                      <c:pt idx="631">
                        <c:v>0.89513174662976835</c:v>
                      </c:pt>
                      <c:pt idx="632">
                        <c:v>0.68022808162816617</c:v>
                      </c:pt>
                      <c:pt idx="633">
                        <c:v>0.53461011273609016</c:v>
                      </c:pt>
                      <c:pt idx="634">
                        <c:v>0.47886765072962079</c:v>
                      </c:pt>
                      <c:pt idx="635">
                        <c:v>0.56212575680779109</c:v>
                      </c:pt>
                      <c:pt idx="636">
                        <c:v>0.72833573639937566</c:v>
                      </c:pt>
                      <c:pt idx="637">
                        <c:v>0.71358458004347292</c:v>
                      </c:pt>
                      <c:pt idx="638">
                        <c:v>0.80453495086809546</c:v>
                      </c:pt>
                      <c:pt idx="639">
                        <c:v>0.82388578598066353</c:v>
                      </c:pt>
                      <c:pt idx="640">
                        <c:v>0.77333086214601199</c:v>
                      </c:pt>
                      <c:pt idx="641">
                        <c:v>0.75126136026502799</c:v>
                      </c:pt>
                      <c:pt idx="642">
                        <c:v>0.68556833153097341</c:v>
                      </c:pt>
                      <c:pt idx="643">
                        <c:v>0.45445260671000398</c:v>
                      </c:pt>
                      <c:pt idx="644">
                        <c:v>0.20753011946683381</c:v>
                      </c:pt>
                      <c:pt idx="645">
                        <c:v>6.1998056799957204E-3</c:v>
                      </c:pt>
                      <c:pt idx="646">
                        <c:v>-5.0301882448407227E-2</c:v>
                      </c:pt>
                      <c:pt idx="647">
                        <c:v>5.0127260509135016E-4</c:v>
                      </c:pt>
                      <c:pt idx="648">
                        <c:v>1.2278750799949579E-3</c:v>
                      </c:pt>
                      <c:pt idx="649">
                        <c:v>-4.6901807175722857E-2</c:v>
                      </c:pt>
                      <c:pt idx="650">
                        <c:v>-0.12495607901926351</c:v>
                      </c:pt>
                      <c:pt idx="651">
                        <c:v>-0.175184189482048</c:v>
                      </c:pt>
                      <c:pt idx="652">
                        <c:v>-0.29699729823957621</c:v>
                      </c:pt>
                      <c:pt idx="653">
                        <c:v>-0.41926608376738811</c:v>
                      </c:pt>
                      <c:pt idx="654">
                        <c:v>-0.62853769706082696</c:v>
                      </c:pt>
                      <c:pt idx="655">
                        <c:v>-0.74042337852530837</c:v>
                      </c:pt>
                      <c:pt idx="656">
                        <c:v>-0.75378866795420518</c:v>
                      </c:pt>
                      <c:pt idx="657">
                        <c:v>-0.88379944676907407</c:v>
                      </c:pt>
                      <c:pt idx="658">
                        <c:v>-0.97261304273771054</c:v>
                      </c:pt>
                      <c:pt idx="659">
                        <c:v>-1.077815859567212</c:v>
                      </c:pt>
                      <c:pt idx="660">
                        <c:v>-1.2728808533965661</c:v>
                      </c:pt>
                      <c:pt idx="661">
                        <c:v>-1.493080327209851</c:v>
                      </c:pt>
                      <c:pt idx="662">
                        <c:v>-1.4319443014818889</c:v>
                      </c:pt>
                      <c:pt idx="663">
                        <c:v>-1.2958013694308681</c:v>
                      </c:pt>
                      <c:pt idx="664">
                        <c:v>-1.2204559457887829</c:v>
                      </c:pt>
                      <c:pt idx="665">
                        <c:v>0.75256918596998612</c:v>
                      </c:pt>
                      <c:pt idx="666">
                        <c:v>0.59188239585274904</c:v>
                      </c:pt>
                      <c:pt idx="667">
                        <c:v>0.35870328757843012</c:v>
                      </c:pt>
                      <c:pt idx="668">
                        <c:v>0.15743137074037319</c:v>
                      </c:pt>
                      <c:pt idx="669">
                        <c:v>-3.188439692273021E-3</c:v>
                      </c:pt>
                      <c:pt idx="670">
                        <c:v>-0.20977058299050019</c:v>
                      </c:pt>
                      <c:pt idx="671">
                        <c:v>-0.31883863737598922</c:v>
                      </c:pt>
                      <c:pt idx="672">
                        <c:v>-0.47510519376935878</c:v>
                      </c:pt>
                      <c:pt idx="673">
                        <c:v>-0.59349941772146009</c:v>
                      </c:pt>
                      <c:pt idx="674">
                        <c:v>-0.7620264095741015</c:v>
                      </c:pt>
                      <c:pt idx="675">
                        <c:v>-0.71776638175967833</c:v>
                      </c:pt>
                      <c:pt idx="676">
                        <c:v>-0.50202455973194104</c:v>
                      </c:pt>
                      <c:pt idx="677">
                        <c:v>-0.26160852190560802</c:v>
                      </c:pt>
                      <c:pt idx="678">
                        <c:v>-6.1204439662355073E-2</c:v>
                      </c:pt>
                      <c:pt idx="679">
                        <c:v>1.37182280094511E-2</c:v>
                      </c:pt>
                      <c:pt idx="680">
                        <c:v>3.2181337565092158E-2</c:v>
                      </c:pt>
                      <c:pt idx="681">
                        <c:v>-4.0381438201654393E-2</c:v>
                      </c:pt>
                      <c:pt idx="682">
                        <c:v>-2.51903890425258</c:v>
                      </c:pt>
                      <c:pt idx="683">
                        <c:v>-0.52917295809398124</c:v>
                      </c:pt>
                      <c:pt idx="684">
                        <c:v>-2.7866663468294699</c:v>
                      </c:pt>
                      <c:pt idx="685">
                        <c:v>-2.5205130243462568</c:v>
                      </c:pt>
                      <c:pt idx="686">
                        <c:v>-2.6148162899555971</c:v>
                      </c:pt>
                      <c:pt idx="687">
                        <c:v>-2.4170126825194029</c:v>
                      </c:pt>
                      <c:pt idx="688">
                        <c:v>-2.0568684948437128</c:v>
                      </c:pt>
                      <c:pt idx="689">
                        <c:v>-1.97613213650161</c:v>
                      </c:pt>
                      <c:pt idx="690">
                        <c:v>-1.852750761299659</c:v>
                      </c:pt>
                      <c:pt idx="691">
                        <c:v>-1.780238509839956</c:v>
                      </c:pt>
                      <c:pt idx="692">
                        <c:v>-1.6456246334816209</c:v>
                      </c:pt>
                      <c:pt idx="693">
                        <c:v>-1.6580302318889071</c:v>
                      </c:pt>
                      <c:pt idx="694">
                        <c:v>-1.7065134121527461</c:v>
                      </c:pt>
                      <c:pt idx="695">
                        <c:v>-1.794167210080422</c:v>
                      </c:pt>
                      <c:pt idx="696">
                        <c:v>-1.9206656847029639</c:v>
                      </c:pt>
                      <c:pt idx="697">
                        <c:v>-1.918670764257876</c:v>
                      </c:pt>
                      <c:pt idx="698">
                        <c:v>-1.8714507898382691</c:v>
                      </c:pt>
                      <c:pt idx="699">
                        <c:v>-1.76002008970339</c:v>
                      </c:pt>
                      <c:pt idx="700">
                        <c:v>-1.6853197839570679</c:v>
                      </c:pt>
                      <c:pt idx="701">
                        <c:v>-1.643313043176706</c:v>
                      </c:pt>
                      <c:pt idx="702">
                        <c:v>-1.462001578837208</c:v>
                      </c:pt>
                      <c:pt idx="703">
                        <c:v>-1.191926499869389</c:v>
                      </c:pt>
                      <c:pt idx="704">
                        <c:v>-1.0631909773448049</c:v>
                      </c:pt>
                      <c:pt idx="705">
                        <c:v>-0.98721871702873831</c:v>
                      </c:pt>
                      <c:pt idx="706">
                        <c:v>-0.83140685671801517</c:v>
                      </c:pt>
                      <c:pt idx="707">
                        <c:v>-0.7315100171247807</c:v>
                      </c:pt>
                      <c:pt idx="708">
                        <c:v>-0.72952091992530255</c:v>
                      </c:pt>
                      <c:pt idx="709">
                        <c:v>0.88575142585151712</c:v>
                      </c:pt>
                      <c:pt idx="710">
                        <c:v>1.050892761276625</c:v>
                      </c:pt>
                      <c:pt idx="711">
                        <c:v>1.17964375576733</c:v>
                      </c:pt>
                      <c:pt idx="712">
                        <c:v>1.3270149915154821</c:v>
                      </c:pt>
                      <c:pt idx="713">
                        <c:v>1.4395755707982341</c:v>
                      </c:pt>
                      <c:pt idx="714">
                        <c:v>1.71192952468679</c:v>
                      </c:pt>
                      <c:pt idx="715">
                        <c:v>1.858799656805934</c:v>
                      </c:pt>
                      <c:pt idx="716">
                        <c:v>1.9407979072153041</c:v>
                      </c:pt>
                      <c:pt idx="717">
                        <c:v>1.898452121307115</c:v>
                      </c:pt>
                      <c:pt idx="718">
                        <c:v>1.7167305239252419</c:v>
                      </c:pt>
                      <c:pt idx="719">
                        <c:v>1.470123215243295</c:v>
                      </c:pt>
                      <c:pt idx="720">
                        <c:v>1.1827369468862561</c:v>
                      </c:pt>
                      <c:pt idx="721">
                        <c:v>1.028011161668184</c:v>
                      </c:pt>
                      <c:pt idx="722">
                        <c:v>1.0796735107039841</c:v>
                      </c:pt>
                      <c:pt idx="723">
                        <c:v>2.620251509459838</c:v>
                      </c:pt>
                      <c:pt idx="724">
                        <c:v>1.2802111450672069</c:v>
                      </c:pt>
                      <c:pt idx="725">
                        <c:v>2.7602811138858678</c:v>
                      </c:pt>
                      <c:pt idx="726">
                        <c:v>1.2784598184828371</c:v>
                      </c:pt>
                      <c:pt idx="727">
                        <c:v>1.080917288135137</c:v>
                      </c:pt>
                      <c:pt idx="728">
                        <c:v>0.9521101016117115</c:v>
                      </c:pt>
                      <c:pt idx="729">
                        <c:v>0.90151078264658524</c:v>
                      </c:pt>
                      <c:pt idx="730">
                        <c:v>0.98018514855892813</c:v>
                      </c:pt>
                      <c:pt idx="731">
                        <c:v>1.0262028893135851</c:v>
                      </c:pt>
                      <c:pt idx="732">
                        <c:v>0.97605536670399018</c:v>
                      </c:pt>
                      <c:pt idx="733">
                        <c:v>0.87816066295501738</c:v>
                      </c:pt>
                      <c:pt idx="734">
                        <c:v>0.63921058037843259</c:v>
                      </c:pt>
                      <c:pt idx="735">
                        <c:v>0.50551633291508935</c:v>
                      </c:pt>
                      <c:pt idx="736">
                        <c:v>0.61605076726470931</c:v>
                      </c:pt>
                      <c:pt idx="737">
                        <c:v>0.82796362639811438</c:v>
                      </c:pt>
                      <c:pt idx="738">
                        <c:v>1.0835748532940681</c:v>
                      </c:pt>
                      <c:pt idx="739">
                        <c:v>1.3105222805584009</c:v>
                      </c:pt>
                      <c:pt idx="740">
                        <c:v>1.4598180259587989</c:v>
                      </c:pt>
                      <c:pt idx="741">
                        <c:v>1.5599823184847439</c:v>
                      </c:pt>
                      <c:pt idx="742">
                        <c:v>1.6762874516395609</c:v>
                      </c:pt>
                      <c:pt idx="743">
                        <c:v>1.781299378985022</c:v>
                      </c:pt>
                      <c:pt idx="744">
                        <c:v>1.972245074100087</c:v>
                      </c:pt>
                      <c:pt idx="745">
                        <c:v>2.0896284978871851</c:v>
                      </c:pt>
                      <c:pt idx="746">
                        <c:v>1.976055549727233</c:v>
                      </c:pt>
                      <c:pt idx="747">
                        <c:v>1.9216563171962431</c:v>
                      </c:pt>
                      <c:pt idx="748">
                        <c:v>1.9837903463801989</c:v>
                      </c:pt>
                      <c:pt idx="749">
                        <c:v>4.7440717784590056</c:v>
                      </c:pt>
                      <c:pt idx="750">
                        <c:v>4.8012900259220741</c:v>
                      </c:pt>
                      <c:pt idx="751">
                        <c:v>5.0134990096569227</c:v>
                      </c:pt>
                      <c:pt idx="752">
                        <c:v>5.2000901643725648</c:v>
                      </c:pt>
                      <c:pt idx="753">
                        <c:v>5.3351203467460939</c:v>
                      </c:pt>
                      <c:pt idx="754">
                        <c:v>5.4697094768492782</c:v>
                      </c:pt>
                      <c:pt idx="755">
                        <c:v>5.6356430580687409</c:v>
                      </c:pt>
                      <c:pt idx="756">
                        <c:v>5.7814866405811562</c:v>
                      </c:pt>
                      <c:pt idx="757">
                        <c:v>5.8985821305240567</c:v>
                      </c:pt>
                      <c:pt idx="758">
                        <c:v>5.9052892387604734</c:v>
                      </c:pt>
                      <c:pt idx="759">
                        <c:v>5.9244796614439439</c:v>
                      </c:pt>
                      <c:pt idx="760">
                        <c:v>5.8673567323599229</c:v>
                      </c:pt>
                      <c:pt idx="761">
                        <c:v>5.7539177199719189</c:v>
                      </c:pt>
                      <c:pt idx="762">
                        <c:v>5.5985783588668134</c:v>
                      </c:pt>
                      <c:pt idx="763">
                        <c:v>5.2532168246407078</c:v>
                      </c:pt>
                      <c:pt idx="764">
                        <c:v>4.9461795463627212</c:v>
                      </c:pt>
                      <c:pt idx="765">
                        <c:v>4.7940619929940533</c:v>
                      </c:pt>
                      <c:pt idx="766">
                        <c:v>4.6801028606076089</c:v>
                      </c:pt>
                      <c:pt idx="767">
                        <c:v>4.588214454657459</c:v>
                      </c:pt>
                      <c:pt idx="768">
                        <c:v>4.467424442355445</c:v>
                      </c:pt>
                      <c:pt idx="769">
                        <c:v>4.4650274328844786</c:v>
                      </c:pt>
                      <c:pt idx="770">
                        <c:v>4.6996563633585069</c:v>
                      </c:pt>
                      <c:pt idx="771">
                        <c:v>4.6543888229076069</c:v>
                      </c:pt>
                      <c:pt idx="772">
                        <c:v>4.4867600569314456</c:v>
                      </c:pt>
                      <c:pt idx="773">
                        <c:v>4.2312429366361739</c:v>
                      </c:pt>
                      <c:pt idx="774">
                        <c:v>3.9943598990025988</c:v>
                      </c:pt>
                      <c:pt idx="775">
                        <c:v>3.7909045279920481</c:v>
                      </c:pt>
                      <c:pt idx="776">
                        <c:v>3.678114583410486</c:v>
                      </c:pt>
                      <c:pt idx="777">
                        <c:v>3.7217656871311342</c:v>
                      </c:pt>
                      <c:pt idx="778">
                        <c:v>3.9405500391232868</c:v>
                      </c:pt>
                      <c:pt idx="779">
                        <c:v>4.2471677286908829</c:v>
                      </c:pt>
                      <c:pt idx="780">
                        <c:v>4.4869973809260788</c:v>
                      </c:pt>
                      <c:pt idx="781">
                        <c:v>4.6127199086931743</c:v>
                      </c:pt>
                      <c:pt idx="782">
                        <c:v>4.6513368985241792</c:v>
                      </c:pt>
                      <c:pt idx="783">
                        <c:v>4.6136703296607111</c:v>
                      </c:pt>
                      <c:pt idx="784">
                        <c:v>4.4503240466950746</c:v>
                      </c:pt>
                      <c:pt idx="785">
                        <c:v>4.2081419143103336</c:v>
                      </c:pt>
                      <c:pt idx="786">
                        <c:v>4.0282354157637892</c:v>
                      </c:pt>
                      <c:pt idx="787">
                        <c:v>2.9566464880160348</c:v>
                      </c:pt>
                      <c:pt idx="788">
                        <c:v>3.8880836343932388</c:v>
                      </c:pt>
                      <c:pt idx="789">
                        <c:v>3.7609280467652519</c:v>
                      </c:pt>
                      <c:pt idx="790">
                        <c:v>3.5835902138176201</c:v>
                      </c:pt>
                      <c:pt idx="791">
                        <c:v>3.4811503312181751</c:v>
                      </c:pt>
                      <c:pt idx="792">
                        <c:v>3.3775603333487338</c:v>
                      </c:pt>
                      <c:pt idx="793">
                        <c:v>3.1177458773218469</c:v>
                      </c:pt>
                      <c:pt idx="794">
                        <c:v>2.9938662409827339</c:v>
                      </c:pt>
                      <c:pt idx="795">
                        <c:v>2.890685309915479</c:v>
                      </c:pt>
                      <c:pt idx="796">
                        <c:v>2.859513214055835</c:v>
                      </c:pt>
                      <c:pt idx="797">
                        <c:v>3.136898626682715</c:v>
                      </c:pt>
                      <c:pt idx="798">
                        <c:v>3.360225241582258</c:v>
                      </c:pt>
                      <c:pt idx="799">
                        <c:v>2.486975180076318</c:v>
                      </c:pt>
                      <c:pt idx="800">
                        <c:v>3.3901318129150559</c:v>
                      </c:pt>
                      <c:pt idx="801">
                        <c:v>3.3521957415935448</c:v>
                      </c:pt>
                      <c:pt idx="802">
                        <c:v>1.971517014142824</c:v>
                      </c:pt>
                      <c:pt idx="803">
                        <c:v>1.7341815955716999</c:v>
                      </c:pt>
                      <c:pt idx="804">
                        <c:v>1.6097664295797509</c:v>
                      </c:pt>
                      <c:pt idx="805">
                        <c:v>1.512949658377966</c:v>
                      </c:pt>
                      <c:pt idx="806">
                        <c:v>1.4806954350574539</c:v>
                      </c:pt>
                      <c:pt idx="807">
                        <c:v>3.3369043910305209</c:v>
                      </c:pt>
                      <c:pt idx="808">
                        <c:v>1.644240770413242</c:v>
                      </c:pt>
                      <c:pt idx="809">
                        <c:v>3.5626817425408781</c:v>
                      </c:pt>
                      <c:pt idx="810">
                        <c:v>3.6496928586580419</c:v>
                      </c:pt>
                      <c:pt idx="811">
                        <c:v>3.761811591843605</c:v>
                      </c:pt>
                      <c:pt idx="812">
                        <c:v>3.7763170983916332</c:v>
                      </c:pt>
                      <c:pt idx="813">
                        <c:v>3.834902552631501</c:v>
                      </c:pt>
                      <c:pt idx="814">
                        <c:v>3.8249891725402958</c:v>
                      </c:pt>
                      <c:pt idx="815">
                        <c:v>3.6992337283521759</c:v>
                      </c:pt>
                      <c:pt idx="816">
                        <c:v>3.6016029682304431</c:v>
                      </c:pt>
                      <c:pt idx="817">
                        <c:v>3.518123292157108</c:v>
                      </c:pt>
                      <c:pt idx="818">
                        <c:v>3.5552086174121711</c:v>
                      </c:pt>
                      <c:pt idx="819">
                        <c:v>3.56514613897401</c:v>
                      </c:pt>
                      <c:pt idx="820">
                        <c:v>3.409559471240097</c:v>
                      </c:pt>
                      <c:pt idx="821">
                        <c:v>3.046424793393534</c:v>
                      </c:pt>
                      <c:pt idx="822">
                        <c:v>2.597616576505144</c:v>
                      </c:pt>
                      <c:pt idx="823">
                        <c:v>2.4119055381677321</c:v>
                      </c:pt>
                      <c:pt idx="824">
                        <c:v>2.4820827682941422</c:v>
                      </c:pt>
                      <c:pt idx="825">
                        <c:v>2.6184816314850181</c:v>
                      </c:pt>
                      <c:pt idx="826">
                        <c:v>2.854401333338374</c:v>
                      </c:pt>
                      <c:pt idx="827">
                        <c:v>3.0826307914161299</c:v>
                      </c:pt>
                      <c:pt idx="828">
                        <c:v>3.2855271087526048</c:v>
                      </c:pt>
                      <c:pt idx="829">
                        <c:v>3.3453424365919928</c:v>
                      </c:pt>
                      <c:pt idx="830">
                        <c:v>3.4189773107503871</c:v>
                      </c:pt>
                      <c:pt idx="831">
                        <c:v>3.3250981259835388</c:v>
                      </c:pt>
                      <c:pt idx="832">
                        <c:v>3.2487193714368821</c:v>
                      </c:pt>
                      <c:pt idx="833">
                        <c:v>3.2430166998067289</c:v>
                      </c:pt>
                      <c:pt idx="834">
                        <c:v>3.2817641764037728</c:v>
                      </c:pt>
                      <c:pt idx="835">
                        <c:v>3.203752669918952</c:v>
                      </c:pt>
                      <c:pt idx="836">
                        <c:v>3.2362319092181431</c:v>
                      </c:pt>
                      <c:pt idx="837">
                        <c:v>3.3035714417501971</c:v>
                      </c:pt>
                      <c:pt idx="838">
                        <c:v>3.2420422581812511</c:v>
                      </c:pt>
                      <c:pt idx="839">
                        <c:v>3.157216580023614</c:v>
                      </c:pt>
                      <c:pt idx="840">
                        <c:v>3.0681682489263662</c:v>
                      </c:pt>
                      <c:pt idx="841">
                        <c:v>2.8891824420406129</c:v>
                      </c:pt>
                      <c:pt idx="842">
                        <c:v>2.8226611897191369</c:v>
                      </c:pt>
                      <c:pt idx="843">
                        <c:v>2.8699199847972041</c:v>
                      </c:pt>
                      <c:pt idx="844">
                        <c:v>3.0944957967916018</c:v>
                      </c:pt>
                      <c:pt idx="845">
                        <c:v>3.2944860550467112</c:v>
                      </c:pt>
                      <c:pt idx="846">
                        <c:v>3.4270082337048109</c:v>
                      </c:pt>
                      <c:pt idx="847">
                        <c:v>3.5696247909195788</c:v>
                      </c:pt>
                      <c:pt idx="848">
                        <c:v>3.6456580157834488</c:v>
                      </c:pt>
                      <c:pt idx="849">
                        <c:v>3.698148445762838</c:v>
                      </c:pt>
                      <c:pt idx="850">
                        <c:v>3.7002301378978641</c:v>
                      </c:pt>
                      <c:pt idx="851">
                        <c:v>3.6924885318032752</c:v>
                      </c:pt>
                      <c:pt idx="852">
                        <c:v>3.653573853525041</c:v>
                      </c:pt>
                      <c:pt idx="853">
                        <c:v>3.496295569212605</c:v>
                      </c:pt>
                      <c:pt idx="854">
                        <c:v>3.2562739321505099</c:v>
                      </c:pt>
                      <c:pt idx="855">
                        <c:v>3.2706577071176159</c:v>
                      </c:pt>
                      <c:pt idx="856">
                        <c:v>3.312086432096855</c:v>
                      </c:pt>
                      <c:pt idx="857">
                        <c:v>3.2471609441289582</c:v>
                      </c:pt>
                      <c:pt idx="858">
                        <c:v>3.3162414370707189</c:v>
                      </c:pt>
                      <c:pt idx="859">
                        <c:v>3.3716484219357921</c:v>
                      </c:pt>
                      <c:pt idx="860">
                        <c:v>3.301386004456881</c:v>
                      </c:pt>
                      <c:pt idx="861">
                        <c:v>3.2375542995424502</c:v>
                      </c:pt>
                      <c:pt idx="862">
                        <c:v>3.2834131350072489</c:v>
                      </c:pt>
                      <c:pt idx="863">
                        <c:v>3.3631402935259151</c:v>
                      </c:pt>
                      <c:pt idx="864">
                        <c:v>3.4798589372551629</c:v>
                      </c:pt>
                      <c:pt idx="865">
                        <c:v>3.505398414722301</c:v>
                      </c:pt>
                      <c:pt idx="866">
                        <c:v>3.5467577771326</c:v>
                      </c:pt>
                      <c:pt idx="867">
                        <c:v>3.5767056662556849</c:v>
                      </c:pt>
                      <c:pt idx="868">
                        <c:v>3.6749865933799368</c:v>
                      </c:pt>
                      <c:pt idx="869">
                        <c:v>3.678695189902176</c:v>
                      </c:pt>
                      <c:pt idx="870">
                        <c:v>3.536937646407758</c:v>
                      </c:pt>
                      <c:pt idx="871">
                        <c:v>3.3283698961860599</c:v>
                      </c:pt>
                      <c:pt idx="872">
                        <c:v>3.1412908239238462</c:v>
                      </c:pt>
                      <c:pt idx="873">
                        <c:v>2.966445028404288</c:v>
                      </c:pt>
                      <c:pt idx="874">
                        <c:v>2.911130399305895</c:v>
                      </c:pt>
                      <c:pt idx="875">
                        <c:v>2.9302058565961131</c:v>
                      </c:pt>
                      <c:pt idx="876">
                        <c:v>3.149889280044456</c:v>
                      </c:pt>
                      <c:pt idx="877">
                        <c:v>3.376960091685151</c:v>
                      </c:pt>
                      <c:pt idx="878">
                        <c:v>3.4854220025151901</c:v>
                      </c:pt>
                      <c:pt idx="879">
                        <c:v>4.6296291711062523</c:v>
                      </c:pt>
                      <c:pt idx="880">
                        <c:v>4.5612324540346343</c:v>
                      </c:pt>
                      <c:pt idx="881">
                        <c:v>4.4815280500487091</c:v>
                      </c:pt>
                      <c:pt idx="882">
                        <c:v>4.4623038227313607</c:v>
                      </c:pt>
                      <c:pt idx="883">
                        <c:v>4.4706151587769201</c:v>
                      </c:pt>
                      <c:pt idx="884">
                        <c:v>4.3621888419487194</c:v>
                      </c:pt>
                      <c:pt idx="885">
                        <c:v>4.1997616457640028</c:v>
                      </c:pt>
                      <c:pt idx="886">
                        <c:v>4.0034546564948412</c:v>
                      </c:pt>
                      <c:pt idx="887">
                        <c:v>3.7953005813284308</c:v>
                      </c:pt>
                      <c:pt idx="888">
                        <c:v>3.574693103861696</c:v>
                      </c:pt>
                      <c:pt idx="889">
                        <c:v>3.2892830181994639</c:v>
                      </c:pt>
                      <c:pt idx="890">
                        <c:v>3.1310956225483988</c:v>
                      </c:pt>
                      <c:pt idx="891">
                        <c:v>3.053505746574583</c:v>
                      </c:pt>
                      <c:pt idx="892">
                        <c:v>2.8961895496148728</c:v>
                      </c:pt>
                      <c:pt idx="893">
                        <c:v>2.8638276166097691</c:v>
                      </c:pt>
                      <c:pt idx="894">
                        <c:v>2.961624581379886</c:v>
                      </c:pt>
                      <c:pt idx="895">
                        <c:v>3.1912645779317419</c:v>
                      </c:pt>
                      <c:pt idx="896">
                        <c:v>3.3920706374830778</c:v>
                      </c:pt>
                      <c:pt idx="897">
                        <c:v>3.441787236828457</c:v>
                      </c:pt>
                      <c:pt idx="898">
                        <c:v>3.3651807922002299</c:v>
                      </c:pt>
                      <c:pt idx="899">
                        <c:v>3.0895558241290662</c:v>
                      </c:pt>
                      <c:pt idx="900">
                        <c:v>1.7883360423528289</c:v>
                      </c:pt>
                      <c:pt idx="901">
                        <c:v>2.138429061749278</c:v>
                      </c:pt>
                      <c:pt idx="902">
                        <c:v>1.8732888961347851</c:v>
                      </c:pt>
                      <c:pt idx="903">
                        <c:v>1.9611687149733339</c:v>
                      </c:pt>
                      <c:pt idx="904">
                        <c:v>2.1930611771285222</c:v>
                      </c:pt>
                      <c:pt idx="905">
                        <c:v>2.381678589481123</c:v>
                      </c:pt>
                      <c:pt idx="906">
                        <c:v>2.5457194976597171</c:v>
                      </c:pt>
                      <c:pt idx="907">
                        <c:v>2.594914632768035</c:v>
                      </c:pt>
                      <c:pt idx="908">
                        <c:v>2.5012370906800681</c:v>
                      </c:pt>
                      <c:pt idx="909">
                        <c:v>2.3728920770963979</c:v>
                      </c:pt>
                      <c:pt idx="910">
                        <c:v>2.4411499868026789</c:v>
                      </c:pt>
                      <c:pt idx="911">
                        <c:v>2.6883217778069421</c:v>
                      </c:pt>
                      <c:pt idx="912">
                        <c:v>2.950203348794997</c:v>
                      </c:pt>
                      <c:pt idx="913">
                        <c:v>3.1082987937388422</c:v>
                      </c:pt>
                      <c:pt idx="914">
                        <c:v>3.1156068209788681</c:v>
                      </c:pt>
                      <c:pt idx="915">
                        <c:v>3.0793313526206818</c:v>
                      </c:pt>
                      <c:pt idx="916">
                        <c:v>3.216006153875782</c:v>
                      </c:pt>
                      <c:pt idx="917">
                        <c:v>3.4189105324253899</c:v>
                      </c:pt>
                      <c:pt idx="918">
                        <c:v>3.561006351638242</c:v>
                      </c:pt>
                      <c:pt idx="919">
                        <c:v>3.6511436287092591</c:v>
                      </c:pt>
                      <c:pt idx="920">
                        <c:v>3.5796281045926999</c:v>
                      </c:pt>
                      <c:pt idx="921">
                        <c:v>3.298380638889411</c:v>
                      </c:pt>
                      <c:pt idx="922">
                        <c:v>3.0340704309930082</c:v>
                      </c:pt>
                      <c:pt idx="923">
                        <c:v>2.8334672373824019</c:v>
                      </c:pt>
                      <c:pt idx="924">
                        <c:v>2.652243711121737</c:v>
                      </c:pt>
                      <c:pt idx="925">
                        <c:v>2.5516135142231469</c:v>
                      </c:pt>
                      <c:pt idx="926">
                        <c:v>2.4138987869685038</c:v>
                      </c:pt>
                      <c:pt idx="927">
                        <c:v>2.3691712250940702</c:v>
                      </c:pt>
                      <c:pt idx="928">
                        <c:v>2.5673805099215339</c:v>
                      </c:pt>
                      <c:pt idx="929">
                        <c:v>2.5520839151517332</c:v>
                      </c:pt>
                      <c:pt idx="930">
                        <c:v>2.4722569823243861</c:v>
                      </c:pt>
                      <c:pt idx="931">
                        <c:v>2.3558866495957491</c:v>
                      </c:pt>
                      <c:pt idx="932">
                        <c:v>2.3448242873194309</c:v>
                      </c:pt>
                      <c:pt idx="933">
                        <c:v>2.3770014911537598</c:v>
                      </c:pt>
                      <c:pt idx="934">
                        <c:v>2.5062783972060139</c:v>
                      </c:pt>
                      <c:pt idx="935">
                        <c:v>2.6533210645522289</c:v>
                      </c:pt>
                      <c:pt idx="936">
                        <c:v>2.7337274369536519</c:v>
                      </c:pt>
                      <c:pt idx="937">
                        <c:v>2.8522057905187479</c:v>
                      </c:pt>
                      <c:pt idx="938">
                        <c:v>3.0420909310750721</c:v>
                      </c:pt>
                      <c:pt idx="939">
                        <c:v>3.4036530385972532</c:v>
                      </c:pt>
                      <c:pt idx="940">
                        <c:v>3.7189090384418328</c:v>
                      </c:pt>
                      <c:pt idx="941">
                        <c:v>4.1041109819189749</c:v>
                      </c:pt>
                      <c:pt idx="942">
                        <c:v>4.2684139522509188</c:v>
                      </c:pt>
                      <c:pt idx="943">
                        <c:v>4.2867672464152484</c:v>
                      </c:pt>
                      <c:pt idx="944">
                        <c:v>4.2911462664186342</c:v>
                      </c:pt>
                      <c:pt idx="945">
                        <c:v>4.3411213993003868</c:v>
                      </c:pt>
                      <c:pt idx="946">
                        <c:v>4.3467454752877543</c:v>
                      </c:pt>
                      <c:pt idx="947">
                        <c:v>4.2468952077695299</c:v>
                      </c:pt>
                      <c:pt idx="948">
                        <c:v>4.1339284459557577</c:v>
                      </c:pt>
                      <c:pt idx="949">
                        <c:v>4.2032841612772476</c:v>
                      </c:pt>
                      <c:pt idx="950">
                        <c:v>4.4301361595387299</c:v>
                      </c:pt>
                      <c:pt idx="951">
                        <c:v>4.5746746716132218</c:v>
                      </c:pt>
                      <c:pt idx="952">
                        <c:v>4.6170900193079776</c:v>
                      </c:pt>
                      <c:pt idx="953">
                        <c:v>6.0559621903059053</c:v>
                      </c:pt>
                      <c:pt idx="954">
                        <c:v>6.0068416536886016</c:v>
                      </c:pt>
                      <c:pt idx="955">
                        <c:v>4.5199453515860384</c:v>
                      </c:pt>
                      <c:pt idx="956">
                        <c:v>5.966279765331362</c:v>
                      </c:pt>
                      <c:pt idx="957">
                        <c:v>5.9971096257335628</c:v>
                      </c:pt>
                      <c:pt idx="958">
                        <c:v>6.0433473782875788</c:v>
                      </c:pt>
                      <c:pt idx="959">
                        <c:v>4.2384133408446472</c:v>
                      </c:pt>
                      <c:pt idx="960">
                        <c:v>4.0859253691750661</c:v>
                      </c:pt>
                      <c:pt idx="961">
                        <c:v>3.9886354253498739</c:v>
                      </c:pt>
                      <c:pt idx="962">
                        <c:v>3.7723359397369389</c:v>
                      </c:pt>
                      <c:pt idx="963">
                        <c:v>3.5228908386491509</c:v>
                      </c:pt>
                      <c:pt idx="964">
                        <c:v>3.3867030141665091</c:v>
                      </c:pt>
                      <c:pt idx="965">
                        <c:v>3.408423952658461</c:v>
                      </c:pt>
                      <c:pt idx="966">
                        <c:v>3.549897513680373</c:v>
                      </c:pt>
                      <c:pt idx="967">
                        <c:v>3.614979717754168</c:v>
                      </c:pt>
                      <c:pt idx="968">
                        <c:v>3.5175429086213148</c:v>
                      </c:pt>
                      <c:pt idx="969">
                        <c:v>3.2300147113211239</c:v>
                      </c:pt>
                      <c:pt idx="970">
                        <c:v>2.9033765722478702</c:v>
                      </c:pt>
                      <c:pt idx="971">
                        <c:v>2.6333662261134738</c:v>
                      </c:pt>
                      <c:pt idx="972">
                        <c:v>2.6653304210514701</c:v>
                      </c:pt>
                      <c:pt idx="973">
                        <c:v>2.831497536912325</c:v>
                      </c:pt>
                      <c:pt idx="974">
                        <c:v>2.929639416015926</c:v>
                      </c:pt>
                      <c:pt idx="975">
                        <c:v>2.94162156180376</c:v>
                      </c:pt>
                      <c:pt idx="976">
                        <c:v>2.9428622354757281</c:v>
                      </c:pt>
                      <c:pt idx="977">
                        <c:v>2.869706245410117</c:v>
                      </c:pt>
                      <c:pt idx="978">
                        <c:v>2.721578698097002</c:v>
                      </c:pt>
                      <c:pt idx="979">
                        <c:v>2.5936284188932741</c:v>
                      </c:pt>
                      <c:pt idx="980">
                        <c:v>2.497939389029427</c:v>
                      </c:pt>
                      <c:pt idx="981">
                        <c:v>2.5841321975345228</c:v>
                      </c:pt>
                      <c:pt idx="982">
                        <c:v>2.7302176200010821</c:v>
                      </c:pt>
                      <c:pt idx="983">
                        <c:v>2.778049523531676</c:v>
                      </c:pt>
                      <c:pt idx="984">
                        <c:v>2.651146890880582</c:v>
                      </c:pt>
                      <c:pt idx="985">
                        <c:v>2.453420113485822</c:v>
                      </c:pt>
                      <c:pt idx="986">
                        <c:v>2.3668319380311931</c:v>
                      </c:pt>
                      <c:pt idx="987">
                        <c:v>2.345366063741499</c:v>
                      </c:pt>
                      <c:pt idx="988">
                        <c:v>2.3620310402361082</c:v>
                      </c:pt>
                      <c:pt idx="989">
                        <c:v>2.289519435792287</c:v>
                      </c:pt>
                      <c:pt idx="990">
                        <c:v>2.2491701982917278</c:v>
                      </c:pt>
                      <c:pt idx="991">
                        <c:v>2.1210109268473269</c:v>
                      </c:pt>
                      <c:pt idx="992">
                        <c:v>2.1226327339183819</c:v>
                      </c:pt>
                      <c:pt idx="993">
                        <c:v>2.1976849293687302</c:v>
                      </c:pt>
                      <c:pt idx="994">
                        <c:v>2.3955635422478099</c:v>
                      </c:pt>
                      <c:pt idx="995">
                        <c:v>2.6637431043576378</c:v>
                      </c:pt>
                      <c:pt idx="996">
                        <c:v>2.9051893019353048</c:v>
                      </c:pt>
                      <c:pt idx="997">
                        <c:v>2.9990664326019272</c:v>
                      </c:pt>
                      <c:pt idx="998">
                        <c:v>2.9426338145286941</c:v>
                      </c:pt>
                      <c:pt idx="999">
                        <c:v>2.89705278009066</c:v>
                      </c:pt>
                      <c:pt idx="1000">
                        <c:v>2.9871440771072182</c:v>
                      </c:pt>
                      <c:pt idx="1001">
                        <c:v>3.0459666338492268</c:v>
                      </c:pt>
                      <c:pt idx="1002">
                        <c:v>3.0348672346583419</c:v>
                      </c:pt>
                      <c:pt idx="1003">
                        <c:v>3.061051534914693</c:v>
                      </c:pt>
                      <c:pt idx="1004">
                        <c:v>4.2542613328769763</c:v>
                      </c:pt>
                      <c:pt idx="1005">
                        <c:v>4.1575153017029862</c:v>
                      </c:pt>
                      <c:pt idx="1006">
                        <c:v>4.0678712976806466</c:v>
                      </c:pt>
                      <c:pt idx="1007">
                        <c:v>4.1321970166019213</c:v>
                      </c:pt>
                      <c:pt idx="1008">
                        <c:v>4.2931097685301332</c:v>
                      </c:pt>
                      <c:pt idx="1009">
                        <c:v>4.3781416005695224</c:v>
                      </c:pt>
                      <c:pt idx="1010">
                        <c:v>4.3901053840882938</c:v>
                      </c:pt>
                      <c:pt idx="1011">
                        <c:v>4.274261174699828</c:v>
                      </c:pt>
                      <c:pt idx="1012">
                        <c:v>4.022037631498371</c:v>
                      </c:pt>
                      <c:pt idx="1013">
                        <c:v>3.7298821680392789</c:v>
                      </c:pt>
                      <c:pt idx="1014">
                        <c:v>3.5494093383526391</c:v>
                      </c:pt>
                      <c:pt idx="1015">
                        <c:v>3.4755936421841152</c:v>
                      </c:pt>
                      <c:pt idx="1016">
                        <c:v>3.3238872645119701</c:v>
                      </c:pt>
                      <c:pt idx="1017">
                        <c:v>3.3911135757709019</c:v>
                      </c:pt>
                      <c:pt idx="1018">
                        <c:v>3.2689214129079081</c:v>
                      </c:pt>
                      <c:pt idx="1019">
                        <c:v>3.2715726743892519</c:v>
                      </c:pt>
                      <c:pt idx="1020">
                        <c:v>3.3079693213444541</c:v>
                      </c:pt>
                      <c:pt idx="1021">
                        <c:v>3.3572995800854248</c:v>
                      </c:pt>
                      <c:pt idx="1022">
                        <c:v>3.352176408274004</c:v>
                      </c:pt>
                      <c:pt idx="1023">
                        <c:v>3.30713156055609</c:v>
                      </c:pt>
                      <c:pt idx="1024">
                        <c:v>3.3224334868572289</c:v>
                      </c:pt>
                      <c:pt idx="1025">
                        <c:v>3.3964234016532608</c:v>
                      </c:pt>
                      <c:pt idx="1026">
                        <c:v>3.4049398741375261</c:v>
                      </c:pt>
                      <c:pt idx="1027">
                        <c:v>3.3602616392257141</c:v>
                      </c:pt>
                      <c:pt idx="1028">
                        <c:v>3.2694273650965711</c:v>
                      </c:pt>
                      <c:pt idx="1029">
                        <c:v>3.124171950810462</c:v>
                      </c:pt>
                      <c:pt idx="1030">
                        <c:v>3.007916225064859</c:v>
                      </c:pt>
                      <c:pt idx="1031">
                        <c:v>2.9410714793461228</c:v>
                      </c:pt>
                      <c:pt idx="1032">
                        <c:v>2.8370229073083442</c:v>
                      </c:pt>
                      <c:pt idx="1033">
                        <c:v>2.577689041757655</c:v>
                      </c:pt>
                      <c:pt idx="1034">
                        <c:v>2.430625685738574</c:v>
                      </c:pt>
                      <c:pt idx="1035">
                        <c:v>2.3996897652702112</c:v>
                      </c:pt>
                      <c:pt idx="1036">
                        <c:v>2.3225053328099881</c:v>
                      </c:pt>
                      <c:pt idx="1037">
                        <c:v>2.2029105227024268</c:v>
                      </c:pt>
                      <c:pt idx="1038">
                        <c:v>2.0451509222770299</c:v>
                      </c:pt>
                      <c:pt idx="1039">
                        <c:v>1.4086151921829371</c:v>
                      </c:pt>
                      <c:pt idx="1040">
                        <c:v>1.405751876676359</c:v>
                      </c:pt>
                      <c:pt idx="1041">
                        <c:v>1.382843882814653</c:v>
                      </c:pt>
                      <c:pt idx="1042">
                        <c:v>-0.62467451954301478</c:v>
                      </c:pt>
                      <c:pt idx="1043">
                        <c:v>-0.44151749183057598</c:v>
                      </c:pt>
                      <c:pt idx="1044">
                        <c:v>-0.14244487868035161</c:v>
                      </c:pt>
                      <c:pt idx="1045">
                        <c:v>-3.6318852400756788E-2</c:v>
                      </c:pt>
                      <c:pt idx="1046">
                        <c:v>3.217569099453955</c:v>
                      </c:pt>
                      <c:pt idx="1047">
                        <c:v>3.48011730529868</c:v>
                      </c:pt>
                      <c:pt idx="1048">
                        <c:v>0.15367941881618891</c:v>
                      </c:pt>
                      <c:pt idx="1049">
                        <c:v>4.7974287683754744</c:v>
                      </c:pt>
                      <c:pt idx="1050">
                        <c:v>4.8039360336957833</c:v>
                      </c:pt>
                      <c:pt idx="1051">
                        <c:v>4.870904071545052</c:v>
                      </c:pt>
                      <c:pt idx="1052">
                        <c:v>6.071601905842245</c:v>
                      </c:pt>
                      <c:pt idx="1053">
                        <c:v>6.1499332790262633</c:v>
                      </c:pt>
                      <c:pt idx="1054">
                        <c:v>6.2115312124406916</c:v>
                      </c:pt>
                      <c:pt idx="1055">
                        <c:v>6.1660868135695148</c:v>
                      </c:pt>
                      <c:pt idx="1056">
                        <c:v>6.1028318842620388</c:v>
                      </c:pt>
                      <c:pt idx="1057">
                        <c:v>5.461365112500256</c:v>
                      </c:pt>
                      <c:pt idx="1058">
                        <c:v>-0.73824210762538678</c:v>
                      </c:pt>
                      <c:pt idx="1059">
                        <c:v>-0.74642639467573668</c:v>
                      </c:pt>
                      <c:pt idx="1060">
                        <c:v>-0.80131492769161516</c:v>
                      </c:pt>
                      <c:pt idx="1061">
                        <c:v>-0.7285115353181526</c:v>
                      </c:pt>
                      <c:pt idx="1062">
                        <c:v>-0.42352038221493649</c:v>
                      </c:pt>
                      <c:pt idx="1063">
                        <c:v>8.2828304109647685E-2</c:v>
                      </c:pt>
                      <c:pt idx="1064">
                        <c:v>0.48507121176840962</c:v>
                      </c:pt>
                      <c:pt idx="1065">
                        <c:v>0.8801873704862021</c:v>
                      </c:pt>
                      <c:pt idx="1066">
                        <c:v>1.218059681327498</c:v>
                      </c:pt>
                      <c:pt idx="1067">
                        <c:v>1.3019927389547299</c:v>
                      </c:pt>
                      <c:pt idx="1068">
                        <c:v>1.2017933928227009</c:v>
                      </c:pt>
                      <c:pt idx="1069">
                        <c:v>3.5795593992751371</c:v>
                      </c:pt>
                      <c:pt idx="1070">
                        <c:v>1.045241779231314</c:v>
                      </c:pt>
                      <c:pt idx="1071">
                        <c:v>1.078625275245813</c:v>
                      </c:pt>
                      <c:pt idx="1072">
                        <c:v>1.1781339664249919</c:v>
                      </c:pt>
                      <c:pt idx="1073">
                        <c:v>1.3238754095830509</c:v>
                      </c:pt>
                      <c:pt idx="1074">
                        <c:v>1.5086169330164749</c:v>
                      </c:pt>
                      <c:pt idx="1075">
                        <c:v>1.539923687667847</c:v>
                      </c:pt>
                      <c:pt idx="1076">
                        <c:v>1.439622248316762</c:v>
                      </c:pt>
                      <c:pt idx="1077">
                        <c:v>1.260994223060492</c:v>
                      </c:pt>
                      <c:pt idx="1078">
                        <c:v>1.0274177703162459</c:v>
                      </c:pt>
                      <c:pt idx="1079">
                        <c:v>0.88741645587605356</c:v>
                      </c:pt>
                      <c:pt idx="1080">
                        <c:v>0.93000526790790616</c:v>
                      </c:pt>
                      <c:pt idx="1081">
                        <c:v>1.0725082678912461</c:v>
                      </c:pt>
                      <c:pt idx="1082">
                        <c:v>1.1393530331226931</c:v>
                      </c:pt>
                      <c:pt idx="1083">
                        <c:v>1.253502692689642</c:v>
                      </c:pt>
                      <c:pt idx="1084">
                        <c:v>1.507981294008313</c:v>
                      </c:pt>
                      <c:pt idx="1085">
                        <c:v>1.727773037240647</c:v>
                      </c:pt>
                      <c:pt idx="1086">
                        <c:v>1.809281990867867</c:v>
                      </c:pt>
                      <c:pt idx="1087">
                        <c:v>2.029738368429868</c:v>
                      </c:pt>
                      <c:pt idx="1088">
                        <c:v>2.1651992856271889</c:v>
                      </c:pt>
                      <c:pt idx="1089">
                        <c:v>2.2004796434593761</c:v>
                      </c:pt>
                      <c:pt idx="1090">
                        <c:v>2.064672182573446</c:v>
                      </c:pt>
                      <c:pt idx="1091">
                        <c:v>1.945020866934416</c:v>
                      </c:pt>
                      <c:pt idx="1092">
                        <c:v>1.890616270453171</c:v>
                      </c:pt>
                      <c:pt idx="1093">
                        <c:v>1.8995115967867491</c:v>
                      </c:pt>
                      <c:pt idx="1094">
                        <c:v>2.0111032606936439</c:v>
                      </c:pt>
                      <c:pt idx="1095">
                        <c:v>2.1693282309548252</c:v>
                      </c:pt>
                      <c:pt idx="1096">
                        <c:v>2.2454052206012198</c:v>
                      </c:pt>
                      <c:pt idx="1097">
                        <c:v>2.1718412625453691</c:v>
                      </c:pt>
                      <c:pt idx="1098">
                        <c:v>2.114508588350577</c:v>
                      </c:pt>
                      <c:pt idx="1099">
                        <c:v>2.193016396664925</c:v>
                      </c:pt>
                      <c:pt idx="1100">
                        <c:v>2.3781748655681221</c:v>
                      </c:pt>
                      <c:pt idx="1101">
                        <c:v>2.4435598723606282</c:v>
                      </c:pt>
                      <c:pt idx="1102">
                        <c:v>2.339179018632342</c:v>
                      </c:pt>
                      <c:pt idx="1103">
                        <c:v>2.2912099756531901</c:v>
                      </c:pt>
                      <c:pt idx="1104">
                        <c:v>2.4296100654426951</c:v>
                      </c:pt>
                      <c:pt idx="1105">
                        <c:v>2.5761285560761529</c:v>
                      </c:pt>
                      <c:pt idx="1106">
                        <c:v>2.6255891212274038</c:v>
                      </c:pt>
                      <c:pt idx="1107">
                        <c:v>2.678646903393529</c:v>
                      </c:pt>
                      <c:pt idx="1108">
                        <c:v>2.8320062600115889</c:v>
                      </c:pt>
                      <c:pt idx="1109">
                        <c:v>2.9816198598776231</c:v>
                      </c:pt>
                      <c:pt idx="1110">
                        <c:v>3.1756053789775529</c:v>
                      </c:pt>
                      <c:pt idx="1111">
                        <c:v>3.166995177044861</c:v>
                      </c:pt>
                      <c:pt idx="1112">
                        <c:v>3.0461284797008239</c:v>
                      </c:pt>
                      <c:pt idx="1113">
                        <c:v>2.8951037594765019</c:v>
                      </c:pt>
                      <c:pt idx="1114">
                        <c:v>2.6016259916120918</c:v>
                      </c:pt>
                      <c:pt idx="1115">
                        <c:v>2.347331965174567</c:v>
                      </c:pt>
                      <c:pt idx="1116">
                        <c:v>2.2545440682276512</c:v>
                      </c:pt>
                      <c:pt idx="1117">
                        <c:v>2.1895001062685568</c:v>
                      </c:pt>
                      <c:pt idx="1118">
                        <c:v>2.1952160069140851</c:v>
                      </c:pt>
                      <c:pt idx="1119">
                        <c:v>2.2132053546168389</c:v>
                      </c:pt>
                      <c:pt idx="1120">
                        <c:v>2.255315899188056</c:v>
                      </c:pt>
                      <c:pt idx="1121">
                        <c:v>2.250581295063987</c:v>
                      </c:pt>
                      <c:pt idx="1122">
                        <c:v>2.2926443217190489</c:v>
                      </c:pt>
                      <c:pt idx="1123">
                        <c:v>2.4333662689959392</c:v>
                      </c:pt>
                      <c:pt idx="1124">
                        <c:v>2.5700870698465419</c:v>
                      </c:pt>
                      <c:pt idx="1125">
                        <c:v>2.580240835086125</c:v>
                      </c:pt>
                      <c:pt idx="1126">
                        <c:v>2.4295782142469209</c:v>
                      </c:pt>
                      <c:pt idx="1127">
                        <c:v>2.261305845865619</c:v>
                      </c:pt>
                      <c:pt idx="1128">
                        <c:v>3.8422938554407309</c:v>
                      </c:pt>
                      <c:pt idx="1129">
                        <c:v>2.1196982271337959</c:v>
                      </c:pt>
                      <c:pt idx="1130">
                        <c:v>4.1066926540122513</c:v>
                      </c:pt>
                      <c:pt idx="1131">
                        <c:v>4.249036699353935</c:v>
                      </c:pt>
                      <c:pt idx="1132">
                        <c:v>2.4396338744205108</c:v>
                      </c:pt>
                      <c:pt idx="1133">
                        <c:v>4.1538260117349193</c:v>
                      </c:pt>
                      <c:pt idx="1134">
                        <c:v>3.9257627155289678</c:v>
                      </c:pt>
                      <c:pt idx="1135">
                        <c:v>3.6976616680421892</c:v>
                      </c:pt>
                      <c:pt idx="1136">
                        <c:v>1.9845828748091989</c:v>
                      </c:pt>
                      <c:pt idx="1137">
                        <c:v>2.0224670297603611</c:v>
                      </c:pt>
                      <c:pt idx="1138">
                        <c:v>2.0907136980596581</c:v>
                      </c:pt>
                      <c:pt idx="1139">
                        <c:v>2.1712687736499969</c:v>
                      </c:pt>
                      <c:pt idx="1140">
                        <c:v>2.2037554969456741</c:v>
                      </c:pt>
                      <c:pt idx="1141">
                        <c:v>2.216911264064497</c:v>
                      </c:pt>
                      <c:pt idx="1142">
                        <c:v>2.1246722182033109</c:v>
                      </c:pt>
                      <c:pt idx="1143">
                        <c:v>1.9142637389852151</c:v>
                      </c:pt>
                      <c:pt idx="1144">
                        <c:v>1.718414177899249</c:v>
                      </c:pt>
                      <c:pt idx="1145">
                        <c:v>1.767805966985466</c:v>
                      </c:pt>
                      <c:pt idx="1146">
                        <c:v>1.9018957801970009</c:v>
                      </c:pt>
                      <c:pt idx="1147">
                        <c:v>2.0512835776736171</c:v>
                      </c:pt>
                      <c:pt idx="1148">
                        <c:v>2.0630356435751049</c:v>
                      </c:pt>
                      <c:pt idx="1149">
                        <c:v>2.0573579647172608</c:v>
                      </c:pt>
                      <c:pt idx="1150">
                        <c:v>2.0087875997993172</c:v>
                      </c:pt>
                      <c:pt idx="1151">
                        <c:v>1.947763964336763</c:v>
                      </c:pt>
                      <c:pt idx="1152">
                        <c:v>1.8251311871815921</c:v>
                      </c:pt>
                      <c:pt idx="1153">
                        <c:v>1.793808843663637</c:v>
                      </c:pt>
                      <c:pt idx="1154">
                        <c:v>1.7228388089148641</c:v>
                      </c:pt>
                      <c:pt idx="1155">
                        <c:v>1.674499891193949</c:v>
                      </c:pt>
                      <c:pt idx="1156">
                        <c:v>1.550210451653437</c:v>
                      </c:pt>
                      <c:pt idx="1157">
                        <c:v>1.4021209987548151</c:v>
                      </c:pt>
                      <c:pt idx="1158">
                        <c:v>1.234663610830298</c:v>
                      </c:pt>
                      <c:pt idx="1159">
                        <c:v>1.194836695220084</c:v>
                      </c:pt>
                      <c:pt idx="1160">
                        <c:v>1.276289043019595</c:v>
                      </c:pt>
                      <c:pt idx="1161">
                        <c:v>1.417491054879876</c:v>
                      </c:pt>
                      <c:pt idx="1162">
                        <c:v>1.6391974227693871</c:v>
                      </c:pt>
                      <c:pt idx="1163">
                        <c:v>1.8901655342824311</c:v>
                      </c:pt>
                      <c:pt idx="1164">
                        <c:v>2.1124943451613349</c:v>
                      </c:pt>
                      <c:pt idx="1165">
                        <c:v>2.3557083716540599</c:v>
                      </c:pt>
                      <c:pt idx="1166">
                        <c:v>2.4238004895952652</c:v>
                      </c:pt>
                      <c:pt idx="1167">
                        <c:v>2.3852197462083362</c:v>
                      </c:pt>
                      <c:pt idx="1168">
                        <c:v>2.1528455677766112</c:v>
                      </c:pt>
                      <c:pt idx="1169">
                        <c:v>1.8308372263915409</c:v>
                      </c:pt>
                      <c:pt idx="1170">
                        <c:v>1.503774980175403</c:v>
                      </c:pt>
                      <c:pt idx="1171">
                        <c:v>1.2057328096224089</c:v>
                      </c:pt>
                      <c:pt idx="1172">
                        <c:v>1.081446742514482</c:v>
                      </c:pt>
                      <c:pt idx="1173">
                        <c:v>1.2364466442028781</c:v>
                      </c:pt>
                      <c:pt idx="1174">
                        <c:v>1.338964682424076</c:v>
                      </c:pt>
                      <c:pt idx="1175">
                        <c:v>1.33601426377509</c:v>
                      </c:pt>
                      <c:pt idx="1176">
                        <c:v>1.2810877943972641</c:v>
                      </c:pt>
                      <c:pt idx="1177">
                        <c:v>1.2558326420683561</c:v>
                      </c:pt>
                      <c:pt idx="1178">
                        <c:v>1.204192637486649</c:v>
                      </c:pt>
                      <c:pt idx="1179">
                        <c:v>1.091383111291681</c:v>
                      </c:pt>
                      <c:pt idx="1180">
                        <c:v>0.99244035102469474</c:v>
                      </c:pt>
                      <c:pt idx="1181">
                        <c:v>0.95581858719681545</c:v>
                      </c:pt>
                      <c:pt idx="1182">
                        <c:v>0.88370552588795759</c:v>
                      </c:pt>
                      <c:pt idx="1183">
                        <c:v>0.73792220659189001</c:v>
                      </c:pt>
                      <c:pt idx="1184">
                        <c:v>0.45608280963840542</c:v>
                      </c:pt>
                      <c:pt idx="1185">
                        <c:v>0.23849839417711099</c:v>
                      </c:pt>
                      <c:pt idx="1186">
                        <c:v>0.11092995174735951</c:v>
                      </c:pt>
                      <c:pt idx="1187">
                        <c:v>6.4066202937647684E-2</c:v>
                      </c:pt>
                      <c:pt idx="1188">
                        <c:v>-3.2179253484755387E-2</c:v>
                      </c:pt>
                      <c:pt idx="1189">
                        <c:v>-8.1256824257621638E-2</c:v>
                      </c:pt>
                      <c:pt idx="1190">
                        <c:v>-0.1210328083026837</c:v>
                      </c:pt>
                      <c:pt idx="1191">
                        <c:v>-2.947158476605706E-2</c:v>
                      </c:pt>
                      <c:pt idx="1192">
                        <c:v>0.1869539917314498</c:v>
                      </c:pt>
                      <c:pt idx="1193">
                        <c:v>0.29013059786003009</c:v>
                      </c:pt>
                      <c:pt idx="1194">
                        <c:v>0.28716375275325268</c:v>
                      </c:pt>
                      <c:pt idx="1195">
                        <c:v>0.29069803980303011</c:v>
                      </c:pt>
                      <c:pt idx="1196">
                        <c:v>0.22959108814141169</c:v>
                      </c:pt>
                      <c:pt idx="1197">
                        <c:v>0.14204450597893439</c:v>
                      </c:pt>
                      <c:pt idx="1198">
                        <c:v>0.1330900687669761</c:v>
                      </c:pt>
                      <c:pt idx="1199">
                        <c:v>0.1371775628149646</c:v>
                      </c:pt>
                      <c:pt idx="1200">
                        <c:v>3.5712627231528953E-2</c:v>
                      </c:pt>
                      <c:pt idx="1201">
                        <c:v>0.18451764815339161</c:v>
                      </c:pt>
                      <c:pt idx="1202">
                        <c:v>-8.5420889388121021E-2</c:v>
                      </c:pt>
                      <c:pt idx="1203">
                        <c:v>-5.0747762924845452E-2</c:v>
                      </c:pt>
                      <c:pt idx="1204">
                        <c:v>-5.7154670764120513E-3</c:v>
                      </c:pt>
                      <c:pt idx="1205">
                        <c:v>8.1281028765174304E-2</c:v>
                      </c:pt>
                      <c:pt idx="1206">
                        <c:v>0.33810806779720892</c:v>
                      </c:pt>
                      <c:pt idx="1207">
                        <c:v>0.50263693542090315</c:v>
                      </c:pt>
                      <c:pt idx="1208">
                        <c:v>0.57442528221085953</c:v>
                      </c:pt>
                      <c:pt idx="1209">
                        <c:v>0.67722275620611228</c:v>
                      </c:pt>
                      <c:pt idx="1210">
                        <c:v>0.71259449459445368</c:v>
                      </c:pt>
                      <c:pt idx="1211">
                        <c:v>0.52199187953109794</c:v>
                      </c:pt>
                      <c:pt idx="1212">
                        <c:v>0.38668359493464632</c:v>
                      </c:pt>
                      <c:pt idx="1213">
                        <c:v>0.39753949434753499</c:v>
                      </c:pt>
                      <c:pt idx="1214">
                        <c:v>0.54211571075441345</c:v>
                      </c:pt>
                      <c:pt idx="1215">
                        <c:v>0.7272650673864296</c:v>
                      </c:pt>
                      <c:pt idx="1216">
                        <c:v>0.87112173023104156</c:v>
                      </c:pt>
                      <c:pt idx="1217">
                        <c:v>0.83381712365796001</c:v>
                      </c:pt>
                      <c:pt idx="1218">
                        <c:v>0.65618264005735971</c:v>
                      </c:pt>
                      <c:pt idx="1219">
                        <c:v>0.37146231483839282</c:v>
                      </c:pt>
                      <c:pt idx="1220">
                        <c:v>0.28936350636201991</c:v>
                      </c:pt>
                      <c:pt idx="1221">
                        <c:v>0.31450428957094723</c:v>
                      </c:pt>
                      <c:pt idx="1222">
                        <c:v>0.31837214596541591</c:v>
                      </c:pt>
                      <c:pt idx="1223">
                        <c:v>0.28493959316049822</c:v>
                      </c:pt>
                      <c:pt idx="1224">
                        <c:v>0.11292911150008381</c:v>
                      </c:pt>
                      <c:pt idx="1225">
                        <c:v>-7.2677257981795931E-2</c:v>
                      </c:pt>
                      <c:pt idx="1226">
                        <c:v>-0.26395315038246042</c:v>
                      </c:pt>
                      <c:pt idx="1227">
                        <c:v>-0.33316344383651147</c:v>
                      </c:pt>
                      <c:pt idx="1228">
                        <c:v>-0.42120519152710889</c:v>
                      </c:pt>
                      <c:pt idx="1229">
                        <c:v>-0.53791508347243877</c:v>
                      </c:pt>
                      <c:pt idx="1230">
                        <c:v>-0.46519600222072899</c:v>
                      </c:pt>
                      <c:pt idx="1231">
                        <c:v>-0.33670286307786529</c:v>
                      </c:pt>
                      <c:pt idx="1232">
                        <c:v>-0.28314873215563569</c:v>
                      </c:pt>
                      <c:pt idx="1233">
                        <c:v>-0.20812157190071959</c:v>
                      </c:pt>
                      <c:pt idx="1234">
                        <c:v>-0.21824462188182839</c:v>
                      </c:pt>
                      <c:pt idx="1235">
                        <c:v>-0.18138563862007301</c:v>
                      </c:pt>
                      <c:pt idx="1236">
                        <c:v>-5.6437426763645902E-2</c:v>
                      </c:pt>
                      <c:pt idx="1237">
                        <c:v>0.121876029534497</c:v>
                      </c:pt>
                      <c:pt idx="1238">
                        <c:v>0.20532815568087601</c:v>
                      </c:pt>
                      <c:pt idx="1239">
                        <c:v>0.10782000625274329</c:v>
                      </c:pt>
                      <c:pt idx="1240">
                        <c:v>-0.1154626556616131</c:v>
                      </c:pt>
                      <c:pt idx="1241">
                        <c:v>-0.39677523099537132</c:v>
                      </c:pt>
                      <c:pt idx="1242">
                        <c:v>-0.69773898183022842</c:v>
                      </c:pt>
                      <c:pt idx="1243">
                        <c:v>-1.087665326694365</c:v>
                      </c:pt>
                      <c:pt idx="1244">
                        <c:v>-1.249552715305593</c:v>
                      </c:pt>
                      <c:pt idx="1245">
                        <c:v>-1.2436056717400239</c:v>
                      </c:pt>
                      <c:pt idx="1246">
                        <c:v>-1.048970516210928</c:v>
                      </c:pt>
                      <c:pt idx="1247">
                        <c:v>-0.80720633926334295</c:v>
                      </c:pt>
                      <c:pt idx="1248">
                        <c:v>-0.45769893353847763</c:v>
                      </c:pt>
                      <c:pt idx="1249">
                        <c:v>-0.1728257371003146</c:v>
                      </c:pt>
                      <c:pt idx="1250">
                        <c:v>-0.51159182341574727</c:v>
                      </c:pt>
                      <c:pt idx="1251">
                        <c:v>7.2190062168027702E-2</c:v>
                      </c:pt>
                      <c:pt idx="1252">
                        <c:v>0.1239764713730155</c:v>
                      </c:pt>
                      <c:pt idx="1253">
                        <c:v>0.1102646287493256</c:v>
                      </c:pt>
                      <c:pt idx="1254">
                        <c:v>0.1135988559075525</c:v>
                      </c:pt>
                      <c:pt idx="1255">
                        <c:v>4.8548497488701832E-2</c:v>
                      </c:pt>
                      <c:pt idx="1256">
                        <c:v>3.6338005032338409E-2</c:v>
                      </c:pt>
                      <c:pt idx="1257">
                        <c:v>2.405328797880733E-2</c:v>
                      </c:pt>
                      <c:pt idx="1258">
                        <c:v>-1.8108638457743329E-2</c:v>
                      </c:pt>
                      <c:pt idx="1259">
                        <c:v>-0.10127657573156899</c:v>
                      </c:pt>
                      <c:pt idx="1260">
                        <c:v>-0.22864416617538169</c:v>
                      </c:pt>
                      <c:pt idx="1261">
                        <c:v>-0.34980387808853552</c:v>
                      </c:pt>
                      <c:pt idx="1262">
                        <c:v>-0.58712985991543065</c:v>
                      </c:pt>
                      <c:pt idx="1263">
                        <c:v>-0.80174928707207105</c:v>
                      </c:pt>
                      <c:pt idx="1264">
                        <c:v>-0.93920235777745131</c:v>
                      </c:pt>
                      <c:pt idx="1265">
                        <c:v>-0.85991847292961587</c:v>
                      </c:pt>
                      <c:pt idx="1266">
                        <c:v>-0.70322170411789431</c:v>
                      </c:pt>
                      <c:pt idx="1267">
                        <c:v>-0.80774549059443912</c:v>
                      </c:pt>
                      <c:pt idx="1268">
                        <c:v>-1.0797945208606781</c:v>
                      </c:pt>
                      <c:pt idx="1269">
                        <c:v>-1.368187242077717</c:v>
                      </c:pt>
                      <c:pt idx="1270">
                        <c:v>-1.5244347442929349</c:v>
                      </c:pt>
                      <c:pt idx="1271">
                        <c:v>-1.4973307449104409</c:v>
                      </c:pt>
                      <c:pt idx="1272">
                        <c:v>-1.4864772032297919</c:v>
                      </c:pt>
                      <c:pt idx="1273">
                        <c:v>-1.5748101100020939</c:v>
                      </c:pt>
                      <c:pt idx="1274">
                        <c:v>-1.769152734434706</c:v>
                      </c:pt>
                      <c:pt idx="1275">
                        <c:v>-2.107905762829231</c:v>
                      </c:pt>
                      <c:pt idx="1276">
                        <c:v>-2.4038672719894052</c:v>
                      </c:pt>
                      <c:pt idx="1277">
                        <c:v>-2.426797279307094</c:v>
                      </c:pt>
                      <c:pt idx="1278">
                        <c:v>-2.396802752616169</c:v>
                      </c:pt>
                      <c:pt idx="1279">
                        <c:v>-2.2171431271830442</c:v>
                      </c:pt>
                      <c:pt idx="1280">
                        <c:v>-2.0317701409703139</c:v>
                      </c:pt>
                      <c:pt idx="1281">
                        <c:v>-1.877650708242163</c:v>
                      </c:pt>
                      <c:pt idx="1282">
                        <c:v>-1.7134661867581771</c:v>
                      </c:pt>
                      <c:pt idx="1283">
                        <c:v>-1.621601241484333</c:v>
                      </c:pt>
                      <c:pt idx="1284">
                        <c:v>-1.5744030789681509</c:v>
                      </c:pt>
                      <c:pt idx="1285">
                        <c:v>-1.376608536483561</c:v>
                      </c:pt>
                      <c:pt idx="1286">
                        <c:v>-1.1659663603435999</c:v>
                      </c:pt>
                      <c:pt idx="1287">
                        <c:v>-1.1693017329258419</c:v>
                      </c:pt>
                      <c:pt idx="1288">
                        <c:v>-1.259582708592216</c:v>
                      </c:pt>
                      <c:pt idx="1289">
                        <c:v>6.1318847197631872E-2</c:v>
                      </c:pt>
                      <c:pt idx="1290">
                        <c:v>-1.073241515937621</c:v>
                      </c:pt>
                      <c:pt idx="1291">
                        <c:v>-0.71103422222400403</c:v>
                      </c:pt>
                      <c:pt idx="1292">
                        <c:v>-0.3937285018298104</c:v>
                      </c:pt>
                      <c:pt idx="1293">
                        <c:v>-0.34554048146145983</c:v>
                      </c:pt>
                      <c:pt idx="1294">
                        <c:v>-0.33417318066157842</c:v>
                      </c:pt>
                      <c:pt idx="1295">
                        <c:v>1.6888412524239799E-2</c:v>
                      </c:pt>
                      <c:pt idx="1296">
                        <c:v>-8.0080540507299874E-2</c:v>
                      </c:pt>
                      <c:pt idx="1297">
                        <c:v>-0.15800313831714749</c:v>
                      </c:pt>
                      <c:pt idx="1298">
                        <c:v>-0.18917292760023369</c:v>
                      </c:pt>
                      <c:pt idx="1299">
                        <c:v>-0.29907622370195752</c:v>
                      </c:pt>
                      <c:pt idx="1300">
                        <c:v>-0.27846924154043717</c:v>
                      </c:pt>
                      <c:pt idx="1301">
                        <c:v>-0.1264701890381231</c:v>
                      </c:pt>
                      <c:pt idx="1302">
                        <c:v>5.6616115038329237E-2</c:v>
                      </c:pt>
                      <c:pt idx="1303">
                        <c:v>1.0098741220219341</c:v>
                      </c:pt>
                      <c:pt idx="1304">
                        <c:v>8.6264858742838693E-2</c:v>
                      </c:pt>
                      <c:pt idx="1305">
                        <c:v>-0.1659969497108838</c:v>
                      </c:pt>
                      <c:pt idx="1306">
                        <c:v>-0.38210262869647138</c:v>
                      </c:pt>
                      <c:pt idx="1307">
                        <c:v>-0.49955258493518839</c:v>
                      </c:pt>
                      <c:pt idx="1308">
                        <c:v>-0.68622491156913179</c:v>
                      </c:pt>
                      <c:pt idx="1309">
                        <c:v>-0.57622403656683885</c:v>
                      </c:pt>
                      <c:pt idx="1310">
                        <c:v>-0.49427107993281771</c:v>
                      </c:pt>
                      <c:pt idx="1311">
                        <c:v>-0.44679644922992839</c:v>
                      </c:pt>
                      <c:pt idx="1312">
                        <c:v>-0.34707119439698803</c:v>
                      </c:pt>
                      <c:pt idx="1313">
                        <c:v>-0.31619779523596597</c:v>
                      </c:pt>
                      <c:pt idx="1314">
                        <c:v>-0.30068892203404518</c:v>
                      </c:pt>
                      <c:pt idx="1315">
                        <c:v>-0.1823532887541072</c:v>
                      </c:pt>
                      <c:pt idx="1316">
                        <c:v>-5.1172392950567247E-2</c:v>
                      </c:pt>
                      <c:pt idx="1317">
                        <c:v>2.7029453515853671E-2</c:v>
                      </c:pt>
                      <c:pt idx="1318">
                        <c:v>0.1533689522438707</c:v>
                      </c:pt>
                      <c:pt idx="1319">
                        <c:v>0.21840871272761961</c:v>
                      </c:pt>
                      <c:pt idx="1320">
                        <c:v>1.244366916053564</c:v>
                      </c:pt>
                      <c:pt idx="1321">
                        <c:v>1.8725231568072069</c:v>
                      </c:pt>
                      <c:pt idx="1322">
                        <c:v>2.1024201455652638</c:v>
                      </c:pt>
                      <c:pt idx="1323">
                        <c:v>2.3349357344492692</c:v>
                      </c:pt>
                      <c:pt idx="1324">
                        <c:v>2.4614712450328202</c:v>
                      </c:pt>
                      <c:pt idx="1325">
                        <c:v>2.4790365114646731</c:v>
                      </c:pt>
                      <c:pt idx="1326">
                        <c:v>2.4375993923564461</c:v>
                      </c:pt>
                      <c:pt idx="1327">
                        <c:v>2.373049991826607</c:v>
                      </c:pt>
                      <c:pt idx="1328">
                        <c:v>1.979489809290391</c:v>
                      </c:pt>
                      <c:pt idx="1329">
                        <c:v>1.9454308590748599</c:v>
                      </c:pt>
                      <c:pt idx="1330">
                        <c:v>1.877639481482781</c:v>
                      </c:pt>
                      <c:pt idx="1331">
                        <c:v>1.7468517215893291</c:v>
                      </c:pt>
                      <c:pt idx="1332">
                        <c:v>1.6494921183809499</c:v>
                      </c:pt>
                      <c:pt idx="1333">
                        <c:v>1.4675708816075821</c:v>
                      </c:pt>
                      <c:pt idx="1334">
                        <c:v>1.2996527492109029</c:v>
                      </c:pt>
                      <c:pt idx="1335">
                        <c:v>-2.028030498399799</c:v>
                      </c:pt>
                      <c:pt idx="1336">
                        <c:v>-1.966321491335818</c:v>
                      </c:pt>
                      <c:pt idx="1337">
                        <c:v>-1.8883152507785861</c:v>
                      </c:pt>
                      <c:pt idx="1338">
                        <c:v>-1.679892248096061</c:v>
                      </c:pt>
                      <c:pt idx="1339">
                        <c:v>0.45536510387188589</c:v>
                      </c:pt>
                      <c:pt idx="1340">
                        <c:v>0.57348435531367048</c:v>
                      </c:pt>
                      <c:pt idx="1341">
                        <c:v>0.70240050905118934</c:v>
                      </c:pt>
                      <c:pt idx="1342">
                        <c:v>0.65904378519109363</c:v>
                      </c:pt>
                      <c:pt idx="1343">
                        <c:v>1.245857952179084</c:v>
                      </c:pt>
                      <c:pt idx="1344">
                        <c:v>1.294195028169669</c:v>
                      </c:pt>
                      <c:pt idx="1345">
                        <c:v>1.138532147162173</c:v>
                      </c:pt>
                      <c:pt idx="1346">
                        <c:v>1.215330025670939</c:v>
                      </c:pt>
                      <c:pt idx="1347">
                        <c:v>1.1769453712020419</c:v>
                      </c:pt>
                      <c:pt idx="1348">
                        <c:v>1.218779185524377</c:v>
                      </c:pt>
                      <c:pt idx="1349">
                        <c:v>1.3014934828051949</c:v>
                      </c:pt>
                      <c:pt idx="1350">
                        <c:v>1.2877510443130551</c:v>
                      </c:pt>
                      <c:pt idx="1351">
                        <c:v>1.2686270863815139</c:v>
                      </c:pt>
                      <c:pt idx="1352">
                        <c:v>1.104598717326704</c:v>
                      </c:pt>
                      <c:pt idx="1353">
                        <c:v>1.0338903015521419</c:v>
                      </c:pt>
                      <c:pt idx="1354">
                        <c:v>1.0212647566335711</c:v>
                      </c:pt>
                      <c:pt idx="1355">
                        <c:v>1.111992718158838</c:v>
                      </c:pt>
                      <c:pt idx="1356">
                        <c:v>0.98871515756091355</c:v>
                      </c:pt>
                      <c:pt idx="1357">
                        <c:v>0.9320638833414131</c:v>
                      </c:pt>
                      <c:pt idx="1358">
                        <c:v>0.88519685999196618</c:v>
                      </c:pt>
                      <c:pt idx="1359">
                        <c:v>0.94627342212145926</c:v>
                      </c:pt>
                      <c:pt idx="1360">
                        <c:v>0.88359441406265227</c:v>
                      </c:pt>
                      <c:pt idx="1361">
                        <c:v>0.84517700071488056</c:v>
                      </c:pt>
                      <c:pt idx="1362">
                        <c:v>0.86134297010616401</c:v>
                      </c:pt>
                      <c:pt idx="1363">
                        <c:v>0.83931302950842746</c:v>
                      </c:pt>
                      <c:pt idx="1364">
                        <c:v>0.76611008525707891</c:v>
                      </c:pt>
                      <c:pt idx="1365">
                        <c:v>0.72974403020972567</c:v>
                      </c:pt>
                      <c:pt idx="1366">
                        <c:v>0.67168258483357501</c:v>
                      </c:pt>
                      <c:pt idx="1367">
                        <c:v>0.65207389591210441</c:v>
                      </c:pt>
                      <c:pt idx="1368">
                        <c:v>0.65436565097719712</c:v>
                      </c:pt>
                      <c:pt idx="1369">
                        <c:v>0.55643629655555038</c:v>
                      </c:pt>
                      <c:pt idx="1370">
                        <c:v>0.43899019900488367</c:v>
                      </c:pt>
                      <c:pt idx="1371">
                        <c:v>0.26107624440845317</c:v>
                      </c:pt>
                      <c:pt idx="1372">
                        <c:v>3.7089258635256132E-2</c:v>
                      </c:pt>
                      <c:pt idx="1373">
                        <c:v>-0.2009191875471793</c:v>
                      </c:pt>
                      <c:pt idx="1374">
                        <c:v>-0.42678871019154252</c:v>
                      </c:pt>
                      <c:pt idx="1375">
                        <c:v>-0.50323767118503249</c:v>
                      </c:pt>
                      <c:pt idx="1376">
                        <c:v>-0.54133731651486727</c:v>
                      </c:pt>
                      <c:pt idx="1377">
                        <c:v>-0.52210092343122061</c:v>
                      </c:pt>
                      <c:pt idx="1378">
                        <c:v>-0.62638320645598988</c:v>
                      </c:pt>
                      <c:pt idx="1379">
                        <c:v>-0.69303569597655756</c:v>
                      </c:pt>
                      <c:pt idx="1380">
                        <c:v>-0.6719828713703544</c:v>
                      </c:pt>
                      <c:pt idx="1381">
                        <c:v>-0.60980108105754738</c:v>
                      </c:pt>
                      <c:pt idx="1382">
                        <c:v>-0.64099376743225212</c:v>
                      </c:pt>
                      <c:pt idx="1383">
                        <c:v>-0.64416540908125397</c:v>
                      </c:pt>
                      <c:pt idx="1384">
                        <c:v>-0.72451918029363815</c:v>
                      </c:pt>
                      <c:pt idx="1385">
                        <c:v>-0.75182001497633022</c:v>
                      </c:pt>
                      <c:pt idx="1386">
                        <c:v>-0.61770730994080714</c:v>
                      </c:pt>
                      <c:pt idx="1387">
                        <c:v>-0.69080218918462521</c:v>
                      </c:pt>
                      <c:pt idx="1388">
                        <c:v>-0.53683073531564907</c:v>
                      </c:pt>
                      <c:pt idx="1389">
                        <c:v>-0.4761154863971368</c:v>
                      </c:pt>
                      <c:pt idx="1390">
                        <c:v>-0.58667458398968675</c:v>
                      </c:pt>
                      <c:pt idx="1391">
                        <c:v>-0.75204400253887227</c:v>
                      </c:pt>
                      <c:pt idx="1392">
                        <c:v>-0.6121100783192519</c:v>
                      </c:pt>
                      <c:pt idx="1393">
                        <c:v>-0.52656096870600555</c:v>
                      </c:pt>
                      <c:pt idx="1394">
                        <c:v>-0.66300059790052768</c:v>
                      </c:pt>
                      <c:pt idx="1395">
                        <c:v>-0.78845966598388462</c:v>
                      </c:pt>
                      <c:pt idx="1396">
                        <c:v>-3.0075858929997721</c:v>
                      </c:pt>
                      <c:pt idx="1397">
                        <c:v>-2.219812813982792</c:v>
                      </c:pt>
                      <c:pt idx="1398">
                        <c:v>-2.2634662031970789</c:v>
                      </c:pt>
                      <c:pt idx="1399">
                        <c:v>-2.2731893690524272</c:v>
                      </c:pt>
                      <c:pt idx="1400">
                        <c:v>-2.3039735236462739</c:v>
                      </c:pt>
                      <c:pt idx="1401">
                        <c:v>-2.3597918475421849</c:v>
                      </c:pt>
                      <c:pt idx="1402">
                        <c:v>-2.3899932854949082</c:v>
                      </c:pt>
                      <c:pt idx="1403">
                        <c:v>-2.4036476942129288</c:v>
                      </c:pt>
                      <c:pt idx="1404">
                        <c:v>-2.4037945474959792</c:v>
                      </c:pt>
                      <c:pt idx="1405">
                        <c:v>-2.3882057722390662</c:v>
                      </c:pt>
                      <c:pt idx="1406">
                        <c:v>-2.4790112273137588</c:v>
                      </c:pt>
                      <c:pt idx="1407">
                        <c:v>-2.4616751266751322</c:v>
                      </c:pt>
                      <c:pt idx="1408">
                        <c:v>-2.5439835467941712</c:v>
                      </c:pt>
                      <c:pt idx="1409">
                        <c:v>-2.6123099508713898</c:v>
                      </c:pt>
                      <c:pt idx="1410">
                        <c:v>-2.665307514058759</c:v>
                      </c:pt>
                      <c:pt idx="1411">
                        <c:v>-2.73860718930605</c:v>
                      </c:pt>
                      <c:pt idx="1412">
                        <c:v>-2.6907297128722818</c:v>
                      </c:pt>
                      <c:pt idx="1413">
                        <c:v>-1.236140846618641</c:v>
                      </c:pt>
                      <c:pt idx="1414">
                        <c:v>-1.104710480024012</c:v>
                      </c:pt>
                      <c:pt idx="1415">
                        <c:v>-1.094461778241119</c:v>
                      </c:pt>
                      <c:pt idx="1416">
                        <c:v>-1.072040475743824</c:v>
                      </c:pt>
                      <c:pt idx="1417">
                        <c:v>-0.90502214079004983</c:v>
                      </c:pt>
                      <c:pt idx="1418">
                        <c:v>1.917765392906589</c:v>
                      </c:pt>
                      <c:pt idx="1419">
                        <c:v>1.880688898777986</c:v>
                      </c:pt>
                      <c:pt idx="1420">
                        <c:v>1.773581865029308</c:v>
                      </c:pt>
                      <c:pt idx="1421">
                        <c:v>1.8018287946462781</c:v>
                      </c:pt>
                      <c:pt idx="1422">
                        <c:v>1.7393616356742609</c:v>
                      </c:pt>
                      <c:pt idx="1423">
                        <c:v>1.82939195729857</c:v>
                      </c:pt>
                      <c:pt idx="1424">
                        <c:v>1.764311469103726</c:v>
                      </c:pt>
                      <c:pt idx="1425">
                        <c:v>1.76959816827245</c:v>
                      </c:pt>
                      <c:pt idx="1426">
                        <c:v>0.63637103615312851</c:v>
                      </c:pt>
                      <c:pt idx="1427">
                        <c:v>0.78687337142777214</c:v>
                      </c:pt>
                      <c:pt idx="1428">
                        <c:v>0.98076330501533238</c:v>
                      </c:pt>
                      <c:pt idx="1429">
                        <c:v>2.046546984212815</c:v>
                      </c:pt>
                      <c:pt idx="1430">
                        <c:v>2.2959068334855428</c:v>
                      </c:pt>
                      <c:pt idx="1431">
                        <c:v>1.537354793381611</c:v>
                      </c:pt>
                      <c:pt idx="1432">
                        <c:v>1.336531957198593</c:v>
                      </c:pt>
                      <c:pt idx="1433">
                        <c:v>1.1393528922355289</c:v>
                      </c:pt>
                      <c:pt idx="1434">
                        <c:v>1.008032265552312</c:v>
                      </c:pt>
                      <c:pt idx="1435">
                        <c:v>0.98426916232447903</c:v>
                      </c:pt>
                      <c:pt idx="1436">
                        <c:v>1.01189079658405</c:v>
                      </c:pt>
                      <c:pt idx="1437">
                        <c:v>1.10441291386648</c:v>
                      </c:pt>
                      <c:pt idx="1438">
                        <c:v>1.327567025269248</c:v>
                      </c:pt>
                      <c:pt idx="1439">
                        <c:v>1.3405635811495289</c:v>
                      </c:pt>
                      <c:pt idx="1440">
                        <c:v>1.2708401323924701</c:v>
                      </c:pt>
                      <c:pt idx="1441">
                        <c:v>1.063808459573474</c:v>
                      </c:pt>
                      <c:pt idx="1442">
                        <c:v>0.92015237053874299</c:v>
                      </c:pt>
                      <c:pt idx="1443">
                        <c:v>0.88735753873522327</c:v>
                      </c:pt>
                      <c:pt idx="1444">
                        <c:v>0.6319414515202566</c:v>
                      </c:pt>
                      <c:pt idx="1445">
                        <c:v>0.5266358111313989</c:v>
                      </c:pt>
                      <c:pt idx="1446">
                        <c:v>0.62532942591704965</c:v>
                      </c:pt>
                      <c:pt idx="1447">
                        <c:v>0.86961845412975891</c:v>
                      </c:pt>
                      <c:pt idx="1448">
                        <c:v>0.94228965703114342</c:v>
                      </c:pt>
                      <c:pt idx="1449">
                        <c:v>0.99445121220435384</c:v>
                      </c:pt>
                      <c:pt idx="1450">
                        <c:v>0.96928477230207699</c:v>
                      </c:pt>
                      <c:pt idx="1451">
                        <c:v>0.76592915897769243</c:v>
                      </c:pt>
                      <c:pt idx="1452">
                        <c:v>0.34802775335983888</c:v>
                      </c:pt>
                      <c:pt idx="1453">
                        <c:v>5.2269356544233397E-2</c:v>
                      </c:pt>
                      <c:pt idx="1454">
                        <c:v>-9.1335417463940069E-2</c:v>
                      </c:pt>
                      <c:pt idx="1455">
                        <c:v>4.7528104618762661E-2</c:v>
                      </c:pt>
                      <c:pt idx="1456">
                        <c:v>0.1380250166829847</c:v>
                      </c:pt>
                      <c:pt idx="1457">
                        <c:v>0.14396544450377499</c:v>
                      </c:pt>
                      <c:pt idx="1458">
                        <c:v>-3.746492136542566E-2</c:v>
                      </c:pt>
                      <c:pt idx="1459">
                        <c:v>-0.22638002616183739</c:v>
                      </c:pt>
                      <c:pt idx="1460">
                        <c:v>-0.32275702774301118</c:v>
                      </c:pt>
                      <c:pt idx="1461">
                        <c:v>-0.33262181957152298</c:v>
                      </c:pt>
                      <c:pt idx="1462">
                        <c:v>-0.29251836168139511</c:v>
                      </c:pt>
                      <c:pt idx="1463">
                        <c:v>-0.2843851725074939</c:v>
                      </c:pt>
                      <c:pt idx="1464">
                        <c:v>-0.1130992014142566</c:v>
                      </c:pt>
                      <c:pt idx="1465">
                        <c:v>0.22741648334830761</c:v>
                      </c:pt>
                      <c:pt idx="1466">
                        <c:v>0.48880130284450352</c:v>
                      </c:pt>
                      <c:pt idx="1467">
                        <c:v>0.54499998930330051</c:v>
                      </c:pt>
                      <c:pt idx="1468">
                        <c:v>0.48723237622425819</c:v>
                      </c:pt>
                      <c:pt idx="1469">
                        <c:v>0.3826235577935917</c:v>
                      </c:pt>
                      <c:pt idx="1470">
                        <c:v>0.34064430254665251</c:v>
                      </c:pt>
                      <c:pt idx="1471">
                        <c:v>0.40189060838294349</c:v>
                      </c:pt>
                      <c:pt idx="1472">
                        <c:v>0.38881559104728303</c:v>
                      </c:pt>
                      <c:pt idx="1473">
                        <c:v>0.22914632772327509</c:v>
                      </c:pt>
                      <c:pt idx="1474">
                        <c:v>8.5981865631523741E-2</c:v>
                      </c:pt>
                      <c:pt idx="1475">
                        <c:v>0.1610384647022087</c:v>
                      </c:pt>
                      <c:pt idx="1476">
                        <c:v>0.29893075629994093</c:v>
                      </c:pt>
                      <c:pt idx="1477">
                        <c:v>0.80658204309373804</c:v>
                      </c:pt>
                      <c:pt idx="1478">
                        <c:v>2.7035747324967881E-2</c:v>
                      </c:pt>
                      <c:pt idx="1479">
                        <c:v>-4.4427827548554087E-2</c:v>
                      </c:pt>
                      <c:pt idx="1480">
                        <c:v>-0.55824892586588537</c:v>
                      </c:pt>
                      <c:pt idx="1481">
                        <c:v>0.58581840772249572</c:v>
                      </c:pt>
                      <c:pt idx="1482">
                        <c:v>-0.1440892263871725</c:v>
                      </c:pt>
                      <c:pt idx="1483">
                        <c:v>4.6463798799904039E-2</c:v>
                      </c:pt>
                      <c:pt idx="1484">
                        <c:v>0.40068240933247151</c:v>
                      </c:pt>
                      <c:pt idx="1485">
                        <c:v>0.88819421398547604</c:v>
                      </c:pt>
                      <c:pt idx="1486">
                        <c:v>0.62176920671754266</c:v>
                      </c:pt>
                      <c:pt idx="1487">
                        <c:v>0.67253711584655296</c:v>
                      </c:pt>
                      <c:pt idx="1488">
                        <c:v>-2.4334584097808691E-2</c:v>
                      </c:pt>
                      <c:pt idx="1489">
                        <c:v>-4.523279214741837E-3</c:v>
                      </c:pt>
                      <c:pt idx="1490">
                        <c:v>-0.49108103869698538</c:v>
                      </c:pt>
                      <c:pt idx="1491">
                        <c:v>-0.55243083333603815</c:v>
                      </c:pt>
                      <c:pt idx="1492">
                        <c:v>-0.29083511627840891</c:v>
                      </c:pt>
                      <c:pt idx="1493">
                        <c:v>-0.18551572972693389</c:v>
                      </c:pt>
                      <c:pt idx="1494">
                        <c:v>-0.28633579326200709</c:v>
                      </c:pt>
                      <c:pt idx="1495">
                        <c:v>-0.45716095861876838</c:v>
                      </c:pt>
                      <c:pt idx="1496">
                        <c:v>-0.45447727392415849</c:v>
                      </c:pt>
                      <c:pt idx="1497">
                        <c:v>-0.57065894249795623</c:v>
                      </c:pt>
                      <c:pt idx="1498">
                        <c:v>-0.66761906615969724</c:v>
                      </c:pt>
                      <c:pt idx="1499">
                        <c:v>-0.73261006545999052</c:v>
                      </c:pt>
                      <c:pt idx="1500">
                        <c:v>-4.1616115813849426</c:v>
                      </c:pt>
                      <c:pt idx="1501">
                        <c:v>-0.40500400017559662</c:v>
                      </c:pt>
                      <c:pt idx="1502">
                        <c:v>-0.42410083549448829</c:v>
                      </c:pt>
                      <c:pt idx="1503">
                        <c:v>-0.50452840227852769</c:v>
                      </c:pt>
                      <c:pt idx="1504">
                        <c:v>-3.5456495282280409</c:v>
                      </c:pt>
                      <c:pt idx="1505">
                        <c:v>-0.4170858212710834</c:v>
                      </c:pt>
                      <c:pt idx="1506">
                        <c:v>-0.4111705658608355</c:v>
                      </c:pt>
                      <c:pt idx="1507">
                        <c:v>-3.99728668597252</c:v>
                      </c:pt>
                      <c:pt idx="1508">
                        <c:v>-4.3216165091737411</c:v>
                      </c:pt>
                      <c:pt idx="1509">
                        <c:v>-4.5249201995377497</c:v>
                      </c:pt>
                      <c:pt idx="1510">
                        <c:v>-4.3051945072051394</c:v>
                      </c:pt>
                      <c:pt idx="1511">
                        <c:v>-3.444189329582648</c:v>
                      </c:pt>
                      <c:pt idx="1512">
                        <c:v>-4.1091516316528338</c:v>
                      </c:pt>
                      <c:pt idx="1513">
                        <c:v>-4.1375355578839317</c:v>
                      </c:pt>
                      <c:pt idx="1514">
                        <c:v>-3.9622644606569279</c:v>
                      </c:pt>
                      <c:pt idx="1515">
                        <c:v>-0.37498677195807639</c:v>
                      </c:pt>
                      <c:pt idx="1516">
                        <c:v>-0.51706665493330928</c:v>
                      </c:pt>
                      <c:pt idx="1517">
                        <c:v>-0.82540178642489104</c:v>
                      </c:pt>
                      <c:pt idx="1518">
                        <c:v>-1.0269169705281389</c:v>
                      </c:pt>
                      <c:pt idx="1519">
                        <c:v>-0.89140024300048082</c:v>
                      </c:pt>
                      <c:pt idx="1520">
                        <c:v>-1.0172500893390011</c:v>
                      </c:pt>
                      <c:pt idx="1521">
                        <c:v>-1.1208175351304579</c:v>
                      </c:pt>
                      <c:pt idx="1522">
                        <c:v>-1.1993294900646541</c:v>
                      </c:pt>
                      <c:pt idx="1523">
                        <c:v>-1.113656286467168</c:v>
                      </c:pt>
                      <c:pt idx="1524">
                        <c:v>-3.6144505173301962</c:v>
                      </c:pt>
                      <c:pt idx="1525">
                        <c:v>-3.7433219176497659</c:v>
                      </c:pt>
                      <c:pt idx="1526">
                        <c:v>-3.7535655041840248</c:v>
                      </c:pt>
                      <c:pt idx="1527">
                        <c:v>-3.9364565625848109</c:v>
                      </c:pt>
                      <c:pt idx="1528">
                        <c:v>-4.163330006817759</c:v>
                      </c:pt>
                      <c:pt idx="1529">
                        <c:v>-4.4111120106261952</c:v>
                      </c:pt>
                      <c:pt idx="1530">
                        <c:v>-4.4476911846643734</c:v>
                      </c:pt>
                      <c:pt idx="1531">
                        <c:v>-4.4221330182081253</c:v>
                      </c:pt>
                      <c:pt idx="1532">
                        <c:v>-4.4944163670980286</c:v>
                      </c:pt>
                      <c:pt idx="1533">
                        <c:v>-4.6799210602714272</c:v>
                      </c:pt>
                      <c:pt idx="1534">
                        <c:v>-4.902543683335173</c:v>
                      </c:pt>
                      <c:pt idx="1535">
                        <c:v>-4.8810264514111203</c:v>
                      </c:pt>
                      <c:pt idx="1536">
                        <c:v>-5.2768190908471464</c:v>
                      </c:pt>
                      <c:pt idx="1537">
                        <c:v>-5.6599552165605784</c:v>
                      </c:pt>
                      <c:pt idx="1538">
                        <c:v>-5.7610136722942258</c:v>
                      </c:pt>
                      <c:pt idx="1539">
                        <c:v>7.0224744327587212</c:v>
                      </c:pt>
                      <c:pt idx="1540">
                        <c:v>6.8157453575169802</c:v>
                      </c:pt>
                      <c:pt idx="1541">
                        <c:v>6.6402634112424064</c:v>
                      </c:pt>
                      <c:pt idx="1542">
                        <c:v>6.4165243046300189</c:v>
                      </c:pt>
                      <c:pt idx="1543">
                        <c:v>6.1622237181487494</c:v>
                      </c:pt>
                      <c:pt idx="1544">
                        <c:v>5.7546843162458767</c:v>
                      </c:pt>
                      <c:pt idx="1545">
                        <c:v>5.199816819257733</c:v>
                      </c:pt>
                      <c:pt idx="1546">
                        <c:v>4.7373042078859804</c:v>
                      </c:pt>
                      <c:pt idx="1547">
                        <c:v>4.3300710033496994</c:v>
                      </c:pt>
                      <c:pt idx="1548">
                        <c:v>1.4741297854809721</c:v>
                      </c:pt>
                      <c:pt idx="1549">
                        <c:v>1.458035690686392</c:v>
                      </c:pt>
                      <c:pt idx="1550">
                        <c:v>1.5636827051359381</c:v>
                      </c:pt>
                      <c:pt idx="1551">
                        <c:v>1.507247852491673</c:v>
                      </c:pt>
                      <c:pt idx="1552">
                        <c:v>1.4743937974888821</c:v>
                      </c:pt>
                      <c:pt idx="1553">
                        <c:v>1.423120418402315</c:v>
                      </c:pt>
                      <c:pt idx="1554">
                        <c:v>1.183075875600422</c:v>
                      </c:pt>
                      <c:pt idx="1555">
                        <c:v>1.0503024867139881</c:v>
                      </c:pt>
                      <c:pt idx="1556">
                        <c:v>0.96327049007525856</c:v>
                      </c:pt>
                      <c:pt idx="1557">
                        <c:v>0.92989962957210126</c:v>
                      </c:pt>
                      <c:pt idx="1558">
                        <c:v>0.92646405270507404</c:v>
                      </c:pt>
                      <c:pt idx="1559">
                        <c:v>0.69506125578538702</c:v>
                      </c:pt>
                      <c:pt idx="1560">
                        <c:v>0.7364957991963702</c:v>
                      </c:pt>
                      <c:pt idx="1561">
                        <c:v>0.76756816633268088</c:v>
                      </c:pt>
                      <c:pt idx="1562">
                        <c:v>0.84464905277670743</c:v>
                      </c:pt>
                      <c:pt idx="1563">
                        <c:v>0.7489589889576459</c:v>
                      </c:pt>
                      <c:pt idx="1564">
                        <c:v>0.55285789579263755</c:v>
                      </c:pt>
                      <c:pt idx="1565">
                        <c:v>2.2171054640836738</c:v>
                      </c:pt>
                      <c:pt idx="1566">
                        <c:v>0.2986988416904422</c:v>
                      </c:pt>
                      <c:pt idx="1567">
                        <c:v>1.873085326378388</c:v>
                      </c:pt>
                      <c:pt idx="1568">
                        <c:v>1.732781651475134</c:v>
                      </c:pt>
                      <c:pt idx="1569">
                        <c:v>1.602758832760091</c:v>
                      </c:pt>
                      <c:pt idx="1570">
                        <c:v>1.585763047602375</c:v>
                      </c:pt>
                      <c:pt idx="1571">
                        <c:v>1.4010569183571899</c:v>
                      </c:pt>
                      <c:pt idx="1572">
                        <c:v>1.3048442008701919</c:v>
                      </c:pt>
                      <c:pt idx="1573">
                        <c:v>-0.50000486594116467</c:v>
                      </c:pt>
                      <c:pt idx="1574">
                        <c:v>-0.53752515198598094</c:v>
                      </c:pt>
                      <c:pt idx="1575">
                        <c:v>-0.63920781803282212</c:v>
                      </c:pt>
                      <c:pt idx="1576">
                        <c:v>-1.0805742492874171</c:v>
                      </c:pt>
                      <c:pt idx="1577">
                        <c:v>-1.219184171493352</c:v>
                      </c:pt>
                      <c:pt idx="1578">
                        <c:v>-1.2340724253939761</c:v>
                      </c:pt>
                      <c:pt idx="1579">
                        <c:v>-1.452172568254857</c:v>
                      </c:pt>
                      <c:pt idx="1580">
                        <c:v>-2.2040804522790811</c:v>
                      </c:pt>
                      <c:pt idx="1581">
                        <c:v>-2.278603581163309</c:v>
                      </c:pt>
                      <c:pt idx="1582">
                        <c:v>-2.2386365296417119</c:v>
                      </c:pt>
                      <c:pt idx="1583">
                        <c:v>-2.332603937505989</c:v>
                      </c:pt>
                      <c:pt idx="1584">
                        <c:v>-2.107936183663254</c:v>
                      </c:pt>
                      <c:pt idx="1585">
                        <c:v>-1.7839619869509491</c:v>
                      </c:pt>
                      <c:pt idx="1586">
                        <c:v>-1.894658066688887</c:v>
                      </c:pt>
                      <c:pt idx="1587">
                        <c:v>-1.9469116530796411</c:v>
                      </c:pt>
                      <c:pt idx="1588">
                        <c:v>-2.0764086007290281</c:v>
                      </c:pt>
                      <c:pt idx="1589">
                        <c:v>-2.0131418743045169</c:v>
                      </c:pt>
                      <c:pt idx="1590">
                        <c:v>-2.0959009611668278</c:v>
                      </c:pt>
                      <c:pt idx="1591">
                        <c:v>-2.229149711782124</c:v>
                      </c:pt>
                      <c:pt idx="1592">
                        <c:v>-2.3650910822210398</c:v>
                      </c:pt>
                      <c:pt idx="1593">
                        <c:v>-2.2863753203813939</c:v>
                      </c:pt>
                      <c:pt idx="1594">
                        <c:v>-2.1950954783280818</c:v>
                      </c:pt>
                      <c:pt idx="1595">
                        <c:v>-2.1387961576962988</c:v>
                      </c:pt>
                      <c:pt idx="1596">
                        <c:v>-2.224526019397727</c:v>
                      </c:pt>
                      <c:pt idx="1597">
                        <c:v>-2.057565719761874</c:v>
                      </c:pt>
                      <c:pt idx="1598">
                        <c:v>-2.2364972306058881</c:v>
                      </c:pt>
                      <c:pt idx="1599">
                        <c:v>-2.4962997279728292</c:v>
                      </c:pt>
                      <c:pt idx="1600">
                        <c:v>-2.4532655995554982</c:v>
                      </c:pt>
                      <c:pt idx="1601">
                        <c:v>-2.1358243057825699</c:v>
                      </c:pt>
                      <c:pt idx="1602">
                        <c:v>-2.0570272594830379</c:v>
                      </c:pt>
                      <c:pt idx="1603">
                        <c:v>-2.0879925816193499</c:v>
                      </c:pt>
                      <c:pt idx="1604">
                        <c:v>-1.520361115352066</c:v>
                      </c:pt>
                      <c:pt idx="1605">
                        <c:v>-1.065995906161721</c:v>
                      </c:pt>
                      <c:pt idx="1606">
                        <c:v>-0.99667044783658287</c:v>
                      </c:pt>
                      <c:pt idx="1607">
                        <c:v>-0.98123799460098393</c:v>
                      </c:pt>
                      <c:pt idx="1608">
                        <c:v>-0.91794225453712608</c:v>
                      </c:pt>
                      <c:pt idx="1609">
                        <c:v>-0.65617804020873838</c:v>
                      </c:pt>
                      <c:pt idx="1610">
                        <c:v>-0.41621402305810218</c:v>
                      </c:pt>
                      <c:pt idx="1611">
                        <c:v>-0.53615208539167725</c:v>
                      </c:pt>
                      <c:pt idx="1612">
                        <c:v>-0.5994207964659215</c:v>
                      </c:pt>
                      <c:pt idx="1613">
                        <c:v>-0.52021742969921658</c:v>
                      </c:pt>
                      <c:pt idx="1614">
                        <c:v>-0.49093276773060712</c:v>
                      </c:pt>
                      <c:pt idx="1615">
                        <c:v>-0.45265787566102661</c:v>
                      </c:pt>
                      <c:pt idx="1616">
                        <c:v>-0.48876105078161108</c:v>
                      </c:pt>
                      <c:pt idx="1617">
                        <c:v>-0.47722535179166131</c:v>
                      </c:pt>
                      <c:pt idx="1618">
                        <c:v>-0.45408510619495962</c:v>
                      </c:pt>
                      <c:pt idx="1619">
                        <c:v>-0.42169030325345869</c:v>
                      </c:pt>
                      <c:pt idx="1620">
                        <c:v>-0.45007430931924142</c:v>
                      </c:pt>
                      <c:pt idx="1621">
                        <c:v>-0.56661887161365732</c:v>
                      </c:pt>
                      <c:pt idx="1622">
                        <c:v>-0.75955164907645023</c:v>
                      </c:pt>
                      <c:pt idx="1623">
                        <c:v>-0.86845066782292379</c:v>
                      </c:pt>
                      <c:pt idx="1624">
                        <c:v>-1.093758605044419</c:v>
                      </c:pt>
                      <c:pt idx="1625">
                        <c:v>-0.79193711716144699</c:v>
                      </c:pt>
                      <c:pt idx="1626">
                        <c:v>-0.60698745242614349</c:v>
                      </c:pt>
                      <c:pt idx="1627">
                        <c:v>-0.38750684410629138</c:v>
                      </c:pt>
                      <c:pt idx="1628">
                        <c:v>-0.28882217805567301</c:v>
                      </c:pt>
                      <c:pt idx="1629">
                        <c:v>-0.1426483970143568</c:v>
                      </c:pt>
                      <c:pt idx="1630">
                        <c:v>-2.403858211884901E-2</c:v>
                      </c:pt>
                      <c:pt idx="1631">
                        <c:v>0.244153134055415</c:v>
                      </c:pt>
                      <c:pt idx="1632">
                        <c:v>0.51180042221799227</c:v>
                      </c:pt>
                      <c:pt idx="1633">
                        <c:v>0.57768904929406262</c:v>
                      </c:pt>
                      <c:pt idx="1634">
                        <c:v>0.57202021254287394</c:v>
                      </c:pt>
                      <c:pt idx="1635">
                        <c:v>0.91441873528957995</c:v>
                      </c:pt>
                      <c:pt idx="1636">
                        <c:v>0.91704963145642149</c:v>
                      </c:pt>
                      <c:pt idx="1637">
                        <c:v>0.99677849317090372</c:v>
                      </c:pt>
                      <c:pt idx="1638">
                        <c:v>0.91426204099711139</c:v>
                      </c:pt>
                      <c:pt idx="1639">
                        <c:v>0.74417061043667698</c:v>
                      </c:pt>
                      <c:pt idx="1640">
                        <c:v>0.70570754557958704</c:v>
                      </c:pt>
                      <c:pt idx="1641">
                        <c:v>1.0868387742963319</c:v>
                      </c:pt>
                      <c:pt idx="1642">
                        <c:v>1.4616729701943081</c:v>
                      </c:pt>
                      <c:pt idx="1643">
                        <c:v>1.82335479420375</c:v>
                      </c:pt>
                      <c:pt idx="1644">
                        <c:v>2.0026985636004868</c:v>
                      </c:pt>
                      <c:pt idx="1645">
                        <c:v>1.860963002552851</c:v>
                      </c:pt>
                      <c:pt idx="1646">
                        <c:v>1.555442854799916</c:v>
                      </c:pt>
                      <c:pt idx="1647">
                        <c:v>1.3755912247958451</c:v>
                      </c:pt>
                      <c:pt idx="1648">
                        <c:v>0.95537061700420189</c:v>
                      </c:pt>
                      <c:pt idx="1649">
                        <c:v>0.32426916239524761</c:v>
                      </c:pt>
                      <c:pt idx="1650">
                        <c:v>2.7317182645650849E-4</c:v>
                      </c:pt>
                      <c:pt idx="1651">
                        <c:v>0.26700995364497732</c:v>
                      </c:pt>
                      <c:pt idx="1652">
                        <c:v>0.83289884587184138</c:v>
                      </c:pt>
                      <c:pt idx="1653">
                        <c:v>1.3279992220228269</c:v>
                      </c:pt>
                      <c:pt idx="1654">
                        <c:v>1.6481229575529539</c:v>
                      </c:pt>
                      <c:pt idx="1655">
                        <c:v>1.6978223292412371</c:v>
                      </c:pt>
                      <c:pt idx="1656">
                        <c:v>1.8093512829808249</c:v>
                      </c:pt>
                      <c:pt idx="1657">
                        <c:v>2.1219356055128951</c:v>
                      </c:pt>
                      <c:pt idx="1658">
                        <c:v>2.2407375378029739</c:v>
                      </c:pt>
                      <c:pt idx="1659">
                        <c:v>2.3740028734012841</c:v>
                      </c:pt>
                      <c:pt idx="1660">
                        <c:v>2.478863780978247</c:v>
                      </c:pt>
                      <c:pt idx="1661">
                        <c:v>2.2791964960693791</c:v>
                      </c:pt>
                      <c:pt idx="1662">
                        <c:v>2.136203488002467</c:v>
                      </c:pt>
                      <c:pt idx="1663">
                        <c:v>2.0846456844249488</c:v>
                      </c:pt>
                      <c:pt idx="1664">
                        <c:v>2.0078880974216959</c:v>
                      </c:pt>
                      <c:pt idx="1665">
                        <c:v>1.982445392178716</c:v>
                      </c:pt>
                      <c:pt idx="1666">
                        <c:v>2.072337555380753</c:v>
                      </c:pt>
                      <c:pt idx="1667">
                        <c:v>1.945085687625846</c:v>
                      </c:pt>
                      <c:pt idx="1668">
                        <c:v>1.870502969211518</c:v>
                      </c:pt>
                      <c:pt idx="1669">
                        <c:v>1.991879704299202</c:v>
                      </c:pt>
                      <c:pt idx="1670">
                        <c:v>2.1883303681658091</c:v>
                      </c:pt>
                      <c:pt idx="1671">
                        <c:v>2.2506878121843732</c:v>
                      </c:pt>
                      <c:pt idx="1672">
                        <c:v>2.271909795352415</c:v>
                      </c:pt>
                      <c:pt idx="1673">
                        <c:v>2.1098568864482559</c:v>
                      </c:pt>
                      <c:pt idx="1674">
                        <c:v>1.857016617801065</c:v>
                      </c:pt>
                      <c:pt idx="1675">
                        <c:v>1.78270353985295</c:v>
                      </c:pt>
                      <c:pt idx="1676">
                        <c:v>2.0004828107850741</c:v>
                      </c:pt>
                      <c:pt idx="1677">
                        <c:v>2.1709638837689829</c:v>
                      </c:pt>
                      <c:pt idx="1678">
                        <c:v>2.3416834310632848</c:v>
                      </c:pt>
                      <c:pt idx="1679">
                        <c:v>2.5369479852413508</c:v>
                      </c:pt>
                      <c:pt idx="1680">
                        <c:v>2.593942144198897</c:v>
                      </c:pt>
                      <c:pt idx="1681">
                        <c:v>2.663346779737676</c:v>
                      </c:pt>
                      <c:pt idx="1682">
                        <c:v>2.4764443851440339</c:v>
                      </c:pt>
                      <c:pt idx="1683">
                        <c:v>2.1296397573191128</c:v>
                      </c:pt>
                      <c:pt idx="1684">
                        <c:v>2.013351693125633</c:v>
                      </c:pt>
                      <c:pt idx="1685">
                        <c:v>2.1220651454523658</c:v>
                      </c:pt>
                      <c:pt idx="1686">
                        <c:v>2.170782971929996</c:v>
                      </c:pt>
                      <c:pt idx="1687">
                        <c:v>2.364995090475098</c:v>
                      </c:pt>
                      <c:pt idx="1688">
                        <c:v>2.6406014862457781</c:v>
                      </c:pt>
                      <c:pt idx="1689">
                        <c:v>2.844544578484923</c:v>
                      </c:pt>
                      <c:pt idx="1690">
                        <c:v>2.8915948431485128</c:v>
                      </c:pt>
                      <c:pt idx="1691">
                        <c:v>3.0196161205730512</c:v>
                      </c:pt>
                      <c:pt idx="1692">
                        <c:v>2.8670452887372222</c:v>
                      </c:pt>
                      <c:pt idx="1693">
                        <c:v>2.4854720821994198</c:v>
                      </c:pt>
                      <c:pt idx="1694">
                        <c:v>2.2227703535022538</c:v>
                      </c:pt>
                      <c:pt idx="1695">
                        <c:v>2.1588176431959889</c:v>
                      </c:pt>
                      <c:pt idx="1696">
                        <c:v>2.3850290296403358</c:v>
                      </c:pt>
                      <c:pt idx="1697">
                        <c:v>2.9367133843355999</c:v>
                      </c:pt>
                      <c:pt idx="1698">
                        <c:v>3.6135227845679321</c:v>
                      </c:pt>
                      <c:pt idx="1699">
                        <c:v>4.0315679864197174</c:v>
                      </c:pt>
                      <c:pt idx="1700">
                        <c:v>4.2036232530667128</c:v>
                      </c:pt>
                      <c:pt idx="1701">
                        <c:v>4.1090409540118928</c:v>
                      </c:pt>
                      <c:pt idx="1702">
                        <c:v>3.9313815607090521</c:v>
                      </c:pt>
                      <c:pt idx="1703">
                        <c:v>3.6006803430041958</c:v>
                      </c:pt>
                      <c:pt idx="1704">
                        <c:v>3.4526782651544359</c:v>
                      </c:pt>
                      <c:pt idx="1705">
                        <c:v>3.430180564278245</c:v>
                      </c:pt>
                      <c:pt idx="1706">
                        <c:v>3.8707092779258812</c:v>
                      </c:pt>
                      <c:pt idx="1707">
                        <c:v>4.8066381468438708</c:v>
                      </c:pt>
                      <c:pt idx="1708">
                        <c:v>5.4771367183476833</c:v>
                      </c:pt>
                      <c:pt idx="1709">
                        <c:v>5.3576822994277649</c:v>
                      </c:pt>
                      <c:pt idx="1710">
                        <c:v>5.309880336796069</c:v>
                      </c:pt>
                      <c:pt idx="1711">
                        <c:v>5.2435873284363943</c:v>
                      </c:pt>
                      <c:pt idx="1712">
                        <c:v>5.0515248510536859</c:v>
                      </c:pt>
                      <c:pt idx="1713">
                        <c:v>4.7366869860790919</c:v>
                      </c:pt>
                      <c:pt idx="1714">
                        <c:v>4.5316979306387681</c:v>
                      </c:pt>
                      <c:pt idx="1715">
                        <c:v>4.5282747934672667</c:v>
                      </c:pt>
                      <c:pt idx="1716">
                        <c:v>4.4757236250712014</c:v>
                      </c:pt>
                      <c:pt idx="1717">
                        <c:v>4.2989293290787849</c:v>
                      </c:pt>
                      <c:pt idx="1718">
                        <c:v>4.2915348249532714</c:v>
                      </c:pt>
                      <c:pt idx="1719">
                        <c:v>4.5822031927373752</c:v>
                      </c:pt>
                      <c:pt idx="1720">
                        <c:v>4.7963841160498628</c:v>
                      </c:pt>
                      <c:pt idx="1721">
                        <c:v>4.8806435975587306</c:v>
                      </c:pt>
                      <c:pt idx="1722">
                        <c:v>4.5394955149487437</c:v>
                      </c:pt>
                      <c:pt idx="1723">
                        <c:v>4.2751932298938096</c:v>
                      </c:pt>
                      <c:pt idx="1724">
                        <c:v>4.2374407487237864</c:v>
                      </c:pt>
                      <c:pt idx="1725">
                        <c:v>4.5028921695241264</c:v>
                      </c:pt>
                      <c:pt idx="1726">
                        <c:v>4.8607079727349873</c:v>
                      </c:pt>
                      <c:pt idx="1727">
                        <c:v>4.9482461307505821</c:v>
                      </c:pt>
                      <c:pt idx="1728">
                        <c:v>5.056673274870171</c:v>
                      </c:pt>
                      <c:pt idx="1729">
                        <c:v>5.3813618089095234</c:v>
                      </c:pt>
                      <c:pt idx="1730">
                        <c:v>5.6726422243903523</c:v>
                      </c:pt>
                      <c:pt idx="1731">
                        <c:v>5.7034142200940972</c:v>
                      </c:pt>
                      <c:pt idx="1732">
                        <c:v>5.4138434111684681</c:v>
                      </c:pt>
                      <c:pt idx="1733">
                        <c:v>4.6166806653906569</c:v>
                      </c:pt>
                      <c:pt idx="1734">
                        <c:v>3.9536278375312932</c:v>
                      </c:pt>
                      <c:pt idx="1735">
                        <c:v>3.5810950422171071</c:v>
                      </c:pt>
                      <c:pt idx="1736">
                        <c:v>3.5732684917313522</c:v>
                      </c:pt>
                      <c:pt idx="1737">
                        <c:v>3.6663782163001479</c:v>
                      </c:pt>
                      <c:pt idx="1738">
                        <c:v>3.9763699532681609</c:v>
                      </c:pt>
                      <c:pt idx="1739">
                        <c:v>3.9152471452968491</c:v>
                      </c:pt>
                      <c:pt idx="1740">
                        <c:v>3.7677776548676749</c:v>
                      </c:pt>
                      <c:pt idx="1741">
                        <c:v>3.5976920910729242</c:v>
                      </c:pt>
                      <c:pt idx="1742">
                        <c:v>3.427857099968457</c:v>
                      </c:pt>
                      <c:pt idx="1743">
                        <c:v>3.315526641696998</c:v>
                      </c:pt>
                      <c:pt idx="1744">
                        <c:v>3.5401231447039279</c:v>
                      </c:pt>
                      <c:pt idx="1745">
                        <c:v>3.611336018704371</c:v>
                      </c:pt>
                      <c:pt idx="1746">
                        <c:v>3.9100146481225262</c:v>
                      </c:pt>
                      <c:pt idx="1747">
                        <c:v>4.1986886239300372</c:v>
                      </c:pt>
                      <c:pt idx="1748">
                        <c:v>4.1684560126732677</c:v>
                      </c:pt>
                      <c:pt idx="1749">
                        <c:v>3.8018682205756309</c:v>
                      </c:pt>
                      <c:pt idx="1750">
                        <c:v>3.6479801828691518</c:v>
                      </c:pt>
                      <c:pt idx="1751">
                        <c:v>3.647685413304754</c:v>
                      </c:pt>
                      <c:pt idx="1752">
                        <c:v>3.3410150360921831</c:v>
                      </c:pt>
                      <c:pt idx="1753">
                        <c:v>3.0685625937192968</c:v>
                      </c:pt>
                      <c:pt idx="1754">
                        <c:v>2.9592144792088031</c:v>
                      </c:pt>
                      <c:pt idx="1755">
                        <c:v>3.0158584422800092</c:v>
                      </c:pt>
                      <c:pt idx="1756">
                        <c:v>2.9441189661230438</c:v>
                      </c:pt>
                      <c:pt idx="1757">
                        <c:v>2.9377671637215248</c:v>
                      </c:pt>
                      <c:pt idx="1758">
                        <c:v>3.115978036232288</c:v>
                      </c:pt>
                      <c:pt idx="1759">
                        <c:v>3.162333754244206</c:v>
                      </c:pt>
                      <c:pt idx="1760">
                        <c:v>3.472517355136143</c:v>
                      </c:pt>
                      <c:pt idx="1761">
                        <c:v>4.0528515850376801</c:v>
                      </c:pt>
                      <c:pt idx="1762">
                        <c:v>4.406729985285633</c:v>
                      </c:pt>
                      <c:pt idx="1763">
                        <c:v>4.3888697062979682</c:v>
                      </c:pt>
                      <c:pt idx="1764">
                        <c:v>4.225288007268361</c:v>
                      </c:pt>
                      <c:pt idx="1765">
                        <c:v>3.7683145199421708</c:v>
                      </c:pt>
                      <c:pt idx="1766">
                        <c:v>3.0769824129894121</c:v>
                      </c:pt>
                      <c:pt idx="1767">
                        <c:v>2.574753732617808</c:v>
                      </c:pt>
                      <c:pt idx="1768">
                        <c:v>2.6867053994921051</c:v>
                      </c:pt>
                      <c:pt idx="1769">
                        <c:v>3.085654184627955</c:v>
                      </c:pt>
                      <c:pt idx="1770">
                        <c:v>3.6020828068762691</c:v>
                      </c:pt>
                      <c:pt idx="1771">
                        <c:v>3.625773260915921</c:v>
                      </c:pt>
                      <c:pt idx="1772">
                        <c:v>3.3247328227335888</c:v>
                      </c:pt>
                      <c:pt idx="1773">
                        <c:v>2.8465582672781951</c:v>
                      </c:pt>
                      <c:pt idx="1774">
                        <c:v>2.3945144590012961</c:v>
                      </c:pt>
                      <c:pt idx="1775">
                        <c:v>2.1724504072583239</c:v>
                      </c:pt>
                      <c:pt idx="1776">
                        <c:v>2.0188920994202668</c:v>
                      </c:pt>
                      <c:pt idx="1777">
                        <c:v>1.98544858173927</c:v>
                      </c:pt>
                      <c:pt idx="1778">
                        <c:v>1.888774758455507</c:v>
                      </c:pt>
                      <c:pt idx="1779">
                        <c:v>1.732549596328371</c:v>
                      </c:pt>
                      <c:pt idx="1780">
                        <c:v>1.720405981546179</c:v>
                      </c:pt>
                      <c:pt idx="1781">
                        <c:v>1.8972280220209281</c:v>
                      </c:pt>
                      <c:pt idx="1782">
                        <c:v>2.3433665035207181</c:v>
                      </c:pt>
                      <c:pt idx="1783">
                        <c:v>2.870861723559365</c:v>
                      </c:pt>
                      <c:pt idx="1784">
                        <c:v>3.3425742083436609</c:v>
                      </c:pt>
                      <c:pt idx="1785">
                        <c:v>3.691434058191033</c:v>
                      </c:pt>
                      <c:pt idx="1786">
                        <c:v>4.0039509085648142</c:v>
                      </c:pt>
                      <c:pt idx="1787">
                        <c:v>4.0487257508741354</c:v>
                      </c:pt>
                      <c:pt idx="1788">
                        <c:v>3.706087899106441</c:v>
                      </c:pt>
                      <c:pt idx="1789">
                        <c:v>3.443723145373168</c:v>
                      </c:pt>
                      <c:pt idx="1790">
                        <c:v>3.302752792735776</c:v>
                      </c:pt>
                      <c:pt idx="1791">
                        <c:v>2.9950525851690939</c:v>
                      </c:pt>
                      <c:pt idx="1792">
                        <c:v>2.8677130254937002</c:v>
                      </c:pt>
                      <c:pt idx="1793">
                        <c:v>2.6457929030278819</c:v>
                      </c:pt>
                      <c:pt idx="1794">
                        <c:v>2.4900237837428181</c:v>
                      </c:pt>
                      <c:pt idx="1795">
                        <c:v>2.5286441429970159</c:v>
                      </c:pt>
                      <c:pt idx="1796">
                        <c:v>2.7537566496795329</c:v>
                      </c:pt>
                      <c:pt idx="1797">
                        <c:v>2.621259866992101</c:v>
                      </c:pt>
                      <c:pt idx="1798">
                        <c:v>2.295637629412556</c:v>
                      </c:pt>
                      <c:pt idx="1799">
                        <c:v>2.0120582340999351</c:v>
                      </c:pt>
                      <c:pt idx="1800">
                        <c:v>1.783616234256872</c:v>
                      </c:pt>
                      <c:pt idx="1801">
                        <c:v>1.820628784723745</c:v>
                      </c:pt>
                      <c:pt idx="1802">
                        <c:v>1.8589718332516241</c:v>
                      </c:pt>
                      <c:pt idx="1803">
                        <c:v>1.5770952412342401</c:v>
                      </c:pt>
                      <c:pt idx="1804">
                        <c:v>1.4376048594538671</c:v>
                      </c:pt>
                      <c:pt idx="1805">
                        <c:v>1.226441024875492</c:v>
                      </c:pt>
                      <c:pt idx="1806">
                        <c:v>1.033446179003668</c:v>
                      </c:pt>
                      <c:pt idx="1807">
                        <c:v>1.113572679810791</c:v>
                      </c:pt>
                      <c:pt idx="1808">
                        <c:v>1.319895726716132</c:v>
                      </c:pt>
                      <c:pt idx="1809">
                        <c:v>1.5547342232610299</c:v>
                      </c:pt>
                      <c:pt idx="1810">
                        <c:v>1.684167955105369</c:v>
                      </c:pt>
                      <c:pt idx="1811">
                        <c:v>1.8799448329160831</c:v>
                      </c:pt>
                      <c:pt idx="1812">
                        <c:v>2.2381040633938709</c:v>
                      </c:pt>
                      <c:pt idx="1813">
                        <c:v>2.942218217876531</c:v>
                      </c:pt>
                      <c:pt idx="1814">
                        <c:v>3.5839505712033488</c:v>
                      </c:pt>
                      <c:pt idx="1815">
                        <c:v>4.0126746216302109</c:v>
                      </c:pt>
                      <c:pt idx="1816">
                        <c:v>4.2882297939763774</c:v>
                      </c:pt>
                      <c:pt idx="1817">
                        <c:v>4.4206406236176434</c:v>
                      </c:pt>
                      <c:pt idx="1818">
                        <c:v>4.2592758122556154</c:v>
                      </c:pt>
                      <c:pt idx="1819">
                        <c:v>3.7543727883792051</c:v>
                      </c:pt>
                      <c:pt idx="1820">
                        <c:v>3.497919002125474</c:v>
                      </c:pt>
                      <c:pt idx="1821">
                        <c:v>3.42265845212766</c:v>
                      </c:pt>
                      <c:pt idx="1822">
                        <c:v>3.4325159917183852</c:v>
                      </c:pt>
                      <c:pt idx="1823">
                        <c:v>3.7041841823556019</c:v>
                      </c:pt>
                      <c:pt idx="1824">
                        <c:v>3.972403364870412</c:v>
                      </c:pt>
                      <c:pt idx="1825">
                        <c:v>4.3196196166480254</c:v>
                      </c:pt>
                      <c:pt idx="1826">
                        <c:v>4.6376484771500923</c:v>
                      </c:pt>
                      <c:pt idx="1827">
                        <c:v>4.9416883462569032</c:v>
                      </c:pt>
                      <c:pt idx="1828">
                        <c:v>5.0339535891942306</c:v>
                      </c:pt>
                      <c:pt idx="1829">
                        <c:v>5.0750797699894443</c:v>
                      </c:pt>
                      <c:pt idx="1830">
                        <c:v>5.1358611649649086</c:v>
                      </c:pt>
                      <c:pt idx="1831">
                        <c:v>4.9403700268860833</c:v>
                      </c:pt>
                      <c:pt idx="1832">
                        <c:v>4.7287760198949016</c:v>
                      </c:pt>
                      <c:pt idx="1833">
                        <c:v>4.3177070257303827</c:v>
                      </c:pt>
                      <c:pt idx="1834">
                        <c:v>3.86666611563215</c:v>
                      </c:pt>
                      <c:pt idx="1835">
                        <c:v>3.4998983537572048</c:v>
                      </c:pt>
                      <c:pt idx="1836">
                        <c:v>3.382133225460489</c:v>
                      </c:pt>
                      <c:pt idx="1837">
                        <c:v>3.177179375791586</c:v>
                      </c:pt>
                      <c:pt idx="1838">
                        <c:v>3.0294069889179842</c:v>
                      </c:pt>
                      <c:pt idx="1839">
                        <c:v>3.104426125688815</c:v>
                      </c:pt>
                      <c:pt idx="1840">
                        <c:v>2.8644684209123121</c:v>
                      </c:pt>
                      <c:pt idx="1841">
                        <c:v>2.328634899241254</c:v>
                      </c:pt>
                      <c:pt idx="1842">
                        <c:v>1.875938698025434</c:v>
                      </c:pt>
                      <c:pt idx="1843">
                        <c:v>1.6416664216586949</c:v>
                      </c:pt>
                      <c:pt idx="1844">
                        <c:v>1.3381856045489711</c:v>
                      </c:pt>
                      <c:pt idx="1845">
                        <c:v>0.9710478235636657</c:v>
                      </c:pt>
                      <c:pt idx="1846">
                        <c:v>0.58273669049915855</c:v>
                      </c:pt>
                      <c:pt idx="1847">
                        <c:v>8.6576249186479298E-2</c:v>
                      </c:pt>
                      <c:pt idx="1848">
                        <c:v>-0.22185690967249</c:v>
                      </c:pt>
                      <c:pt idx="1849">
                        <c:v>-0.32703959778127262</c:v>
                      </c:pt>
                      <c:pt idx="1850">
                        <c:v>-0.61748153028711883</c:v>
                      </c:pt>
                      <c:pt idx="1851">
                        <c:v>-1.0530721539858181</c:v>
                      </c:pt>
                      <c:pt idx="1852">
                        <c:v>-1.5766788334180719</c:v>
                      </c:pt>
                      <c:pt idx="1853">
                        <c:v>-1.468012717521737</c:v>
                      </c:pt>
                      <c:pt idx="1854">
                        <c:v>-1.0594744171222701</c:v>
                      </c:pt>
                      <c:pt idx="1855">
                        <c:v>-0.93154929324927349</c:v>
                      </c:pt>
                      <c:pt idx="1856">
                        <c:v>-0.98710448066640666</c:v>
                      </c:pt>
                      <c:pt idx="1857">
                        <c:v>-1.131621302574205</c:v>
                      </c:pt>
                      <c:pt idx="1858">
                        <c:v>-1.302246798107326</c:v>
                      </c:pt>
                      <c:pt idx="1859">
                        <c:v>-1.254358970026056</c:v>
                      </c:pt>
                      <c:pt idx="1860">
                        <c:v>-1.3161351248425921</c:v>
                      </c:pt>
                      <c:pt idx="1861">
                        <c:v>-1.3685155436295871</c:v>
                      </c:pt>
                      <c:pt idx="1862">
                        <c:v>-1.690288259647416</c:v>
                      </c:pt>
                      <c:pt idx="1863">
                        <c:v>-2.0736558475736309</c:v>
                      </c:pt>
                      <c:pt idx="1864">
                        <c:v>-2.3285001451983178</c:v>
                      </c:pt>
                      <c:pt idx="1865">
                        <c:v>-2.5039115789746611</c:v>
                      </c:pt>
                      <c:pt idx="1866">
                        <c:v>-2.4933332149988758</c:v>
                      </c:pt>
                      <c:pt idx="1867">
                        <c:v>-2.174616054124638</c:v>
                      </c:pt>
                      <c:pt idx="1868">
                        <c:v>-2.0913218076241762</c:v>
                      </c:pt>
                      <c:pt idx="1869">
                        <c:v>-2.5648639804976989</c:v>
                      </c:pt>
                      <c:pt idx="1870">
                        <c:v>-3.104115215315205</c:v>
                      </c:pt>
                      <c:pt idx="1871">
                        <c:v>-3.4938113467929899</c:v>
                      </c:pt>
                      <c:pt idx="1872">
                        <c:v>-3.2086651082217692</c:v>
                      </c:pt>
                      <c:pt idx="1873">
                        <c:v>-3.0212248688821459</c:v>
                      </c:pt>
                      <c:pt idx="1874">
                        <c:v>-2.9615057905416569</c:v>
                      </c:pt>
                      <c:pt idx="1875">
                        <c:v>-2.6015953491497021</c:v>
                      </c:pt>
                      <c:pt idx="1876">
                        <c:v>-2.498186475864439</c:v>
                      </c:pt>
                      <c:pt idx="1877">
                        <c:v>-2.4774244121708122</c:v>
                      </c:pt>
                      <c:pt idx="1878">
                        <c:v>-2.4431761199276001</c:v>
                      </c:pt>
                      <c:pt idx="1879">
                        <c:v>-2.7587768809749038</c:v>
                      </c:pt>
                      <c:pt idx="1880">
                        <c:v>-2.915364287094147</c:v>
                      </c:pt>
                      <c:pt idx="1881">
                        <c:v>-3.0101199612573168</c:v>
                      </c:pt>
                      <c:pt idx="1882">
                        <c:v>-3.1124770153086772</c:v>
                      </c:pt>
                      <c:pt idx="1883">
                        <c:v>-2.9957857959335339</c:v>
                      </c:pt>
                      <c:pt idx="1884">
                        <c:v>-2.8481157584191519</c:v>
                      </c:pt>
                      <c:pt idx="1885">
                        <c:v>-2.7216811991498981</c:v>
                      </c:pt>
                      <c:pt idx="1886">
                        <c:v>-2.5641148328115682</c:v>
                      </c:pt>
                      <c:pt idx="1887">
                        <c:v>-2.5432285043637788</c:v>
                      </c:pt>
                      <c:pt idx="1888">
                        <c:v>-2.820216838994881</c:v>
                      </c:pt>
                      <c:pt idx="1889">
                        <c:v>-2.999980214989038</c:v>
                      </c:pt>
                      <c:pt idx="1890">
                        <c:v>-3.1422190873893081</c:v>
                      </c:pt>
                      <c:pt idx="1891">
                        <c:v>-3.1255213244514719</c:v>
                      </c:pt>
                      <c:pt idx="1892">
                        <c:v>-3.2770330862117159</c:v>
                      </c:pt>
                      <c:pt idx="1893">
                        <c:v>-3.2124678970383052</c:v>
                      </c:pt>
                      <c:pt idx="1894">
                        <c:v>-2.9736455105465862</c:v>
                      </c:pt>
                      <c:pt idx="1895">
                        <c:v>-2.875489065470604</c:v>
                      </c:pt>
                      <c:pt idx="1896">
                        <c:v>-2.8272877388249551</c:v>
                      </c:pt>
                      <c:pt idx="1897">
                        <c:v>-2.756330466730001</c:v>
                      </c:pt>
                      <c:pt idx="1898">
                        <c:v>-2.6752723696737641</c:v>
                      </c:pt>
                      <c:pt idx="1899">
                        <c:v>-2.7274889262314841</c:v>
                      </c:pt>
                      <c:pt idx="1900">
                        <c:v>-2.8533189696505561</c:v>
                      </c:pt>
                      <c:pt idx="1901">
                        <c:v>-2.9436317382194388</c:v>
                      </c:pt>
                      <c:pt idx="1902">
                        <c:v>-3.0217098640231148</c:v>
                      </c:pt>
                      <c:pt idx="1903">
                        <c:v>-2.993345168300396</c:v>
                      </c:pt>
                      <c:pt idx="1904">
                        <c:v>-3.1671882246922172</c:v>
                      </c:pt>
                      <c:pt idx="1905">
                        <c:v>-3.2668293818342291</c:v>
                      </c:pt>
                      <c:pt idx="1906">
                        <c:v>-3.1911465477260439</c:v>
                      </c:pt>
                      <c:pt idx="1907">
                        <c:v>-3.1116153645311502</c:v>
                      </c:pt>
                      <c:pt idx="1908">
                        <c:v>-2.8824745510493859</c:v>
                      </c:pt>
                      <c:pt idx="1909">
                        <c:v>-2.862545680561603</c:v>
                      </c:pt>
                      <c:pt idx="1910">
                        <c:v>-2.9428188613692869</c:v>
                      </c:pt>
                      <c:pt idx="1911">
                        <c:v>-2.7300626836240118</c:v>
                      </c:pt>
                      <c:pt idx="1912">
                        <c:v>-2.6638028995169818</c:v>
                      </c:pt>
                      <c:pt idx="1913">
                        <c:v>-2.4159817889303938</c:v>
                      </c:pt>
                      <c:pt idx="1914">
                        <c:v>-2.4867139738058852</c:v>
                      </c:pt>
                      <c:pt idx="1915">
                        <c:v>-2.4778076123963531</c:v>
                      </c:pt>
                      <c:pt idx="1916">
                        <c:v>-2.2943149439013082</c:v>
                      </c:pt>
                      <c:pt idx="1917">
                        <c:v>-2.2824931423837791</c:v>
                      </c:pt>
                      <c:pt idx="1918">
                        <c:v>-2.3544194840208919</c:v>
                      </c:pt>
                      <c:pt idx="1919">
                        <c:v>-2.552330188317907</c:v>
                      </c:pt>
                      <c:pt idx="1920">
                        <c:v>-2.6751330214795428</c:v>
                      </c:pt>
                      <c:pt idx="1921">
                        <c:v>-2.6035801274381578</c:v>
                      </c:pt>
                      <c:pt idx="1922">
                        <c:v>-2.666236789896347</c:v>
                      </c:pt>
                      <c:pt idx="1923">
                        <c:v>-2.7946575261108961</c:v>
                      </c:pt>
                      <c:pt idx="1924">
                        <c:v>-2.669776216896055</c:v>
                      </c:pt>
                      <c:pt idx="1925">
                        <c:v>-2.6047313243688519</c:v>
                      </c:pt>
                      <c:pt idx="1926">
                        <c:v>-2.5122543770798051</c:v>
                      </c:pt>
                      <c:pt idx="1927">
                        <c:v>-2.3035696030606441</c:v>
                      </c:pt>
                      <c:pt idx="1928">
                        <c:v>-2.3292540214303972</c:v>
                      </c:pt>
                      <c:pt idx="1929">
                        <c:v>-2.258532334819257</c:v>
                      </c:pt>
                      <c:pt idx="1930">
                        <c:v>-2.1892610632367582</c:v>
                      </c:pt>
                      <c:pt idx="1931">
                        <c:v>-2.2718940612201668</c:v>
                      </c:pt>
                      <c:pt idx="1932">
                        <c:v>-2.2973511543940681</c:v>
                      </c:pt>
                      <c:pt idx="1933">
                        <c:v>-2.2411126926824601</c:v>
                      </c:pt>
                      <c:pt idx="1934">
                        <c:v>-2.294557517024582</c:v>
                      </c:pt>
                      <c:pt idx="1935">
                        <c:v>-2.147130241185998</c:v>
                      </c:pt>
                      <c:pt idx="1936">
                        <c:v>-2.256208398519747</c:v>
                      </c:pt>
                      <c:pt idx="1937">
                        <c:v>-2.0863814795431321</c:v>
                      </c:pt>
                      <c:pt idx="1938">
                        <c:v>-1.780911723963339</c:v>
                      </c:pt>
                      <c:pt idx="1939">
                        <c:v>-1.5153144589415579</c:v>
                      </c:pt>
                      <c:pt idx="1940">
                        <c:v>-1.325024729054106</c:v>
                      </c:pt>
                      <c:pt idx="1941">
                        <c:v>-1.10408090200769</c:v>
                      </c:pt>
                      <c:pt idx="1942">
                        <c:v>-1.095611256691194</c:v>
                      </c:pt>
                      <c:pt idx="1943">
                        <c:v>-1.08979765389538</c:v>
                      </c:pt>
                      <c:pt idx="1944">
                        <c:v>-1.0383243627054191</c:v>
                      </c:pt>
                      <c:pt idx="1945">
                        <c:v>-1.1143175511972361</c:v>
                      </c:pt>
                      <c:pt idx="1946">
                        <c:v>-1.1155681866948519</c:v>
                      </c:pt>
                      <c:pt idx="1947">
                        <c:v>-0.94015092854230209</c:v>
                      </c:pt>
                      <c:pt idx="1948">
                        <c:v>-0.985636133802684</c:v>
                      </c:pt>
                      <c:pt idx="1949">
                        <c:v>-1.207801945387398</c:v>
                      </c:pt>
                      <c:pt idx="1950">
                        <c:v>-1.235521271983661</c:v>
                      </c:pt>
                      <c:pt idx="1951">
                        <c:v>-1.171796115567056</c:v>
                      </c:pt>
                      <c:pt idx="1952">
                        <c:v>-1.0312321416417429</c:v>
                      </c:pt>
                      <c:pt idx="1953">
                        <c:v>-0.74753274949848048</c:v>
                      </c:pt>
                      <c:pt idx="1954">
                        <c:v>-0.56166030808675893</c:v>
                      </c:pt>
                      <c:pt idx="1955">
                        <c:v>-0.48785458749095989</c:v>
                      </c:pt>
                      <c:pt idx="1956">
                        <c:v>-0.68011980111626769</c:v>
                      </c:pt>
                      <c:pt idx="1957">
                        <c:v>-0.89169840795978705</c:v>
                      </c:pt>
                      <c:pt idx="1958">
                        <c:v>-0.98956893346679253</c:v>
                      </c:pt>
                      <c:pt idx="1959">
                        <c:v>-0.6771782185863926</c:v>
                      </c:pt>
                      <c:pt idx="1960">
                        <c:v>-0.2658724824348116</c:v>
                      </c:pt>
                      <c:pt idx="1961">
                        <c:v>-0.1435301193623196</c:v>
                      </c:pt>
                      <c:pt idx="1962">
                        <c:v>-0.24495582584314751</c:v>
                      </c:pt>
                      <c:pt idx="1963">
                        <c:v>-0.55137155438974417</c:v>
                      </c:pt>
                      <c:pt idx="1964">
                        <c:v>-0.75810024220354189</c:v>
                      </c:pt>
                      <c:pt idx="1965">
                        <c:v>-0.94925171819512899</c:v>
                      </c:pt>
                      <c:pt idx="1966">
                        <c:v>-0.98060623493658772</c:v>
                      </c:pt>
                      <c:pt idx="1967">
                        <c:v>-1.314304905343864</c:v>
                      </c:pt>
                      <c:pt idx="1968">
                        <c:v>-1.9325628467177871</c:v>
                      </c:pt>
                      <c:pt idx="1969">
                        <c:v>-2.5541611950316669</c:v>
                      </c:pt>
                      <c:pt idx="1970">
                        <c:v>-2.7754620101474159</c:v>
                      </c:pt>
                      <c:pt idx="1971">
                        <c:v>-2.8025093910113759</c:v>
                      </c:pt>
                      <c:pt idx="1972">
                        <c:v>-2.71862797364374</c:v>
                      </c:pt>
                      <c:pt idx="1973">
                        <c:v>-2.7539655007502302</c:v>
                      </c:pt>
                      <c:pt idx="1974">
                        <c:v>-2.7258638410454039</c:v>
                      </c:pt>
                      <c:pt idx="1975">
                        <c:v>-2.5906260671167298</c:v>
                      </c:pt>
                      <c:pt idx="1976">
                        <c:v>-2.5283369917103968</c:v>
                      </c:pt>
                      <c:pt idx="1977">
                        <c:v>-2.8384431687918741</c:v>
                      </c:pt>
                      <c:pt idx="1978">
                        <c:v>-2.8628128854417931</c:v>
                      </c:pt>
                      <c:pt idx="1979">
                        <c:v>-2.7643209412221381</c:v>
                      </c:pt>
                      <c:pt idx="1980">
                        <c:v>-2.3176142049632138</c:v>
                      </c:pt>
                      <c:pt idx="1981">
                        <c:v>-1.9457718074769601</c:v>
                      </c:pt>
                      <c:pt idx="1982">
                        <c:v>-1.7759112160357891</c:v>
                      </c:pt>
                      <c:pt idx="1983">
                        <c:v>-1.846574760000222</c:v>
                      </c:pt>
                      <c:pt idx="1984">
                        <c:v>-1.9855900248192551</c:v>
                      </c:pt>
                      <c:pt idx="1985">
                        <c:v>-2.0738512444338988</c:v>
                      </c:pt>
                      <c:pt idx="1986">
                        <c:v>-2.2142060026893802</c:v>
                      </c:pt>
                      <c:pt idx="1987">
                        <c:v>-2.2629237152895012</c:v>
                      </c:pt>
                      <c:pt idx="1988">
                        <c:v>-2.1396481400511909</c:v>
                      </c:pt>
                      <c:pt idx="1989">
                        <c:v>-2.0612959623022911</c:v>
                      </c:pt>
                      <c:pt idx="1990">
                        <c:v>-1.7437207509931849</c:v>
                      </c:pt>
                      <c:pt idx="1991">
                        <c:v>-1.3269998061617141</c:v>
                      </c:pt>
                      <c:pt idx="1992">
                        <c:v>-1.0867422421692241</c:v>
                      </c:pt>
                      <c:pt idx="1993">
                        <c:v>-0.74996364565613538</c:v>
                      </c:pt>
                      <c:pt idx="1994">
                        <c:v>-0.36770043541461678</c:v>
                      </c:pt>
                      <c:pt idx="1995">
                        <c:v>-0.32671724274951441</c:v>
                      </c:pt>
                      <c:pt idx="1996">
                        <c:v>-0.36413050975010891</c:v>
                      </c:pt>
                      <c:pt idx="1997">
                        <c:v>-0.50276563349287562</c:v>
                      </c:pt>
                      <c:pt idx="1998">
                        <c:v>-0.60866875604447512</c:v>
                      </c:pt>
                      <c:pt idx="1999">
                        <c:v>-0.73654798709728242</c:v>
                      </c:pt>
                      <c:pt idx="2000">
                        <c:v>-0.87841946369609025</c:v>
                      </c:pt>
                      <c:pt idx="2001">
                        <c:v>-1.046321342671388</c:v>
                      </c:pt>
                      <c:pt idx="2002">
                        <c:v>-1.0418509093872641</c:v>
                      </c:pt>
                      <c:pt idx="2003">
                        <c:v>-0.91859814862425637</c:v>
                      </c:pt>
                      <c:pt idx="2004">
                        <c:v>-0.98025021935513756</c:v>
                      </c:pt>
                      <c:pt idx="2005">
                        <c:v>-1.213011826587086</c:v>
                      </c:pt>
                      <c:pt idx="2006">
                        <c:v>-1.3589060815912211</c:v>
                      </c:pt>
                      <c:pt idx="2007">
                        <c:v>-1.549908214589337</c:v>
                      </c:pt>
                      <c:pt idx="2008">
                        <c:v>-1.901862769012818</c:v>
                      </c:pt>
                      <c:pt idx="2009">
                        <c:v>-2.4093541543525041</c:v>
                      </c:pt>
                      <c:pt idx="2010">
                        <c:v>-2.7164087165851449</c:v>
                      </c:pt>
                      <c:pt idx="2011">
                        <c:v>-2.787518995936606</c:v>
                      </c:pt>
                      <c:pt idx="2012">
                        <c:v>-2.8505450819229039</c:v>
                      </c:pt>
                      <c:pt idx="2013">
                        <c:v>-2.7166693067844569</c:v>
                      </c:pt>
                      <c:pt idx="2014">
                        <c:v>-2.390540508641104</c:v>
                      </c:pt>
                      <c:pt idx="2015">
                        <c:v>-2.5785782270591411</c:v>
                      </c:pt>
                      <c:pt idx="2016">
                        <c:v>-2.9376290753295962</c:v>
                      </c:pt>
                      <c:pt idx="2017">
                        <c:v>-3.3764133551900999</c:v>
                      </c:pt>
                      <c:pt idx="2018">
                        <c:v>-3.869727117821701</c:v>
                      </c:pt>
                      <c:pt idx="2019">
                        <c:v>-4.3108525614983391</c:v>
                      </c:pt>
                      <c:pt idx="2020">
                        <c:v>-4.7536447348890736</c:v>
                      </c:pt>
                      <c:pt idx="2021">
                        <c:v>-5.0464097327094546</c:v>
                      </c:pt>
                      <c:pt idx="2022">
                        <c:v>-4.6100817590524317</c:v>
                      </c:pt>
                      <c:pt idx="2023">
                        <c:v>-4.0153671194907004</c:v>
                      </c:pt>
                      <c:pt idx="2024">
                        <c:v>-3.1589274859405259</c:v>
                      </c:pt>
                      <c:pt idx="2025">
                        <c:v>-2.5264442920145149</c:v>
                      </c:pt>
                      <c:pt idx="2026">
                        <c:v>-2.2210450248866338</c:v>
                      </c:pt>
                      <c:pt idx="2027">
                        <c:v>-2.2848319043008938</c:v>
                      </c:pt>
                      <c:pt idx="2028">
                        <c:v>-2.3213759848737698</c:v>
                      </c:pt>
                      <c:pt idx="2029">
                        <c:v>-2.467330505497638</c:v>
                      </c:pt>
                      <c:pt idx="2030">
                        <c:v>-2.2014483902567612</c:v>
                      </c:pt>
                      <c:pt idx="2031">
                        <c:v>-1.829715704922849</c:v>
                      </c:pt>
                      <c:pt idx="2032">
                        <c:v>-1.5039504901214329</c:v>
                      </c:pt>
                      <c:pt idx="2033">
                        <c:v>-1.0221640773938261</c:v>
                      </c:pt>
                      <c:pt idx="2034">
                        <c:v>-0.42730980957649362</c:v>
                      </c:pt>
                      <c:pt idx="2035">
                        <c:v>-5.81984696744135E-2</c:v>
                      </c:pt>
                      <c:pt idx="2036">
                        <c:v>0.1477279045395265</c:v>
                      </c:pt>
                      <c:pt idx="2037">
                        <c:v>0.22298982952906529</c:v>
                      </c:pt>
                      <c:pt idx="2038">
                        <c:v>0.35545234092718497</c:v>
                      </c:pt>
                      <c:pt idx="2039">
                        <c:v>0.63589396665415177</c:v>
                      </c:pt>
                      <c:pt idx="2040">
                        <c:v>1.412088264561828</c:v>
                      </c:pt>
                      <c:pt idx="2041">
                        <c:v>1.9037885608923759</c:v>
                      </c:pt>
                      <c:pt idx="2042">
                        <c:v>2.0117702049580348</c:v>
                      </c:pt>
                      <c:pt idx="2043">
                        <c:v>1.9631926878707739</c:v>
                      </c:pt>
                      <c:pt idx="2044">
                        <c:v>2.0088017554959641</c:v>
                      </c:pt>
                      <c:pt idx="2045">
                        <c:v>2.425080162756688</c:v>
                      </c:pt>
                      <c:pt idx="2046">
                        <c:v>2.720714267961311</c:v>
                      </c:pt>
                      <c:pt idx="2047">
                        <c:v>2.8146397337126858</c:v>
                      </c:pt>
                      <c:pt idx="2048">
                        <c:v>3.0721604345151139</c:v>
                      </c:pt>
                      <c:pt idx="2049">
                        <c:v>2.898517794953384</c:v>
                      </c:pt>
                      <c:pt idx="2050">
                        <c:v>2.525536540826101</c:v>
                      </c:pt>
                      <c:pt idx="2051">
                        <c:v>2.4783984382701512</c:v>
                      </c:pt>
                      <c:pt idx="2052">
                        <c:v>2.5360756935698099</c:v>
                      </c:pt>
                      <c:pt idx="2053">
                        <c:v>2.9951284468797512</c:v>
                      </c:pt>
                      <c:pt idx="2054">
                        <c:v>3.4078663612363509</c:v>
                      </c:pt>
                      <c:pt idx="2055">
                        <c:v>3.2219463368829881</c:v>
                      </c:pt>
                      <c:pt idx="2056">
                        <c:v>3.1898597563026398</c:v>
                      </c:pt>
                      <c:pt idx="2057">
                        <c:v>2.885266657054153</c:v>
                      </c:pt>
                      <c:pt idx="2058">
                        <c:v>2.3782314496089572</c:v>
                      </c:pt>
                      <c:pt idx="2059">
                        <c:v>2.350636095533956</c:v>
                      </c:pt>
                      <c:pt idx="2060">
                        <c:v>2.4935738185106948</c:v>
                      </c:pt>
                      <c:pt idx="2061">
                        <c:v>2.4537953267802508</c:v>
                      </c:pt>
                      <c:pt idx="2062">
                        <c:v>2.336347017897022</c:v>
                      </c:pt>
                      <c:pt idx="2063">
                        <c:v>2.4584739988236568</c:v>
                      </c:pt>
                      <c:pt idx="2064">
                        <c:v>2.4278820628263822</c:v>
                      </c:pt>
                      <c:pt idx="2065">
                        <c:v>2.3921309275511948</c:v>
                      </c:pt>
                      <c:pt idx="2066">
                        <c:v>2.4037947167088198</c:v>
                      </c:pt>
                      <c:pt idx="2067">
                        <c:v>2.5024972558179499</c:v>
                      </c:pt>
                      <c:pt idx="2068">
                        <c:v>2.88179776446994</c:v>
                      </c:pt>
                      <c:pt idx="2069">
                        <c:v>2.999103076096334</c:v>
                      </c:pt>
                      <c:pt idx="2070">
                        <c:v>2.788857194574951</c:v>
                      </c:pt>
                      <c:pt idx="2071">
                        <c:v>2.5519542378454951</c:v>
                      </c:pt>
                      <c:pt idx="2072">
                        <c:v>2.4484560969168379</c:v>
                      </c:pt>
                      <c:pt idx="2073">
                        <c:v>2.4139359285004658</c:v>
                      </c:pt>
                      <c:pt idx="2074">
                        <c:v>2.7334480664204732</c:v>
                      </c:pt>
                      <c:pt idx="2075">
                        <c:v>2.8064327313650872</c:v>
                      </c:pt>
                      <c:pt idx="2076">
                        <c:v>2.7830707370006729</c:v>
                      </c:pt>
                      <c:pt idx="2077">
                        <c:v>2.5692509673065231</c:v>
                      </c:pt>
                      <c:pt idx="2078">
                        <c:v>2.605268298694182</c:v>
                      </c:pt>
                      <c:pt idx="2079">
                        <c:v>2.5318086838920228</c:v>
                      </c:pt>
                      <c:pt idx="2080">
                        <c:v>2.3974564451626281</c:v>
                      </c:pt>
                      <c:pt idx="2081">
                        <c:v>2.1552549989716692</c:v>
                      </c:pt>
                      <c:pt idx="2082">
                        <c:v>2.0851472321134841</c:v>
                      </c:pt>
                      <c:pt idx="2083">
                        <c:v>2.0519356304540501</c:v>
                      </c:pt>
                      <c:pt idx="2084">
                        <c:v>1.8614330991637349</c:v>
                      </c:pt>
                      <c:pt idx="2085">
                        <c:v>1.5698471307217201</c:v>
                      </c:pt>
                      <c:pt idx="2086">
                        <c:v>1.5265159755642339</c:v>
                      </c:pt>
                      <c:pt idx="2087">
                        <c:v>1.7508794020921521</c:v>
                      </c:pt>
                      <c:pt idx="2088">
                        <c:v>2.124593078739943</c:v>
                      </c:pt>
                      <c:pt idx="2089">
                        <c:v>2.1971436643695652</c:v>
                      </c:pt>
                      <c:pt idx="2090">
                        <c:v>2.1858373116401131</c:v>
                      </c:pt>
                      <c:pt idx="2091">
                        <c:v>2.320114848549816</c:v>
                      </c:pt>
                      <c:pt idx="2092">
                        <c:v>2.1960577727895911</c:v>
                      </c:pt>
                      <c:pt idx="2093">
                        <c:v>2.287296094762477</c:v>
                      </c:pt>
                      <c:pt idx="2094">
                        <c:v>2.3463199413912812</c:v>
                      </c:pt>
                      <c:pt idx="2095">
                        <c:v>2.5603427810971771</c:v>
                      </c:pt>
                      <c:pt idx="2096">
                        <c:v>2.5952463892384152</c:v>
                      </c:pt>
                      <c:pt idx="2097">
                        <c:v>2.6581659094612031</c:v>
                      </c:pt>
                      <c:pt idx="2098">
                        <c:v>2.695974258323107</c:v>
                      </c:pt>
                      <c:pt idx="2099">
                        <c:v>2.5647496084776269</c:v>
                      </c:pt>
                      <c:pt idx="2100">
                        <c:v>2.5622450375486192</c:v>
                      </c:pt>
                      <c:pt idx="2101">
                        <c:v>2.8219850243524109</c:v>
                      </c:pt>
                      <c:pt idx="2102">
                        <c:v>3.0416484597305748</c:v>
                      </c:pt>
                      <c:pt idx="2103">
                        <c:v>3.0500546586770469</c:v>
                      </c:pt>
                      <c:pt idx="2104">
                        <c:v>2.844873735576428</c:v>
                      </c:pt>
                      <c:pt idx="2105">
                        <c:v>2.9008236870403068</c:v>
                      </c:pt>
                      <c:pt idx="2106">
                        <c:v>2.7321219746215721</c:v>
                      </c:pt>
                      <c:pt idx="2107">
                        <c:v>2.6069741544625229</c:v>
                      </c:pt>
                      <c:pt idx="2108">
                        <c:v>2.826862260057498</c:v>
                      </c:pt>
                      <c:pt idx="2109">
                        <c:v>3.105048817814704</c:v>
                      </c:pt>
                      <c:pt idx="2110">
                        <c:v>3.1983693749530828</c:v>
                      </c:pt>
                      <c:pt idx="2111">
                        <c:v>3.2648633566613232</c:v>
                      </c:pt>
                      <c:pt idx="2112">
                        <c:v>3.5450842628534098</c:v>
                      </c:pt>
                      <c:pt idx="2113">
                        <c:v>3.6663939495866988</c:v>
                      </c:pt>
                      <c:pt idx="2114">
                        <c:v>3.7751311141726851</c:v>
                      </c:pt>
                      <c:pt idx="2115">
                        <c:v>4.1598254292254566</c:v>
                      </c:pt>
                      <c:pt idx="2116">
                        <c:v>4.4715919359659679</c:v>
                      </c:pt>
                      <c:pt idx="2117">
                        <c:v>4.8812933690132523</c:v>
                      </c:pt>
                      <c:pt idx="2118">
                        <c:v>4.8886638824166964</c:v>
                      </c:pt>
                      <c:pt idx="2119">
                        <c:v>5.0583357463663896</c:v>
                      </c:pt>
                      <c:pt idx="2120">
                        <c:v>5.1252899067534718</c:v>
                      </c:pt>
                      <c:pt idx="2121">
                        <c:v>5.0460212365561432</c:v>
                      </c:pt>
                      <c:pt idx="2122">
                        <c:v>5.1264494245029688</c:v>
                      </c:pt>
                      <c:pt idx="2123">
                        <c:v>4.9275010914036397</c:v>
                      </c:pt>
                      <c:pt idx="2124">
                        <c:v>4.8476798358612241</c:v>
                      </c:pt>
                      <c:pt idx="2125">
                        <c:v>5.0214880653363094</c:v>
                      </c:pt>
                      <c:pt idx="2126">
                        <c:v>4.9864292895191662</c:v>
                      </c:pt>
                      <c:pt idx="2127">
                        <c:v>4.3067160456632259</c:v>
                      </c:pt>
                      <c:pt idx="2128">
                        <c:v>4.1503914464526179</c:v>
                      </c:pt>
                      <c:pt idx="2129">
                        <c:v>4.0772530656945403</c:v>
                      </c:pt>
                      <c:pt idx="2130">
                        <c:v>3.7863309536343639</c:v>
                      </c:pt>
                      <c:pt idx="2131">
                        <c:v>3.644929364098306</c:v>
                      </c:pt>
                      <c:pt idx="2132">
                        <c:v>3.5749681533666569</c:v>
                      </c:pt>
                      <c:pt idx="2133">
                        <c:v>3.8172018508373151</c:v>
                      </c:pt>
                      <c:pt idx="2134">
                        <c:v>4.2935376875767011</c:v>
                      </c:pt>
                      <c:pt idx="2135">
                        <c:v>4.2723083039779448</c:v>
                      </c:pt>
                      <c:pt idx="2136">
                        <c:v>3.9561938182524812</c:v>
                      </c:pt>
                      <c:pt idx="2137">
                        <c:v>3.972666986268127</c:v>
                      </c:pt>
                      <c:pt idx="2138">
                        <c:v>4.0347276779543257</c:v>
                      </c:pt>
                      <c:pt idx="2139">
                        <c:v>4.0254333026066824</c:v>
                      </c:pt>
                      <c:pt idx="2140">
                        <c:v>3.9337671593301962</c:v>
                      </c:pt>
                      <c:pt idx="2141">
                        <c:v>3.8541611875681459</c:v>
                      </c:pt>
                      <c:pt idx="2142">
                        <c:v>3.7872432789092971</c:v>
                      </c:pt>
                      <c:pt idx="2143">
                        <c:v>3.9289929213780308</c:v>
                      </c:pt>
                      <c:pt idx="2144">
                        <c:v>3.923753472802149</c:v>
                      </c:pt>
                      <c:pt idx="2145">
                        <c:v>3.810173990153602</c:v>
                      </c:pt>
                      <c:pt idx="2146">
                        <c:v>3.5637344747809978</c:v>
                      </c:pt>
                      <c:pt idx="2147">
                        <c:v>3.3422288667732132</c:v>
                      </c:pt>
                      <c:pt idx="2148">
                        <c:v>3.323423054190688</c:v>
                      </c:pt>
                      <c:pt idx="2149">
                        <c:v>3.3033406531847431</c:v>
                      </c:pt>
                      <c:pt idx="2150">
                        <c:v>3.157203022044146</c:v>
                      </c:pt>
                      <c:pt idx="2151">
                        <c:v>3.1147552584737519</c:v>
                      </c:pt>
                      <c:pt idx="2152">
                        <c:v>3.2534399093255502</c:v>
                      </c:pt>
                      <c:pt idx="2153">
                        <c:v>3.190860519279525</c:v>
                      </c:pt>
                      <c:pt idx="2154">
                        <c:v>3.070518814051316</c:v>
                      </c:pt>
                      <c:pt idx="2155">
                        <c:v>2.9708258641061049</c:v>
                      </c:pt>
                      <c:pt idx="2156">
                        <c:v>2.6918633733980402</c:v>
                      </c:pt>
                      <c:pt idx="2157">
                        <c:v>2.6142712231054919</c:v>
                      </c:pt>
                      <c:pt idx="2158">
                        <c:v>2.5130745468738689</c:v>
                      </c:pt>
                      <c:pt idx="2159">
                        <c:v>2.6349165495585498</c:v>
                      </c:pt>
                      <c:pt idx="2160">
                        <c:v>2.5328318127989111</c:v>
                      </c:pt>
                      <c:pt idx="2161">
                        <c:v>2.2549850648288028</c:v>
                      </c:pt>
                      <c:pt idx="2162">
                        <c:v>1.878967821497689</c:v>
                      </c:pt>
                      <c:pt idx="2163">
                        <c:v>1.7732614468515</c:v>
                      </c:pt>
                      <c:pt idx="2164">
                        <c:v>1.8408325376593391</c:v>
                      </c:pt>
                      <c:pt idx="2165">
                        <c:v>2.3174393853673281</c:v>
                      </c:pt>
                      <c:pt idx="2166">
                        <c:v>2.3886588818955081</c:v>
                      </c:pt>
                      <c:pt idx="2167">
                        <c:v>2.502426738684683</c:v>
                      </c:pt>
                      <c:pt idx="2168">
                        <c:v>2.9134622943395891</c:v>
                      </c:pt>
                      <c:pt idx="2169">
                        <c:v>3.1333550209752601</c:v>
                      </c:pt>
                      <c:pt idx="2170">
                        <c:v>2.858213889521914</c:v>
                      </c:pt>
                      <c:pt idx="2171">
                        <c:v>3.0823303278734651</c:v>
                      </c:pt>
                      <c:pt idx="2172">
                        <c:v>3.7323216364989849</c:v>
                      </c:pt>
                      <c:pt idx="2173">
                        <c:v>3.8227100036884298</c:v>
                      </c:pt>
                      <c:pt idx="2174">
                        <c:v>3.5441027789548629</c:v>
                      </c:pt>
                      <c:pt idx="2175">
                        <c:v>3.4191445568290901</c:v>
                      </c:pt>
                      <c:pt idx="2176">
                        <c:v>3.251742835092291</c:v>
                      </c:pt>
                      <c:pt idx="2177">
                        <c:v>3.569023566564459</c:v>
                      </c:pt>
                      <c:pt idx="2178">
                        <c:v>3.781759356284903</c:v>
                      </c:pt>
                      <c:pt idx="2179">
                        <c:v>3.6460525962107</c:v>
                      </c:pt>
                      <c:pt idx="2180">
                        <c:v>3.0698303935650539</c:v>
                      </c:pt>
                      <c:pt idx="2181">
                        <c:v>2.5043141674066329</c:v>
                      </c:pt>
                      <c:pt idx="2182">
                        <c:v>2.4571645279040109</c:v>
                      </c:pt>
                      <c:pt idx="2183">
                        <c:v>2.7293558343292248</c:v>
                      </c:pt>
                      <c:pt idx="2184">
                        <c:v>2.7921863370848321</c:v>
                      </c:pt>
                      <c:pt idx="2185">
                        <c:v>2.4512851428848759</c:v>
                      </c:pt>
                      <c:pt idx="2186">
                        <c:v>2.1803651471456869</c:v>
                      </c:pt>
                      <c:pt idx="2187">
                        <c:v>1.919077478348874</c:v>
                      </c:pt>
                      <c:pt idx="2188">
                        <c:v>1.8188019634422681</c:v>
                      </c:pt>
                      <c:pt idx="2189">
                        <c:v>1.6476062506948499</c:v>
                      </c:pt>
                      <c:pt idx="2190">
                        <c:v>1.243636227483164</c:v>
                      </c:pt>
                      <c:pt idx="2191">
                        <c:v>0.94066906264833061</c:v>
                      </c:pt>
                      <c:pt idx="2192">
                        <c:v>0.8485197424224038</c:v>
                      </c:pt>
                      <c:pt idx="2193">
                        <c:v>0.79430413022601021</c:v>
                      </c:pt>
                      <c:pt idx="2194">
                        <c:v>0.70106824742461005</c:v>
                      </c:pt>
                      <c:pt idx="2195">
                        <c:v>0.47037631892971959</c:v>
                      </c:pt>
                      <c:pt idx="2196">
                        <c:v>0.24110920891034909</c:v>
                      </c:pt>
                      <c:pt idx="2197">
                        <c:v>0.3404592133872047</c:v>
                      </c:pt>
                      <c:pt idx="2198">
                        <c:v>0.39500646866741629</c:v>
                      </c:pt>
                      <c:pt idx="2199">
                        <c:v>0.41255983012647868</c:v>
                      </c:pt>
                      <c:pt idx="2200">
                        <c:v>0.64860641254771523</c:v>
                      </c:pt>
                      <c:pt idx="2201">
                        <c:v>0.84163355349663482</c:v>
                      </c:pt>
                      <c:pt idx="2202">
                        <c:v>0.54134026954261116</c:v>
                      </c:pt>
                      <c:pt idx="2203">
                        <c:v>0.7653961785293395</c:v>
                      </c:pt>
                      <c:pt idx="2204">
                        <c:v>0.63648382031548945</c:v>
                      </c:pt>
                      <c:pt idx="2205">
                        <c:v>0.17923137974028361</c:v>
                      </c:pt>
                      <c:pt idx="2206">
                        <c:v>0.3686978602595915</c:v>
                      </c:pt>
                      <c:pt idx="2207">
                        <c:v>0.77736073099133807</c:v>
                      </c:pt>
                      <c:pt idx="2208">
                        <c:v>1.02551229809748</c:v>
                      </c:pt>
                      <c:pt idx="2209">
                        <c:v>0.92709680562755237</c:v>
                      </c:pt>
                      <c:pt idx="2210">
                        <c:v>0.53907895785313598</c:v>
                      </c:pt>
                      <c:pt idx="2211">
                        <c:v>0.32601488693323832</c:v>
                      </c:pt>
                      <c:pt idx="2212">
                        <c:v>0.44429391354577691</c:v>
                      </c:pt>
                      <c:pt idx="2213">
                        <c:v>0.48952161573762287</c:v>
                      </c:pt>
                      <c:pt idx="2214">
                        <c:v>0.51259114305682618</c:v>
                      </c:pt>
                      <c:pt idx="2215">
                        <c:v>0.34963424276502142</c:v>
                      </c:pt>
                      <c:pt idx="2216">
                        <c:v>0.54789178139566908</c:v>
                      </c:pt>
                      <c:pt idx="2217">
                        <c:v>0.79397742246641911</c:v>
                      </c:pt>
                      <c:pt idx="2218">
                        <c:v>0.68998626615753456</c:v>
                      </c:pt>
                      <c:pt idx="2219">
                        <c:v>0.55595123907396027</c:v>
                      </c:pt>
                      <c:pt idx="2220">
                        <c:v>0.45166804709740782</c:v>
                      </c:pt>
                      <c:pt idx="2221">
                        <c:v>0.17830472512155701</c:v>
                      </c:pt>
                      <c:pt idx="2222">
                        <c:v>-0.1005610509061991</c:v>
                      </c:pt>
                      <c:pt idx="2223">
                        <c:v>-0.36736325229990441</c:v>
                      </c:pt>
                      <c:pt idx="2224">
                        <c:v>-0.30505070162757081</c:v>
                      </c:pt>
                      <c:pt idx="2225">
                        <c:v>-0.37398392806603831</c:v>
                      </c:pt>
                      <c:pt idx="2226">
                        <c:v>-0.42699347009813932</c:v>
                      </c:pt>
                      <c:pt idx="2227">
                        <c:v>-0.30209872721981379</c:v>
                      </c:pt>
                      <c:pt idx="2228">
                        <c:v>-0.44004361019356641</c:v>
                      </c:pt>
                      <c:pt idx="2229">
                        <c:v>-0.68647869618652912</c:v>
                      </c:pt>
                      <c:pt idx="2230">
                        <c:v>-1.155822170848906</c:v>
                      </c:pt>
                      <c:pt idx="2231">
                        <c:v>-1.678520213855496</c:v>
                      </c:pt>
                      <c:pt idx="2232">
                        <c:v>-1.892999929592069</c:v>
                      </c:pt>
                      <c:pt idx="2233">
                        <c:v>-2.0801020113393438</c:v>
                      </c:pt>
                      <c:pt idx="2234">
                        <c:v>-1.1755172761267889</c:v>
                      </c:pt>
                      <c:pt idx="2235">
                        <c:v>-0.46386937962429908</c:v>
                      </c:pt>
                      <c:pt idx="2236">
                        <c:v>-0.79399438500884323</c:v>
                      </c:pt>
                      <c:pt idx="2237">
                        <c:v>-0.53292728116230714</c:v>
                      </c:pt>
                      <c:pt idx="2238">
                        <c:v>0.44393105786576331</c:v>
                      </c:pt>
                      <c:pt idx="2239">
                        <c:v>-0.84809599657812285</c:v>
                      </c:pt>
                      <c:pt idx="2240">
                        <c:v>5.0353775628668239E-2</c:v>
                      </c:pt>
                      <c:pt idx="2241">
                        <c:v>-2.6068493438748411E-2</c:v>
                      </c:pt>
                      <c:pt idx="2242">
                        <c:v>0.29860243432013878</c:v>
                      </c:pt>
                      <c:pt idx="2243">
                        <c:v>0.1095988390598872</c:v>
                      </c:pt>
                      <c:pt idx="2244">
                        <c:v>0.28184192814759279</c:v>
                      </c:pt>
                      <c:pt idx="2245">
                        <c:v>0.69378213349243623</c:v>
                      </c:pt>
                      <c:pt idx="2246">
                        <c:v>0.61624025987279263</c:v>
                      </c:pt>
                      <c:pt idx="2247">
                        <c:v>0.62192962537788443</c:v>
                      </c:pt>
                      <c:pt idx="2248">
                        <c:v>0.71018025101919824</c:v>
                      </c:pt>
                      <c:pt idx="2249">
                        <c:v>0.91206850054079358</c:v>
                      </c:pt>
                      <c:pt idx="2250">
                        <c:v>0.92477124490005214</c:v>
                      </c:pt>
                      <c:pt idx="2251">
                        <c:v>0.84436503541107355</c:v>
                      </c:pt>
                      <c:pt idx="2252">
                        <c:v>0.69832040315851562</c:v>
                      </c:pt>
                      <c:pt idx="2253">
                        <c:v>0.52020342338983006</c:v>
                      </c:pt>
                      <c:pt idx="2254">
                        <c:v>0.4863115652773034</c:v>
                      </c:pt>
                      <c:pt idx="2255">
                        <c:v>0.46372130319209293</c:v>
                      </c:pt>
                      <c:pt idx="2256">
                        <c:v>0.50920824341104254</c:v>
                      </c:pt>
                      <c:pt idx="2257">
                        <c:v>0.82864695238347286</c:v>
                      </c:pt>
                      <c:pt idx="2258">
                        <c:v>1.139066457591063</c:v>
                      </c:pt>
                      <c:pt idx="2259">
                        <c:v>1.4326710759812731</c:v>
                      </c:pt>
                      <c:pt idx="2260">
                        <c:v>1.646614149141949</c:v>
                      </c:pt>
                      <c:pt idx="2261">
                        <c:v>1.921353021810881</c:v>
                      </c:pt>
                      <c:pt idx="2262">
                        <c:v>2.1677402232051839</c:v>
                      </c:pt>
                      <c:pt idx="2263">
                        <c:v>2.4932913526747509</c:v>
                      </c:pt>
                      <c:pt idx="2264">
                        <c:v>2.6330418489903091</c:v>
                      </c:pt>
                      <c:pt idx="2265">
                        <c:v>2.6344155671842149</c:v>
                      </c:pt>
                      <c:pt idx="2266">
                        <c:v>2.554332122162486</c:v>
                      </c:pt>
                      <c:pt idx="2267">
                        <c:v>2.3820456052223911</c:v>
                      </c:pt>
                      <c:pt idx="2268">
                        <c:v>2.079598006600182</c:v>
                      </c:pt>
                      <c:pt idx="2269">
                        <c:v>1.605820891561258</c:v>
                      </c:pt>
                      <c:pt idx="2270">
                        <c:v>1.44927172807951</c:v>
                      </c:pt>
                      <c:pt idx="2271">
                        <c:v>1.48682817675364</c:v>
                      </c:pt>
                      <c:pt idx="2272">
                        <c:v>1.669118574634187</c:v>
                      </c:pt>
                      <c:pt idx="2273">
                        <c:v>1.9585522390217991</c:v>
                      </c:pt>
                      <c:pt idx="2274">
                        <c:v>2.0901453558455292</c:v>
                      </c:pt>
                      <c:pt idx="2275">
                        <c:v>2.1135962105946509</c:v>
                      </c:pt>
                      <c:pt idx="2276">
                        <c:v>2.0381751555253902</c:v>
                      </c:pt>
                      <c:pt idx="2277">
                        <c:v>2.0243166635834471</c:v>
                      </c:pt>
                      <c:pt idx="2278">
                        <c:v>2.1713612576502008</c:v>
                      </c:pt>
                      <c:pt idx="2279">
                        <c:v>2.2782061383539451</c:v>
                      </c:pt>
                      <c:pt idx="2280">
                        <c:v>2.3485779799017439</c:v>
                      </c:pt>
                      <c:pt idx="2281">
                        <c:v>2.424654840973556</c:v>
                      </c:pt>
                      <c:pt idx="2282">
                        <c:v>2.3812585647250719</c:v>
                      </c:pt>
                      <c:pt idx="2283">
                        <c:v>2.3701516685376949</c:v>
                      </c:pt>
                      <c:pt idx="2284">
                        <c:v>2.5332337690529698</c:v>
                      </c:pt>
                      <c:pt idx="2285">
                        <c:v>2.6956883731403618</c:v>
                      </c:pt>
                      <c:pt idx="2286">
                        <c:v>2.8934058687974979</c:v>
                      </c:pt>
                      <c:pt idx="2287">
                        <c:v>3.3452072315568309</c:v>
                      </c:pt>
                      <c:pt idx="2288">
                        <c:v>3.7414669040101138</c:v>
                      </c:pt>
                      <c:pt idx="2289">
                        <c:v>3.9108996306069872</c:v>
                      </c:pt>
                      <c:pt idx="2290">
                        <c:v>3.9231711023967439</c:v>
                      </c:pt>
                      <c:pt idx="2291">
                        <c:v>3.679308027283398</c:v>
                      </c:pt>
                      <c:pt idx="2292">
                        <c:v>3.2153135874152041</c:v>
                      </c:pt>
                      <c:pt idx="2293">
                        <c:v>2.9653998449294492</c:v>
                      </c:pt>
                      <c:pt idx="2294">
                        <c:v>2.7665866557980641</c:v>
                      </c:pt>
                      <c:pt idx="2295">
                        <c:v>2.685451109372142</c:v>
                      </c:pt>
                      <c:pt idx="2296">
                        <c:v>2.6919277724812449</c:v>
                      </c:pt>
                      <c:pt idx="2297">
                        <c:v>2.7679105768671088</c:v>
                      </c:pt>
                      <c:pt idx="2298">
                        <c:v>2.8915980511627879</c:v>
                      </c:pt>
                      <c:pt idx="2299">
                        <c:v>2.845385077427439</c:v>
                      </c:pt>
                      <c:pt idx="2300">
                        <c:v>2.5782201769269379</c:v>
                      </c:pt>
                      <c:pt idx="2301">
                        <c:v>2.3535473213235529</c:v>
                      </c:pt>
                      <c:pt idx="2302">
                        <c:v>2.3571669817599141</c:v>
                      </c:pt>
                      <c:pt idx="2303">
                        <c:v>4.148706551263019</c:v>
                      </c:pt>
                      <c:pt idx="2304">
                        <c:v>3.256576839037558</c:v>
                      </c:pt>
                      <c:pt idx="2305">
                        <c:v>3.731389826800712</c:v>
                      </c:pt>
                      <c:pt idx="2306">
                        <c:v>4.0357620081404901</c:v>
                      </c:pt>
                      <c:pt idx="2307">
                        <c:v>4.9144042759812256</c:v>
                      </c:pt>
                      <c:pt idx="2308">
                        <c:v>3.8582937110834732</c:v>
                      </c:pt>
                      <c:pt idx="2309">
                        <c:v>3.7292894346350201</c:v>
                      </c:pt>
                      <c:pt idx="2310">
                        <c:v>3.6903406407426069</c:v>
                      </c:pt>
                      <c:pt idx="2311">
                        <c:v>3.8473220241780641</c:v>
                      </c:pt>
                      <c:pt idx="2312">
                        <c:v>4.0902565817420049</c:v>
                      </c:pt>
                      <c:pt idx="2313">
                        <c:v>4.3192159232473823</c:v>
                      </c:pt>
                      <c:pt idx="2314">
                        <c:v>4.4735103025753711</c:v>
                      </c:pt>
                      <c:pt idx="2315">
                        <c:v>4.6979410353616036</c:v>
                      </c:pt>
                      <c:pt idx="2316">
                        <c:v>4.8090305408303138</c:v>
                      </c:pt>
                      <c:pt idx="2317">
                        <c:v>4.7833587856584021</c:v>
                      </c:pt>
                      <c:pt idx="2318">
                        <c:v>4.6004974559854439</c:v>
                      </c:pt>
                      <c:pt idx="2319">
                        <c:v>4.4383964952791191</c:v>
                      </c:pt>
                      <c:pt idx="2320">
                        <c:v>4.4827761516732636</c:v>
                      </c:pt>
                      <c:pt idx="2321">
                        <c:v>4.8297753431379693</c:v>
                      </c:pt>
                      <c:pt idx="2322">
                        <c:v>5.3025977542524512</c:v>
                      </c:pt>
                      <c:pt idx="2323">
                        <c:v>5.7317215411160944</c:v>
                      </c:pt>
                      <c:pt idx="2324">
                        <c:v>5.9672113238945359</c:v>
                      </c:pt>
                      <c:pt idx="2325">
                        <c:v>5.847427137906462</c:v>
                      </c:pt>
                      <c:pt idx="2326">
                        <c:v>5.5709782266845771</c:v>
                      </c:pt>
                      <c:pt idx="2327">
                        <c:v>5.5716789001749403</c:v>
                      </c:pt>
                      <c:pt idx="2328">
                        <c:v>5.9016460937620394</c:v>
                      </c:pt>
                      <c:pt idx="2329">
                        <c:v>6.1773438576506132</c:v>
                      </c:pt>
                      <c:pt idx="2330">
                        <c:v>6.3758872579641528</c:v>
                      </c:pt>
                      <c:pt idx="2331">
                        <c:v>6.3252889456005406</c:v>
                      </c:pt>
                      <c:pt idx="2332">
                        <c:v>6.1519044179539781</c:v>
                      </c:pt>
                      <c:pt idx="2333">
                        <c:v>6.0552056111503214</c:v>
                      </c:pt>
                      <c:pt idx="2334">
                        <c:v>6.0251704668091666</c:v>
                      </c:pt>
                      <c:pt idx="2335">
                        <c:v>6.1554071190052388</c:v>
                      </c:pt>
                      <c:pt idx="2336">
                        <c:v>6.4809270988388636</c:v>
                      </c:pt>
                      <c:pt idx="2337">
                        <c:v>6.9157759251296742</c:v>
                      </c:pt>
                      <c:pt idx="2338">
                        <c:v>7.4487626842489254</c:v>
                      </c:pt>
                      <c:pt idx="2339">
                        <c:v>7.6398826738868344</c:v>
                      </c:pt>
                      <c:pt idx="2340">
                        <c:v>7.8605983010509508</c:v>
                      </c:pt>
                      <c:pt idx="2341">
                        <c:v>8.0777881743610713</c:v>
                      </c:pt>
                      <c:pt idx="2342">
                        <c:v>8.1070149822538173</c:v>
                      </c:pt>
                      <c:pt idx="2343">
                        <c:v>8.0405061950154071</c:v>
                      </c:pt>
                      <c:pt idx="2344">
                        <c:v>8.1642816783274412</c:v>
                      </c:pt>
                      <c:pt idx="2345">
                        <c:v>8.2452929281503025</c:v>
                      </c:pt>
                      <c:pt idx="2346">
                        <c:v>8.0549817417159399</c:v>
                      </c:pt>
                      <c:pt idx="2347">
                        <c:v>7.7602878610998589</c:v>
                      </c:pt>
                      <c:pt idx="2348">
                        <c:v>7.284601518021887</c:v>
                      </c:pt>
                      <c:pt idx="2349">
                        <c:v>6.92014904861799</c:v>
                      </c:pt>
                      <c:pt idx="2350">
                        <c:v>6.6356207547081514</c:v>
                      </c:pt>
                      <c:pt idx="2351">
                        <c:v>6.4174908051127231</c:v>
                      </c:pt>
                      <c:pt idx="2352">
                        <c:v>6.4383750813172727</c:v>
                      </c:pt>
                      <c:pt idx="2353">
                        <c:v>6.5709292501789296</c:v>
                      </c:pt>
                      <c:pt idx="2354">
                        <c:v>6.7143836920053523</c:v>
                      </c:pt>
                      <c:pt idx="2355">
                        <c:v>6.8529738819909616</c:v>
                      </c:pt>
                      <c:pt idx="2356">
                        <c:v>6.9681140397669292</c:v>
                      </c:pt>
                      <c:pt idx="2357">
                        <c:v>6.9705634006495947</c:v>
                      </c:pt>
                      <c:pt idx="2358">
                        <c:v>6.8854345176340823</c:v>
                      </c:pt>
                      <c:pt idx="2359">
                        <c:v>6.7677041246048706</c:v>
                      </c:pt>
                      <c:pt idx="2360">
                        <c:v>6.7520639857124953</c:v>
                      </c:pt>
                      <c:pt idx="2361">
                        <c:v>6.8206041323248794</c:v>
                      </c:pt>
                      <c:pt idx="2362">
                        <c:v>6.8111624194237557</c:v>
                      </c:pt>
                      <c:pt idx="2363">
                        <c:v>6.6184066489446929</c:v>
                      </c:pt>
                      <c:pt idx="2364">
                        <c:v>6.4345443530959683</c:v>
                      </c:pt>
                      <c:pt idx="2365">
                        <c:v>6.1356202537040483</c:v>
                      </c:pt>
                      <c:pt idx="2366">
                        <c:v>5.8272687333042841</c:v>
                      </c:pt>
                      <c:pt idx="2367">
                        <c:v>5.6937661024092048</c:v>
                      </c:pt>
                      <c:pt idx="2368">
                        <c:v>5.7286121923012967</c:v>
                      </c:pt>
                      <c:pt idx="2369">
                        <c:v>5.6145984621606306</c:v>
                      </c:pt>
                      <c:pt idx="2370">
                        <c:v>5.3743890751448093</c:v>
                      </c:pt>
                      <c:pt idx="2371">
                        <c:v>5.2007489822289772</c:v>
                      </c:pt>
                      <c:pt idx="2372">
                        <c:v>5.1490389774494032</c:v>
                      </c:pt>
                      <c:pt idx="2373">
                        <c:v>5.2093973238629294</c:v>
                      </c:pt>
                      <c:pt idx="2374">
                        <c:v>5.3486395147333168</c:v>
                      </c:pt>
                      <c:pt idx="2375">
                        <c:v>5.4551612359074877</c:v>
                      </c:pt>
                      <c:pt idx="2376">
                        <c:v>5.5516371833753659</c:v>
                      </c:pt>
                      <c:pt idx="2377">
                        <c:v>5.5182892081463244</c:v>
                      </c:pt>
                      <c:pt idx="2378">
                        <c:v>5.2568197645075729</c:v>
                      </c:pt>
                      <c:pt idx="2379">
                        <c:v>4.9742510984631796</c:v>
                      </c:pt>
                      <c:pt idx="2380">
                        <c:v>4.8101018720111837</c:v>
                      </c:pt>
                      <c:pt idx="2381">
                        <c:v>4.8952859603299874</c:v>
                      </c:pt>
                      <c:pt idx="2382">
                        <c:v>5.0134536237266403</c:v>
                      </c:pt>
                      <c:pt idx="2383">
                        <c:v>5.2862286836377992</c:v>
                      </c:pt>
                      <c:pt idx="2384">
                        <c:v>5.5602225305722293</c:v>
                      </c:pt>
                      <c:pt idx="2385">
                        <c:v>5.6754959556425222</c:v>
                      </c:pt>
                      <c:pt idx="2386">
                        <c:v>5.7644814871743879</c:v>
                      </c:pt>
                      <c:pt idx="2387">
                        <c:v>5.9055144305601619</c:v>
                      </c:pt>
                      <c:pt idx="2388">
                        <c:v>6.0267047244690328</c:v>
                      </c:pt>
                      <c:pt idx="2389">
                        <c:v>6.2459387286303851</c:v>
                      </c:pt>
                      <c:pt idx="2390">
                        <c:v>6.4328607354094327</c:v>
                      </c:pt>
                      <c:pt idx="2391">
                        <c:v>6.5537519383049787</c:v>
                      </c:pt>
                      <c:pt idx="2392">
                        <c:v>6.4145669367762741</c:v>
                      </c:pt>
                      <c:pt idx="2393">
                        <c:v>6.236104747615304</c:v>
                      </c:pt>
                      <c:pt idx="2394">
                        <c:v>6.0617523863155256</c:v>
                      </c:pt>
                      <c:pt idx="2395">
                        <c:v>6.0421840181780917</c:v>
                      </c:pt>
                      <c:pt idx="2396">
                        <c:v>5.953387588667101</c:v>
                      </c:pt>
                      <c:pt idx="2397">
                        <c:v>5.8897068796772611</c:v>
                      </c:pt>
                      <c:pt idx="2398">
                        <c:v>5.9425515474510462</c:v>
                      </c:pt>
                      <c:pt idx="2399">
                        <c:v>6.0802125540083116</c:v>
                      </c:pt>
                      <c:pt idx="2400">
                        <c:v>6.1516762396873954</c:v>
                      </c:pt>
                      <c:pt idx="2401">
                        <c:v>6.1902345634436324</c:v>
                      </c:pt>
                      <c:pt idx="2402">
                        <c:v>6.2365537469893866</c:v>
                      </c:pt>
                      <c:pt idx="2403">
                        <c:v>6.2955023466201663</c:v>
                      </c:pt>
                      <c:pt idx="2404">
                        <c:v>6.1738159736205107</c:v>
                      </c:pt>
                      <c:pt idx="2405">
                        <c:v>6.0221281132877298</c:v>
                      </c:pt>
                      <c:pt idx="2406">
                        <c:v>6.0269150748004172</c:v>
                      </c:pt>
                      <c:pt idx="2407">
                        <c:v>5.8681211399432271</c:v>
                      </c:pt>
                      <c:pt idx="2408">
                        <c:v>5.8224963265513212</c:v>
                      </c:pt>
                      <c:pt idx="2409">
                        <c:v>5.7674545595010818</c:v>
                      </c:pt>
                      <c:pt idx="2410">
                        <c:v>5.7096782205301926</c:v>
                      </c:pt>
                      <c:pt idx="2411">
                        <c:v>5.7254678656382509</c:v>
                      </c:pt>
                      <c:pt idx="2412">
                        <c:v>5.704403280228437</c:v>
                      </c:pt>
                      <c:pt idx="2413">
                        <c:v>5.7110446766603173</c:v>
                      </c:pt>
                      <c:pt idx="2414">
                        <c:v>5.6942710750750543</c:v>
                      </c:pt>
                      <c:pt idx="2415">
                        <c:v>5.5217153250885058</c:v>
                      </c:pt>
                      <c:pt idx="2416">
                        <c:v>5.4930627829499947</c:v>
                      </c:pt>
                      <c:pt idx="2417">
                        <c:v>5.4528135427848081</c:v>
                      </c:pt>
                      <c:pt idx="2418">
                        <c:v>5.3834557688425262</c:v>
                      </c:pt>
                      <c:pt idx="2419">
                        <c:v>5.339944851324482</c:v>
                      </c:pt>
                      <c:pt idx="2420">
                        <c:v>5.2100516128825536</c:v>
                      </c:pt>
                      <c:pt idx="2421">
                        <c:v>5.1124932280162021</c:v>
                      </c:pt>
                      <c:pt idx="2422">
                        <c:v>5.0636410391740094</c:v>
                      </c:pt>
                      <c:pt idx="2423">
                        <c:v>5.0634060926609621</c:v>
                      </c:pt>
                      <c:pt idx="2424">
                        <c:v>4.986657473773275</c:v>
                      </c:pt>
                      <c:pt idx="2425">
                        <c:v>4.7913378080205851</c:v>
                      </c:pt>
                      <c:pt idx="2426">
                        <c:v>4.663872129417701</c:v>
                      </c:pt>
                      <c:pt idx="2427">
                        <c:v>4.6881079257191383</c:v>
                      </c:pt>
                      <c:pt idx="2428">
                        <c:v>4.8600748108898113</c:v>
                      </c:pt>
                      <c:pt idx="2429">
                        <c:v>5.0876268851097723</c:v>
                      </c:pt>
                      <c:pt idx="2430">
                        <c:v>5.2283740814909114</c:v>
                      </c:pt>
                      <c:pt idx="2431">
                        <c:v>5.2893555602974143</c:v>
                      </c:pt>
                      <c:pt idx="2432">
                        <c:v>5.2129100047006451</c:v>
                      </c:pt>
                      <c:pt idx="2433">
                        <c:v>5.03518424292725</c:v>
                      </c:pt>
                      <c:pt idx="2434">
                        <c:v>4.8545047959972774</c:v>
                      </c:pt>
                      <c:pt idx="2435">
                        <c:v>4.4184478823567126</c:v>
                      </c:pt>
                      <c:pt idx="2436">
                        <c:v>3.9451276227918912</c:v>
                      </c:pt>
                      <c:pt idx="2437">
                        <c:v>3.768367738174037</c:v>
                      </c:pt>
                      <c:pt idx="2438">
                        <c:v>3.6042122937710941</c:v>
                      </c:pt>
                      <c:pt idx="2439">
                        <c:v>3.472078198881591</c:v>
                      </c:pt>
                      <c:pt idx="2440">
                        <c:v>3.5052229696819199</c:v>
                      </c:pt>
                      <c:pt idx="2441">
                        <c:v>3.725918724256589</c:v>
                      </c:pt>
                      <c:pt idx="2442">
                        <c:v>3.999307388725486</c:v>
                      </c:pt>
                      <c:pt idx="2443">
                        <c:v>4.1755564044786961</c:v>
                      </c:pt>
                      <c:pt idx="2444">
                        <c:v>3.9460101429125589</c:v>
                      </c:pt>
                      <c:pt idx="2445">
                        <c:v>3.525274710692031</c:v>
                      </c:pt>
                      <c:pt idx="2446">
                        <c:v>3.057414577692362</c:v>
                      </c:pt>
                      <c:pt idx="2447">
                        <c:v>2.6668401762253011</c:v>
                      </c:pt>
                      <c:pt idx="2448">
                        <c:v>2.4156945298217378</c:v>
                      </c:pt>
                      <c:pt idx="2449">
                        <c:v>2.32443933056628</c:v>
                      </c:pt>
                      <c:pt idx="2450">
                        <c:v>2.4780364138297459</c:v>
                      </c:pt>
                      <c:pt idx="2451">
                        <c:v>2.8743093114534402</c:v>
                      </c:pt>
                      <c:pt idx="2452">
                        <c:v>3.2380824038650271</c:v>
                      </c:pt>
                      <c:pt idx="2453">
                        <c:v>3.0302524231581849</c:v>
                      </c:pt>
                      <c:pt idx="2454">
                        <c:v>2.8550053451581561</c:v>
                      </c:pt>
                      <c:pt idx="2455">
                        <c:v>2.9533734146019062</c:v>
                      </c:pt>
                      <c:pt idx="2456">
                        <c:v>3.2590397026122768</c:v>
                      </c:pt>
                      <c:pt idx="2457">
                        <c:v>3.6594102716494081</c:v>
                      </c:pt>
                      <c:pt idx="2458">
                        <c:v>3.928941348010937</c:v>
                      </c:pt>
                      <c:pt idx="2459">
                        <c:v>3.9363713713505541</c:v>
                      </c:pt>
                      <c:pt idx="2460">
                        <c:v>5.5486697004148429</c:v>
                      </c:pt>
                      <c:pt idx="2461">
                        <c:v>5.5689007323032582</c:v>
                      </c:pt>
                      <c:pt idx="2462">
                        <c:v>5.4955042576450932</c:v>
                      </c:pt>
                      <c:pt idx="2463">
                        <c:v>5.4032394430528967</c:v>
                      </c:pt>
                      <c:pt idx="2464">
                        <c:v>5.2277451121135261</c:v>
                      </c:pt>
                      <c:pt idx="2465">
                        <c:v>4.7626001964278641</c:v>
                      </c:pt>
                      <c:pt idx="2466">
                        <c:v>4.6580020535695343</c:v>
                      </c:pt>
                      <c:pt idx="2467">
                        <c:v>4.6723542006254339</c:v>
                      </c:pt>
                      <c:pt idx="2468">
                        <c:v>4.8742399946228376</c:v>
                      </c:pt>
                      <c:pt idx="2469">
                        <c:v>5.2115230342570253</c:v>
                      </c:pt>
                      <c:pt idx="2470">
                        <c:v>5.6240090920704446</c:v>
                      </c:pt>
                      <c:pt idx="2471">
                        <c:v>5.8796037234664498</c:v>
                      </c:pt>
                      <c:pt idx="2472">
                        <c:v>5.6498962916963844</c:v>
                      </c:pt>
                      <c:pt idx="2473">
                        <c:v>5.1006989222487142</c:v>
                      </c:pt>
                      <c:pt idx="2474">
                        <c:v>4.6598884242203553</c:v>
                      </c:pt>
                      <c:pt idx="2475">
                        <c:v>4.3426752002055693</c:v>
                      </c:pt>
                      <c:pt idx="2476">
                        <c:v>4.0584307393225894</c:v>
                      </c:pt>
                      <c:pt idx="2477">
                        <c:v>3.991751436752851</c:v>
                      </c:pt>
                      <c:pt idx="2478">
                        <c:v>4.0603559122190527</c:v>
                      </c:pt>
                      <c:pt idx="2479">
                        <c:v>4.1802132368000082</c:v>
                      </c:pt>
                      <c:pt idx="2480">
                        <c:v>4.2310598537174258</c:v>
                      </c:pt>
                      <c:pt idx="2481">
                        <c:v>4.1655300299565319</c:v>
                      </c:pt>
                      <c:pt idx="2482">
                        <c:v>4.1147856285006181</c:v>
                      </c:pt>
                      <c:pt idx="2483">
                        <c:v>3.9785283027764269</c:v>
                      </c:pt>
                      <c:pt idx="2484">
                        <c:v>4.2740664255723892</c:v>
                      </c:pt>
                      <c:pt idx="2485">
                        <c:v>4.315496331847692</c:v>
                      </c:pt>
                      <c:pt idx="2486">
                        <c:v>4.1370722066083241</c:v>
                      </c:pt>
                      <c:pt idx="2487">
                        <c:v>4.1533929576815094</c:v>
                      </c:pt>
                      <c:pt idx="2488">
                        <c:v>4.2148897405256687</c:v>
                      </c:pt>
                      <c:pt idx="2489">
                        <c:v>4.3943808635767967</c:v>
                      </c:pt>
                      <c:pt idx="2490">
                        <c:v>4.0223547691046617</c:v>
                      </c:pt>
                      <c:pt idx="2491">
                        <c:v>3.716224928277525</c:v>
                      </c:pt>
                      <c:pt idx="2492">
                        <c:v>3.7811306165525309</c:v>
                      </c:pt>
                      <c:pt idx="2493">
                        <c:v>4.1777818281767889</c:v>
                      </c:pt>
                      <c:pt idx="2494">
                        <c:v>4.3981788413933307</c:v>
                      </c:pt>
                      <c:pt idx="2495">
                        <c:v>4.3889508431974846</c:v>
                      </c:pt>
                      <c:pt idx="2496">
                        <c:v>4.1748501634568349</c:v>
                      </c:pt>
                      <c:pt idx="2497">
                        <c:v>4.1787025073892812</c:v>
                      </c:pt>
                      <c:pt idx="2498">
                        <c:v>4.0359564152630911</c:v>
                      </c:pt>
                      <c:pt idx="2499">
                        <c:v>3.8371894622065121</c:v>
                      </c:pt>
                      <c:pt idx="2500">
                        <c:v>3.2319377473045612</c:v>
                      </c:pt>
                      <c:pt idx="2501">
                        <c:v>2.6733532028128999</c:v>
                      </c:pt>
                      <c:pt idx="2502">
                        <c:v>2.4074819148541309</c:v>
                      </c:pt>
                      <c:pt idx="2503">
                        <c:v>2.075363534943107</c:v>
                      </c:pt>
                      <c:pt idx="2504">
                        <c:v>1.7907848115217799</c:v>
                      </c:pt>
                      <c:pt idx="2505">
                        <c:v>1.7855530765360541</c:v>
                      </c:pt>
                      <c:pt idx="2506">
                        <c:v>1.566472873134132</c:v>
                      </c:pt>
                      <c:pt idx="2507">
                        <c:v>1.2314182796143121</c:v>
                      </c:pt>
                      <c:pt idx="2508">
                        <c:v>1.1347756819037511</c:v>
                      </c:pt>
                      <c:pt idx="2509">
                        <c:v>1.083525120625263</c:v>
                      </c:pt>
                      <c:pt idx="2510">
                        <c:v>1.152546656795334</c:v>
                      </c:pt>
                      <c:pt idx="2511">
                        <c:v>1.0440884510269799</c:v>
                      </c:pt>
                      <c:pt idx="2512">
                        <c:v>0.85862561606262211</c:v>
                      </c:pt>
                      <c:pt idx="2513">
                        <c:v>0.74238343707909582</c:v>
                      </c:pt>
                      <c:pt idx="2514">
                        <c:v>0.68266033382658475</c:v>
                      </c:pt>
                      <c:pt idx="2515">
                        <c:v>0.54061826916688593</c:v>
                      </c:pt>
                      <c:pt idx="2516">
                        <c:v>0.35622004106059629</c:v>
                      </c:pt>
                      <c:pt idx="2517">
                        <c:v>-0.27668085760118011</c:v>
                      </c:pt>
                      <c:pt idx="2518">
                        <c:v>-0.7071493839207178</c:v>
                      </c:pt>
                      <c:pt idx="2519">
                        <c:v>-0.82641203573146749</c:v>
                      </c:pt>
                      <c:pt idx="2520">
                        <c:v>-0.71215810313137506</c:v>
                      </c:pt>
                      <c:pt idx="2521">
                        <c:v>-0.65862971448986318</c:v>
                      </c:pt>
                      <c:pt idx="2522">
                        <c:v>-0.76944891905749346</c:v>
                      </c:pt>
                      <c:pt idx="2523">
                        <c:v>-0.80516892108908245</c:v>
                      </c:pt>
                      <c:pt idx="2524">
                        <c:v>2.183386461207856</c:v>
                      </c:pt>
                      <c:pt idx="2525">
                        <c:v>0.2443363680761744</c:v>
                      </c:pt>
                      <c:pt idx="2526">
                        <c:v>-0.42978434852854952</c:v>
                      </c:pt>
                      <c:pt idx="2527">
                        <c:v>-1.7773834376660249</c:v>
                      </c:pt>
                      <c:pt idx="2528">
                        <c:v>-1.801567043335649</c:v>
                      </c:pt>
                      <c:pt idx="2529">
                        <c:v>-1.600570238252311</c:v>
                      </c:pt>
                      <c:pt idx="2530">
                        <c:v>-1.119260761483007</c:v>
                      </c:pt>
                      <c:pt idx="2531">
                        <c:v>2.7951179197431468</c:v>
                      </c:pt>
                      <c:pt idx="2532">
                        <c:v>-2.3462080693740859</c:v>
                      </c:pt>
                      <c:pt idx="2533">
                        <c:v>0.18268826024594351</c:v>
                      </c:pt>
                      <c:pt idx="2534">
                        <c:v>-1.5563767534377619</c:v>
                      </c:pt>
                      <c:pt idx="2535">
                        <c:v>-0.93060142657034173</c:v>
                      </c:pt>
                      <c:pt idx="2536">
                        <c:v>-1.306823840092044</c:v>
                      </c:pt>
                      <c:pt idx="2537">
                        <c:v>-1.9902928559636559</c:v>
                      </c:pt>
                      <c:pt idx="2538">
                        <c:v>-2.1035718670243959</c:v>
                      </c:pt>
                      <c:pt idx="2539">
                        <c:v>-1.611226314137904</c:v>
                      </c:pt>
                      <c:pt idx="2540">
                        <c:v>-1.8625902049745211</c:v>
                      </c:pt>
                      <c:pt idx="2541">
                        <c:v>-1.1613486993668289</c:v>
                      </c:pt>
                      <c:pt idx="2542">
                        <c:v>-1.0076316805801291</c:v>
                      </c:pt>
                      <c:pt idx="2543">
                        <c:v>-1.045956111269986</c:v>
                      </c:pt>
                      <c:pt idx="2544">
                        <c:v>-1.0696198362145111</c:v>
                      </c:pt>
                      <c:pt idx="2545">
                        <c:v>-1.144999627648535</c:v>
                      </c:pt>
                      <c:pt idx="2546">
                        <c:v>-1.125079945193896</c:v>
                      </c:pt>
                      <c:pt idx="2547">
                        <c:v>-1.055653391454924</c:v>
                      </c:pt>
                      <c:pt idx="2548">
                        <c:v>-1.009605595363291</c:v>
                      </c:pt>
                      <c:pt idx="2549">
                        <c:v>-1.040605450105806</c:v>
                      </c:pt>
                      <c:pt idx="2550">
                        <c:v>-1.1439283013912791</c:v>
                      </c:pt>
                      <c:pt idx="2551">
                        <c:v>-1.0568043668364671</c:v>
                      </c:pt>
                      <c:pt idx="2552">
                        <c:v>-0.98574436306448954</c:v>
                      </c:pt>
                      <c:pt idx="2553">
                        <c:v>-0.945307428079599</c:v>
                      </c:pt>
                      <c:pt idx="2554">
                        <c:v>-0.79049023489978054</c:v>
                      </c:pt>
                      <c:pt idx="2555">
                        <c:v>-0.77157265351613957</c:v>
                      </c:pt>
                      <c:pt idx="2556">
                        <c:v>-0.67314951839942505</c:v>
                      </c:pt>
                      <c:pt idx="2557">
                        <c:v>-0.87047317831084348</c:v>
                      </c:pt>
                      <c:pt idx="2558">
                        <c:v>-0.7701563597445793</c:v>
                      </c:pt>
                      <c:pt idx="2559">
                        <c:v>-0.65197534753126862</c:v>
                      </c:pt>
                      <c:pt idx="2560">
                        <c:v>-0.64828890523534544</c:v>
                      </c:pt>
                      <c:pt idx="2561">
                        <c:v>-0.63684709066438272</c:v>
                      </c:pt>
                      <c:pt idx="2562">
                        <c:v>-0.69984026512142194</c:v>
                      </c:pt>
                      <c:pt idx="2563">
                        <c:v>-0.78275806472150622</c:v>
                      </c:pt>
                      <c:pt idx="2564">
                        <c:v>-0.79537918191798884</c:v>
                      </c:pt>
                      <c:pt idx="2565">
                        <c:v>-0.62070980141181753</c:v>
                      </c:pt>
                      <c:pt idx="2566">
                        <c:v>-0.34020533450889268</c:v>
                      </c:pt>
                      <c:pt idx="2567">
                        <c:v>-0.17888874958870171</c:v>
                      </c:pt>
                      <c:pt idx="2568">
                        <c:v>-9.3686336224169192E-2</c:v>
                      </c:pt>
                      <c:pt idx="2569">
                        <c:v>4.017650007066749E-2</c:v>
                      </c:pt>
                      <c:pt idx="2570">
                        <c:v>0.17809999374407801</c:v>
                      </c:pt>
                      <c:pt idx="2571">
                        <c:v>0.1134505102720442</c:v>
                      </c:pt>
                      <c:pt idx="2572">
                        <c:v>0.2304923438697602</c:v>
                      </c:pt>
                      <c:pt idx="2573">
                        <c:v>-0.6449184290650084</c:v>
                      </c:pt>
                      <c:pt idx="2574">
                        <c:v>-8.0816863532383418E-2</c:v>
                      </c:pt>
                      <c:pt idx="2575">
                        <c:v>-0.19185213312025179</c:v>
                      </c:pt>
                      <c:pt idx="2576">
                        <c:v>2.6385251704741711E-2</c:v>
                      </c:pt>
                      <c:pt idx="2577">
                        <c:v>-2.0080441684742309E-2</c:v>
                      </c:pt>
                      <c:pt idx="2578">
                        <c:v>-0.29715219727040199</c:v>
                      </c:pt>
                      <c:pt idx="2579">
                        <c:v>-0.60654706868416486</c:v>
                      </c:pt>
                      <c:pt idx="2580">
                        <c:v>-0.67186378635630162</c:v>
                      </c:pt>
                      <c:pt idx="2581">
                        <c:v>-0.72138549063303981</c:v>
                      </c:pt>
                      <c:pt idx="2582">
                        <c:v>-0.8495952929562034</c:v>
                      </c:pt>
                      <c:pt idx="2583">
                        <c:v>-1.1135097170738919</c:v>
                      </c:pt>
                      <c:pt idx="2584">
                        <c:v>-1.524282203019141</c:v>
                      </c:pt>
                      <c:pt idx="2585">
                        <c:v>-1.276922043637563</c:v>
                      </c:pt>
                      <c:pt idx="2586">
                        <c:v>-0.77437144737369201</c:v>
                      </c:pt>
                      <c:pt idx="2587">
                        <c:v>-0.79430852065099689</c:v>
                      </c:pt>
                      <c:pt idx="2588">
                        <c:v>-1.1071838133321841</c:v>
                      </c:pt>
                      <c:pt idx="2589">
                        <c:v>-1.093505076141144</c:v>
                      </c:pt>
                      <c:pt idx="2590">
                        <c:v>-1.107935064824993</c:v>
                      </c:pt>
                      <c:pt idx="2591">
                        <c:v>-1.008549627984767</c:v>
                      </c:pt>
                      <c:pt idx="2592">
                        <c:v>-1.00554574348569</c:v>
                      </c:pt>
                      <c:pt idx="2593">
                        <c:v>-0.8299509463705006</c:v>
                      </c:pt>
                      <c:pt idx="2594">
                        <c:v>-0.76240022420816767</c:v>
                      </c:pt>
                      <c:pt idx="2595">
                        <c:v>-0.72979142545148068</c:v>
                      </c:pt>
                      <c:pt idx="2596">
                        <c:v>-0.70738926960708048</c:v>
                      </c:pt>
                      <c:pt idx="2597">
                        <c:v>-0.7597151771282703</c:v>
                      </c:pt>
                      <c:pt idx="2598">
                        <c:v>-0.71102343938068335</c:v>
                      </c:pt>
                      <c:pt idx="2599">
                        <c:v>-0.61980201166103166</c:v>
                      </c:pt>
                      <c:pt idx="2600">
                        <c:v>-0.68764116624503979</c:v>
                      </c:pt>
                      <c:pt idx="2601">
                        <c:v>-0.47478169331889658</c:v>
                      </c:pt>
                      <c:pt idx="2602">
                        <c:v>-0.34900221731506298</c:v>
                      </c:pt>
                      <c:pt idx="2603">
                        <c:v>-0.26236060428279051</c:v>
                      </c:pt>
                      <c:pt idx="2604">
                        <c:v>-0.21361537712031561</c:v>
                      </c:pt>
                      <c:pt idx="2605">
                        <c:v>-0.22407191966332191</c:v>
                      </c:pt>
                      <c:pt idx="2606">
                        <c:v>-0.27814148275761102</c:v>
                      </c:pt>
                      <c:pt idx="2607">
                        <c:v>-0.29492273888859361</c:v>
                      </c:pt>
                      <c:pt idx="2608">
                        <c:v>-0.25948968153709828</c:v>
                      </c:pt>
                      <c:pt idx="2609">
                        <c:v>-0.28884074248155273</c:v>
                      </c:pt>
                      <c:pt idx="2610">
                        <c:v>-0.36048863306662698</c:v>
                      </c:pt>
                      <c:pt idx="2611">
                        <c:v>-0.50125611782191304</c:v>
                      </c:pt>
                      <c:pt idx="2612">
                        <c:v>-0.36297029354167248</c:v>
                      </c:pt>
                      <c:pt idx="2613">
                        <c:v>-0.1054415784686424</c:v>
                      </c:pt>
                      <c:pt idx="2614">
                        <c:v>0.1272619404545626</c:v>
                      </c:pt>
                      <c:pt idx="2615">
                        <c:v>8.3571900816569525E-2</c:v>
                      </c:pt>
                      <c:pt idx="2616">
                        <c:v>1.9359524030089319E-2</c:v>
                      </c:pt>
                      <c:pt idx="2617">
                        <c:v>4.3799957792674843E-2</c:v>
                      </c:pt>
                      <c:pt idx="2618">
                        <c:v>-9.8550657822914181E-2</c:v>
                      </c:pt>
                      <c:pt idx="2619">
                        <c:v>-0.26833494131946051</c:v>
                      </c:pt>
                      <c:pt idx="2620">
                        <c:v>-0.29412339959352829</c:v>
                      </c:pt>
                      <c:pt idx="2621">
                        <c:v>-0.1742476642679586</c:v>
                      </c:pt>
                      <c:pt idx="2622">
                        <c:v>-8.7808824995525406E-2</c:v>
                      </c:pt>
                      <c:pt idx="2623">
                        <c:v>7.4831100846721441E-2</c:v>
                      </c:pt>
                      <c:pt idx="2624">
                        <c:v>0.24579459602824369</c:v>
                      </c:pt>
                      <c:pt idx="2625">
                        <c:v>0.60179692703389842</c:v>
                      </c:pt>
                      <c:pt idx="2626">
                        <c:v>0.926288953541617</c:v>
                      </c:pt>
                      <c:pt idx="2627">
                        <c:v>1.1143217165456281</c:v>
                      </c:pt>
                      <c:pt idx="2628">
                        <c:v>0.93736999085936401</c:v>
                      </c:pt>
                      <c:pt idx="2629">
                        <c:v>0.61511390532993493</c:v>
                      </c:pt>
                      <c:pt idx="2630">
                        <c:v>0.4264092288461504</c:v>
                      </c:pt>
                      <c:pt idx="2631">
                        <c:v>0.36580678528503158</c:v>
                      </c:pt>
                      <c:pt idx="2632">
                        <c:v>4.5266702759371877E-2</c:v>
                      </c:pt>
                      <c:pt idx="2633">
                        <c:v>4.6539077938927469E-2</c:v>
                      </c:pt>
                      <c:pt idx="2634">
                        <c:v>1.207623876480792E-2</c:v>
                      </c:pt>
                      <c:pt idx="2635">
                        <c:v>-4.1398004208841863E-2</c:v>
                      </c:pt>
                      <c:pt idx="2636">
                        <c:v>-3.9902720315727662E-2</c:v>
                      </c:pt>
                      <c:pt idx="2637">
                        <c:v>-0.1214108055413731</c:v>
                      </c:pt>
                      <c:pt idx="2638">
                        <c:v>-0.16802129385096071</c:v>
                      </c:pt>
                      <c:pt idx="2639">
                        <c:v>-0.27022687457993461</c:v>
                      </c:pt>
                      <c:pt idx="2640">
                        <c:v>-0.40935112533333412</c:v>
                      </c:pt>
                      <c:pt idx="2641">
                        <c:v>-0.40414929728099591</c:v>
                      </c:pt>
                      <c:pt idx="2642">
                        <c:v>-0.60475034947329986</c:v>
                      </c:pt>
                      <c:pt idx="2643">
                        <c:v>-0.68485590606516344</c:v>
                      </c:pt>
                      <c:pt idx="2644">
                        <c:v>-0.4804277953734033</c:v>
                      </c:pt>
                      <c:pt idx="2645">
                        <c:v>-0.3619249455777071</c:v>
                      </c:pt>
                      <c:pt idx="2646">
                        <c:v>-0.3473267749793954</c:v>
                      </c:pt>
                      <c:pt idx="2647">
                        <c:v>-0.18791013278705929</c:v>
                      </c:pt>
                      <c:pt idx="2648">
                        <c:v>0.22299038638861199</c:v>
                      </c:pt>
                      <c:pt idx="2649">
                        <c:v>0.84135288538590525</c:v>
                      </c:pt>
                      <c:pt idx="2650">
                        <c:v>1.222488830615128</c:v>
                      </c:pt>
                      <c:pt idx="2651">
                        <c:v>1.5343313991076459</c:v>
                      </c:pt>
                      <c:pt idx="2652">
                        <c:v>1.4287327802984739</c:v>
                      </c:pt>
                      <c:pt idx="2653">
                        <c:v>1.3373675285947051</c:v>
                      </c:pt>
                      <c:pt idx="2654">
                        <c:v>1.4550938933106721</c:v>
                      </c:pt>
                      <c:pt idx="2655">
                        <c:v>1.648232272352858</c:v>
                      </c:pt>
                      <c:pt idx="2656">
                        <c:v>1.5795405255470589</c:v>
                      </c:pt>
                      <c:pt idx="2657">
                        <c:v>1.424695451097578</c:v>
                      </c:pt>
                      <c:pt idx="2658">
                        <c:v>1.267942143707034</c:v>
                      </c:pt>
                      <c:pt idx="2659">
                        <c:v>0.81038435075898363</c:v>
                      </c:pt>
                      <c:pt idx="2660">
                        <c:v>0.36465001131844682</c:v>
                      </c:pt>
                      <c:pt idx="2661">
                        <c:v>8.06176123299992E-2</c:v>
                      </c:pt>
                      <c:pt idx="2662">
                        <c:v>9.7708221543033481E-4</c:v>
                      </c:pt>
                      <c:pt idx="2663">
                        <c:v>-0.25424232067978358</c:v>
                      </c:pt>
                      <c:pt idx="2664">
                        <c:v>-0.38574889262442802</c:v>
                      </c:pt>
                      <c:pt idx="2665">
                        <c:v>-0.51174702253694637</c:v>
                      </c:pt>
                      <c:pt idx="2666">
                        <c:v>-0.45421077771245782</c:v>
                      </c:pt>
                      <c:pt idx="2667">
                        <c:v>-0.2374427871849662</c:v>
                      </c:pt>
                      <c:pt idx="2668">
                        <c:v>-7.2140636992725077E-2</c:v>
                      </c:pt>
                      <c:pt idx="2669">
                        <c:v>1.348392571240792E-3</c:v>
                      </c:pt>
                      <c:pt idx="2670">
                        <c:v>1.6555021391485231E-3</c:v>
                      </c:pt>
                      <c:pt idx="2671">
                        <c:v>0.12220347378476951</c:v>
                      </c:pt>
                      <c:pt idx="2672">
                        <c:v>0.16924882619088741</c:v>
                      </c:pt>
                      <c:pt idx="2673">
                        <c:v>0.21358005334203459</c:v>
                      </c:pt>
                      <c:pt idx="2674">
                        <c:v>0.46996566144732838</c:v>
                      </c:pt>
                      <c:pt idx="2675">
                        <c:v>0.76019628029367992</c:v>
                      </c:pt>
                      <c:pt idx="2676">
                        <c:v>0.86856355115980544</c:v>
                      </c:pt>
                      <c:pt idx="2677">
                        <c:v>0.91713159395792632</c:v>
                      </c:pt>
                      <c:pt idx="2678">
                        <c:v>1.017629829596757</c:v>
                      </c:pt>
                      <c:pt idx="2679">
                        <c:v>1.255008664325471</c:v>
                      </c:pt>
                      <c:pt idx="2680">
                        <c:v>1.426038312060705</c:v>
                      </c:pt>
                      <c:pt idx="2681">
                        <c:v>1.441409534030621</c:v>
                      </c:pt>
                      <c:pt idx="2682">
                        <c:v>1.4314658225436141</c:v>
                      </c:pt>
                      <c:pt idx="2683">
                        <c:v>1.378014746883359</c:v>
                      </c:pt>
                      <c:pt idx="2684">
                        <c:v>1.4592618920190461</c:v>
                      </c:pt>
                      <c:pt idx="2685">
                        <c:v>1.5384646158012909</c:v>
                      </c:pt>
                      <c:pt idx="2686">
                        <c:v>1.5635472683385421</c:v>
                      </c:pt>
                      <c:pt idx="2687">
                        <c:v>1.653318686208785</c:v>
                      </c:pt>
                      <c:pt idx="2688">
                        <c:v>1.7405940054243181</c:v>
                      </c:pt>
                      <c:pt idx="2689">
                        <c:v>1.802207782324234</c:v>
                      </c:pt>
                      <c:pt idx="2690">
                        <c:v>1.8633160265229549</c:v>
                      </c:pt>
                      <c:pt idx="2691">
                        <c:v>1.9665871110725781</c:v>
                      </c:pt>
                      <c:pt idx="2692">
                        <c:v>1.986029971920259</c:v>
                      </c:pt>
                      <c:pt idx="2693">
                        <c:v>1.8826264148555549</c:v>
                      </c:pt>
                      <c:pt idx="2694">
                        <c:v>1.824647378318728</c:v>
                      </c:pt>
                      <c:pt idx="2695">
                        <c:v>1.9248605933680101</c:v>
                      </c:pt>
                      <c:pt idx="2696">
                        <c:v>2.07923432426134</c:v>
                      </c:pt>
                      <c:pt idx="2697">
                        <c:v>2.1651794035492942</c:v>
                      </c:pt>
                      <c:pt idx="2698">
                        <c:v>2.3253002621070271</c:v>
                      </c:pt>
                      <c:pt idx="2699">
                        <c:v>2.417154713643634</c:v>
                      </c:pt>
                      <c:pt idx="2700">
                        <c:v>2.3647262129079381</c:v>
                      </c:pt>
                      <c:pt idx="2701">
                        <c:v>2.4312095837200021</c:v>
                      </c:pt>
                      <c:pt idx="2702">
                        <c:v>2.5828665011437559</c:v>
                      </c:pt>
                      <c:pt idx="2703">
                        <c:v>2.5394493703459888</c:v>
                      </c:pt>
                      <c:pt idx="2704">
                        <c:v>2.398783496406323</c:v>
                      </c:pt>
                      <c:pt idx="2705">
                        <c:v>2.109815281592395</c:v>
                      </c:pt>
                      <c:pt idx="2706">
                        <c:v>1.774786802174215</c:v>
                      </c:pt>
                      <c:pt idx="2707">
                        <c:v>1.760904790780615</c:v>
                      </c:pt>
                      <c:pt idx="2708">
                        <c:v>1.938492849884849</c:v>
                      </c:pt>
                      <c:pt idx="2709">
                        <c:v>2.112251942514729</c:v>
                      </c:pt>
                      <c:pt idx="2710">
                        <c:v>2.1680946749302068</c:v>
                      </c:pt>
                      <c:pt idx="2711">
                        <c:v>2.2203553287101392</c:v>
                      </c:pt>
                      <c:pt idx="2712">
                        <c:v>2.312340446946032</c:v>
                      </c:pt>
                      <c:pt idx="2713">
                        <c:v>2.3836863233031789</c:v>
                      </c:pt>
                      <c:pt idx="2714">
                        <c:v>2.511270102795859</c:v>
                      </c:pt>
                      <c:pt idx="2715">
                        <c:v>2.4676686010097391</c:v>
                      </c:pt>
                      <c:pt idx="2716">
                        <c:v>2.371128292866294</c:v>
                      </c:pt>
                      <c:pt idx="2717">
                        <c:v>2.456454611117866</c:v>
                      </c:pt>
                      <c:pt idx="2718">
                        <c:v>2.595681129365909</c:v>
                      </c:pt>
                      <c:pt idx="2719">
                        <c:v>2.7842315199247278</c:v>
                      </c:pt>
                      <c:pt idx="2720">
                        <c:v>3.0491509891938109</c:v>
                      </c:pt>
                      <c:pt idx="2721">
                        <c:v>3.206223437297449</c:v>
                      </c:pt>
                      <c:pt idx="2722">
                        <c:v>3.3791081039102</c:v>
                      </c:pt>
                      <c:pt idx="2723">
                        <c:v>3.4114882311394381</c:v>
                      </c:pt>
                      <c:pt idx="2724">
                        <c:v>3.516223857688741</c:v>
                      </c:pt>
                      <c:pt idx="2725">
                        <c:v>3.6537825547661038</c:v>
                      </c:pt>
                      <c:pt idx="2726">
                        <c:v>3.8001840428555238</c:v>
                      </c:pt>
                      <c:pt idx="2727">
                        <c:v>3.6684220342881759</c:v>
                      </c:pt>
                      <c:pt idx="2728">
                        <c:v>3.3847571145689752</c:v>
                      </c:pt>
                      <c:pt idx="2729">
                        <c:v>3.1380743532164899</c:v>
                      </c:pt>
                      <c:pt idx="2730">
                        <c:v>2.9247936666084948</c:v>
                      </c:pt>
                      <c:pt idx="2731">
                        <c:v>2.8566290422380129</c:v>
                      </c:pt>
                      <c:pt idx="2732">
                        <c:v>2.9245824135388681</c:v>
                      </c:pt>
                      <c:pt idx="2733">
                        <c:v>3.2168656561098361</c:v>
                      </c:pt>
                      <c:pt idx="2734">
                        <c:v>3.58498043243155</c:v>
                      </c:pt>
                      <c:pt idx="2735">
                        <c:v>3.8790120518771598</c:v>
                      </c:pt>
                      <c:pt idx="2736">
                        <c:v>4.0428330252044304</c:v>
                      </c:pt>
                      <c:pt idx="2737">
                        <c:v>3.9314739041719942</c:v>
                      </c:pt>
                      <c:pt idx="2738">
                        <c:v>3.8153940092542711</c:v>
                      </c:pt>
                      <c:pt idx="2739">
                        <c:v>3.7188958890351449</c:v>
                      </c:pt>
                      <c:pt idx="2740">
                        <c:v>3.8312248274305252</c:v>
                      </c:pt>
                      <c:pt idx="2741">
                        <c:v>4.1183512193821752</c:v>
                      </c:pt>
                      <c:pt idx="2742">
                        <c:v>4.2884816325800266</c:v>
                      </c:pt>
                      <c:pt idx="2743">
                        <c:v>4.1457043637739543</c:v>
                      </c:pt>
                      <c:pt idx="2744">
                        <c:v>4.1410600021320327</c:v>
                      </c:pt>
                      <c:pt idx="2745">
                        <c:v>4.2139306148094002</c:v>
                      </c:pt>
                      <c:pt idx="2746">
                        <c:v>4.3672045681823306</c:v>
                      </c:pt>
                      <c:pt idx="2747">
                        <c:v>4.689276948458958</c:v>
                      </c:pt>
                      <c:pt idx="2748">
                        <c:v>4.9116972359883251</c:v>
                      </c:pt>
                      <c:pt idx="2749">
                        <c:v>5.1240578353371209</c:v>
                      </c:pt>
                      <c:pt idx="2750">
                        <c:v>5.2679756695160993</c:v>
                      </c:pt>
                      <c:pt idx="2751">
                        <c:v>5.3231847576977271</c:v>
                      </c:pt>
                      <c:pt idx="2752">
                        <c:v>5.182600316964951</c:v>
                      </c:pt>
                      <c:pt idx="2753">
                        <c:v>5.0362084045395656</c:v>
                      </c:pt>
                      <c:pt idx="2754">
                        <c:v>4.8907043345939911</c:v>
                      </c:pt>
                      <c:pt idx="2755">
                        <c:v>4.839928705060597</c:v>
                      </c:pt>
                      <c:pt idx="2756">
                        <c:v>4.8828413424472652</c:v>
                      </c:pt>
                      <c:pt idx="2757">
                        <c:v>4.9965024901876829</c:v>
                      </c:pt>
                      <c:pt idx="2758">
                        <c:v>4.949445378844378</c:v>
                      </c:pt>
                      <c:pt idx="2759">
                        <c:v>4.8432390608867708</c:v>
                      </c:pt>
                      <c:pt idx="2760">
                        <c:v>4.9088566315977067</c:v>
                      </c:pt>
                      <c:pt idx="2761">
                        <c:v>4.8254870625921553</c:v>
                      </c:pt>
                      <c:pt idx="2762">
                        <c:v>4.6520792606993293</c:v>
                      </c:pt>
                      <c:pt idx="2763">
                        <c:v>4.5966928240406881</c:v>
                      </c:pt>
                      <c:pt idx="2764">
                        <c:v>4.7330739308227514</c:v>
                      </c:pt>
                      <c:pt idx="2765">
                        <c:v>4.7485082042278037</c:v>
                      </c:pt>
                      <c:pt idx="2766">
                        <c:v>4.6782347895158631</c:v>
                      </c:pt>
                      <c:pt idx="2767">
                        <c:v>4.3091988804253898</c:v>
                      </c:pt>
                      <c:pt idx="2768">
                        <c:v>4.0271557595261669</c:v>
                      </c:pt>
                      <c:pt idx="2769">
                        <c:v>3.8024877053923949</c:v>
                      </c:pt>
                      <c:pt idx="2770">
                        <c:v>3.7299657880839772</c:v>
                      </c:pt>
                      <c:pt idx="2771">
                        <c:v>3.776324951474606</c:v>
                      </c:pt>
                      <c:pt idx="2772">
                        <c:v>3.93194195791009</c:v>
                      </c:pt>
                      <c:pt idx="2773">
                        <c:v>4.0968344321791257</c:v>
                      </c:pt>
                      <c:pt idx="2774">
                        <c:v>4.203687171369797</c:v>
                      </c:pt>
                      <c:pt idx="2775">
                        <c:v>4.1633071926054308</c:v>
                      </c:pt>
                      <c:pt idx="2776">
                        <c:v>4.0090161864275711</c:v>
                      </c:pt>
                      <c:pt idx="2777">
                        <c:v>3.960794694541228</c:v>
                      </c:pt>
                      <c:pt idx="2778">
                        <c:v>4.0985975408488864</c:v>
                      </c:pt>
                      <c:pt idx="2779">
                        <c:v>4.2231901000098242</c:v>
                      </c:pt>
                      <c:pt idx="2780">
                        <c:v>4.1295494639912018</c:v>
                      </c:pt>
                      <c:pt idx="2781">
                        <c:v>4.2293261627622263</c:v>
                      </c:pt>
                      <c:pt idx="2782">
                        <c:v>4.4777012360324102</c:v>
                      </c:pt>
                      <c:pt idx="2783">
                        <c:v>4.6997268237852259</c:v>
                      </c:pt>
                      <c:pt idx="2784">
                        <c:v>4.9064721400047464</c:v>
                      </c:pt>
                      <c:pt idx="2785">
                        <c:v>4.9416401386969966</c:v>
                      </c:pt>
                      <c:pt idx="2786">
                        <c:v>4.8821961611168732</c:v>
                      </c:pt>
                      <c:pt idx="2787">
                        <c:v>4.610159534600915</c:v>
                      </c:pt>
                      <c:pt idx="2788">
                        <c:v>4.4062035751401121</c:v>
                      </c:pt>
                      <c:pt idx="2789">
                        <c:v>4.2284650375033976</c:v>
                      </c:pt>
                      <c:pt idx="2790">
                        <c:v>4.0587038237979431</c:v>
                      </c:pt>
                      <c:pt idx="2791">
                        <c:v>3.8453187054279909</c:v>
                      </c:pt>
                      <c:pt idx="2792">
                        <c:v>3.7675927330126231</c:v>
                      </c:pt>
                      <c:pt idx="2793">
                        <c:v>3.7884361535959248</c:v>
                      </c:pt>
                      <c:pt idx="2794">
                        <c:v>3.8541509034675272</c:v>
                      </c:pt>
                      <c:pt idx="2795">
                        <c:v>3.7871329532386411</c:v>
                      </c:pt>
                      <c:pt idx="2796">
                        <c:v>3.878369376585229</c:v>
                      </c:pt>
                      <c:pt idx="2797">
                        <c:v>3.9648597765014961</c:v>
                      </c:pt>
                      <c:pt idx="2798">
                        <c:v>4.1718915381055144</c:v>
                      </c:pt>
                      <c:pt idx="2799">
                        <c:v>4.3639516350273162</c:v>
                      </c:pt>
                      <c:pt idx="2800">
                        <c:v>4.3876669976480551</c:v>
                      </c:pt>
                      <c:pt idx="2801">
                        <c:v>4.2474230296108502</c:v>
                      </c:pt>
                      <c:pt idx="2802">
                        <c:v>4.2205856770121821</c:v>
                      </c:pt>
                      <c:pt idx="2803">
                        <c:v>4.3978587514868837</c:v>
                      </c:pt>
                      <c:pt idx="2804">
                        <c:v>4.3976981915859108</c:v>
                      </c:pt>
                      <c:pt idx="2805">
                        <c:v>4.3436638038651312</c:v>
                      </c:pt>
                      <c:pt idx="2806">
                        <c:v>4.1372504151632636</c:v>
                      </c:pt>
                      <c:pt idx="2807">
                        <c:v>4.0337690752825477</c:v>
                      </c:pt>
                      <c:pt idx="2808">
                        <c:v>3.8039593655752251</c:v>
                      </c:pt>
                      <c:pt idx="2809">
                        <c:v>3.5291071792427999</c:v>
                      </c:pt>
                      <c:pt idx="2810">
                        <c:v>3.4586419049121391</c:v>
                      </c:pt>
                      <c:pt idx="2811">
                        <c:v>3.5341117288559332</c:v>
                      </c:pt>
                      <c:pt idx="2812">
                        <c:v>3.6173604384911031</c:v>
                      </c:pt>
                      <c:pt idx="2813">
                        <c:v>3.5662714798237678</c:v>
                      </c:pt>
                      <c:pt idx="2814">
                        <c:v>3.505489046399068</c:v>
                      </c:pt>
                      <c:pt idx="2815">
                        <c:v>3.5684827731873869</c:v>
                      </c:pt>
                      <c:pt idx="2816">
                        <c:v>3.7430010616439859</c:v>
                      </c:pt>
                      <c:pt idx="2817">
                        <c:v>3.735647166995502</c:v>
                      </c:pt>
                      <c:pt idx="2818">
                        <c:v>3.7130677131972121</c:v>
                      </c:pt>
                      <c:pt idx="2819">
                        <c:v>3.6955284215576989</c:v>
                      </c:pt>
                      <c:pt idx="2820">
                        <c:v>3.7664949075401131</c:v>
                      </c:pt>
                      <c:pt idx="2821">
                        <c:v>3.764679399196122</c:v>
                      </c:pt>
                      <c:pt idx="2822">
                        <c:v>3.490756459095858</c:v>
                      </c:pt>
                      <c:pt idx="2823">
                        <c:v>3.279759680887075</c:v>
                      </c:pt>
                      <c:pt idx="2824">
                        <c:v>3.0683443047158132</c:v>
                      </c:pt>
                      <c:pt idx="2825">
                        <c:v>2.953579704196418</c:v>
                      </c:pt>
                      <c:pt idx="2826">
                        <c:v>2.8456197928869549</c:v>
                      </c:pt>
                      <c:pt idx="2827">
                        <c:v>2.8626079975550018</c:v>
                      </c:pt>
                      <c:pt idx="2828">
                        <c:v>2.8049986318535409</c:v>
                      </c:pt>
                      <c:pt idx="2829">
                        <c:v>2.8227081824735891</c:v>
                      </c:pt>
                      <c:pt idx="2830">
                        <c:v>2.760868286451291</c:v>
                      </c:pt>
                      <c:pt idx="2831">
                        <c:v>2.5689632047934041</c:v>
                      </c:pt>
                      <c:pt idx="2832">
                        <c:v>2.1132842322969969</c:v>
                      </c:pt>
                      <c:pt idx="2833">
                        <c:v>1.8061107666068339</c:v>
                      </c:pt>
                      <c:pt idx="2834">
                        <c:v>1.7163526813125261</c:v>
                      </c:pt>
                      <c:pt idx="2835">
                        <c:v>1.60183739063792</c:v>
                      </c:pt>
                      <c:pt idx="2836">
                        <c:v>1.632639294132423</c:v>
                      </c:pt>
                      <c:pt idx="2837">
                        <c:v>1.7252692905033491</c:v>
                      </c:pt>
                      <c:pt idx="2838">
                        <c:v>1.947974682035162</c:v>
                      </c:pt>
                      <c:pt idx="2839">
                        <c:v>1.9537089495110651</c:v>
                      </c:pt>
                      <c:pt idx="2840">
                        <c:v>1.7115596105313251</c:v>
                      </c:pt>
                      <c:pt idx="2841">
                        <c:v>1.3382750048662191</c:v>
                      </c:pt>
                      <c:pt idx="2842">
                        <c:v>1.207274038062</c:v>
                      </c:pt>
                      <c:pt idx="2843">
                        <c:v>1.227305859360188</c:v>
                      </c:pt>
                      <c:pt idx="2844">
                        <c:v>1.1721573434940169</c:v>
                      </c:pt>
                      <c:pt idx="2845">
                        <c:v>1.0995392285233441</c:v>
                      </c:pt>
                      <c:pt idx="2846">
                        <c:v>1.1481103789403579</c:v>
                      </c:pt>
                      <c:pt idx="2847">
                        <c:v>1.2034937264979439</c:v>
                      </c:pt>
                      <c:pt idx="2848">
                        <c:v>1.1505111015145819</c:v>
                      </c:pt>
                      <c:pt idx="2849">
                        <c:v>1.1501306489564549</c:v>
                      </c:pt>
                      <c:pt idx="2850">
                        <c:v>1.165704470325063</c:v>
                      </c:pt>
                      <c:pt idx="2851">
                        <c:v>1.149945067041833</c:v>
                      </c:pt>
                      <c:pt idx="2852">
                        <c:v>1.08034361824937</c:v>
                      </c:pt>
                      <c:pt idx="2853">
                        <c:v>0.95171764576718754</c:v>
                      </c:pt>
                      <c:pt idx="2854">
                        <c:v>0.9102935534201636</c:v>
                      </c:pt>
                      <c:pt idx="2855">
                        <c:v>0.8131171785046527</c:v>
                      </c:pt>
                      <c:pt idx="2856">
                        <c:v>0.73978813831412416</c:v>
                      </c:pt>
                      <c:pt idx="2857">
                        <c:v>0.58783691770051416</c:v>
                      </c:pt>
                      <c:pt idx="2858">
                        <c:v>0.49189204533665543</c:v>
                      </c:pt>
                      <c:pt idx="2859">
                        <c:v>0.41483251814912381</c:v>
                      </c:pt>
                      <c:pt idx="2860">
                        <c:v>0.32742186168483151</c:v>
                      </c:pt>
                      <c:pt idx="2861">
                        <c:v>0.25875632165605261</c:v>
                      </c:pt>
                      <c:pt idx="2862">
                        <c:v>0.18316396736140611</c:v>
                      </c:pt>
                      <c:pt idx="2863">
                        <c:v>0.1443114179581351</c:v>
                      </c:pt>
                      <c:pt idx="2864">
                        <c:v>0.20750754643162489</c:v>
                      </c:pt>
                      <c:pt idx="2865">
                        <c:v>0.12386501437415701</c:v>
                      </c:pt>
                      <c:pt idx="2866">
                        <c:v>7.8390799468853925E-2</c:v>
                      </c:pt>
                      <c:pt idx="2867">
                        <c:v>8.4714083744810015E-2</c:v>
                      </c:pt>
                      <c:pt idx="2868">
                        <c:v>0.14602472035208891</c:v>
                      </c:pt>
                      <c:pt idx="2869">
                        <c:v>0.14710583302054231</c:v>
                      </c:pt>
                      <c:pt idx="2870">
                        <c:v>0.18749371295576131</c:v>
                      </c:pt>
                      <c:pt idx="2871">
                        <c:v>0.28085998072637769</c:v>
                      </c:pt>
                      <c:pt idx="2872">
                        <c:v>0.51490856575652066</c:v>
                      </c:pt>
                      <c:pt idx="2873">
                        <c:v>0.66171159218626796</c:v>
                      </c:pt>
                      <c:pt idx="2874">
                        <c:v>0.68473299330383441</c:v>
                      </c:pt>
                      <c:pt idx="2875">
                        <c:v>0.83000010907236332</c:v>
                      </c:pt>
                      <c:pt idx="2876">
                        <c:v>0.91778593686883392</c:v>
                      </c:pt>
                      <c:pt idx="2877">
                        <c:v>0.80281215827589558</c:v>
                      </c:pt>
                      <c:pt idx="2878">
                        <c:v>0.87006310218984895</c:v>
                      </c:pt>
                      <c:pt idx="2879">
                        <c:v>0.92644154870493134</c:v>
                      </c:pt>
                      <c:pt idx="2880">
                        <c:v>0.86607240788610373</c:v>
                      </c:pt>
                      <c:pt idx="2881">
                        <c:v>0.88749071393125589</c:v>
                      </c:pt>
                      <c:pt idx="2882">
                        <c:v>0.81299474775965275</c:v>
                      </c:pt>
                      <c:pt idx="2883">
                        <c:v>0.75760084310689157</c:v>
                      </c:pt>
                      <c:pt idx="2884">
                        <c:v>0.53559741952678042</c:v>
                      </c:pt>
                      <c:pt idx="2885">
                        <c:v>0.69143443507498759</c:v>
                      </c:pt>
                      <c:pt idx="2886">
                        <c:v>0.9002876396347077</c:v>
                      </c:pt>
                      <c:pt idx="2887">
                        <c:v>1.012384956470713</c:v>
                      </c:pt>
                      <c:pt idx="2888">
                        <c:v>0.79996150434975599</c:v>
                      </c:pt>
                      <c:pt idx="2889">
                        <c:v>-0.66967121696461496</c:v>
                      </c:pt>
                      <c:pt idx="2890">
                        <c:v>-0.97656661594627681</c:v>
                      </c:pt>
                      <c:pt idx="2891">
                        <c:v>-0.19816107678781791</c:v>
                      </c:pt>
                      <c:pt idx="2892">
                        <c:v>0.17599436582801109</c:v>
                      </c:pt>
                      <c:pt idx="2893">
                        <c:v>1.1933377810046499</c:v>
                      </c:pt>
                      <c:pt idx="2894">
                        <c:v>1.332049631241877</c:v>
                      </c:pt>
                      <c:pt idx="2895">
                        <c:v>1.454684672531017</c:v>
                      </c:pt>
                      <c:pt idx="2896">
                        <c:v>1.551503826851979</c:v>
                      </c:pt>
                      <c:pt idx="2897">
                        <c:v>1.1467795286561111</c:v>
                      </c:pt>
                      <c:pt idx="2898">
                        <c:v>0.80925398197451393</c:v>
                      </c:pt>
                      <c:pt idx="2899">
                        <c:v>0.76075790991283831</c:v>
                      </c:pt>
                      <c:pt idx="2900">
                        <c:v>0.7576481081259645</c:v>
                      </c:pt>
                      <c:pt idx="2901">
                        <c:v>0.63321535990991051</c:v>
                      </c:pt>
                      <c:pt idx="2902">
                        <c:v>0.38330218270884681</c:v>
                      </c:pt>
                      <c:pt idx="2903">
                        <c:v>8.8960196260800276E-2</c:v>
                      </c:pt>
                      <c:pt idx="2904">
                        <c:v>-5.6395615859416277E-2</c:v>
                      </c:pt>
                      <c:pt idx="2905">
                        <c:v>-0.1149331470392882</c:v>
                      </c:pt>
                      <c:pt idx="2906">
                        <c:v>3.2424303412232243E-2</c:v>
                      </c:pt>
                      <c:pt idx="2907">
                        <c:v>0.21486521408343809</c:v>
                      </c:pt>
                      <c:pt idx="2908">
                        <c:v>0.25887911518728068</c:v>
                      </c:pt>
                      <c:pt idx="2909">
                        <c:v>0.26052585974501002</c:v>
                      </c:pt>
                      <c:pt idx="2910">
                        <c:v>0.22536932278919289</c:v>
                      </c:pt>
                      <c:pt idx="2911">
                        <c:v>0.18025933792956231</c:v>
                      </c:pt>
                      <c:pt idx="2912">
                        <c:v>0.1224003482054115</c:v>
                      </c:pt>
                      <c:pt idx="2913">
                        <c:v>4.475702725789913E-2</c:v>
                      </c:pt>
                      <c:pt idx="2914">
                        <c:v>4.5662642053288391E-2</c:v>
                      </c:pt>
                      <c:pt idx="2915">
                        <c:v>-4.0175636078160687E-2</c:v>
                      </c:pt>
                      <c:pt idx="2916">
                        <c:v>-0.32010239726980211</c:v>
                      </c:pt>
                      <c:pt idx="2917">
                        <c:v>-0.52285465031970868</c:v>
                      </c:pt>
                      <c:pt idx="2918">
                        <c:v>-0.74289061738006656</c:v>
                      </c:pt>
                      <c:pt idx="2919">
                        <c:v>-0.76513520120068468</c:v>
                      </c:pt>
                      <c:pt idx="2920">
                        <c:v>-0.73233167022053136</c:v>
                      </c:pt>
                      <c:pt idx="2921">
                        <c:v>-0.7045415859419254</c:v>
                      </c:pt>
                      <c:pt idx="2922">
                        <c:v>-0.72875029601729846</c:v>
                      </c:pt>
                      <c:pt idx="2923">
                        <c:v>-0.51368513527839499</c:v>
                      </c:pt>
                      <c:pt idx="2924">
                        <c:v>-0.17827327901356479</c:v>
                      </c:pt>
                      <c:pt idx="2925">
                        <c:v>-6.8061115076674386E-3</c:v>
                      </c:pt>
                      <c:pt idx="2926">
                        <c:v>3.6524339640022253E-2</c:v>
                      </c:pt>
                      <c:pt idx="2927">
                        <c:v>1.8657869954758821E-2</c:v>
                      </c:pt>
                      <c:pt idx="2928">
                        <c:v>-3.9691324948643428E-2</c:v>
                      </c:pt>
                      <c:pt idx="2929">
                        <c:v>-6.2437540972382563E-2</c:v>
                      </c:pt>
                      <c:pt idx="2930">
                        <c:v>-0.1965183971925071</c:v>
                      </c:pt>
                      <c:pt idx="2931">
                        <c:v>-0.34983605825904368</c:v>
                      </c:pt>
                      <c:pt idx="2932">
                        <c:v>-0.5291697331739581</c:v>
                      </c:pt>
                      <c:pt idx="2933">
                        <c:v>-0.55747649965187918</c:v>
                      </c:pt>
                      <c:pt idx="2934">
                        <c:v>-0.4342215710450944</c:v>
                      </c:pt>
                      <c:pt idx="2935">
                        <c:v>-7.9348380010595881E-2</c:v>
                      </c:pt>
                      <c:pt idx="2936">
                        <c:v>0.45628375571413821</c:v>
                      </c:pt>
                      <c:pt idx="2937">
                        <c:v>0.84906489380967598</c:v>
                      </c:pt>
                      <c:pt idx="2938">
                        <c:v>1.254549723908897</c:v>
                      </c:pt>
                      <c:pt idx="2939">
                        <c:v>1.656605022096334</c:v>
                      </c:pt>
                      <c:pt idx="2940">
                        <c:v>2.1329810894391881</c:v>
                      </c:pt>
                      <c:pt idx="2941">
                        <c:v>2.255871019793497</c:v>
                      </c:pt>
                      <c:pt idx="2942">
                        <c:v>2.19713038922304</c:v>
                      </c:pt>
                      <c:pt idx="2943">
                        <c:v>2.0475745792624109</c:v>
                      </c:pt>
                      <c:pt idx="2944">
                        <c:v>1.862142030792995</c:v>
                      </c:pt>
                      <c:pt idx="2945">
                        <c:v>1.858596829527742</c:v>
                      </c:pt>
                      <c:pt idx="2946">
                        <c:v>1.9921247049161701</c:v>
                      </c:pt>
                      <c:pt idx="2947">
                        <c:v>1.9772675805693809</c:v>
                      </c:pt>
                      <c:pt idx="2948">
                        <c:v>1.8518200071883699</c:v>
                      </c:pt>
                      <c:pt idx="2949">
                        <c:v>1.9807265261306599</c:v>
                      </c:pt>
                      <c:pt idx="2950">
                        <c:v>1.9589971917512781</c:v>
                      </c:pt>
                      <c:pt idx="2951">
                        <c:v>1.8191399133387629</c:v>
                      </c:pt>
                      <c:pt idx="2952">
                        <c:v>1.7683730401529349</c:v>
                      </c:pt>
                      <c:pt idx="2953">
                        <c:v>1.824637504201184</c:v>
                      </c:pt>
                      <c:pt idx="2954">
                        <c:v>1.9310026893024219</c:v>
                      </c:pt>
                      <c:pt idx="2955">
                        <c:v>2.0461778942508251</c:v>
                      </c:pt>
                      <c:pt idx="2956">
                        <c:v>2.0679868555628209</c:v>
                      </c:pt>
                      <c:pt idx="2957">
                        <c:v>1.894139150521694</c:v>
                      </c:pt>
                      <c:pt idx="2958">
                        <c:v>1.461770828707752</c:v>
                      </c:pt>
                      <c:pt idx="2959">
                        <c:v>1.29078229166999</c:v>
                      </c:pt>
                      <c:pt idx="2960">
                        <c:v>1.129111296854854</c:v>
                      </c:pt>
                      <c:pt idx="2961">
                        <c:v>0.9865042491681274</c:v>
                      </c:pt>
                      <c:pt idx="2962">
                        <c:v>0.99745249344539244</c:v>
                      </c:pt>
                      <c:pt idx="2963">
                        <c:v>1.183697452953939</c:v>
                      </c:pt>
                      <c:pt idx="2964">
                        <c:v>1.224471260649189</c:v>
                      </c:pt>
                      <c:pt idx="2965">
                        <c:v>1.337495678324913</c:v>
                      </c:pt>
                      <c:pt idx="2966">
                        <c:v>1.416144084574525</c:v>
                      </c:pt>
                      <c:pt idx="2967">
                        <c:v>1.5639161610585011</c:v>
                      </c:pt>
                      <c:pt idx="2968">
                        <c:v>1.659451260950483</c:v>
                      </c:pt>
                      <c:pt idx="2969">
                        <c:v>1.7076685988887841</c:v>
                      </c:pt>
                      <c:pt idx="2970">
                        <c:v>1.555858707869564</c:v>
                      </c:pt>
                      <c:pt idx="2971">
                        <c:v>1.4062379679219741</c:v>
                      </c:pt>
                      <c:pt idx="2972">
                        <c:v>1.221443433340645</c:v>
                      </c:pt>
                      <c:pt idx="2973">
                        <c:v>1.242057278462158</c:v>
                      </c:pt>
                      <c:pt idx="2974">
                        <c:v>1.218877909088929</c:v>
                      </c:pt>
                      <c:pt idx="2975">
                        <c:v>1.3897744320025509</c:v>
                      </c:pt>
                      <c:pt idx="2976">
                        <c:v>1.826439944857291</c:v>
                      </c:pt>
                      <c:pt idx="2977">
                        <c:v>2.077394530037374</c:v>
                      </c:pt>
                      <c:pt idx="2978">
                        <c:v>2.2379794538196069</c:v>
                      </c:pt>
                      <c:pt idx="2979">
                        <c:v>2.3100581112874501</c:v>
                      </c:pt>
                      <c:pt idx="2980">
                        <c:v>2.2072428856276121</c:v>
                      </c:pt>
                      <c:pt idx="2981">
                        <c:v>2.1166470385270508</c:v>
                      </c:pt>
                      <c:pt idx="2982">
                        <c:v>2.1592256879141609</c:v>
                      </c:pt>
                      <c:pt idx="2983">
                        <c:v>2.2797750927981779</c:v>
                      </c:pt>
                      <c:pt idx="2984">
                        <c:v>2.542308677591381</c:v>
                      </c:pt>
                      <c:pt idx="2985">
                        <c:v>2.858111461665731</c:v>
                      </c:pt>
                      <c:pt idx="2986">
                        <c:v>3.1442481150708459</c:v>
                      </c:pt>
                      <c:pt idx="2987">
                        <c:v>3.509682075566904</c:v>
                      </c:pt>
                      <c:pt idx="2988">
                        <c:v>3.7397219786657439</c:v>
                      </c:pt>
                      <c:pt idx="2989">
                        <c:v>3.8401640265410628</c:v>
                      </c:pt>
                      <c:pt idx="2990">
                        <c:v>3.7043835599976749</c:v>
                      </c:pt>
                      <c:pt idx="2991">
                        <c:v>3.426874360056916</c:v>
                      </c:pt>
                      <c:pt idx="2992">
                        <c:v>3.146637254908315</c:v>
                      </c:pt>
                      <c:pt idx="2993">
                        <c:v>3.0290525297969162</c:v>
                      </c:pt>
                      <c:pt idx="2994">
                        <c:v>3.0108367008358221</c:v>
                      </c:pt>
                      <c:pt idx="2995">
                        <c:v>3.7340709427468388</c:v>
                      </c:pt>
                      <c:pt idx="2996">
                        <c:v>3.2524815510926519</c:v>
                      </c:pt>
                      <c:pt idx="2997">
                        <c:v>3.53828779795671</c:v>
                      </c:pt>
                      <c:pt idx="2998">
                        <c:v>3.5117064647848681</c:v>
                      </c:pt>
                      <c:pt idx="2999">
                        <c:v>3.067047107936884</c:v>
                      </c:pt>
                      <c:pt idx="3000">
                        <c:v>2.7116975323270949</c:v>
                      </c:pt>
                      <c:pt idx="3001">
                        <c:v>2.282873284018986</c:v>
                      </c:pt>
                      <c:pt idx="3002">
                        <c:v>2.132846408857032</c:v>
                      </c:pt>
                      <c:pt idx="3003">
                        <c:v>2.0033276326592691</c:v>
                      </c:pt>
                      <c:pt idx="3004">
                        <c:v>1.99801169259364</c:v>
                      </c:pt>
                      <c:pt idx="3005">
                        <c:v>4.1860484788593517</c:v>
                      </c:pt>
                      <c:pt idx="3006">
                        <c:v>4.6205028773077794</c:v>
                      </c:pt>
                      <c:pt idx="3007">
                        <c:v>5.0034017045033004</c:v>
                      </c:pt>
                      <c:pt idx="3008">
                        <c:v>5.3340149598298758</c:v>
                      </c:pt>
                      <c:pt idx="3009">
                        <c:v>5.4923937186800984</c:v>
                      </c:pt>
                      <c:pt idx="3010">
                        <c:v>5.5490711385533356</c:v>
                      </c:pt>
                      <c:pt idx="3011">
                        <c:v>5.3680958764278834</c:v>
                      </c:pt>
                      <c:pt idx="3012">
                        <c:v>5.0516757428837051</c:v>
                      </c:pt>
                      <c:pt idx="3013">
                        <c:v>4.8227037889443478</c:v>
                      </c:pt>
                      <c:pt idx="3014">
                        <c:v>4.5809465068233211</c:v>
                      </c:pt>
                      <c:pt idx="3015">
                        <c:v>4.6277947334400373</c:v>
                      </c:pt>
                      <c:pt idx="3016">
                        <c:v>4.8700344789337837</c:v>
                      </c:pt>
                      <c:pt idx="3017">
                        <c:v>5.078935213450225</c:v>
                      </c:pt>
                      <c:pt idx="3018">
                        <c:v>5.2198756757643574</c:v>
                      </c:pt>
                      <c:pt idx="3019">
                        <c:v>5.1862439416902166</c:v>
                      </c:pt>
                      <c:pt idx="3020">
                        <c:v>5.1371009580849938</c:v>
                      </c:pt>
                      <c:pt idx="3021">
                        <c:v>5.0143601652050718</c:v>
                      </c:pt>
                      <c:pt idx="3022">
                        <c:v>4.8636978571989777</c:v>
                      </c:pt>
                      <c:pt idx="3023">
                        <c:v>4.7272256481961286</c:v>
                      </c:pt>
                      <c:pt idx="3024">
                        <c:v>4.7457077686936771</c:v>
                      </c:pt>
                      <c:pt idx="3025">
                        <c:v>4.6800981246674001</c:v>
                      </c:pt>
                      <c:pt idx="3026">
                        <c:v>4.5261310526100109</c:v>
                      </c:pt>
                      <c:pt idx="3027">
                        <c:v>4.3143032077914887</c:v>
                      </c:pt>
                      <c:pt idx="3028">
                        <c:v>4.0619380646717911</c:v>
                      </c:pt>
                      <c:pt idx="3029">
                        <c:v>3.7569736705175258</c:v>
                      </c:pt>
                      <c:pt idx="3030">
                        <c:v>3.4934678556939871</c:v>
                      </c:pt>
                      <c:pt idx="3031">
                        <c:v>3.3231742932806911</c:v>
                      </c:pt>
                      <c:pt idx="3032">
                        <c:v>3.136179744153111</c:v>
                      </c:pt>
                      <c:pt idx="3033">
                        <c:v>3.2331859447348679</c:v>
                      </c:pt>
                      <c:pt idx="3034">
                        <c:v>3.8156214260214512</c:v>
                      </c:pt>
                      <c:pt idx="3035">
                        <c:v>4.3958064136636246</c:v>
                      </c:pt>
                      <c:pt idx="3036">
                        <c:v>4.9122424786005876</c:v>
                      </c:pt>
                      <c:pt idx="3037">
                        <c:v>5.0587638256730001</c:v>
                      </c:pt>
                      <c:pt idx="3038">
                        <c:v>5.1811871819060036</c:v>
                      </c:pt>
                      <c:pt idx="3039">
                        <c:v>5.2701640182484049</c:v>
                      </c:pt>
                      <c:pt idx="3040">
                        <c:v>5.2655524309772979</c:v>
                      </c:pt>
                      <c:pt idx="3041">
                        <c:v>5.0102350432339531</c:v>
                      </c:pt>
                      <c:pt idx="3042">
                        <c:v>4.7280018442111169</c:v>
                      </c:pt>
                      <c:pt idx="3043">
                        <c:v>4.6235607675824149</c:v>
                      </c:pt>
                      <c:pt idx="3044">
                        <c:v>4.5415058273647517</c:v>
                      </c:pt>
                      <c:pt idx="3045">
                        <c:v>4.3991842628224891</c:v>
                      </c:pt>
                      <c:pt idx="3046">
                        <c:v>4.4159337490292154</c:v>
                      </c:pt>
                      <c:pt idx="3047">
                        <c:v>4.3926615181624493</c:v>
                      </c:pt>
                      <c:pt idx="3048">
                        <c:v>4.3836683347505048</c:v>
                      </c:pt>
                      <c:pt idx="3049">
                        <c:v>4.333249776013691</c:v>
                      </c:pt>
                      <c:pt idx="3050">
                        <c:v>4.3196064816835174</c:v>
                      </c:pt>
                      <c:pt idx="3051">
                        <c:v>4.3809468150187092</c:v>
                      </c:pt>
                      <c:pt idx="3052">
                        <c:v>4.371082273316242</c:v>
                      </c:pt>
                      <c:pt idx="3053">
                        <c:v>4.2100369467403693</c:v>
                      </c:pt>
                      <c:pt idx="3054">
                        <c:v>4.1825323504938607</c:v>
                      </c:pt>
                      <c:pt idx="3055">
                        <c:v>4.3582883471629126</c:v>
                      </c:pt>
                      <c:pt idx="3056">
                        <c:v>4.7433788129353491</c:v>
                      </c:pt>
                      <c:pt idx="3057">
                        <c:v>5.1181822539534796</c:v>
                      </c:pt>
                      <c:pt idx="3058">
                        <c:v>5.3719844894398294</c:v>
                      </c:pt>
                      <c:pt idx="3059">
                        <c:v>5.4328211152058294</c:v>
                      </c:pt>
                      <c:pt idx="3060">
                        <c:v>5.5171791011370344</c:v>
                      </c:pt>
                      <c:pt idx="3061">
                        <c:v>5.3376419467683691</c:v>
                      </c:pt>
                      <c:pt idx="3062">
                        <c:v>5.0313083823690334</c:v>
                      </c:pt>
                      <c:pt idx="3063">
                        <c:v>4.7459749446877399</c:v>
                      </c:pt>
                      <c:pt idx="3064">
                        <c:v>4.2607107144723297</c:v>
                      </c:pt>
                      <c:pt idx="3065">
                        <c:v>3.6614510027875471</c:v>
                      </c:pt>
                      <c:pt idx="3066">
                        <c:v>3.355065573504584</c:v>
                      </c:pt>
                      <c:pt idx="3067">
                        <c:v>3.414299258267695</c:v>
                      </c:pt>
                      <c:pt idx="3068">
                        <c:v>3.6878481438988069</c:v>
                      </c:pt>
                      <c:pt idx="3069">
                        <c:v>3.9600801059174602</c:v>
                      </c:pt>
                      <c:pt idx="3070">
                        <c:v>4.1240315617108774</c:v>
                      </c:pt>
                      <c:pt idx="3071">
                        <c:v>4.1595348415623112</c:v>
                      </c:pt>
                      <c:pt idx="3072">
                        <c:v>4.0989429771664883</c:v>
                      </c:pt>
                      <c:pt idx="3073">
                        <c:v>4.033928729626461</c:v>
                      </c:pt>
                      <c:pt idx="3074">
                        <c:v>4.0463778087282476</c:v>
                      </c:pt>
                      <c:pt idx="3075">
                        <c:v>4.1609652980660217</c:v>
                      </c:pt>
                      <c:pt idx="3076">
                        <c:v>4.4662258758042057</c:v>
                      </c:pt>
                      <c:pt idx="3077">
                        <c:v>4.6730446065692357</c:v>
                      </c:pt>
                      <c:pt idx="3078">
                        <c:v>4.6021299314245709</c:v>
                      </c:pt>
                      <c:pt idx="3079">
                        <c:v>4.5794608096446572</c:v>
                      </c:pt>
                      <c:pt idx="3080">
                        <c:v>4.7062026485961974</c:v>
                      </c:pt>
                      <c:pt idx="3081">
                        <c:v>4.6132148043636017</c:v>
                      </c:pt>
                      <c:pt idx="3082">
                        <c:v>4.5402124398430077</c:v>
                      </c:pt>
                      <c:pt idx="3083">
                        <c:v>4.5528621399143612</c:v>
                      </c:pt>
                      <c:pt idx="3084">
                        <c:v>4.5708393571345729</c:v>
                      </c:pt>
                      <c:pt idx="3085">
                        <c:v>4.5950042030764751</c:v>
                      </c:pt>
                      <c:pt idx="3086">
                        <c:v>4.6501557087175236</c:v>
                      </c:pt>
                      <c:pt idx="3087">
                        <c:v>4.9215886291275197</c:v>
                      </c:pt>
                      <c:pt idx="3088">
                        <c:v>5.2266230268283396</c:v>
                      </c:pt>
                      <c:pt idx="3089">
                        <c:v>5.4705455973518919</c:v>
                      </c:pt>
                      <c:pt idx="3090">
                        <c:v>5.3222337767019248</c:v>
                      </c:pt>
                      <c:pt idx="3091">
                        <c:v>5.1554079593357667</c:v>
                      </c:pt>
                      <c:pt idx="3092">
                        <c:v>5.0610780431630564</c:v>
                      </c:pt>
                      <c:pt idx="3093">
                        <c:v>5.1404355078574904</c:v>
                      </c:pt>
                      <c:pt idx="3094">
                        <c:v>5.1335567342412869</c:v>
                      </c:pt>
                      <c:pt idx="3095">
                        <c:v>5.1658344522201256</c:v>
                      </c:pt>
                      <c:pt idx="3096">
                        <c:v>5.206274942930194</c:v>
                      </c:pt>
                      <c:pt idx="3097">
                        <c:v>5.2133878772582589</c:v>
                      </c:pt>
                      <c:pt idx="3098">
                        <c:v>5.2643236387239529</c:v>
                      </c:pt>
                      <c:pt idx="3099">
                        <c:v>5.4110950875467063</c:v>
                      </c:pt>
                      <c:pt idx="3100">
                        <c:v>5.5374096994439466</c:v>
                      </c:pt>
                      <c:pt idx="3101">
                        <c:v>5.6920386661674467</c:v>
                      </c:pt>
                      <c:pt idx="3102">
                        <c:v>5.8493452547892888</c:v>
                      </c:pt>
                      <c:pt idx="3103">
                        <c:v>5.9611609138571673</c:v>
                      </c:pt>
                      <c:pt idx="3104">
                        <c:v>6.1823055555387567</c:v>
                      </c:pt>
                      <c:pt idx="3105">
                        <c:v>6.520182627412213</c:v>
                      </c:pt>
                      <c:pt idx="3106">
                        <c:v>6.690131178725645</c:v>
                      </c:pt>
                      <c:pt idx="3107">
                        <c:v>6.4008166829679576</c:v>
                      </c:pt>
                      <c:pt idx="3108">
                        <c:v>6.1110743800744629</c:v>
                      </c:pt>
                      <c:pt idx="3109">
                        <c:v>5.8811054328889787</c:v>
                      </c:pt>
                      <c:pt idx="3110">
                        <c:v>5.9294780074037208</c:v>
                      </c:pt>
                      <c:pt idx="3111">
                        <c:v>6.1573806812010901</c:v>
                      </c:pt>
                      <c:pt idx="3112">
                        <c:v>6.5552783453454424</c:v>
                      </c:pt>
                      <c:pt idx="3113">
                        <c:v>7.0333917602037284</c:v>
                      </c:pt>
                      <c:pt idx="3114">
                        <c:v>7.3678422192441584</c:v>
                      </c:pt>
                      <c:pt idx="3115">
                        <c:v>7.5136161803838863</c:v>
                      </c:pt>
                      <c:pt idx="3116">
                        <c:v>7.5426208143130236</c:v>
                      </c:pt>
                      <c:pt idx="3117">
                        <c:v>7.4062367419256878</c:v>
                      </c:pt>
                      <c:pt idx="3118">
                        <c:v>7.4438493858856409</c:v>
                      </c:pt>
                      <c:pt idx="3119">
                        <c:v>7.475716139519391</c:v>
                      </c:pt>
                      <c:pt idx="3120">
                        <c:v>7.6246025986431913</c:v>
                      </c:pt>
                      <c:pt idx="3121">
                        <c:v>7.6857109238018868</c:v>
                      </c:pt>
                      <c:pt idx="3122">
                        <c:v>7.5720679879112529</c:v>
                      </c:pt>
                      <c:pt idx="3123">
                        <c:v>7.367975466290515</c:v>
                      </c:pt>
                      <c:pt idx="3124">
                        <c:v>6.9769398678878378</c:v>
                      </c:pt>
                      <c:pt idx="3125">
                        <c:v>6.5002191825807909</c:v>
                      </c:pt>
                      <c:pt idx="3126">
                        <c:v>7.377280235597854</c:v>
                      </c:pt>
                      <c:pt idx="3127">
                        <c:v>6.5238003798594928</c:v>
                      </c:pt>
                      <c:pt idx="3128">
                        <c:v>6.64097200755418</c:v>
                      </c:pt>
                      <c:pt idx="3129">
                        <c:v>6.6772630325913482</c:v>
                      </c:pt>
                      <c:pt idx="3130">
                        <c:v>6.7017275717099851</c:v>
                      </c:pt>
                      <c:pt idx="3131">
                        <c:v>6.6905554681515031</c:v>
                      </c:pt>
                      <c:pt idx="3132">
                        <c:v>6.8971164724460072</c:v>
                      </c:pt>
                      <c:pt idx="3133">
                        <c:v>7.0578002999562006</c:v>
                      </c:pt>
                      <c:pt idx="3134">
                        <c:v>7.1270150385444024</c:v>
                      </c:pt>
                      <c:pt idx="3135">
                        <c:v>7.3153428920689656</c:v>
                      </c:pt>
                      <c:pt idx="3136">
                        <c:v>7.5656616109137351</c:v>
                      </c:pt>
                      <c:pt idx="3137">
                        <c:v>7.9083981135996684</c:v>
                      </c:pt>
                      <c:pt idx="3138">
                        <c:v>8.3471863362309957</c:v>
                      </c:pt>
                      <c:pt idx="3139">
                        <c:v>8.8754947486307589</c:v>
                      </c:pt>
                      <c:pt idx="3140">
                        <c:v>9.120189709130436</c:v>
                      </c:pt>
                      <c:pt idx="3141">
                        <c:v>9.070339326275807</c:v>
                      </c:pt>
                      <c:pt idx="3142">
                        <c:v>9.0048423406354399</c:v>
                      </c:pt>
                      <c:pt idx="3143">
                        <c:v>8.8891157502242919</c:v>
                      </c:pt>
                      <c:pt idx="3144">
                        <c:v>8.6885077029521689</c:v>
                      </c:pt>
                      <c:pt idx="3145">
                        <c:v>8.3931212289726584</c:v>
                      </c:pt>
                      <c:pt idx="3146">
                        <c:v>8.0468855740425624</c:v>
                      </c:pt>
                      <c:pt idx="3147">
                        <c:v>7.8064013414151674</c:v>
                      </c:pt>
                      <c:pt idx="3148">
                        <c:v>7.7503167170785083</c:v>
                      </c:pt>
                      <c:pt idx="3149">
                        <c:v>7.8365911846643463</c:v>
                      </c:pt>
                      <c:pt idx="3150">
                        <c:v>7.8383875259257279</c:v>
                      </c:pt>
                      <c:pt idx="3151">
                        <c:v>7.8767391260799151</c:v>
                      </c:pt>
                      <c:pt idx="3152">
                        <c:v>7.860910270540499</c:v>
                      </c:pt>
                      <c:pt idx="3153">
                        <c:v>7.9011915769980972</c:v>
                      </c:pt>
                      <c:pt idx="3154">
                        <c:v>7.7742398157676202</c:v>
                      </c:pt>
                      <c:pt idx="3155">
                        <c:v>7.5555774132824354</c:v>
                      </c:pt>
                      <c:pt idx="3156">
                        <c:v>7.4060977205925296</c:v>
                      </c:pt>
                      <c:pt idx="3157">
                        <c:v>7.3368557561757131</c:v>
                      </c:pt>
                      <c:pt idx="3158">
                        <c:v>7.0408963099609707</c:v>
                      </c:pt>
                      <c:pt idx="3159">
                        <c:v>6.754306442379491</c:v>
                      </c:pt>
                      <c:pt idx="3160">
                        <c:v>6.628946264808059</c:v>
                      </c:pt>
                      <c:pt idx="3161">
                        <c:v>6.3792483886707219</c:v>
                      </c:pt>
                      <c:pt idx="3162">
                        <c:v>6.1384880698540467</c:v>
                      </c:pt>
                      <c:pt idx="3163">
                        <c:v>6.017990257180692</c:v>
                      </c:pt>
                      <c:pt idx="3164">
                        <c:v>6.1709490552780677</c:v>
                      </c:pt>
                      <c:pt idx="3165">
                        <c:v>6.5085521114141152</c:v>
                      </c:pt>
                      <c:pt idx="3166">
                        <c:v>6.6246466935252748</c:v>
                      </c:pt>
                      <c:pt idx="3167">
                        <c:v>6.5323944951972512</c:v>
                      </c:pt>
                      <c:pt idx="3168">
                        <c:v>6.348950680306694</c:v>
                      </c:pt>
                      <c:pt idx="3169">
                        <c:v>6.1179618411748917</c:v>
                      </c:pt>
                      <c:pt idx="3170">
                        <c:v>5.8900410724494501</c:v>
                      </c:pt>
                      <c:pt idx="3171">
                        <c:v>5.6064270435044206</c:v>
                      </c:pt>
                      <c:pt idx="3172">
                        <c:v>4.9596108521787876</c:v>
                      </c:pt>
                      <c:pt idx="3173">
                        <c:v>4.2912776674860993</c:v>
                      </c:pt>
                      <c:pt idx="3174">
                        <c:v>3.9372153702947541</c:v>
                      </c:pt>
                      <c:pt idx="3175">
                        <c:v>3.7286333651458432</c:v>
                      </c:pt>
                      <c:pt idx="3176">
                        <c:v>3.5683458151549519</c:v>
                      </c:pt>
                      <c:pt idx="3177">
                        <c:v>3.61998104878827</c:v>
                      </c:pt>
                      <c:pt idx="3178">
                        <c:v>3.7327474996408738</c:v>
                      </c:pt>
                      <c:pt idx="3179">
                        <c:v>3.8183221718588749</c:v>
                      </c:pt>
                      <c:pt idx="3180">
                        <c:v>3.771545447841512</c:v>
                      </c:pt>
                      <c:pt idx="3181">
                        <c:v>3.805566523135866</c:v>
                      </c:pt>
                      <c:pt idx="3182">
                        <c:v>3.707567371162928</c:v>
                      </c:pt>
                      <c:pt idx="3183">
                        <c:v>3.5538884429026769</c:v>
                      </c:pt>
                      <c:pt idx="3184">
                        <c:v>3.329425273945064</c:v>
                      </c:pt>
                      <c:pt idx="3185">
                        <c:v>3.2918136449043778</c:v>
                      </c:pt>
                      <c:pt idx="3186">
                        <c:v>3.3135907634433841</c:v>
                      </c:pt>
                      <c:pt idx="3187">
                        <c:v>3.3074068347789281</c:v>
                      </c:pt>
                      <c:pt idx="3188">
                        <c:v>3.184267074675736</c:v>
                      </c:pt>
                      <c:pt idx="3189">
                        <c:v>2.9979754000293588</c:v>
                      </c:pt>
                      <c:pt idx="3190">
                        <c:v>2.7682756409605611</c:v>
                      </c:pt>
                      <c:pt idx="3191">
                        <c:v>2.9423918454653619</c:v>
                      </c:pt>
                      <c:pt idx="3192">
                        <c:v>3.400496818888683</c:v>
                      </c:pt>
                      <c:pt idx="3193">
                        <c:v>3.7849666421650001</c:v>
                      </c:pt>
                      <c:pt idx="3194">
                        <c:v>4.0701915300225018</c:v>
                      </c:pt>
                      <c:pt idx="3195">
                        <c:v>4.3371238053886527</c:v>
                      </c:pt>
                      <c:pt idx="3196">
                        <c:v>4.5462967886892853</c:v>
                      </c:pt>
                      <c:pt idx="3197">
                        <c:v>4.5637644617872484</c:v>
                      </c:pt>
                      <c:pt idx="3198">
                        <c:v>4.5603681366104434</c:v>
                      </c:pt>
                      <c:pt idx="3199">
                        <c:v>4.3646693200089031</c:v>
                      </c:pt>
                      <c:pt idx="3200">
                        <c:v>4.0527909406134413</c:v>
                      </c:pt>
                      <c:pt idx="3201">
                        <c:v>3.720484954497151</c:v>
                      </c:pt>
                      <c:pt idx="3202">
                        <c:v>3.4276021146396549</c:v>
                      </c:pt>
                      <c:pt idx="3203">
                        <c:v>3.0042788018562718</c:v>
                      </c:pt>
                      <c:pt idx="3204">
                        <c:v>2.6676452489442108</c:v>
                      </c:pt>
                      <c:pt idx="3205">
                        <c:v>2.54107226612564</c:v>
                      </c:pt>
                      <c:pt idx="3206">
                        <c:v>2.31144960035832</c:v>
                      </c:pt>
                      <c:pt idx="3207">
                        <c:v>2.101144215439442</c:v>
                      </c:pt>
                      <c:pt idx="3208">
                        <c:v>2.0818782483134779</c:v>
                      </c:pt>
                      <c:pt idx="3209">
                        <c:v>2.1545090765625621</c:v>
                      </c:pt>
                      <c:pt idx="3210">
                        <c:v>2.292283857257654</c:v>
                      </c:pt>
                      <c:pt idx="3211">
                        <c:v>2.4251903493003759</c:v>
                      </c:pt>
                      <c:pt idx="3212">
                        <c:v>2.6745780040713489</c:v>
                      </c:pt>
                      <c:pt idx="3213">
                        <c:v>5.1929792785513564</c:v>
                      </c:pt>
                      <c:pt idx="3214">
                        <c:v>3.0504804147468261</c:v>
                      </c:pt>
                      <c:pt idx="3215">
                        <c:v>5.0334490811061219</c:v>
                      </c:pt>
                      <c:pt idx="3216">
                        <c:v>4.9347809710166528</c:v>
                      </c:pt>
                      <c:pt idx="3217">
                        <c:v>2.091609228813502</c:v>
                      </c:pt>
                      <c:pt idx="3218">
                        <c:v>3.1823262188582899</c:v>
                      </c:pt>
                      <c:pt idx="3219">
                        <c:v>2.2687043272720189</c:v>
                      </c:pt>
                      <c:pt idx="3220">
                        <c:v>2.538067142883397</c:v>
                      </c:pt>
                      <c:pt idx="3221">
                        <c:v>2.526357993507566</c:v>
                      </c:pt>
                      <c:pt idx="3222">
                        <c:v>2.4361185061370429</c:v>
                      </c:pt>
                      <c:pt idx="3223">
                        <c:v>2.414951662209444</c:v>
                      </c:pt>
                      <c:pt idx="3224">
                        <c:v>2.4705027893806628</c:v>
                      </c:pt>
                      <c:pt idx="3225">
                        <c:v>2.5508799226595338</c:v>
                      </c:pt>
                      <c:pt idx="3226">
                        <c:v>2.5852229596026621</c:v>
                      </c:pt>
                      <c:pt idx="3227">
                        <c:v>2.4967708495279699</c:v>
                      </c:pt>
                      <c:pt idx="3228">
                        <c:v>2.512753501043028</c:v>
                      </c:pt>
                      <c:pt idx="3229">
                        <c:v>2.4497441071100732</c:v>
                      </c:pt>
                      <c:pt idx="3230">
                        <c:v>2.5157987966639399</c:v>
                      </c:pt>
                      <c:pt idx="3231">
                        <c:v>2.833294676312256</c:v>
                      </c:pt>
                      <c:pt idx="3232">
                        <c:v>3.0502724503499081</c:v>
                      </c:pt>
                      <c:pt idx="3233">
                        <c:v>3.185356491969479</c:v>
                      </c:pt>
                      <c:pt idx="3234">
                        <c:v>3.1788979639338479</c:v>
                      </c:pt>
                      <c:pt idx="3235">
                        <c:v>3.0209345262399139</c:v>
                      </c:pt>
                      <c:pt idx="3236">
                        <c:v>2.836303014964825</c:v>
                      </c:pt>
                      <c:pt idx="3237">
                        <c:v>2.728649661282045</c:v>
                      </c:pt>
                      <c:pt idx="3238">
                        <c:v>2.7307509590065648</c:v>
                      </c:pt>
                      <c:pt idx="3239">
                        <c:v>2.7987005312792652</c:v>
                      </c:pt>
                      <c:pt idx="3240">
                        <c:v>2.8355803274106961</c:v>
                      </c:pt>
                      <c:pt idx="3241">
                        <c:v>2.9078812613087082</c:v>
                      </c:pt>
                      <c:pt idx="3242">
                        <c:v>2.990871278564831</c:v>
                      </c:pt>
                      <c:pt idx="3243">
                        <c:v>2.9329106445044411</c:v>
                      </c:pt>
                      <c:pt idx="3244">
                        <c:v>2.9120637911730771</c:v>
                      </c:pt>
                      <c:pt idx="3245">
                        <c:v>2.9998028662230918</c:v>
                      </c:pt>
                      <c:pt idx="3246">
                        <c:v>3.1268674024396028</c:v>
                      </c:pt>
                      <c:pt idx="3247">
                        <c:v>3.217619162504231</c:v>
                      </c:pt>
                      <c:pt idx="3248">
                        <c:v>3.2387391482058581</c:v>
                      </c:pt>
                      <c:pt idx="3249">
                        <c:v>3.1533448066088612</c:v>
                      </c:pt>
                      <c:pt idx="3250">
                        <c:v>3.2142499927319461</c:v>
                      </c:pt>
                      <c:pt idx="3251">
                        <c:v>3.2485284953139879</c:v>
                      </c:pt>
                      <c:pt idx="3252">
                        <c:v>3.2760956309543232</c:v>
                      </c:pt>
                      <c:pt idx="3253">
                        <c:v>3.397160839802408</c:v>
                      </c:pt>
                      <c:pt idx="3254">
                        <c:v>3.460191244608855</c:v>
                      </c:pt>
                      <c:pt idx="3255">
                        <c:v>3.3995695662046348</c:v>
                      </c:pt>
                      <c:pt idx="3256">
                        <c:v>3.4982266819382839</c:v>
                      </c:pt>
                      <c:pt idx="3257">
                        <c:v>3.7071885419830268</c:v>
                      </c:pt>
                      <c:pt idx="3258">
                        <c:v>4.0347984367094369</c:v>
                      </c:pt>
                      <c:pt idx="3259">
                        <c:v>4.1714891965236296</c:v>
                      </c:pt>
                      <c:pt idx="3260">
                        <c:v>4.1168129823454818</c:v>
                      </c:pt>
                      <c:pt idx="3261">
                        <c:v>3.9191689320961429</c:v>
                      </c:pt>
                      <c:pt idx="3262">
                        <c:v>3.8303132756300431</c:v>
                      </c:pt>
                      <c:pt idx="3263">
                        <c:v>3.9122011734192981</c:v>
                      </c:pt>
                      <c:pt idx="3264">
                        <c:v>3.986512429507969</c:v>
                      </c:pt>
                      <c:pt idx="3265">
                        <c:v>4.0420836394221622</c:v>
                      </c:pt>
                      <c:pt idx="3266">
                        <c:v>4.2733265021643918</c:v>
                      </c:pt>
                      <c:pt idx="3267">
                        <c:v>4.5013419422346992</c:v>
                      </c:pt>
                      <c:pt idx="3268">
                        <c:v>4.5957046240249877</c:v>
                      </c:pt>
                      <c:pt idx="3269">
                        <c:v>4.6282270932689178</c:v>
                      </c:pt>
                      <c:pt idx="3270">
                        <c:v>4.5240488219332509</c:v>
                      </c:pt>
                      <c:pt idx="3271">
                        <c:v>4.544519807157597</c:v>
                      </c:pt>
                      <c:pt idx="3272">
                        <c:v>4.6653078424425463</c:v>
                      </c:pt>
                      <c:pt idx="3273">
                        <c:v>4.7915521137751469</c:v>
                      </c:pt>
                      <c:pt idx="3274">
                        <c:v>4.9694143753937956</c:v>
                      </c:pt>
                      <c:pt idx="3275">
                        <c:v>5.0454885554983404</c:v>
                      </c:pt>
                      <c:pt idx="3276">
                        <c:v>5.0947071102370849</c:v>
                      </c:pt>
                      <c:pt idx="3277">
                        <c:v>5.1425377329702036</c:v>
                      </c:pt>
                      <c:pt idx="3278">
                        <c:v>5.193320403352228</c:v>
                      </c:pt>
                      <c:pt idx="3279">
                        <c:v>5.4098098863064319</c:v>
                      </c:pt>
                      <c:pt idx="3280">
                        <c:v>5.6955154628965019</c:v>
                      </c:pt>
                      <c:pt idx="3281">
                        <c:v>5.9708147772926434</c:v>
                      </c:pt>
                      <c:pt idx="3282">
                        <c:v>6.0130110962554637</c:v>
                      </c:pt>
                      <c:pt idx="3283">
                        <c:v>5.8095212504805778</c:v>
                      </c:pt>
                      <c:pt idx="3284">
                        <c:v>5.5908190220654532</c:v>
                      </c:pt>
                      <c:pt idx="3285">
                        <c:v>5.4704496538541791</c:v>
                      </c:pt>
                      <c:pt idx="3286">
                        <c:v>5.5380218123077674</c:v>
                      </c:pt>
                      <c:pt idx="3287">
                        <c:v>5.5465087624494629</c:v>
                      </c:pt>
                      <c:pt idx="3288">
                        <c:v>5.7016715253583854</c:v>
                      </c:pt>
                      <c:pt idx="3289">
                        <c:v>5.8466816659881431</c:v>
                      </c:pt>
                      <c:pt idx="3290">
                        <c:v>6.0247240407484108</c:v>
                      </c:pt>
                      <c:pt idx="3291">
                        <c:v>6.0252006079807447</c:v>
                      </c:pt>
                      <c:pt idx="3292">
                        <c:v>5.7620664659150824</c:v>
                      </c:pt>
                      <c:pt idx="3293">
                        <c:v>5.4583030903435654</c:v>
                      </c:pt>
                      <c:pt idx="3294">
                        <c:v>5.2773294952515313</c:v>
                      </c:pt>
                      <c:pt idx="3295">
                        <c:v>5.3085196644571138</c:v>
                      </c:pt>
                      <c:pt idx="3296">
                        <c:v>4.9048499416236551</c:v>
                      </c:pt>
                      <c:pt idx="3297">
                        <c:v>6.2337435778785126</c:v>
                      </c:pt>
                      <c:pt idx="3298">
                        <c:v>6.0779640941146598</c:v>
                      </c:pt>
                      <c:pt idx="3299">
                        <c:v>5.0861514199041826</c:v>
                      </c:pt>
                      <c:pt idx="3300">
                        <c:v>5.3590827517732098</c:v>
                      </c:pt>
                      <c:pt idx="3301">
                        <c:v>4.8684733754641742</c:v>
                      </c:pt>
                      <c:pt idx="3302">
                        <c:v>4.4377694521873741</c:v>
                      </c:pt>
                      <c:pt idx="3303">
                        <c:v>4.2156719721720801</c:v>
                      </c:pt>
                      <c:pt idx="3304">
                        <c:v>4.098434598889094</c:v>
                      </c:pt>
                      <c:pt idx="3305">
                        <c:v>4.0537372043367554</c:v>
                      </c:pt>
                      <c:pt idx="3306">
                        <c:v>4.0320837905378024</c:v>
                      </c:pt>
                      <c:pt idx="3307">
                        <c:v>4.0166696887220912</c:v>
                      </c:pt>
                      <c:pt idx="3308">
                        <c:v>4.1967280487618526</c:v>
                      </c:pt>
                      <c:pt idx="3309">
                        <c:v>4.4236597866710019</c:v>
                      </c:pt>
                      <c:pt idx="3310">
                        <c:v>4.4569174602937736</c:v>
                      </c:pt>
                      <c:pt idx="3311">
                        <c:v>4.3823018828441587</c:v>
                      </c:pt>
                      <c:pt idx="3312">
                        <c:v>4.5112885052571112</c:v>
                      </c:pt>
                      <c:pt idx="3313">
                        <c:v>4.6563173218104641</c:v>
                      </c:pt>
                      <c:pt idx="3314">
                        <c:v>5.0310508871225679</c:v>
                      </c:pt>
                      <c:pt idx="3315">
                        <c:v>5.2884494266883912</c:v>
                      </c:pt>
                      <c:pt idx="3316">
                        <c:v>5.5466626470873672</c:v>
                      </c:pt>
                      <c:pt idx="3317">
                        <c:v>5.7351119468898499</c:v>
                      </c:pt>
                      <c:pt idx="3318">
                        <c:v>6.8901460932802214</c:v>
                      </c:pt>
                      <c:pt idx="3319">
                        <c:v>6.875047144012739</c:v>
                      </c:pt>
                      <c:pt idx="3320">
                        <c:v>5.2039233775081231</c:v>
                      </c:pt>
                      <c:pt idx="3321">
                        <c:v>4.9468539097715771</c:v>
                      </c:pt>
                      <c:pt idx="3322">
                        <c:v>6.1540439610575284</c:v>
                      </c:pt>
                      <c:pt idx="3323">
                        <c:v>5.2527404218939644</c:v>
                      </c:pt>
                      <c:pt idx="3324">
                        <c:v>6.7248090982753013</c:v>
                      </c:pt>
                      <c:pt idx="3325">
                        <c:v>6.9921413404602548</c:v>
                      </c:pt>
                      <c:pt idx="3326">
                        <c:v>6.3446023262902012</c:v>
                      </c:pt>
                      <c:pt idx="3327">
                        <c:v>6.4239507402403584</c:v>
                      </c:pt>
                      <c:pt idx="3328">
                        <c:v>6.4084528521748689</c:v>
                      </c:pt>
                      <c:pt idx="3329">
                        <c:v>6.2522763333977851</c:v>
                      </c:pt>
                      <c:pt idx="3330">
                        <c:v>6.1371949894687994</c:v>
                      </c:pt>
                      <c:pt idx="3331">
                        <c:v>5.9377929638978122</c:v>
                      </c:pt>
                      <c:pt idx="3332">
                        <c:v>5.6300638784340524</c:v>
                      </c:pt>
                      <c:pt idx="3333">
                        <c:v>5.3491866297416992</c:v>
                      </c:pt>
                      <c:pt idx="3334">
                        <c:v>4.9411194950869932</c:v>
                      </c:pt>
                      <c:pt idx="3335">
                        <c:v>4.8786630529633106</c:v>
                      </c:pt>
                      <c:pt idx="3336">
                        <c:v>4.9613591732697744</c:v>
                      </c:pt>
                      <c:pt idx="3337">
                        <c:v>5.0601037596875047</c:v>
                      </c:pt>
                      <c:pt idx="3338">
                        <c:v>5.2451071922999413</c:v>
                      </c:pt>
                      <c:pt idx="3339">
                        <c:v>5.2634153882763748</c:v>
                      </c:pt>
                      <c:pt idx="3340">
                        <c:v>5.1509018772592494</c:v>
                      </c:pt>
                      <c:pt idx="3341">
                        <c:v>4.9216426535885018</c:v>
                      </c:pt>
                      <c:pt idx="3342">
                        <c:v>4.8068750126017576</c:v>
                      </c:pt>
                      <c:pt idx="3343">
                        <c:v>4.5123620779631004</c:v>
                      </c:pt>
                      <c:pt idx="3344">
                        <c:v>4.377592549058873</c:v>
                      </c:pt>
                      <c:pt idx="3345">
                        <c:v>4.3101609802835954</c:v>
                      </c:pt>
                      <c:pt idx="3346">
                        <c:v>4.094751777780484</c:v>
                      </c:pt>
                      <c:pt idx="3347">
                        <c:v>3.6403075473123931</c:v>
                      </c:pt>
                      <c:pt idx="3348">
                        <c:v>3.3583208749849258</c:v>
                      </c:pt>
                      <c:pt idx="3349">
                        <c:v>3.4068558227629371</c:v>
                      </c:pt>
                      <c:pt idx="3350">
                        <c:v>3.493417719029634</c:v>
                      </c:pt>
                      <c:pt idx="3351">
                        <c:v>3.6603997555038421</c:v>
                      </c:pt>
                      <c:pt idx="3352">
                        <c:v>3.8666550636929218</c:v>
                      </c:pt>
                      <c:pt idx="3353">
                        <c:v>4.0156825992532106</c:v>
                      </c:pt>
                      <c:pt idx="3354">
                        <c:v>3.098718741008172</c:v>
                      </c:pt>
                      <c:pt idx="3355">
                        <c:v>3.628911432553994</c:v>
                      </c:pt>
                    </c:numCache>
                  </c:numRef>
                </c:yVal>
                <c:smooth val="0"/>
                <c:extLst xmlns:c15="http://schemas.microsoft.com/office/drawing/2012/chart">
                  <c:ext xmlns:c16="http://schemas.microsoft.com/office/drawing/2014/chart" uri="{C3380CC4-5D6E-409C-BE32-E72D297353CC}">
                    <c16:uniqueId val="{00000005-1BA1-4504-B14C-7D4725696198}"/>
                  </c:ext>
                </c:extLst>
              </c15:ser>
            </c15:filteredScatterSeries>
            <c15:filteredScatterSeries>
              <c15:ser>
                <c:idx val="5"/>
                <c:order val="6"/>
                <c:tx>
                  <c:v>Erro DGNSS</c:v>
                </c:tx>
                <c:spPr>
                  <a:ln w="25400" cap="rnd">
                    <a:noFill/>
                    <a:round/>
                  </a:ln>
                  <a:effectLst/>
                </c:spPr>
                <c:marker>
                  <c:symbol val="circle"/>
                  <c:size val="2"/>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6) Erro DGNSS'!$G$2:$G$6000</c15:sqref>
                        </c15:formulaRef>
                      </c:ext>
                    </c:extLst>
                    <c:numCache>
                      <c:formatCode>h:mm:ss</c:formatCode>
                      <c:ptCount val="5999"/>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pt idx="1378">
                        <c:v>43466.428483796299</c:v>
                      </c:pt>
                      <c:pt idx="1379">
                        <c:v>43466.428518518522</c:v>
                      </c:pt>
                      <c:pt idx="1380">
                        <c:v>43466.428576388891</c:v>
                      </c:pt>
                      <c:pt idx="1381">
                        <c:v>43466.428587962961</c:v>
                      </c:pt>
                      <c:pt idx="1382">
                        <c:v>43466.428599537037</c:v>
                      </c:pt>
                      <c:pt idx="1383">
                        <c:v>43466.428668981483</c:v>
                      </c:pt>
                      <c:pt idx="1384">
                        <c:v>43466.428749999999</c:v>
                      </c:pt>
                      <c:pt idx="1385">
                        <c:v>43466.428784722222</c:v>
                      </c:pt>
                      <c:pt idx="1386">
                        <c:v>43466.428807870368</c:v>
                      </c:pt>
                      <c:pt idx="1387">
                        <c:v>43466.428819444453</c:v>
                      </c:pt>
                      <c:pt idx="1388">
                        <c:v>43466.428865740738</c:v>
                      </c:pt>
                      <c:pt idx="1389">
                        <c:v>43466.428877314807</c:v>
                      </c:pt>
                      <c:pt idx="1390">
                        <c:v>43466.428888888891</c:v>
                      </c:pt>
                      <c:pt idx="1391">
                        <c:v>43466.428900462961</c:v>
                      </c:pt>
                      <c:pt idx="1392">
                        <c:v>43466.428912037038</c:v>
                      </c:pt>
                      <c:pt idx="1393">
                        <c:v>43466.428923611107</c:v>
                      </c:pt>
                      <c:pt idx="1394">
                        <c:v>43466.42895833333</c:v>
                      </c:pt>
                      <c:pt idx="1395">
                        <c:v>43466.428993055553</c:v>
                      </c:pt>
                      <c:pt idx="1396">
                        <c:v>43466.429039351853</c:v>
                      </c:pt>
                      <c:pt idx="1397">
                        <c:v>43466.429062499999</c:v>
                      </c:pt>
                      <c:pt idx="1398">
                        <c:v>43466.429085648153</c:v>
                      </c:pt>
                      <c:pt idx="1399">
                        <c:v>43466.429097222222</c:v>
                      </c:pt>
                      <c:pt idx="1400">
                        <c:v>43466.429108796299</c:v>
                      </c:pt>
                      <c:pt idx="1401">
                        <c:v>43466.429120370369</c:v>
                      </c:pt>
                      <c:pt idx="1402">
                        <c:v>43466.429131944453</c:v>
                      </c:pt>
                      <c:pt idx="1403">
                        <c:v>43466.429166666669</c:v>
                      </c:pt>
                      <c:pt idx="1404">
                        <c:v>43466.429178240738</c:v>
                      </c:pt>
                      <c:pt idx="1405">
                        <c:v>43466.429189814808</c:v>
                      </c:pt>
                      <c:pt idx="1406">
                        <c:v>43466.429201388892</c:v>
                      </c:pt>
                      <c:pt idx="1407">
                        <c:v>43466.429293981477</c:v>
                      </c:pt>
                      <c:pt idx="1408">
                        <c:v>43466.429305555554</c:v>
                      </c:pt>
                      <c:pt idx="1409">
                        <c:v>43466.42931712963</c:v>
                      </c:pt>
                      <c:pt idx="1410">
                        <c:v>43466.429328703707</c:v>
                      </c:pt>
                      <c:pt idx="1411">
                        <c:v>43466.429340277777</c:v>
                      </c:pt>
                      <c:pt idx="1412">
                        <c:v>43466.429351851853</c:v>
                      </c:pt>
                      <c:pt idx="1413">
                        <c:v>43466.429363425923</c:v>
                      </c:pt>
                      <c:pt idx="1414">
                        <c:v>43466.429375</c:v>
                      </c:pt>
                      <c:pt idx="1415">
                        <c:v>43466.429386574076</c:v>
                      </c:pt>
                      <c:pt idx="1416">
                        <c:v>43466.429432870369</c:v>
                      </c:pt>
                      <c:pt idx="1417">
                        <c:v>43466.429456018523</c:v>
                      </c:pt>
                      <c:pt idx="1418">
                        <c:v>43466.429467592592</c:v>
                      </c:pt>
                      <c:pt idx="1419">
                        <c:v>43466.429479166669</c:v>
                      </c:pt>
                      <c:pt idx="1420">
                        <c:v>43466.429490740738</c:v>
                      </c:pt>
                      <c:pt idx="1421">
                        <c:v>43466.429502314822</c:v>
                      </c:pt>
                      <c:pt idx="1422">
                        <c:v>43466.429513888892</c:v>
                      </c:pt>
                      <c:pt idx="1423">
                        <c:v>43466.429537037038</c:v>
                      </c:pt>
                      <c:pt idx="1424">
                        <c:v>43466.429548611108</c:v>
                      </c:pt>
                      <c:pt idx="1425">
                        <c:v>43466.429560185177</c:v>
                      </c:pt>
                      <c:pt idx="1426">
                        <c:v>43466.4296875</c:v>
                      </c:pt>
                      <c:pt idx="1427">
                        <c:v>43466.429710648154</c:v>
                      </c:pt>
                      <c:pt idx="1428">
                        <c:v>43466.429722222223</c:v>
                      </c:pt>
                      <c:pt idx="1429">
                        <c:v>43466.4297337963</c:v>
                      </c:pt>
                      <c:pt idx="1430">
                        <c:v>43466.429745370369</c:v>
                      </c:pt>
                      <c:pt idx="1431">
                        <c:v>43466.429768518523</c:v>
                      </c:pt>
                      <c:pt idx="1432">
                        <c:v>43466.429780092592</c:v>
                      </c:pt>
                      <c:pt idx="1433">
                        <c:v>43466.429803240739</c:v>
                      </c:pt>
                      <c:pt idx="1434">
                        <c:v>43466.429814814823</c:v>
                      </c:pt>
                      <c:pt idx="1435">
                        <c:v>43466.429861111108</c:v>
                      </c:pt>
                      <c:pt idx="1436">
                        <c:v>43466.429872685178</c:v>
                      </c:pt>
                      <c:pt idx="1437">
                        <c:v>43466.429884259262</c:v>
                      </c:pt>
                      <c:pt idx="1438">
                        <c:v>43466.429988425924</c:v>
                      </c:pt>
                      <c:pt idx="1439">
                        <c:v>43466.43005787037</c:v>
                      </c:pt>
                      <c:pt idx="1440">
                        <c:v>43466.430104166669</c:v>
                      </c:pt>
                      <c:pt idx="1441">
                        <c:v>43466.430115740739</c:v>
                      </c:pt>
                      <c:pt idx="1442">
                        <c:v>43466.430162037039</c:v>
                      </c:pt>
                      <c:pt idx="1443">
                        <c:v>43466.430196759262</c:v>
                      </c:pt>
                      <c:pt idx="1444">
                        <c:v>43466.430219907408</c:v>
                      </c:pt>
                      <c:pt idx="1445">
                        <c:v>43466.430231481478</c:v>
                      </c:pt>
                      <c:pt idx="1446">
                        <c:v>43466.430243055547</c:v>
                      </c:pt>
                      <c:pt idx="1447">
                        <c:v>43466.430393518523</c:v>
                      </c:pt>
                      <c:pt idx="1448">
                        <c:v>43466.43041666667</c:v>
                      </c:pt>
                      <c:pt idx="1449">
                        <c:v>43466.430462962962</c:v>
                      </c:pt>
                      <c:pt idx="1450">
                        <c:v>43466.430613425917</c:v>
                      </c:pt>
                      <c:pt idx="1451">
                        <c:v>43466.430625000001</c:v>
                      </c:pt>
                      <c:pt idx="1452">
                        <c:v>43466.430659722217</c:v>
                      </c:pt>
                      <c:pt idx="1453">
                        <c:v>43466.430706018517</c:v>
                      </c:pt>
                      <c:pt idx="1454">
                        <c:v>43466.430810185193</c:v>
                      </c:pt>
                      <c:pt idx="1455">
                        <c:v>43466.430879629632</c:v>
                      </c:pt>
                      <c:pt idx="1456">
                        <c:v>43466.430891203701</c:v>
                      </c:pt>
                      <c:pt idx="1457">
                        <c:v>43466.430902777778</c:v>
                      </c:pt>
                      <c:pt idx="1458">
                        <c:v>43466.430914351848</c:v>
                      </c:pt>
                      <c:pt idx="1459">
                        <c:v>43466.430925925917</c:v>
                      </c:pt>
                      <c:pt idx="1460">
                        <c:v>43466.430972222217</c:v>
                      </c:pt>
                      <c:pt idx="1461">
                        <c:v>43466.430983796286</c:v>
                      </c:pt>
                      <c:pt idx="1462">
                        <c:v>43466.430995370371</c:v>
                      </c:pt>
                      <c:pt idx="1463">
                        <c:v>43466.431006944447</c:v>
                      </c:pt>
                      <c:pt idx="1464">
                        <c:v>43466.431087962963</c:v>
                      </c:pt>
                      <c:pt idx="1465">
                        <c:v>43466.431111111109</c:v>
                      </c:pt>
                      <c:pt idx="1466">
                        <c:v>43466.431122685193</c:v>
                      </c:pt>
                      <c:pt idx="1467">
                        <c:v>43466.431168981479</c:v>
                      </c:pt>
                      <c:pt idx="1468">
                        <c:v>43466.431192129632</c:v>
                      </c:pt>
                      <c:pt idx="1469">
                        <c:v>43466.431238425917</c:v>
                      </c:pt>
                      <c:pt idx="1470">
                        <c:v>43466.431250000001</c:v>
                      </c:pt>
                      <c:pt idx="1471">
                        <c:v>43466.431261574071</c:v>
                      </c:pt>
                      <c:pt idx="1472">
                        <c:v>43466.431273148148</c:v>
                      </c:pt>
                      <c:pt idx="1473">
                        <c:v>43466.431331018517</c:v>
                      </c:pt>
                      <c:pt idx="1474">
                        <c:v>43466.431342592587</c:v>
                      </c:pt>
                      <c:pt idx="1475">
                        <c:v>43466.43136574074</c:v>
                      </c:pt>
                      <c:pt idx="1476">
                        <c:v>43466.431400462963</c:v>
                      </c:pt>
                      <c:pt idx="1477">
                        <c:v>43466.431481481479</c:v>
                      </c:pt>
                      <c:pt idx="1478">
                        <c:v>43466.431493055563</c:v>
                      </c:pt>
                      <c:pt idx="1479">
                        <c:v>43466.43172453704</c:v>
                      </c:pt>
                      <c:pt idx="1480">
                        <c:v>43466.431747685187</c:v>
                      </c:pt>
                      <c:pt idx="1481">
                        <c:v>43466.431759259263</c:v>
                      </c:pt>
                      <c:pt idx="1482">
                        <c:v>43466.431875000002</c:v>
                      </c:pt>
                      <c:pt idx="1483">
                        <c:v>43466.431921296287</c:v>
                      </c:pt>
                      <c:pt idx="1484">
                        <c:v>43466.431932870371</c:v>
                      </c:pt>
                      <c:pt idx="1485">
                        <c:v>43466.431944444441</c:v>
                      </c:pt>
                      <c:pt idx="1486">
                        <c:v>43466.431979166657</c:v>
                      </c:pt>
                      <c:pt idx="1487">
                        <c:v>43466.432002314818</c:v>
                      </c:pt>
                      <c:pt idx="1488">
                        <c:v>43466.432013888887</c:v>
                      </c:pt>
                      <c:pt idx="1489">
                        <c:v>43466.432037037041</c:v>
                      </c:pt>
                      <c:pt idx="1490">
                        <c:v>43466.43204861111</c:v>
                      </c:pt>
                      <c:pt idx="1491">
                        <c:v>43466.432083333333</c:v>
                      </c:pt>
                      <c:pt idx="1492">
                        <c:v>43466.43209490741</c:v>
                      </c:pt>
                      <c:pt idx="1493">
                        <c:v>43466.432164351849</c:v>
                      </c:pt>
                      <c:pt idx="1494">
                        <c:v>43466.432175925933</c:v>
                      </c:pt>
                      <c:pt idx="1495">
                        <c:v>43466.432199074072</c:v>
                      </c:pt>
                      <c:pt idx="1496">
                        <c:v>43466.432210648149</c:v>
                      </c:pt>
                      <c:pt idx="1497">
                        <c:v>43466.432222222233</c:v>
                      </c:pt>
                      <c:pt idx="1498">
                        <c:v>43466.432233796288</c:v>
                      </c:pt>
                      <c:pt idx="1499">
                        <c:v>43466.432245370372</c:v>
                      </c:pt>
                      <c:pt idx="1500">
                        <c:v>43466.432256944441</c:v>
                      </c:pt>
                      <c:pt idx="1501">
                        <c:v>43466.432280092587</c:v>
                      </c:pt>
                      <c:pt idx="1502">
                        <c:v>43466.432291666657</c:v>
                      </c:pt>
                      <c:pt idx="1503">
                        <c:v>43466.43236111111</c:v>
                      </c:pt>
                      <c:pt idx="1504">
                        <c:v>43466.43240740741</c:v>
                      </c:pt>
                      <c:pt idx="1505">
                        <c:v>43466.43246527778</c:v>
                      </c:pt>
                      <c:pt idx="1506">
                        <c:v>43466.432488425933</c:v>
                      </c:pt>
                      <c:pt idx="1507">
                        <c:v>43466.432581018518</c:v>
                      </c:pt>
                      <c:pt idx="1508">
                        <c:v>43466.432696759257</c:v>
                      </c:pt>
                      <c:pt idx="1509">
                        <c:v>43466.432719907411</c:v>
                      </c:pt>
                      <c:pt idx="1510">
                        <c:v>43466.432997685188</c:v>
                      </c:pt>
                      <c:pt idx="1511">
                        <c:v>43466.43304398148</c:v>
                      </c:pt>
                      <c:pt idx="1512">
                        <c:v>43466.43309027778</c:v>
                      </c:pt>
                      <c:pt idx="1513">
                        <c:v>43466.433113425926</c:v>
                      </c:pt>
                      <c:pt idx="1514">
                        <c:v>43466.433182870373</c:v>
                      </c:pt>
                      <c:pt idx="1515">
                        <c:v>43466.433206018519</c:v>
                      </c:pt>
                      <c:pt idx="1516">
                        <c:v>43466.433217592603</c:v>
                      </c:pt>
                      <c:pt idx="1517">
                        <c:v>43466.433229166672</c:v>
                      </c:pt>
                      <c:pt idx="1518">
                        <c:v>43466.433240740742</c:v>
                      </c:pt>
                      <c:pt idx="1519">
                        <c:v>43466.433252314811</c:v>
                      </c:pt>
                      <c:pt idx="1520">
                        <c:v>43466.433275462958</c:v>
                      </c:pt>
                      <c:pt idx="1521">
                        <c:v>43466.433333333327</c:v>
                      </c:pt>
                      <c:pt idx="1522">
                        <c:v>43466.433344907397</c:v>
                      </c:pt>
                      <c:pt idx="1523">
                        <c:v>43466.433356481481</c:v>
                      </c:pt>
                      <c:pt idx="1524">
                        <c:v>43466.433425925927</c:v>
                      </c:pt>
                      <c:pt idx="1525">
                        <c:v>43466.433437500003</c:v>
                      </c:pt>
                      <c:pt idx="1526">
                        <c:v>43466.433657407397</c:v>
                      </c:pt>
                      <c:pt idx="1527">
                        <c:v>43466.43378472222</c:v>
                      </c:pt>
                      <c:pt idx="1528">
                        <c:v>43466.433796296304</c:v>
                      </c:pt>
                      <c:pt idx="1529">
                        <c:v>43466.433807870373</c:v>
                      </c:pt>
                      <c:pt idx="1530">
                        <c:v>43466.433819444443</c:v>
                      </c:pt>
                      <c:pt idx="1531">
                        <c:v>43466.433831018519</c:v>
                      </c:pt>
                      <c:pt idx="1532">
                        <c:v>43466.433842592603</c:v>
                      </c:pt>
                      <c:pt idx="1533">
                        <c:v>43466.433854166673</c:v>
                      </c:pt>
                      <c:pt idx="1534">
                        <c:v>43466.433865740742</c:v>
                      </c:pt>
                      <c:pt idx="1535">
                        <c:v>43466.433877314812</c:v>
                      </c:pt>
                      <c:pt idx="1536">
                        <c:v>43466.433888888889</c:v>
                      </c:pt>
                      <c:pt idx="1537">
                        <c:v>43466.433923611112</c:v>
                      </c:pt>
                      <c:pt idx="1538">
                        <c:v>43466.433935185189</c:v>
                      </c:pt>
                      <c:pt idx="1539">
                        <c:v>43466.433946759258</c:v>
                      </c:pt>
                      <c:pt idx="1540">
                        <c:v>43466.433958333328</c:v>
                      </c:pt>
                      <c:pt idx="1541">
                        <c:v>43466.433981481481</c:v>
                      </c:pt>
                      <c:pt idx="1542">
                        <c:v>43466.434004629627</c:v>
                      </c:pt>
                      <c:pt idx="1543">
                        <c:v>43466.434016203697</c:v>
                      </c:pt>
                      <c:pt idx="1544">
                        <c:v>43466.434027777781</c:v>
                      </c:pt>
                      <c:pt idx="1545">
                        <c:v>43466.434039351851</c:v>
                      </c:pt>
                      <c:pt idx="1546">
                        <c:v>43466.43408564815</c:v>
                      </c:pt>
                      <c:pt idx="1547">
                        <c:v>43466.43409722222</c:v>
                      </c:pt>
                      <c:pt idx="1548">
                        <c:v>43466.434131944443</c:v>
                      </c:pt>
                      <c:pt idx="1549">
                        <c:v>43466.43414351852</c:v>
                      </c:pt>
                      <c:pt idx="1550">
                        <c:v>43466.434155092589</c:v>
                      </c:pt>
                      <c:pt idx="1551">
                        <c:v>43466.434178240743</c:v>
                      </c:pt>
                      <c:pt idx="1552">
                        <c:v>43466.434189814812</c:v>
                      </c:pt>
                      <c:pt idx="1553">
                        <c:v>43466.434201388889</c:v>
                      </c:pt>
                      <c:pt idx="1554">
                        <c:v>43466.434212962973</c:v>
                      </c:pt>
                      <c:pt idx="1555">
                        <c:v>43466.434224537043</c:v>
                      </c:pt>
                      <c:pt idx="1556">
                        <c:v>43466.434270833342</c:v>
                      </c:pt>
                      <c:pt idx="1557">
                        <c:v>43466.434317129628</c:v>
                      </c:pt>
                      <c:pt idx="1558">
                        <c:v>43466.434328703697</c:v>
                      </c:pt>
                      <c:pt idx="1559">
                        <c:v>43466.434351851851</c:v>
                      </c:pt>
                      <c:pt idx="1560">
                        <c:v>43466.434363425928</c:v>
                      </c:pt>
                      <c:pt idx="1561">
                        <c:v>43466.434421296297</c:v>
                      </c:pt>
                      <c:pt idx="1562">
                        <c:v>43466.434490740743</c:v>
                      </c:pt>
                      <c:pt idx="1563">
                        <c:v>43466.434502314813</c:v>
                      </c:pt>
                      <c:pt idx="1564">
                        <c:v>43466.434571759259</c:v>
                      </c:pt>
                      <c:pt idx="1565">
                        <c:v>43466.434594907398</c:v>
                      </c:pt>
                      <c:pt idx="1566">
                        <c:v>43466.434652777767</c:v>
                      </c:pt>
                      <c:pt idx="1567">
                        <c:v>43466.434664351851</c:v>
                      </c:pt>
                      <c:pt idx="1568">
                        <c:v>43466.434675925928</c:v>
                      </c:pt>
                      <c:pt idx="1569">
                        <c:v>43466.434687499997</c:v>
                      </c:pt>
                      <c:pt idx="1570">
                        <c:v>43466.434699074067</c:v>
                      </c:pt>
                      <c:pt idx="1571">
                        <c:v>43466.434710648151</c:v>
                      </c:pt>
                      <c:pt idx="1572">
                        <c:v>43466.434733796297</c:v>
                      </c:pt>
                      <c:pt idx="1573">
                        <c:v>43466.434756944444</c:v>
                      </c:pt>
                      <c:pt idx="1574">
                        <c:v>43466.43476851852</c:v>
                      </c:pt>
                    </c:numCache>
                  </c:numRef>
                </c:xVal>
                <c:yVal>
                  <c:numRef>
                    <c:extLst xmlns:c15="http://schemas.microsoft.com/office/drawing/2012/chart">
                      <c:ext xmlns:c15="http://schemas.microsoft.com/office/drawing/2012/chart" uri="{02D57815-91ED-43cb-92C2-25804820EDAC}">
                        <c15:formulaRef>
                          <c15:sqref>'6) Erro DGNSS'!$D$2:$D$6000</c15:sqref>
                        </c15:formulaRef>
                      </c:ext>
                    </c:extLst>
                    <c:numCache>
                      <c:formatCode>General</c:formatCode>
                      <c:ptCount val="5999"/>
                      <c:pt idx="0">
                        <c:v>9.3937473044363031</c:v>
                      </c:pt>
                      <c:pt idx="1">
                        <c:v>10.425938045020191</c:v>
                      </c:pt>
                      <c:pt idx="2">
                        <c:v>5.1130977871840511</c:v>
                      </c:pt>
                      <c:pt idx="3">
                        <c:v>10.776392320760049</c:v>
                      </c:pt>
                      <c:pt idx="4">
                        <c:v>7.94964071085868</c:v>
                      </c:pt>
                      <c:pt idx="5">
                        <c:v>-1.392927476545301</c:v>
                      </c:pt>
                      <c:pt idx="6">
                        <c:v>0.83193646916645903</c:v>
                      </c:pt>
                      <c:pt idx="7">
                        <c:v>0.1228323667363681</c:v>
                      </c:pt>
                      <c:pt idx="8">
                        <c:v>-0.26406461689102478</c:v>
                      </c:pt>
                      <c:pt idx="9">
                        <c:v>-4.6422153150595564</c:v>
                      </c:pt>
                      <c:pt idx="10">
                        <c:v>-4.4942001790806323</c:v>
                      </c:pt>
                      <c:pt idx="11">
                        <c:v>0.42766026974606253</c:v>
                      </c:pt>
                      <c:pt idx="12">
                        <c:v>-3.3402658855480332</c:v>
                      </c:pt>
                      <c:pt idx="13">
                        <c:v>-3.6309160983298958</c:v>
                      </c:pt>
                      <c:pt idx="14">
                        <c:v>4.0319258624222423</c:v>
                      </c:pt>
                      <c:pt idx="15">
                        <c:v>-7.6544041684528743</c:v>
                      </c:pt>
                      <c:pt idx="16">
                        <c:v>-7.5233348595640468</c:v>
                      </c:pt>
                      <c:pt idx="17">
                        <c:v>-8.4420992723607124</c:v>
                      </c:pt>
                      <c:pt idx="18">
                        <c:v>-1.4131618722883359</c:v>
                      </c:pt>
                      <c:pt idx="19">
                        <c:v>-8.1725185173975703</c:v>
                      </c:pt>
                      <c:pt idx="20">
                        <c:v>-1.7078878559261961</c:v>
                      </c:pt>
                      <c:pt idx="21">
                        <c:v>1.055823765037609</c:v>
                      </c:pt>
                      <c:pt idx="22">
                        <c:v>-7.6826138666724484</c:v>
                      </c:pt>
                      <c:pt idx="23">
                        <c:v>-6.1713095841983492E-2</c:v>
                      </c:pt>
                      <c:pt idx="24">
                        <c:v>-1.682127795297206</c:v>
                      </c:pt>
                      <c:pt idx="25">
                        <c:v>2.8211947346314949</c:v>
                      </c:pt>
                      <c:pt idx="26">
                        <c:v>0.8444305306024753</c:v>
                      </c:pt>
                      <c:pt idx="27">
                        <c:v>-2.0529313861246852</c:v>
                      </c:pt>
                      <c:pt idx="28">
                        <c:v>-12.615130509635559</c:v>
                      </c:pt>
                      <c:pt idx="29">
                        <c:v>-6.5528101756218149</c:v>
                      </c:pt>
                      <c:pt idx="30">
                        <c:v>-14.6168832917314</c:v>
                      </c:pt>
                      <c:pt idx="31">
                        <c:v>1.647474188159296</c:v>
                      </c:pt>
                      <c:pt idx="32">
                        <c:v>4.1102138321471369</c:v>
                      </c:pt>
                      <c:pt idx="33">
                        <c:v>8.5818792604089769</c:v>
                      </c:pt>
                      <c:pt idx="34">
                        <c:v>3.581368184809306</c:v>
                      </c:pt>
                      <c:pt idx="35">
                        <c:v>3.333274010450237</c:v>
                      </c:pt>
                      <c:pt idx="36">
                        <c:v>5.3245444501603956</c:v>
                      </c:pt>
                      <c:pt idx="37">
                        <c:v>1.6504989994114461</c:v>
                      </c:pt>
                      <c:pt idx="38">
                        <c:v>-3.8995383552433971</c:v>
                      </c:pt>
                      <c:pt idx="39">
                        <c:v>2.74187444577856</c:v>
                      </c:pt>
                      <c:pt idx="40">
                        <c:v>2.4871771408948851</c:v>
                      </c:pt>
                      <c:pt idx="41">
                        <c:v>8.0522197914384055</c:v>
                      </c:pt>
                      <c:pt idx="42">
                        <c:v>9.618974022480133</c:v>
                      </c:pt>
                      <c:pt idx="43">
                        <c:v>0.90896079657306195</c:v>
                      </c:pt>
                      <c:pt idx="44">
                        <c:v>8.9522565754072421</c:v>
                      </c:pt>
                      <c:pt idx="45">
                        <c:v>5.1120159510621068</c:v>
                      </c:pt>
                      <c:pt idx="46">
                        <c:v>-1.9868062629283669</c:v>
                      </c:pt>
                      <c:pt idx="47">
                        <c:v>-8.8080308138709817</c:v>
                      </c:pt>
                      <c:pt idx="48">
                        <c:v>-5.087249499757232</c:v>
                      </c:pt>
                      <c:pt idx="49">
                        <c:v>1.022063501381961</c:v>
                      </c:pt>
                      <c:pt idx="50">
                        <c:v>-4.3389396203512147</c:v>
                      </c:pt>
                      <c:pt idx="51">
                        <c:v>-2.087716353232322</c:v>
                      </c:pt>
                      <c:pt idx="52">
                        <c:v>1.5666518368474791</c:v>
                      </c:pt>
                      <c:pt idx="53">
                        <c:v>-4.6998629266374659</c:v>
                      </c:pt>
                      <c:pt idx="54">
                        <c:v>-10.446207223524249</c:v>
                      </c:pt>
                      <c:pt idx="55">
                        <c:v>-8.3883136521670849</c:v>
                      </c:pt>
                      <c:pt idx="56">
                        <c:v>-2.0795630822554401</c:v>
                      </c:pt>
                      <c:pt idx="57">
                        <c:v>-0.34819551522506842</c:v>
                      </c:pt>
                      <c:pt idx="58">
                        <c:v>1.68646053330356</c:v>
                      </c:pt>
                      <c:pt idx="59">
                        <c:v>5.8003837582322602</c:v>
                      </c:pt>
                      <c:pt idx="60">
                        <c:v>-3.0156455254103651</c:v>
                      </c:pt>
                      <c:pt idx="61">
                        <c:v>-6.3095010246216043</c:v>
                      </c:pt>
                      <c:pt idx="62">
                        <c:v>8.0660658760063662</c:v>
                      </c:pt>
                      <c:pt idx="63">
                        <c:v>1.286677376858157</c:v>
                      </c:pt>
                      <c:pt idx="64">
                        <c:v>-4.5386315625089493</c:v>
                      </c:pt>
                      <c:pt idx="65">
                        <c:v>4.5017226624802289</c:v>
                      </c:pt>
                      <c:pt idx="66">
                        <c:v>7.4794960590363972</c:v>
                      </c:pt>
                      <c:pt idx="67">
                        <c:v>-4.545225293524501</c:v>
                      </c:pt>
                      <c:pt idx="68">
                        <c:v>1.339050841972385</c:v>
                      </c:pt>
                      <c:pt idx="69">
                        <c:v>8.6193621330154999E-3</c:v>
                      </c:pt>
                      <c:pt idx="70">
                        <c:v>-9.8272921507345643</c:v>
                      </c:pt>
                      <c:pt idx="71">
                        <c:v>-8.1904626308361763</c:v>
                      </c:pt>
                      <c:pt idx="72">
                        <c:v>-6.8743679097481873</c:v>
                      </c:pt>
                      <c:pt idx="73">
                        <c:v>-0.2740232286878021</c:v>
                      </c:pt>
                      <c:pt idx="74">
                        <c:v>5.904861605717338</c:v>
                      </c:pt>
                      <c:pt idx="75">
                        <c:v>8.3177191065825724</c:v>
                      </c:pt>
                      <c:pt idx="76">
                        <c:v>3.2516407052145988</c:v>
                      </c:pt>
                      <c:pt idx="77">
                        <c:v>6.3001118649493977</c:v>
                      </c:pt>
                      <c:pt idx="78">
                        <c:v>3.6063170876216621</c:v>
                      </c:pt>
                      <c:pt idx="79">
                        <c:v>-9.394477390633563</c:v>
                      </c:pt>
                      <c:pt idx="80">
                        <c:v>-2.0905255710261459</c:v>
                      </c:pt>
                      <c:pt idx="81">
                        <c:v>4.2852652731774246</c:v>
                      </c:pt>
                      <c:pt idx="82">
                        <c:v>-5.587883879327066</c:v>
                      </c:pt>
                      <c:pt idx="83">
                        <c:v>1.0971489411499791</c:v>
                      </c:pt>
                      <c:pt idx="84">
                        <c:v>-2.3001847626746428</c:v>
                      </c:pt>
                      <c:pt idx="85">
                        <c:v>-0.52107809179413356</c:v>
                      </c:pt>
                      <c:pt idx="86">
                        <c:v>-2.086741219844134</c:v>
                      </c:pt>
                      <c:pt idx="87">
                        <c:v>-8.8742158648871001</c:v>
                      </c:pt>
                      <c:pt idx="88">
                        <c:v>-1.4892289479797971</c:v>
                      </c:pt>
                      <c:pt idx="89">
                        <c:v>-4.8105629297620389</c:v>
                      </c:pt>
                      <c:pt idx="90">
                        <c:v>-0.68532434689482602</c:v>
                      </c:pt>
                      <c:pt idx="91">
                        <c:v>8.5950775956085081</c:v>
                      </c:pt>
                      <c:pt idx="92">
                        <c:v>4.5430447522849882</c:v>
                      </c:pt>
                      <c:pt idx="93">
                        <c:v>-4.0629073318686668</c:v>
                      </c:pt>
                      <c:pt idx="94">
                        <c:v>-8.8277349300657948E-2</c:v>
                      </c:pt>
                      <c:pt idx="95">
                        <c:v>-4.0455868461391447</c:v>
                      </c:pt>
                      <c:pt idx="96">
                        <c:v>0.46202432264384258</c:v>
                      </c:pt>
                      <c:pt idx="97">
                        <c:v>-1.530317921333044</c:v>
                      </c:pt>
                      <c:pt idx="98">
                        <c:v>-4.1921307811420929</c:v>
                      </c:pt>
                      <c:pt idx="99">
                        <c:v>2.7200375584170211</c:v>
                      </c:pt>
                      <c:pt idx="100">
                        <c:v>-2.670612615657896</c:v>
                      </c:pt>
                      <c:pt idx="101">
                        <c:v>-0.35339633205675608</c:v>
                      </c:pt>
                      <c:pt idx="102">
                        <c:v>-0.28468942663428259</c:v>
                      </c:pt>
                      <c:pt idx="103">
                        <c:v>-11.17992868852042</c:v>
                      </c:pt>
                      <c:pt idx="104">
                        <c:v>6.906240069981779</c:v>
                      </c:pt>
                      <c:pt idx="105">
                        <c:v>7.3808774131476804</c:v>
                      </c:pt>
                      <c:pt idx="106">
                        <c:v>-5.3479370470262779</c:v>
                      </c:pt>
                      <c:pt idx="107">
                        <c:v>-6.3391075976668763</c:v>
                      </c:pt>
                      <c:pt idx="108">
                        <c:v>-4.124286588494674</c:v>
                      </c:pt>
                      <c:pt idx="109">
                        <c:v>-4.4798125457753857</c:v>
                      </c:pt>
                      <c:pt idx="110">
                        <c:v>-0.90873495480827282</c:v>
                      </c:pt>
                      <c:pt idx="111">
                        <c:v>-2.5298586776186709</c:v>
                      </c:pt>
                      <c:pt idx="112">
                        <c:v>-1.8581275867310121</c:v>
                      </c:pt>
                      <c:pt idx="113">
                        <c:v>-9.8579281691719771</c:v>
                      </c:pt>
                      <c:pt idx="114">
                        <c:v>-4.4158755231909934</c:v>
                      </c:pt>
                      <c:pt idx="115">
                        <c:v>-0.78999447628658226</c:v>
                      </c:pt>
                      <c:pt idx="116">
                        <c:v>4.8157871415310654</c:v>
                      </c:pt>
                      <c:pt idx="117">
                        <c:v>-0.858634194143299</c:v>
                      </c:pt>
                      <c:pt idx="118">
                        <c:v>8.298457763530326</c:v>
                      </c:pt>
                      <c:pt idx="119">
                        <c:v>4.4582666587353632</c:v>
                      </c:pt>
                      <c:pt idx="120">
                        <c:v>-1.579281086408715</c:v>
                      </c:pt>
                      <c:pt idx="121">
                        <c:v>1.380492324426315</c:v>
                      </c:pt>
                      <c:pt idx="122">
                        <c:v>0.45817984445686261</c:v>
                      </c:pt>
                      <c:pt idx="123">
                        <c:v>-6.7717718606863269</c:v>
                      </c:pt>
                      <c:pt idx="124">
                        <c:v>-5.2596520783917348E-2</c:v>
                      </c:pt>
                      <c:pt idx="125">
                        <c:v>0.51900931487480062</c:v>
                      </c:pt>
                      <c:pt idx="126">
                        <c:v>0.49049050286702489</c:v>
                      </c:pt>
                      <c:pt idx="127">
                        <c:v>-3.1487338620841858</c:v>
                      </c:pt>
                      <c:pt idx="128">
                        <c:v>-11.979643505760549</c:v>
                      </c:pt>
                      <c:pt idx="129">
                        <c:v>0.97076963402088812</c:v>
                      </c:pt>
                      <c:pt idx="130">
                        <c:v>2.6830133118392152</c:v>
                      </c:pt>
                      <c:pt idx="131">
                        <c:v>4.8432367401135119</c:v>
                      </c:pt>
                      <c:pt idx="132">
                        <c:v>-1.9120090253392641</c:v>
                      </c:pt>
                      <c:pt idx="133">
                        <c:v>3.0050809920116821</c:v>
                      </c:pt>
                      <c:pt idx="134">
                        <c:v>1.218837873723565</c:v>
                      </c:pt>
                      <c:pt idx="135">
                        <c:v>-6.2029113885112768</c:v>
                      </c:pt>
                      <c:pt idx="136">
                        <c:v>4.9698759433649107</c:v>
                      </c:pt>
                      <c:pt idx="137">
                        <c:v>-7.8008706334056601</c:v>
                      </c:pt>
                      <c:pt idx="138">
                        <c:v>5.3875925284932311</c:v>
                      </c:pt>
                      <c:pt idx="139">
                        <c:v>-5.738045481844309</c:v>
                      </c:pt>
                      <c:pt idx="140">
                        <c:v>0.7879701501096934</c:v>
                      </c:pt>
                      <c:pt idx="141">
                        <c:v>0.19351654143678571</c:v>
                      </c:pt>
                      <c:pt idx="142">
                        <c:v>-5.8082033352762528</c:v>
                      </c:pt>
                      <c:pt idx="143">
                        <c:v>4.0292614557633044</c:v>
                      </c:pt>
                      <c:pt idx="144">
                        <c:v>3.6460849348792679</c:v>
                      </c:pt>
                      <c:pt idx="145">
                        <c:v>-8.1025903794855285</c:v>
                      </c:pt>
                      <c:pt idx="146">
                        <c:v>-4.7346985359492724</c:v>
                      </c:pt>
                      <c:pt idx="147">
                        <c:v>6.9816668045245969</c:v>
                      </c:pt>
                      <c:pt idx="148">
                        <c:v>-7.9351508606973109</c:v>
                      </c:pt>
                      <c:pt idx="149">
                        <c:v>-0.5262578652785197</c:v>
                      </c:pt>
                      <c:pt idx="150">
                        <c:v>-4.9792397435058993</c:v>
                      </c:pt>
                      <c:pt idx="151">
                        <c:v>-4.8674936713973578</c:v>
                      </c:pt>
                      <c:pt idx="152">
                        <c:v>-7.136394580768826</c:v>
                      </c:pt>
                      <c:pt idx="153">
                        <c:v>4.0340036340024232</c:v>
                      </c:pt>
                      <c:pt idx="154">
                        <c:v>-3.6494324211833552E-2</c:v>
                      </c:pt>
                      <c:pt idx="155">
                        <c:v>2.1889151488110219</c:v>
                      </c:pt>
                      <c:pt idx="156">
                        <c:v>-1.8008738626020719</c:v>
                      </c:pt>
                      <c:pt idx="157">
                        <c:v>7.401228132300294</c:v>
                      </c:pt>
                      <c:pt idx="158">
                        <c:v>1.084033160419988</c:v>
                      </c:pt>
                      <c:pt idx="159">
                        <c:v>-3.161980342324795</c:v>
                      </c:pt>
                      <c:pt idx="160">
                        <c:v>-2.6803094256469508</c:v>
                      </c:pt>
                      <c:pt idx="161">
                        <c:v>-0.76882016946019149</c:v>
                      </c:pt>
                      <c:pt idx="162">
                        <c:v>4.3516081026864324</c:v>
                      </c:pt>
                      <c:pt idx="163">
                        <c:v>1.759903463194687</c:v>
                      </c:pt>
                      <c:pt idx="164">
                        <c:v>-1.8736795247648159</c:v>
                      </c:pt>
                      <c:pt idx="165">
                        <c:v>2.9685756173948299</c:v>
                      </c:pt>
                      <c:pt idx="166">
                        <c:v>-2.2776692390022601</c:v>
                      </c:pt>
                      <c:pt idx="167">
                        <c:v>-13.109960969940509</c:v>
                      </c:pt>
                      <c:pt idx="168">
                        <c:v>-5.6464309915914326</c:v>
                      </c:pt>
                      <c:pt idx="169">
                        <c:v>-1.9862217696915641</c:v>
                      </c:pt>
                      <c:pt idx="170">
                        <c:v>-9.2326880499463186</c:v>
                      </c:pt>
                      <c:pt idx="171">
                        <c:v>-2.5583702389370182</c:v>
                      </c:pt>
                      <c:pt idx="172">
                        <c:v>-1.6539485871396811</c:v>
                      </c:pt>
                      <c:pt idx="173">
                        <c:v>3.4681464273669129</c:v>
                      </c:pt>
                      <c:pt idx="174">
                        <c:v>1.4517096457235339</c:v>
                      </c:pt>
                      <c:pt idx="175">
                        <c:v>-1.295051435943541</c:v>
                      </c:pt>
                      <c:pt idx="176">
                        <c:v>6.150002244633396</c:v>
                      </c:pt>
                      <c:pt idx="177">
                        <c:v>-7.9623030178223164</c:v>
                      </c:pt>
                      <c:pt idx="178">
                        <c:v>-4.0325906423988931</c:v>
                      </c:pt>
                      <c:pt idx="179">
                        <c:v>3.0235131713621071</c:v>
                      </c:pt>
                      <c:pt idx="180">
                        <c:v>1.179563167977856</c:v>
                      </c:pt>
                      <c:pt idx="181">
                        <c:v>4.0193792305314453</c:v>
                      </c:pt>
                      <c:pt idx="182">
                        <c:v>6.4939779936365598</c:v>
                      </c:pt>
                      <c:pt idx="183">
                        <c:v>-3.09146067669545</c:v>
                      </c:pt>
                      <c:pt idx="184">
                        <c:v>-3.9200459232212079</c:v>
                      </c:pt>
                      <c:pt idx="185">
                        <c:v>-2.8959511030857832</c:v>
                      </c:pt>
                      <c:pt idx="186">
                        <c:v>-0.46706269086511681</c:v>
                      </c:pt>
                      <c:pt idx="187">
                        <c:v>-3.4499672476396408</c:v>
                      </c:pt>
                      <c:pt idx="188">
                        <c:v>2.622062604849035</c:v>
                      </c:pt>
                      <c:pt idx="189">
                        <c:v>1.8128571244375129</c:v>
                      </c:pt>
                      <c:pt idx="190">
                        <c:v>-2.6790840495592971</c:v>
                      </c:pt>
                      <c:pt idx="191">
                        <c:v>0.97285226130600844</c:v>
                      </c:pt>
                      <c:pt idx="192">
                        <c:v>0.90530389315960935</c:v>
                      </c:pt>
                      <c:pt idx="193">
                        <c:v>1.3538798609848679</c:v>
                      </c:pt>
                      <c:pt idx="194">
                        <c:v>4.2847708308130539</c:v>
                      </c:pt>
                      <c:pt idx="195">
                        <c:v>5.7978868607639411</c:v>
                      </c:pt>
                      <c:pt idx="196">
                        <c:v>-9.4549055303096488</c:v>
                      </c:pt>
                      <c:pt idx="197">
                        <c:v>-3.7892615723257812</c:v>
                      </c:pt>
                      <c:pt idx="198">
                        <c:v>-6.4331971355661874</c:v>
                      </c:pt>
                      <c:pt idx="199">
                        <c:v>-1.150633181189344</c:v>
                      </c:pt>
                      <c:pt idx="200">
                        <c:v>-2.8155394828167482</c:v>
                      </c:pt>
                      <c:pt idx="201">
                        <c:v>1.6165372518647241</c:v>
                      </c:pt>
                      <c:pt idx="202">
                        <c:v>-2.3057204830694928</c:v>
                      </c:pt>
                      <c:pt idx="203">
                        <c:v>1.868876510730775</c:v>
                      </c:pt>
                      <c:pt idx="204">
                        <c:v>1.277320710077738</c:v>
                      </c:pt>
                      <c:pt idx="205">
                        <c:v>0.54186018547003845</c:v>
                      </c:pt>
                      <c:pt idx="206">
                        <c:v>4.3732810618337457</c:v>
                      </c:pt>
                      <c:pt idx="207">
                        <c:v>2.249066231591391</c:v>
                      </c:pt>
                      <c:pt idx="208">
                        <c:v>5.7799797729086118</c:v>
                      </c:pt>
                      <c:pt idx="209">
                        <c:v>-1.689018408822375</c:v>
                      </c:pt>
                      <c:pt idx="210">
                        <c:v>5.0189452761506637</c:v>
                      </c:pt>
                      <c:pt idx="211">
                        <c:v>1.8579919466675501</c:v>
                      </c:pt>
                      <c:pt idx="212">
                        <c:v>2.3148715487987701</c:v>
                      </c:pt>
                      <c:pt idx="213">
                        <c:v>2.811788126686265</c:v>
                      </c:pt>
                      <c:pt idx="214">
                        <c:v>4.5080744204913161</c:v>
                      </c:pt>
                      <c:pt idx="215">
                        <c:v>1.29735582039855</c:v>
                      </c:pt>
                      <c:pt idx="216">
                        <c:v>1.08711825296201</c:v>
                      </c:pt>
                      <c:pt idx="217">
                        <c:v>1.807058890051392</c:v>
                      </c:pt>
                      <c:pt idx="218">
                        <c:v>3.843914144795384</c:v>
                      </c:pt>
                      <c:pt idx="219">
                        <c:v>4.308624874172394</c:v>
                      </c:pt>
                      <c:pt idx="220">
                        <c:v>4.8599194092424156</c:v>
                      </c:pt>
                      <c:pt idx="221">
                        <c:v>-0.1165365629817076</c:v>
                      </c:pt>
                      <c:pt idx="222">
                        <c:v>2.9321031851477</c:v>
                      </c:pt>
                      <c:pt idx="223">
                        <c:v>-4.5550313447241857</c:v>
                      </c:pt>
                      <c:pt idx="224">
                        <c:v>1.0918310198452721</c:v>
                      </c:pt>
                      <c:pt idx="225">
                        <c:v>4.4362361226226126</c:v>
                      </c:pt>
                      <c:pt idx="226">
                        <c:v>-1.2130635281629241</c:v>
                      </c:pt>
                      <c:pt idx="227">
                        <c:v>-1.607954515035102</c:v>
                      </c:pt>
                      <c:pt idx="228">
                        <c:v>-9.3529947800772053</c:v>
                      </c:pt>
                      <c:pt idx="229">
                        <c:v>4.6949668081029623</c:v>
                      </c:pt>
                      <c:pt idx="230">
                        <c:v>-1.5146210267229649</c:v>
                      </c:pt>
                      <c:pt idx="231">
                        <c:v>-4.8898520915648431</c:v>
                      </c:pt>
                      <c:pt idx="232">
                        <c:v>-1.9684892983000399</c:v>
                      </c:pt>
                      <c:pt idx="233">
                        <c:v>-5.2401393313794289</c:v>
                      </c:pt>
                      <c:pt idx="234">
                        <c:v>-2.4600033435425952</c:v>
                      </c:pt>
                      <c:pt idx="235">
                        <c:v>6.555145200792186</c:v>
                      </c:pt>
                      <c:pt idx="236">
                        <c:v>-1.385760090459087</c:v>
                      </c:pt>
                      <c:pt idx="237">
                        <c:v>5.5626537651948391</c:v>
                      </c:pt>
                      <c:pt idx="238">
                        <c:v>-0.76393453682677959</c:v>
                      </c:pt>
                      <c:pt idx="239">
                        <c:v>-3.6337503036260399</c:v>
                      </c:pt>
                      <c:pt idx="240">
                        <c:v>6.4014351685373514</c:v>
                      </c:pt>
                      <c:pt idx="241">
                        <c:v>-1.218309716839705</c:v>
                      </c:pt>
                      <c:pt idx="242">
                        <c:v>-1.1295859498143339</c:v>
                      </c:pt>
                      <c:pt idx="243">
                        <c:v>-1.074053041672395</c:v>
                      </c:pt>
                      <c:pt idx="244">
                        <c:v>10.40931468374675</c:v>
                      </c:pt>
                      <c:pt idx="245">
                        <c:v>-3.8445542631595302</c:v>
                      </c:pt>
                      <c:pt idx="246">
                        <c:v>-6.2478228213066362</c:v>
                      </c:pt>
                      <c:pt idx="247">
                        <c:v>4.2642738507378244</c:v>
                      </c:pt>
                      <c:pt idx="248">
                        <c:v>4.2506753907607688</c:v>
                      </c:pt>
                      <c:pt idx="249">
                        <c:v>6.9478105496976106</c:v>
                      </c:pt>
                      <c:pt idx="250">
                        <c:v>-10.256387895113621</c:v>
                      </c:pt>
                      <c:pt idx="251">
                        <c:v>-7.4150030431379204</c:v>
                      </c:pt>
                      <c:pt idx="252">
                        <c:v>7.2835437973050308</c:v>
                      </c:pt>
                      <c:pt idx="253">
                        <c:v>-8.3910078354883399</c:v>
                      </c:pt>
                      <c:pt idx="254">
                        <c:v>7.2571477224687584</c:v>
                      </c:pt>
                      <c:pt idx="255">
                        <c:v>12.73088542161071</c:v>
                      </c:pt>
                      <c:pt idx="256">
                        <c:v>4.3965655358449904</c:v>
                      </c:pt>
                      <c:pt idx="257">
                        <c:v>-6.1799838899534976</c:v>
                      </c:pt>
                      <c:pt idx="258">
                        <c:v>-11.858557603342581</c:v>
                      </c:pt>
                      <c:pt idx="259">
                        <c:v>4.7148740662389184</c:v>
                      </c:pt>
                      <c:pt idx="260">
                        <c:v>-8.622728469502297</c:v>
                      </c:pt>
                      <c:pt idx="261">
                        <c:v>-6.9569769642972306</c:v>
                      </c:pt>
                      <c:pt idx="262">
                        <c:v>-15.77660925328458</c:v>
                      </c:pt>
                      <c:pt idx="263">
                        <c:v>0.50812440984585983</c:v>
                      </c:pt>
                      <c:pt idx="264">
                        <c:v>-0.7788825112714608</c:v>
                      </c:pt>
                      <c:pt idx="265">
                        <c:v>0.46905118058811202</c:v>
                      </c:pt>
                      <c:pt idx="266">
                        <c:v>-1.6297969644002901</c:v>
                      </c:pt>
                      <c:pt idx="267">
                        <c:v>2.984862169044376</c:v>
                      </c:pt>
                      <c:pt idx="268">
                        <c:v>8.662683402394201</c:v>
                      </c:pt>
                      <c:pt idx="269">
                        <c:v>4.7892400458783122</c:v>
                      </c:pt>
                      <c:pt idx="270">
                        <c:v>7.9872878342546336</c:v>
                      </c:pt>
                      <c:pt idx="271">
                        <c:v>-5.4060586064985601E-2</c:v>
                      </c:pt>
                      <c:pt idx="272">
                        <c:v>-9.9377549745612068</c:v>
                      </c:pt>
                      <c:pt idx="273">
                        <c:v>-6.3689901902373238</c:v>
                      </c:pt>
                      <c:pt idx="274">
                        <c:v>2.5911118214364719</c:v>
                      </c:pt>
                      <c:pt idx="275">
                        <c:v>1.0734139693326039</c:v>
                      </c:pt>
                      <c:pt idx="276">
                        <c:v>-1.635993819197483</c:v>
                      </c:pt>
                      <c:pt idx="277">
                        <c:v>-1.1664701541362521</c:v>
                      </c:pt>
                      <c:pt idx="278">
                        <c:v>11.38395641783185</c:v>
                      </c:pt>
                      <c:pt idx="279">
                        <c:v>20.7774366054986</c:v>
                      </c:pt>
                      <c:pt idx="280">
                        <c:v>-2.6247014129690718</c:v>
                      </c:pt>
                      <c:pt idx="281">
                        <c:v>-3.1372207850510812</c:v>
                      </c:pt>
                      <c:pt idx="282">
                        <c:v>1.672786414454783</c:v>
                      </c:pt>
                      <c:pt idx="283">
                        <c:v>13.860756632702101</c:v>
                      </c:pt>
                      <c:pt idx="284">
                        <c:v>1.5639199012770679</c:v>
                      </c:pt>
                      <c:pt idx="285">
                        <c:v>9.1806823406625142</c:v>
                      </c:pt>
                      <c:pt idx="286">
                        <c:v>-1.520722160624884</c:v>
                      </c:pt>
                      <c:pt idx="287">
                        <c:v>-1.9853540706041859</c:v>
                      </c:pt>
                      <c:pt idx="288">
                        <c:v>4.7404763792526721</c:v>
                      </c:pt>
                      <c:pt idx="289">
                        <c:v>-6.5023908931583314</c:v>
                      </c:pt>
                      <c:pt idx="290">
                        <c:v>-0.73398573037633474</c:v>
                      </c:pt>
                      <c:pt idx="291">
                        <c:v>-6.2923875142157621</c:v>
                      </c:pt>
                      <c:pt idx="292">
                        <c:v>3.5752141835203219</c:v>
                      </c:pt>
                      <c:pt idx="293">
                        <c:v>0.46682826080774559</c:v>
                      </c:pt>
                      <c:pt idx="294">
                        <c:v>-4.0775456650462143</c:v>
                      </c:pt>
                      <c:pt idx="295">
                        <c:v>2.6368424504963661</c:v>
                      </c:pt>
                      <c:pt idx="296">
                        <c:v>-6.6282996366582019</c:v>
                      </c:pt>
                      <c:pt idx="297">
                        <c:v>-3.5974487214488651</c:v>
                      </c:pt>
                      <c:pt idx="298">
                        <c:v>-4.8058536684862148</c:v>
                      </c:pt>
                      <c:pt idx="299">
                        <c:v>7.2464428766376381</c:v>
                      </c:pt>
                      <c:pt idx="300">
                        <c:v>9.4950369111935871</c:v>
                      </c:pt>
                      <c:pt idx="301">
                        <c:v>1.859861198406878</c:v>
                      </c:pt>
                      <c:pt idx="302">
                        <c:v>-1.35632183828057</c:v>
                      </c:pt>
                      <c:pt idx="303">
                        <c:v>7.7400924625915977</c:v>
                      </c:pt>
                      <c:pt idx="304">
                        <c:v>-1.2097510375108189</c:v>
                      </c:pt>
                      <c:pt idx="305">
                        <c:v>-6.6749153071632064</c:v>
                      </c:pt>
                      <c:pt idx="306">
                        <c:v>-4.1694143074705483</c:v>
                      </c:pt>
                      <c:pt idx="307">
                        <c:v>1.637199946628946</c:v>
                      </c:pt>
                      <c:pt idx="308">
                        <c:v>2.673421898620755</c:v>
                      </c:pt>
                      <c:pt idx="309">
                        <c:v>-4.7934496881305257</c:v>
                      </c:pt>
                      <c:pt idx="310">
                        <c:v>6.405047893756822</c:v>
                      </c:pt>
                      <c:pt idx="311">
                        <c:v>7.7885392013685477</c:v>
                      </c:pt>
                      <c:pt idx="312">
                        <c:v>3.4616128230736791</c:v>
                      </c:pt>
                      <c:pt idx="313">
                        <c:v>8.1937256065564732</c:v>
                      </c:pt>
                      <c:pt idx="314">
                        <c:v>0.90016362988950793</c:v>
                      </c:pt>
                      <c:pt idx="315">
                        <c:v>3.9954587726813151</c:v>
                      </c:pt>
                      <c:pt idx="316">
                        <c:v>-2.1871724087660089</c:v>
                      </c:pt>
                      <c:pt idx="317">
                        <c:v>-4.9396406279561154</c:v>
                      </c:pt>
                      <c:pt idx="318">
                        <c:v>5.5393385621880951</c:v>
                      </c:pt>
                      <c:pt idx="319">
                        <c:v>-1.99620778135652</c:v>
                      </c:pt>
                      <c:pt idx="320">
                        <c:v>-7.0503757655744526</c:v>
                      </c:pt>
                      <c:pt idx="321">
                        <c:v>-0.70118775143223089</c:v>
                      </c:pt>
                      <c:pt idx="322">
                        <c:v>0.42669422608450819</c:v>
                      </c:pt>
                      <c:pt idx="323">
                        <c:v>3.210683572369216</c:v>
                      </c:pt>
                      <c:pt idx="324">
                        <c:v>1.7921392541613019</c:v>
                      </c:pt>
                      <c:pt idx="325">
                        <c:v>-2.4578859462125049</c:v>
                      </c:pt>
                      <c:pt idx="326">
                        <c:v>6.788862024521011</c:v>
                      </c:pt>
                      <c:pt idx="327">
                        <c:v>-5.1491849545017061</c:v>
                      </c:pt>
                      <c:pt idx="328">
                        <c:v>-1.7777178900244011</c:v>
                      </c:pt>
                      <c:pt idx="329">
                        <c:v>2.64532411209218</c:v>
                      </c:pt>
                      <c:pt idx="330">
                        <c:v>1.835168079706827</c:v>
                      </c:pt>
                      <c:pt idx="331">
                        <c:v>2.6233916172502552</c:v>
                      </c:pt>
                      <c:pt idx="332">
                        <c:v>3.872268515338571</c:v>
                      </c:pt>
                      <c:pt idx="333">
                        <c:v>0.75256901937073561</c:v>
                      </c:pt>
                      <c:pt idx="334">
                        <c:v>3.531033643024136</c:v>
                      </c:pt>
                      <c:pt idx="335">
                        <c:v>-9.4236692515462384</c:v>
                      </c:pt>
                      <c:pt idx="336">
                        <c:v>7.3815111558007374</c:v>
                      </c:pt>
                      <c:pt idx="337">
                        <c:v>4.377489158940862</c:v>
                      </c:pt>
                      <c:pt idx="338">
                        <c:v>-3.536447862923767</c:v>
                      </c:pt>
                      <c:pt idx="339">
                        <c:v>-8.2534168560058685</c:v>
                      </c:pt>
                      <c:pt idx="340">
                        <c:v>0.43317958515371607</c:v>
                      </c:pt>
                      <c:pt idx="341">
                        <c:v>2.3735053783502078</c:v>
                      </c:pt>
                      <c:pt idx="342">
                        <c:v>3.8834635987802448</c:v>
                      </c:pt>
                      <c:pt idx="343">
                        <c:v>-1.3931131278484521</c:v>
                      </c:pt>
                      <c:pt idx="344">
                        <c:v>-1.2948692976775149</c:v>
                      </c:pt>
                      <c:pt idx="345">
                        <c:v>-0.6727216102693121</c:v>
                      </c:pt>
                      <c:pt idx="346">
                        <c:v>-3.2666178635425629</c:v>
                      </c:pt>
                      <c:pt idx="347">
                        <c:v>2.4454939697947702</c:v>
                      </c:pt>
                      <c:pt idx="348">
                        <c:v>-2.9745339560613768</c:v>
                      </c:pt>
                      <c:pt idx="349">
                        <c:v>-0.58905267612409962</c:v>
                      </c:pt>
                      <c:pt idx="350">
                        <c:v>-7.569183280815289</c:v>
                      </c:pt>
                      <c:pt idx="351">
                        <c:v>-4.0839492014778891</c:v>
                      </c:pt>
                      <c:pt idx="352">
                        <c:v>-0.21275746973361589</c:v>
                      </c:pt>
                      <c:pt idx="353">
                        <c:v>-6.007145844075457</c:v>
                      </c:pt>
                      <c:pt idx="354">
                        <c:v>1.682926871448555</c:v>
                      </c:pt>
                      <c:pt idx="355">
                        <c:v>-12.795385006808599</c:v>
                      </c:pt>
                      <c:pt idx="356">
                        <c:v>4.4283921429219069</c:v>
                      </c:pt>
                      <c:pt idx="357">
                        <c:v>1.575220552637502</c:v>
                      </c:pt>
                      <c:pt idx="358">
                        <c:v>0.25561421078656937</c:v>
                      </c:pt>
                      <c:pt idx="359">
                        <c:v>1.24184716129797</c:v>
                      </c:pt>
                      <c:pt idx="360">
                        <c:v>-3.7047459162767389</c:v>
                      </c:pt>
                      <c:pt idx="361">
                        <c:v>-1.2063328704876519</c:v>
                      </c:pt>
                      <c:pt idx="362">
                        <c:v>-3.579225030463931</c:v>
                      </c:pt>
                      <c:pt idx="363">
                        <c:v>1.693550679068442</c:v>
                      </c:pt>
                      <c:pt idx="364">
                        <c:v>-12.650216941714749</c:v>
                      </c:pt>
                      <c:pt idx="365">
                        <c:v>-2.9367297585671071</c:v>
                      </c:pt>
                      <c:pt idx="366">
                        <c:v>-6.4778975615016217</c:v>
                      </c:pt>
                      <c:pt idx="367">
                        <c:v>-5.7970216607035479</c:v>
                      </c:pt>
                      <c:pt idx="368">
                        <c:v>-7.3381017515759819</c:v>
                      </c:pt>
                      <c:pt idx="369">
                        <c:v>-4.799773214417197</c:v>
                      </c:pt>
                      <c:pt idx="370">
                        <c:v>-2.064607025057974</c:v>
                      </c:pt>
                      <c:pt idx="371">
                        <c:v>-4.409394043781818</c:v>
                      </c:pt>
                      <c:pt idx="372">
                        <c:v>-3.3530470258993552</c:v>
                      </c:pt>
                      <c:pt idx="373">
                        <c:v>6.6648392217412402</c:v>
                      </c:pt>
                      <c:pt idx="374">
                        <c:v>2.9725976789348851</c:v>
                      </c:pt>
                      <c:pt idx="375">
                        <c:v>-0.84712212730588887</c:v>
                      </c:pt>
                      <c:pt idx="376">
                        <c:v>2.819645972220477</c:v>
                      </c:pt>
                      <c:pt idx="377">
                        <c:v>7.6367884349364044</c:v>
                      </c:pt>
                      <c:pt idx="378">
                        <c:v>2.2492901691382832</c:v>
                      </c:pt>
                      <c:pt idx="379">
                        <c:v>-1.6256853845260739</c:v>
                      </c:pt>
                      <c:pt idx="380">
                        <c:v>3.5597861884041251</c:v>
                      </c:pt>
                      <c:pt idx="381">
                        <c:v>1.0039988037183469</c:v>
                      </c:pt>
                      <c:pt idx="382">
                        <c:v>5.6135922626797807</c:v>
                      </c:pt>
                      <c:pt idx="383">
                        <c:v>1.773749354493616</c:v>
                      </c:pt>
                      <c:pt idx="384">
                        <c:v>1.43002118216051</c:v>
                      </c:pt>
                      <c:pt idx="385">
                        <c:v>3.2537805508809501</c:v>
                      </c:pt>
                      <c:pt idx="386">
                        <c:v>8.8462312476097491</c:v>
                      </c:pt>
                      <c:pt idx="387">
                        <c:v>-6.2472190387730961</c:v>
                      </c:pt>
                      <c:pt idx="388">
                        <c:v>1.2077839083419419</c:v>
                      </c:pt>
                      <c:pt idx="389">
                        <c:v>9.0074204806597997</c:v>
                      </c:pt>
                      <c:pt idx="390">
                        <c:v>-5.6045815591871397</c:v>
                      </c:pt>
                      <c:pt idx="391">
                        <c:v>7.4798659030981982</c:v>
                      </c:pt>
                      <c:pt idx="392">
                        <c:v>-8.1495854892957702</c:v>
                      </c:pt>
                      <c:pt idx="393">
                        <c:v>8.3472509195243507</c:v>
                      </c:pt>
                      <c:pt idx="394">
                        <c:v>1.648454158220618</c:v>
                      </c:pt>
                      <c:pt idx="395">
                        <c:v>-7.3530198913919733</c:v>
                      </c:pt>
                      <c:pt idx="396">
                        <c:v>-5.3848035292553984</c:v>
                      </c:pt>
                      <c:pt idx="397">
                        <c:v>-1.626712969717818</c:v>
                      </c:pt>
                      <c:pt idx="398">
                        <c:v>-4.6845366551481442</c:v>
                      </c:pt>
                      <c:pt idx="399">
                        <c:v>-6.410839174303435</c:v>
                      </c:pt>
                      <c:pt idx="400">
                        <c:v>-2.8593030304256022</c:v>
                      </c:pt>
                      <c:pt idx="401">
                        <c:v>5.5313690501074779</c:v>
                      </c:pt>
                      <c:pt idx="402">
                        <c:v>-3.8204884589602499</c:v>
                      </c:pt>
                      <c:pt idx="403">
                        <c:v>-1.430361723889902</c:v>
                      </c:pt>
                      <c:pt idx="404">
                        <c:v>2.57193374678869</c:v>
                      </c:pt>
                      <c:pt idx="405">
                        <c:v>0.19424229929028941</c:v>
                      </c:pt>
                      <c:pt idx="406">
                        <c:v>-3.5039537706385402</c:v>
                      </c:pt>
                      <c:pt idx="407">
                        <c:v>-3.3358237393447938</c:v>
                      </c:pt>
                      <c:pt idx="408">
                        <c:v>4.3387617162766752</c:v>
                      </c:pt>
                      <c:pt idx="409">
                        <c:v>-1.951442127791978</c:v>
                      </c:pt>
                      <c:pt idx="410">
                        <c:v>3.5182814802123339</c:v>
                      </c:pt>
                      <c:pt idx="411">
                        <c:v>0.99362691112435919</c:v>
                      </c:pt>
                      <c:pt idx="412">
                        <c:v>1.240363209008299</c:v>
                      </c:pt>
                      <c:pt idx="413">
                        <c:v>-3.7179761669605171</c:v>
                      </c:pt>
                      <c:pt idx="414">
                        <c:v>-5.8877931558421386</c:v>
                      </c:pt>
                      <c:pt idx="415">
                        <c:v>4.0050656860031948</c:v>
                      </c:pt>
                      <c:pt idx="416">
                        <c:v>-7.2232944047314707</c:v>
                      </c:pt>
                      <c:pt idx="417">
                        <c:v>-4.510666044337718</c:v>
                      </c:pt>
                      <c:pt idx="418">
                        <c:v>-3.3141607960696078</c:v>
                      </c:pt>
                      <c:pt idx="419">
                        <c:v>-0.14772383431773681</c:v>
                      </c:pt>
                      <c:pt idx="420">
                        <c:v>-2.7252639406779759</c:v>
                      </c:pt>
                      <c:pt idx="421">
                        <c:v>-8.129816743600335</c:v>
                      </c:pt>
                      <c:pt idx="422">
                        <c:v>5.4441003001580013</c:v>
                      </c:pt>
                      <c:pt idx="423">
                        <c:v>-4.4760137821187129</c:v>
                      </c:pt>
                      <c:pt idx="424">
                        <c:v>-1.8286831129330099</c:v>
                      </c:pt>
                      <c:pt idx="425">
                        <c:v>-8.2041114432303992</c:v>
                      </c:pt>
                      <c:pt idx="426">
                        <c:v>-6.3821064215660854</c:v>
                      </c:pt>
                      <c:pt idx="427">
                        <c:v>-2.0098746720167471</c:v>
                      </c:pt>
                      <c:pt idx="428">
                        <c:v>3.257793477611179</c:v>
                      </c:pt>
                      <c:pt idx="429">
                        <c:v>1.058619211043464</c:v>
                      </c:pt>
                      <c:pt idx="430">
                        <c:v>1.8761421202019919</c:v>
                      </c:pt>
                      <c:pt idx="431">
                        <c:v>4.9942824082499389</c:v>
                      </c:pt>
                      <c:pt idx="432">
                        <c:v>8.4417594172507169</c:v>
                      </c:pt>
                      <c:pt idx="433">
                        <c:v>2.9396954474233121</c:v>
                      </c:pt>
                      <c:pt idx="434">
                        <c:v>1.3290716651625649</c:v>
                      </c:pt>
                      <c:pt idx="435">
                        <c:v>1.633729943844288</c:v>
                      </c:pt>
                      <c:pt idx="436">
                        <c:v>0.81019976351273237</c:v>
                      </c:pt>
                      <c:pt idx="437">
                        <c:v>7.9952957459708509</c:v>
                      </c:pt>
                      <c:pt idx="438">
                        <c:v>3.0689072061968861</c:v>
                      </c:pt>
                      <c:pt idx="439">
                        <c:v>-7.1711666818562128</c:v>
                      </c:pt>
                      <c:pt idx="440">
                        <c:v>0.8427563435781994</c:v>
                      </c:pt>
                      <c:pt idx="441">
                        <c:v>-5.5519196048732828</c:v>
                      </c:pt>
                      <c:pt idx="442">
                        <c:v>-2.0424419304214281</c:v>
                      </c:pt>
                      <c:pt idx="443">
                        <c:v>-0.81649461633682419</c:v>
                      </c:pt>
                      <c:pt idx="444">
                        <c:v>-7.6720338760859814</c:v>
                      </c:pt>
                      <c:pt idx="445">
                        <c:v>-6.9188889229092316</c:v>
                      </c:pt>
                      <c:pt idx="446">
                        <c:v>6.1919668462216686</c:v>
                      </c:pt>
                      <c:pt idx="447">
                        <c:v>7.8680896112298457</c:v>
                      </c:pt>
                      <c:pt idx="448">
                        <c:v>0.84395379395031411</c:v>
                      </c:pt>
                      <c:pt idx="449">
                        <c:v>0.23390588166961729</c:v>
                      </c:pt>
                      <c:pt idx="450">
                        <c:v>8.1125232111578054</c:v>
                      </c:pt>
                      <c:pt idx="451">
                        <c:v>4.7287452669174277</c:v>
                      </c:pt>
                      <c:pt idx="452">
                        <c:v>-2.454181353340561</c:v>
                      </c:pt>
                      <c:pt idx="453">
                        <c:v>0.86957363632892903</c:v>
                      </c:pt>
                      <c:pt idx="454">
                        <c:v>2.5920464397324761</c:v>
                      </c:pt>
                      <c:pt idx="455">
                        <c:v>5.0769777459150891</c:v>
                      </c:pt>
                      <c:pt idx="456">
                        <c:v>-0.38420708090451128</c:v>
                      </c:pt>
                      <c:pt idx="457">
                        <c:v>0.29734760600481619</c:v>
                      </c:pt>
                      <c:pt idx="458">
                        <c:v>1.3361547535105951</c:v>
                      </c:pt>
                      <c:pt idx="459">
                        <c:v>2.7837665400028579</c:v>
                      </c:pt>
                      <c:pt idx="460">
                        <c:v>1.9117869500622491</c:v>
                      </c:pt>
                      <c:pt idx="461">
                        <c:v>-0.49593469227757198</c:v>
                      </c:pt>
                      <c:pt idx="462">
                        <c:v>-0.2213969097798113</c:v>
                      </c:pt>
                      <c:pt idx="463">
                        <c:v>-4.2094285314662443</c:v>
                      </c:pt>
                      <c:pt idx="464">
                        <c:v>-0.41656412311390167</c:v>
                      </c:pt>
                      <c:pt idx="465">
                        <c:v>-2.4580592522261999</c:v>
                      </c:pt>
                      <c:pt idx="466">
                        <c:v>-1.5242203240648899</c:v>
                      </c:pt>
                      <c:pt idx="467">
                        <c:v>-3.0516845463445241</c:v>
                      </c:pt>
                      <c:pt idx="468">
                        <c:v>8.9094207991715351</c:v>
                      </c:pt>
                      <c:pt idx="469">
                        <c:v>-3.4419514432886649</c:v>
                      </c:pt>
                      <c:pt idx="470">
                        <c:v>-0.89329895507572976</c:v>
                      </c:pt>
                      <c:pt idx="471">
                        <c:v>-10.6224183655824</c:v>
                      </c:pt>
                      <c:pt idx="472">
                        <c:v>-1.657118981230324</c:v>
                      </c:pt>
                      <c:pt idx="473">
                        <c:v>-1.286030203836583</c:v>
                      </c:pt>
                      <c:pt idx="474">
                        <c:v>14.13890412550424</c:v>
                      </c:pt>
                      <c:pt idx="475">
                        <c:v>-0.54040153765462962</c:v>
                      </c:pt>
                      <c:pt idx="476">
                        <c:v>-3.2801236409839269</c:v>
                      </c:pt>
                      <c:pt idx="477">
                        <c:v>-4.7840259178623006</c:v>
                      </c:pt>
                      <c:pt idx="478">
                        <c:v>-6.3155592649300853</c:v>
                      </c:pt>
                      <c:pt idx="479">
                        <c:v>-15.54615037212362</c:v>
                      </c:pt>
                      <c:pt idx="480">
                        <c:v>7.842576970888242</c:v>
                      </c:pt>
                      <c:pt idx="481">
                        <c:v>5.6183679390878156</c:v>
                      </c:pt>
                      <c:pt idx="482">
                        <c:v>0.35795035529746427</c:v>
                      </c:pt>
                      <c:pt idx="483">
                        <c:v>0.14043019201989659</c:v>
                      </c:pt>
                      <c:pt idx="484">
                        <c:v>-0.56234752011210154</c:v>
                      </c:pt>
                      <c:pt idx="485">
                        <c:v>0.3680792214709796</c:v>
                      </c:pt>
                      <c:pt idx="486">
                        <c:v>3.1527168097063858</c:v>
                      </c:pt>
                      <c:pt idx="487">
                        <c:v>-0.56957521389478771</c:v>
                      </c:pt>
                      <c:pt idx="488">
                        <c:v>-1.1699107797246979</c:v>
                      </c:pt>
                      <c:pt idx="489">
                        <c:v>-12.060279756174729</c:v>
                      </c:pt>
                      <c:pt idx="490">
                        <c:v>6.2180108243047716</c:v>
                      </c:pt>
                      <c:pt idx="491">
                        <c:v>-9.707056733337577</c:v>
                      </c:pt>
                      <c:pt idx="492">
                        <c:v>-9.8484024605773755</c:v>
                      </c:pt>
                      <c:pt idx="493">
                        <c:v>3.6114980649702759</c:v>
                      </c:pt>
                      <c:pt idx="494">
                        <c:v>1.9100565632716771</c:v>
                      </c:pt>
                      <c:pt idx="495">
                        <c:v>0.44852072796046633</c:v>
                      </c:pt>
                      <c:pt idx="496">
                        <c:v>4.9081545182341149</c:v>
                      </c:pt>
                      <c:pt idx="497">
                        <c:v>8.777292933724766</c:v>
                      </c:pt>
                      <c:pt idx="498">
                        <c:v>-5.3524065892167636</c:v>
                      </c:pt>
                      <c:pt idx="499">
                        <c:v>-4.3236147137160579</c:v>
                      </c:pt>
                      <c:pt idx="500">
                        <c:v>5.6848170380069343</c:v>
                      </c:pt>
                      <c:pt idx="501">
                        <c:v>-9.1378594290767623</c:v>
                      </c:pt>
                      <c:pt idx="502">
                        <c:v>6.0494213070661447</c:v>
                      </c:pt>
                      <c:pt idx="503">
                        <c:v>2.6705954442820801</c:v>
                      </c:pt>
                      <c:pt idx="504">
                        <c:v>10.50114078007792</c:v>
                      </c:pt>
                      <c:pt idx="505">
                        <c:v>1.451390719899964</c:v>
                      </c:pt>
                      <c:pt idx="506">
                        <c:v>10.016171461713681</c:v>
                      </c:pt>
                      <c:pt idx="507">
                        <c:v>4.5774817806484336</c:v>
                      </c:pt>
                      <c:pt idx="508">
                        <c:v>-11.78913377705199</c:v>
                      </c:pt>
                      <c:pt idx="509">
                        <c:v>1.3008577286237371</c:v>
                      </c:pt>
                      <c:pt idx="510">
                        <c:v>-2.4787911229706161</c:v>
                      </c:pt>
                      <c:pt idx="511">
                        <c:v>11.2076688171837</c:v>
                      </c:pt>
                      <c:pt idx="512">
                        <c:v>10.323311600369591</c:v>
                      </c:pt>
                      <c:pt idx="513">
                        <c:v>-5.9004342524015936</c:v>
                      </c:pt>
                      <c:pt idx="514">
                        <c:v>9.7878764947404964</c:v>
                      </c:pt>
                      <c:pt idx="515">
                        <c:v>-5.1638855840321014</c:v>
                      </c:pt>
                      <c:pt idx="516">
                        <c:v>-1.2326576898376691</c:v>
                      </c:pt>
                      <c:pt idx="517">
                        <c:v>-4.9549243281057382</c:v>
                      </c:pt>
                      <c:pt idx="518">
                        <c:v>2.9968463820085778</c:v>
                      </c:pt>
                      <c:pt idx="519">
                        <c:v>4.9754242777438531</c:v>
                      </c:pt>
                      <c:pt idx="520">
                        <c:v>1.5369340222717121</c:v>
                      </c:pt>
                      <c:pt idx="521">
                        <c:v>-4.9796708300661061</c:v>
                      </c:pt>
                      <c:pt idx="522">
                        <c:v>2.2634467992652998</c:v>
                      </c:pt>
                      <c:pt idx="523">
                        <c:v>-9.8941710299468344</c:v>
                      </c:pt>
                      <c:pt idx="524">
                        <c:v>-13.76469119401364</c:v>
                      </c:pt>
                      <c:pt idx="525">
                        <c:v>-4.202841533478912</c:v>
                      </c:pt>
                      <c:pt idx="526">
                        <c:v>-4.1837377512560474</c:v>
                      </c:pt>
                      <c:pt idx="527">
                        <c:v>-2.6423417582300979</c:v>
                      </c:pt>
                      <c:pt idx="528">
                        <c:v>6.2536594928275804</c:v>
                      </c:pt>
                      <c:pt idx="529">
                        <c:v>1.586679571334392</c:v>
                      </c:pt>
                      <c:pt idx="530">
                        <c:v>3.7277965729602962</c:v>
                      </c:pt>
                      <c:pt idx="531">
                        <c:v>-4.8719128733369219</c:v>
                      </c:pt>
                      <c:pt idx="532">
                        <c:v>1.1894576994318189</c:v>
                      </c:pt>
                      <c:pt idx="533">
                        <c:v>-2.444122356535614</c:v>
                      </c:pt>
                      <c:pt idx="534">
                        <c:v>-4.3710093647668353</c:v>
                      </c:pt>
                      <c:pt idx="535">
                        <c:v>-8.8424489352673117</c:v>
                      </c:pt>
                      <c:pt idx="536">
                        <c:v>-3.1792740928247079</c:v>
                      </c:pt>
                      <c:pt idx="537">
                        <c:v>-1.6606043686181859</c:v>
                      </c:pt>
                      <c:pt idx="538">
                        <c:v>1.3132532742966849</c:v>
                      </c:pt>
                      <c:pt idx="539">
                        <c:v>-12.022140417690309</c:v>
                      </c:pt>
                      <c:pt idx="540">
                        <c:v>-4.6858658137295288</c:v>
                      </c:pt>
                      <c:pt idx="541">
                        <c:v>11.060019564724399</c:v>
                      </c:pt>
                      <c:pt idx="542">
                        <c:v>8.4219738481681219</c:v>
                      </c:pt>
                      <c:pt idx="543">
                        <c:v>-0.48016498689926651</c:v>
                      </c:pt>
                      <c:pt idx="544">
                        <c:v>1.454123023540761</c:v>
                      </c:pt>
                      <c:pt idx="545">
                        <c:v>5.646498577018999</c:v>
                      </c:pt>
                      <c:pt idx="546">
                        <c:v>-3.6232965009566702</c:v>
                      </c:pt>
                      <c:pt idx="547">
                        <c:v>2.651974651458096</c:v>
                      </c:pt>
                      <c:pt idx="548">
                        <c:v>-6.9103485888728748</c:v>
                      </c:pt>
                      <c:pt idx="549">
                        <c:v>-5.3892525733347627</c:v>
                      </c:pt>
                      <c:pt idx="550">
                        <c:v>-3.7013114893879449</c:v>
                      </c:pt>
                      <c:pt idx="551">
                        <c:v>-8.3354530407328944E-2</c:v>
                      </c:pt>
                      <c:pt idx="552">
                        <c:v>6.0963542902620391</c:v>
                      </c:pt>
                      <c:pt idx="553">
                        <c:v>0.25136268818207819</c:v>
                      </c:pt>
                      <c:pt idx="554">
                        <c:v>1.6165380665467139</c:v>
                      </c:pt>
                      <c:pt idx="555">
                        <c:v>10.134239283622991</c:v>
                      </c:pt>
                      <c:pt idx="556">
                        <c:v>-1.8825606320414729</c:v>
                      </c:pt>
                      <c:pt idx="557">
                        <c:v>3.5202287583957639</c:v>
                      </c:pt>
                      <c:pt idx="558">
                        <c:v>-0.1654205832337477</c:v>
                      </c:pt>
                      <c:pt idx="559">
                        <c:v>-1.8079555995095911</c:v>
                      </c:pt>
                      <c:pt idx="560">
                        <c:v>-7.8969914236988883</c:v>
                      </c:pt>
                      <c:pt idx="561">
                        <c:v>-1.285466170670295</c:v>
                      </c:pt>
                      <c:pt idx="562">
                        <c:v>-10.53029521969159</c:v>
                      </c:pt>
                      <c:pt idx="563">
                        <c:v>-7.0254558670203719</c:v>
                      </c:pt>
                      <c:pt idx="564">
                        <c:v>-15.64473812566475</c:v>
                      </c:pt>
                      <c:pt idx="565">
                        <c:v>1.7656209365011899</c:v>
                      </c:pt>
                      <c:pt idx="566">
                        <c:v>10.67498157957372</c:v>
                      </c:pt>
                      <c:pt idx="567">
                        <c:v>-4.0957454590153368</c:v>
                      </c:pt>
                      <c:pt idx="568">
                        <c:v>-3.1106026845568491</c:v>
                      </c:pt>
                      <c:pt idx="569">
                        <c:v>-6.9662137138556703</c:v>
                      </c:pt>
                      <c:pt idx="570">
                        <c:v>-2.9057900902982698</c:v>
                      </c:pt>
                      <c:pt idx="571">
                        <c:v>-6.2015897487539862</c:v>
                      </c:pt>
                      <c:pt idx="572">
                        <c:v>8.3012395898964559</c:v>
                      </c:pt>
                      <c:pt idx="573">
                        <c:v>-3.819177221301008</c:v>
                      </c:pt>
                      <c:pt idx="574">
                        <c:v>4.453199727554944</c:v>
                      </c:pt>
                      <c:pt idx="575">
                        <c:v>-0.44326565407887503</c:v>
                      </c:pt>
                      <c:pt idx="576">
                        <c:v>2.9202441100846359</c:v>
                      </c:pt>
                      <c:pt idx="577">
                        <c:v>2.5012438578696989</c:v>
                      </c:pt>
                      <c:pt idx="578">
                        <c:v>-5.7093050623708121</c:v>
                      </c:pt>
                      <c:pt idx="579">
                        <c:v>-2.6104912330922221</c:v>
                      </c:pt>
                      <c:pt idx="580">
                        <c:v>0.46362123837531999</c:v>
                      </c:pt>
                      <c:pt idx="581">
                        <c:v>-5.4602580982852276</c:v>
                      </c:pt>
                      <c:pt idx="582">
                        <c:v>-7.6484722237838882</c:v>
                      </c:pt>
                      <c:pt idx="583">
                        <c:v>-14.356764169539501</c:v>
                      </c:pt>
                      <c:pt idx="584">
                        <c:v>4.2867654243829092</c:v>
                      </c:pt>
                      <c:pt idx="585">
                        <c:v>-17.07149363887271</c:v>
                      </c:pt>
                      <c:pt idx="586">
                        <c:v>-2.9766431442167112</c:v>
                      </c:pt>
                      <c:pt idx="587">
                        <c:v>-8.4286767020842674</c:v>
                      </c:pt>
                      <c:pt idx="588">
                        <c:v>-10.840990549520111</c:v>
                      </c:pt>
                      <c:pt idx="589">
                        <c:v>6.5829343789354793</c:v>
                      </c:pt>
                      <c:pt idx="590">
                        <c:v>-3.9528347385950591</c:v>
                      </c:pt>
                      <c:pt idx="591">
                        <c:v>-1.484706956120678</c:v>
                      </c:pt>
                      <c:pt idx="592">
                        <c:v>4.1931507191125759</c:v>
                      </c:pt>
                      <c:pt idx="593">
                        <c:v>9.1216407165708784</c:v>
                      </c:pt>
                      <c:pt idx="594">
                        <c:v>13.465599826987001</c:v>
                      </c:pt>
                      <c:pt idx="595">
                        <c:v>2.1206695646501661</c:v>
                      </c:pt>
                      <c:pt idx="596">
                        <c:v>-2.506853596501633</c:v>
                      </c:pt>
                      <c:pt idx="597">
                        <c:v>-4.8405496355062727</c:v>
                      </c:pt>
                      <c:pt idx="598">
                        <c:v>2.9468140743388278</c:v>
                      </c:pt>
                      <c:pt idx="599">
                        <c:v>1.3281452563947831</c:v>
                      </c:pt>
                      <c:pt idx="600">
                        <c:v>-5.6900788571188183</c:v>
                      </c:pt>
                      <c:pt idx="601">
                        <c:v>2.8854504183467342</c:v>
                      </c:pt>
                      <c:pt idx="602">
                        <c:v>1.168720925174296</c:v>
                      </c:pt>
                      <c:pt idx="603">
                        <c:v>4.0349662375340252</c:v>
                      </c:pt>
                      <c:pt idx="604">
                        <c:v>-11.38099178065109</c:v>
                      </c:pt>
                      <c:pt idx="605">
                        <c:v>1.71480462122546</c:v>
                      </c:pt>
                      <c:pt idx="606">
                        <c:v>-0.1642495084542481</c:v>
                      </c:pt>
                      <c:pt idx="607">
                        <c:v>-3.7572971517328702</c:v>
                      </c:pt>
                      <c:pt idx="608">
                        <c:v>3.602239113022109</c:v>
                      </c:pt>
                      <c:pt idx="609">
                        <c:v>-6.4709389833397308</c:v>
                      </c:pt>
                      <c:pt idx="610">
                        <c:v>-2.5967675776925652</c:v>
                      </c:pt>
                      <c:pt idx="611">
                        <c:v>-1.475384475018007</c:v>
                      </c:pt>
                      <c:pt idx="612">
                        <c:v>-12.56595730180404</c:v>
                      </c:pt>
                      <c:pt idx="613">
                        <c:v>-8.2929601604328251</c:v>
                      </c:pt>
                      <c:pt idx="614">
                        <c:v>4.0199211915153494</c:v>
                      </c:pt>
                      <c:pt idx="615">
                        <c:v>0.47276963785671239</c:v>
                      </c:pt>
                      <c:pt idx="616">
                        <c:v>0.68835884435458328</c:v>
                      </c:pt>
                      <c:pt idx="617">
                        <c:v>2.1368269683948879</c:v>
                      </c:pt>
                      <c:pt idx="618">
                        <c:v>-3.6602045354880648</c:v>
                      </c:pt>
                      <c:pt idx="619">
                        <c:v>-4.7254965673735194</c:v>
                      </c:pt>
                      <c:pt idx="620">
                        <c:v>-1.1124853536334529</c:v>
                      </c:pt>
                      <c:pt idx="621">
                        <c:v>3.13134606706714</c:v>
                      </c:pt>
                      <c:pt idx="622">
                        <c:v>3.540364942237316</c:v>
                      </c:pt>
                      <c:pt idx="623">
                        <c:v>4.5858706609547886</c:v>
                      </c:pt>
                      <c:pt idx="624">
                        <c:v>0.52138011676976681</c:v>
                      </c:pt>
                      <c:pt idx="625">
                        <c:v>6.5235530549488603</c:v>
                      </c:pt>
                      <c:pt idx="626">
                        <c:v>4.4851623444858584</c:v>
                      </c:pt>
                      <c:pt idx="627">
                        <c:v>5.0999174735882358</c:v>
                      </c:pt>
                      <c:pt idx="628">
                        <c:v>6.0286579393058792</c:v>
                      </c:pt>
                      <c:pt idx="629">
                        <c:v>8.2054166260686294</c:v>
                      </c:pt>
                      <c:pt idx="630">
                        <c:v>5.8185397116061353</c:v>
                      </c:pt>
                      <c:pt idx="631">
                        <c:v>16.067160306275571</c:v>
                      </c:pt>
                      <c:pt idx="632">
                        <c:v>3.3562866067187218</c:v>
                      </c:pt>
                      <c:pt idx="633">
                        <c:v>4.0798641679769487E-2</c:v>
                      </c:pt>
                      <c:pt idx="634">
                        <c:v>2.6089342020107482</c:v>
                      </c:pt>
                      <c:pt idx="635">
                        <c:v>-0.32887598675246421</c:v>
                      </c:pt>
                      <c:pt idx="636">
                        <c:v>12.481663504030729</c:v>
                      </c:pt>
                      <c:pt idx="637">
                        <c:v>5.0235109333139158</c:v>
                      </c:pt>
                      <c:pt idx="638">
                        <c:v>6.1767433976119106</c:v>
                      </c:pt>
                      <c:pt idx="639">
                        <c:v>-28.269187121684901</c:v>
                      </c:pt>
                      <c:pt idx="640">
                        <c:v>-24.846321403910022</c:v>
                      </c:pt>
                      <c:pt idx="641">
                        <c:v>-5.1975342595486387</c:v>
                      </c:pt>
                      <c:pt idx="642">
                        <c:v>2.15159447510083</c:v>
                      </c:pt>
                      <c:pt idx="643">
                        <c:v>-15.38015864540035</c:v>
                      </c:pt>
                      <c:pt idx="644">
                        <c:v>-3.8264905385803978</c:v>
                      </c:pt>
                      <c:pt idx="645">
                        <c:v>-2.944924126857885</c:v>
                      </c:pt>
                      <c:pt idx="646">
                        <c:v>-1.852788036320959</c:v>
                      </c:pt>
                      <c:pt idx="647">
                        <c:v>6.9855649774679156</c:v>
                      </c:pt>
                      <c:pt idx="648">
                        <c:v>5.813111499177519</c:v>
                      </c:pt>
                      <c:pt idx="649">
                        <c:v>3.2841861853503449</c:v>
                      </c:pt>
                      <c:pt idx="650">
                        <c:v>-19.678780669084041</c:v>
                      </c:pt>
                      <c:pt idx="651">
                        <c:v>-10.47824744583983</c:v>
                      </c:pt>
                      <c:pt idx="652">
                        <c:v>-8.1716729975576179</c:v>
                      </c:pt>
                      <c:pt idx="653">
                        <c:v>-5.9670847103658877</c:v>
                      </c:pt>
                      <c:pt idx="654">
                        <c:v>1.6133262909201851</c:v>
                      </c:pt>
                      <c:pt idx="655">
                        <c:v>10.864677123698851</c:v>
                      </c:pt>
                      <c:pt idx="656">
                        <c:v>4.1839430876450603</c:v>
                      </c:pt>
                      <c:pt idx="657">
                        <c:v>-3.3957408336737651</c:v>
                      </c:pt>
                      <c:pt idx="658">
                        <c:v>-0.95306356467283149</c:v>
                      </c:pt>
                      <c:pt idx="659">
                        <c:v>6.1440648410091372</c:v>
                      </c:pt>
                      <c:pt idx="660">
                        <c:v>13.44157774812172</c:v>
                      </c:pt>
                      <c:pt idx="661">
                        <c:v>5.5663066219406669</c:v>
                      </c:pt>
                      <c:pt idx="662">
                        <c:v>6.0249596047031977</c:v>
                      </c:pt>
                      <c:pt idx="663">
                        <c:v>3.851467160668459</c:v>
                      </c:pt>
                      <c:pt idx="664">
                        <c:v>8.0855637023110276</c:v>
                      </c:pt>
                      <c:pt idx="665">
                        <c:v>-15.60185090202075</c:v>
                      </c:pt>
                      <c:pt idx="666">
                        <c:v>-13.45613840298973</c:v>
                      </c:pt>
                      <c:pt idx="667">
                        <c:v>-8.2094840543964658</c:v>
                      </c:pt>
                      <c:pt idx="668">
                        <c:v>6.8802132960741753</c:v>
                      </c:pt>
                      <c:pt idx="669">
                        <c:v>-11.61509345709865</c:v>
                      </c:pt>
                      <c:pt idx="670">
                        <c:v>3.5587124670614729</c:v>
                      </c:pt>
                      <c:pt idx="671">
                        <c:v>24.349670471999691</c:v>
                      </c:pt>
                      <c:pt idx="672">
                        <c:v>-5.4784771488194197</c:v>
                      </c:pt>
                      <c:pt idx="673">
                        <c:v>-8.4289516205669894</c:v>
                      </c:pt>
                      <c:pt idx="674">
                        <c:v>-15.091766236956939</c:v>
                      </c:pt>
                      <c:pt idx="675">
                        <c:v>-16.635473963929019</c:v>
                      </c:pt>
                      <c:pt idx="676">
                        <c:v>-2.4285665275240622</c:v>
                      </c:pt>
                      <c:pt idx="677">
                        <c:v>-9.5951130845877248</c:v>
                      </c:pt>
                      <c:pt idx="678">
                        <c:v>-1.7724005146433151</c:v>
                      </c:pt>
                      <c:pt idx="679">
                        <c:v>3.030400448275397</c:v>
                      </c:pt>
                      <c:pt idx="680">
                        <c:v>-6.4303073148231844</c:v>
                      </c:pt>
                      <c:pt idx="681">
                        <c:v>-7.8137507724686897</c:v>
                      </c:pt>
                      <c:pt idx="682">
                        <c:v>4.7769169331090806</c:v>
                      </c:pt>
                      <c:pt idx="683">
                        <c:v>23.925261465077028</c:v>
                      </c:pt>
                      <c:pt idx="684">
                        <c:v>11.72778426295835</c:v>
                      </c:pt>
                      <c:pt idx="685">
                        <c:v>16.68344480249009</c:v>
                      </c:pt>
                      <c:pt idx="686">
                        <c:v>-23.193770006781509</c:v>
                      </c:pt>
                      <c:pt idx="687">
                        <c:v>-16.622486745119222</c:v>
                      </c:pt>
                      <c:pt idx="688">
                        <c:v>-4.6549895336147458</c:v>
                      </c:pt>
                      <c:pt idx="689">
                        <c:v>-2.7457685637233449</c:v>
                      </c:pt>
                      <c:pt idx="690">
                        <c:v>-13.55204768405665</c:v>
                      </c:pt>
                      <c:pt idx="691">
                        <c:v>-13.274378724401741</c:v>
                      </c:pt>
                      <c:pt idx="692">
                        <c:v>8.7218008931572832</c:v>
                      </c:pt>
                      <c:pt idx="693">
                        <c:v>-1.3265210866255961E-2</c:v>
                      </c:pt>
                      <c:pt idx="694">
                        <c:v>13.478456418116471</c:v>
                      </c:pt>
                      <c:pt idx="695">
                        <c:v>14.66536742137701</c:v>
                      </c:pt>
                      <c:pt idx="696">
                        <c:v>18.21726994498869</c:v>
                      </c:pt>
                      <c:pt idx="697">
                        <c:v>-18.929765513325759</c:v>
                      </c:pt>
                      <c:pt idx="698">
                        <c:v>-1.599944326487017</c:v>
                      </c:pt>
                      <c:pt idx="699">
                        <c:v>-6.2535894201081712</c:v>
                      </c:pt>
                      <c:pt idx="700">
                        <c:v>3.3224878219769018</c:v>
                      </c:pt>
                      <c:pt idx="701">
                        <c:v>-12.86100397292148</c:v>
                      </c:pt>
                      <c:pt idx="702">
                        <c:v>-15.771653694105749</c:v>
                      </c:pt>
                      <c:pt idx="703">
                        <c:v>-3.327880759868453</c:v>
                      </c:pt>
                      <c:pt idx="704">
                        <c:v>2.1491552510782439</c:v>
                      </c:pt>
                      <c:pt idx="705">
                        <c:v>-2.8187032210225129</c:v>
                      </c:pt>
                      <c:pt idx="706">
                        <c:v>-24.323905800000819</c:v>
                      </c:pt>
                      <c:pt idx="707">
                        <c:v>-11.330184642400599</c:v>
                      </c:pt>
                      <c:pt idx="708">
                        <c:v>-11.96906086995376</c:v>
                      </c:pt>
                      <c:pt idx="709">
                        <c:v>-7.4357463519713667</c:v>
                      </c:pt>
                      <c:pt idx="710">
                        <c:v>-7.4461613855492486</c:v>
                      </c:pt>
                      <c:pt idx="711">
                        <c:v>-2.8889069102884029</c:v>
                      </c:pt>
                      <c:pt idx="712">
                        <c:v>15.120191353780889</c:v>
                      </c:pt>
                      <c:pt idx="713">
                        <c:v>9.77149405184824</c:v>
                      </c:pt>
                      <c:pt idx="714">
                        <c:v>-2.4253708278781319</c:v>
                      </c:pt>
                      <c:pt idx="715">
                        <c:v>-6.7979187210191654</c:v>
                      </c:pt>
                      <c:pt idx="716">
                        <c:v>-11.445829979879131</c:v>
                      </c:pt>
                      <c:pt idx="717">
                        <c:v>8.1450098236361228</c:v>
                      </c:pt>
                      <c:pt idx="718">
                        <c:v>-5.6164346790370354</c:v>
                      </c:pt>
                      <c:pt idx="719">
                        <c:v>-8.8722959210093766</c:v>
                      </c:pt>
                      <c:pt idx="720">
                        <c:v>16.39668487737611</c:v>
                      </c:pt>
                      <c:pt idx="721">
                        <c:v>-14.682902474628021</c:v>
                      </c:pt>
                      <c:pt idx="722">
                        <c:v>1.705566459358127</c:v>
                      </c:pt>
                      <c:pt idx="723">
                        <c:v>-8.2654814406503352</c:v>
                      </c:pt>
                      <c:pt idx="724">
                        <c:v>-0.84408900296496325</c:v>
                      </c:pt>
                      <c:pt idx="725">
                        <c:v>-5.474376896653534</c:v>
                      </c:pt>
                      <c:pt idx="726">
                        <c:v>-6.6071290663847906</c:v>
                      </c:pt>
                      <c:pt idx="727">
                        <c:v>5.7014746342829693E-2</c:v>
                      </c:pt>
                      <c:pt idx="728">
                        <c:v>5.3480770591640283</c:v>
                      </c:pt>
                      <c:pt idx="729">
                        <c:v>12.055232408888759</c:v>
                      </c:pt>
                      <c:pt idx="730">
                        <c:v>16.57495435787909</c:v>
                      </c:pt>
                      <c:pt idx="731">
                        <c:v>31.281955995214808</c:v>
                      </c:pt>
                      <c:pt idx="732">
                        <c:v>5.4475769151422542</c:v>
                      </c:pt>
                      <c:pt idx="733">
                        <c:v>12.205686246540949</c:v>
                      </c:pt>
                      <c:pt idx="734">
                        <c:v>5.9033930309794211</c:v>
                      </c:pt>
                      <c:pt idx="735">
                        <c:v>5.4961896166383157</c:v>
                      </c:pt>
                      <c:pt idx="736">
                        <c:v>10.28998392935892</c:v>
                      </c:pt>
                      <c:pt idx="737">
                        <c:v>-0.45489946095540051</c:v>
                      </c:pt>
                      <c:pt idx="738">
                        <c:v>-3.612497938931476</c:v>
                      </c:pt>
                      <c:pt idx="739">
                        <c:v>2.8276177332470409</c:v>
                      </c:pt>
                      <c:pt idx="740">
                        <c:v>-3.795910533797898</c:v>
                      </c:pt>
                      <c:pt idx="741">
                        <c:v>7.5670698476552296</c:v>
                      </c:pt>
                      <c:pt idx="742">
                        <c:v>-5.2447053510303334</c:v>
                      </c:pt>
                      <c:pt idx="743">
                        <c:v>1.227378321095135</c:v>
                      </c:pt>
                      <c:pt idx="744">
                        <c:v>0.4540364746830593</c:v>
                      </c:pt>
                      <c:pt idx="745">
                        <c:v>-11.706616610094761</c:v>
                      </c:pt>
                      <c:pt idx="746">
                        <c:v>-6.6697048623794366</c:v>
                      </c:pt>
                      <c:pt idx="747">
                        <c:v>-18.464031398236941</c:v>
                      </c:pt>
                      <c:pt idx="748">
                        <c:v>7.3610695999798192</c:v>
                      </c:pt>
                      <c:pt idx="749">
                        <c:v>-6.0441171478712699</c:v>
                      </c:pt>
                      <c:pt idx="750">
                        <c:v>-18.562058066298121</c:v>
                      </c:pt>
                      <c:pt idx="751">
                        <c:v>-15.19854985085335</c:v>
                      </c:pt>
                      <c:pt idx="752">
                        <c:v>1.4190843748039219</c:v>
                      </c:pt>
                      <c:pt idx="753">
                        <c:v>20.840542816881719</c:v>
                      </c:pt>
                      <c:pt idx="754">
                        <c:v>31.071932836822398</c:v>
                      </c:pt>
                      <c:pt idx="755">
                        <c:v>-10.94388585730684</c:v>
                      </c:pt>
                      <c:pt idx="756">
                        <c:v>8.8268076194973943</c:v>
                      </c:pt>
                      <c:pt idx="757">
                        <c:v>-4.825258954370911</c:v>
                      </c:pt>
                      <c:pt idx="758">
                        <c:v>2.874865237934531</c:v>
                      </c:pt>
                      <c:pt idx="759">
                        <c:v>6.9659148962197888</c:v>
                      </c:pt>
                      <c:pt idx="760">
                        <c:v>-18.86654989554194</c:v>
                      </c:pt>
                      <c:pt idx="761">
                        <c:v>-12.526425801464731</c:v>
                      </c:pt>
                      <c:pt idx="762">
                        <c:v>3.5411030820070359</c:v>
                      </c:pt>
                      <c:pt idx="763">
                        <c:v>-4.0715929052929916</c:v>
                      </c:pt>
                      <c:pt idx="764">
                        <c:v>-5.6755513303654856</c:v>
                      </c:pt>
                      <c:pt idx="765">
                        <c:v>-21.091094439547842</c:v>
                      </c:pt>
                      <c:pt idx="766">
                        <c:v>10.46625295097143</c:v>
                      </c:pt>
                      <c:pt idx="767">
                        <c:v>-12.46782242029043</c:v>
                      </c:pt>
                      <c:pt idx="768">
                        <c:v>-12.619745650190101</c:v>
                      </c:pt>
                      <c:pt idx="769">
                        <c:v>-4.5067003945679893</c:v>
                      </c:pt>
                      <c:pt idx="770">
                        <c:v>-8.0697975451352715</c:v>
                      </c:pt>
                      <c:pt idx="771">
                        <c:v>-11.87339431997828</c:v>
                      </c:pt>
                      <c:pt idx="772">
                        <c:v>-11.57383758096265</c:v>
                      </c:pt>
                      <c:pt idx="773">
                        <c:v>6.8035016462874376</c:v>
                      </c:pt>
                      <c:pt idx="774">
                        <c:v>-12.55549685758044</c:v>
                      </c:pt>
                      <c:pt idx="775">
                        <c:v>-6.3811884058244388</c:v>
                      </c:pt>
                      <c:pt idx="776">
                        <c:v>2.7238300726160838</c:v>
                      </c:pt>
                      <c:pt idx="777">
                        <c:v>6.0580301000935206</c:v>
                      </c:pt>
                      <c:pt idx="778">
                        <c:v>-3.0442260865185151</c:v>
                      </c:pt>
                      <c:pt idx="779">
                        <c:v>-0.81234887153969226</c:v>
                      </c:pt>
                      <c:pt idx="780">
                        <c:v>5.6654092325750893</c:v>
                      </c:pt>
                      <c:pt idx="781">
                        <c:v>3.4336841786466912</c:v>
                      </c:pt>
                      <c:pt idx="782">
                        <c:v>13.20156126109808</c:v>
                      </c:pt>
                      <c:pt idx="783">
                        <c:v>8.60697768970741</c:v>
                      </c:pt>
                      <c:pt idx="784">
                        <c:v>5.3716031964876159</c:v>
                      </c:pt>
                      <c:pt idx="785">
                        <c:v>2.039775514903698</c:v>
                      </c:pt>
                      <c:pt idx="786">
                        <c:v>1.928086261934491</c:v>
                      </c:pt>
                      <c:pt idx="787">
                        <c:v>-2.9597767390051501</c:v>
                      </c:pt>
                      <c:pt idx="788">
                        <c:v>-6.5013863719896801</c:v>
                      </c:pt>
                      <c:pt idx="789">
                        <c:v>-2.1769227052579998</c:v>
                      </c:pt>
                      <c:pt idx="790">
                        <c:v>-12.1212150919187</c:v>
                      </c:pt>
                      <c:pt idx="791">
                        <c:v>-12.442177494574819</c:v>
                      </c:pt>
                      <c:pt idx="792">
                        <c:v>-14.593240502343919</c:v>
                      </c:pt>
                      <c:pt idx="793">
                        <c:v>20.095713342842441</c:v>
                      </c:pt>
                      <c:pt idx="794">
                        <c:v>-0.74709809848052555</c:v>
                      </c:pt>
                      <c:pt idx="795">
                        <c:v>8.2877290724610155</c:v>
                      </c:pt>
                      <c:pt idx="796">
                        <c:v>7.7029879528271303</c:v>
                      </c:pt>
                      <c:pt idx="797">
                        <c:v>17.263285326646741</c:v>
                      </c:pt>
                      <c:pt idx="798">
                        <c:v>-2.008917909332804</c:v>
                      </c:pt>
                      <c:pt idx="799">
                        <c:v>5.3544266827185796</c:v>
                      </c:pt>
                      <c:pt idx="800">
                        <c:v>-4.0767298249741319</c:v>
                      </c:pt>
                      <c:pt idx="801">
                        <c:v>28.361896545042701</c:v>
                      </c:pt>
                      <c:pt idx="802">
                        <c:v>9.6964695016815146</c:v>
                      </c:pt>
                      <c:pt idx="803">
                        <c:v>12.015129695446509</c:v>
                      </c:pt>
                      <c:pt idx="804">
                        <c:v>3.325307951508448</c:v>
                      </c:pt>
                      <c:pt idx="805">
                        <c:v>-18.721884526087941</c:v>
                      </c:pt>
                      <c:pt idx="806">
                        <c:v>-0.58561204560672586</c:v>
                      </c:pt>
                      <c:pt idx="807">
                        <c:v>-3.9987748927295419</c:v>
                      </c:pt>
                      <c:pt idx="808">
                        <c:v>-1.4886592891669359</c:v>
                      </c:pt>
                      <c:pt idx="809">
                        <c:v>-11.079946096429881</c:v>
                      </c:pt>
                      <c:pt idx="810">
                        <c:v>15.82012263675036</c:v>
                      </c:pt>
                      <c:pt idx="811">
                        <c:v>-15.951442383925089</c:v>
                      </c:pt>
                      <c:pt idx="812">
                        <c:v>-0.52847610124798172</c:v>
                      </c:pt>
                      <c:pt idx="813">
                        <c:v>20.51405623867597</c:v>
                      </c:pt>
                      <c:pt idx="814">
                        <c:v>14.802121200392129</c:v>
                      </c:pt>
                      <c:pt idx="815">
                        <c:v>-13.74028910563956</c:v>
                      </c:pt>
                      <c:pt idx="816">
                        <c:v>5.0972070811734946</c:v>
                      </c:pt>
                      <c:pt idx="817">
                        <c:v>3.6497991799449139</c:v>
                      </c:pt>
                      <c:pt idx="818">
                        <c:v>15.71263165565813</c:v>
                      </c:pt>
                      <c:pt idx="819">
                        <c:v>21.266259809814201</c:v>
                      </c:pt>
                      <c:pt idx="820">
                        <c:v>-2.0707002488222259</c:v>
                      </c:pt>
                      <c:pt idx="821">
                        <c:v>0.42703890724547411</c:v>
                      </c:pt>
                      <c:pt idx="822">
                        <c:v>-9.3041905482735139</c:v>
                      </c:pt>
                      <c:pt idx="823">
                        <c:v>0.36872040863776562</c:v>
                      </c:pt>
                      <c:pt idx="824">
                        <c:v>-8.0549773966080735</c:v>
                      </c:pt>
                      <c:pt idx="825">
                        <c:v>7.4787898384460094</c:v>
                      </c:pt>
                      <c:pt idx="826">
                        <c:v>8.7550823491736942</c:v>
                      </c:pt>
                      <c:pt idx="827">
                        <c:v>7.0636069167789266</c:v>
                      </c:pt>
                      <c:pt idx="828">
                        <c:v>13.78015211468076</c:v>
                      </c:pt>
                      <c:pt idx="829">
                        <c:v>-4.6554988273141218</c:v>
                      </c:pt>
                      <c:pt idx="830">
                        <c:v>37.249507218439817</c:v>
                      </c:pt>
                      <c:pt idx="831">
                        <c:v>-18.000409111469729</c:v>
                      </c:pt>
                      <c:pt idx="832">
                        <c:v>2.0370757144188261</c:v>
                      </c:pt>
                      <c:pt idx="833">
                        <c:v>-20.731269027440039</c:v>
                      </c:pt>
                      <c:pt idx="834">
                        <c:v>-1.2364622238913381</c:v>
                      </c:pt>
                      <c:pt idx="835">
                        <c:v>9.697232549694796</c:v>
                      </c:pt>
                      <c:pt idx="836">
                        <c:v>9.1417626544184056</c:v>
                      </c:pt>
                      <c:pt idx="837">
                        <c:v>16.261884363789999</c:v>
                      </c:pt>
                      <c:pt idx="838">
                        <c:v>-8.555229902332222</c:v>
                      </c:pt>
                      <c:pt idx="839">
                        <c:v>5.0034129948956592</c:v>
                      </c:pt>
                      <c:pt idx="840">
                        <c:v>-4.4175869556612444</c:v>
                      </c:pt>
                      <c:pt idx="841">
                        <c:v>-9.3467415958380329</c:v>
                      </c:pt>
                      <c:pt idx="842">
                        <c:v>-4.266973921208022</c:v>
                      </c:pt>
                      <c:pt idx="843">
                        <c:v>3.265876313825645</c:v>
                      </c:pt>
                      <c:pt idx="844">
                        <c:v>0.76064633492186795</c:v>
                      </c:pt>
                      <c:pt idx="845">
                        <c:v>15.68918738847694</c:v>
                      </c:pt>
                      <c:pt idx="846">
                        <c:v>-12.48520855353482</c:v>
                      </c:pt>
                      <c:pt idx="847">
                        <c:v>-18.803646557916949</c:v>
                      </c:pt>
                      <c:pt idx="848">
                        <c:v>33.216455556497827</c:v>
                      </c:pt>
                      <c:pt idx="849">
                        <c:v>-12.84244589172228</c:v>
                      </c:pt>
                      <c:pt idx="850">
                        <c:v>-6.8845463915065686E-2</c:v>
                      </c:pt>
                      <c:pt idx="851">
                        <c:v>-15.25941267048368</c:v>
                      </c:pt>
                      <c:pt idx="852">
                        <c:v>-10.000748525146721</c:v>
                      </c:pt>
                      <c:pt idx="853">
                        <c:v>-13.28837951708236</c:v>
                      </c:pt>
                      <c:pt idx="854">
                        <c:v>-8.4915138925228923</c:v>
                      </c:pt>
                      <c:pt idx="855">
                        <c:v>-11.17914098654439</c:v>
                      </c:pt>
                      <c:pt idx="856">
                        <c:v>4.7041679404128312</c:v>
                      </c:pt>
                      <c:pt idx="857">
                        <c:v>2.5243969829923638</c:v>
                      </c:pt>
                      <c:pt idx="858">
                        <c:v>5.5444484975845718</c:v>
                      </c:pt>
                      <c:pt idx="859">
                        <c:v>14.13257098904808</c:v>
                      </c:pt>
                      <c:pt idx="860">
                        <c:v>5.5085425627304003</c:v>
                      </c:pt>
                      <c:pt idx="861">
                        <c:v>15.941513262509201</c:v>
                      </c:pt>
                      <c:pt idx="862">
                        <c:v>4.4770481625216112</c:v>
                      </c:pt>
                      <c:pt idx="863">
                        <c:v>-25.672845944151529</c:v>
                      </c:pt>
                      <c:pt idx="864">
                        <c:v>-10.24235635232213</c:v>
                      </c:pt>
                      <c:pt idx="865">
                        <c:v>8.3914974188420093</c:v>
                      </c:pt>
                      <c:pt idx="866">
                        <c:v>-0.39738629424978761</c:v>
                      </c:pt>
                      <c:pt idx="867">
                        <c:v>12.593491294806171</c:v>
                      </c:pt>
                      <c:pt idx="868">
                        <c:v>-2.9376483572267449</c:v>
                      </c:pt>
                      <c:pt idx="869">
                        <c:v>11.413357730581531</c:v>
                      </c:pt>
                      <c:pt idx="870">
                        <c:v>1.736029373201045</c:v>
                      </c:pt>
                      <c:pt idx="871">
                        <c:v>-17.784519293912599</c:v>
                      </c:pt>
                      <c:pt idx="872">
                        <c:v>-6.1967255412416362</c:v>
                      </c:pt>
                      <c:pt idx="873">
                        <c:v>-3.4173041710740688</c:v>
                      </c:pt>
                      <c:pt idx="874">
                        <c:v>-22.140024314625279</c:v>
                      </c:pt>
                      <c:pt idx="875">
                        <c:v>4.793823543660519</c:v>
                      </c:pt>
                      <c:pt idx="876">
                        <c:v>0.61950354934637319</c:v>
                      </c:pt>
                      <c:pt idx="877">
                        <c:v>-3.8749842126340028</c:v>
                      </c:pt>
                      <c:pt idx="878">
                        <c:v>8.8101141059622687</c:v>
                      </c:pt>
                      <c:pt idx="879">
                        <c:v>7.4558344758158199</c:v>
                      </c:pt>
                      <c:pt idx="880">
                        <c:v>2.898764499956922</c:v>
                      </c:pt>
                      <c:pt idx="881">
                        <c:v>-1.737810308298867</c:v>
                      </c:pt>
                      <c:pt idx="882">
                        <c:v>12.283054808201889</c:v>
                      </c:pt>
                      <c:pt idx="883">
                        <c:v>8.6337734214667599</c:v>
                      </c:pt>
                      <c:pt idx="884">
                        <c:v>-0.1193879456525628</c:v>
                      </c:pt>
                      <c:pt idx="885">
                        <c:v>3.5489654253764882</c:v>
                      </c:pt>
                      <c:pt idx="886">
                        <c:v>2.1586201953635151</c:v>
                      </c:pt>
                      <c:pt idx="887">
                        <c:v>-0.25717864210774283</c:v>
                      </c:pt>
                      <c:pt idx="888">
                        <c:v>9.8358179842498981</c:v>
                      </c:pt>
                      <c:pt idx="889">
                        <c:v>-3.8482220153003448</c:v>
                      </c:pt>
                      <c:pt idx="890">
                        <c:v>-4.1657054738700561</c:v>
                      </c:pt>
                      <c:pt idx="891">
                        <c:v>-13.515014185755559</c:v>
                      </c:pt>
                      <c:pt idx="892">
                        <c:v>-5.1230580548428852</c:v>
                      </c:pt>
                      <c:pt idx="893">
                        <c:v>8.3859813784195989</c:v>
                      </c:pt>
                      <c:pt idx="894">
                        <c:v>-22.4668778889023</c:v>
                      </c:pt>
                      <c:pt idx="895">
                        <c:v>-17.605264373150401</c:v>
                      </c:pt>
                      <c:pt idx="896">
                        <c:v>-10.40543793637992</c:v>
                      </c:pt>
                      <c:pt idx="897">
                        <c:v>-10.1296842789907</c:v>
                      </c:pt>
                      <c:pt idx="898">
                        <c:v>-6.3615206382894964</c:v>
                      </c:pt>
                      <c:pt idx="899">
                        <c:v>-10.44630942631265</c:v>
                      </c:pt>
                      <c:pt idx="900">
                        <c:v>-8.0848938741474825</c:v>
                      </c:pt>
                      <c:pt idx="901">
                        <c:v>-12.1787946604874</c:v>
                      </c:pt>
                      <c:pt idx="902">
                        <c:v>-18.44210570880642</c:v>
                      </c:pt>
                      <c:pt idx="903">
                        <c:v>-9.7277292545846628</c:v>
                      </c:pt>
                      <c:pt idx="904">
                        <c:v>8.3935147957121412</c:v>
                      </c:pt>
                      <c:pt idx="905">
                        <c:v>-2.1192412666975562</c:v>
                      </c:pt>
                      <c:pt idx="906">
                        <c:v>-13.537937322266989</c:v>
                      </c:pt>
                      <c:pt idx="907">
                        <c:v>6.8084540575568209</c:v>
                      </c:pt>
                      <c:pt idx="908">
                        <c:v>-7.1954197590687254</c:v>
                      </c:pt>
                      <c:pt idx="909">
                        <c:v>11.785478626708009</c:v>
                      </c:pt>
                      <c:pt idx="910">
                        <c:v>-1.4655267384820581</c:v>
                      </c:pt>
                      <c:pt idx="911">
                        <c:v>30.665342925168819</c:v>
                      </c:pt>
                      <c:pt idx="912">
                        <c:v>-2.4925246426228762</c:v>
                      </c:pt>
                      <c:pt idx="913">
                        <c:v>1.134224755879772</c:v>
                      </c:pt>
                      <c:pt idx="914">
                        <c:v>-7.2598493616916508</c:v>
                      </c:pt>
                      <c:pt idx="915">
                        <c:v>5.5036377884190433</c:v>
                      </c:pt>
                      <c:pt idx="916">
                        <c:v>11.55949200123923</c:v>
                      </c:pt>
                      <c:pt idx="917">
                        <c:v>2.3852202255799431</c:v>
                      </c:pt>
                      <c:pt idx="918">
                        <c:v>-3.937317831558472</c:v>
                      </c:pt>
                      <c:pt idx="919">
                        <c:v>1.4897819967832919</c:v>
                      </c:pt>
                      <c:pt idx="920">
                        <c:v>5.1123520327862559</c:v>
                      </c:pt>
                      <c:pt idx="921">
                        <c:v>-13.524548766442241</c:v>
                      </c:pt>
                      <c:pt idx="922">
                        <c:v>-11.0060135928882</c:v>
                      </c:pt>
                      <c:pt idx="923">
                        <c:v>-5.0287543839120898</c:v>
                      </c:pt>
                      <c:pt idx="924">
                        <c:v>-9.940838074988406</c:v>
                      </c:pt>
                      <c:pt idx="925">
                        <c:v>7.4604520138237547</c:v>
                      </c:pt>
                      <c:pt idx="926">
                        <c:v>4.2328082072131634</c:v>
                      </c:pt>
                      <c:pt idx="927">
                        <c:v>3.5419612324223348</c:v>
                      </c:pt>
                      <c:pt idx="928">
                        <c:v>21.08952698897161</c:v>
                      </c:pt>
                      <c:pt idx="929">
                        <c:v>-4.8933327895165837</c:v>
                      </c:pt>
                      <c:pt idx="930">
                        <c:v>3.4755796104688859</c:v>
                      </c:pt>
                      <c:pt idx="931">
                        <c:v>3.4625958817450981</c:v>
                      </c:pt>
                      <c:pt idx="932">
                        <c:v>-10.64505355916655</c:v>
                      </c:pt>
                      <c:pt idx="933">
                        <c:v>-19.332363989293881</c:v>
                      </c:pt>
                      <c:pt idx="934">
                        <c:v>-16.040068900443941</c:v>
                      </c:pt>
                      <c:pt idx="935">
                        <c:v>5.710929919367155</c:v>
                      </c:pt>
                      <c:pt idx="936">
                        <c:v>9.084924629792912</c:v>
                      </c:pt>
                      <c:pt idx="937">
                        <c:v>7.4063680887501739</c:v>
                      </c:pt>
                      <c:pt idx="938">
                        <c:v>-1.1588845456017669</c:v>
                      </c:pt>
                      <c:pt idx="939">
                        <c:v>-16.607459725334021</c:v>
                      </c:pt>
                      <c:pt idx="940">
                        <c:v>-5.733382433505736</c:v>
                      </c:pt>
                      <c:pt idx="941">
                        <c:v>15.930423837276569</c:v>
                      </c:pt>
                      <c:pt idx="942">
                        <c:v>-4.5555287989211646</c:v>
                      </c:pt>
                      <c:pt idx="943">
                        <c:v>7.9109396182325726</c:v>
                      </c:pt>
                      <c:pt idx="944">
                        <c:v>-8.2272690766899235</c:v>
                      </c:pt>
                      <c:pt idx="945">
                        <c:v>-7.2771608278501496</c:v>
                      </c:pt>
                      <c:pt idx="946">
                        <c:v>3.2554695117416621</c:v>
                      </c:pt>
                      <c:pt idx="947">
                        <c:v>-6.6707132266132154</c:v>
                      </c:pt>
                      <c:pt idx="948">
                        <c:v>10.364654798055</c:v>
                      </c:pt>
                      <c:pt idx="949">
                        <c:v>-13.928079668510691</c:v>
                      </c:pt>
                      <c:pt idx="950">
                        <c:v>15.80352240265378</c:v>
                      </c:pt>
                      <c:pt idx="951">
                        <c:v>10.334548446730301</c:v>
                      </c:pt>
                      <c:pt idx="952">
                        <c:v>-4.8985030664882983</c:v>
                      </c:pt>
                      <c:pt idx="953">
                        <c:v>12.24660870579326</c:v>
                      </c:pt>
                      <c:pt idx="954">
                        <c:v>-2.2389970046714152</c:v>
                      </c:pt>
                      <c:pt idx="955">
                        <c:v>13.663998790014119</c:v>
                      </c:pt>
                      <c:pt idx="956">
                        <c:v>-16.840733203355089</c:v>
                      </c:pt>
                      <c:pt idx="957">
                        <c:v>-9.8741860246910846</c:v>
                      </c:pt>
                      <c:pt idx="958">
                        <c:v>11.36568460518593</c:v>
                      </c:pt>
                      <c:pt idx="959">
                        <c:v>-0.51079113195024328</c:v>
                      </c:pt>
                      <c:pt idx="960">
                        <c:v>-7.8281419269653467</c:v>
                      </c:pt>
                      <c:pt idx="961">
                        <c:v>6.9657694880923442</c:v>
                      </c:pt>
                      <c:pt idx="962">
                        <c:v>14.00777038693538</c:v>
                      </c:pt>
                      <c:pt idx="963">
                        <c:v>1.0504233469134421</c:v>
                      </c:pt>
                      <c:pt idx="964">
                        <c:v>19.309245986587229</c:v>
                      </c:pt>
                      <c:pt idx="965">
                        <c:v>1.771151110121147</c:v>
                      </c:pt>
                      <c:pt idx="966">
                        <c:v>4.3541316318167027</c:v>
                      </c:pt>
                      <c:pt idx="967">
                        <c:v>-4.181463967468054</c:v>
                      </c:pt>
                      <c:pt idx="968">
                        <c:v>-3.4335583584633489</c:v>
                      </c:pt>
                      <c:pt idx="969">
                        <c:v>9.2823877226710643</c:v>
                      </c:pt>
                      <c:pt idx="970">
                        <c:v>23.779137385465681</c:v>
                      </c:pt>
                      <c:pt idx="971">
                        <c:v>16.023174379220009</c:v>
                      </c:pt>
                      <c:pt idx="972">
                        <c:v>12.825968126936701</c:v>
                      </c:pt>
                      <c:pt idx="973">
                        <c:v>5.4182328149467889</c:v>
                      </c:pt>
                      <c:pt idx="974">
                        <c:v>-4.0769577316812233</c:v>
                      </c:pt>
                      <c:pt idx="975">
                        <c:v>-8.956315933760747</c:v>
                      </c:pt>
                      <c:pt idx="976">
                        <c:v>4.6826111171534288</c:v>
                      </c:pt>
                      <c:pt idx="977">
                        <c:v>0.63394992218999757</c:v>
                      </c:pt>
                      <c:pt idx="978">
                        <c:v>-19.096519806917499</c:v>
                      </c:pt>
                      <c:pt idx="979">
                        <c:v>-9.8343426409181092</c:v>
                      </c:pt>
                      <c:pt idx="980">
                        <c:v>-1.182348999274728</c:v>
                      </c:pt>
                      <c:pt idx="981">
                        <c:v>-9.603580704723754</c:v>
                      </c:pt>
                      <c:pt idx="982">
                        <c:v>-9.0174698285473268E-2</c:v>
                      </c:pt>
                      <c:pt idx="983">
                        <c:v>-19.588215419859409</c:v>
                      </c:pt>
                      <c:pt idx="984">
                        <c:v>-13.244793822123119</c:v>
                      </c:pt>
                      <c:pt idx="985">
                        <c:v>2.379494552961837</c:v>
                      </c:pt>
                      <c:pt idx="986">
                        <c:v>10.26319170187992</c:v>
                      </c:pt>
                      <c:pt idx="987">
                        <c:v>-1.837773126090577</c:v>
                      </c:pt>
                      <c:pt idx="988">
                        <c:v>-26.2334764795139</c:v>
                      </c:pt>
                      <c:pt idx="989">
                        <c:v>0.90938315443088469</c:v>
                      </c:pt>
                      <c:pt idx="990">
                        <c:v>20.775423102716381</c:v>
                      </c:pt>
                      <c:pt idx="991">
                        <c:v>32.455534979502133</c:v>
                      </c:pt>
                      <c:pt idx="992">
                        <c:v>1.232226276109593</c:v>
                      </c:pt>
                      <c:pt idx="993">
                        <c:v>0.17080556884032769</c:v>
                      </c:pt>
                      <c:pt idx="994">
                        <c:v>-15.51415515234007</c:v>
                      </c:pt>
                      <c:pt idx="995">
                        <c:v>-11.032325760813039</c:v>
                      </c:pt>
                      <c:pt idx="996">
                        <c:v>-14.515570694268931</c:v>
                      </c:pt>
                      <c:pt idx="997">
                        <c:v>-3.914551710812558</c:v>
                      </c:pt>
                      <c:pt idx="998">
                        <c:v>24.622215440760598</c:v>
                      </c:pt>
                      <c:pt idx="999">
                        <c:v>23.819180065403291</c:v>
                      </c:pt>
                      <c:pt idx="1000">
                        <c:v>-11.909559772528469</c:v>
                      </c:pt>
                      <c:pt idx="1001">
                        <c:v>27.167318085557969</c:v>
                      </c:pt>
                      <c:pt idx="1002">
                        <c:v>1.329411163416478</c:v>
                      </c:pt>
                      <c:pt idx="1003">
                        <c:v>6.2346694392911406</c:v>
                      </c:pt>
                      <c:pt idx="1004">
                        <c:v>16.528021046267849</c:v>
                      </c:pt>
                      <c:pt idx="1005">
                        <c:v>3.5136423638180929</c:v>
                      </c:pt>
                      <c:pt idx="1006">
                        <c:v>1.247364498285356</c:v>
                      </c:pt>
                      <c:pt idx="1007">
                        <c:v>-10.865485514538589</c:v>
                      </c:pt>
                      <c:pt idx="1008">
                        <c:v>-0.17425011571531049</c:v>
                      </c:pt>
                      <c:pt idx="1009">
                        <c:v>-6.3488785805161791</c:v>
                      </c:pt>
                      <c:pt idx="1010">
                        <c:v>-6.2600504539013944</c:v>
                      </c:pt>
                      <c:pt idx="1011">
                        <c:v>-1.574376697386237</c:v>
                      </c:pt>
                      <c:pt idx="1012">
                        <c:v>-16.198858796143949</c:v>
                      </c:pt>
                      <c:pt idx="1013">
                        <c:v>9.1638836579554148</c:v>
                      </c:pt>
                      <c:pt idx="1014">
                        <c:v>7.5710505860960691</c:v>
                      </c:pt>
                      <c:pt idx="1015">
                        <c:v>-4.855538325874635</c:v>
                      </c:pt>
                      <c:pt idx="1016">
                        <c:v>-1.306192156153609</c:v>
                      </c:pt>
                      <c:pt idx="1017">
                        <c:v>-0.37130737510748751</c:v>
                      </c:pt>
                      <c:pt idx="1018">
                        <c:v>-1.9072627778749791</c:v>
                      </c:pt>
                      <c:pt idx="1019">
                        <c:v>2.515484981895324</c:v>
                      </c:pt>
                      <c:pt idx="1020">
                        <c:v>8.5065025626372837</c:v>
                      </c:pt>
                      <c:pt idx="1021">
                        <c:v>9.6397957102860072</c:v>
                      </c:pt>
                      <c:pt idx="1022">
                        <c:v>14.40754069640721</c:v>
                      </c:pt>
                      <c:pt idx="1023">
                        <c:v>4.4988642576267033</c:v>
                      </c:pt>
                      <c:pt idx="1024">
                        <c:v>11.06074049681061</c:v>
                      </c:pt>
                      <c:pt idx="1025">
                        <c:v>5.2490491813384406</c:v>
                      </c:pt>
                      <c:pt idx="1026">
                        <c:v>-10.1999290471264</c:v>
                      </c:pt>
                      <c:pt idx="1027">
                        <c:v>-2.9441718997179089</c:v>
                      </c:pt>
                      <c:pt idx="1028">
                        <c:v>13.29160193046064</c:v>
                      </c:pt>
                      <c:pt idx="1029">
                        <c:v>6.2678461591004462</c:v>
                      </c:pt>
                      <c:pt idx="1030">
                        <c:v>-3.333890210379399</c:v>
                      </c:pt>
                      <c:pt idx="1031">
                        <c:v>1.1839677894137439</c:v>
                      </c:pt>
                      <c:pt idx="1032">
                        <c:v>7.1001487526237668</c:v>
                      </c:pt>
                      <c:pt idx="1033">
                        <c:v>4.6531548287260227</c:v>
                      </c:pt>
                      <c:pt idx="1034">
                        <c:v>12.95537714436062</c:v>
                      </c:pt>
                      <c:pt idx="1035">
                        <c:v>-2.9508633856845772</c:v>
                      </c:pt>
                      <c:pt idx="1036">
                        <c:v>-4.9570611820405057</c:v>
                      </c:pt>
                      <c:pt idx="1037">
                        <c:v>-4.7212800261146626</c:v>
                      </c:pt>
                      <c:pt idx="1038">
                        <c:v>10.121394380844331</c:v>
                      </c:pt>
                      <c:pt idx="1039">
                        <c:v>0.76338962358225826</c:v>
                      </c:pt>
                      <c:pt idx="1040">
                        <c:v>16.271620518233181</c:v>
                      </c:pt>
                      <c:pt idx="1041">
                        <c:v>19.92013942593011</c:v>
                      </c:pt>
                      <c:pt idx="1042">
                        <c:v>12.57732272272802</c:v>
                      </c:pt>
                      <c:pt idx="1043">
                        <c:v>0.29808232537622847</c:v>
                      </c:pt>
                      <c:pt idx="1044">
                        <c:v>11.920899270351221</c:v>
                      </c:pt>
                      <c:pt idx="1045">
                        <c:v>19.73620246974416</c:v>
                      </c:pt>
                      <c:pt idx="1046">
                        <c:v>8.8609976383714173</c:v>
                      </c:pt>
                      <c:pt idx="1047">
                        <c:v>6.2168563366001024</c:v>
                      </c:pt>
                      <c:pt idx="1048">
                        <c:v>-14.245141080678961</c:v>
                      </c:pt>
                      <c:pt idx="1049">
                        <c:v>27.682734611850769</c:v>
                      </c:pt>
                      <c:pt idx="1050">
                        <c:v>19.579833240732889</c:v>
                      </c:pt>
                      <c:pt idx="1051">
                        <c:v>-1.4010475638734461</c:v>
                      </c:pt>
                      <c:pt idx="1052">
                        <c:v>22.523044506113941</c:v>
                      </c:pt>
                      <c:pt idx="1053">
                        <c:v>16.51569563719001</c:v>
                      </c:pt>
                      <c:pt idx="1054">
                        <c:v>7.7969236088112037</c:v>
                      </c:pt>
                      <c:pt idx="1055">
                        <c:v>2.7800391427117348</c:v>
                      </c:pt>
                      <c:pt idx="1056">
                        <c:v>0.56340458394106252</c:v>
                      </c:pt>
                      <c:pt idx="1057">
                        <c:v>-18.897150729689141</c:v>
                      </c:pt>
                      <c:pt idx="1058">
                        <c:v>-9.6071276629061639</c:v>
                      </c:pt>
                      <c:pt idx="1059">
                        <c:v>-4.8484207196257456</c:v>
                      </c:pt>
                      <c:pt idx="1060">
                        <c:v>7.3754018606844571</c:v>
                      </c:pt>
                      <c:pt idx="1061">
                        <c:v>-5.5449412277625783</c:v>
                      </c:pt>
                      <c:pt idx="1062">
                        <c:v>5.3219482796658069</c:v>
                      </c:pt>
                      <c:pt idx="1063">
                        <c:v>1.7889214555835451</c:v>
                      </c:pt>
                      <c:pt idx="1064">
                        <c:v>-12.641584551568981</c:v>
                      </c:pt>
                      <c:pt idx="1065">
                        <c:v>-2.356574542407035</c:v>
                      </c:pt>
                      <c:pt idx="1066">
                        <c:v>12.450050599999139</c:v>
                      </c:pt>
                      <c:pt idx="1067">
                        <c:v>15.51814722447342</c:v>
                      </c:pt>
                      <c:pt idx="1068">
                        <c:v>-7.6949587376149093</c:v>
                      </c:pt>
                      <c:pt idx="1069">
                        <c:v>8.8411797073841409</c:v>
                      </c:pt>
                      <c:pt idx="1070">
                        <c:v>5.9206823863101201</c:v>
                      </c:pt>
                      <c:pt idx="1071">
                        <c:v>-4.4273200139731896</c:v>
                      </c:pt>
                      <c:pt idx="1072">
                        <c:v>-9.0961502925217097</c:v>
                      </c:pt>
                      <c:pt idx="1073">
                        <c:v>2.780129917389329</c:v>
                      </c:pt>
                      <c:pt idx="1074">
                        <c:v>8.7106114259144327</c:v>
                      </c:pt>
                      <c:pt idx="1075">
                        <c:v>10.14562608878615</c:v>
                      </c:pt>
                      <c:pt idx="1076">
                        <c:v>0.46513022430556628</c:v>
                      </c:pt>
                      <c:pt idx="1077">
                        <c:v>5.6469710046180088</c:v>
                      </c:pt>
                      <c:pt idx="1078">
                        <c:v>4.9324875316500689</c:v>
                      </c:pt>
                      <c:pt idx="1079">
                        <c:v>-0.82584309509324139</c:v>
                      </c:pt>
                      <c:pt idx="1080">
                        <c:v>-17.895724144909622</c:v>
                      </c:pt>
                      <c:pt idx="1081">
                        <c:v>-6.9686391995872894</c:v>
                      </c:pt>
                      <c:pt idx="1082">
                        <c:v>0.76285372851732725</c:v>
                      </c:pt>
                      <c:pt idx="1083">
                        <c:v>18.440641804636961</c:v>
                      </c:pt>
                      <c:pt idx="1084">
                        <c:v>-13.97076400350419</c:v>
                      </c:pt>
                      <c:pt idx="1085">
                        <c:v>-12.684045548779171</c:v>
                      </c:pt>
                      <c:pt idx="1086">
                        <c:v>0.44403236601532542</c:v>
                      </c:pt>
                      <c:pt idx="1087">
                        <c:v>15.48352311240988</c:v>
                      </c:pt>
                      <c:pt idx="1088">
                        <c:v>-3.1440433522720479</c:v>
                      </c:pt>
                      <c:pt idx="1089">
                        <c:v>-6.0933200284133386</c:v>
                      </c:pt>
                      <c:pt idx="1090">
                        <c:v>-8.5932522591053271</c:v>
                      </c:pt>
                      <c:pt idx="1091">
                        <c:v>-2.8054727840273102</c:v>
                      </c:pt>
                      <c:pt idx="1092">
                        <c:v>11.742766236221181</c:v>
                      </c:pt>
                      <c:pt idx="1093">
                        <c:v>11.62708026445806</c:v>
                      </c:pt>
                      <c:pt idx="1094">
                        <c:v>-10.468726884573501</c:v>
                      </c:pt>
                      <c:pt idx="1095">
                        <c:v>4.7909405700976109</c:v>
                      </c:pt>
                      <c:pt idx="1096">
                        <c:v>1.5999853046605581</c:v>
                      </c:pt>
                      <c:pt idx="1097">
                        <c:v>10.419514622739401</c:v>
                      </c:pt>
                      <c:pt idx="1098">
                        <c:v>16.177750573196249</c:v>
                      </c:pt>
                      <c:pt idx="1099">
                        <c:v>3.5534241793952419</c:v>
                      </c:pt>
                      <c:pt idx="1100">
                        <c:v>10.023849012788689</c:v>
                      </c:pt>
                      <c:pt idx="1101">
                        <c:v>1.961013842359739</c:v>
                      </c:pt>
                      <c:pt idx="1102">
                        <c:v>2.2711132403532832</c:v>
                      </c:pt>
                      <c:pt idx="1103">
                        <c:v>8.3234968836762864</c:v>
                      </c:pt>
                      <c:pt idx="1104">
                        <c:v>5.3628641502679573</c:v>
                      </c:pt>
                      <c:pt idx="1105">
                        <c:v>-12.423739385289631</c:v>
                      </c:pt>
                      <c:pt idx="1106">
                        <c:v>-7.0323572162327226</c:v>
                      </c:pt>
                      <c:pt idx="1107">
                        <c:v>-5.0600196653187348</c:v>
                      </c:pt>
                      <c:pt idx="1108">
                        <c:v>-9.3303736640284747</c:v>
                      </c:pt>
                      <c:pt idx="1109">
                        <c:v>-11.266194296830051</c:v>
                      </c:pt>
                      <c:pt idx="1110">
                        <c:v>0.42953081096173618</c:v>
                      </c:pt>
                      <c:pt idx="1111">
                        <c:v>-1.180874458281522</c:v>
                      </c:pt>
                      <c:pt idx="1112">
                        <c:v>-6.7844538928982132</c:v>
                      </c:pt>
                      <c:pt idx="1113">
                        <c:v>-13.176077132806149</c:v>
                      </c:pt>
                      <c:pt idx="1114">
                        <c:v>-3.3911224492258039</c:v>
                      </c:pt>
                      <c:pt idx="1115">
                        <c:v>-7.4858373005295578</c:v>
                      </c:pt>
                      <c:pt idx="1116">
                        <c:v>5.5476403759734936</c:v>
                      </c:pt>
                      <c:pt idx="1117">
                        <c:v>-9.2228231914471781</c:v>
                      </c:pt>
                      <c:pt idx="1118">
                        <c:v>6.3268559934730533</c:v>
                      </c:pt>
                      <c:pt idx="1119">
                        <c:v>1.2444147837222921</c:v>
                      </c:pt>
                      <c:pt idx="1120">
                        <c:v>-11.56663854894069</c:v>
                      </c:pt>
                      <c:pt idx="1121">
                        <c:v>-4.5387254346047472</c:v>
                      </c:pt>
                      <c:pt idx="1122">
                        <c:v>-13.003913193975579</c:v>
                      </c:pt>
                      <c:pt idx="1123">
                        <c:v>-3.3799941056265639</c:v>
                      </c:pt>
                      <c:pt idx="1124">
                        <c:v>13.95688381868921</c:v>
                      </c:pt>
                      <c:pt idx="1125">
                        <c:v>4.1509430716300546</c:v>
                      </c:pt>
                      <c:pt idx="1126">
                        <c:v>5.1708311660006467</c:v>
                      </c:pt>
                      <c:pt idx="1127">
                        <c:v>-7.2307487721564074</c:v>
                      </c:pt>
                      <c:pt idx="1128">
                        <c:v>-12.38164030616881</c:v>
                      </c:pt>
                      <c:pt idx="1129">
                        <c:v>5.5703054070523468</c:v>
                      </c:pt>
                      <c:pt idx="1130">
                        <c:v>-9.1493197243544202</c:v>
                      </c:pt>
                      <c:pt idx="1131">
                        <c:v>-24.16486594613729</c:v>
                      </c:pt>
                      <c:pt idx="1132">
                        <c:v>-11.920925557174479</c:v>
                      </c:pt>
                      <c:pt idx="1133">
                        <c:v>9.6010535567060469</c:v>
                      </c:pt>
                      <c:pt idx="1134">
                        <c:v>-5.2767711879566273</c:v>
                      </c:pt>
                      <c:pt idx="1135">
                        <c:v>8.9907255297185475</c:v>
                      </c:pt>
                      <c:pt idx="1136">
                        <c:v>21.420581210561149</c:v>
                      </c:pt>
                      <c:pt idx="1137">
                        <c:v>7.0449252369440716</c:v>
                      </c:pt>
                      <c:pt idx="1138">
                        <c:v>-15.901213001402709</c:v>
                      </c:pt>
                      <c:pt idx="1139">
                        <c:v>1.5935735351429581</c:v>
                      </c:pt>
                      <c:pt idx="1140">
                        <c:v>8.251772226524503</c:v>
                      </c:pt>
                      <c:pt idx="1141">
                        <c:v>-19.421728918559889</c:v>
                      </c:pt>
                      <c:pt idx="1142">
                        <c:v>-1.055276304350526</c:v>
                      </c:pt>
                      <c:pt idx="1143">
                        <c:v>6.0074357012227066</c:v>
                      </c:pt>
                      <c:pt idx="1144">
                        <c:v>4.5092848473227836</c:v>
                      </c:pt>
                      <c:pt idx="1145">
                        <c:v>8.0777617719977624</c:v>
                      </c:pt>
                      <c:pt idx="1146">
                        <c:v>5.2146584127875011</c:v>
                      </c:pt>
                      <c:pt idx="1147">
                        <c:v>-3.4667232243428381</c:v>
                      </c:pt>
                      <c:pt idx="1148">
                        <c:v>-6.7951947829162993</c:v>
                      </c:pt>
                      <c:pt idx="1149">
                        <c:v>-11.167636545472201</c:v>
                      </c:pt>
                      <c:pt idx="1150">
                        <c:v>-5.9669705514932803</c:v>
                      </c:pt>
                      <c:pt idx="1151">
                        <c:v>0.89646431363088097</c:v>
                      </c:pt>
                      <c:pt idx="1152">
                        <c:v>-4.47168145614366</c:v>
                      </c:pt>
                      <c:pt idx="1153">
                        <c:v>-11.406158804184191</c:v>
                      </c:pt>
                      <c:pt idx="1154">
                        <c:v>2.7228528889625889</c:v>
                      </c:pt>
                      <c:pt idx="1155">
                        <c:v>3.7569115682574759</c:v>
                      </c:pt>
                      <c:pt idx="1156">
                        <c:v>6.7389470061127232</c:v>
                      </c:pt>
                      <c:pt idx="1157">
                        <c:v>5.7237267872381929</c:v>
                      </c:pt>
                      <c:pt idx="1158">
                        <c:v>-0.83485606518744893</c:v>
                      </c:pt>
                      <c:pt idx="1159">
                        <c:v>-3.558349777530788</c:v>
                      </c:pt>
                      <c:pt idx="1160">
                        <c:v>-12.92215969519658</c:v>
                      </c:pt>
                      <c:pt idx="1161">
                        <c:v>4.596551591123605</c:v>
                      </c:pt>
                      <c:pt idx="1162">
                        <c:v>-8.665588637076219</c:v>
                      </c:pt>
                      <c:pt idx="1163">
                        <c:v>-1.265758172049761</c:v>
                      </c:pt>
                      <c:pt idx="1164">
                        <c:v>10.44618256679653</c:v>
                      </c:pt>
                      <c:pt idx="1165">
                        <c:v>4.9648482941551926</c:v>
                      </c:pt>
                      <c:pt idx="1166">
                        <c:v>13.087898239199539</c:v>
                      </c:pt>
                      <c:pt idx="1167">
                        <c:v>-0.21604426034281601</c:v>
                      </c:pt>
                      <c:pt idx="1168">
                        <c:v>4.2585220969940334</c:v>
                      </c:pt>
                      <c:pt idx="1169">
                        <c:v>-0.24733590660737531</c:v>
                      </c:pt>
                      <c:pt idx="1170">
                        <c:v>-2.5638234611056641</c:v>
                      </c:pt>
                      <c:pt idx="1171">
                        <c:v>14.87244697663742</c:v>
                      </c:pt>
                      <c:pt idx="1172">
                        <c:v>-3.5083222596760288</c:v>
                      </c:pt>
                      <c:pt idx="1173">
                        <c:v>-5.5485526635570368</c:v>
                      </c:pt>
                      <c:pt idx="1174">
                        <c:v>2.867736309305724</c:v>
                      </c:pt>
                      <c:pt idx="1175">
                        <c:v>3.5884938761824858</c:v>
                      </c:pt>
                      <c:pt idx="1176">
                        <c:v>-6.3566012823822282</c:v>
                      </c:pt>
                      <c:pt idx="1177">
                        <c:v>-3.7815929417906702</c:v>
                      </c:pt>
                      <c:pt idx="1178">
                        <c:v>-3.466249507263933</c:v>
                      </c:pt>
                      <c:pt idx="1179">
                        <c:v>7.0898882364410083</c:v>
                      </c:pt>
                      <c:pt idx="1180">
                        <c:v>7.625046250271172</c:v>
                      </c:pt>
                      <c:pt idx="1181">
                        <c:v>15.95137937357115</c:v>
                      </c:pt>
                      <c:pt idx="1182">
                        <c:v>0.20099986757243049</c:v>
                      </c:pt>
                      <c:pt idx="1183">
                        <c:v>5.8935231179501359</c:v>
                      </c:pt>
                      <c:pt idx="1184">
                        <c:v>5.3157504334185282</c:v>
                      </c:pt>
                      <c:pt idx="1185">
                        <c:v>-1.541567675275594</c:v>
                      </c:pt>
                      <c:pt idx="1186">
                        <c:v>-0.27463335222020158</c:v>
                      </c:pt>
                      <c:pt idx="1187">
                        <c:v>-2.1343642483985819</c:v>
                      </c:pt>
                      <c:pt idx="1188">
                        <c:v>-6.1919770455401046</c:v>
                      </c:pt>
                      <c:pt idx="1189">
                        <c:v>2.737710736050635</c:v>
                      </c:pt>
                      <c:pt idx="1190">
                        <c:v>-11.1729715769635</c:v>
                      </c:pt>
                      <c:pt idx="1191">
                        <c:v>-4.3129448265739292</c:v>
                      </c:pt>
                      <c:pt idx="1192">
                        <c:v>-5.9482237537709652</c:v>
                      </c:pt>
                      <c:pt idx="1193">
                        <c:v>-3.694897842149341</c:v>
                      </c:pt>
                      <c:pt idx="1194">
                        <c:v>-1.718556851218213</c:v>
                      </c:pt>
                      <c:pt idx="1195">
                        <c:v>-8.3137644208464838</c:v>
                      </c:pt>
                      <c:pt idx="1196">
                        <c:v>7.0339321097809</c:v>
                      </c:pt>
                      <c:pt idx="1197">
                        <c:v>6.6358871551140979</c:v>
                      </c:pt>
                      <c:pt idx="1198">
                        <c:v>-5.6571084239925868</c:v>
                      </c:pt>
                      <c:pt idx="1199">
                        <c:v>9.6107349756323188</c:v>
                      </c:pt>
                      <c:pt idx="1200">
                        <c:v>2.3009840656847191</c:v>
                      </c:pt>
                      <c:pt idx="1201">
                        <c:v>1.551559005186318</c:v>
                      </c:pt>
                      <c:pt idx="1202">
                        <c:v>-2.9468990877389052</c:v>
                      </c:pt>
                      <c:pt idx="1203">
                        <c:v>-10.817728034574349</c:v>
                      </c:pt>
                      <c:pt idx="1204">
                        <c:v>-8.6518094200360309</c:v>
                      </c:pt>
                      <c:pt idx="1205">
                        <c:v>12.25324082577521</c:v>
                      </c:pt>
                      <c:pt idx="1206">
                        <c:v>3.4549434558271241</c:v>
                      </c:pt>
                      <c:pt idx="1207">
                        <c:v>0.86501822485276769</c:v>
                      </c:pt>
                      <c:pt idx="1208">
                        <c:v>5.4478433930379211</c:v>
                      </c:pt>
                      <c:pt idx="1209">
                        <c:v>-8.6421525495428586</c:v>
                      </c:pt>
                      <c:pt idx="1210">
                        <c:v>-2.087217991366392</c:v>
                      </c:pt>
                      <c:pt idx="1211">
                        <c:v>-0.46723449431150232</c:v>
                      </c:pt>
                      <c:pt idx="1212">
                        <c:v>2.8339580790104102</c:v>
                      </c:pt>
                      <c:pt idx="1213">
                        <c:v>-7.1722130667635522</c:v>
                      </c:pt>
                      <c:pt idx="1214">
                        <c:v>-7.7865693744503206</c:v>
                      </c:pt>
                      <c:pt idx="1215">
                        <c:v>2.7980815267553579E-2</c:v>
                      </c:pt>
                      <c:pt idx="1216">
                        <c:v>-8.6517984910213901</c:v>
                      </c:pt>
                      <c:pt idx="1217">
                        <c:v>-7.7805218613230336</c:v>
                      </c:pt>
                      <c:pt idx="1218">
                        <c:v>-4.0763536818173094</c:v>
                      </c:pt>
                      <c:pt idx="1219">
                        <c:v>3.3979548105682169</c:v>
                      </c:pt>
                      <c:pt idx="1220">
                        <c:v>-7.077751299839842</c:v>
                      </c:pt>
                      <c:pt idx="1221">
                        <c:v>-9.6231861809286077</c:v>
                      </c:pt>
                      <c:pt idx="1222">
                        <c:v>0.26390572960269459</c:v>
                      </c:pt>
                      <c:pt idx="1223">
                        <c:v>4.3708757502010753</c:v>
                      </c:pt>
                      <c:pt idx="1224">
                        <c:v>-4.2634515271789972</c:v>
                      </c:pt>
                      <c:pt idx="1225">
                        <c:v>-11.355993620241041</c:v>
                      </c:pt>
                      <c:pt idx="1226">
                        <c:v>11.83308103805876</c:v>
                      </c:pt>
                      <c:pt idx="1227">
                        <c:v>3.115197929525626</c:v>
                      </c:pt>
                      <c:pt idx="1228">
                        <c:v>-16.79495946269429</c:v>
                      </c:pt>
                      <c:pt idx="1229">
                        <c:v>-2.848418033427611</c:v>
                      </c:pt>
                      <c:pt idx="1230">
                        <c:v>-5.5900356828608464</c:v>
                      </c:pt>
                      <c:pt idx="1231">
                        <c:v>3.670570098992453</c:v>
                      </c:pt>
                      <c:pt idx="1232">
                        <c:v>2.2850171699960429</c:v>
                      </c:pt>
                      <c:pt idx="1233">
                        <c:v>5.9127956834696178</c:v>
                      </c:pt>
                      <c:pt idx="1234">
                        <c:v>-10.010243483934341</c:v>
                      </c:pt>
                      <c:pt idx="1235">
                        <c:v>-18.72038468056973</c:v>
                      </c:pt>
                      <c:pt idx="1236">
                        <c:v>-0.76848285320604037</c:v>
                      </c:pt>
                      <c:pt idx="1237">
                        <c:v>-7.1321656209492854</c:v>
                      </c:pt>
                      <c:pt idx="1238">
                        <c:v>-12.52992481767159</c:v>
                      </c:pt>
                      <c:pt idx="1239">
                        <c:v>-8.7036287555718008</c:v>
                      </c:pt>
                      <c:pt idx="1240">
                        <c:v>-6.0880362061244702</c:v>
                      </c:pt>
                      <c:pt idx="1241">
                        <c:v>1.307817435586526</c:v>
                      </c:pt>
                      <c:pt idx="1242">
                        <c:v>7.0213580428620874</c:v>
                      </c:pt>
                      <c:pt idx="1243">
                        <c:v>-6.2900957034814722</c:v>
                      </c:pt>
                      <c:pt idx="1244">
                        <c:v>6.4388037188901679</c:v>
                      </c:pt>
                      <c:pt idx="1245">
                        <c:v>0.11991968239872949</c:v>
                      </c:pt>
                      <c:pt idx="1246">
                        <c:v>7.0857926184840139</c:v>
                      </c:pt>
                      <c:pt idx="1247">
                        <c:v>-4.5907213082313092</c:v>
                      </c:pt>
                      <c:pt idx="1248">
                        <c:v>-4.0498974274980233</c:v>
                      </c:pt>
                      <c:pt idx="1249">
                        <c:v>6.3836865572130854</c:v>
                      </c:pt>
                      <c:pt idx="1250">
                        <c:v>-12.48302862033484</c:v>
                      </c:pt>
                      <c:pt idx="1251">
                        <c:v>10.37799690811403</c:v>
                      </c:pt>
                      <c:pt idx="1252">
                        <c:v>-1.7047844215536641</c:v>
                      </c:pt>
                      <c:pt idx="1253">
                        <c:v>0.99059548836006039</c:v>
                      </c:pt>
                      <c:pt idx="1254">
                        <c:v>0.87651679180454056</c:v>
                      </c:pt>
                      <c:pt idx="1255">
                        <c:v>6.5361000925599999</c:v>
                      </c:pt>
                      <c:pt idx="1256">
                        <c:v>-7.4074716816155197</c:v>
                      </c:pt>
                      <c:pt idx="1257">
                        <c:v>4.2981114355762289</c:v>
                      </c:pt>
                      <c:pt idx="1258">
                        <c:v>-6.3680513220529864</c:v>
                      </c:pt>
                      <c:pt idx="1259">
                        <c:v>6.2538941462946136</c:v>
                      </c:pt>
                      <c:pt idx="1260">
                        <c:v>-8.5094414400356868</c:v>
                      </c:pt>
                      <c:pt idx="1261">
                        <c:v>-10.4827272464454</c:v>
                      </c:pt>
                      <c:pt idx="1262">
                        <c:v>9.4260471835477375</c:v>
                      </c:pt>
                      <c:pt idx="1263">
                        <c:v>-8.2329469676491502</c:v>
                      </c:pt>
                      <c:pt idx="1264">
                        <c:v>-5.0688063338105218</c:v>
                      </c:pt>
                      <c:pt idx="1265">
                        <c:v>-15.259296156669301</c:v>
                      </c:pt>
                      <c:pt idx="1266">
                        <c:v>8.0851843912995029</c:v>
                      </c:pt>
                      <c:pt idx="1267">
                        <c:v>0.1341570370104688</c:v>
                      </c:pt>
                      <c:pt idx="1268">
                        <c:v>-0.2536925513426368</c:v>
                      </c:pt>
                      <c:pt idx="1269">
                        <c:v>-14.070807015632139</c:v>
                      </c:pt>
                      <c:pt idx="1270">
                        <c:v>9.6340551427113432</c:v>
                      </c:pt>
                      <c:pt idx="1271">
                        <c:v>0.68806858284558836</c:v>
                      </c:pt>
                      <c:pt idx="1272">
                        <c:v>4.1854906503944056</c:v>
                      </c:pt>
                      <c:pt idx="1273">
                        <c:v>-4.9990867920754578</c:v>
                      </c:pt>
                      <c:pt idx="1274">
                        <c:v>-6.0147870909837184</c:v>
                      </c:pt>
                      <c:pt idx="1275">
                        <c:v>-0.2498063154340352</c:v>
                      </c:pt>
                      <c:pt idx="1276">
                        <c:v>2.0292079285419522</c:v>
                      </c:pt>
                      <c:pt idx="1277">
                        <c:v>-12.25545219131085</c:v>
                      </c:pt>
                      <c:pt idx="1278">
                        <c:v>0.18971797962240411</c:v>
                      </c:pt>
                      <c:pt idx="1279">
                        <c:v>2.136964635445719</c:v>
                      </c:pt>
                      <c:pt idx="1280">
                        <c:v>8.7865812254912115</c:v>
                      </c:pt>
                      <c:pt idx="1281">
                        <c:v>-0.63360876508585662</c:v>
                      </c:pt>
                      <c:pt idx="1282">
                        <c:v>6.4099824263737526</c:v>
                      </c:pt>
                      <c:pt idx="1283">
                        <c:v>-12.9037057082031</c:v>
                      </c:pt>
                      <c:pt idx="1284">
                        <c:v>-5.5707371715567042</c:v>
                      </c:pt>
                      <c:pt idx="1285">
                        <c:v>3.188314388583168</c:v>
                      </c:pt>
                      <c:pt idx="1286">
                        <c:v>5.7194260050202814</c:v>
                      </c:pt>
                      <c:pt idx="1287">
                        <c:v>8.1797438675211396</c:v>
                      </c:pt>
                      <c:pt idx="1288">
                        <c:v>11.2675507269782</c:v>
                      </c:pt>
                      <c:pt idx="1289">
                        <c:v>7.2475248303982447</c:v>
                      </c:pt>
                      <c:pt idx="1290">
                        <c:v>-6.5124142838010997</c:v>
                      </c:pt>
                      <c:pt idx="1291">
                        <c:v>-2.038781273746912</c:v>
                      </c:pt>
                      <c:pt idx="1292">
                        <c:v>-7.48209535900099</c:v>
                      </c:pt>
                      <c:pt idx="1293">
                        <c:v>-1.7710971769139721</c:v>
                      </c:pt>
                      <c:pt idx="1294">
                        <c:v>-7.4494915523506142</c:v>
                      </c:pt>
                      <c:pt idx="1295">
                        <c:v>9.9678514920677988E-2</c:v>
                      </c:pt>
                      <c:pt idx="1296">
                        <c:v>8.4878148123309884</c:v>
                      </c:pt>
                      <c:pt idx="1297">
                        <c:v>-0.89340325110248209</c:v>
                      </c:pt>
                      <c:pt idx="1298">
                        <c:v>-0.73073576852675126</c:v>
                      </c:pt>
                      <c:pt idx="1299">
                        <c:v>2.3739784093004488</c:v>
                      </c:pt>
                      <c:pt idx="1300">
                        <c:v>14.97022820890523</c:v>
                      </c:pt>
                      <c:pt idx="1301">
                        <c:v>3.3755925010510039</c:v>
                      </c:pt>
                      <c:pt idx="1302">
                        <c:v>3.0156556002079542</c:v>
                      </c:pt>
                      <c:pt idx="1303">
                        <c:v>14.48224056579337</c:v>
                      </c:pt>
                      <c:pt idx="1304">
                        <c:v>4.2521652110204711</c:v>
                      </c:pt>
                      <c:pt idx="1305">
                        <c:v>15.165055326043481</c:v>
                      </c:pt>
                      <c:pt idx="1306">
                        <c:v>-3.5579538403505451</c:v>
                      </c:pt>
                      <c:pt idx="1307">
                        <c:v>5.8354470980761217</c:v>
                      </c:pt>
                      <c:pt idx="1308">
                        <c:v>3.808150474089715</c:v>
                      </c:pt>
                      <c:pt idx="1309">
                        <c:v>11.630283903078229</c:v>
                      </c:pt>
                      <c:pt idx="1310">
                        <c:v>6.7472473243627702</c:v>
                      </c:pt>
                      <c:pt idx="1311">
                        <c:v>-2.0894056663233531</c:v>
                      </c:pt>
                      <c:pt idx="1312">
                        <c:v>2.4008788451471572</c:v>
                      </c:pt>
                      <c:pt idx="1313">
                        <c:v>-3.4739737342141011</c:v>
                      </c:pt>
                      <c:pt idx="1314">
                        <c:v>-5.1631254633014283</c:v>
                      </c:pt>
                      <c:pt idx="1315">
                        <c:v>-7.5017661373311828</c:v>
                      </c:pt>
                      <c:pt idx="1316">
                        <c:v>-4.3338088169581663</c:v>
                      </c:pt>
                      <c:pt idx="1317">
                        <c:v>1.8378609654204441</c:v>
                      </c:pt>
                      <c:pt idx="1318">
                        <c:v>-5.1487010008724958</c:v>
                      </c:pt>
                      <c:pt idx="1319">
                        <c:v>-0.9079618945984651</c:v>
                      </c:pt>
                      <c:pt idx="1320">
                        <c:v>-1.717788342738473</c:v>
                      </c:pt>
                      <c:pt idx="1321">
                        <c:v>7.0834854330574837</c:v>
                      </c:pt>
                      <c:pt idx="1322">
                        <c:v>-2.508203279254364</c:v>
                      </c:pt>
                      <c:pt idx="1323">
                        <c:v>-10.80714501028519</c:v>
                      </c:pt>
                      <c:pt idx="1324">
                        <c:v>3.6837573608405698</c:v>
                      </c:pt>
                      <c:pt idx="1325">
                        <c:v>8.6052683462765245</c:v>
                      </c:pt>
                      <c:pt idx="1326">
                        <c:v>7.2931335272168676</c:v>
                      </c:pt>
                      <c:pt idx="1327">
                        <c:v>3.5275267635831811</c:v>
                      </c:pt>
                      <c:pt idx="1328">
                        <c:v>0.48736118847938448</c:v>
                      </c:pt>
                      <c:pt idx="1329">
                        <c:v>4.3117142761050884</c:v>
                      </c:pt>
                      <c:pt idx="1330">
                        <c:v>13.574688551777751</c:v>
                      </c:pt>
                      <c:pt idx="1331">
                        <c:v>0.61838209311920711</c:v>
                      </c:pt>
                      <c:pt idx="1332">
                        <c:v>0.30355040132043248</c:v>
                      </c:pt>
                      <c:pt idx="1333">
                        <c:v>11.60282464826062</c:v>
                      </c:pt>
                      <c:pt idx="1334">
                        <c:v>1.3472044376648109</c:v>
                      </c:pt>
                      <c:pt idx="1335">
                        <c:v>6.3061940765168014</c:v>
                      </c:pt>
                      <c:pt idx="1336">
                        <c:v>7.4162057233236958</c:v>
                      </c:pt>
                      <c:pt idx="1337">
                        <c:v>-1.786124496184724</c:v>
                      </c:pt>
                      <c:pt idx="1338">
                        <c:v>0.94560400774377418</c:v>
                      </c:pt>
                      <c:pt idx="1339">
                        <c:v>2.0216650956654192</c:v>
                      </c:pt>
                      <c:pt idx="1340">
                        <c:v>-5.8219466878136263E-2</c:v>
                      </c:pt>
                      <c:pt idx="1341">
                        <c:v>9.184487013093749</c:v>
                      </c:pt>
                      <c:pt idx="1342">
                        <c:v>5.3583254805049796</c:v>
                      </c:pt>
                      <c:pt idx="1343">
                        <c:v>-2.7747502882329229</c:v>
                      </c:pt>
                      <c:pt idx="1344">
                        <c:v>5.566239418487049</c:v>
                      </c:pt>
                      <c:pt idx="1345">
                        <c:v>8.7860491027014564</c:v>
                      </c:pt>
                      <c:pt idx="1346">
                        <c:v>7.0475634807408181</c:v>
                      </c:pt>
                      <c:pt idx="1347">
                        <c:v>8.7857427810483824</c:v>
                      </c:pt>
                      <c:pt idx="1348">
                        <c:v>-9.6244612808911363</c:v>
                      </c:pt>
                      <c:pt idx="1349">
                        <c:v>-4.8475570196344444</c:v>
                      </c:pt>
                      <c:pt idx="1350">
                        <c:v>-4.9951201613708438</c:v>
                      </c:pt>
                      <c:pt idx="1351">
                        <c:v>4.0496947334487379</c:v>
                      </c:pt>
                      <c:pt idx="1352">
                        <c:v>7.4654857553537246</c:v>
                      </c:pt>
                      <c:pt idx="1353">
                        <c:v>-5.0199694564407409</c:v>
                      </c:pt>
                      <c:pt idx="1354">
                        <c:v>-4.323050591086786</c:v>
                      </c:pt>
                      <c:pt idx="1355">
                        <c:v>-3.7644649759990658</c:v>
                      </c:pt>
                      <c:pt idx="1356">
                        <c:v>-12.256303642882379</c:v>
                      </c:pt>
                      <c:pt idx="1357">
                        <c:v>4.1561089877231998</c:v>
                      </c:pt>
                      <c:pt idx="1358">
                        <c:v>-8.8058984676292997</c:v>
                      </c:pt>
                      <c:pt idx="1359">
                        <c:v>-1.7167487651821149</c:v>
                      </c:pt>
                      <c:pt idx="1360">
                        <c:v>-0.43095263020753982</c:v>
                      </c:pt>
                      <c:pt idx="1361">
                        <c:v>1.360449467396601</c:v>
                      </c:pt>
                      <c:pt idx="1362">
                        <c:v>-11.18029337750799</c:v>
                      </c:pt>
                      <c:pt idx="1363">
                        <c:v>-0.92305061132226096</c:v>
                      </c:pt>
                      <c:pt idx="1364">
                        <c:v>-2.6841120763898059</c:v>
                      </c:pt>
                      <c:pt idx="1365">
                        <c:v>0.89038296108810555</c:v>
                      </c:pt>
                      <c:pt idx="1366">
                        <c:v>-8.1855957929398713</c:v>
                      </c:pt>
                      <c:pt idx="1367">
                        <c:v>-5.4752337118147709</c:v>
                      </c:pt>
                      <c:pt idx="1368">
                        <c:v>4.5399956463624731</c:v>
                      </c:pt>
                      <c:pt idx="1369">
                        <c:v>-7.2106106117692788</c:v>
                      </c:pt>
                      <c:pt idx="1370">
                        <c:v>-8.0275878246098422</c:v>
                      </c:pt>
                      <c:pt idx="1371">
                        <c:v>-6.8320219698513176</c:v>
                      </c:pt>
                      <c:pt idx="1372">
                        <c:v>-5.4190959321563099</c:v>
                      </c:pt>
                      <c:pt idx="1373">
                        <c:v>-6.1567307022528341</c:v>
                      </c:pt>
                      <c:pt idx="1374">
                        <c:v>2.6272294832146379</c:v>
                      </c:pt>
                      <c:pt idx="1375">
                        <c:v>-4.2534847994982963</c:v>
                      </c:pt>
                      <c:pt idx="1376">
                        <c:v>8.4372231232232835</c:v>
                      </c:pt>
                      <c:pt idx="1377">
                        <c:v>-15.552530557199921</c:v>
                      </c:pt>
                      <c:pt idx="1378">
                        <c:v>-1.088899708324508</c:v>
                      </c:pt>
                      <c:pt idx="1379">
                        <c:v>9.9972326748427154</c:v>
                      </c:pt>
                      <c:pt idx="1380">
                        <c:v>-9.4685759954076225</c:v>
                      </c:pt>
                      <c:pt idx="1381">
                        <c:v>0.38253387957409801</c:v>
                      </c:pt>
                      <c:pt idx="1382">
                        <c:v>3.201291898174071</c:v>
                      </c:pt>
                      <c:pt idx="1383">
                        <c:v>4.1113182353185351</c:v>
                      </c:pt>
                      <c:pt idx="1384">
                        <c:v>-1.5434940735564431</c:v>
                      </c:pt>
                      <c:pt idx="1385">
                        <c:v>-4.5263914877887093</c:v>
                      </c:pt>
                      <c:pt idx="1386">
                        <c:v>-9.9951843267115379</c:v>
                      </c:pt>
                      <c:pt idx="1387">
                        <c:v>1.809444454159421</c:v>
                      </c:pt>
                      <c:pt idx="1388">
                        <c:v>-0.8004105572858532</c:v>
                      </c:pt>
                      <c:pt idx="1389">
                        <c:v>-3.3244744661485441</c:v>
                      </c:pt>
                      <c:pt idx="1390">
                        <c:v>-0.18523650888548299</c:v>
                      </c:pt>
                      <c:pt idx="1391">
                        <c:v>0.93970123429167041</c:v>
                      </c:pt>
                      <c:pt idx="1392">
                        <c:v>-0.59176228169852441</c:v>
                      </c:pt>
                      <c:pt idx="1393">
                        <c:v>6.717735191624743</c:v>
                      </c:pt>
                      <c:pt idx="1394">
                        <c:v>-0.57322635394674526</c:v>
                      </c:pt>
                      <c:pt idx="1395">
                        <c:v>-12.258407006056681</c:v>
                      </c:pt>
                      <c:pt idx="1396">
                        <c:v>-2.7126142151417771</c:v>
                      </c:pt>
                      <c:pt idx="1397">
                        <c:v>-4.3973910095252222</c:v>
                      </c:pt>
                      <c:pt idx="1398">
                        <c:v>-1.6639273247640141</c:v>
                      </c:pt>
                      <c:pt idx="1399">
                        <c:v>-4.7413239350108336</c:v>
                      </c:pt>
                      <c:pt idx="1400">
                        <c:v>1.8044375411445699</c:v>
                      </c:pt>
                      <c:pt idx="1401">
                        <c:v>-8.6688906076682475</c:v>
                      </c:pt>
                      <c:pt idx="1402">
                        <c:v>-6.3350245901594313</c:v>
                      </c:pt>
                      <c:pt idx="1403">
                        <c:v>-6.229829564500692</c:v>
                      </c:pt>
                      <c:pt idx="1404">
                        <c:v>0.19812773389691951</c:v>
                      </c:pt>
                      <c:pt idx="1405">
                        <c:v>-17.767114035404479</c:v>
                      </c:pt>
                      <c:pt idx="1406">
                        <c:v>1.7114333546837741</c:v>
                      </c:pt>
                      <c:pt idx="1407">
                        <c:v>5.7269828269605618</c:v>
                      </c:pt>
                      <c:pt idx="1408">
                        <c:v>2.5513817066875348</c:v>
                      </c:pt>
                      <c:pt idx="1409">
                        <c:v>2.1330793082735142</c:v>
                      </c:pt>
                      <c:pt idx="1410">
                        <c:v>-1.468447647147086</c:v>
                      </c:pt>
                      <c:pt idx="1411">
                        <c:v>-3.4925096089151071E-3</c:v>
                      </c:pt>
                      <c:pt idx="1412">
                        <c:v>12.45362223810185</c:v>
                      </c:pt>
                      <c:pt idx="1413">
                        <c:v>3.1652002041456728</c:v>
                      </c:pt>
                      <c:pt idx="1414">
                        <c:v>-7.4496953824019121</c:v>
                      </c:pt>
                      <c:pt idx="1415">
                        <c:v>4.5838642180211417</c:v>
                      </c:pt>
                      <c:pt idx="1416">
                        <c:v>4.6907035647163546</c:v>
                      </c:pt>
                      <c:pt idx="1417">
                        <c:v>8.1349251998246714</c:v>
                      </c:pt>
                      <c:pt idx="1418">
                        <c:v>10.342043966964861</c:v>
                      </c:pt>
                      <c:pt idx="1419">
                        <c:v>0.34774915946805068</c:v>
                      </c:pt>
                      <c:pt idx="1420">
                        <c:v>3.1889468579657869</c:v>
                      </c:pt>
                      <c:pt idx="1421">
                        <c:v>12.67278021094983</c:v>
                      </c:pt>
                      <c:pt idx="1422">
                        <c:v>15.79649822944797</c:v>
                      </c:pt>
                      <c:pt idx="1423">
                        <c:v>-1.71733275509543</c:v>
                      </c:pt>
                      <c:pt idx="1424">
                        <c:v>0.25250083150652752</c:v>
                      </c:pt>
                      <c:pt idx="1425">
                        <c:v>4.8807629893540554</c:v>
                      </c:pt>
                      <c:pt idx="1426">
                        <c:v>-4.6808652758484177</c:v>
                      </c:pt>
                      <c:pt idx="1427">
                        <c:v>-5.9858564219729073</c:v>
                      </c:pt>
                      <c:pt idx="1428">
                        <c:v>-14.72206236003419</c:v>
                      </c:pt>
                      <c:pt idx="1429">
                        <c:v>2.423943154637854</c:v>
                      </c:pt>
                      <c:pt idx="1430">
                        <c:v>4.6708897760856107</c:v>
                      </c:pt>
                      <c:pt idx="1431">
                        <c:v>-9.557788573655964</c:v>
                      </c:pt>
                      <c:pt idx="1432">
                        <c:v>3.2166924828821091</c:v>
                      </c:pt>
                      <c:pt idx="1433">
                        <c:v>-14.38828861534205</c:v>
                      </c:pt>
                      <c:pt idx="1434">
                        <c:v>-6.1106894983848674</c:v>
                      </c:pt>
                      <c:pt idx="1435">
                        <c:v>-1.0222488717398071</c:v>
                      </c:pt>
                      <c:pt idx="1436">
                        <c:v>-3.4395119955908799</c:v>
                      </c:pt>
                      <c:pt idx="1437">
                        <c:v>-8.1426095896785036</c:v>
                      </c:pt>
                      <c:pt idx="1438">
                        <c:v>-3.3128561551268811</c:v>
                      </c:pt>
                      <c:pt idx="1439">
                        <c:v>2.4472081689341292</c:v>
                      </c:pt>
                      <c:pt idx="1440">
                        <c:v>0.60399050165695156</c:v>
                      </c:pt>
                      <c:pt idx="1441">
                        <c:v>-6.244531383140373</c:v>
                      </c:pt>
                      <c:pt idx="1442">
                        <c:v>-5.003376690413238</c:v>
                      </c:pt>
                      <c:pt idx="1443">
                        <c:v>6.8225628083209449</c:v>
                      </c:pt>
                      <c:pt idx="1444">
                        <c:v>3.134582898165382</c:v>
                      </c:pt>
                      <c:pt idx="1445">
                        <c:v>-4.0258040737512264</c:v>
                      </c:pt>
                      <c:pt idx="1446">
                        <c:v>-3.9382626008227368</c:v>
                      </c:pt>
                      <c:pt idx="1447">
                        <c:v>10.07506631206545</c:v>
                      </c:pt>
                      <c:pt idx="1448">
                        <c:v>3.867936638131277</c:v>
                      </c:pt>
                      <c:pt idx="1449">
                        <c:v>2.4585130634725409</c:v>
                      </c:pt>
                      <c:pt idx="1450">
                        <c:v>-8.9870520846096014</c:v>
                      </c:pt>
                      <c:pt idx="1451">
                        <c:v>-3.799372003033326</c:v>
                      </c:pt>
                      <c:pt idx="1452">
                        <c:v>-6.2225881010065232</c:v>
                      </c:pt>
                      <c:pt idx="1453">
                        <c:v>-0.82727138334486272</c:v>
                      </c:pt>
                      <c:pt idx="1454">
                        <c:v>-6.975436140413068</c:v>
                      </c:pt>
                      <c:pt idx="1455">
                        <c:v>2.206762176294836</c:v>
                      </c:pt>
                      <c:pt idx="1456">
                        <c:v>5.9871491972594164</c:v>
                      </c:pt>
                      <c:pt idx="1457">
                        <c:v>9.3879929379619256</c:v>
                      </c:pt>
                      <c:pt idx="1458">
                        <c:v>3.6975458428182648</c:v>
                      </c:pt>
                      <c:pt idx="1459">
                        <c:v>10.145306760379089</c:v>
                      </c:pt>
                      <c:pt idx="1460">
                        <c:v>2.74735252508995</c:v>
                      </c:pt>
                      <c:pt idx="1461">
                        <c:v>4.0155245291936579</c:v>
                      </c:pt>
                      <c:pt idx="1462">
                        <c:v>10.14193207417078</c:v>
                      </c:pt>
                      <c:pt idx="1463">
                        <c:v>14.50943882879827</c:v>
                      </c:pt>
                      <c:pt idx="1464">
                        <c:v>4.6300541554617807</c:v>
                      </c:pt>
                      <c:pt idx="1465">
                        <c:v>2.5113639703108701</c:v>
                      </c:pt>
                      <c:pt idx="1466">
                        <c:v>-6.0130587319044571</c:v>
                      </c:pt>
                      <c:pt idx="1467">
                        <c:v>3.1576637615944532</c:v>
                      </c:pt>
                      <c:pt idx="1468">
                        <c:v>-1.8118009085915681</c:v>
                      </c:pt>
                      <c:pt idx="1469">
                        <c:v>-1.403402640236681</c:v>
                      </c:pt>
                      <c:pt idx="1470">
                        <c:v>-1.575453849704368</c:v>
                      </c:pt>
                      <c:pt idx="1471">
                        <c:v>14.40782052799241</c:v>
                      </c:pt>
                      <c:pt idx="1472">
                        <c:v>19.873616073165898</c:v>
                      </c:pt>
                      <c:pt idx="1473">
                        <c:v>-0.24304409010459949</c:v>
                      </c:pt>
                      <c:pt idx="1474">
                        <c:v>1.0361064488569449</c:v>
                      </c:pt>
                      <c:pt idx="1475">
                        <c:v>1.2254033817112839</c:v>
                      </c:pt>
                      <c:pt idx="1476">
                        <c:v>0.52977432126274893</c:v>
                      </c:pt>
                      <c:pt idx="1477">
                        <c:v>-0.14319570081543559</c:v>
                      </c:pt>
                      <c:pt idx="1478">
                        <c:v>-3.4287823812120042</c:v>
                      </c:pt>
                      <c:pt idx="1479">
                        <c:v>-0.88302541337743579</c:v>
                      </c:pt>
                      <c:pt idx="1480">
                        <c:v>6.2094385377584924</c:v>
                      </c:pt>
                      <c:pt idx="1481">
                        <c:v>-9.4691814795142495</c:v>
                      </c:pt>
                      <c:pt idx="1482">
                        <c:v>11.29865035235084</c:v>
                      </c:pt>
                      <c:pt idx="1483">
                        <c:v>8.5084383880458141</c:v>
                      </c:pt>
                      <c:pt idx="1484">
                        <c:v>3.0107466989275302</c:v>
                      </c:pt>
                      <c:pt idx="1485">
                        <c:v>4.9864523352315251</c:v>
                      </c:pt>
                      <c:pt idx="1486">
                        <c:v>3.1949552070436829</c:v>
                      </c:pt>
                      <c:pt idx="1487">
                        <c:v>-0.32594695556218778</c:v>
                      </c:pt>
                      <c:pt idx="1488">
                        <c:v>-0.52908608037103677</c:v>
                      </c:pt>
                      <c:pt idx="1489">
                        <c:v>12.73160667351007</c:v>
                      </c:pt>
                      <c:pt idx="1490">
                        <c:v>4.090816844748554</c:v>
                      </c:pt>
                      <c:pt idx="1491">
                        <c:v>-7.5326357475697439</c:v>
                      </c:pt>
                      <c:pt idx="1492">
                        <c:v>-5.6750508548297276</c:v>
                      </c:pt>
                      <c:pt idx="1493">
                        <c:v>-4.5968742941289573</c:v>
                      </c:pt>
                      <c:pt idx="1494">
                        <c:v>-0.2194794103245585</c:v>
                      </c:pt>
                      <c:pt idx="1495">
                        <c:v>-7.0257336032588604</c:v>
                      </c:pt>
                      <c:pt idx="1496">
                        <c:v>-7.9880345580232586</c:v>
                      </c:pt>
                      <c:pt idx="1497">
                        <c:v>-6.5496228746307823</c:v>
                      </c:pt>
                      <c:pt idx="1498">
                        <c:v>1.985606278447835</c:v>
                      </c:pt>
                      <c:pt idx="1499">
                        <c:v>-4.7133999618113309</c:v>
                      </c:pt>
                      <c:pt idx="1500">
                        <c:v>-0.43132026973153242</c:v>
                      </c:pt>
                      <c:pt idx="1501">
                        <c:v>11.80726302893483</c:v>
                      </c:pt>
                      <c:pt idx="1502">
                        <c:v>-3.8239089841045359</c:v>
                      </c:pt>
                      <c:pt idx="1503">
                        <c:v>-5.6229010330987643</c:v>
                      </c:pt>
                      <c:pt idx="1504">
                        <c:v>-4.6451353319151796</c:v>
                      </c:pt>
                      <c:pt idx="1505">
                        <c:v>-1.604404683832539</c:v>
                      </c:pt>
                      <c:pt idx="1506">
                        <c:v>16.763356325498609</c:v>
                      </c:pt>
                      <c:pt idx="1507">
                        <c:v>-1.1886570733192541</c:v>
                      </c:pt>
                      <c:pt idx="1508">
                        <c:v>-4.8750345565601272</c:v>
                      </c:pt>
                      <c:pt idx="1509">
                        <c:v>-2.2994824446658879</c:v>
                      </c:pt>
                      <c:pt idx="1510">
                        <c:v>-12.13619726846656</c:v>
                      </c:pt>
                      <c:pt idx="1511">
                        <c:v>3.784155074521077</c:v>
                      </c:pt>
                      <c:pt idx="1512">
                        <c:v>-6.7301719372547399</c:v>
                      </c:pt>
                      <c:pt idx="1513">
                        <c:v>-9.4518311109462821E-2</c:v>
                      </c:pt>
                      <c:pt idx="1514">
                        <c:v>-14.485880791128221</c:v>
                      </c:pt>
                      <c:pt idx="1515">
                        <c:v>-2.816152501946303</c:v>
                      </c:pt>
                      <c:pt idx="1516">
                        <c:v>2.9567928083914299</c:v>
                      </c:pt>
                      <c:pt idx="1517">
                        <c:v>-20.965168316186048</c:v>
                      </c:pt>
                      <c:pt idx="1518">
                        <c:v>-18.66198758787942</c:v>
                      </c:pt>
                      <c:pt idx="1519">
                        <c:v>-6.8803566128014486</c:v>
                      </c:pt>
                      <c:pt idx="1520">
                        <c:v>-15.174479896847791</c:v>
                      </c:pt>
                      <c:pt idx="1521">
                        <c:v>-2.8347595308575131</c:v>
                      </c:pt>
                      <c:pt idx="1522">
                        <c:v>4.37635887786272</c:v>
                      </c:pt>
                      <c:pt idx="1523">
                        <c:v>-2.4525487760957532</c:v>
                      </c:pt>
                      <c:pt idx="1524">
                        <c:v>-1.6316156969697739</c:v>
                      </c:pt>
                      <c:pt idx="1525">
                        <c:v>-4.1263746642729693</c:v>
                      </c:pt>
                      <c:pt idx="1526">
                        <c:v>6.5309792510510221</c:v>
                      </c:pt>
                      <c:pt idx="1527">
                        <c:v>8.1512716272626697</c:v>
                      </c:pt>
                      <c:pt idx="1528">
                        <c:v>1.0688436927914911</c:v>
                      </c:pt>
                      <c:pt idx="1529">
                        <c:v>-2.228464788480534</c:v>
                      </c:pt>
                      <c:pt idx="1530">
                        <c:v>6.3966128153212489</c:v>
                      </c:pt>
                      <c:pt idx="1531">
                        <c:v>8.6637995288272176</c:v>
                      </c:pt>
                      <c:pt idx="1532">
                        <c:v>7.67567263232832</c:v>
                      </c:pt>
                      <c:pt idx="1533">
                        <c:v>-0.73934999460317175</c:v>
                      </c:pt>
                      <c:pt idx="1534">
                        <c:v>-1.0115746012677851</c:v>
                      </c:pt>
                      <c:pt idx="1535">
                        <c:v>0.58033811258568535</c:v>
                      </c:pt>
                      <c:pt idx="1536">
                        <c:v>0.1187335262928397</c:v>
                      </c:pt>
                      <c:pt idx="1537">
                        <c:v>7.9187492794111467</c:v>
                      </c:pt>
                      <c:pt idx="1538">
                        <c:v>3.65657568773935</c:v>
                      </c:pt>
                      <c:pt idx="1539">
                        <c:v>-6.4260775713196594</c:v>
                      </c:pt>
                      <c:pt idx="1540">
                        <c:v>-6.1187441592492533</c:v>
                      </c:pt>
                      <c:pt idx="1541">
                        <c:v>-1.7612937945135629</c:v>
                      </c:pt>
                      <c:pt idx="1542">
                        <c:v>-4.5536127819481322</c:v>
                      </c:pt>
                      <c:pt idx="1543">
                        <c:v>-9.8569231689816501</c:v>
                      </c:pt>
                      <c:pt idx="1544">
                        <c:v>-4.1701642839291573</c:v>
                      </c:pt>
                      <c:pt idx="1545">
                        <c:v>2.0605055466038138</c:v>
                      </c:pt>
                      <c:pt idx="1546">
                        <c:v>-1.789745665191846</c:v>
                      </c:pt>
                      <c:pt idx="1547">
                        <c:v>-5.716914413348257</c:v>
                      </c:pt>
                      <c:pt idx="1548">
                        <c:v>-22.563964017927319</c:v>
                      </c:pt>
                      <c:pt idx="1549">
                        <c:v>-13.406197678823069</c:v>
                      </c:pt>
                      <c:pt idx="1550">
                        <c:v>-23.251699142172608</c:v>
                      </c:pt>
                      <c:pt idx="1551">
                        <c:v>-7.9639610774418124</c:v>
                      </c:pt>
                      <c:pt idx="1552">
                        <c:v>-5.9770125995400116</c:v>
                      </c:pt>
                      <c:pt idx="1553">
                        <c:v>-2.08756780894449</c:v>
                      </c:pt>
                      <c:pt idx="1554">
                        <c:v>0.27290618603559769</c:v>
                      </c:pt>
                      <c:pt idx="1555">
                        <c:v>-5.9660143340401968</c:v>
                      </c:pt>
                      <c:pt idx="1556">
                        <c:v>-10.2893095735036</c:v>
                      </c:pt>
                      <c:pt idx="1557">
                        <c:v>-1.550219899489288</c:v>
                      </c:pt>
                      <c:pt idx="1558">
                        <c:v>-1.041805822843989</c:v>
                      </c:pt>
                      <c:pt idx="1559">
                        <c:v>-9.6250290144769401</c:v>
                      </c:pt>
                      <c:pt idx="1560">
                        <c:v>8.844818970561084</c:v>
                      </c:pt>
                      <c:pt idx="1561">
                        <c:v>-3.9397588836168489</c:v>
                      </c:pt>
                      <c:pt idx="1562">
                        <c:v>5.2628923633109146</c:v>
                      </c:pt>
                      <c:pt idx="1563">
                        <c:v>-3.8151034236348238</c:v>
                      </c:pt>
                      <c:pt idx="1564">
                        <c:v>-12.05346978706771</c:v>
                      </c:pt>
                      <c:pt idx="1565">
                        <c:v>3.2715459067761512</c:v>
                      </c:pt>
                      <c:pt idx="1566">
                        <c:v>-4.469688999467353</c:v>
                      </c:pt>
                      <c:pt idx="1567">
                        <c:v>-3.352646995929168</c:v>
                      </c:pt>
                      <c:pt idx="1568">
                        <c:v>-10.170080074470469</c:v>
                      </c:pt>
                      <c:pt idx="1569">
                        <c:v>-21.09538528261622</c:v>
                      </c:pt>
                      <c:pt idx="1570">
                        <c:v>-11.590425469931461</c:v>
                      </c:pt>
                      <c:pt idx="1571">
                        <c:v>-1.670601132126676</c:v>
                      </c:pt>
                      <c:pt idx="1572">
                        <c:v>2.4791275534761978</c:v>
                      </c:pt>
                      <c:pt idx="1573">
                        <c:v>8.0546973823490138</c:v>
                      </c:pt>
                      <c:pt idx="1574">
                        <c:v>10.8152204027799</c:v>
                      </c:pt>
                    </c:numCache>
                  </c:numRef>
                </c:yVal>
                <c:smooth val="0"/>
                <c:extLst xmlns:c15="http://schemas.microsoft.com/office/drawing/2012/chart">
                  <c:ext xmlns:c16="http://schemas.microsoft.com/office/drawing/2014/chart" uri="{C3380CC4-5D6E-409C-BE32-E72D297353CC}">
                    <c16:uniqueId val="{00000006-1BA1-4504-B14C-7D4725696198}"/>
                  </c:ext>
                </c:extLst>
              </c15:ser>
            </c15:filteredScatterSeries>
            <c15:filteredScatterSeries>
              <c15:ser>
                <c:idx val="6"/>
                <c:order val="7"/>
                <c:tx>
                  <c:v>Erro DGNSS Filtro 𝚫W 0,05</c:v>
                </c:tx>
                <c:spPr>
                  <a:ln w="25400" cap="rnd">
                    <a:noFill/>
                    <a:round/>
                  </a:ln>
                  <a:effectLst/>
                </c:spPr>
                <c:marker>
                  <c:symbol val="circle"/>
                  <c:size val="2"/>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7) Erro DGNSS Filter'!$G$2:$G$6000</c15:sqref>
                        </c15:formulaRef>
                      </c:ext>
                    </c:extLst>
                    <c:numCache>
                      <c:formatCode>h:mm:ss</c:formatCode>
                      <c:ptCount val="5999"/>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numRef>
                </c:xVal>
                <c:yVal>
                  <c:numRef>
                    <c:extLst xmlns:c15="http://schemas.microsoft.com/office/drawing/2012/chart">
                      <c:ext xmlns:c15="http://schemas.microsoft.com/office/drawing/2012/chart" uri="{02D57815-91ED-43cb-92C2-25804820EDAC}">
                        <c15:formulaRef>
                          <c15:sqref>'7) Erro DGNSS Filter'!$D$2:$D$6000</c15:sqref>
                        </c15:formulaRef>
                      </c:ext>
                    </c:extLst>
                    <c:numCache>
                      <c:formatCode>General</c:formatCode>
                      <c:ptCount val="5999"/>
                      <c:pt idx="0">
                        <c:v>4.5747713431469617</c:v>
                      </c:pt>
                      <c:pt idx="1">
                        <c:v>4.9941623363187988</c:v>
                      </c:pt>
                      <c:pt idx="2">
                        <c:v>-0.97362471254464378</c:v>
                      </c:pt>
                      <c:pt idx="3">
                        <c:v>-1.058272602750655</c:v>
                      </c:pt>
                      <c:pt idx="4">
                        <c:v>-1.3205289204780331</c:v>
                      </c:pt>
                      <c:pt idx="5">
                        <c:v>2.5585407800118651</c:v>
                      </c:pt>
                      <c:pt idx="6">
                        <c:v>2.58054871460631</c:v>
                      </c:pt>
                      <c:pt idx="7">
                        <c:v>2.0179821674740692</c:v>
                      </c:pt>
                      <c:pt idx="8">
                        <c:v>2.120217577043662</c:v>
                      </c:pt>
                      <c:pt idx="9">
                        <c:v>2.09290559470627</c:v>
                      </c:pt>
                      <c:pt idx="10">
                        <c:v>2.515145439968522</c:v>
                      </c:pt>
                      <c:pt idx="11">
                        <c:v>2.5909274367146269</c:v>
                      </c:pt>
                      <c:pt idx="12">
                        <c:v>2.6957943277689211</c:v>
                      </c:pt>
                      <c:pt idx="13">
                        <c:v>2.7373411272696999</c:v>
                      </c:pt>
                      <c:pt idx="14">
                        <c:v>2.7113911106427229</c:v>
                      </c:pt>
                      <c:pt idx="15">
                        <c:v>2.696098363167144</c:v>
                      </c:pt>
                      <c:pt idx="16">
                        <c:v>2.7891669855886891</c:v>
                      </c:pt>
                      <c:pt idx="17">
                        <c:v>3.0593139702480352</c:v>
                      </c:pt>
                      <c:pt idx="18">
                        <c:v>3.3578995371576461</c:v>
                      </c:pt>
                      <c:pt idx="19">
                        <c:v>3.705337710617238</c:v>
                      </c:pt>
                      <c:pt idx="20">
                        <c:v>3.8982710503034088</c:v>
                      </c:pt>
                      <c:pt idx="21">
                        <c:v>3.719728629641843</c:v>
                      </c:pt>
                      <c:pt idx="22">
                        <c:v>3.4322125751704129</c:v>
                      </c:pt>
                      <c:pt idx="23">
                        <c:v>3.2411191652085511</c:v>
                      </c:pt>
                      <c:pt idx="24">
                        <c:v>2.8787443804834152</c:v>
                      </c:pt>
                      <c:pt idx="25">
                        <c:v>2.7021552903406638</c:v>
                      </c:pt>
                      <c:pt idx="26">
                        <c:v>2.637081575036798</c:v>
                      </c:pt>
                      <c:pt idx="27">
                        <c:v>2.5801433865557541</c:v>
                      </c:pt>
                      <c:pt idx="28">
                        <c:v>2.6244873632232171</c:v>
                      </c:pt>
                      <c:pt idx="29">
                        <c:v>2.5792297598294112</c:v>
                      </c:pt>
                      <c:pt idx="30">
                        <c:v>2.6007082428633201</c:v>
                      </c:pt>
                      <c:pt idx="31">
                        <c:v>2.4663918414080599</c:v>
                      </c:pt>
                      <c:pt idx="32">
                        <c:v>2.4362973662968992</c:v>
                      </c:pt>
                      <c:pt idx="33">
                        <c:v>2.4618201010489051</c:v>
                      </c:pt>
                      <c:pt idx="34">
                        <c:v>3.2602992098042578</c:v>
                      </c:pt>
                      <c:pt idx="35">
                        <c:v>3.2287102767890778</c:v>
                      </c:pt>
                      <c:pt idx="36">
                        <c:v>3.0414615534730389</c:v>
                      </c:pt>
                      <c:pt idx="37">
                        <c:v>2.7490617885799469</c:v>
                      </c:pt>
                      <c:pt idx="38">
                        <c:v>2.3408264700912649</c:v>
                      </c:pt>
                      <c:pt idx="39">
                        <c:v>3.033330312806553</c:v>
                      </c:pt>
                      <c:pt idx="40">
                        <c:v>3.1257483441237151</c:v>
                      </c:pt>
                      <c:pt idx="41">
                        <c:v>2.953690401104395</c:v>
                      </c:pt>
                      <c:pt idx="42">
                        <c:v>3.016481864909053</c:v>
                      </c:pt>
                      <c:pt idx="43">
                        <c:v>2.2376639145846151</c:v>
                      </c:pt>
                      <c:pt idx="44">
                        <c:v>3.2163803193174729</c:v>
                      </c:pt>
                      <c:pt idx="45">
                        <c:v>2.388702691644403</c:v>
                      </c:pt>
                      <c:pt idx="46">
                        <c:v>2.3865641484827531</c:v>
                      </c:pt>
                      <c:pt idx="47">
                        <c:v>2.348511013490957</c:v>
                      </c:pt>
                      <c:pt idx="48">
                        <c:v>3.3378910684044389</c:v>
                      </c:pt>
                      <c:pt idx="49">
                        <c:v>3.0810529406169662</c:v>
                      </c:pt>
                      <c:pt idx="50">
                        <c:v>2.5967163224912899</c:v>
                      </c:pt>
                      <c:pt idx="51">
                        <c:v>2.3533902293765259</c:v>
                      </c:pt>
                      <c:pt idx="52">
                        <c:v>2.2418960711024951</c:v>
                      </c:pt>
                      <c:pt idx="53">
                        <c:v>2.247062424661618</c:v>
                      </c:pt>
                      <c:pt idx="54">
                        <c:v>2.2930919914678292</c:v>
                      </c:pt>
                      <c:pt idx="55">
                        <c:v>2.2331954653707791</c:v>
                      </c:pt>
                      <c:pt idx="56">
                        <c:v>2.255111036786579</c:v>
                      </c:pt>
                      <c:pt idx="57">
                        <c:v>2.3725116442610479</c:v>
                      </c:pt>
                      <c:pt idx="58">
                        <c:v>2.3748010686861751</c:v>
                      </c:pt>
                      <c:pt idx="59">
                        <c:v>1.9674154063197269</c:v>
                      </c:pt>
                      <c:pt idx="60">
                        <c:v>2.2021583445248099</c:v>
                      </c:pt>
                      <c:pt idx="61">
                        <c:v>2.124365936700956</c:v>
                      </c:pt>
                      <c:pt idx="62">
                        <c:v>2.0653169419474811</c:v>
                      </c:pt>
                      <c:pt idx="63">
                        <c:v>2.0201096780693608</c:v>
                      </c:pt>
                      <c:pt idx="64">
                        <c:v>1.7977989015026961</c:v>
                      </c:pt>
                      <c:pt idx="65">
                        <c:v>1.6271572988381111</c:v>
                      </c:pt>
                      <c:pt idx="66">
                        <c:v>0.21052747346210951</c:v>
                      </c:pt>
                      <c:pt idx="67">
                        <c:v>1.100938942269748</c:v>
                      </c:pt>
                      <c:pt idx="68">
                        <c:v>1.1416411096082499</c:v>
                      </c:pt>
                      <c:pt idx="69">
                        <c:v>1.206094927401447</c:v>
                      </c:pt>
                      <c:pt idx="70">
                        <c:v>1.3034649581125279</c:v>
                      </c:pt>
                      <c:pt idx="71">
                        <c:v>1.2378030103127819</c:v>
                      </c:pt>
                      <c:pt idx="72">
                        <c:v>1.0582290439226849</c:v>
                      </c:pt>
                      <c:pt idx="73">
                        <c:v>0.79540853903678976</c:v>
                      </c:pt>
                      <c:pt idx="74">
                        <c:v>0.58372742508952724</c:v>
                      </c:pt>
                      <c:pt idx="75">
                        <c:v>0.43547179916248391</c:v>
                      </c:pt>
                      <c:pt idx="76">
                        <c:v>0.45328151608336381</c:v>
                      </c:pt>
                      <c:pt idx="77">
                        <c:v>0.47446800896590879</c:v>
                      </c:pt>
                      <c:pt idx="78">
                        <c:v>0.45271899992833919</c:v>
                      </c:pt>
                      <c:pt idx="79">
                        <c:v>0.41404513036103507</c:v>
                      </c:pt>
                      <c:pt idx="80">
                        <c:v>0.42354381763054982</c:v>
                      </c:pt>
                      <c:pt idx="81">
                        <c:v>0.47124997897584769</c:v>
                      </c:pt>
                      <c:pt idx="82">
                        <c:v>0.31586342764827402</c:v>
                      </c:pt>
                      <c:pt idx="83">
                        <c:v>-5.9751253730177242E-2</c:v>
                      </c:pt>
                      <c:pt idx="84">
                        <c:v>1.347523875968113</c:v>
                      </c:pt>
                      <c:pt idx="85">
                        <c:v>1.2657473331490039</c:v>
                      </c:pt>
                      <c:pt idx="86">
                        <c:v>1.170216366860336</c:v>
                      </c:pt>
                      <c:pt idx="87">
                        <c:v>-0.79291781561580377</c:v>
                      </c:pt>
                      <c:pt idx="88">
                        <c:v>-0.89513432331833798</c:v>
                      </c:pt>
                      <c:pt idx="89">
                        <c:v>-0.87918723145782718</c:v>
                      </c:pt>
                      <c:pt idx="90">
                        <c:v>1.226955557835028</c:v>
                      </c:pt>
                      <c:pt idx="91">
                        <c:v>1.1130930401654211</c:v>
                      </c:pt>
                      <c:pt idx="92">
                        <c:v>0.79984808407970798</c:v>
                      </c:pt>
                      <c:pt idx="93">
                        <c:v>0.44970604085347221</c:v>
                      </c:pt>
                      <c:pt idx="94">
                        <c:v>0.16981578841059891</c:v>
                      </c:pt>
                      <c:pt idx="95">
                        <c:v>-0.13964545752144131</c:v>
                      </c:pt>
                      <c:pt idx="96">
                        <c:v>-0.35283064909677619</c:v>
                      </c:pt>
                      <c:pt idx="97">
                        <c:v>-0.54551987739141017</c:v>
                      </c:pt>
                      <c:pt idx="98">
                        <c:v>-0.86584761142018318</c:v>
                      </c:pt>
                      <c:pt idx="99">
                        <c:v>-2.515153169543181</c:v>
                      </c:pt>
                      <c:pt idx="100">
                        <c:v>-2.51283701693812</c:v>
                      </c:pt>
                      <c:pt idx="101">
                        <c:v>-2.4589663674787809</c:v>
                      </c:pt>
                      <c:pt idx="102">
                        <c:v>-2.3828264118813518</c:v>
                      </c:pt>
                      <c:pt idx="103">
                        <c:v>-2.403227046025846</c:v>
                      </c:pt>
                      <c:pt idx="104">
                        <c:v>-2.551938451001496</c:v>
                      </c:pt>
                      <c:pt idx="105">
                        <c:v>-2.6500149542234608</c:v>
                      </c:pt>
                      <c:pt idx="106">
                        <c:v>-2.7166225623427458</c:v>
                      </c:pt>
                      <c:pt idx="107">
                        <c:v>-2.7771856100326469</c:v>
                      </c:pt>
                      <c:pt idx="108">
                        <c:v>-2.7790920688256668</c:v>
                      </c:pt>
                      <c:pt idx="109">
                        <c:v>-2.51928592696094</c:v>
                      </c:pt>
                      <c:pt idx="110">
                        <c:v>-2.345105501609738</c:v>
                      </c:pt>
                      <c:pt idx="111">
                        <c:v>-2.209148913184579</c:v>
                      </c:pt>
                      <c:pt idx="112">
                        <c:v>-2.382859129185066</c:v>
                      </c:pt>
                      <c:pt idx="113">
                        <c:v>-2.5856840378142829</c:v>
                      </c:pt>
                      <c:pt idx="114">
                        <c:v>-2.2161256439954409</c:v>
                      </c:pt>
                      <c:pt idx="115">
                        <c:v>-2.5312359130841049</c:v>
                      </c:pt>
                      <c:pt idx="116">
                        <c:v>-2.2943108599177018</c:v>
                      </c:pt>
                      <c:pt idx="117">
                        <c:v>-1.950948499754372</c:v>
                      </c:pt>
                      <c:pt idx="118">
                        <c:v>-1.707264609402567</c:v>
                      </c:pt>
                      <c:pt idx="119">
                        <c:v>-1.41198933227521</c:v>
                      </c:pt>
                      <c:pt idx="120">
                        <c:v>-1.4249399376604359</c:v>
                      </c:pt>
                      <c:pt idx="121">
                        <c:v>-1.5320818080651051</c:v>
                      </c:pt>
                      <c:pt idx="122">
                        <c:v>-1.6575151829274699</c:v>
                      </c:pt>
                      <c:pt idx="123">
                        <c:v>-1.793320320110976</c:v>
                      </c:pt>
                      <c:pt idx="124">
                        <c:v>-1.677419870358833</c:v>
                      </c:pt>
                      <c:pt idx="125">
                        <c:v>-1.6276282092593919</c:v>
                      </c:pt>
                      <c:pt idx="126">
                        <c:v>-1.67634364684272</c:v>
                      </c:pt>
                      <c:pt idx="127">
                        <c:v>-1.605124943543057</c:v>
                      </c:pt>
                      <c:pt idx="128">
                        <c:v>-1.388135717766128</c:v>
                      </c:pt>
                      <c:pt idx="129">
                        <c:v>-0.33988511216282369</c:v>
                      </c:pt>
                      <c:pt idx="130">
                        <c:v>-0.40212509156095871</c:v>
                      </c:pt>
                      <c:pt idx="131">
                        <c:v>-0.47517783830771582</c:v>
                      </c:pt>
                      <c:pt idx="132">
                        <c:v>-0.57413412432465505</c:v>
                      </c:pt>
                      <c:pt idx="133">
                        <c:v>-0.6656096046954677</c:v>
                      </c:pt>
                      <c:pt idx="134">
                        <c:v>-0.57415204066779602</c:v>
                      </c:pt>
                      <c:pt idx="135">
                        <c:v>-0.38699205930828362</c:v>
                      </c:pt>
                      <c:pt idx="136">
                        <c:v>-0.2254952342231985</c:v>
                      </c:pt>
                      <c:pt idx="137">
                        <c:v>-4.4453343374212043E-2</c:v>
                      </c:pt>
                      <c:pt idx="138">
                        <c:v>-0.1006186243312414</c:v>
                      </c:pt>
                      <c:pt idx="139">
                        <c:v>-7.6929982008165892E-2</c:v>
                      </c:pt>
                      <c:pt idx="140">
                        <c:v>-0.20238807752986079</c:v>
                      </c:pt>
                      <c:pt idx="141">
                        <c:v>-0.26955703648036861</c:v>
                      </c:pt>
                      <c:pt idx="142">
                        <c:v>-0.38903320149695703</c:v>
                      </c:pt>
                      <c:pt idx="143">
                        <c:v>-0.27825882886488928</c:v>
                      </c:pt>
                      <c:pt idx="144">
                        <c:v>-4.5527458151189568E-2</c:v>
                      </c:pt>
                      <c:pt idx="145">
                        <c:v>0.13634592852599281</c:v>
                      </c:pt>
                      <c:pt idx="146">
                        <c:v>0.27322893167933587</c:v>
                      </c:pt>
                      <c:pt idx="147">
                        <c:v>0.27493151357058238</c:v>
                      </c:pt>
                      <c:pt idx="148">
                        <c:v>0.27095157498779032</c:v>
                      </c:pt>
                      <c:pt idx="149">
                        <c:v>0.37816416131200759</c:v>
                      </c:pt>
                      <c:pt idx="150">
                        <c:v>0.24294433940142801</c:v>
                      </c:pt>
                      <c:pt idx="151">
                        <c:v>9.2670545794469913E-2</c:v>
                      </c:pt>
                      <c:pt idx="152">
                        <c:v>-0.230727868085702</c:v>
                      </c:pt>
                      <c:pt idx="153">
                        <c:v>-0.43040914552148712</c:v>
                      </c:pt>
                      <c:pt idx="154">
                        <c:v>-0.67134763389240393</c:v>
                      </c:pt>
                      <c:pt idx="155">
                        <c:v>-0.69011313857644074</c:v>
                      </c:pt>
                      <c:pt idx="156">
                        <c:v>-0.3935883181722063</c:v>
                      </c:pt>
                      <c:pt idx="157">
                        <c:v>-0.1960444712517532</c:v>
                      </c:pt>
                      <c:pt idx="158">
                        <c:v>-0.1238896049376805</c:v>
                      </c:pt>
                      <c:pt idx="159">
                        <c:v>-0.23017400948079161</c:v>
                      </c:pt>
                      <c:pt idx="160">
                        <c:v>-0.28572796232543451</c:v>
                      </c:pt>
                      <c:pt idx="161">
                        <c:v>-0.42304336167300532</c:v>
                      </c:pt>
                      <c:pt idx="162">
                        <c:v>-0.66850501971942011</c:v>
                      </c:pt>
                      <c:pt idx="163">
                        <c:v>-0.97731492112467833</c:v>
                      </c:pt>
                      <c:pt idx="164">
                        <c:v>-1.0766735227181481</c:v>
                      </c:pt>
                      <c:pt idx="165">
                        <c:v>-1.18125910013872</c:v>
                      </c:pt>
                      <c:pt idx="166">
                        <c:v>-1.1610308837383989</c:v>
                      </c:pt>
                      <c:pt idx="167">
                        <c:v>-2.4401266152671282</c:v>
                      </c:pt>
                      <c:pt idx="168">
                        <c:v>-0.47328023255373081</c:v>
                      </c:pt>
                      <c:pt idx="169">
                        <c:v>-0.31089858275762822</c:v>
                      </c:pt>
                      <c:pt idx="170">
                        <c:v>-0.1959620279701276</c:v>
                      </c:pt>
                      <c:pt idx="171">
                        <c:v>-2.3586656962253461</c:v>
                      </c:pt>
                      <c:pt idx="172">
                        <c:v>-2.3624346688094011</c:v>
                      </c:pt>
                      <c:pt idx="173">
                        <c:v>-0.16082038318392969</c:v>
                      </c:pt>
                      <c:pt idx="174">
                        <c:v>-2.3527364862237401</c:v>
                      </c:pt>
                      <c:pt idx="175">
                        <c:v>-2.437217798289335</c:v>
                      </c:pt>
                      <c:pt idx="176">
                        <c:v>-2.660533481062727</c:v>
                      </c:pt>
                      <c:pt idx="177">
                        <c:v>-2.530596732861405</c:v>
                      </c:pt>
                      <c:pt idx="178">
                        <c:v>-2.352755705073347</c:v>
                      </c:pt>
                      <c:pt idx="179">
                        <c:v>-2.2079959488197711</c:v>
                      </c:pt>
                      <c:pt idx="180">
                        <c:v>-1.9291783581997859</c:v>
                      </c:pt>
                      <c:pt idx="181">
                        <c:v>-1.7569501246224839</c:v>
                      </c:pt>
                      <c:pt idx="182">
                        <c:v>-1.804043749145454</c:v>
                      </c:pt>
                      <c:pt idx="183">
                        <c:v>-1.962660328874239</c:v>
                      </c:pt>
                      <c:pt idx="184">
                        <c:v>-2.0800724897213891</c:v>
                      </c:pt>
                      <c:pt idx="185">
                        <c:v>-2.3677890511780331</c:v>
                      </c:pt>
                      <c:pt idx="186">
                        <c:v>-2.5124183795725328</c:v>
                      </c:pt>
                      <c:pt idx="187">
                        <c:v>-2.3545318648910731</c:v>
                      </c:pt>
                      <c:pt idx="188">
                        <c:v>-2.1312366803066909</c:v>
                      </c:pt>
                      <c:pt idx="189">
                        <c:v>-1.9783836913693691</c:v>
                      </c:pt>
                      <c:pt idx="190">
                        <c:v>-1.834098336262781</c:v>
                      </c:pt>
                      <c:pt idx="191">
                        <c:v>-1.8591725430297159</c:v>
                      </c:pt>
                      <c:pt idx="192">
                        <c:v>-2.1737550683391542</c:v>
                      </c:pt>
                      <c:pt idx="193">
                        <c:v>-2.387141002544074</c:v>
                      </c:pt>
                      <c:pt idx="194">
                        <c:v>-2.3188479476704118</c:v>
                      </c:pt>
                      <c:pt idx="195">
                        <c:v>-2.4469739868246991</c:v>
                      </c:pt>
                      <c:pt idx="196">
                        <c:v>-2.2064734418885159</c:v>
                      </c:pt>
                      <c:pt idx="197">
                        <c:v>-0.479455035241247</c:v>
                      </c:pt>
                      <c:pt idx="198">
                        <c:v>-0.47266239964255419</c:v>
                      </c:pt>
                      <c:pt idx="199">
                        <c:v>-0.44266703896225612</c:v>
                      </c:pt>
                      <c:pt idx="200">
                        <c:v>-2.4166139244146811</c:v>
                      </c:pt>
                      <c:pt idx="201">
                        <c:v>-2.4154867886461049</c:v>
                      </c:pt>
                      <c:pt idx="202">
                        <c:v>-2.5066172404029001</c:v>
                      </c:pt>
                      <c:pt idx="203">
                        <c:v>-2.683183134807551</c:v>
                      </c:pt>
                      <c:pt idx="204">
                        <c:v>-2.7357894953516859</c:v>
                      </c:pt>
                      <c:pt idx="205">
                        <c:v>-2.651186803182541</c:v>
                      </c:pt>
                      <c:pt idx="206">
                        <c:v>-2.6189139895736</c:v>
                      </c:pt>
                      <c:pt idx="207">
                        <c:v>-2.5828471929885422</c:v>
                      </c:pt>
                      <c:pt idx="208">
                        <c:v>-2.559177749723244</c:v>
                      </c:pt>
                      <c:pt idx="209">
                        <c:v>-2.3018153801704422</c:v>
                      </c:pt>
                      <c:pt idx="210">
                        <c:v>-2.1730820472322581</c:v>
                      </c:pt>
                      <c:pt idx="211">
                        <c:v>-2.070919662111335</c:v>
                      </c:pt>
                      <c:pt idx="212">
                        <c:v>-2.0485906009089989</c:v>
                      </c:pt>
                      <c:pt idx="213">
                        <c:v>-2.0402693674389769</c:v>
                      </c:pt>
                      <c:pt idx="214">
                        <c:v>-1.879823182464992</c:v>
                      </c:pt>
                      <c:pt idx="215">
                        <c:v>-1.8447583746176739</c:v>
                      </c:pt>
                      <c:pt idx="216">
                        <c:v>-1.82093714349626</c:v>
                      </c:pt>
                      <c:pt idx="217">
                        <c:v>-1.8919665518010409</c:v>
                      </c:pt>
                      <c:pt idx="218">
                        <c:v>-2.0059599408493138</c:v>
                      </c:pt>
                      <c:pt idx="219">
                        <c:v>-1.8752940493565571</c:v>
                      </c:pt>
                      <c:pt idx="220">
                        <c:v>-1.5549726816776119</c:v>
                      </c:pt>
                      <c:pt idx="221">
                        <c:v>-1.1379927799785181</c:v>
                      </c:pt>
                      <c:pt idx="222">
                        <c:v>-0.95036081469420808</c:v>
                      </c:pt>
                      <c:pt idx="223">
                        <c:v>-0.89437487251216641</c:v>
                      </c:pt>
                      <c:pt idx="224">
                        <c:v>-1.0526336746948191</c:v>
                      </c:pt>
                      <c:pt idx="225">
                        <c:v>-1.0824189397187149</c:v>
                      </c:pt>
                      <c:pt idx="226">
                        <c:v>-0.93149472883449558</c:v>
                      </c:pt>
                      <c:pt idx="227">
                        <c:v>-0.64521716673455809</c:v>
                      </c:pt>
                      <c:pt idx="228">
                        <c:v>-0.55093789803837745</c:v>
                      </c:pt>
                      <c:pt idx="229">
                        <c:v>-0.48843816882972041</c:v>
                      </c:pt>
                      <c:pt idx="230">
                        <c:v>-0.36924678407251288</c:v>
                      </c:pt>
                      <c:pt idx="231">
                        <c:v>-4.4843325229790468E-2</c:v>
                      </c:pt>
                      <c:pt idx="232">
                        <c:v>1.201794540492695E-2</c:v>
                      </c:pt>
                      <c:pt idx="233">
                        <c:v>0.66371932248968502</c:v>
                      </c:pt>
                      <c:pt idx="234">
                        <c:v>0.89259953211301268</c:v>
                      </c:pt>
                      <c:pt idx="235">
                        <c:v>0.83679213250285056</c:v>
                      </c:pt>
                      <c:pt idx="236">
                        <c:v>0.94768191035859051</c:v>
                      </c:pt>
                      <c:pt idx="237">
                        <c:v>1.0739575117820459</c:v>
                      </c:pt>
                      <c:pt idx="238">
                        <c:v>1.327827706691759</c:v>
                      </c:pt>
                      <c:pt idx="239">
                        <c:v>1.563425423335669</c:v>
                      </c:pt>
                      <c:pt idx="240">
                        <c:v>1.403588351649995</c:v>
                      </c:pt>
                      <c:pt idx="241">
                        <c:v>2.1607853117150451</c:v>
                      </c:pt>
                      <c:pt idx="242">
                        <c:v>2.3282736053022228</c:v>
                      </c:pt>
                      <c:pt idx="243">
                        <c:v>2.4325280799084652</c:v>
                      </c:pt>
                      <c:pt idx="244">
                        <c:v>2.530680106495319</c:v>
                      </c:pt>
                      <c:pt idx="245">
                        <c:v>2.646096238214048</c:v>
                      </c:pt>
                      <c:pt idx="246">
                        <c:v>2.5863840982703681</c:v>
                      </c:pt>
                      <c:pt idx="247">
                        <c:v>2.468522326495199</c:v>
                      </c:pt>
                      <c:pt idx="248">
                        <c:v>2.480149992385881</c:v>
                      </c:pt>
                      <c:pt idx="249">
                        <c:v>2.5017985251673038</c:v>
                      </c:pt>
                      <c:pt idx="250">
                        <c:v>2.2941893157358408</c:v>
                      </c:pt>
                      <c:pt idx="251">
                        <c:v>2.0051476096130778</c:v>
                      </c:pt>
                      <c:pt idx="252">
                        <c:v>1.8038527833944129</c:v>
                      </c:pt>
                      <c:pt idx="253">
                        <c:v>1.6801707954678851</c:v>
                      </c:pt>
                      <c:pt idx="254">
                        <c:v>1.592337001104325</c:v>
                      </c:pt>
                      <c:pt idx="255">
                        <c:v>1.5453890022058601</c:v>
                      </c:pt>
                      <c:pt idx="256">
                        <c:v>1.464264982046781</c:v>
                      </c:pt>
                      <c:pt idx="257">
                        <c:v>1.473969257984761</c:v>
                      </c:pt>
                      <c:pt idx="258">
                        <c:v>1.543290020320361</c:v>
                      </c:pt>
                      <c:pt idx="259">
                        <c:v>1.381372815412989</c:v>
                      </c:pt>
                      <c:pt idx="260">
                        <c:v>1.292433061741026</c:v>
                      </c:pt>
                      <c:pt idx="261">
                        <c:v>1.0144760176484591</c:v>
                      </c:pt>
                      <c:pt idx="262">
                        <c:v>0.65642077274823207</c:v>
                      </c:pt>
                      <c:pt idx="263">
                        <c:v>0.31768507870466112</c:v>
                      </c:pt>
                      <c:pt idx="264">
                        <c:v>0.29415453568602018</c:v>
                      </c:pt>
                      <c:pt idx="265">
                        <c:v>0.35970904256308972</c:v>
                      </c:pt>
                      <c:pt idx="266">
                        <c:v>0.47241831383921551</c:v>
                      </c:pt>
                      <c:pt idx="267">
                        <c:v>0.59256556686222706</c:v>
                      </c:pt>
                      <c:pt idx="268">
                        <c:v>0.65384251963945084</c:v>
                      </c:pt>
                      <c:pt idx="269">
                        <c:v>0.62097387603002008</c:v>
                      </c:pt>
                      <c:pt idx="270">
                        <c:v>0.57848607803072682</c:v>
                      </c:pt>
                      <c:pt idx="271">
                        <c:v>0.69253771995182134</c:v>
                      </c:pt>
                      <c:pt idx="272">
                        <c:v>0.84084777711350456</c:v>
                      </c:pt>
                      <c:pt idx="273">
                        <c:v>0.79737205524408372</c:v>
                      </c:pt>
                      <c:pt idx="274">
                        <c:v>0.90117167535633402</c:v>
                      </c:pt>
                      <c:pt idx="275">
                        <c:v>0.25459040385398413</c:v>
                      </c:pt>
                      <c:pt idx="276">
                        <c:v>8.8608845122703297E-2</c:v>
                      </c:pt>
                      <c:pt idx="277">
                        <c:v>8.2764431243208425E-2</c:v>
                      </c:pt>
                      <c:pt idx="278">
                        <c:v>0.26344291653326268</c:v>
                      </c:pt>
                      <c:pt idx="279">
                        <c:v>0.4436090325103243</c:v>
                      </c:pt>
                      <c:pt idx="280">
                        <c:v>0.55429753431011242</c:v>
                      </c:pt>
                      <c:pt idx="281">
                        <c:v>0.50094002390772119</c:v>
                      </c:pt>
                      <c:pt idx="282">
                        <c:v>0.27602386098167742</c:v>
                      </c:pt>
                      <c:pt idx="283">
                        <c:v>1.208514008354963</c:v>
                      </c:pt>
                      <c:pt idx="284">
                        <c:v>1.2328174999021739</c:v>
                      </c:pt>
                      <c:pt idx="285">
                        <c:v>-8.7768563153893652E-3</c:v>
                      </c:pt>
                      <c:pt idx="286">
                        <c:v>1.0179157841662509</c:v>
                      </c:pt>
                      <c:pt idx="287">
                        <c:v>-0.21394610370408809</c:v>
                      </c:pt>
                      <c:pt idx="288">
                        <c:v>0.84934810142223549</c:v>
                      </c:pt>
                      <c:pt idx="289">
                        <c:v>0.84571716855079315</c:v>
                      </c:pt>
                      <c:pt idx="290">
                        <c:v>0.82562387651415903</c:v>
                      </c:pt>
                      <c:pt idx="291">
                        <c:v>0.92163338743400458</c:v>
                      </c:pt>
                      <c:pt idx="292">
                        <c:v>1.0949946900586389</c:v>
                      </c:pt>
                      <c:pt idx="293">
                        <c:v>1.2447074241196141</c:v>
                      </c:pt>
                      <c:pt idx="294">
                        <c:v>1.2331738624191619</c:v>
                      </c:pt>
                      <c:pt idx="295">
                        <c:v>1.03097885350826</c:v>
                      </c:pt>
                      <c:pt idx="296">
                        <c:v>0.76712849935860239</c:v>
                      </c:pt>
                      <c:pt idx="297">
                        <c:v>0.53532069063862964</c:v>
                      </c:pt>
                      <c:pt idx="298">
                        <c:v>0.22748422358344719</c:v>
                      </c:pt>
                      <c:pt idx="299">
                        <c:v>-1.2904828118353889E-2</c:v>
                      </c:pt>
                      <c:pt idx="300">
                        <c:v>-0.17539215846153289</c:v>
                      </c:pt>
                      <c:pt idx="301">
                        <c:v>-0.1192598536857379</c:v>
                      </c:pt>
                      <c:pt idx="302">
                        <c:v>-4.9569594448106623E-2</c:v>
                      </c:pt>
                      <c:pt idx="303">
                        <c:v>4.6515994891114458E-2</c:v>
                      </c:pt>
                      <c:pt idx="304">
                        <c:v>-1.7084373640093711E-2</c:v>
                      </c:pt>
                      <c:pt idx="305">
                        <c:v>-0.15481083583518979</c:v>
                      </c:pt>
                      <c:pt idx="306">
                        <c:v>-0.22586339397642999</c:v>
                      </c:pt>
                      <c:pt idx="307">
                        <c:v>-0.33931817354153609</c:v>
                      </c:pt>
                      <c:pt idx="308">
                        <c:v>-0.42577138021961092</c:v>
                      </c:pt>
                      <c:pt idx="309">
                        <c:v>-0.46079091443804798</c:v>
                      </c:pt>
                      <c:pt idx="310">
                        <c:v>-0.29814163428499107</c:v>
                      </c:pt>
                      <c:pt idx="311">
                        <c:v>-0.27500932983283549</c:v>
                      </c:pt>
                      <c:pt idx="312">
                        <c:v>-0.33462279572074061</c:v>
                      </c:pt>
                      <c:pt idx="313">
                        <c:v>-0.40804500753713813</c:v>
                      </c:pt>
                      <c:pt idx="314">
                        <c:v>-0.7582294116090541</c:v>
                      </c:pt>
                      <c:pt idx="315">
                        <c:v>-0.57852083224684614</c:v>
                      </c:pt>
                      <c:pt idx="316">
                        <c:v>-0.76818942911763588</c:v>
                      </c:pt>
                      <c:pt idx="317">
                        <c:v>-0.97898218985728358</c:v>
                      </c:pt>
                      <c:pt idx="318">
                        <c:v>-1.131488904373025</c:v>
                      </c:pt>
                      <c:pt idx="319">
                        <c:v>-1.3524733479550051</c:v>
                      </c:pt>
                      <c:pt idx="320">
                        <c:v>-1.615758427725716</c:v>
                      </c:pt>
                      <c:pt idx="321">
                        <c:v>-1.7605094143254549</c:v>
                      </c:pt>
                      <c:pt idx="322">
                        <c:v>-1.661684457389333</c:v>
                      </c:pt>
                      <c:pt idx="323">
                        <c:v>-1.650544885056223</c:v>
                      </c:pt>
                      <c:pt idx="324">
                        <c:v>-1.5790854436992789</c:v>
                      </c:pt>
                      <c:pt idx="325">
                        <c:v>-1.316606011837226</c:v>
                      </c:pt>
                      <c:pt idx="326">
                        <c:v>-1.1088875047187421</c:v>
                      </c:pt>
                      <c:pt idx="327">
                        <c:v>-1.02391281024048</c:v>
                      </c:pt>
                      <c:pt idx="328">
                        <c:v>-1.1354931932953951</c:v>
                      </c:pt>
                      <c:pt idx="329">
                        <c:v>-1.181756254595242</c:v>
                      </c:pt>
                      <c:pt idx="330">
                        <c:v>-1.244007886173544</c:v>
                      </c:pt>
                      <c:pt idx="331">
                        <c:v>-1.3541704602359379</c:v>
                      </c:pt>
                      <c:pt idx="332">
                        <c:v>-1.1092206492882719</c:v>
                      </c:pt>
                      <c:pt idx="333">
                        <c:v>-0.80289706042686482</c:v>
                      </c:pt>
                      <c:pt idx="334">
                        <c:v>-0.51795849689630213</c:v>
                      </c:pt>
                      <c:pt idx="335">
                        <c:v>-0.44297886932838298</c:v>
                      </c:pt>
                      <c:pt idx="336">
                        <c:v>2.1738221079416178</c:v>
                      </c:pt>
                      <c:pt idx="337">
                        <c:v>1.925475826546859</c:v>
                      </c:pt>
                      <c:pt idx="338">
                        <c:v>-0.93380826585298415</c:v>
                      </c:pt>
                      <c:pt idx="339">
                        <c:v>1.270713550390778</c:v>
                      </c:pt>
                      <c:pt idx="340">
                        <c:v>1.1222886081532339</c:v>
                      </c:pt>
                      <c:pt idx="341">
                        <c:v>1.0545682900480571</c:v>
                      </c:pt>
                      <c:pt idx="342">
                        <c:v>-1.107412108185913</c:v>
                      </c:pt>
                      <c:pt idx="343">
                        <c:v>-0.93345313892284709</c:v>
                      </c:pt>
                      <c:pt idx="344">
                        <c:v>-0.8523053359877627</c:v>
                      </c:pt>
                      <c:pt idx="345">
                        <c:v>-0.82687376678319635</c:v>
                      </c:pt>
                      <c:pt idx="346">
                        <c:v>-0.74918339629678776</c:v>
                      </c:pt>
                      <c:pt idx="347">
                        <c:v>-0.71087675621906232</c:v>
                      </c:pt>
                      <c:pt idx="348">
                        <c:v>-0.71766288985015969</c:v>
                      </c:pt>
                      <c:pt idx="349">
                        <c:v>-0.6497091280146321</c:v>
                      </c:pt>
                      <c:pt idx="350">
                        <c:v>-0.64409388248753419</c:v>
                      </c:pt>
                      <c:pt idx="351">
                        <c:v>-0.80565331252535</c:v>
                      </c:pt>
                      <c:pt idx="352">
                        <c:v>-1.0021672758087901</c:v>
                      </c:pt>
                      <c:pt idx="353">
                        <c:v>-0.98508162077582673</c:v>
                      </c:pt>
                      <c:pt idx="354">
                        <c:v>-0.8703002255736727</c:v>
                      </c:pt>
                      <c:pt idx="355">
                        <c:v>-0.8492529036859181</c:v>
                      </c:pt>
                      <c:pt idx="356">
                        <c:v>-0.94326155523310451</c:v>
                      </c:pt>
                      <c:pt idx="357">
                        <c:v>-0.89329477669843638</c:v>
                      </c:pt>
                      <c:pt idx="358">
                        <c:v>-0.6659024053528263</c:v>
                      </c:pt>
                      <c:pt idx="359">
                        <c:v>-0.5828097855589871</c:v>
                      </c:pt>
                      <c:pt idx="360">
                        <c:v>-0.68375118413035529</c:v>
                      </c:pt>
                      <c:pt idx="361">
                        <c:v>-0.89238395997480802</c:v>
                      </c:pt>
                      <c:pt idx="362">
                        <c:v>-0.87434612885983254</c:v>
                      </c:pt>
                      <c:pt idx="363">
                        <c:v>-0.77728996587516241</c:v>
                      </c:pt>
                      <c:pt idx="364">
                        <c:v>-0.49608369938116931</c:v>
                      </c:pt>
                      <c:pt idx="365">
                        <c:v>-9.8304701635016603E-2</c:v>
                      </c:pt>
                      <c:pt idx="366">
                        <c:v>0.2672724497002244</c:v>
                      </c:pt>
                      <c:pt idx="367">
                        <c:v>0.46546708549346572</c:v>
                      </c:pt>
                      <c:pt idx="368">
                        <c:v>0.55406964134004622</c:v>
                      </c:pt>
                      <c:pt idx="369">
                        <c:v>0.47265151510804909</c:v>
                      </c:pt>
                      <c:pt idx="370">
                        <c:v>0.41385928569149583</c:v>
                      </c:pt>
                      <c:pt idx="371">
                        <c:v>0.32082307846993702</c:v>
                      </c:pt>
                      <c:pt idx="372">
                        <c:v>0.26634553796242122</c:v>
                      </c:pt>
                      <c:pt idx="373">
                        <c:v>1.691935288235423E-2</c:v>
                      </c:pt>
                      <c:pt idx="374">
                        <c:v>-0.23703048976672</c:v>
                      </c:pt>
                      <c:pt idx="375">
                        <c:v>-0.34105681811931238</c:v>
                      </c:pt>
                      <c:pt idx="376">
                        <c:v>-0.27545045816490499</c:v>
                      </c:pt>
                      <c:pt idx="377">
                        <c:v>8.4933744645071765E-2</c:v>
                      </c:pt>
                      <c:pt idx="378">
                        <c:v>0.45352870433414888</c:v>
                      </c:pt>
                      <c:pt idx="379">
                        <c:v>0.88547091447864823</c:v>
                      </c:pt>
                      <c:pt idx="380">
                        <c:v>1.2813206557731429</c:v>
                      </c:pt>
                      <c:pt idx="381">
                        <c:v>1.570177477965202</c:v>
                      </c:pt>
                      <c:pt idx="382">
                        <c:v>1.767851522332029</c:v>
                      </c:pt>
                      <c:pt idx="383">
                        <c:v>1.826003455959853</c:v>
                      </c:pt>
                      <c:pt idx="384">
                        <c:v>1.8448871907668041</c:v>
                      </c:pt>
                      <c:pt idx="385">
                        <c:v>1.881819989610964</c:v>
                      </c:pt>
                      <c:pt idx="386">
                        <c:v>1.895780645247422</c:v>
                      </c:pt>
                      <c:pt idx="387">
                        <c:v>2.0060668729059898</c:v>
                      </c:pt>
                      <c:pt idx="388">
                        <c:v>2.0160161371271119</c:v>
                      </c:pt>
                      <c:pt idx="389">
                        <c:v>1.9166882631335851</c:v>
                      </c:pt>
                      <c:pt idx="390">
                        <c:v>1.7413589575421919</c:v>
                      </c:pt>
                      <c:pt idx="391">
                        <c:v>1.7267339450451791</c:v>
                      </c:pt>
                      <c:pt idx="392">
                        <c:v>1.8744449434720889</c:v>
                      </c:pt>
                      <c:pt idx="393">
                        <c:v>1.970192928584636</c:v>
                      </c:pt>
                      <c:pt idx="394">
                        <c:v>2.0699694099282109</c:v>
                      </c:pt>
                      <c:pt idx="395">
                        <c:v>2.058911529288296</c:v>
                      </c:pt>
                      <c:pt idx="396">
                        <c:v>2.196257611840688</c:v>
                      </c:pt>
                      <c:pt idx="397">
                        <c:v>2.339680553288991</c:v>
                      </c:pt>
                      <c:pt idx="398">
                        <c:v>2.420020607039004</c:v>
                      </c:pt>
                      <c:pt idx="399">
                        <c:v>2.5606021825548142</c:v>
                      </c:pt>
                      <c:pt idx="400">
                        <c:v>2.6842904352839572</c:v>
                      </c:pt>
                      <c:pt idx="401">
                        <c:v>2.5221855998123028</c:v>
                      </c:pt>
                      <c:pt idx="402">
                        <c:v>2.364360819136385</c:v>
                      </c:pt>
                      <c:pt idx="403">
                        <c:v>2.3011372219331281</c:v>
                      </c:pt>
                      <c:pt idx="404">
                        <c:v>2.278982081828854</c:v>
                      </c:pt>
                      <c:pt idx="405">
                        <c:v>2.1805769070592049</c:v>
                      </c:pt>
                      <c:pt idx="406">
                        <c:v>2.1006068625404719</c:v>
                      </c:pt>
                      <c:pt idx="407">
                        <c:v>2.0347289719275361</c:v>
                      </c:pt>
                      <c:pt idx="408">
                        <c:v>2.0576257183522562</c:v>
                      </c:pt>
                      <c:pt idx="409">
                        <c:v>2.2016628504302802</c:v>
                      </c:pt>
                      <c:pt idx="410">
                        <c:v>2.3508379542093292</c:v>
                      </c:pt>
                      <c:pt idx="411">
                        <c:v>2.1502634737181179</c:v>
                      </c:pt>
                      <c:pt idx="412">
                        <c:v>1.927369053855615</c:v>
                      </c:pt>
                      <c:pt idx="413">
                        <c:v>1.67823650325351</c:v>
                      </c:pt>
                      <c:pt idx="414">
                        <c:v>1.687417018435182</c:v>
                      </c:pt>
                      <c:pt idx="415">
                        <c:v>1.579687767326645</c:v>
                      </c:pt>
                      <c:pt idx="416">
                        <c:v>1.7351411411377591</c:v>
                      </c:pt>
                      <c:pt idx="417">
                        <c:v>2.4766788808181488</c:v>
                      </c:pt>
                      <c:pt idx="418">
                        <c:v>1.889737135864263</c:v>
                      </c:pt>
                      <c:pt idx="419">
                        <c:v>1.8834348407032291</c:v>
                      </c:pt>
                      <c:pt idx="420">
                        <c:v>1.827734343958471</c:v>
                      </c:pt>
                      <c:pt idx="421">
                        <c:v>1.8383724284358389</c:v>
                      </c:pt>
                      <c:pt idx="422">
                        <c:v>2.0263413592345381</c:v>
                      </c:pt>
                      <c:pt idx="423">
                        <c:v>2.8783138916421418</c:v>
                      </c:pt>
                      <c:pt idx="424">
                        <c:v>2.0707740050392731</c:v>
                      </c:pt>
                      <c:pt idx="425">
                        <c:v>2.0139065319549601</c:v>
                      </c:pt>
                      <c:pt idx="426">
                        <c:v>1.8399209604966891</c:v>
                      </c:pt>
                      <c:pt idx="427">
                        <c:v>1.7540002262287639</c:v>
                      </c:pt>
                      <c:pt idx="428">
                        <c:v>1.762777877837344</c:v>
                      </c:pt>
                      <c:pt idx="429">
                        <c:v>1.7086375384974151</c:v>
                      </c:pt>
                      <c:pt idx="430">
                        <c:v>1.5379261960301731</c:v>
                      </c:pt>
                      <c:pt idx="431">
                        <c:v>1.432470451482452</c:v>
                      </c:pt>
                      <c:pt idx="432">
                        <c:v>1.3099279931608889</c:v>
                      </c:pt>
                      <c:pt idx="433">
                        <c:v>1.315786868807856</c:v>
                      </c:pt>
                      <c:pt idx="434">
                        <c:v>1.5837306876574719</c:v>
                      </c:pt>
                      <c:pt idx="435">
                        <c:v>1.864044961746181</c:v>
                      </c:pt>
                      <c:pt idx="436">
                        <c:v>1.9259305051088931</c:v>
                      </c:pt>
                      <c:pt idx="437">
                        <c:v>1.8357162580669479</c:v>
                      </c:pt>
                      <c:pt idx="438">
                        <c:v>1.664277805250638</c:v>
                      </c:pt>
                      <c:pt idx="439">
                        <c:v>1.4508733244531711</c:v>
                      </c:pt>
                      <c:pt idx="440">
                        <c:v>1.3747107429671941</c:v>
                      </c:pt>
                      <c:pt idx="441">
                        <c:v>1.3045950637904</c:v>
                      </c:pt>
                      <c:pt idx="442">
                        <c:v>1.1794673505752269</c:v>
                      </c:pt>
                      <c:pt idx="443">
                        <c:v>1.1569514391964071</c:v>
                      </c:pt>
                      <c:pt idx="444">
                        <c:v>1.209041958758482</c:v>
                      </c:pt>
                      <c:pt idx="445">
                        <c:v>1.2058122604478321</c:v>
                      </c:pt>
                      <c:pt idx="446">
                        <c:v>1.119406488357358</c:v>
                      </c:pt>
                      <c:pt idx="447">
                        <c:v>1.1635779279791389</c:v>
                      </c:pt>
                      <c:pt idx="448">
                        <c:v>1.2266957745717531</c:v>
                      </c:pt>
                      <c:pt idx="449">
                        <c:v>1.3049326681598761</c:v>
                      </c:pt>
                      <c:pt idx="450">
                        <c:v>1.283206915833196</c:v>
                      </c:pt>
                      <c:pt idx="451">
                        <c:v>1.2317202746068681</c:v>
                      </c:pt>
                      <c:pt idx="452">
                        <c:v>1.220564197663597</c:v>
                      </c:pt>
                      <c:pt idx="453">
                        <c:v>1.155181595383004</c:v>
                      </c:pt>
                      <c:pt idx="454">
                        <c:v>1.119786712327306</c:v>
                      </c:pt>
                      <c:pt idx="455">
                        <c:v>1.0223779656436069</c:v>
                      </c:pt>
                      <c:pt idx="456">
                        <c:v>0.96175344853584244</c:v>
                      </c:pt>
                      <c:pt idx="457">
                        <c:v>0.92692806965817909</c:v>
                      </c:pt>
                      <c:pt idx="458">
                        <c:v>0.96926336581686734</c:v>
                      </c:pt>
                      <c:pt idx="459">
                        <c:v>0.99578006434908317</c:v>
                      </c:pt>
                      <c:pt idx="460">
                        <c:v>0.69888414574236601</c:v>
                      </c:pt>
                      <c:pt idx="461">
                        <c:v>0.42149076373924821</c:v>
                      </c:pt>
                      <c:pt idx="462">
                        <c:v>0.27910138151344988</c:v>
                      </c:pt>
                      <c:pt idx="463">
                        <c:v>0.27702311047657102</c:v>
                      </c:pt>
                      <c:pt idx="464">
                        <c:v>0.30882317374478668</c:v>
                      </c:pt>
                      <c:pt idx="465">
                        <c:v>0.57543857187385739</c:v>
                      </c:pt>
                      <c:pt idx="466">
                        <c:v>0.83022874804281643</c:v>
                      </c:pt>
                      <c:pt idx="467">
                        <c:v>0.84949624629353526</c:v>
                      </c:pt>
                      <c:pt idx="468">
                        <c:v>0.87339713034230093</c:v>
                      </c:pt>
                      <c:pt idx="469">
                        <c:v>0.96615724401983016</c:v>
                      </c:pt>
                      <c:pt idx="470">
                        <c:v>0.94009000204516424</c:v>
                      </c:pt>
                      <c:pt idx="471">
                        <c:v>0.94423039626852567</c:v>
                      </c:pt>
                      <c:pt idx="472">
                        <c:v>0.78664459579569979</c:v>
                      </c:pt>
                      <c:pt idx="473">
                        <c:v>0.5245511300552721</c:v>
                      </c:pt>
                      <c:pt idx="474">
                        <c:v>0.42857547371239257</c:v>
                      </c:pt>
                      <c:pt idx="475">
                        <c:v>0.26605047218151961</c:v>
                      </c:pt>
                      <c:pt idx="476">
                        <c:v>0.17274034289163689</c:v>
                      </c:pt>
                      <c:pt idx="477">
                        <c:v>0.22064295107599119</c:v>
                      </c:pt>
                      <c:pt idx="478">
                        <c:v>0.37843746486760838</c:v>
                      </c:pt>
                      <c:pt idx="479">
                        <c:v>0.51357427886804552</c:v>
                      </c:pt>
                      <c:pt idx="480">
                        <c:v>0.70866205772365287</c:v>
                      </c:pt>
                      <c:pt idx="481">
                        <c:v>0.88810928333133898</c:v>
                      </c:pt>
                      <c:pt idx="482">
                        <c:v>0.93088149070082415</c:v>
                      </c:pt>
                      <c:pt idx="483">
                        <c:v>0.96634583705838095</c:v>
                      </c:pt>
                      <c:pt idx="484">
                        <c:v>1.200876054055231</c:v>
                      </c:pt>
                      <c:pt idx="485">
                        <c:v>1.2755136986703841</c:v>
                      </c:pt>
                      <c:pt idx="486">
                        <c:v>1.3460044005940179</c:v>
                      </c:pt>
                      <c:pt idx="487">
                        <c:v>1.530256111579136</c:v>
                      </c:pt>
                      <c:pt idx="488">
                        <c:v>1.6511805075935759</c:v>
                      </c:pt>
                      <c:pt idx="489">
                        <c:v>1.8773801747740799</c:v>
                      </c:pt>
                      <c:pt idx="490">
                        <c:v>2.027998440370347</c:v>
                      </c:pt>
                      <c:pt idx="491">
                        <c:v>2.043482200291149</c:v>
                      </c:pt>
                      <c:pt idx="492">
                        <c:v>1.978732355218769</c:v>
                      </c:pt>
                      <c:pt idx="493">
                        <c:v>1.831123196106585</c:v>
                      </c:pt>
                      <c:pt idx="494">
                        <c:v>1.6468955269744441</c:v>
                      </c:pt>
                      <c:pt idx="495">
                        <c:v>1.500434749088893</c:v>
                      </c:pt>
                      <c:pt idx="496">
                        <c:v>1.5837887355216469</c:v>
                      </c:pt>
                      <c:pt idx="497">
                        <c:v>1.6589410233070789</c:v>
                      </c:pt>
                      <c:pt idx="498">
                        <c:v>1.736386632466975</c:v>
                      </c:pt>
                      <c:pt idx="499">
                        <c:v>1.929081688438729</c:v>
                      </c:pt>
                      <c:pt idx="500">
                        <c:v>2.0439039945967572</c:v>
                      </c:pt>
                      <c:pt idx="501">
                        <c:v>2.2077976008289868</c:v>
                      </c:pt>
                      <c:pt idx="502">
                        <c:v>2.3596894528278982</c:v>
                      </c:pt>
                      <c:pt idx="503">
                        <c:v>2.329452563452254</c:v>
                      </c:pt>
                      <c:pt idx="504">
                        <c:v>2.2144326855157268</c:v>
                      </c:pt>
                      <c:pt idx="505">
                        <c:v>1.967607731473876</c:v>
                      </c:pt>
                      <c:pt idx="506">
                        <c:v>1.6838637671966139</c:v>
                      </c:pt>
                      <c:pt idx="507">
                        <c:v>1.3946770324383539</c:v>
                      </c:pt>
                      <c:pt idx="508">
                        <c:v>1.3170101847599771</c:v>
                      </c:pt>
                      <c:pt idx="509">
                        <c:v>1.2507415024817461</c:v>
                      </c:pt>
                      <c:pt idx="510">
                        <c:v>1.175998967996535</c:v>
                      </c:pt>
                      <c:pt idx="511">
                        <c:v>1.1052189914686039</c:v>
                      </c:pt>
                      <c:pt idx="512">
                        <c:v>1.146173272140723</c:v>
                      </c:pt>
                      <c:pt idx="513">
                        <c:v>1.3378743373815969</c:v>
                      </c:pt>
                      <c:pt idx="514">
                        <c:v>1.511321293334368</c:v>
                      </c:pt>
                      <c:pt idx="515">
                        <c:v>1.5991062961667319</c:v>
                      </c:pt>
                      <c:pt idx="516">
                        <c:v>1.690864263974486</c:v>
                      </c:pt>
                      <c:pt idx="517">
                        <c:v>1.6637029783245749</c:v>
                      </c:pt>
                      <c:pt idx="518">
                        <c:v>1.4020787842067211</c:v>
                      </c:pt>
                      <c:pt idx="519">
                        <c:v>1.210225959280075</c:v>
                      </c:pt>
                      <c:pt idx="520">
                        <c:v>1.1361679962266999</c:v>
                      </c:pt>
                      <c:pt idx="521">
                        <c:v>1.098015172888293</c:v>
                      </c:pt>
                      <c:pt idx="522">
                        <c:v>1.1208513752947791</c:v>
                      </c:pt>
                      <c:pt idx="523">
                        <c:v>0.95041234019474441</c:v>
                      </c:pt>
                      <c:pt idx="524">
                        <c:v>0.82181341673239561</c:v>
                      </c:pt>
                      <c:pt idx="525">
                        <c:v>0.82463348463377451</c:v>
                      </c:pt>
                      <c:pt idx="526">
                        <c:v>0.87948747962299467</c:v>
                      </c:pt>
                      <c:pt idx="527">
                        <c:v>0.93096990867821916</c:v>
                      </c:pt>
                      <c:pt idx="528">
                        <c:v>0.91023887242178969</c:v>
                      </c:pt>
                      <c:pt idx="529">
                        <c:v>0.79209977416993282</c:v>
                      </c:pt>
                      <c:pt idx="530">
                        <c:v>0.71146464110496588</c:v>
                      </c:pt>
                      <c:pt idx="531">
                        <c:v>0.82552872304496372</c:v>
                      </c:pt>
                      <c:pt idx="532">
                        <c:v>0.88921622318929416</c:v>
                      </c:pt>
                      <c:pt idx="533">
                        <c:v>0.95587060647392297</c:v>
                      </c:pt>
                      <c:pt idx="534">
                        <c:v>0.90628260544773342</c:v>
                      </c:pt>
                      <c:pt idx="535">
                        <c:v>0.68011608573412141</c:v>
                      </c:pt>
                      <c:pt idx="536">
                        <c:v>0.42639511682416931</c:v>
                      </c:pt>
                      <c:pt idx="537">
                        <c:v>0.18262179856716601</c:v>
                      </c:pt>
                      <c:pt idx="538">
                        <c:v>9.4859767337980225E-3</c:v>
                      </c:pt>
                      <c:pt idx="539">
                        <c:v>-0.12916166834718351</c:v>
                      </c:pt>
                      <c:pt idx="540">
                        <c:v>-0.2159334982736372</c:v>
                      </c:pt>
                      <c:pt idx="541">
                        <c:v>-0.15816317094451929</c:v>
                      </c:pt>
                      <c:pt idx="542">
                        <c:v>-0.1606678035178489</c:v>
                      </c:pt>
                      <c:pt idx="543">
                        <c:v>-0.2315564500396449</c:v>
                      </c:pt>
                      <c:pt idx="544">
                        <c:v>-0.5003078432735697</c:v>
                      </c:pt>
                      <c:pt idx="545">
                        <c:v>-0.66646179521062077</c:v>
                      </c:pt>
                      <c:pt idx="546">
                        <c:v>-0.70044951479815354</c:v>
                      </c:pt>
                      <c:pt idx="547">
                        <c:v>-0.64362413457061118</c:v>
                      </c:pt>
                      <c:pt idx="548">
                        <c:v>-0.73618094986770033</c:v>
                      </c:pt>
                      <c:pt idx="549">
                        <c:v>-0.98184324341967122</c:v>
                      </c:pt>
                      <c:pt idx="550">
                        <c:v>-1.042990820854524</c:v>
                      </c:pt>
                      <c:pt idx="551">
                        <c:v>-1.104632377846849</c:v>
                      </c:pt>
                      <c:pt idx="552">
                        <c:v>-1.081051725249065</c:v>
                      </c:pt>
                      <c:pt idx="553">
                        <c:v>-0.97736828834489797</c:v>
                      </c:pt>
                      <c:pt idx="554">
                        <c:v>-0.9231546139513126</c:v>
                      </c:pt>
                      <c:pt idx="555">
                        <c:v>-0.9801386669057609</c:v>
                      </c:pt>
                      <c:pt idx="556">
                        <c:v>-1.124458538665184</c:v>
                      </c:pt>
                      <c:pt idx="557">
                        <c:v>-1.1179206485318891</c:v>
                      </c:pt>
                      <c:pt idx="558">
                        <c:v>-0.96871831164737843</c:v>
                      </c:pt>
                      <c:pt idx="559">
                        <c:v>-0.919048043697548</c:v>
                      </c:pt>
                      <c:pt idx="560">
                        <c:v>-0.8717339091199231</c:v>
                      </c:pt>
                      <c:pt idx="561">
                        <c:v>-0.81133075118934161</c:v>
                      </c:pt>
                      <c:pt idx="562">
                        <c:v>-0.87249256637539851</c:v>
                      </c:pt>
                      <c:pt idx="563">
                        <c:v>-0.96896439886283126</c:v>
                      </c:pt>
                      <c:pt idx="564">
                        <c:v>-1.1071849939708991</c:v>
                      </c:pt>
                      <c:pt idx="565">
                        <c:v>-1.095004068904889</c:v>
                      </c:pt>
                      <c:pt idx="566">
                        <c:v>-1.066353945594771</c:v>
                      </c:pt>
                      <c:pt idx="567">
                        <c:v>-1.0522315078116069</c:v>
                      </c:pt>
                      <c:pt idx="568">
                        <c:v>-1.0434374202107459</c:v>
                      </c:pt>
                      <c:pt idx="569">
                        <c:v>-0.9731263651208919</c:v>
                      </c:pt>
                      <c:pt idx="570">
                        <c:v>-0.93623667639832364</c:v>
                      </c:pt>
                      <c:pt idx="571">
                        <c:v>-0.88711090048488483</c:v>
                      </c:pt>
                      <c:pt idx="572">
                        <c:v>-0.9817304987064287</c:v>
                      </c:pt>
                      <c:pt idx="573">
                        <c:v>-0.98674121711698481</c:v>
                      </c:pt>
                      <c:pt idx="574">
                        <c:v>-1.114965914481671</c:v>
                      </c:pt>
                      <c:pt idx="575">
                        <c:v>-1.1746532475177589</c:v>
                      </c:pt>
                      <c:pt idx="576">
                        <c:v>-1.2030062181513761</c:v>
                      </c:pt>
                      <c:pt idx="577">
                        <c:v>-0.98633488312460293</c:v>
                      </c:pt>
                      <c:pt idx="578">
                        <c:v>-0.78300980787462537</c:v>
                      </c:pt>
                      <c:pt idx="579">
                        <c:v>-0.69690826401476214</c:v>
                      </c:pt>
                      <c:pt idx="580">
                        <c:v>-0.83788411580887401</c:v>
                      </c:pt>
                      <c:pt idx="581">
                        <c:v>-0.93073538404716272</c:v>
                      </c:pt>
                      <c:pt idx="582">
                        <c:v>-1.16300085753878</c:v>
                      </c:pt>
                      <c:pt idx="583">
                        <c:v>-1.432653047844155</c:v>
                      </c:pt>
                      <c:pt idx="584">
                        <c:v>-1.673956068028704</c:v>
                      </c:pt>
                      <c:pt idx="585">
                        <c:v>-1.6865998086401239</c:v>
                      </c:pt>
                      <c:pt idx="586">
                        <c:v>-1.6217913173656331</c:v>
                      </c:pt>
                      <c:pt idx="587">
                        <c:v>-1.2050740951984771</c:v>
                      </c:pt>
                      <c:pt idx="588">
                        <c:v>-0.77472886408262642</c:v>
                      </c:pt>
                      <c:pt idx="589">
                        <c:v>-0.30604540890032472</c:v>
                      </c:pt>
                      <c:pt idx="590">
                        <c:v>9.6527121309844463E-2</c:v>
                      </c:pt>
                      <c:pt idx="591">
                        <c:v>0.25714980935581577</c:v>
                      </c:pt>
                      <c:pt idx="592">
                        <c:v>0.23212295008855929</c:v>
                      </c:pt>
                      <c:pt idx="593">
                        <c:v>7.1211437231017929E-2</c:v>
                      </c:pt>
                      <c:pt idx="594">
                        <c:v>-7.4067994714828042E-2</c:v>
                      </c:pt>
                      <c:pt idx="595">
                        <c:v>7.0389735886856213E-4</c:v>
                      </c:pt>
                      <c:pt idx="596">
                        <c:v>-5.5408666570799327E-2</c:v>
                      </c:pt>
                      <c:pt idx="597">
                        <c:v>-2.2593958991407689E-2</c:v>
                      </c:pt>
                      <c:pt idx="598">
                        <c:v>-8.5501249291002362E-2</c:v>
                      </c:pt>
                      <c:pt idx="599">
                        <c:v>5.8259131002639207E-2</c:v>
                      </c:pt>
                      <c:pt idx="600">
                        <c:v>5.0198411670198832E-2</c:v>
                      </c:pt>
                      <c:pt idx="601">
                        <c:v>-4.5011039761876689E-2</c:v>
                      </c:pt>
                      <c:pt idx="602">
                        <c:v>-0.24670583865290729</c:v>
                      </c:pt>
                      <c:pt idx="603">
                        <c:v>0.12589415398158851</c:v>
                      </c:pt>
                      <c:pt idx="604">
                        <c:v>0.19010639480452041</c:v>
                      </c:pt>
                      <c:pt idx="605">
                        <c:v>0.36477123888136093</c:v>
                      </c:pt>
                      <c:pt idx="606">
                        <c:v>0.57321829620564202</c:v>
                      </c:pt>
                      <c:pt idx="607">
                        <c:v>0.81714803039498018</c:v>
                      </c:pt>
                      <c:pt idx="608">
                        <c:v>0.83281298535885595</c:v>
                      </c:pt>
                      <c:pt idx="609">
                        <c:v>0.598897633724782</c:v>
                      </c:pt>
                      <c:pt idx="610">
                        <c:v>0.4393151301705604</c:v>
                      </c:pt>
                      <c:pt idx="611">
                        <c:v>0.34665814203749012</c:v>
                      </c:pt>
                      <c:pt idx="612">
                        <c:v>0.42169294399152901</c:v>
                      </c:pt>
                      <c:pt idx="613">
                        <c:v>0.61201249129567892</c:v>
                      </c:pt>
                      <c:pt idx="614">
                        <c:v>0.76387414005500032</c:v>
                      </c:pt>
                      <c:pt idx="615">
                        <c:v>0.67955426662243867</c:v>
                      </c:pt>
                      <c:pt idx="616">
                        <c:v>0.52606147907418088</c:v>
                      </c:pt>
                      <c:pt idx="617">
                        <c:v>0.3752827727226678</c:v>
                      </c:pt>
                      <c:pt idx="618">
                        <c:v>0.41687168191929019</c:v>
                      </c:pt>
                      <c:pt idx="619">
                        <c:v>0.35492020192973961</c:v>
                      </c:pt>
                      <c:pt idx="620">
                        <c:v>0.24356782437641281</c:v>
                      </c:pt>
                      <c:pt idx="621">
                        <c:v>0.18322313528388201</c:v>
                      </c:pt>
                      <c:pt idx="622">
                        <c:v>3.8445572267706347E-2</c:v>
                      </c:pt>
                      <c:pt idx="623">
                        <c:v>-0.12984402361783631</c:v>
                      </c:pt>
                      <c:pt idx="624">
                        <c:v>-0.30801891898458078</c:v>
                      </c:pt>
                      <c:pt idx="625">
                        <c:v>-0.35994674498988938</c:v>
                      </c:pt>
                      <c:pt idx="626">
                        <c:v>-0.26654951954530742</c:v>
                      </c:pt>
                      <c:pt idx="627">
                        <c:v>-0.14787687257225149</c:v>
                      </c:pt>
                      <c:pt idx="628">
                        <c:v>3.076768720230811E-2</c:v>
                      </c:pt>
                      <c:pt idx="629">
                        <c:v>0.14136569509155419</c:v>
                      </c:pt>
                      <c:pt idx="630">
                        <c:v>4.0524004621454487E-2</c:v>
                      </c:pt>
                      <c:pt idx="631">
                        <c:v>-0.2280155623977172</c:v>
                      </c:pt>
                      <c:pt idx="632">
                        <c:v>-0.34094130496259678</c:v>
                      </c:pt>
                      <c:pt idx="633">
                        <c:v>-0.46871829303557261</c:v>
                      </c:pt>
                      <c:pt idx="634">
                        <c:v>-0.55871472751765217</c:v>
                      </c:pt>
                      <c:pt idx="635">
                        <c:v>-0.40477605683819368</c:v>
                      </c:pt>
                      <c:pt idx="636">
                        <c:v>-0.2454667048801687</c:v>
                      </c:pt>
                      <c:pt idx="637">
                        <c:v>-0.25566685356729241</c:v>
                      </c:pt>
                      <c:pt idx="638">
                        <c:v>-0.13028879108033101</c:v>
                      </c:pt>
                      <c:pt idx="639">
                        <c:v>-0.185859564857982</c:v>
                      </c:pt>
                      <c:pt idx="640">
                        <c:v>-0.28739400357239292</c:v>
                      </c:pt>
                      <c:pt idx="641">
                        <c:v>-0.21719583132610101</c:v>
                      </c:pt>
                      <c:pt idx="642">
                        <c:v>-0.33040013819504588</c:v>
                      </c:pt>
                      <c:pt idx="643">
                        <c:v>-0.68860953596400576</c:v>
                      </c:pt>
                      <c:pt idx="644">
                        <c:v>-0.9083905864161036</c:v>
                      </c:pt>
                      <c:pt idx="645">
                        <c:v>-1.0510357984581671</c:v>
                      </c:pt>
                      <c:pt idx="646">
                        <c:v>-1.139318034907268</c:v>
                      </c:pt>
                      <c:pt idx="647">
                        <c:v>-1.0035719931881151</c:v>
                      </c:pt>
                      <c:pt idx="648">
                        <c:v>-1.036384067610755</c:v>
                      </c:pt>
                      <c:pt idx="649">
                        <c:v>-1.1166617231993059</c:v>
                      </c:pt>
                      <c:pt idx="650">
                        <c:v>-1.168283907028246</c:v>
                      </c:pt>
                      <c:pt idx="651">
                        <c:v>-1.1999027242552509</c:v>
                      </c:pt>
                      <c:pt idx="652">
                        <c:v>-1.3769157186104919</c:v>
                      </c:pt>
                      <c:pt idx="653">
                        <c:v>-1.487779520932148</c:v>
                      </c:pt>
                      <c:pt idx="654">
                        <c:v>-1.723227030216552</c:v>
                      </c:pt>
                      <c:pt idx="655">
                        <c:v>-1.755797624130268</c:v>
                      </c:pt>
                      <c:pt idx="656">
                        <c:v>-1.7910997605494601</c:v>
                      </c:pt>
                      <c:pt idx="657">
                        <c:v>-1.951316720089791</c:v>
                      </c:pt>
                      <c:pt idx="658">
                        <c:v>-2.050321643892357</c:v>
                      </c:pt>
                      <c:pt idx="659">
                        <c:v>-2.139745642822759</c:v>
                      </c:pt>
                      <c:pt idx="660">
                        <c:v>-2.3823742344253112</c:v>
                      </c:pt>
                      <c:pt idx="661">
                        <c:v>-2.5027960787737782</c:v>
                      </c:pt>
                      <c:pt idx="662">
                        <c:v>-2.338737818304661</c:v>
                      </c:pt>
                      <c:pt idx="663">
                        <c:v>-2.248416275310567</c:v>
                      </c:pt>
                      <c:pt idx="664">
                        <c:v>-2.2585352998013901</c:v>
                      </c:pt>
                      <c:pt idx="665">
                        <c:v>-0.69340424387464061</c:v>
                      </c:pt>
                      <c:pt idx="666">
                        <c:v>-0.93200761974806234</c:v>
                      </c:pt>
                      <c:pt idx="667">
                        <c:v>-1.1794756543124061</c:v>
                      </c:pt>
                      <c:pt idx="668">
                        <c:v>-1.3719065003019131</c:v>
                      </c:pt>
                      <c:pt idx="669">
                        <c:v>-1.540984136906357</c:v>
                      </c:pt>
                      <c:pt idx="670">
                        <c:v>-1.7297526409320609</c:v>
                      </c:pt>
                      <c:pt idx="671">
                        <c:v>-1.809361337269364</c:v>
                      </c:pt>
                      <c:pt idx="672">
                        <c:v>-1.9833301787080151</c:v>
                      </c:pt>
                      <c:pt idx="673">
                        <c:v>-2.034489329733467</c:v>
                      </c:pt>
                      <c:pt idx="674">
                        <c:v>-2.2323853612042912</c:v>
                      </c:pt>
                      <c:pt idx="675">
                        <c:v>-2.1218599236026292</c:v>
                      </c:pt>
                      <c:pt idx="676">
                        <c:v>-1.7690680056033929</c:v>
                      </c:pt>
                      <c:pt idx="677">
                        <c:v>-1.5429610476696729</c:v>
                      </c:pt>
                      <c:pt idx="678">
                        <c:v>-1.4024280756830869</c:v>
                      </c:pt>
                      <c:pt idx="679">
                        <c:v>-1.3876905184805599</c:v>
                      </c:pt>
                      <c:pt idx="680">
                        <c:v>-1.4518609495729431</c:v>
                      </c:pt>
                      <c:pt idx="681">
                        <c:v>-1.5416611402053511</c:v>
                      </c:pt>
                      <c:pt idx="682">
                        <c:v>-3.6328400110019681</c:v>
                      </c:pt>
                      <c:pt idx="683">
                        <c:v>-2.1167375544680609</c:v>
                      </c:pt>
                      <c:pt idx="684">
                        <c:v>-3.833936867978744</c:v>
                      </c:pt>
                      <c:pt idx="685">
                        <c:v>-3.529302921294629</c:v>
                      </c:pt>
                      <c:pt idx="686">
                        <c:v>-3.541033313451325</c:v>
                      </c:pt>
                      <c:pt idx="687">
                        <c:v>-3.3464602533385719</c:v>
                      </c:pt>
                      <c:pt idx="688">
                        <c:v>-3.0226918991524458</c:v>
                      </c:pt>
                      <c:pt idx="689">
                        <c:v>-2.9235608923310372</c:v>
                      </c:pt>
                      <c:pt idx="690">
                        <c:v>-2.7847815065575579</c:v>
                      </c:pt>
                      <c:pt idx="691">
                        <c:v>-2.6987441999176229</c:v>
                      </c:pt>
                      <c:pt idx="692">
                        <c:v>-2.6303613554984659</c:v>
                      </c:pt>
                      <c:pt idx="693">
                        <c:v>-2.712800377162679</c:v>
                      </c:pt>
                      <c:pt idx="694">
                        <c:v>-2.7904917988440259</c:v>
                      </c:pt>
                      <c:pt idx="695">
                        <c:v>-2.854016062134423</c:v>
                      </c:pt>
                      <c:pt idx="696">
                        <c:v>-2.933914386089373</c:v>
                      </c:pt>
                      <c:pt idx="697">
                        <c:v>-2.914106007730656</c:v>
                      </c:pt>
                      <c:pt idx="698">
                        <c:v>-2.836459256963046</c:v>
                      </c:pt>
                      <c:pt idx="699">
                        <c:v>-2.7168815791776999</c:v>
                      </c:pt>
                      <c:pt idx="700">
                        <c:v>-2.6603456400120948</c:v>
                      </c:pt>
                      <c:pt idx="701">
                        <c:v>-2.587604316636543</c:v>
                      </c:pt>
                      <c:pt idx="702">
                        <c:v>-2.3435110158337631</c:v>
                      </c:pt>
                      <c:pt idx="703">
                        <c:v>-2.1354543856378081</c:v>
                      </c:pt>
                      <c:pt idx="704">
                        <c:v>-2.044204027529466</c:v>
                      </c:pt>
                      <c:pt idx="705">
                        <c:v>-1.955950966727557</c:v>
                      </c:pt>
                      <c:pt idx="706">
                        <c:v>-1.742431977535047</c:v>
                      </c:pt>
                      <c:pt idx="707">
                        <c:v>-1.7192761208393761</c:v>
                      </c:pt>
                      <c:pt idx="708">
                        <c:v>-1.708228463320185</c:v>
                      </c:pt>
                      <c:pt idx="709">
                        <c:v>-0.54603535112801038</c:v>
                      </c:pt>
                      <c:pt idx="710">
                        <c:v>-0.34820626601709143</c:v>
                      </c:pt>
                      <c:pt idx="711">
                        <c:v>-0.25012884270266678</c:v>
                      </c:pt>
                      <c:pt idx="712">
                        <c:v>-8.4826140229903924E-2</c:v>
                      </c:pt>
                      <c:pt idx="713">
                        <c:v>5.0106715584849207E-2</c:v>
                      </c:pt>
                      <c:pt idx="714">
                        <c:v>0.38699354444822193</c:v>
                      </c:pt>
                      <c:pt idx="715">
                        <c:v>0.48389690185580952</c:v>
                      </c:pt>
                      <c:pt idx="716">
                        <c:v>0.48943879206065211</c:v>
                      </c:pt>
                      <c:pt idx="717">
                        <c:v>0.35487620092634192</c:v>
                      </c:pt>
                      <c:pt idx="718">
                        <c:v>0.19834050573801629</c:v>
                      </c:pt>
                      <c:pt idx="719">
                        <c:v>-0.1210942804425757</c:v>
                      </c:pt>
                      <c:pt idx="720">
                        <c:v>-0.39784435482316521</c:v>
                      </c:pt>
                      <c:pt idx="721">
                        <c:v>-0.46248043322043852</c:v>
                      </c:pt>
                      <c:pt idx="722">
                        <c:v>-0.35009504691478871</c:v>
                      </c:pt>
                      <c:pt idx="723">
                        <c:v>1.718857646023993</c:v>
                      </c:pt>
                      <c:pt idx="724">
                        <c:v>-0.11217050497957021</c:v>
                      </c:pt>
                      <c:pt idx="725">
                        <c:v>1.7812343927529539</c:v>
                      </c:pt>
                      <c:pt idx="726">
                        <c:v>-0.2171287807347021</c:v>
                      </c:pt>
                      <c:pt idx="727">
                        <c:v>-0.44629781510114791</c:v>
                      </c:pt>
                      <c:pt idx="728">
                        <c:v>-0.52591795915519834</c:v>
                      </c:pt>
                      <c:pt idx="729">
                        <c:v>-0.56030115274844683</c:v>
                      </c:pt>
                      <c:pt idx="730">
                        <c:v>-0.43869946750181971</c:v>
                      </c:pt>
                      <c:pt idx="731">
                        <c:v>-0.41603150192782162</c:v>
                      </c:pt>
                      <c:pt idx="732">
                        <c:v>-0.48598811158761551</c:v>
                      </c:pt>
                      <c:pt idx="733">
                        <c:v>-0.70282014798374792</c:v>
                      </c:pt>
                      <c:pt idx="734">
                        <c:v>-0.93583923911611011</c:v>
                      </c:pt>
                      <c:pt idx="735">
                        <c:v>-0.91761239335792821</c:v>
                      </c:pt>
                      <c:pt idx="736">
                        <c:v>-0.78224580427977997</c:v>
                      </c:pt>
                      <c:pt idx="737">
                        <c:v>-0.47866182914179051</c:v>
                      </c:pt>
                      <c:pt idx="738">
                        <c:v>-0.25907979400520209</c:v>
                      </c:pt>
                      <c:pt idx="739">
                        <c:v>-3.0113035744592249E-2</c:v>
                      </c:pt>
                      <c:pt idx="740">
                        <c:v>7.5989106877970794E-2</c:v>
                      </c:pt>
                      <c:pt idx="741">
                        <c:v>0.1417124194787763</c:v>
                      </c:pt>
                      <c:pt idx="742">
                        <c:v>0.25537529018084509</c:v>
                      </c:pt>
                      <c:pt idx="743">
                        <c:v>0.41887197511210877</c:v>
                      </c:pt>
                      <c:pt idx="744">
                        <c:v>0.59075102465040408</c:v>
                      </c:pt>
                      <c:pt idx="745">
                        <c:v>0.64439898745752044</c:v>
                      </c:pt>
                      <c:pt idx="746">
                        <c:v>0.41939372011445469</c:v>
                      </c:pt>
                      <c:pt idx="747">
                        <c:v>0.38439284932823148</c:v>
                      </c:pt>
                      <c:pt idx="748">
                        <c:v>0.45122090497391459</c:v>
                      </c:pt>
                      <c:pt idx="749">
                        <c:v>3.7088596410934911</c:v>
                      </c:pt>
                      <c:pt idx="750">
                        <c:v>3.8015807606217908</c:v>
                      </c:pt>
                      <c:pt idx="751">
                        <c:v>4.043702781951378</c:v>
                      </c:pt>
                      <c:pt idx="752">
                        <c:v>4.2523624207515027</c:v>
                      </c:pt>
                      <c:pt idx="753">
                        <c:v>4.3976202700984928</c:v>
                      </c:pt>
                      <c:pt idx="754">
                        <c:v>4.5523064212418296</c:v>
                      </c:pt>
                      <c:pt idx="755">
                        <c:v>4.7063198140137299</c:v>
                      </c:pt>
                      <c:pt idx="756">
                        <c:v>4.877343223277455</c:v>
                      </c:pt>
                      <c:pt idx="757">
                        <c:v>4.9547600998613044</c:v>
                      </c:pt>
                      <c:pt idx="758">
                        <c:v>4.9406332009634921</c:v>
                      </c:pt>
                      <c:pt idx="759">
                        <c:v>4.9415029636979719</c:v>
                      </c:pt>
                      <c:pt idx="760">
                        <c:v>4.8281931864614567</c:v>
                      </c:pt>
                      <c:pt idx="761">
                        <c:v>4.7062106069946434</c:v>
                      </c:pt>
                      <c:pt idx="762">
                        <c:v>4.4927734828887056</c:v>
                      </c:pt>
                      <c:pt idx="763">
                        <c:v>4.1117631031604747</c:v>
                      </c:pt>
                      <c:pt idx="764">
                        <c:v>3.8714919121575431</c:v>
                      </c:pt>
                      <c:pt idx="765">
                        <c:v>3.7059577952630618</c:v>
                      </c:pt>
                      <c:pt idx="766">
                        <c:v>3.57765628024148</c:v>
                      </c:pt>
                      <c:pt idx="767">
                        <c:v>3.52416848760374</c:v>
                      </c:pt>
                      <c:pt idx="768">
                        <c:v>3.4147913943009862</c:v>
                      </c:pt>
                      <c:pt idx="769">
                        <c:v>3.5726070466703219</c:v>
                      </c:pt>
                      <c:pt idx="770">
                        <c:v>3.739826745255987</c:v>
                      </c:pt>
                      <c:pt idx="771">
                        <c:v>3.5714074319146651</c:v>
                      </c:pt>
                      <c:pt idx="772">
                        <c:v>3.3570986343631528</c:v>
                      </c:pt>
                      <c:pt idx="773">
                        <c:v>3.092251419112499</c:v>
                      </c:pt>
                      <c:pt idx="774">
                        <c:v>2.9078738816098131</c:v>
                      </c:pt>
                      <c:pt idx="775">
                        <c:v>2.7594394251466152</c:v>
                      </c:pt>
                      <c:pt idx="776">
                        <c:v>2.6168150675487829</c:v>
                      </c:pt>
                      <c:pt idx="777">
                        <c:v>2.7881068447670998</c:v>
                      </c:pt>
                      <c:pt idx="778">
                        <c:v>3.0444886034261822</c:v>
                      </c:pt>
                      <c:pt idx="779">
                        <c:v>3.3377452781196721</c:v>
                      </c:pt>
                      <c:pt idx="780">
                        <c:v>3.5597240667711971</c:v>
                      </c:pt>
                      <c:pt idx="781">
                        <c:v>3.5772394163028589</c:v>
                      </c:pt>
                      <c:pt idx="782">
                        <c:v>3.5562160197234101</c:v>
                      </c:pt>
                      <c:pt idx="783">
                        <c:v>3.483173573255455</c:v>
                      </c:pt>
                      <c:pt idx="784">
                        <c:v>3.2794237632968319</c:v>
                      </c:pt>
                      <c:pt idx="785">
                        <c:v>2.9998412782084438</c:v>
                      </c:pt>
                      <c:pt idx="786">
                        <c:v>2.8503111761712132</c:v>
                      </c:pt>
                      <c:pt idx="787">
                        <c:v>1.5276088671529009</c:v>
                      </c:pt>
                      <c:pt idx="788">
                        <c:v>2.807818528921258</c:v>
                      </c:pt>
                      <c:pt idx="789">
                        <c:v>2.662655642232115</c:v>
                      </c:pt>
                      <c:pt idx="790">
                        <c:v>2.465999322871236</c:v>
                      </c:pt>
                      <c:pt idx="791">
                        <c:v>2.3815944594202572</c:v>
                      </c:pt>
                      <c:pt idx="792">
                        <c:v>2.2473835155791999</c:v>
                      </c:pt>
                      <c:pt idx="793">
                        <c:v>1.977284144742081</c:v>
                      </c:pt>
                      <c:pt idx="794">
                        <c:v>1.9137914142327781</c:v>
                      </c:pt>
                      <c:pt idx="795">
                        <c:v>1.808578176986237</c:v>
                      </c:pt>
                      <c:pt idx="796">
                        <c:v>1.8847873158460171</c:v>
                      </c:pt>
                      <c:pt idx="797">
                        <c:v>2.264266430267885</c:v>
                      </c:pt>
                      <c:pt idx="798">
                        <c:v>2.3800446734600729</c:v>
                      </c:pt>
                      <c:pt idx="799">
                        <c:v>1.0347550085332411</c:v>
                      </c:pt>
                      <c:pt idx="800">
                        <c:v>2.3111186980190501</c:v>
                      </c:pt>
                      <c:pt idx="801">
                        <c:v>2.291071087811158</c:v>
                      </c:pt>
                      <c:pt idx="802">
                        <c:v>0.36416051199771698</c:v>
                      </c:pt>
                      <c:pt idx="803">
                        <c:v>0.19146414619476271</c:v>
                      </c:pt>
                      <c:pt idx="804">
                        <c:v>4.8244498720788363E-2</c:v>
                      </c:pt>
                      <c:pt idx="805">
                        <c:v>4.4674916119723351E-2</c:v>
                      </c:pt>
                      <c:pt idx="806">
                        <c:v>4.936817745187911E-2</c:v>
                      </c:pt>
                      <c:pt idx="807">
                        <c:v>2.3927316278049888</c:v>
                      </c:pt>
                      <c:pt idx="808">
                        <c:v>0.19299941543936991</c:v>
                      </c:pt>
                      <c:pt idx="809">
                        <c:v>2.6117016944753142</c:v>
                      </c:pt>
                      <c:pt idx="810">
                        <c:v>2.691588436251128</c:v>
                      </c:pt>
                      <c:pt idx="811">
                        <c:v>2.7931790691095819</c:v>
                      </c:pt>
                      <c:pt idx="812">
                        <c:v>2.784959056484043</c:v>
                      </c:pt>
                      <c:pt idx="813">
                        <c:v>2.8403933982565981</c:v>
                      </c:pt>
                      <c:pt idx="814">
                        <c:v>2.7455474575826719</c:v>
                      </c:pt>
                      <c:pt idx="815">
                        <c:v>2.6557984258302052</c:v>
                      </c:pt>
                      <c:pt idx="816">
                        <c:v>2.544142608770704</c:v>
                      </c:pt>
                      <c:pt idx="817">
                        <c:v>2.5233516065010431</c:v>
                      </c:pt>
                      <c:pt idx="818">
                        <c:v>2.5422202472854689</c:v>
                      </c:pt>
                      <c:pt idx="819">
                        <c:v>2.4880987672272079</c:v>
                      </c:pt>
                      <c:pt idx="820">
                        <c:v>2.2365470160785859</c:v>
                      </c:pt>
                      <c:pt idx="821">
                        <c:v>1.8195450163215381</c:v>
                      </c:pt>
                      <c:pt idx="822">
                        <c:v>1.4141278189404241</c:v>
                      </c:pt>
                      <c:pt idx="823">
                        <c:v>1.3679093540285681</c:v>
                      </c:pt>
                      <c:pt idx="824">
                        <c:v>1.5269683537827139</c:v>
                      </c:pt>
                      <c:pt idx="825">
                        <c:v>1.675083880753812</c:v>
                      </c:pt>
                      <c:pt idx="826">
                        <c:v>1.9110580151907051</c:v>
                      </c:pt>
                      <c:pt idx="827">
                        <c:v>2.1558937924562742</c:v>
                      </c:pt>
                      <c:pt idx="828">
                        <c:v>2.3046101650429018</c:v>
                      </c:pt>
                      <c:pt idx="829">
                        <c:v>2.383586794564561</c:v>
                      </c:pt>
                      <c:pt idx="830">
                        <c:v>2.4162090113553258</c:v>
                      </c:pt>
                      <c:pt idx="831">
                        <c:v>2.2624732624917399</c:v>
                      </c:pt>
                      <c:pt idx="832">
                        <c:v>2.2245323953034029</c:v>
                      </c:pt>
                      <c:pt idx="833">
                        <c:v>2.2646588456046821</c:v>
                      </c:pt>
                      <c:pt idx="834">
                        <c:v>2.3066062326562671</c:v>
                      </c:pt>
                      <c:pt idx="835">
                        <c:v>2.138974618188934</c:v>
                      </c:pt>
                      <c:pt idx="836">
                        <c:v>2.2381915120632971</c:v>
                      </c:pt>
                      <c:pt idx="837">
                        <c:v>2.2966225361800801</c:v>
                      </c:pt>
                      <c:pt idx="838">
                        <c:v>2.2006764224277209</c:v>
                      </c:pt>
                      <c:pt idx="839">
                        <c:v>2.1027941127098719</c:v>
                      </c:pt>
                      <c:pt idx="840">
                        <c:v>1.999461769832384</c:v>
                      </c:pt>
                      <c:pt idx="841">
                        <c:v>1.8347708231143529</c:v>
                      </c:pt>
                      <c:pt idx="842">
                        <c:v>1.8129098076480561</c:v>
                      </c:pt>
                      <c:pt idx="843">
                        <c:v>1.9140671090052239</c:v>
                      </c:pt>
                      <c:pt idx="844">
                        <c:v>2.202750429846323</c:v>
                      </c:pt>
                      <c:pt idx="845">
                        <c:v>2.3611303332678841</c:v>
                      </c:pt>
                      <c:pt idx="846">
                        <c:v>2.4777696784615428</c:v>
                      </c:pt>
                      <c:pt idx="847">
                        <c:v>2.636519685129842</c:v>
                      </c:pt>
                      <c:pt idx="848">
                        <c:v>2.6686461049080439</c:v>
                      </c:pt>
                      <c:pt idx="849">
                        <c:v>2.6885810901514882</c:v>
                      </c:pt>
                      <c:pt idx="850">
                        <c:v>2.6439229542487639</c:v>
                      </c:pt>
                      <c:pt idx="851">
                        <c:v>2.6321897993640828</c:v>
                      </c:pt>
                      <c:pt idx="852">
                        <c:v>2.5641409455998438</c:v>
                      </c:pt>
                      <c:pt idx="853">
                        <c:v>2.337201994816462</c:v>
                      </c:pt>
                      <c:pt idx="854">
                        <c:v>2.1330871676956988</c:v>
                      </c:pt>
                      <c:pt idx="855">
                        <c:v>2.2302777312708271</c:v>
                      </c:pt>
                      <c:pt idx="856">
                        <c:v>2.3305020383675812</c:v>
                      </c:pt>
                      <c:pt idx="857">
                        <c:v>2.3689823967728851</c:v>
                      </c:pt>
                      <c:pt idx="858">
                        <c:v>2.4561978439109922</c:v>
                      </c:pt>
                      <c:pt idx="859">
                        <c:v>2.5068605288083821</c:v>
                      </c:pt>
                      <c:pt idx="860">
                        <c:v>2.3895625425759639</c:v>
                      </c:pt>
                      <c:pt idx="861">
                        <c:v>2.3864393036258549</c:v>
                      </c:pt>
                      <c:pt idx="862">
                        <c:v>2.4605245304670271</c:v>
                      </c:pt>
                      <c:pt idx="863">
                        <c:v>2.5057502231450068</c:v>
                      </c:pt>
                      <c:pt idx="864">
                        <c:v>2.648497032990297</c:v>
                      </c:pt>
                      <c:pt idx="865">
                        <c:v>2.628735301982922</c:v>
                      </c:pt>
                      <c:pt idx="866">
                        <c:v>2.696970294166118</c:v>
                      </c:pt>
                      <c:pt idx="867">
                        <c:v>2.7807791059205278</c:v>
                      </c:pt>
                      <c:pt idx="868">
                        <c:v>2.8552707378674049</c:v>
                      </c:pt>
                      <c:pt idx="869">
                        <c:v>2.776402239730611</c:v>
                      </c:pt>
                      <c:pt idx="870">
                        <c:v>2.601667081169408</c:v>
                      </c:pt>
                      <c:pt idx="871">
                        <c:v>2.3833742136280631</c:v>
                      </c:pt>
                      <c:pt idx="872">
                        <c:v>2.1918046810586982</c:v>
                      </c:pt>
                      <c:pt idx="873">
                        <c:v>2.0746664783897182</c:v>
                      </c:pt>
                      <c:pt idx="874">
                        <c:v>2.0436892714613029</c:v>
                      </c:pt>
                      <c:pt idx="875">
                        <c:v>2.1180549797642541</c:v>
                      </c:pt>
                      <c:pt idx="876">
                        <c:v>2.4208994619672501</c:v>
                      </c:pt>
                      <c:pt idx="877">
                        <c:v>2.6303820349137479</c:v>
                      </c:pt>
                      <c:pt idx="878">
                        <c:v>2.6450378849045948</c:v>
                      </c:pt>
                      <c:pt idx="879">
                        <c:v>3.5802061229772</c:v>
                      </c:pt>
                      <c:pt idx="880">
                        <c:v>3.5108584797711502</c:v>
                      </c:pt>
                      <c:pt idx="881">
                        <c:v>3.4115487410157219</c:v>
                      </c:pt>
                      <c:pt idx="882">
                        <c:v>3.4589441929489331</c:v>
                      </c:pt>
                      <c:pt idx="883">
                        <c:v>3.4760491354299252</c:v>
                      </c:pt>
                      <c:pt idx="884">
                        <c:v>3.3072446775652709</c:v>
                      </c:pt>
                      <c:pt idx="885">
                        <c:v>3.1582672472010298</c:v>
                      </c:pt>
                      <c:pt idx="886">
                        <c:v>2.9261089924698269</c:v>
                      </c:pt>
                      <c:pt idx="887">
                        <c:v>2.7161319497521479</c:v>
                      </c:pt>
                      <c:pt idx="888">
                        <c:v>2.5129241245522902</c:v>
                      </c:pt>
                      <c:pt idx="889">
                        <c:v>2.1670203826375212</c:v>
                      </c:pt>
                      <c:pt idx="890">
                        <c:v>2.1024917834619812</c:v>
                      </c:pt>
                      <c:pt idx="891">
                        <c:v>2.0079829786244878</c:v>
                      </c:pt>
                      <c:pt idx="892">
                        <c:v>1.841921811954027</c:v>
                      </c:pt>
                      <c:pt idx="893">
                        <c:v>1.9401779743748711</c:v>
                      </c:pt>
                      <c:pt idx="894">
                        <c:v>2.0407718761956972</c:v>
                      </c:pt>
                      <c:pt idx="895">
                        <c:v>2.3330787829179909</c:v>
                      </c:pt>
                      <c:pt idx="896">
                        <c:v>2.4530924529741029</c:v>
                      </c:pt>
                      <c:pt idx="897">
                        <c:v>2.439714922208716</c:v>
                      </c:pt>
                      <c:pt idx="898">
                        <c:v>2.2734338129450928</c:v>
                      </c:pt>
                      <c:pt idx="899">
                        <c:v>1.9000325831102911</c:v>
                      </c:pt>
                      <c:pt idx="900">
                        <c:v>0.64045052848148409</c:v>
                      </c:pt>
                      <c:pt idx="901">
                        <c:v>0.9657093432139664</c:v>
                      </c:pt>
                      <c:pt idx="902">
                        <c:v>0.75801624850632332</c:v>
                      </c:pt>
                      <c:pt idx="903">
                        <c:v>1.0157666473003599</c:v>
                      </c:pt>
                      <c:pt idx="904">
                        <c:v>1.2777170329375001</c:v>
                      </c:pt>
                      <c:pt idx="905">
                        <c:v>1.4459618741523601</c:v>
                      </c:pt>
                      <c:pt idx="906">
                        <c:v>1.5463036419148299</c:v>
                      </c:pt>
                      <c:pt idx="907">
                        <c:v>1.53598765111928</c:v>
                      </c:pt>
                      <c:pt idx="908">
                        <c:v>1.381802111992172</c:v>
                      </c:pt>
                      <c:pt idx="909">
                        <c:v>1.324000999031818</c:v>
                      </c:pt>
                      <c:pt idx="910">
                        <c:v>1.498465135966383</c:v>
                      </c:pt>
                      <c:pt idx="911">
                        <c:v>1.7509935870303159</c:v>
                      </c:pt>
                      <c:pt idx="912">
                        <c:v>2.033495718812103</c:v>
                      </c:pt>
                      <c:pt idx="913">
                        <c:v>2.0652807975492369</c:v>
                      </c:pt>
                      <c:pt idx="914">
                        <c:v>2.0174306888178668</c:v>
                      </c:pt>
                      <c:pt idx="915">
                        <c:v>2.0208191581035129</c:v>
                      </c:pt>
                      <c:pt idx="916">
                        <c:v>2.2362335380306502</c:v>
                      </c:pt>
                      <c:pt idx="917">
                        <c:v>2.4786763058843331</c:v>
                      </c:pt>
                      <c:pt idx="918">
                        <c:v>2.5739742451113079</c:v>
                      </c:pt>
                      <c:pt idx="919">
                        <c:v>2.65043869045962</c:v>
                      </c:pt>
                      <c:pt idx="920">
                        <c:v>2.4727281961747618</c:v>
                      </c:pt>
                      <c:pt idx="921">
                        <c:v>2.1334478399674421</c:v>
                      </c:pt>
                      <c:pt idx="922">
                        <c:v>1.900118372826231</c:v>
                      </c:pt>
                      <c:pt idx="923">
                        <c:v>1.690016251840176</c:v>
                      </c:pt>
                      <c:pt idx="924">
                        <c:v>1.5749976551956271</c:v>
                      </c:pt>
                      <c:pt idx="925">
                        <c:v>1.444222880528927</c:v>
                      </c:pt>
                      <c:pt idx="926">
                        <c:v>1.291196885204468</c:v>
                      </c:pt>
                      <c:pt idx="927">
                        <c:v>1.3169906647631631</c:v>
                      </c:pt>
                      <c:pt idx="928">
                        <c:v>1.530147728046596</c:v>
                      </c:pt>
                      <c:pt idx="929">
                        <c:v>1.449010161177962</c:v>
                      </c:pt>
                      <c:pt idx="930">
                        <c:v>1.354985860769125</c:v>
                      </c:pt>
                      <c:pt idx="931">
                        <c:v>1.2579268813191891</c:v>
                      </c:pt>
                      <c:pt idx="932">
                        <c:v>1.3238654146545841</c:v>
                      </c:pt>
                      <c:pt idx="933">
                        <c:v>1.3792745147201391</c:v>
                      </c:pt>
                      <c:pt idx="934">
                        <c:v>1.492573602542838</c:v>
                      </c:pt>
                      <c:pt idx="935">
                        <c:v>1.7217330208148149</c:v>
                      </c:pt>
                      <c:pt idx="936">
                        <c:v>1.6896624400984841</c:v>
                      </c:pt>
                      <c:pt idx="937">
                        <c:v>1.890441349162429</c:v>
                      </c:pt>
                      <c:pt idx="938">
                        <c:v>2.0553582435330768</c:v>
                      </c:pt>
                      <c:pt idx="939">
                        <c:v>2.496701569038382</c:v>
                      </c:pt>
                      <c:pt idx="940">
                        <c:v>2.8647579941843069</c:v>
                      </c:pt>
                      <c:pt idx="941">
                        <c:v>3.2413311272965761</c:v>
                      </c:pt>
                      <c:pt idx="942">
                        <c:v>3.3107499522939379</c:v>
                      </c:pt>
                      <c:pt idx="943">
                        <c:v>3.2523105573993361</c:v>
                      </c:pt>
                      <c:pt idx="944">
                        <c:v>3.2996178928628952</c:v>
                      </c:pt>
                      <c:pt idx="945">
                        <c:v>3.2895479361143392</c:v>
                      </c:pt>
                      <c:pt idx="946">
                        <c:v>3.3104741518561158</c:v>
                      </c:pt>
                      <c:pt idx="947">
                        <c:v>3.1958744375783779</c:v>
                      </c:pt>
                      <c:pt idx="948">
                        <c:v>3.0956520374953049</c:v>
                      </c:pt>
                      <c:pt idx="949">
                        <c:v>3.2511376264296339</c:v>
                      </c:pt>
                      <c:pt idx="950">
                        <c:v>3.492416027248948</c:v>
                      </c:pt>
                      <c:pt idx="951">
                        <c:v>3.6069451616603971</c:v>
                      </c:pt>
                      <c:pt idx="952">
                        <c:v>3.5787804545412421</c:v>
                      </c:pt>
                      <c:pt idx="953">
                        <c:v>4.5871284081051487</c:v>
                      </c:pt>
                      <c:pt idx="954">
                        <c:v>4.6034425906303946</c:v>
                      </c:pt>
                      <c:pt idx="955">
                        <c:v>3.4425602829460078</c:v>
                      </c:pt>
                      <c:pt idx="956">
                        <c:v>4.5577989802815102</c:v>
                      </c:pt>
                      <c:pt idx="957">
                        <c:v>4.6113722230337464</c:v>
                      </c:pt>
                      <c:pt idx="958">
                        <c:v>4.5442371620404183</c:v>
                      </c:pt>
                      <c:pt idx="959">
                        <c:v>3.0830415133528049</c:v>
                      </c:pt>
                      <c:pt idx="960">
                        <c:v>3.001692884107289</c:v>
                      </c:pt>
                      <c:pt idx="961">
                        <c:v>2.9361592890413082</c:v>
                      </c:pt>
                      <c:pt idx="962">
                        <c:v>2.641724800073431</c:v>
                      </c:pt>
                      <c:pt idx="963">
                        <c:v>2.4691911354062048</c:v>
                      </c:pt>
                      <c:pt idx="964">
                        <c:v>2.3539384450721039</c:v>
                      </c:pt>
                      <c:pt idx="965">
                        <c:v>2.406420939272532</c:v>
                      </c:pt>
                      <c:pt idx="966">
                        <c:v>2.6604880138545939</c:v>
                      </c:pt>
                      <c:pt idx="967">
                        <c:v>2.650006699404504</c:v>
                      </c:pt>
                      <c:pt idx="968">
                        <c:v>2.4742370373404392</c:v>
                      </c:pt>
                      <c:pt idx="969">
                        <c:v>2.0446955086328278</c:v>
                      </c:pt>
                      <c:pt idx="970">
                        <c:v>1.744237693562972</c:v>
                      </c:pt>
                      <c:pt idx="971">
                        <c:v>1.5550422845277929</c:v>
                      </c:pt>
                      <c:pt idx="972">
                        <c:v>1.7415681335758459</c:v>
                      </c:pt>
                      <c:pt idx="973">
                        <c:v>1.924323032660473</c:v>
                      </c:pt>
                      <c:pt idx="974">
                        <c:v>1.9608290113779789</c:v>
                      </c:pt>
                      <c:pt idx="975">
                        <c:v>1.8652818321555931</c:v>
                      </c:pt>
                      <c:pt idx="976">
                        <c:v>1.914032919776981</c:v>
                      </c:pt>
                      <c:pt idx="977">
                        <c:v>1.7734416394590189</c:v>
                      </c:pt>
                      <c:pt idx="978">
                        <c:v>1.592022747118373</c:v>
                      </c:pt>
                      <c:pt idx="979">
                        <c:v>1.449508516701133</c:v>
                      </c:pt>
                      <c:pt idx="980">
                        <c:v>1.4413546395878361</c:v>
                      </c:pt>
                      <c:pt idx="981">
                        <c:v>1.5867213368019779</c:v>
                      </c:pt>
                      <c:pt idx="982">
                        <c:v>1.6939300436213449</c:v>
                      </c:pt>
                      <c:pt idx="983">
                        <c:v>1.683965444471617</c:v>
                      </c:pt>
                      <c:pt idx="984">
                        <c:v>1.533591968804739</c:v>
                      </c:pt>
                      <c:pt idx="985">
                        <c:v>1.355317179784141</c:v>
                      </c:pt>
                      <c:pt idx="986">
                        <c:v>1.273721901377173</c:v>
                      </c:pt>
                      <c:pt idx="987">
                        <c:v>1.3114833660272229</c:v>
                      </c:pt>
                      <c:pt idx="988">
                        <c:v>1.3168525627205421</c:v>
                      </c:pt>
                      <c:pt idx="989">
                        <c:v>1.242010697804447</c:v>
                      </c:pt>
                      <c:pt idx="990">
                        <c:v>1.1509058446707741</c:v>
                      </c:pt>
                      <c:pt idx="991">
                        <c:v>1.0652643248342619</c:v>
                      </c:pt>
                      <c:pt idx="992">
                        <c:v>1.0899831650796781</c:v>
                      </c:pt>
                      <c:pt idx="993">
                        <c:v>1.209928289189601</c:v>
                      </c:pt>
                      <c:pt idx="994">
                        <c:v>1.479329020834711</c:v>
                      </c:pt>
                      <c:pt idx="995">
                        <c:v>1.714293029649637</c:v>
                      </c:pt>
                      <c:pt idx="996">
                        <c:v>1.949827626720867</c:v>
                      </c:pt>
                      <c:pt idx="997">
                        <c:v>1.945036534004712</c:v>
                      </c:pt>
                      <c:pt idx="998">
                        <c:v>1.8572960126378131</c:v>
                      </c:pt>
                      <c:pt idx="999">
                        <c:v>1.8331337166899311</c:v>
                      </c:pt>
                      <c:pt idx="1000">
                        <c:v>1.9208951968718131</c:v>
                      </c:pt>
                      <c:pt idx="1001">
                        <c:v>2.0226742227982668</c:v>
                      </c:pt>
                      <c:pt idx="1002">
                        <c:v>1.962475977477766</c:v>
                      </c:pt>
                      <c:pt idx="1003">
                        <c:v>1.9887290485946481</c:v>
                      </c:pt>
                      <c:pt idx="1004">
                        <c:v>2.7368965063319868</c:v>
                      </c:pt>
                      <c:pt idx="1005">
                        <c:v>2.6295839541005659</c:v>
                      </c:pt>
                      <c:pt idx="1006">
                        <c:v>2.5889157263363138</c:v>
                      </c:pt>
                      <c:pt idx="1007">
                        <c:v>2.6959089360737249</c:v>
                      </c:pt>
                      <c:pt idx="1008">
                        <c:v>2.8751098863318072</c:v>
                      </c:pt>
                      <c:pt idx="1009">
                        <c:v>2.932952400110636</c:v>
                      </c:pt>
                      <c:pt idx="1010">
                        <c:v>2.8483753697697032</c:v>
                      </c:pt>
                      <c:pt idx="1011">
                        <c:v>2.7085865590666098</c:v>
                      </c:pt>
                      <c:pt idx="1012">
                        <c:v>2.4178114664391162</c:v>
                      </c:pt>
                      <c:pt idx="1013">
                        <c:v>2.1511271680682742</c:v>
                      </c:pt>
                      <c:pt idx="1014">
                        <c:v>2.0038102943450098</c:v>
                      </c:pt>
                      <c:pt idx="1015">
                        <c:v>1.9500813116568601</c:v>
                      </c:pt>
                      <c:pt idx="1016">
                        <c:v>1.820479357773902</c:v>
                      </c:pt>
                      <c:pt idx="1017">
                        <c:v>1.854032509371673</c:v>
                      </c:pt>
                      <c:pt idx="1018">
                        <c:v>1.8217425988452269</c:v>
                      </c:pt>
                      <c:pt idx="1019">
                        <c:v>1.7993029637568609</c:v>
                      </c:pt>
                      <c:pt idx="1020">
                        <c:v>1.857178674985188</c:v>
                      </c:pt>
                      <c:pt idx="1021">
                        <c:v>1.9275459986480541</c:v>
                      </c:pt>
                      <c:pt idx="1022">
                        <c:v>1.906590341914898</c:v>
                      </c:pt>
                      <c:pt idx="1023">
                        <c:v>1.83320536374289</c:v>
                      </c:pt>
                      <c:pt idx="1024">
                        <c:v>1.873868685830814</c:v>
                      </c:pt>
                      <c:pt idx="1025">
                        <c:v>1.9785067879544349</c:v>
                      </c:pt>
                      <c:pt idx="1026">
                        <c:v>1.947175399448414</c:v>
                      </c:pt>
                      <c:pt idx="1027">
                        <c:v>1.896226240423796</c:v>
                      </c:pt>
                      <c:pt idx="1028">
                        <c:v>1.7440654276542871</c:v>
                      </c:pt>
                      <c:pt idx="1029">
                        <c:v>1.596320807402194</c:v>
                      </c:pt>
                      <c:pt idx="1030">
                        <c:v>1.5141684025237829</c:v>
                      </c:pt>
                      <c:pt idx="1031">
                        <c:v>1.481003819661328</c:v>
                      </c:pt>
                      <c:pt idx="1032">
                        <c:v>1.3184082152493239</c:v>
                      </c:pt>
                      <c:pt idx="1033">
                        <c:v>1.0480095154367</c:v>
                      </c:pt>
                      <c:pt idx="1034">
                        <c:v>0.96428398930524584</c:v>
                      </c:pt>
                      <c:pt idx="1035">
                        <c:v>0.94982630670525892</c:v>
                      </c:pt>
                      <c:pt idx="1036">
                        <c:v>0.86939334228336584</c:v>
                      </c:pt>
                      <c:pt idx="1037">
                        <c:v>0.74006470201154007</c:v>
                      </c:pt>
                      <c:pt idx="1038">
                        <c:v>0.46278713502988089</c:v>
                      </c:pt>
                      <c:pt idx="1039">
                        <c:v>-0.1823791951917452</c:v>
                      </c:pt>
                      <c:pt idx="1040">
                        <c:v>-0.22034660186290869</c:v>
                      </c:pt>
                      <c:pt idx="1041">
                        <c:v>-5.3224684992560077E-2</c:v>
                      </c:pt>
                      <c:pt idx="1042">
                        <c:v>-1.684314157882753</c:v>
                      </c:pt>
                      <c:pt idx="1043">
                        <c:v>-1.462840391005805</c:v>
                      </c:pt>
                      <c:pt idx="1044">
                        <c:v>-1.1738245415806241</c:v>
                      </c:pt>
                      <c:pt idx="1045">
                        <c:v>-1.146853478248284</c:v>
                      </c:pt>
                      <c:pt idx="1046">
                        <c:v>1.7206876235421089</c:v>
                      </c:pt>
                      <c:pt idx="1047">
                        <c:v>2.0491111823560928</c:v>
                      </c:pt>
                      <c:pt idx="1048">
                        <c:v>-0.94276792895747474</c:v>
                      </c:pt>
                      <c:pt idx="1049">
                        <c:v>-6.3091071891308106</c:v>
                      </c:pt>
                      <c:pt idx="1050">
                        <c:v>3.34373340240613</c:v>
                      </c:pt>
                      <c:pt idx="1051">
                        <c:v>3.3427921888038998</c:v>
                      </c:pt>
                      <c:pt idx="1052">
                        <c:v>3.441075989358406</c:v>
                      </c:pt>
                      <c:pt idx="1053">
                        <c:v>3.6785758234654748</c:v>
                      </c:pt>
                      <c:pt idx="1054">
                        <c:v>3.8174238532922331</c:v>
                      </c:pt>
                      <c:pt idx="1055">
                        <c:v>4.0847645077062298</c:v>
                      </c:pt>
                      <c:pt idx="1056">
                        <c:v>3.9212480928305351</c:v>
                      </c:pt>
                      <c:pt idx="1057">
                        <c:v>4.6199435226770982</c:v>
                      </c:pt>
                      <c:pt idx="1058">
                        <c:v>4.7152231170316918</c:v>
                      </c:pt>
                      <c:pt idx="1059">
                        <c:v>4.7377788583405973</c:v>
                      </c:pt>
                      <c:pt idx="1060">
                        <c:v>4.65001213248381</c:v>
                      </c:pt>
                      <c:pt idx="1061">
                        <c:v>4.573815599793722</c:v>
                      </c:pt>
                      <c:pt idx="1062">
                        <c:v>3.8721238074231872</c:v>
                      </c:pt>
                      <c:pt idx="1063">
                        <c:v>-1.2005548580493499</c:v>
                      </c:pt>
                      <c:pt idx="1064">
                        <c:v>-1.338219959236405</c:v>
                      </c:pt>
                      <c:pt idx="1065">
                        <c:v>-1.4494766971187729</c:v>
                      </c:pt>
                      <c:pt idx="1066">
                        <c:v>-1.3430763161045749</c:v>
                      </c:pt>
                      <c:pt idx="1067">
                        <c:v>-1.2053400789322239</c:v>
                      </c:pt>
                      <c:pt idx="1068">
                        <c:v>-1.010065361031947</c:v>
                      </c:pt>
                      <c:pt idx="1069">
                        <c:v>-1.006625412762284</c:v>
                      </c:pt>
                      <c:pt idx="1070">
                        <c:v>-1.087925638286285</c:v>
                      </c:pt>
                      <c:pt idx="1071">
                        <c:v>-1.2683707531673769</c:v>
                      </c:pt>
                      <c:pt idx="1072">
                        <c:v>-1.3849513409190759</c:v>
                      </c:pt>
                      <c:pt idx="1073">
                        <c:v>-1.3467874257326531</c:v>
                      </c:pt>
                      <c:pt idx="1074">
                        <c:v>-1.3908927193889491</c:v>
                      </c:pt>
                      <c:pt idx="1075">
                        <c:v>-1.2232699745436419</c:v>
                      </c:pt>
                      <c:pt idx="1076">
                        <c:v>-0.88151905570509803</c:v>
                      </c:pt>
                      <c:pt idx="1077">
                        <c:v>-0.26741518104228029</c:v>
                      </c:pt>
                      <c:pt idx="1078">
                        <c:v>9.8114693362492834E-3</c:v>
                      </c:pt>
                      <c:pt idx="1079">
                        <c:v>0.41651870282216907</c:v>
                      </c:pt>
                      <c:pt idx="1080">
                        <c:v>0.644192641154682</c:v>
                      </c:pt>
                      <c:pt idx="1081">
                        <c:v>0.66325486878458817</c:v>
                      </c:pt>
                      <c:pt idx="1082">
                        <c:v>0.4735219463567289</c:v>
                      </c:pt>
                      <c:pt idx="1083">
                        <c:v>2.0123562497174281</c:v>
                      </c:pt>
                      <c:pt idx="1084">
                        <c:v>0.39250917951613212</c:v>
                      </c:pt>
                      <c:pt idx="1085">
                        <c:v>0.47739325731979798</c:v>
                      </c:pt>
                      <c:pt idx="1086">
                        <c:v>0.59543611484308923</c:v>
                      </c:pt>
                      <c:pt idx="1087">
                        <c:v>0.76250561638796943</c:v>
                      </c:pt>
                      <c:pt idx="1088">
                        <c:v>0.91026235488614049</c:v>
                      </c:pt>
                      <c:pt idx="1089">
                        <c:v>0.86060462921700143</c:v>
                      </c:pt>
                      <c:pt idx="1090">
                        <c:v>0.73815168842354584</c:v>
                      </c:pt>
                      <c:pt idx="1091">
                        <c:v>0.47751363568229832</c:v>
                      </c:pt>
                      <c:pt idx="1092">
                        <c:v>0.28025374780763429</c:v>
                      </c:pt>
                      <c:pt idx="1093">
                        <c:v>0.16022121787033891</c:v>
                      </c:pt>
                      <c:pt idx="1094">
                        <c:v>0.30197205494553248</c:v>
                      </c:pt>
                      <c:pt idx="1095">
                        <c:v>0.45702542542849478</c:v>
                      </c:pt>
                      <c:pt idx="1096">
                        <c:v>0.47618266529050463</c:v>
                      </c:pt>
                      <c:pt idx="1097">
                        <c:v>0.64544389585247142</c:v>
                      </c:pt>
                      <c:pt idx="1098">
                        <c:v>0.92934150594570808</c:v>
                      </c:pt>
                      <c:pt idx="1099">
                        <c:v>1.1247976445215631</c:v>
                      </c:pt>
                      <c:pt idx="1100">
                        <c:v>1.1799824150321241</c:v>
                      </c:pt>
                      <c:pt idx="1101">
                        <c:v>1.4342845569405109</c:v>
                      </c:pt>
                      <c:pt idx="1102">
                        <c:v>1.498642135351709</c:v>
                      </c:pt>
                      <c:pt idx="1103">
                        <c:v>1.41388010517624</c:v>
                      </c:pt>
                      <c:pt idx="1104">
                        <c:v>1.2726065786972951</c:v>
                      </c:pt>
                      <c:pt idx="1105">
                        <c:v>1.2119662518895771</c:v>
                      </c:pt>
                      <c:pt idx="1106">
                        <c:v>1.212384051324664</c:v>
                      </c:pt>
                      <c:pt idx="1107">
                        <c:v>1.220466644173001</c:v>
                      </c:pt>
                      <c:pt idx="1108">
                        <c:v>1.3295047502122099</c:v>
                      </c:pt>
                      <c:pt idx="1109">
                        <c:v>1.4742559124146311</c:v>
                      </c:pt>
                      <c:pt idx="1110">
                        <c:v>1.5426932451968729</c:v>
                      </c:pt>
                      <c:pt idx="1111">
                        <c:v>1.4243679751476921</c:v>
                      </c:pt>
                      <c:pt idx="1112">
                        <c:v>1.3484446379544679</c:v>
                      </c:pt>
                      <c:pt idx="1113">
                        <c:v>1.4995141029827621</c:v>
                      </c:pt>
                      <c:pt idx="1114">
                        <c:v>1.6930433778780589</c:v>
                      </c:pt>
                      <c:pt idx="1115">
                        <c:v>1.6919748760710001</c:v>
                      </c:pt>
                      <c:pt idx="1116">
                        <c:v>1.5520125228324151</c:v>
                      </c:pt>
                      <c:pt idx="1117">
                        <c:v>1.570457593441934</c:v>
                      </c:pt>
                      <c:pt idx="1118">
                        <c:v>1.7771928636899961</c:v>
                      </c:pt>
                      <c:pt idx="1119">
                        <c:v>1.859927213823958</c:v>
                      </c:pt>
                      <c:pt idx="1120">
                        <c:v>1.8806428397580279</c:v>
                      </c:pt>
                      <c:pt idx="1121">
                        <c:v>1.986445457624666</c:v>
                      </c:pt>
                      <c:pt idx="1122">
                        <c:v>2.1645789516082381</c:v>
                      </c:pt>
                      <c:pt idx="1123">
                        <c:v>2.3434576998047549</c:v>
                      </c:pt>
                      <c:pt idx="1124">
                        <c:v>2.5049586879758561</c:v>
                      </c:pt>
                      <c:pt idx="1125">
                        <c:v>2.3999639606458421</c:v>
                      </c:pt>
                      <c:pt idx="1126">
                        <c:v>2.3108469636022551</c:v>
                      </c:pt>
                      <c:pt idx="1127">
                        <c:v>2.0755473702014489</c:v>
                      </c:pt>
                      <c:pt idx="1128">
                        <c:v>1.721160077206656</c:v>
                      </c:pt>
                      <c:pt idx="1129">
                        <c:v>1.540758687058865</c:v>
                      </c:pt>
                      <c:pt idx="1130">
                        <c:v>1.4777251005172951</c:v>
                      </c:pt>
                      <c:pt idx="1131">
                        <c:v>1.397190003450254</c:v>
                      </c:pt>
                      <c:pt idx="1132">
                        <c:v>1.436004733598002</c:v>
                      </c:pt>
                      <c:pt idx="1133">
                        <c:v>1.5020316267797771</c:v>
                      </c:pt>
                      <c:pt idx="1134">
                        <c:v>1.4692363902968031</c:v>
                      </c:pt>
                      <c:pt idx="1135">
                        <c:v>1.47708604286926</c:v>
                      </c:pt>
                      <c:pt idx="1136">
                        <c:v>1.522856178319141</c:v>
                      </c:pt>
                      <c:pt idx="1137">
                        <c:v>1.6686344582831301</c:v>
                      </c:pt>
                      <c:pt idx="1138">
                        <c:v>1.7874262534074621</c:v>
                      </c:pt>
                      <c:pt idx="1139">
                        <c:v>1.7349853717734429</c:v>
                      </c:pt>
                      <c:pt idx="1140">
                        <c:v>1.49568713820374</c:v>
                      </c:pt>
                      <c:pt idx="1141">
                        <c:v>1.373254241948618</c:v>
                      </c:pt>
                      <c:pt idx="1142">
                        <c:v>2.3173088919705851</c:v>
                      </c:pt>
                      <c:pt idx="1143">
                        <c:v>1.313053445812127</c:v>
                      </c:pt>
                      <c:pt idx="1144">
                        <c:v>2.7161168057299032</c:v>
                      </c:pt>
                      <c:pt idx="1145">
                        <c:v>2.804268801289886</c:v>
                      </c:pt>
                      <c:pt idx="1146">
                        <c:v>1.603447432174113</c:v>
                      </c:pt>
                      <c:pt idx="1147">
                        <c:v>2.5999640635865351</c:v>
                      </c:pt>
                      <c:pt idx="1148">
                        <c:v>2.3231666968626752</c:v>
                      </c:pt>
                      <c:pt idx="1149">
                        <c:v>2.1342759749545528</c:v>
                      </c:pt>
                      <c:pt idx="1150">
                        <c:v>1.1212477428860339</c:v>
                      </c:pt>
                      <c:pt idx="1151">
                        <c:v>1.2133644172803391</c:v>
                      </c:pt>
                      <c:pt idx="1152">
                        <c:v>1.276364062574195</c:v>
                      </c:pt>
                      <c:pt idx="1153">
                        <c:v>1.3423383162342699</c:v>
                      </c:pt>
                      <c:pt idx="1154">
                        <c:v>1.3598782309956059</c:v>
                      </c:pt>
                      <c:pt idx="1155">
                        <c:v>1.3555258922968869</c:v>
                      </c:pt>
                      <c:pt idx="1156">
                        <c:v>1.1986979263671611</c:v>
                      </c:pt>
                      <c:pt idx="1157">
                        <c:v>0.94073325039900935</c:v>
                      </c:pt>
                      <c:pt idx="1158">
                        <c:v>0.88028183536492732</c:v>
                      </c:pt>
                      <c:pt idx="1159">
                        <c:v>1.024638909262702</c:v>
                      </c:pt>
                      <c:pt idx="1160">
                        <c:v>1.1283213755542381</c:v>
                      </c:pt>
                      <c:pt idx="1161">
                        <c:v>1.2642777542259349</c:v>
                      </c:pt>
                      <c:pt idx="1162">
                        <c:v>1.182291065354762</c:v>
                      </c:pt>
                      <c:pt idx="1163">
                        <c:v>1.1787682426961741</c:v>
                      </c:pt>
                      <c:pt idx="1164">
                        <c:v>1.1431893045949499</c:v>
                      </c:pt>
                      <c:pt idx="1165">
                        <c:v>1.0175045708811421</c:v>
                      </c:pt>
                      <c:pt idx="1166">
                        <c:v>0.9471920176088473</c:v>
                      </c:pt>
                      <c:pt idx="1167">
                        <c:v>0.89845415048621347</c:v>
                      </c:pt>
                      <c:pt idx="1168">
                        <c:v>0.79348010810331493</c:v>
                      </c:pt>
                      <c:pt idx="1169">
                        <c:v>0.74136045046612076</c:v>
                      </c:pt>
                      <c:pt idx="1170">
                        <c:v>0.56529684758123655</c:v>
                      </c:pt>
                      <c:pt idx="1171">
                        <c:v>0.43098956372027591</c:v>
                      </c:pt>
                      <c:pt idx="1172">
                        <c:v>0.25967220470314661</c:v>
                      </c:pt>
                      <c:pt idx="1173">
                        <c:v>0.32675787113089733</c:v>
                      </c:pt>
                      <c:pt idx="1174">
                        <c:v>0.45156611094135091</c:v>
                      </c:pt>
                      <c:pt idx="1175">
                        <c:v>0.61915697817483195</c:v>
                      </c:pt>
                      <c:pt idx="1176">
                        <c:v>0.86795447266311154</c:v>
                      </c:pt>
                      <c:pt idx="1177">
                        <c:v>1.0958856623897399</c:v>
                      </c:pt>
                      <c:pt idx="1178">
                        <c:v>1.3152837202826819</c:v>
                      </c:pt>
                      <c:pt idx="1179">
                        <c:v>1.5316002070704959</c:v>
                      </c:pt>
                      <c:pt idx="1180">
                        <c:v>1.5491586851973389</c:v>
                      </c:pt>
                      <c:pt idx="1181">
                        <c:v>1.421445744613947</c:v>
                      </c:pt>
                      <c:pt idx="1182">
                        <c:v>1.13766796181705</c:v>
                      </c:pt>
                      <c:pt idx="1183">
                        <c:v>0.77426142463761227</c:v>
                      </c:pt>
                      <c:pt idx="1184">
                        <c:v>0.48756709591656872</c:v>
                      </c:pt>
                      <c:pt idx="1185">
                        <c:v>0.1673631744110036</c:v>
                      </c:pt>
                      <c:pt idx="1186">
                        <c:v>0.2144765445992767</c:v>
                      </c:pt>
                      <c:pt idx="1187">
                        <c:v>0.41825391713314958</c:v>
                      </c:pt>
                      <c:pt idx="1188">
                        <c:v>0.48231497411564328</c:v>
                      </c:pt>
                      <c:pt idx="1189">
                        <c:v>0.42423747949594232</c:v>
                      </c:pt>
                      <c:pt idx="1190">
                        <c:v>0.35647965138540871</c:v>
                      </c:pt>
                      <c:pt idx="1191">
                        <c:v>0.32439385438814428</c:v>
                      </c:pt>
                      <c:pt idx="1192">
                        <c:v>0.249189769814746</c:v>
                      </c:pt>
                      <c:pt idx="1193">
                        <c:v>0.1299625742944589</c:v>
                      </c:pt>
                      <c:pt idx="1194">
                        <c:v>3.8394787518834267E-2</c:v>
                      </c:pt>
                      <c:pt idx="1195">
                        <c:v>4.7223769833537488E-2</c:v>
                      </c:pt>
                      <c:pt idx="1196">
                        <c:v>-0.1051106483036275</c:v>
                      </c:pt>
                      <c:pt idx="1197">
                        <c:v>-0.27084101447116948</c:v>
                      </c:pt>
                      <c:pt idx="1198">
                        <c:v>-0.61909649726314298</c:v>
                      </c:pt>
                      <c:pt idx="1199">
                        <c:v>-0.76571112000938568</c:v>
                      </c:pt>
                      <c:pt idx="1200">
                        <c:v>-0.82210039033340199</c:v>
                      </c:pt>
                      <c:pt idx="1201">
                        <c:v>-0.81537571616378091</c:v>
                      </c:pt>
                      <c:pt idx="1202">
                        <c:v>-0.96413157658831727</c:v>
                      </c:pt>
                      <c:pt idx="1203">
                        <c:v>-1.0121254663596611</c:v>
                      </c:pt>
                      <c:pt idx="1204">
                        <c:v>-1.011324527283008</c:v>
                      </c:pt>
                      <c:pt idx="1205">
                        <c:v>-0.8689291345772977</c:v>
                      </c:pt>
                      <c:pt idx="1206">
                        <c:v>-0.60444642185412067</c:v>
                      </c:pt>
                      <c:pt idx="1207">
                        <c:v>-0.61513343914048535</c:v>
                      </c:pt>
                      <c:pt idx="1208">
                        <c:v>-0.65476739462533673</c:v>
                      </c:pt>
                      <c:pt idx="1209">
                        <c:v>-0.60187431461582908</c:v>
                      </c:pt>
                      <c:pt idx="1210">
                        <c:v>-0.76840390182668339</c:v>
                      </c:pt>
                      <c:pt idx="1211">
                        <c:v>-0.85435984877525362</c:v>
                      </c:pt>
                      <c:pt idx="1212">
                        <c:v>-0.80119262445021355</c:v>
                      </c:pt>
                      <c:pt idx="1213">
                        <c:v>-0.82552418265324734</c:v>
                      </c:pt>
                      <c:pt idx="1214">
                        <c:v>-0.94962380484063869</c:v>
                      </c:pt>
                      <c:pt idx="1215">
                        <c:v>-0.78270515045387767</c:v>
                      </c:pt>
                      <c:pt idx="1216">
                        <c:v>-1.1265142863343689</c:v>
                      </c:pt>
                      <c:pt idx="1217">
                        <c:v>-0.98933370165368706</c:v>
                      </c:pt>
                      <c:pt idx="1218">
                        <c:v>-0.89701115552607691</c:v>
                      </c:pt>
                      <c:pt idx="1219">
                        <c:v>-0.78267453202613946</c:v>
                      </c:pt>
                      <c:pt idx="1220">
                        <c:v>-0.41351390063755639</c:v>
                      </c:pt>
                      <c:pt idx="1221">
                        <c:v>-0.40621577214023202</c:v>
                      </c:pt>
                      <c:pt idx="1222">
                        <c:v>-0.35241393907543372</c:v>
                      </c:pt>
                      <c:pt idx="1223">
                        <c:v>-0.28446516504513519</c:v>
                      </c:pt>
                      <c:pt idx="1224">
                        <c:v>-0.31861739606879441</c:v>
                      </c:pt>
                      <c:pt idx="1225">
                        <c:v>-0.50771190420954104</c:v>
                      </c:pt>
                      <c:pt idx="1226">
                        <c:v>-0.6149122897616307</c:v>
                      </c:pt>
                      <c:pt idx="1227">
                        <c:v>-0.54405996794427036</c:v>
                      </c:pt>
                      <c:pt idx="1228">
                        <c:v>-0.37078442163890118</c:v>
                      </c:pt>
                      <c:pt idx="1229">
                        <c:v>-0.122178743776228</c:v>
                      </c:pt>
                      <c:pt idx="1230">
                        <c:v>-6.2814389977118912E-2</c:v>
                      </c:pt>
                      <c:pt idx="1231">
                        <c:v>-0.14006915381444909</c:v>
                      </c:pt>
                      <c:pt idx="1232">
                        <c:v>-0.43062333891977272</c:v>
                      </c:pt>
                      <c:pt idx="1233">
                        <c:v>-0.66893838725031918</c:v>
                      </c:pt>
                      <c:pt idx="1234">
                        <c:v>-0.66176941723851745</c:v>
                      </c:pt>
                      <c:pt idx="1235">
                        <c:v>-0.61636050975333956</c:v>
                      </c:pt>
                      <c:pt idx="1236">
                        <c:v>-0.63377860984006285</c:v>
                      </c:pt>
                      <c:pt idx="1237">
                        <c:v>-0.75339396600911546</c:v>
                      </c:pt>
                      <c:pt idx="1238">
                        <c:v>-0.93477035972897538</c:v>
                      </c:pt>
                      <c:pt idx="1239">
                        <c:v>-1.13884173817582</c:v>
                      </c:pt>
                      <c:pt idx="1240">
                        <c:v>-1.2662464967192979</c:v>
                      </c:pt>
                      <c:pt idx="1241">
                        <c:v>-1.3257409047810189</c:v>
                      </c:pt>
                      <c:pt idx="1242">
                        <c:v>-1.431961915619212</c:v>
                      </c:pt>
                      <c:pt idx="1243">
                        <c:v>-1.496659729692563</c:v>
                      </c:pt>
                      <c:pt idx="1244">
                        <c:v>-1.339919911461223</c:v>
                      </c:pt>
                      <c:pt idx="1245">
                        <c:v>-1.2318752746827251</c:v>
                      </c:pt>
                      <c:pt idx="1246">
                        <c:v>-1.186389500927038</c:v>
                      </c:pt>
                      <c:pt idx="1247">
                        <c:v>-1.1670131319801931</c:v>
                      </c:pt>
                      <c:pt idx="1248">
                        <c:v>-1.2131321750119519</c:v>
                      </c:pt>
                      <c:pt idx="1249">
                        <c:v>-1.1489238402025499</c:v>
                      </c:pt>
                      <c:pt idx="1250">
                        <c:v>-0.97473843157083262</c:v>
                      </c:pt>
                      <c:pt idx="1251">
                        <c:v>-0.77505578951395271</c:v>
                      </c:pt>
                      <c:pt idx="1252">
                        <c:v>-0.78278299516027994</c:v>
                      </c:pt>
                      <c:pt idx="1253">
                        <c:v>-0.93438564355254972</c:v>
                      </c:pt>
                      <c:pt idx="1254">
                        <c:v>-1.198122064836769</c:v>
                      </c:pt>
                      <c:pt idx="1255">
                        <c:v>-1.534928704170639</c:v>
                      </c:pt>
                      <c:pt idx="1256">
                        <c:v>-1.8401829958120071</c:v>
                      </c:pt>
                      <c:pt idx="1257">
                        <c:v>-2.2463292287208181</c:v>
                      </c:pt>
                      <c:pt idx="1258">
                        <c:v>-2.2434478253305419</c:v>
                      </c:pt>
                      <c:pt idx="1259">
                        <c:v>-2.15465169614362</c:v>
                      </c:pt>
                      <c:pt idx="1260">
                        <c:v>-1.94156320102873</c:v>
                      </c:pt>
                      <c:pt idx="1261">
                        <c:v>-1.710206047173175</c:v>
                      </c:pt>
                      <c:pt idx="1262">
                        <c:v>-1.277237119353418</c:v>
                      </c:pt>
                      <c:pt idx="1263">
                        <c:v>-1.0560063832322431</c:v>
                      </c:pt>
                      <c:pt idx="1264">
                        <c:v>-1.3322467915596841</c:v>
                      </c:pt>
                      <c:pt idx="1265">
                        <c:v>-0.86228548846954256</c:v>
                      </c:pt>
                      <c:pt idx="1266">
                        <c:v>-0.87666790112040249</c:v>
                      </c:pt>
                      <c:pt idx="1267">
                        <c:v>-0.85939169752897537</c:v>
                      </c:pt>
                      <c:pt idx="1268">
                        <c:v>-0.81235673906484784</c:v>
                      </c:pt>
                      <c:pt idx="1269">
                        <c:v>-0.97409833311264482</c:v>
                      </c:pt>
                      <c:pt idx="1270">
                        <c:v>-0.94571756568621201</c:v>
                      </c:pt>
                      <c:pt idx="1271">
                        <c:v>-0.97959591694840908</c:v>
                      </c:pt>
                      <c:pt idx="1272">
                        <c:v>-0.97564815183636033</c:v>
                      </c:pt>
                      <c:pt idx="1273">
                        <c:v>-1.200671177435179</c:v>
                      </c:pt>
                      <c:pt idx="1274">
                        <c:v>-1.26153355371291</c:v>
                      </c:pt>
                      <c:pt idx="1275">
                        <c:v>-1.3850675007500131</c:v>
                      </c:pt>
                      <c:pt idx="1276">
                        <c:v>-1.6516457079244919</c:v>
                      </c:pt>
                      <c:pt idx="1277">
                        <c:v>-1.8537699936088929</c:v>
                      </c:pt>
                      <c:pt idx="1278">
                        <c:v>-1.9341538036077279</c:v>
                      </c:pt>
                      <c:pt idx="1279">
                        <c:v>-1.7879605871809681</c:v>
                      </c:pt>
                      <c:pt idx="1280">
                        <c:v>-1.657804726613507</c:v>
                      </c:pt>
                      <c:pt idx="1281">
                        <c:v>-1.9377877666331269</c:v>
                      </c:pt>
                      <c:pt idx="1282">
                        <c:v>-2.161683209742586</c:v>
                      </c:pt>
                      <c:pt idx="1283">
                        <c:v>-2.509386570764653</c:v>
                      </c:pt>
                      <c:pt idx="1284">
                        <c:v>-2.529149218008905</c:v>
                      </c:pt>
                      <c:pt idx="1285">
                        <c:v>-2.4253279729968078</c:v>
                      </c:pt>
                      <c:pt idx="1286">
                        <c:v>-2.5229258791278371</c:v>
                      </c:pt>
                      <c:pt idx="1287">
                        <c:v>-2.6668460367578182</c:v>
                      </c:pt>
                      <c:pt idx="1288">
                        <c:v>-2.9284208591042189</c:v>
                      </c:pt>
                      <c:pt idx="1289">
                        <c:v>-3.322523472739328</c:v>
                      </c:pt>
                      <c:pt idx="1290">
                        <c:v>-3.523232571350484</c:v>
                      </c:pt>
                      <c:pt idx="1291">
                        <c:v>-3.4130672961985469</c:v>
                      </c:pt>
                      <c:pt idx="1292">
                        <c:v>-3.3642156531802589</c:v>
                      </c:pt>
                      <c:pt idx="1293">
                        <c:v>-3.0517515222667941</c:v>
                      </c:pt>
                      <c:pt idx="1294">
                        <c:v>-2.9599085602723192</c:v>
                      </c:pt>
                      <c:pt idx="1295">
                        <c:v>-2.7934826237617392</c:v>
                      </c:pt>
                      <c:pt idx="1296">
                        <c:v>-2.68323840507023</c:v>
                      </c:pt>
                      <c:pt idx="1297">
                        <c:v>-2.6593613048908922</c:v>
                      </c:pt>
                      <c:pt idx="1298">
                        <c:v>-2.5848427562339822</c:v>
                      </c:pt>
                      <c:pt idx="1299">
                        <c:v>-2.2849521903815879</c:v>
                      </c:pt>
                      <c:pt idx="1300">
                        <c:v>-2.118029745862704</c:v>
                      </c:pt>
                      <c:pt idx="1301">
                        <c:v>-2.2617926445274552</c:v>
                      </c:pt>
                      <c:pt idx="1302">
                        <c:v>-2.311202744314004</c:v>
                      </c:pt>
                      <c:pt idx="1303">
                        <c:v>-1.393703232643114</c:v>
                      </c:pt>
                      <c:pt idx="1304">
                        <c:v>-1.925502895633997</c:v>
                      </c:pt>
                      <c:pt idx="1305">
                        <c:v>-1.5696749859502219</c:v>
                      </c:pt>
                      <c:pt idx="1306">
                        <c:v>-1.2658580442017311</c:v>
                      </c:pt>
                      <c:pt idx="1307">
                        <c:v>0.92218601679128454</c:v>
                      </c:pt>
                      <c:pt idx="1308">
                        <c:v>0.66862243047984204</c:v>
                      </c:pt>
                      <c:pt idx="1309">
                        <c:v>-1.0449926261296829</c:v>
                      </c:pt>
                      <c:pt idx="1310">
                        <c:v>-1.1786887976700049</c:v>
                      </c:pt>
                      <c:pt idx="1311">
                        <c:v>-1.2568741012047899</c:v>
                      </c:pt>
                      <c:pt idx="1312">
                        <c:v>-1.279805500465407</c:v>
                      </c:pt>
                      <c:pt idx="1313">
                        <c:v>-1.421613300821398</c:v>
                      </c:pt>
                      <c:pt idx="1314">
                        <c:v>-1.300761727166112</c:v>
                      </c:pt>
                      <c:pt idx="1315">
                        <c:v>-1.099704215429435</c:v>
                      </c:pt>
                      <c:pt idx="1316">
                        <c:v>-0.89155873255459162</c:v>
                      </c:pt>
                      <c:pt idx="1317">
                        <c:v>-0.38293003142199528</c:v>
                      </c:pt>
                      <c:pt idx="1318">
                        <c:v>-1.0452527418880879</c:v>
                      </c:pt>
                      <c:pt idx="1319">
                        <c:v>-1.313669079658442</c:v>
                      </c:pt>
                      <c:pt idx="1320">
                        <c:v>-1.506894452951691</c:v>
                      </c:pt>
                      <c:pt idx="1321">
                        <c:v>-1.570127164459536</c:v>
                      </c:pt>
                      <c:pt idx="1322">
                        <c:v>-1.4778915763014371</c:v>
                      </c:pt>
                      <c:pt idx="1323">
                        <c:v>-2.68254087653952</c:v>
                      </c:pt>
                      <c:pt idx="1324">
                        <c:v>-2.4550021906992621</c:v>
                      </c:pt>
                      <c:pt idx="1325">
                        <c:v>-1.7446958118259099</c:v>
                      </c:pt>
                      <c:pt idx="1326">
                        <c:v>-1.709562209906718</c:v>
                      </c:pt>
                      <c:pt idx="1327">
                        <c:v>-3.1477748860525638</c:v>
                      </c:pt>
                      <c:pt idx="1328">
                        <c:v>-2.8001878004920742</c:v>
                      </c:pt>
                      <c:pt idx="1329">
                        <c:v>-3.262897375006824</c:v>
                      </c:pt>
                      <c:pt idx="1330">
                        <c:v>-3.2337402896197762</c:v>
                      </c:pt>
                      <c:pt idx="1331">
                        <c:v>-2.4359797810491779</c:v>
                      </c:pt>
                      <c:pt idx="1332">
                        <c:v>-3.2189418632468279</c:v>
                      </c:pt>
                      <c:pt idx="1333">
                        <c:v>-2.3907056706376921</c:v>
                      </c:pt>
                      <c:pt idx="1334">
                        <c:v>-0.11814926483419461</c:v>
                      </c:pt>
                      <c:pt idx="1335">
                        <c:v>0.58105380929268735</c:v>
                      </c:pt>
                      <c:pt idx="1336">
                        <c:v>0.81720186677195228</c:v>
                      </c:pt>
                      <c:pt idx="1337">
                        <c:v>1.0442467479180739</c:v>
                      </c:pt>
                      <c:pt idx="1338">
                        <c:v>1.111174148390786</c:v>
                      </c:pt>
                      <c:pt idx="1339">
                        <c:v>1.0620627015756621</c:v>
                      </c:pt>
                      <c:pt idx="1340">
                        <c:v>1.0366082036488959</c:v>
                      </c:pt>
                      <c:pt idx="1341">
                        <c:v>0.9500275553367129</c:v>
                      </c:pt>
                      <c:pt idx="1342">
                        <c:v>0.56196972046123006</c:v>
                      </c:pt>
                      <c:pt idx="1343">
                        <c:v>0.56195995060232451</c:v>
                      </c:pt>
                      <c:pt idx="1344">
                        <c:v>0.43525427623385032</c:v>
                      </c:pt>
                      <c:pt idx="1345">
                        <c:v>0.32374043429173088</c:v>
                      </c:pt>
                      <c:pt idx="1346">
                        <c:v>0.23675422715278149</c:v>
                      </c:pt>
                      <c:pt idx="1347">
                        <c:v>-1.9331203837583339E-3</c:v>
                      </c:pt>
                      <c:pt idx="1348">
                        <c:v>-0.1171156158353642</c:v>
                      </c:pt>
                      <c:pt idx="1349">
                        <c:v>-1.768734577144091</c:v>
                      </c:pt>
                      <c:pt idx="1350">
                        <c:v>-4.7607426939874617</c:v>
                      </c:pt>
                      <c:pt idx="1351">
                        <c:v>-4.7985989094282084</c:v>
                      </c:pt>
                      <c:pt idx="1352">
                        <c:v>-1.668266342893721</c:v>
                      </c:pt>
                      <c:pt idx="1353">
                        <c:v>-2.7942302900136342</c:v>
                      </c:pt>
                      <c:pt idx="1354">
                        <c:v>-2.8028262619906519</c:v>
                      </c:pt>
                      <c:pt idx="1355">
                        <c:v>-1.585781648689782</c:v>
                      </c:pt>
                      <c:pt idx="1356">
                        <c:v>-2.681132470012348</c:v>
                      </c:pt>
                      <c:pt idx="1357">
                        <c:v>-0.9129250795956283</c:v>
                      </c:pt>
                      <c:pt idx="1358">
                        <c:v>-2.4909895005248668</c:v>
                      </c:pt>
                      <c:pt idx="1359">
                        <c:v>-1.131407123264637</c:v>
                      </c:pt>
                      <c:pt idx="1360">
                        <c:v>-1.002950832155111</c:v>
                      </c:pt>
                      <c:pt idx="1361">
                        <c:v>-1.076152232428599</c:v>
                      </c:pt>
                      <c:pt idx="1362">
                        <c:v>-2.029175680830364</c:v>
                      </c:pt>
                      <c:pt idx="1363">
                        <c:v>0.58233341095546209</c:v>
                      </c:pt>
                      <c:pt idx="1364">
                        <c:v>-0.90994630622329098</c:v>
                      </c:pt>
                      <c:pt idx="1365">
                        <c:v>-0.1694366383908035</c:v>
                      </c:pt>
                      <c:pt idx="1366">
                        <c:v>0.34029640491853758</c:v>
                      </c:pt>
                      <c:pt idx="1367">
                        <c:v>-1.1346149878584231</c:v>
                      </c:pt>
                      <c:pt idx="1368">
                        <c:v>-1.108650441717054</c:v>
                      </c:pt>
                      <c:pt idx="1369">
                        <c:v>-1.0079231354080369</c:v>
                      </c:pt>
                      <c:pt idx="1370">
                        <c:v>4.6994681782575473E-2</c:v>
                      </c:pt>
                      <c:pt idx="1371">
                        <c:v>-2.309905818384109</c:v>
                      </c:pt>
                      <c:pt idx="1372">
                        <c:v>-0.2826661303469466</c:v>
                      </c:pt>
                      <c:pt idx="1373">
                        <c:v>-0.85892579584767847</c:v>
                      </c:pt>
                      <c:pt idx="1374">
                        <c:v>-2.432575415030521</c:v>
                      </c:pt>
                      <c:pt idx="1375">
                        <c:v>0.73719004644864683</c:v>
                      </c:pt>
                      <c:pt idx="1376">
                        <c:v>-0.99048890577986348</c:v>
                      </c:pt>
                      <c:pt idx="1377">
                        <c:v>-1.0083294933505249</c:v>
                      </c:pt>
                      <c:pt idx="1378">
                        <c:v>-1.0874630009741291</c:v>
                      </c:pt>
                      <c:pt idx="1379">
                        <c:v>-1.085804293987652</c:v>
                      </c:pt>
                      <c:pt idx="1380">
                        <c:v>-2.2719150394044778</c:v>
                      </c:pt>
                      <c:pt idx="1381">
                        <c:v>-1.1585028961989901</c:v>
                      </c:pt>
                      <c:pt idx="1382">
                        <c:v>-1.123766524833284</c:v>
                      </c:pt>
                      <c:pt idx="1383">
                        <c:v>-1.23598062308845</c:v>
                      </c:pt>
                      <c:pt idx="1384">
                        <c:v>-1.3361706691567761</c:v>
                      </c:pt>
                      <c:pt idx="1385">
                        <c:v>-1.4896601902192641</c:v>
                      </c:pt>
                      <c:pt idx="1386">
                        <c:v>-0.9474476379513187</c:v>
                      </c:pt>
                      <c:pt idx="1387">
                        <c:v>-2.746230083797784</c:v>
                      </c:pt>
                      <c:pt idx="1388">
                        <c:v>-1.7957462105309081</c:v>
                      </c:pt>
                      <c:pt idx="1389">
                        <c:v>-1.817752072422903</c:v>
                      </c:pt>
                      <c:pt idx="1390">
                        <c:v>-1.8287449830809219</c:v>
                      </c:pt>
                      <c:pt idx="1391">
                        <c:v>-1.838082901962321</c:v>
                      </c:pt>
                      <c:pt idx="1392">
                        <c:v>-1.935121665076061</c:v>
                      </c:pt>
                      <c:pt idx="1393">
                        <c:v>-1.995064828825923</c:v>
                      </c:pt>
                      <c:pt idx="1394">
                        <c:v>-1.4613826980732969</c:v>
                      </c:pt>
                      <c:pt idx="1395">
                        <c:v>-1.5997645185021769</c:v>
                      </c:pt>
                      <c:pt idx="1396">
                        <c:v>-1.8534455668199841</c:v>
                      </c:pt>
                      <c:pt idx="1397">
                        <c:v>-1.810892087542112</c:v>
                      </c:pt>
                      <c:pt idx="1398">
                        <c:v>-1.90010531063427</c:v>
                      </c:pt>
                      <c:pt idx="1399">
                        <c:v>-3.6626228612955578</c:v>
                      </c:pt>
                      <c:pt idx="1400">
                        <c:v>-3.548917556476574</c:v>
                      </c:pt>
                      <c:pt idx="1401">
                        <c:v>-2.047912266220957</c:v>
                      </c:pt>
                      <c:pt idx="1402">
                        <c:v>-1.7996474851551449</c:v>
                      </c:pt>
                      <c:pt idx="1403">
                        <c:v>-1.7734386759248599</c:v>
                      </c:pt>
                      <c:pt idx="1404">
                        <c:v>-3.0246586416971302</c:v>
                      </c:pt>
                      <c:pt idx="1405">
                        <c:v>-2.096076226577849</c:v>
                      </c:pt>
                      <c:pt idx="1406">
                        <c:v>-2.2035045996884199</c:v>
                      </c:pt>
                      <c:pt idx="1407">
                        <c:v>-2.1552718329223008</c:v>
                      </c:pt>
                      <c:pt idx="1408">
                        <c:v>-1.945468617050049</c:v>
                      </c:pt>
                      <c:pt idx="1409">
                        <c:v>-2.235672216983553</c:v>
                      </c:pt>
                      <c:pt idx="1410">
                        <c:v>-5.6448403358433934</c:v>
                      </c:pt>
                      <c:pt idx="1411">
                        <c:v>-4.0358030277388997</c:v>
                      </c:pt>
                      <c:pt idx="1412">
                        <c:v>-7.0083840502176322</c:v>
                      </c:pt>
                      <c:pt idx="1413">
                        <c:v>-4.6622188074863189</c:v>
                      </c:pt>
                      <c:pt idx="1414">
                        <c:v>-4.7754610345089112</c:v>
                      </c:pt>
                      <c:pt idx="1415">
                        <c:v>-4.7756072580252624</c:v>
                      </c:pt>
                      <c:pt idx="1416">
                        <c:v>-4.6930044812847402</c:v>
                      </c:pt>
                      <c:pt idx="1417">
                        <c:v>-4.6123641007162437</c:v>
                      </c:pt>
                      <c:pt idx="1418">
                        <c:v>-4.497570286139684</c:v>
                      </c:pt>
                      <c:pt idx="1419">
                        <c:v>-4.3347593168310059</c:v>
                      </c:pt>
                      <c:pt idx="1420">
                        <c:v>-5.7246885607208062</c:v>
                      </c:pt>
                      <c:pt idx="1421">
                        <c:v>-4.2822293198169081</c:v>
                      </c:pt>
                      <c:pt idx="1422">
                        <c:v>-4.1806262795797604</c:v>
                      </c:pt>
                      <c:pt idx="1423">
                        <c:v>-3.780156229855963</c:v>
                      </c:pt>
                      <c:pt idx="1424">
                        <c:v>-3.6632999276438651</c:v>
                      </c:pt>
                      <c:pt idx="1425">
                        <c:v>-2.9622236576268128</c:v>
                      </c:pt>
                      <c:pt idx="1426">
                        <c:v>-3.7254675399326258</c:v>
                      </c:pt>
                      <c:pt idx="1427">
                        <c:v>-4.307867104047757</c:v>
                      </c:pt>
                      <c:pt idx="1428">
                        <c:v>-4.3754578312035122</c:v>
                      </c:pt>
                      <c:pt idx="1429">
                        <c:v>-4.3617835453081986</c:v>
                      </c:pt>
                      <c:pt idx="1430">
                        <c:v>-3.3986583892153281</c:v>
                      </c:pt>
                      <c:pt idx="1431">
                        <c:v>-4.2001122578500869</c:v>
                      </c:pt>
                      <c:pt idx="1432">
                        <c:v>-1.9508756998884491</c:v>
                      </c:pt>
                      <c:pt idx="1433">
                        <c:v>-3.2371592283642721</c:v>
                      </c:pt>
                      <c:pt idx="1434">
                        <c:v>-1.5748229272635521</c:v>
                      </c:pt>
                      <c:pt idx="1435">
                        <c:v>-1.846531858271957</c:v>
                      </c:pt>
                      <c:pt idx="1436">
                        <c:v>-1.901840111445311</c:v>
                      </c:pt>
                      <c:pt idx="1437">
                        <c:v>-1.794377377963629</c:v>
                      </c:pt>
                      <c:pt idx="1438">
                        <c:v>-1.352222032044172</c:v>
                      </c:pt>
                      <c:pt idx="1439">
                        <c:v>-1.7517124374613371</c:v>
                      </c:pt>
                      <c:pt idx="1440">
                        <c:v>-1.0126176256414541</c:v>
                      </c:pt>
                      <c:pt idx="1441">
                        <c:v>-0.87870316899451462</c:v>
                      </c:pt>
                      <c:pt idx="1442">
                        <c:v>-0.59212674561300016</c:v>
                      </c:pt>
                      <c:pt idx="1443">
                        <c:v>0.53624946878680779</c:v>
                      </c:pt>
                      <c:pt idx="1444">
                        <c:v>0.64734446975554027</c:v>
                      </c:pt>
                      <c:pt idx="1445">
                        <c:v>-0.28041139846469271</c:v>
                      </c:pt>
                      <c:pt idx="1446">
                        <c:v>-0.4873778723217817</c:v>
                      </c:pt>
                      <c:pt idx="1447">
                        <c:v>-0.65037734026883631</c:v>
                      </c:pt>
                      <c:pt idx="1448">
                        <c:v>-0.71213448048322736</c:v>
                      </c:pt>
                      <c:pt idx="1449">
                        <c:v>-0.68488590036204944</c:v>
                      </c:pt>
                      <c:pt idx="1450">
                        <c:v>-0.63518629431341178</c:v>
                      </c:pt>
                      <c:pt idx="1451">
                        <c:v>-0.4474191959522496</c:v>
                      </c:pt>
                      <c:pt idx="1452">
                        <c:v>-0.31491037782389891</c:v>
                      </c:pt>
                      <c:pt idx="1453">
                        <c:v>-0.33468869173541349</c:v>
                      </c:pt>
                      <c:pt idx="1454">
                        <c:v>-0.50411417364395128</c:v>
                      </c:pt>
                      <c:pt idx="1455">
                        <c:v>-0.72883521539974927</c:v>
                      </c:pt>
                      <c:pt idx="1456">
                        <c:v>-0.76931420501552761</c:v>
                      </c:pt>
                      <c:pt idx="1457">
                        <c:v>-0.8518562006536714</c:v>
                      </c:pt>
                      <c:pt idx="1458">
                        <c:v>-1.125295974006308</c:v>
                      </c:pt>
                      <c:pt idx="1459">
                        <c:v>-1.172066007878821</c:v>
                      </c:pt>
                      <c:pt idx="1460">
                        <c:v>-0.99710195952364522</c:v>
                      </c:pt>
                      <c:pt idx="1461">
                        <c:v>-0.7559628529046114</c:v>
                      </c:pt>
                      <c:pt idx="1462">
                        <c:v>-0.68837574895482767</c:v>
                      </c:pt>
                      <c:pt idx="1463">
                        <c:v>-0.68404637706316773</c:v>
                      </c:pt>
                      <c:pt idx="1464">
                        <c:v>-0.74666344816593788</c:v>
                      </c:pt>
                      <c:pt idx="1465">
                        <c:v>-1.0223894576309771</c:v>
                      </c:pt>
                      <c:pt idx="1466">
                        <c:v>-1.496742422345539</c:v>
                      </c:pt>
                      <c:pt idx="1467">
                        <c:v>-1.7179676882574559</c:v>
                      </c:pt>
                      <c:pt idx="1468">
                        <c:v>-1.775761046607744</c:v>
                      </c:pt>
                      <c:pt idx="1469">
                        <c:v>-1.6035077663880719</c:v>
                      </c:pt>
                      <c:pt idx="1470">
                        <c:v>-1.5485089316020839</c:v>
                      </c:pt>
                      <c:pt idx="1471">
                        <c:v>-1.61833364259705</c:v>
                      </c:pt>
                      <c:pt idx="1472">
                        <c:v>-1.8248176509152489</c:v>
                      </c:pt>
                      <c:pt idx="1473">
                        <c:v>-2.022987268376907</c:v>
                      </c:pt>
                      <c:pt idx="1474">
                        <c:v>-2.0478155844723678</c:v>
                      </c:pt>
                      <c:pt idx="1475">
                        <c:v>-2.0410936431621161</c:v>
                      </c:pt>
                      <c:pt idx="1476">
                        <c:v>-1.9836854187031261</c:v>
                      </c:pt>
                      <c:pt idx="1477">
                        <c:v>-1.9778452486996481</c:v>
                      </c:pt>
                      <c:pt idx="1478">
                        <c:v>-1.7280470507285961</c:v>
                      </c:pt>
                      <c:pt idx="1479">
                        <c:v>-1.3798275005668801</c:v>
                      </c:pt>
                      <c:pt idx="1480">
                        <c:v>-1.195278579625161</c:v>
                      </c:pt>
                      <c:pt idx="1481">
                        <c:v>-1.1924511101795781</c:v>
                      </c:pt>
                      <c:pt idx="1482">
                        <c:v>-1.3212278888802049</c:v>
                      </c:pt>
                      <c:pt idx="1483">
                        <c:v>-1.3949535352939111</c:v>
                      </c:pt>
                      <c:pt idx="1484">
                        <c:v>-1.400283212639704</c:v>
                      </c:pt>
                      <c:pt idx="1485">
                        <c:v>-1.3035755227519981</c:v>
                      </c:pt>
                      <c:pt idx="1486">
                        <c:v>-0.16528863798694041</c:v>
                      </c:pt>
                      <c:pt idx="1487">
                        <c:v>-0.4465581939661552</c:v>
                      </c:pt>
                      <c:pt idx="1488">
                        <c:v>-0.22759999462458419</c:v>
                      </c:pt>
                      <c:pt idx="1489">
                        <c:v>-0.56000667270789384</c:v>
                      </c:pt>
                      <c:pt idx="1490">
                        <c:v>-0.29689384613085779</c:v>
                      </c:pt>
                      <c:pt idx="1491">
                        <c:v>-2.3449968102373231</c:v>
                      </c:pt>
                      <c:pt idx="1492">
                        <c:v>-6.2114477498599419</c:v>
                      </c:pt>
                      <c:pt idx="1493">
                        <c:v>-1.3582823701381661</c:v>
                      </c:pt>
                      <c:pt idx="1494">
                        <c:v>-6.0992699359065403</c:v>
                      </c:pt>
                      <c:pt idx="1495">
                        <c:v>0.43400366821028569</c:v>
                      </c:pt>
                      <c:pt idx="1496">
                        <c:v>-4.6333189640544834</c:v>
                      </c:pt>
                      <c:pt idx="1497">
                        <c:v>1.423623054449537</c:v>
                      </c:pt>
                      <c:pt idx="1498">
                        <c:v>-1.2759496156470811</c:v>
                      </c:pt>
                      <c:pt idx="1499">
                        <c:v>-0.82880246998483709</c:v>
                      </c:pt>
                      <c:pt idx="1500">
                        <c:v>-2.4109042872570758</c:v>
                      </c:pt>
                      <c:pt idx="1501">
                        <c:v>-2.5387110089313771</c:v>
                      </c:pt>
                      <c:pt idx="1502">
                        <c:v>11.043836991545479</c:v>
                      </c:pt>
                      <c:pt idx="1503">
                        <c:v>1.5757637210308091</c:v>
                      </c:pt>
                      <c:pt idx="1504">
                        <c:v>-3.0056128002911082</c:v>
                      </c:pt>
                      <c:pt idx="1505">
                        <c:v>1.3651405844108371</c:v>
                      </c:pt>
                      <c:pt idx="1506">
                        <c:v>2.3622914388256802</c:v>
                      </c:pt>
                      <c:pt idx="1507">
                        <c:v>0.82454011198582167</c:v>
                      </c:pt>
                      <c:pt idx="1508">
                        <c:v>0.90593944939744731</c:v>
                      </c:pt>
                      <c:pt idx="1509">
                        <c:v>2.9911808219692002</c:v>
                      </c:pt>
                      <c:pt idx="1510">
                        <c:v>2.9943982457803568</c:v>
                      </c:pt>
                      <c:pt idx="1511">
                        <c:v>2.864558118854585</c:v>
                      </c:pt>
                      <c:pt idx="1512">
                        <c:v>2.6827325644803408</c:v>
                      </c:pt>
                      <c:pt idx="1513">
                        <c:v>2.6500944696508442</c:v>
                      </c:pt>
                      <c:pt idx="1514">
                        <c:v>2.3887601107969321</c:v>
                      </c:pt>
                      <c:pt idx="1515">
                        <c:v>2.1724246008502179</c:v>
                      </c:pt>
                      <c:pt idx="1516">
                        <c:v>0.82869043703327427</c:v>
                      </c:pt>
                      <c:pt idx="1517">
                        <c:v>2.794467098673914</c:v>
                      </c:pt>
                      <c:pt idx="1518">
                        <c:v>1.06597025696474</c:v>
                      </c:pt>
                      <c:pt idx="1519">
                        <c:v>1.025035139838876</c:v>
                      </c:pt>
                      <c:pt idx="1520">
                        <c:v>1.0212731376917299</c:v>
                      </c:pt>
                      <c:pt idx="1521">
                        <c:v>1.0006507822429509</c:v>
                      </c:pt>
                      <c:pt idx="1522">
                        <c:v>1.0681546855062809</c:v>
                      </c:pt>
                      <c:pt idx="1523">
                        <c:v>-4.2875488472742784</c:v>
                      </c:pt>
                      <c:pt idx="1524">
                        <c:v>-4.5944829479686948</c:v>
                      </c:pt>
                      <c:pt idx="1525">
                        <c:v>-4.6370948524736866</c:v>
                      </c:pt>
                      <c:pt idx="1526">
                        <c:v>-4.261786869791452</c:v>
                      </c:pt>
                      <c:pt idx="1527">
                        <c:v>-3.7707360941515531</c:v>
                      </c:pt>
                      <c:pt idx="1528">
                        <c:v>-4.2816666493858264</c:v>
                      </c:pt>
                      <c:pt idx="1529">
                        <c:v>-4.3433351820281887</c:v>
                      </c:pt>
                      <c:pt idx="1530">
                        <c:v>-4.0598480214152586</c:v>
                      </c:pt>
                      <c:pt idx="1531">
                        <c:v>-1.327711049409759</c:v>
                      </c:pt>
                      <c:pt idx="1532">
                        <c:v>-1.5168202981466301</c:v>
                      </c:pt>
                      <c:pt idx="1533">
                        <c:v>-1.9333478471646659</c:v>
                      </c:pt>
                      <c:pt idx="1534">
                        <c:v>-1.928460393550441</c:v>
                      </c:pt>
                      <c:pt idx="1535">
                        <c:v>-1.891903870843223</c:v>
                      </c:pt>
                      <c:pt idx="1536">
                        <c:v>-2.0986551735665522</c:v>
                      </c:pt>
                      <c:pt idx="1537">
                        <c:v>-2.241650392872192</c:v>
                      </c:pt>
                      <c:pt idx="1538">
                        <c:v>-2.2716210503571199</c:v>
                      </c:pt>
                      <c:pt idx="1539">
                        <c:v>-2.110688850526151</c:v>
                      </c:pt>
                      <c:pt idx="1540">
                        <c:v>-3.951984840673973</c:v>
                      </c:pt>
                      <c:pt idx="1541">
                        <c:v>-4.0437879646477803</c:v>
                      </c:pt>
                      <c:pt idx="1542">
                        <c:v>-3.9513713178674652</c:v>
                      </c:pt>
                      <c:pt idx="1543">
                        <c:v>-4.3453873088900714</c:v>
                      </c:pt>
                      <c:pt idx="1544">
                        <c:v>-4.5887914268474459</c:v>
                      </c:pt>
                      <c:pt idx="1545">
                        <c:v>-4.8009138317376738</c:v>
                      </c:pt>
                      <c:pt idx="1546">
                        <c:v>-4.8132295874823567</c:v>
                      </c:pt>
                      <c:pt idx="1547">
                        <c:v>-4.8616420010615968</c:v>
                      </c:pt>
                      <c:pt idx="1548">
                        <c:v>-4.9701409181403839</c:v>
                      </c:pt>
                      <c:pt idx="1549">
                        <c:v>-5.0707679593180393</c:v>
                      </c:pt>
                      <c:pt idx="1550">
                        <c:v>-5.2597728804253032</c:v>
                      </c:pt>
                      <c:pt idx="1551">
                        <c:v>-5.2089625380349878</c:v>
                      </c:pt>
                      <c:pt idx="1552">
                        <c:v>-5.8534384516576896</c:v>
                      </c:pt>
                      <c:pt idx="1553">
                        <c:v>-6.0809817904872556</c:v>
                      </c:pt>
                      <c:pt idx="1554">
                        <c:v>-6.0724137748331612</c:v>
                      </c:pt>
                      <c:pt idx="1555">
                        <c:v>5.1863760073962677</c:v>
                      </c:pt>
                      <c:pt idx="1556">
                        <c:v>4.9356682221468393</c:v>
                      </c:pt>
                      <c:pt idx="1557">
                        <c:v>4.8433520366553244</c:v>
                      </c:pt>
                      <c:pt idx="1558">
                        <c:v>4.5560529295982279</c:v>
                      </c:pt>
                      <c:pt idx="1559">
                        <c:v>4.2265436541342281</c:v>
                      </c:pt>
                      <c:pt idx="1560">
                        <c:v>3.7321516822037548</c:v>
                      </c:pt>
                      <c:pt idx="1561">
                        <c:v>3.1645949884386559</c:v>
                      </c:pt>
                      <c:pt idx="1562">
                        <c:v>2.7484474880787571</c:v>
                      </c:pt>
                      <c:pt idx="1563">
                        <c:v>2.367265842343623</c:v>
                      </c:pt>
                      <c:pt idx="1564">
                        <c:v>2.101349523750931</c:v>
                      </c:pt>
                      <c:pt idx="1565">
                        <c:v>2.1190869092256399</c:v>
                      </c:pt>
                      <c:pt idx="1566">
                        <c:v>2.198118716392417</c:v>
                      </c:pt>
                      <c:pt idx="1567">
                        <c:v>2.103385517543888</c:v>
                      </c:pt>
                      <c:pt idx="1568">
                        <c:v>2.077901603341167</c:v>
                      </c:pt>
                      <c:pt idx="1569">
                        <c:v>2.4502786542283341</c:v>
                      </c:pt>
                      <c:pt idx="1570">
                        <c:v>2.7312381748877161</c:v>
                      </c:pt>
                      <c:pt idx="1571">
                        <c:v>2.165905958823803</c:v>
                      </c:pt>
                      <c:pt idx="1572">
                        <c:v>2.0541144724429068</c:v>
                      </c:pt>
                      <c:pt idx="1573">
                        <c:v>2.0470947296948072</c:v>
                      </c:pt>
                      <c:pt idx="1574">
                        <c:v>1.9691183414857369</c:v>
                      </c:pt>
                      <c:pt idx="1575">
                        <c:v>1.7753776152803571</c:v>
                      </c:pt>
                      <c:pt idx="1576">
                        <c:v>1.856811883958235</c:v>
                      </c:pt>
                      <c:pt idx="1577">
                        <c:v>1.8801203117715179</c:v>
                      </c:pt>
                      <c:pt idx="1578">
                        <c:v>1.949491593602084</c:v>
                      </c:pt>
                      <c:pt idx="1579">
                        <c:v>1.8393686527163171</c:v>
                      </c:pt>
                      <c:pt idx="1580">
                        <c:v>1.7078287910710499</c:v>
                      </c:pt>
                      <c:pt idx="1581">
                        <c:v>2.029229401243418</c:v>
                      </c:pt>
                      <c:pt idx="1582">
                        <c:v>1.5188058652575349</c:v>
                      </c:pt>
                      <c:pt idx="1583">
                        <c:v>1.3715598308433821</c:v>
                      </c:pt>
                      <c:pt idx="1584">
                        <c:v>2.0863426100250848</c:v>
                      </c:pt>
                      <c:pt idx="1585">
                        <c:v>0.90708208351630637</c:v>
                      </c:pt>
                      <c:pt idx="1586">
                        <c:v>1.855251937877076</c:v>
                      </c:pt>
                      <c:pt idx="1587">
                        <c:v>1.772977999379076</c:v>
                      </c:pt>
                      <c:pt idx="1588">
                        <c:v>1.6168740366197361</c:v>
                      </c:pt>
                      <c:pt idx="1589">
                        <c:v>1.5527512282680109</c:v>
                      </c:pt>
                      <c:pt idx="1590">
                        <c:v>2.3007041953520102</c:v>
                      </c:pt>
                      <c:pt idx="1591">
                        <c:v>1.2192057499369291</c:v>
                      </c:pt>
                      <c:pt idx="1592">
                        <c:v>4.1184079199547863E-2</c:v>
                      </c:pt>
                      <c:pt idx="1593">
                        <c:v>-0.12645647255881601</c:v>
                      </c:pt>
                      <c:pt idx="1594">
                        <c:v>-0.17454791894521909</c:v>
                      </c:pt>
                      <c:pt idx="1595">
                        <c:v>-0.33390624910639971</c:v>
                      </c:pt>
                      <c:pt idx="1596">
                        <c:v>1.9443687134193051</c:v>
                      </c:pt>
                      <c:pt idx="1597">
                        <c:v>-1.202424849453378</c:v>
                      </c:pt>
                      <c:pt idx="1598">
                        <c:v>-1.1803762802740509</c:v>
                      </c:pt>
                      <c:pt idx="1599">
                        <c:v>-1.2330701299032769</c:v>
                      </c:pt>
                      <c:pt idx="1600">
                        <c:v>1.4079796440480661</c:v>
                      </c:pt>
                      <c:pt idx="1601">
                        <c:v>-0.82785805329548989</c:v>
                      </c:pt>
                      <c:pt idx="1602">
                        <c:v>0.53863317529434285</c:v>
                      </c:pt>
                      <c:pt idx="1603">
                        <c:v>-1.024359157406538</c:v>
                      </c:pt>
                      <c:pt idx="1604">
                        <c:v>-1.1187028886347079</c:v>
                      </c:pt>
                      <c:pt idx="1605">
                        <c:v>-1.1961163777525139</c:v>
                      </c:pt>
                      <c:pt idx="1606">
                        <c:v>-1.169344850562086</c:v>
                      </c:pt>
                      <c:pt idx="1607">
                        <c:v>-1.212023039063757</c:v>
                      </c:pt>
                      <c:pt idx="1608">
                        <c:v>-1.079028657548138</c:v>
                      </c:pt>
                      <c:pt idx="1609">
                        <c:v>0.97427610665811015</c:v>
                      </c:pt>
                      <c:pt idx="1610">
                        <c:v>-0.93397479798437311</c:v>
                      </c:pt>
                      <c:pt idx="1611">
                        <c:v>-0.9404969396855789</c:v>
                      </c:pt>
                      <c:pt idx="1612">
                        <c:v>-0.97126695297715837</c:v>
                      </c:pt>
                      <c:pt idx="1613">
                        <c:v>0.97976557499527239</c:v>
                      </c:pt>
                      <c:pt idx="1614">
                        <c:v>-0.92856133258788132</c:v>
                      </c:pt>
                      <c:pt idx="1615">
                        <c:v>-0.71314043341683708</c:v>
                      </c:pt>
                      <c:pt idx="1616">
                        <c:v>1.1239340431583651</c:v>
                      </c:pt>
                      <c:pt idx="1617">
                        <c:v>7.7478749625502191E-2</c:v>
                      </c:pt>
                      <c:pt idx="1618">
                        <c:v>1.304065746776039</c:v>
                      </c:pt>
                      <c:pt idx="1619">
                        <c:v>1.333534023452255</c:v>
                      </c:pt>
                      <c:pt idx="1620">
                        <c:v>1.2403283082963099</c:v>
                      </c:pt>
                      <c:pt idx="1621">
                        <c:v>0.37802379133059472</c:v>
                      </c:pt>
                      <c:pt idx="1622">
                        <c:v>-0.90163071883838719</c:v>
                      </c:pt>
                      <c:pt idx="1623">
                        <c:v>1.5786928554158079</c:v>
                      </c:pt>
                      <c:pt idx="1624">
                        <c:v>0.55240831560536052</c:v>
                      </c:pt>
                      <c:pt idx="1625">
                        <c:v>0.62161040298256021</c:v>
                      </c:pt>
                      <c:pt idx="1626">
                        <c:v>0.70176543747089681</c:v>
                      </c:pt>
                      <c:pt idx="1627">
                        <c:v>-0.44266501792590568</c:v>
                      </c:pt>
                      <c:pt idx="1628">
                        <c:v>-0.44382715549106522</c:v>
                      </c:pt>
                      <c:pt idx="1629">
                        <c:v>0.69035730847248911</c:v>
                      </c:pt>
                      <c:pt idx="1630">
                        <c:v>-0.37886762595561119</c:v>
                      </c:pt>
                      <c:pt idx="1631">
                        <c:v>0.63779326200263731</c:v>
                      </c:pt>
                      <c:pt idx="1632">
                        <c:v>-0.54875836780721043</c:v>
                      </c:pt>
                      <c:pt idx="1633">
                        <c:v>-0.54288886252199431</c:v>
                      </c:pt>
                      <c:pt idx="1634">
                        <c:v>6.7128625587185423E-2</c:v>
                      </c:pt>
                      <c:pt idx="1635">
                        <c:v>-0.58558675379023606</c:v>
                      </c:pt>
                      <c:pt idx="1636">
                        <c:v>-0.60136248670054748</c:v>
                      </c:pt>
                      <c:pt idx="1637">
                        <c:v>-0.17682758478664809</c:v>
                      </c:pt>
                      <c:pt idx="1638">
                        <c:v>-0.91966900149921549</c:v>
                      </c:pt>
                      <c:pt idx="1639">
                        <c:v>1.9235478357950999E-2</c:v>
                      </c:pt>
                      <c:pt idx="1640">
                        <c:v>-0.62445079790766655</c:v>
                      </c:pt>
                      <c:pt idx="1641">
                        <c:v>-0.51977637850340519</c:v>
                      </c:pt>
                      <c:pt idx="1642">
                        <c:v>-0.48824627197290987</c:v>
                      </c:pt>
                      <c:pt idx="1643">
                        <c:v>-0.63879527300520522</c:v>
                      </c:pt>
                      <c:pt idx="1644">
                        <c:v>-0.1701320123940521</c:v>
                      </c:pt>
                      <c:pt idx="1645">
                        <c:v>-0.1950071295846614</c:v>
                      </c:pt>
                      <c:pt idx="1646">
                        <c:v>-0.2682401657820449</c:v>
                      </c:pt>
                      <c:pt idx="1647">
                        <c:v>-0.73756782944866139</c:v>
                      </c:pt>
                      <c:pt idx="1648">
                        <c:v>-0.56549583814649851</c:v>
                      </c:pt>
                      <c:pt idx="1649">
                        <c:v>-0.14853789004285781</c:v>
                      </c:pt>
                      <c:pt idx="1650">
                        <c:v>-0.2594782618809463</c:v>
                      </c:pt>
                      <c:pt idx="1651">
                        <c:v>-0.1101307237676719</c:v>
                      </c:pt>
                      <c:pt idx="1652">
                        <c:v>-3.3700994335842747E-2</c:v>
                      </c:pt>
                      <c:pt idx="1653">
                        <c:v>-6.3362473943543315E-2</c:v>
                      </c:pt>
                      <c:pt idx="1654">
                        <c:v>3.3931702946231372E-2</c:v>
                      </c:pt>
                      <c:pt idx="1655">
                        <c:v>2.6774919731133998E-2</c:v>
                      </c:pt>
                      <c:pt idx="1656">
                        <c:v>-0.10771718568686831</c:v>
                      </c:pt>
                      <c:pt idx="1657">
                        <c:v>2.581561719544518E-2</c:v>
                      </c:pt>
                      <c:pt idx="1658">
                        <c:v>1.166270488950677</c:v>
                      </c:pt>
                      <c:pt idx="1659">
                        <c:v>1.3724035832385919</c:v>
                      </c:pt>
                      <c:pt idx="1660">
                        <c:v>1.367295231396539</c:v>
                      </c:pt>
                      <c:pt idx="1661">
                        <c:v>1.1037961844595361</c:v>
                      </c:pt>
                      <c:pt idx="1662">
                        <c:v>0.8495882364799513</c:v>
                      </c:pt>
                      <c:pt idx="1663">
                        <c:v>0.6755239627853219</c:v>
                      </c:pt>
                      <c:pt idx="1664">
                        <c:v>0.14619162548278289</c:v>
                      </c:pt>
                      <c:pt idx="1665">
                        <c:v>-0.50661556826536636</c:v>
                      </c:pt>
                      <c:pt idx="1666">
                        <c:v>-0.70736001215434052</c:v>
                      </c:pt>
                      <c:pt idx="1667">
                        <c:v>-0.1158097171211982</c:v>
                      </c:pt>
                      <c:pt idx="1668">
                        <c:v>0.5528154780149872</c:v>
                      </c:pt>
                      <c:pt idx="1669">
                        <c:v>1.105017900630064</c:v>
                      </c:pt>
                      <c:pt idx="1670">
                        <c:v>1.0609284904294281</c:v>
                      </c:pt>
                      <c:pt idx="1671">
                        <c:v>0.93320233309723155</c:v>
                      </c:pt>
                      <c:pt idx="1672">
                        <c:v>1.176087181335858</c:v>
                      </c:pt>
                      <c:pt idx="1673">
                        <c:v>1.578262313038485</c:v>
                      </c:pt>
                      <c:pt idx="1674">
                        <c:v>1.599810287919297</c:v>
                      </c:pt>
                      <c:pt idx="1675">
                        <c:v>1.8205116855224679</c:v>
                      </c:pt>
                      <c:pt idx="1676">
                        <c:v>1.786145345012663</c:v>
                      </c:pt>
                      <c:pt idx="1677">
                        <c:v>1.5591094801685179</c:v>
                      </c:pt>
                      <c:pt idx="1678">
                        <c:v>1.473376916599225</c:v>
                      </c:pt>
                      <c:pt idx="1679">
                        <c:v>1.5012001661361889</c:v>
                      </c:pt>
                      <c:pt idx="1680">
                        <c:v>1.4926063219602139</c:v>
                      </c:pt>
                      <c:pt idx="1681">
                        <c:v>1.4380119105622811</c:v>
                      </c:pt>
                      <c:pt idx="1682">
                        <c:v>1.4972786248237611</c:v>
                      </c:pt>
                      <c:pt idx="1683">
                        <c:v>1.3016326422084821</c:v>
                      </c:pt>
                      <c:pt idx="1684">
                        <c:v>1.262057689538554</c:v>
                      </c:pt>
                      <c:pt idx="1685">
                        <c:v>1.518785127284771</c:v>
                      </c:pt>
                      <c:pt idx="1686">
                        <c:v>1.6802024550574699</c:v>
                      </c:pt>
                      <c:pt idx="1687">
                        <c:v>1.6824433147740749</c:v>
                      </c:pt>
                      <c:pt idx="1688">
                        <c:v>1.5728885723646031</c:v>
                      </c:pt>
                      <c:pt idx="1689">
                        <c:v>1.418379448613498</c:v>
                      </c:pt>
                      <c:pt idx="1690">
                        <c:v>1.18130843568406</c:v>
                      </c:pt>
                      <c:pt idx="1691">
                        <c:v>1.2399470385890661</c:v>
                      </c:pt>
                      <c:pt idx="1692">
                        <c:v>1.3735949240117431</c:v>
                      </c:pt>
                      <c:pt idx="1693">
                        <c:v>1.679904787784027</c:v>
                      </c:pt>
                      <c:pt idx="1694">
                        <c:v>1.936799418302428</c:v>
                      </c:pt>
                      <c:pt idx="1695">
                        <c:v>2.036005917149653</c:v>
                      </c:pt>
                      <c:pt idx="1696">
                        <c:v>2.0595742025401251</c:v>
                      </c:pt>
                      <c:pt idx="1697">
                        <c:v>2.0375326799408442</c:v>
                      </c:pt>
                      <c:pt idx="1698">
                        <c:v>1.727028375070083</c:v>
                      </c:pt>
                      <c:pt idx="1699">
                        <c:v>1.2501185130807431</c:v>
                      </c:pt>
                      <c:pt idx="1700">
                        <c:v>1.3351049186260771</c:v>
                      </c:pt>
                      <c:pt idx="1701">
                        <c:v>1.5260356466268059</c:v>
                      </c:pt>
                      <c:pt idx="1702">
                        <c:v>1.717875590118582</c:v>
                      </c:pt>
                      <c:pt idx="1703">
                        <c:v>1.861197749006831</c:v>
                      </c:pt>
                      <c:pt idx="1704">
                        <c:v>2.1297236091260472</c:v>
                      </c:pt>
                      <c:pt idx="1705">
                        <c:v>2.285535128993279</c:v>
                      </c:pt>
                      <c:pt idx="1706">
                        <c:v>2.3645310478099009</c:v>
                      </c:pt>
                      <c:pt idx="1707">
                        <c:v>2.274785308211599</c:v>
                      </c:pt>
                      <c:pt idx="1708">
                        <c:v>2.0047108223872452</c:v>
                      </c:pt>
                      <c:pt idx="1709">
                        <c:v>1.7486262372403569</c:v>
                      </c:pt>
                      <c:pt idx="1710">
                        <c:v>1.452318542475433</c:v>
                      </c:pt>
                      <c:pt idx="1711">
                        <c:v>1.7133934226616949</c:v>
                      </c:pt>
                      <c:pt idx="1712">
                        <c:v>2.0423448152973722</c:v>
                      </c:pt>
                      <c:pt idx="1713">
                        <c:v>2.6770678244053459</c:v>
                      </c:pt>
                      <c:pt idx="1714">
                        <c:v>3.2975951058918711</c:v>
                      </c:pt>
                      <c:pt idx="1715">
                        <c:v>3.5975389728633349</c:v>
                      </c:pt>
                      <c:pt idx="1716">
                        <c:v>3.4843731024219808</c:v>
                      </c:pt>
                      <c:pt idx="1717">
                        <c:v>3.396373172003734</c:v>
                      </c:pt>
                      <c:pt idx="1718">
                        <c:v>3.1285717218238021</c:v>
                      </c:pt>
                      <c:pt idx="1719">
                        <c:v>2.753515414639756</c:v>
                      </c:pt>
                      <c:pt idx="1720">
                        <c:v>2.7624164384649301</c:v>
                      </c:pt>
                      <c:pt idx="1721">
                        <c:v>2.8939764592276429</c:v>
                      </c:pt>
                      <c:pt idx="1722">
                        <c:v>3.469909343373645</c:v>
                      </c:pt>
                      <c:pt idx="1723">
                        <c:v>4.5213599582196062</c:v>
                      </c:pt>
                      <c:pt idx="1724">
                        <c:v>4.9156693355573964</c:v>
                      </c:pt>
                      <c:pt idx="1725">
                        <c:v>4.7328266344412402</c:v>
                      </c:pt>
                      <c:pt idx="1726">
                        <c:v>4.6141940368756478</c:v>
                      </c:pt>
                      <c:pt idx="1727">
                        <c:v>4.5006418167975486</c:v>
                      </c:pt>
                      <c:pt idx="1728">
                        <c:v>4.3332629409176118</c:v>
                      </c:pt>
                      <c:pt idx="1729">
                        <c:v>4.0981518512770378</c:v>
                      </c:pt>
                      <c:pt idx="1730">
                        <c:v>3.920170205437322</c:v>
                      </c:pt>
                      <c:pt idx="1731">
                        <c:v>3.9486264712771701</c:v>
                      </c:pt>
                      <c:pt idx="1732">
                        <c:v>3.759281193378738</c:v>
                      </c:pt>
                      <c:pt idx="1733">
                        <c:v>3.4840309663986821</c:v>
                      </c:pt>
                      <c:pt idx="1734">
                        <c:v>3.6188195033097572</c:v>
                      </c:pt>
                      <c:pt idx="1735">
                        <c:v>4.1079473245275686</c:v>
                      </c:pt>
                      <c:pt idx="1736">
                        <c:v>4.1383445518431614</c:v>
                      </c:pt>
                      <c:pt idx="1737">
                        <c:v>4.2046172139820817</c:v>
                      </c:pt>
                      <c:pt idx="1738">
                        <c:v>3.7054849390132589</c:v>
                      </c:pt>
                      <c:pt idx="1739">
                        <c:v>3.53862550940008</c:v>
                      </c:pt>
                      <c:pt idx="1740">
                        <c:v>3.724272746485942</c:v>
                      </c:pt>
                      <c:pt idx="1741">
                        <c:v>4.1169887531901033</c:v>
                      </c:pt>
                      <c:pt idx="1742">
                        <c:v>4.3712717648657176</c:v>
                      </c:pt>
                      <c:pt idx="1743">
                        <c:v>4.3722067427756857</c:v>
                      </c:pt>
                      <c:pt idx="1744">
                        <c:v>4.5205945862590378</c:v>
                      </c:pt>
                      <c:pt idx="1745">
                        <c:v>4.8726988024653908</c:v>
                      </c:pt>
                      <c:pt idx="1746">
                        <c:v>5.1450733823185999</c:v>
                      </c:pt>
                      <c:pt idx="1747">
                        <c:v>5.0337367770477472</c:v>
                      </c:pt>
                      <c:pt idx="1748">
                        <c:v>4.5771909316388868</c:v>
                      </c:pt>
                      <c:pt idx="1749">
                        <c:v>3.6396121190697062</c:v>
                      </c:pt>
                      <c:pt idx="1750">
                        <c:v>3.0061966595116631</c:v>
                      </c:pt>
                      <c:pt idx="1751">
                        <c:v>2.8170365223449561</c:v>
                      </c:pt>
                      <c:pt idx="1752">
                        <c:v>2.9385724593963332</c:v>
                      </c:pt>
                      <c:pt idx="1753">
                        <c:v>3.091079958305349</c:v>
                      </c:pt>
                      <c:pt idx="1754">
                        <c:v>3.3541476331496209</c:v>
                      </c:pt>
                      <c:pt idx="1755">
                        <c:v>3.255079522845278</c:v>
                      </c:pt>
                      <c:pt idx="1756">
                        <c:v>3.162868234089383</c:v>
                      </c:pt>
                      <c:pt idx="1757">
                        <c:v>2.9664812323278942</c:v>
                      </c:pt>
                      <c:pt idx="1758">
                        <c:v>2.7338760506282411</c:v>
                      </c:pt>
                      <c:pt idx="1759">
                        <c:v>2.7802418438948449</c:v>
                      </c:pt>
                      <c:pt idx="1760">
                        <c:v>2.9331967392577352</c:v>
                      </c:pt>
                      <c:pt idx="1761">
                        <c:v>3.0488273788524221</c:v>
                      </c:pt>
                      <c:pt idx="1762">
                        <c:v>3.4597583550410338</c:v>
                      </c:pt>
                      <c:pt idx="1763">
                        <c:v>3.7094846888627488</c:v>
                      </c:pt>
                      <c:pt idx="1764">
                        <c:v>3.540198382985321</c:v>
                      </c:pt>
                      <c:pt idx="1765">
                        <c:v>3.0242391310348862</c:v>
                      </c:pt>
                      <c:pt idx="1766">
                        <c:v>2.976974000242095</c:v>
                      </c:pt>
                      <c:pt idx="1767">
                        <c:v>2.8721713952432282</c:v>
                      </c:pt>
                      <c:pt idx="1768">
                        <c:v>2.6060983846257471</c:v>
                      </c:pt>
                      <c:pt idx="1769">
                        <c:v>2.3369345504298629</c:v>
                      </c:pt>
                      <c:pt idx="1770">
                        <c:v>2.401222165683031</c:v>
                      </c:pt>
                      <c:pt idx="1771">
                        <c:v>2.4662235034484872</c:v>
                      </c:pt>
                      <c:pt idx="1772">
                        <c:v>2.3166908142688381</c:v>
                      </c:pt>
                      <c:pt idx="1773">
                        <c:v>2.3600723811351689</c:v>
                      </c:pt>
                      <c:pt idx="1774">
                        <c:v>2.4199567736199028</c:v>
                      </c:pt>
                      <c:pt idx="1775">
                        <c:v>2.376387663683186</c:v>
                      </c:pt>
                      <c:pt idx="1776">
                        <c:v>2.9421385507878819</c:v>
                      </c:pt>
                      <c:pt idx="1777">
                        <c:v>3.6069298235648368</c:v>
                      </c:pt>
                      <c:pt idx="1778">
                        <c:v>3.93681296742731</c:v>
                      </c:pt>
                      <c:pt idx="1779">
                        <c:v>3.6769882440184962</c:v>
                      </c:pt>
                      <c:pt idx="1780">
                        <c:v>3.490433496485521</c:v>
                      </c:pt>
                      <c:pt idx="1781">
                        <c:v>2.8130972791977191</c:v>
                      </c:pt>
                      <c:pt idx="1782">
                        <c:v>2.1276055457576968</c:v>
                      </c:pt>
                      <c:pt idx="1783">
                        <c:v>1.89378284436135</c:v>
                      </c:pt>
                      <c:pt idx="1784">
                        <c:v>2.210690099818998</c:v>
                      </c:pt>
                      <c:pt idx="1785">
                        <c:v>2.6614694283663849</c:v>
                      </c:pt>
                      <c:pt idx="1786">
                        <c:v>3.176631328808921</c:v>
                      </c:pt>
                      <c:pt idx="1787">
                        <c:v>2.9269333139777589</c:v>
                      </c:pt>
                      <c:pt idx="1788">
                        <c:v>2.5089460094191969</c:v>
                      </c:pt>
                      <c:pt idx="1789">
                        <c:v>1.978700209215001</c:v>
                      </c:pt>
                      <c:pt idx="1790">
                        <c:v>1.6371798014426671</c:v>
                      </c:pt>
                      <c:pt idx="1791">
                        <c:v>1.4837421145537399</c:v>
                      </c:pt>
                      <c:pt idx="1792">
                        <c:v>1.354048185560871</c:v>
                      </c:pt>
                      <c:pt idx="1793">
                        <c:v>1.2575264790566141</c:v>
                      </c:pt>
                      <c:pt idx="1794">
                        <c:v>1.1828925957913321</c:v>
                      </c:pt>
                      <c:pt idx="1795">
                        <c:v>1.0455448629342441</c:v>
                      </c:pt>
                      <c:pt idx="1796">
                        <c:v>1.0254624097476439</c:v>
                      </c:pt>
                      <c:pt idx="1797">
                        <c:v>1.3126076023212361</c:v>
                      </c:pt>
                      <c:pt idx="1798">
                        <c:v>1.8291169049730209</c:v>
                      </c:pt>
                      <c:pt idx="1799">
                        <c:v>2.416345673876398</c:v>
                      </c:pt>
                      <c:pt idx="1800">
                        <c:v>2.8750431488644441</c:v>
                      </c:pt>
                      <c:pt idx="1801">
                        <c:v>3.1429672440132679</c:v>
                      </c:pt>
                      <c:pt idx="1802">
                        <c:v>3.3942761843874201</c:v>
                      </c:pt>
                      <c:pt idx="1803">
                        <c:v>3.3468147501434982</c:v>
                      </c:pt>
                      <c:pt idx="1804">
                        <c:v>3.0117895394374239</c:v>
                      </c:pt>
                      <c:pt idx="1805">
                        <c:v>2.6648483098860618</c:v>
                      </c:pt>
                      <c:pt idx="1806">
                        <c:v>2.5426685598346102</c:v>
                      </c:pt>
                      <c:pt idx="1807">
                        <c:v>2.1367924470231929</c:v>
                      </c:pt>
                      <c:pt idx="1808">
                        <c:v>2.1590808468611198</c:v>
                      </c:pt>
                      <c:pt idx="1809">
                        <c:v>1.897989297321238</c:v>
                      </c:pt>
                      <c:pt idx="1810">
                        <c:v>1.7830684345301171</c:v>
                      </c:pt>
                      <c:pt idx="1811">
                        <c:v>1.9866262845796709</c:v>
                      </c:pt>
                      <c:pt idx="1812">
                        <c:v>2.0904660959519328</c:v>
                      </c:pt>
                      <c:pt idx="1813">
                        <c:v>1.7617451601094249</c:v>
                      </c:pt>
                      <c:pt idx="1814">
                        <c:v>1.4946322827840921</c:v>
                      </c:pt>
                      <c:pt idx="1815">
                        <c:v>1.2646447594024459</c:v>
                      </c:pt>
                      <c:pt idx="1816">
                        <c:v>1.161441344211271</c:v>
                      </c:pt>
                      <c:pt idx="1817">
                        <c:v>1.2217004777463949</c:v>
                      </c:pt>
                      <c:pt idx="1818">
                        <c:v>1.208377724470818</c:v>
                      </c:pt>
                      <c:pt idx="1819">
                        <c:v>0.8433229102552402</c:v>
                      </c:pt>
                      <c:pt idx="1820">
                        <c:v>0.6582250315645829</c:v>
                      </c:pt>
                      <c:pt idx="1821">
                        <c:v>0.46124134816577927</c:v>
                      </c:pt>
                      <c:pt idx="1822">
                        <c:v>0.31625602931065622</c:v>
                      </c:pt>
                      <c:pt idx="1823">
                        <c:v>0.4945437689410267</c:v>
                      </c:pt>
                      <c:pt idx="1824">
                        <c:v>0.74186974662908234</c:v>
                      </c:pt>
                      <c:pt idx="1825">
                        <c:v>0.94775904287610269</c:v>
                      </c:pt>
                      <c:pt idx="1826">
                        <c:v>1.0058283909797181</c:v>
                      </c:pt>
                      <c:pt idx="1827">
                        <c:v>1.3830019969041141</c:v>
                      </c:pt>
                      <c:pt idx="1828">
                        <c:v>1.691778747652523</c:v>
                      </c:pt>
                      <c:pt idx="1829">
                        <c:v>2.5458681972751198</c:v>
                      </c:pt>
                      <c:pt idx="1830">
                        <c:v>3.0710582154553641</c:v>
                      </c:pt>
                      <c:pt idx="1831">
                        <c:v>3.4970865133554732</c:v>
                      </c:pt>
                      <c:pt idx="1832">
                        <c:v>3.7262611240916419</c:v>
                      </c:pt>
                      <c:pt idx="1833">
                        <c:v>3.6090109024872312</c:v>
                      </c:pt>
                      <c:pt idx="1834">
                        <c:v>3.383171041209708</c:v>
                      </c:pt>
                      <c:pt idx="1835">
                        <c:v>2.8217078393411712</c:v>
                      </c:pt>
                      <c:pt idx="1836">
                        <c:v>2.7282745909884412</c:v>
                      </c:pt>
                      <c:pt idx="1837">
                        <c:v>2.707322581504596</c:v>
                      </c:pt>
                      <c:pt idx="1838">
                        <c:v>2.8687253123835932</c:v>
                      </c:pt>
                      <c:pt idx="1839">
                        <c:v>3.2175371415359759</c:v>
                      </c:pt>
                      <c:pt idx="1840">
                        <c:v>3.436041191498028</c:v>
                      </c:pt>
                      <c:pt idx="1841">
                        <c:v>3.8427676271072051</c:v>
                      </c:pt>
                      <c:pt idx="1842">
                        <c:v>4.0853371445295723</c:v>
                      </c:pt>
                      <c:pt idx="1843">
                        <c:v>4.3703673095812867</c:v>
                      </c:pt>
                      <c:pt idx="1844">
                        <c:v>4.373006537135252</c:v>
                      </c:pt>
                      <c:pt idx="1845">
                        <c:v>4.4302512591901957</c:v>
                      </c:pt>
                      <c:pt idx="1846">
                        <c:v>4.4146081637260677</c:v>
                      </c:pt>
                      <c:pt idx="1847">
                        <c:v>4.1750476398184286</c:v>
                      </c:pt>
                      <c:pt idx="1848">
                        <c:v>3.9967325063652162</c:v>
                      </c:pt>
                      <c:pt idx="1849">
                        <c:v>3.4449138088257718</c:v>
                      </c:pt>
                      <c:pt idx="1850">
                        <c:v>2.947397864189536</c:v>
                      </c:pt>
                      <c:pt idx="1851">
                        <c:v>2.718781993968022</c:v>
                      </c:pt>
                      <c:pt idx="1852">
                        <c:v>2.764339076793803</c:v>
                      </c:pt>
                      <c:pt idx="1853">
                        <c:v>2.539602855567352</c:v>
                      </c:pt>
                      <c:pt idx="1854">
                        <c:v>2.3645595071329368</c:v>
                      </c:pt>
                      <c:pt idx="1855">
                        <c:v>2.4184819903067911</c:v>
                      </c:pt>
                      <c:pt idx="1856">
                        <c:v>2.053163490740197</c:v>
                      </c:pt>
                      <c:pt idx="1857">
                        <c:v>1.4863801149843681</c:v>
                      </c:pt>
                      <c:pt idx="1858">
                        <c:v>1.097165974831114</c:v>
                      </c:pt>
                      <c:pt idx="1859">
                        <c:v>0.86594766446903471</c:v>
                      </c:pt>
                      <c:pt idx="1860">
                        <c:v>0.56625772629831861</c:v>
                      </c:pt>
                      <c:pt idx="1861">
                        <c:v>0.1966941750390053</c:v>
                      </c:pt>
                      <c:pt idx="1862">
                        <c:v>-0.32023054559327391</c:v>
                      </c:pt>
                      <c:pt idx="1863">
                        <c:v>-0.77070465469184535</c:v>
                      </c:pt>
                      <c:pt idx="1864">
                        <c:v>-0.95327368817622804</c:v>
                      </c:pt>
                      <c:pt idx="1865">
                        <c:v>-1.127165542043693</c:v>
                      </c:pt>
                      <c:pt idx="1866">
                        <c:v>-1.468392759395196</c:v>
                      </c:pt>
                      <c:pt idx="1867">
                        <c:v>-1.982735725412851</c:v>
                      </c:pt>
                      <c:pt idx="1868">
                        <c:v>-2.3073506955111318</c:v>
                      </c:pt>
                      <c:pt idx="1869">
                        <c:v>-2.0372717858999341</c:v>
                      </c:pt>
                      <c:pt idx="1870">
                        <c:v>-1.5622072944641729</c:v>
                      </c:pt>
                      <c:pt idx="1871">
                        <c:v>-1.5532894605746499</c:v>
                      </c:pt>
                      <c:pt idx="1872">
                        <c:v>-1.679037753359939</c:v>
                      </c:pt>
                      <c:pt idx="1873">
                        <c:v>-1.8745887910209169</c:v>
                      </c:pt>
                      <c:pt idx="1874">
                        <c:v>-2.014775432478884</c:v>
                      </c:pt>
                      <c:pt idx="1875">
                        <c:v>-1.899194457630244</c:v>
                      </c:pt>
                      <c:pt idx="1876">
                        <c:v>-1.9430916305299979</c:v>
                      </c:pt>
                      <c:pt idx="1877">
                        <c:v>-2.141436185157862</c:v>
                      </c:pt>
                      <c:pt idx="1878">
                        <c:v>-2.4872597141075472</c:v>
                      </c:pt>
                      <c:pt idx="1879">
                        <c:v>-2.8466703251834189</c:v>
                      </c:pt>
                      <c:pt idx="1880">
                        <c:v>-3.097307425104701</c:v>
                      </c:pt>
                      <c:pt idx="1881">
                        <c:v>-3.1888877001534941</c:v>
                      </c:pt>
                      <c:pt idx="1882">
                        <c:v>-3.1111838954619269</c:v>
                      </c:pt>
                      <c:pt idx="1883">
                        <c:v>-2.7015120153835439</c:v>
                      </c:pt>
                      <c:pt idx="1884">
                        <c:v>-2.838897683223554</c:v>
                      </c:pt>
                      <c:pt idx="1885">
                        <c:v>0.19507319391808359</c:v>
                      </c:pt>
                      <c:pt idx="1886">
                        <c:v>0.38452461247855801</c:v>
                      </c:pt>
                      <c:pt idx="1887">
                        <c:v>-2.533519551964913</c:v>
                      </c:pt>
                      <c:pt idx="1888">
                        <c:v>-2.2105676876413041</c:v>
                      </c:pt>
                      <c:pt idx="1889">
                        <c:v>-2.018338500790922</c:v>
                      </c:pt>
                      <c:pt idx="1890">
                        <c:v>-1.9735104145830851</c:v>
                      </c:pt>
                      <c:pt idx="1891">
                        <c:v>-1.672689072998244</c:v>
                      </c:pt>
                      <c:pt idx="1892">
                        <c:v>-1.5624405623027211</c:v>
                      </c:pt>
                      <c:pt idx="1893">
                        <c:v>-1.538685534339572</c:v>
                      </c:pt>
                      <c:pt idx="1894">
                        <c:v>2.0778461231580359</c:v>
                      </c:pt>
                      <c:pt idx="1895">
                        <c:v>-1.841393517047796</c:v>
                      </c:pt>
                      <c:pt idx="1896">
                        <c:v>-1.9735756223625329</c:v>
                      </c:pt>
                      <c:pt idx="1897">
                        <c:v>-2.0499550148856538</c:v>
                      </c:pt>
                      <c:pt idx="1898">
                        <c:v>-2.1246852596591359</c:v>
                      </c:pt>
                      <c:pt idx="1899">
                        <c:v>-2.545018009070021</c:v>
                      </c:pt>
                      <c:pt idx="1900">
                        <c:v>-1.882832355893503</c:v>
                      </c:pt>
                      <c:pt idx="1901">
                        <c:v>-1.761470115876733</c:v>
                      </c:pt>
                      <c:pt idx="1902">
                        <c:v>2.12799400003547</c:v>
                      </c:pt>
                      <c:pt idx="1903">
                        <c:v>-1.7169924238434879</c:v>
                      </c:pt>
                      <c:pt idx="1904">
                        <c:v>0.93270768045361352</c:v>
                      </c:pt>
                      <c:pt idx="1905">
                        <c:v>-2.154462318358934</c:v>
                      </c:pt>
                      <c:pt idx="1906">
                        <c:v>-2.254854131278726</c:v>
                      </c:pt>
                      <c:pt idx="1907">
                        <c:v>-2.30386917161634</c:v>
                      </c:pt>
                      <c:pt idx="1908">
                        <c:v>-2.4654947811579331</c:v>
                      </c:pt>
                      <c:pt idx="1909">
                        <c:v>-2.383175189354434</c:v>
                      </c:pt>
                      <c:pt idx="1910">
                        <c:v>-2.1992557194217062</c:v>
                      </c:pt>
                      <c:pt idx="1911">
                        <c:v>1.0449435543949579</c:v>
                      </c:pt>
                      <c:pt idx="1912">
                        <c:v>0.94040154816983512</c:v>
                      </c:pt>
                      <c:pt idx="1913">
                        <c:v>-2.0625784060261561</c:v>
                      </c:pt>
                      <c:pt idx="1914">
                        <c:v>-1.960496610119171</c:v>
                      </c:pt>
                      <c:pt idx="1915">
                        <c:v>-1.9993921796900991</c:v>
                      </c:pt>
                      <c:pt idx="1916">
                        <c:v>-2.0794162666595279</c:v>
                      </c:pt>
                      <c:pt idx="1917">
                        <c:v>-2.1146592679268612</c:v>
                      </c:pt>
                      <c:pt idx="1918">
                        <c:v>-2.151846640878178</c:v>
                      </c:pt>
                      <c:pt idx="1919">
                        <c:v>-2.100520948204549</c:v>
                      </c:pt>
                      <c:pt idx="1920">
                        <c:v>-2.2707104780723761</c:v>
                      </c:pt>
                      <c:pt idx="1921">
                        <c:v>-2.3596907574142669</c:v>
                      </c:pt>
                      <c:pt idx="1922">
                        <c:v>-2.327221745657261</c:v>
                      </c:pt>
                      <c:pt idx="1923">
                        <c:v>-2.1840738427662019</c:v>
                      </c:pt>
                      <c:pt idx="1924">
                        <c:v>-1.973028009311286</c:v>
                      </c:pt>
                      <c:pt idx="1925">
                        <c:v>-1.9570826105497521</c:v>
                      </c:pt>
                      <c:pt idx="1926">
                        <c:v>-2.0329031344976021</c:v>
                      </c:pt>
                      <c:pt idx="1927">
                        <c:v>-1.8805037826282589</c:v>
                      </c:pt>
                      <c:pt idx="1928">
                        <c:v>-1.8088376628073319</c:v>
                      </c:pt>
                      <c:pt idx="1929">
                        <c:v>-1.5974919960184191</c:v>
                      </c:pt>
                      <c:pt idx="1930">
                        <c:v>-1.693176581329354</c:v>
                      </c:pt>
                      <c:pt idx="1931">
                        <c:v>-1.643523332224299</c:v>
                      </c:pt>
                      <c:pt idx="1932">
                        <c:v>5.4433416243776588E-2</c:v>
                      </c:pt>
                      <c:pt idx="1933">
                        <c:v>-1.662820779036674</c:v>
                      </c:pt>
                      <c:pt idx="1934">
                        <c:v>-1.763402154246329</c:v>
                      </c:pt>
                      <c:pt idx="1935">
                        <c:v>-1.9490906109575721</c:v>
                      </c:pt>
                      <c:pt idx="1936">
                        <c:v>-2.0882863836377501</c:v>
                      </c:pt>
                      <c:pt idx="1937">
                        <c:v>-2.0397855490628598</c:v>
                      </c:pt>
                      <c:pt idx="1938">
                        <c:v>-0.2818733465572999</c:v>
                      </c:pt>
                      <c:pt idx="1939">
                        <c:v>-0.20753471632964551</c:v>
                      </c:pt>
                      <c:pt idx="1940">
                        <c:v>-0.27792366396593432</c:v>
                      </c:pt>
                      <c:pt idx="1941">
                        <c:v>-0.42175352310468472</c:v>
                      </c:pt>
                      <c:pt idx="1942">
                        <c:v>-1.9666402833183541</c:v>
                      </c:pt>
                      <c:pt idx="1943">
                        <c:v>-1.799679168694837</c:v>
                      </c:pt>
                      <c:pt idx="1944">
                        <c:v>-1.848588523123341</c:v>
                      </c:pt>
                      <c:pt idx="1945">
                        <c:v>-1.729270234955111</c:v>
                      </c:pt>
                      <c:pt idx="1946">
                        <c:v>-1.7273402588311819</c:v>
                      </c:pt>
                      <c:pt idx="1947">
                        <c:v>-2.3614106392708401</c:v>
                      </c:pt>
                      <c:pt idx="1948">
                        <c:v>-2.458580087801173</c:v>
                      </c:pt>
                      <c:pt idx="1949">
                        <c:v>-2.4109366533979268</c:v>
                      </c:pt>
                      <c:pt idx="1950">
                        <c:v>-2.4916190214847318</c:v>
                      </c:pt>
                      <c:pt idx="1951">
                        <c:v>-2.3102699483949309</c:v>
                      </c:pt>
                      <c:pt idx="1952">
                        <c:v>-2.478729668441622</c:v>
                      </c:pt>
                      <c:pt idx="1953">
                        <c:v>-2.3137794853546212</c:v>
                      </c:pt>
                      <c:pt idx="1954">
                        <c:v>-2.3001741784836511</c:v>
                      </c:pt>
                      <c:pt idx="1955">
                        <c:v>-2.0946388933310849</c:v>
                      </c:pt>
                      <c:pt idx="1956">
                        <c:v>-1.9407521155681331</c:v>
                      </c:pt>
                      <c:pt idx="1957">
                        <c:v>-1.8261848301648831</c:v>
                      </c:pt>
                      <c:pt idx="1958">
                        <c:v>-1.7793570615186061</c:v>
                      </c:pt>
                      <c:pt idx="1959">
                        <c:v>-1.9366183962419941</c:v>
                      </c:pt>
                      <c:pt idx="1960">
                        <c:v>-1.7122069638005739</c:v>
                      </c:pt>
                      <c:pt idx="1961">
                        <c:v>-1.7840539052852651</c:v>
                      </c:pt>
                      <c:pt idx="1962">
                        <c:v>-1.7860351511637329</c:v>
                      </c:pt>
                      <c:pt idx="1963">
                        <c:v>-1.646233785947627</c:v>
                      </c:pt>
                      <c:pt idx="1964">
                        <c:v>-1.7571075187735461</c:v>
                      </c:pt>
                      <c:pt idx="1965">
                        <c:v>-2.0188079119853799</c:v>
                      </c:pt>
                      <c:pt idx="1966">
                        <c:v>-1.96053118326672</c:v>
                      </c:pt>
                      <c:pt idx="1967">
                        <c:v>-1.86498285152051</c:v>
                      </c:pt>
                      <c:pt idx="1968">
                        <c:v>-1.622868532731303</c:v>
                      </c:pt>
                      <c:pt idx="1969">
                        <c:v>-1.450661187230363</c:v>
                      </c:pt>
                      <c:pt idx="1970">
                        <c:v>-1.252884951373975</c:v>
                      </c:pt>
                      <c:pt idx="1971">
                        <c:v>-1.261574172706738</c:v>
                      </c:pt>
                      <c:pt idx="1972">
                        <c:v>-1.461879272425312</c:v>
                      </c:pt>
                      <c:pt idx="1973">
                        <c:v>-1.7254011746645579</c:v>
                      </c:pt>
                      <c:pt idx="1974">
                        <c:v>-1.7075621512878529</c:v>
                      </c:pt>
                      <c:pt idx="1975">
                        <c:v>-1.2843460556917989</c:v>
                      </c:pt>
                      <c:pt idx="1976">
                        <c:v>-0.85104886879520358</c:v>
                      </c:pt>
                      <c:pt idx="1977">
                        <c:v>-0.88581995066460295</c:v>
                      </c:pt>
                      <c:pt idx="1978">
                        <c:v>-1.150056076106087</c:v>
                      </c:pt>
                      <c:pt idx="1979">
                        <c:v>-1.4349038232499429</c:v>
                      </c:pt>
                      <c:pt idx="1980">
                        <c:v>-1.6210352281411089</c:v>
                      </c:pt>
                      <c:pt idx="1981">
                        <c:v>-1.7385419608966231</c:v>
                      </c:pt>
                      <c:pt idx="1982">
                        <c:v>-1.7113668744841299</c:v>
                      </c:pt>
                      <c:pt idx="1983">
                        <c:v>-2.2046745015786962</c:v>
                      </c:pt>
                      <c:pt idx="1984">
                        <c:v>-2.8349264912880181</c:v>
                      </c:pt>
                      <c:pt idx="1985">
                        <c:v>-3.395392944496753</c:v>
                      </c:pt>
                      <c:pt idx="1986">
                        <c:v>-3.542012886920229</c:v>
                      </c:pt>
                      <c:pt idx="1987">
                        <c:v>-3.5101855994225</c:v>
                      </c:pt>
                      <c:pt idx="1988">
                        <c:v>-3.4502213619333548</c:v>
                      </c:pt>
                      <c:pt idx="1989">
                        <c:v>-3.4744978714936678</c:v>
                      </c:pt>
                      <c:pt idx="1990">
                        <c:v>-3.40118652433988</c:v>
                      </c:pt>
                      <c:pt idx="1991">
                        <c:v>-3.3330522389565731</c:v>
                      </c:pt>
                      <c:pt idx="1992">
                        <c:v>-3.4230848653240411</c:v>
                      </c:pt>
                      <c:pt idx="1993">
                        <c:v>-3.6930537300570379</c:v>
                      </c:pt>
                      <c:pt idx="1994">
                        <c:v>-3.5989420628592681</c:v>
                      </c:pt>
                      <c:pt idx="1995">
                        <c:v>-3.3573836658511791</c:v>
                      </c:pt>
                      <c:pt idx="1996">
                        <c:v>-2.896071859380057</c:v>
                      </c:pt>
                      <c:pt idx="1997">
                        <c:v>-2.583125752715365</c:v>
                      </c:pt>
                      <c:pt idx="1998">
                        <c:v>-2.54406735774347</c:v>
                      </c:pt>
                      <c:pt idx="1999">
                        <c:v>-2.6946470205270781</c:v>
                      </c:pt>
                      <c:pt idx="2000">
                        <c:v>-2.757523074796699</c:v>
                      </c:pt>
                      <c:pt idx="2001">
                        <c:v>-2.9434218950818591</c:v>
                      </c:pt>
                      <c:pt idx="2002">
                        <c:v>-3.0916260422768378</c:v>
                      </c:pt>
                      <c:pt idx="2003">
                        <c:v>-2.9483372007993212</c:v>
                      </c:pt>
                      <c:pt idx="2004">
                        <c:v>-2.7508647569762248</c:v>
                      </c:pt>
                      <c:pt idx="2005">
                        <c:v>-2.7435151973897951</c:v>
                      </c:pt>
                      <c:pt idx="2006">
                        <c:v>-2.2534212310665498</c:v>
                      </c:pt>
                      <c:pt idx="2007">
                        <c:v>-1.868539469992504</c:v>
                      </c:pt>
                      <c:pt idx="2008">
                        <c:v>-1.5788780833569771</c:v>
                      </c:pt>
                      <c:pt idx="2009">
                        <c:v>-1.279496109569801</c:v>
                      </c:pt>
                      <c:pt idx="2010">
                        <c:v>-0.97516562997918066</c:v>
                      </c:pt>
                      <c:pt idx="2011">
                        <c:v>-1.047667291896458</c:v>
                      </c:pt>
                      <c:pt idx="2012">
                        <c:v>-1.1382811377416819</c:v>
                      </c:pt>
                      <c:pt idx="2013">
                        <c:v>-1.2437434983457429</c:v>
                      </c:pt>
                      <c:pt idx="2014">
                        <c:v>-1.446463235068572</c:v>
                      </c:pt>
                      <c:pt idx="2015">
                        <c:v>-1.4217113090283411</c:v>
                      </c:pt>
                      <c:pt idx="2016">
                        <c:v>-1.6169985586339379</c:v>
                      </c:pt>
                      <c:pt idx="2017">
                        <c:v>-1.823606638686265</c:v>
                      </c:pt>
                      <c:pt idx="2018">
                        <c:v>-1.7662147209415979</c:v>
                      </c:pt>
                      <c:pt idx="2019">
                        <c:v>-1.6577656401264029</c:v>
                      </c:pt>
                      <c:pt idx="2020">
                        <c:v>-1.768729375569311</c:v>
                      </c:pt>
                      <c:pt idx="2021">
                        <c:v>-1.920465810076617</c:v>
                      </c:pt>
                      <c:pt idx="2022">
                        <c:v>-2.0428888390278219</c:v>
                      </c:pt>
                      <c:pt idx="2023">
                        <c:v>-2.2859297315424629</c:v>
                      </c:pt>
                      <c:pt idx="2024">
                        <c:v>-2.700909667796092</c:v>
                      </c:pt>
                      <c:pt idx="2025">
                        <c:v>-3.263109644231351</c:v>
                      </c:pt>
                      <c:pt idx="2026">
                        <c:v>-3.586797918968923</c:v>
                      </c:pt>
                      <c:pt idx="2027">
                        <c:v>-3.553221450949029</c:v>
                      </c:pt>
                      <c:pt idx="2028">
                        <c:v>-3.661089025931358</c:v>
                      </c:pt>
                      <c:pt idx="2029">
                        <c:v>-3.4872051958259309</c:v>
                      </c:pt>
                      <c:pt idx="2030">
                        <c:v>-3.1243156909630678</c:v>
                      </c:pt>
                      <c:pt idx="2031">
                        <c:v>-3.5473804239867861</c:v>
                      </c:pt>
                      <c:pt idx="2032">
                        <c:v>-3.8316591019986519</c:v>
                      </c:pt>
                      <c:pt idx="2033">
                        <c:v>-4.2702106910472537</c:v>
                      </c:pt>
                      <c:pt idx="2034">
                        <c:v>-4.8644240257690807</c:v>
                      </c:pt>
                      <c:pt idx="2035">
                        <c:v>-5.2149433520677224</c:v>
                      </c:pt>
                      <c:pt idx="2036">
                        <c:v>-5.6562299762233099</c:v>
                      </c:pt>
                      <c:pt idx="2037">
                        <c:v>-5.7050366265161019</c:v>
                      </c:pt>
                      <c:pt idx="2038">
                        <c:v>-5.0595441491043287</c:v>
                      </c:pt>
                      <c:pt idx="2039">
                        <c:v>-4.449098159774727</c:v>
                      </c:pt>
                      <c:pt idx="2040">
                        <c:v>-3.632647274454456</c:v>
                      </c:pt>
                      <c:pt idx="2041">
                        <c:v>-3.1763279564440352</c:v>
                      </c:pt>
                      <c:pt idx="2042">
                        <c:v>-2.8854778022666752</c:v>
                      </c:pt>
                      <c:pt idx="2043">
                        <c:v>-3.0803927285043202</c:v>
                      </c:pt>
                      <c:pt idx="2044">
                        <c:v>-3.0753295748336642</c:v>
                      </c:pt>
                      <c:pt idx="2045">
                        <c:v>-3.2801517649965799</c:v>
                      </c:pt>
                      <c:pt idx="2046">
                        <c:v>-2.9135169141566521</c:v>
                      </c:pt>
                      <c:pt idx="2047">
                        <c:v>-2.57052053044921</c:v>
                      </c:pt>
                      <c:pt idx="2048">
                        <c:v>-2.1215971274534531</c:v>
                      </c:pt>
                      <c:pt idx="2049">
                        <c:v>-1.544828424551052</c:v>
                      </c:pt>
                      <c:pt idx="2050">
                        <c:v>-0.9897078966848788</c:v>
                      </c:pt>
                      <c:pt idx="2051">
                        <c:v>-0.65238612512121097</c:v>
                      </c:pt>
                      <c:pt idx="2052">
                        <c:v>-0.54188602743451575</c:v>
                      </c:pt>
                      <c:pt idx="2053">
                        <c:v>-0.59155293519176</c:v>
                      </c:pt>
                      <c:pt idx="2054">
                        <c:v>-0.40755690406151479</c:v>
                      </c:pt>
                      <c:pt idx="2055">
                        <c:v>9.0219868648831608E-2</c:v>
                      </c:pt>
                      <c:pt idx="2056">
                        <c:v>-0.28875815725593051</c:v>
                      </c:pt>
                      <c:pt idx="2057">
                        <c:v>-0.72567269940255896</c:v>
                      </c:pt>
                      <c:pt idx="2058">
                        <c:v>-0.59444432610915132</c:v>
                      </c:pt>
                      <c:pt idx="2059">
                        <c:v>-0.56953668849277728</c:v>
                      </c:pt>
                      <c:pt idx="2060">
                        <c:v>0.53706744048599253</c:v>
                      </c:pt>
                      <c:pt idx="2061">
                        <c:v>-0.57137994362985611</c:v>
                      </c:pt>
                      <c:pt idx="2062">
                        <c:v>1.04782009503596</c:v>
                      </c:pt>
                      <c:pt idx="2063">
                        <c:v>0.90457445144596105</c:v>
                      </c:pt>
                      <c:pt idx="2064">
                        <c:v>-1.096938655932564</c:v>
                      </c:pt>
                      <c:pt idx="2065">
                        <c:v>-1.0653229664166219</c:v>
                      </c:pt>
                      <c:pt idx="2066">
                        <c:v>-1.3075944477994459</c:v>
                      </c:pt>
                      <c:pt idx="2067">
                        <c:v>-1.682954127981855</c:v>
                      </c:pt>
                      <c:pt idx="2068">
                        <c:v>-1.1494029603256</c:v>
                      </c:pt>
                      <c:pt idx="2069">
                        <c:v>-1.7453700854236229</c:v>
                      </c:pt>
                      <c:pt idx="2070">
                        <c:v>-1.878339653890114</c:v>
                      </c:pt>
                      <c:pt idx="2071">
                        <c:v>-1.831688720845176</c:v>
                      </c:pt>
                      <c:pt idx="2072">
                        <c:v>-1.842033102674562</c:v>
                      </c:pt>
                      <c:pt idx="2073">
                        <c:v>-1.9888026954504721</c:v>
                      </c:pt>
                      <c:pt idx="2074">
                        <c:v>2.2883640707044579</c:v>
                      </c:pt>
                      <c:pt idx="2075">
                        <c:v>-2.116548297845982</c:v>
                      </c:pt>
                      <c:pt idx="2076">
                        <c:v>2.7948747869468491</c:v>
                      </c:pt>
                      <c:pt idx="2077">
                        <c:v>-0.71569542420189169</c:v>
                      </c:pt>
                      <c:pt idx="2078">
                        <c:v>-1.824750383357262</c:v>
                      </c:pt>
                      <c:pt idx="2079">
                        <c:v>-0.40315600487276032</c:v>
                      </c:pt>
                      <c:pt idx="2080">
                        <c:v>2.4682374412614201</c:v>
                      </c:pt>
                      <c:pt idx="2081">
                        <c:v>2.70558155170459</c:v>
                      </c:pt>
                      <c:pt idx="2082">
                        <c:v>2.2027386516312681</c:v>
                      </c:pt>
                      <c:pt idx="2083">
                        <c:v>2.6354177453790779</c:v>
                      </c:pt>
                      <c:pt idx="2084">
                        <c:v>-1.655617168243696</c:v>
                      </c:pt>
                      <c:pt idx="2085">
                        <c:v>5.5239662912274112E-2</c:v>
                      </c:pt>
                      <c:pt idx="2086">
                        <c:v>2.6758725676581241</c:v>
                      </c:pt>
                      <c:pt idx="2087">
                        <c:v>2.6576350447945658</c:v>
                      </c:pt>
                      <c:pt idx="2088">
                        <c:v>-1.630572143913996</c:v>
                      </c:pt>
                      <c:pt idx="2089">
                        <c:v>2.52664903236488</c:v>
                      </c:pt>
                      <c:pt idx="2090">
                        <c:v>2.6223714163435128</c:v>
                      </c:pt>
                      <c:pt idx="2091">
                        <c:v>2.6189979899972959</c:v>
                      </c:pt>
                      <c:pt idx="2092">
                        <c:v>2.6283662046248901</c:v>
                      </c:pt>
                      <c:pt idx="2093">
                        <c:v>2.4470206427677268</c:v>
                      </c:pt>
                      <c:pt idx="2094">
                        <c:v>2.414528900709533</c:v>
                      </c:pt>
                      <c:pt idx="2095">
                        <c:v>2.6653911112640358</c:v>
                      </c:pt>
                      <c:pt idx="2096">
                        <c:v>2.2955428049163169</c:v>
                      </c:pt>
                      <c:pt idx="2097">
                        <c:v>2.283563038713103</c:v>
                      </c:pt>
                      <c:pt idx="2098">
                        <c:v>2.297090304973346</c:v>
                      </c:pt>
                      <c:pt idx="2099">
                        <c:v>2.2228964212640152</c:v>
                      </c:pt>
                      <c:pt idx="2100">
                        <c:v>-1.7727158830517209</c:v>
                      </c:pt>
                      <c:pt idx="2101">
                        <c:v>2.0223901374561759</c:v>
                      </c:pt>
                      <c:pt idx="2102">
                        <c:v>2.174219885818383</c:v>
                      </c:pt>
                      <c:pt idx="2103">
                        <c:v>2.237360332140764</c:v>
                      </c:pt>
                      <c:pt idx="2104">
                        <c:v>2.363102732796456</c:v>
                      </c:pt>
                      <c:pt idx="2105">
                        <c:v>2.4209931199117118</c:v>
                      </c:pt>
                      <c:pt idx="2106">
                        <c:v>2.327552147345636</c:v>
                      </c:pt>
                      <c:pt idx="2107">
                        <c:v>2.588734509124575</c:v>
                      </c:pt>
                      <c:pt idx="2108">
                        <c:v>1.9439900251283551</c:v>
                      </c:pt>
                      <c:pt idx="2109">
                        <c:v>2.100126221537618</c:v>
                      </c:pt>
                      <c:pt idx="2110">
                        <c:v>-0.9570460540344502</c:v>
                      </c:pt>
                      <c:pt idx="2111">
                        <c:v>2.3185940622181511</c:v>
                      </c:pt>
                      <c:pt idx="2112">
                        <c:v>-1.063950194982004</c:v>
                      </c:pt>
                      <c:pt idx="2113">
                        <c:v>3.4530430872725821</c:v>
                      </c:pt>
                      <c:pt idx="2114">
                        <c:v>3.6262822133102932</c:v>
                      </c:pt>
                      <c:pt idx="2115">
                        <c:v>2.0041730108980631</c:v>
                      </c:pt>
                      <c:pt idx="2116">
                        <c:v>3.6652382903977929</c:v>
                      </c:pt>
                      <c:pt idx="2117">
                        <c:v>3.8362554469118408</c:v>
                      </c:pt>
                      <c:pt idx="2118">
                        <c:v>3.7993631491490452</c:v>
                      </c:pt>
                      <c:pt idx="2119">
                        <c:v>2.5903823015297269</c:v>
                      </c:pt>
                      <c:pt idx="2120">
                        <c:v>2.3768125469523458</c:v>
                      </c:pt>
                      <c:pt idx="2121">
                        <c:v>-0.34993626572317887</c:v>
                      </c:pt>
                      <c:pt idx="2122">
                        <c:v>-0.13264680494809389</c:v>
                      </c:pt>
                      <c:pt idx="2123">
                        <c:v>3.6840938409262032</c:v>
                      </c:pt>
                      <c:pt idx="2124">
                        <c:v>1.9869781749728699E-2</c:v>
                      </c:pt>
                      <c:pt idx="2125">
                        <c:v>3.8325776072391529</c:v>
                      </c:pt>
                      <c:pt idx="2126">
                        <c:v>3.856634098198882</c:v>
                      </c:pt>
                      <c:pt idx="2127">
                        <c:v>3.483977607631334</c:v>
                      </c:pt>
                      <c:pt idx="2128">
                        <c:v>-0.51059556532022943</c:v>
                      </c:pt>
                      <c:pt idx="2129">
                        <c:v>-0.67060805952828595</c:v>
                      </c:pt>
                      <c:pt idx="2130">
                        <c:v>-0.85753598016538324</c:v>
                      </c:pt>
                      <c:pt idx="2131">
                        <c:v>-0.63763357465916626</c:v>
                      </c:pt>
                      <c:pt idx="2132">
                        <c:v>-0.86138063763712436</c:v>
                      </c:pt>
                      <c:pt idx="2133">
                        <c:v>-0.63002575059686017</c:v>
                      </c:pt>
                      <c:pt idx="2134">
                        <c:v>-0.74251025463662212</c:v>
                      </c:pt>
                      <c:pt idx="2135">
                        <c:v>-0.75235083350294352</c:v>
                      </c:pt>
                      <c:pt idx="2136">
                        <c:v>-0.74669642787466628</c:v>
                      </c:pt>
                      <c:pt idx="2137">
                        <c:v>-0.73444886361416051</c:v>
                      </c:pt>
                      <c:pt idx="2138">
                        <c:v>-0.88595111856309616</c:v>
                      </c:pt>
                      <c:pt idx="2139">
                        <c:v>-0.89887637576810864</c:v>
                      </c:pt>
                      <c:pt idx="2140">
                        <c:v>-0.6584417455839473</c:v>
                      </c:pt>
                      <c:pt idx="2141">
                        <c:v>-0.67484100362171839</c:v>
                      </c:pt>
                      <c:pt idx="2142">
                        <c:v>-0.5251362607663741</c:v>
                      </c:pt>
                      <c:pt idx="2143">
                        <c:v>-0.50100812016973939</c:v>
                      </c:pt>
                      <c:pt idx="2144">
                        <c:v>-0.46185753398580398</c:v>
                      </c:pt>
                      <c:pt idx="2145">
                        <c:v>-0.47247443461050009</c:v>
                      </c:pt>
                      <c:pt idx="2146">
                        <c:v>-0.58732075329931244</c:v>
                      </c:pt>
                      <c:pt idx="2147">
                        <c:v>-0.43493240465997179</c:v>
                      </c:pt>
                      <c:pt idx="2148">
                        <c:v>3.1853259295449239</c:v>
                      </c:pt>
                      <c:pt idx="2149">
                        <c:v>-0.74512847443270325</c:v>
                      </c:pt>
                      <c:pt idx="2150">
                        <c:v>-0.69105198104160925</c:v>
                      </c:pt>
                      <c:pt idx="2151">
                        <c:v>-0.70598626049352931</c:v>
                      </c:pt>
                      <c:pt idx="2152">
                        <c:v>3.2279251206647039</c:v>
                      </c:pt>
                      <c:pt idx="2153">
                        <c:v>-0.40787120348588968</c:v>
                      </c:pt>
                      <c:pt idx="2154">
                        <c:v>3.2402669060135558</c:v>
                      </c:pt>
                      <c:pt idx="2155">
                        <c:v>3.6677894282439381</c:v>
                      </c:pt>
                      <c:pt idx="2156">
                        <c:v>3.618132676617559</c:v>
                      </c:pt>
                      <c:pt idx="2157">
                        <c:v>3.48538076044556</c:v>
                      </c:pt>
                      <c:pt idx="2158">
                        <c:v>3.5516946210272371</c:v>
                      </c:pt>
                      <c:pt idx="2159">
                        <c:v>3.8578174164674519</c:v>
                      </c:pt>
                      <c:pt idx="2160">
                        <c:v>3.6791700287942648</c:v>
                      </c:pt>
                      <c:pt idx="2161">
                        <c:v>3.6610466517926818</c:v>
                      </c:pt>
                      <c:pt idx="2162">
                        <c:v>3.463958068276495</c:v>
                      </c:pt>
                      <c:pt idx="2163">
                        <c:v>3.218968340871347</c:v>
                      </c:pt>
                      <c:pt idx="2164">
                        <c:v>3.148885492911762</c:v>
                      </c:pt>
                      <c:pt idx="2165">
                        <c:v>2.9829467751648528</c:v>
                      </c:pt>
                      <c:pt idx="2166">
                        <c:v>2.7851117418137199</c:v>
                      </c:pt>
                      <c:pt idx="2167">
                        <c:v>3.126863270552223</c:v>
                      </c:pt>
                      <c:pt idx="2168">
                        <c:v>3.174005564837191</c:v>
                      </c:pt>
                      <c:pt idx="2169">
                        <c:v>-0.46377879972517161</c:v>
                      </c:pt>
                      <c:pt idx="2170">
                        <c:v>3.0522001409117481</c:v>
                      </c:pt>
                      <c:pt idx="2171">
                        <c:v>2.6621160520371321</c:v>
                      </c:pt>
                      <c:pt idx="2172">
                        <c:v>-1.412648382954224</c:v>
                      </c:pt>
                      <c:pt idx="2173">
                        <c:v>-1.3009586861190521</c:v>
                      </c:pt>
                      <c:pt idx="2174">
                        <c:v>2.6517131790346399E-2</c:v>
                      </c:pt>
                      <c:pt idx="2175">
                        <c:v>-0.28165275368452769</c:v>
                      </c:pt>
                      <c:pt idx="2176">
                        <c:v>-0.37752796208499362</c:v>
                      </c:pt>
                      <c:pt idx="2177">
                        <c:v>-1.6575889767583949</c:v>
                      </c:pt>
                      <c:pt idx="2178">
                        <c:v>-1.7192678010667759</c:v>
                      </c:pt>
                      <c:pt idx="2179">
                        <c:v>-0.34417313350245982</c:v>
                      </c:pt>
                      <c:pt idx="2180">
                        <c:v>-0.21160443703887541</c:v>
                      </c:pt>
                      <c:pt idx="2181">
                        <c:v>-1.4388420668175941</c:v>
                      </c:pt>
                      <c:pt idx="2182">
                        <c:v>-0.18612607339820089</c:v>
                      </c:pt>
                      <c:pt idx="2183">
                        <c:v>-0.30595780419818541</c:v>
                      </c:pt>
                      <c:pt idx="2184">
                        <c:v>-0.1831111052620466</c:v>
                      </c:pt>
                      <c:pt idx="2185">
                        <c:v>-1.720218004369658</c:v>
                      </c:pt>
                      <c:pt idx="2186">
                        <c:v>-1.9368716497101479</c:v>
                      </c:pt>
                      <c:pt idx="2187">
                        <c:v>0.56674513414089644</c:v>
                      </c:pt>
                      <c:pt idx="2188">
                        <c:v>-1.6494448927224199</c:v>
                      </c:pt>
                      <c:pt idx="2189">
                        <c:v>-1.5134615677848291</c:v>
                      </c:pt>
                      <c:pt idx="2190">
                        <c:v>-1.5159819769712271</c:v>
                      </c:pt>
                      <c:pt idx="2191">
                        <c:v>-1.3536726598085611</c:v>
                      </c:pt>
                      <c:pt idx="2192">
                        <c:v>-1.4042848250487141</c:v>
                      </c:pt>
                      <c:pt idx="2193">
                        <c:v>1.542124769139942</c:v>
                      </c:pt>
                      <c:pt idx="2194">
                        <c:v>-1.4389153108333299</c:v>
                      </c:pt>
                      <c:pt idx="2195">
                        <c:v>-1.4680359094054201</c:v>
                      </c:pt>
                      <c:pt idx="2196">
                        <c:v>1.0635622138617391</c:v>
                      </c:pt>
                      <c:pt idx="2197">
                        <c:v>1.006914786938228</c:v>
                      </c:pt>
                      <c:pt idx="2198">
                        <c:v>-1.319709431415903</c:v>
                      </c:pt>
                      <c:pt idx="2199">
                        <c:v>1.089198130469605</c:v>
                      </c:pt>
                      <c:pt idx="2200">
                        <c:v>1.026227700701638</c:v>
                      </c:pt>
                      <c:pt idx="2201">
                        <c:v>-1.57118374963148</c:v>
                      </c:pt>
                      <c:pt idx="2202">
                        <c:v>0.70671726162326898</c:v>
                      </c:pt>
                      <c:pt idx="2203">
                        <c:v>0.59434335251822434</c:v>
                      </c:pt>
                      <c:pt idx="2204">
                        <c:v>-1.6931819695814101</c:v>
                      </c:pt>
                      <c:pt idx="2205">
                        <c:v>0.60107557896645947</c:v>
                      </c:pt>
                      <c:pt idx="2206">
                        <c:v>-0.37135310832498708</c:v>
                      </c:pt>
                      <c:pt idx="2207">
                        <c:v>0.82486415590870332</c:v>
                      </c:pt>
                      <c:pt idx="2208">
                        <c:v>1.9562950082276818E-3</c:v>
                      </c:pt>
                      <c:pt idx="2209">
                        <c:v>0.69890000301033306</c:v>
                      </c:pt>
                      <c:pt idx="2210">
                        <c:v>0.60355741097146443</c:v>
                      </c:pt>
                      <c:pt idx="2211">
                        <c:v>-0.18447024792016209</c:v>
                      </c:pt>
                      <c:pt idx="2212">
                        <c:v>-2.0436900820687072</c:v>
                      </c:pt>
                      <c:pt idx="2213">
                        <c:v>-1.4347316767418901</c:v>
                      </c:pt>
                      <c:pt idx="2214">
                        <c:v>0.10043329635458501</c:v>
                      </c:pt>
                      <c:pt idx="2215">
                        <c:v>4.4560827337228361E-2</c:v>
                      </c:pt>
                      <c:pt idx="2216">
                        <c:v>-6.8354496188438698E-3</c:v>
                      </c:pt>
                      <c:pt idx="2217">
                        <c:v>-0.1881196148986124</c:v>
                      </c:pt>
                      <c:pt idx="2218">
                        <c:v>-0.32600400312392958</c:v>
                      </c:pt>
                      <c:pt idx="2219">
                        <c:v>-2.0998089903040489</c:v>
                      </c:pt>
                      <c:pt idx="2220">
                        <c:v>-2.0972734635073089</c:v>
                      </c:pt>
                      <c:pt idx="2221">
                        <c:v>-2.1978771476365249</c:v>
                      </c:pt>
                      <c:pt idx="2222">
                        <c:v>-2.1399626314352131</c:v>
                      </c:pt>
                      <c:pt idx="2223">
                        <c:v>-0.39658052906478192</c:v>
                      </c:pt>
                      <c:pt idx="2224">
                        <c:v>-2.4247671806012421</c:v>
                      </c:pt>
                      <c:pt idx="2225">
                        <c:v>-2.4180600212303882</c:v>
                      </c:pt>
                      <c:pt idx="2226">
                        <c:v>-2.575082909195328</c:v>
                      </c:pt>
                      <c:pt idx="2227">
                        <c:v>0.1012741612555923</c:v>
                      </c:pt>
                      <c:pt idx="2228">
                        <c:v>0.21222345687841959</c:v>
                      </c:pt>
                      <c:pt idx="2229">
                        <c:v>-0.43449551599254033</c:v>
                      </c:pt>
                      <c:pt idx="2230">
                        <c:v>-2.052370880789387</c:v>
                      </c:pt>
                      <c:pt idx="2231">
                        <c:v>-2.1962606337098309</c:v>
                      </c:pt>
                      <c:pt idx="2232">
                        <c:v>-2.2908071226034372</c:v>
                      </c:pt>
                      <c:pt idx="2233">
                        <c:v>-2.4057704185095141</c:v>
                      </c:pt>
                      <c:pt idx="2234">
                        <c:v>-2.5841042987576812</c:v>
                      </c:pt>
                      <c:pt idx="2235">
                        <c:v>5.2627179362379567E-2</c:v>
                      </c:pt>
                      <c:pt idx="2236">
                        <c:v>8.3285300981370422E-2</c:v>
                      </c:pt>
                      <c:pt idx="2237">
                        <c:v>6.6314293734246474E-3</c:v>
                      </c:pt>
                      <c:pt idx="2238">
                        <c:v>-0.25999501241370898</c:v>
                      </c:pt>
                      <c:pt idx="2239">
                        <c:v>-0.46853671902513322</c:v>
                      </c:pt>
                      <c:pt idx="2240">
                        <c:v>-0.30677100860744788</c:v>
                      </c:pt>
                      <c:pt idx="2241">
                        <c:v>-0.44962140946300999</c:v>
                      </c:pt>
                      <c:pt idx="2242">
                        <c:v>-0.41984119422975008</c:v>
                      </c:pt>
                      <c:pt idx="2243">
                        <c:v>-2.6590684993010618</c:v>
                      </c:pt>
                      <c:pt idx="2244">
                        <c:v>-0.26319263798829629</c:v>
                      </c:pt>
                      <c:pt idx="2245">
                        <c:v>-0.29163144621152598</c:v>
                      </c:pt>
                      <c:pt idx="2246">
                        <c:v>-0.49146179944845209</c:v>
                      </c:pt>
                      <c:pt idx="2247">
                        <c:v>0.61034954957880172</c:v>
                      </c:pt>
                      <c:pt idx="2248">
                        <c:v>0.77997345404764595</c:v>
                      </c:pt>
                      <c:pt idx="2249">
                        <c:v>0.57414794680097025</c:v>
                      </c:pt>
                      <c:pt idx="2250">
                        <c:v>0.56090804607432054</c:v>
                      </c:pt>
                      <c:pt idx="2251">
                        <c:v>0.58766838425911216</c:v>
                      </c:pt>
                      <c:pt idx="2252">
                        <c:v>-2.4554249099347909</c:v>
                      </c:pt>
                      <c:pt idx="2253">
                        <c:v>-2.9252258371269879</c:v>
                      </c:pt>
                      <c:pt idx="2254">
                        <c:v>-1.980523936112961</c:v>
                      </c:pt>
                      <c:pt idx="2255">
                        <c:v>-3.238787108061151</c:v>
                      </c:pt>
                      <c:pt idx="2256">
                        <c:v>-2.3723123828861699</c:v>
                      </c:pt>
                      <c:pt idx="2257">
                        <c:v>-2.405545087582873</c:v>
                      </c:pt>
                      <c:pt idx="2258">
                        <c:v>-2.0127679955660809</c:v>
                      </c:pt>
                      <c:pt idx="2259">
                        <c:v>-2.236827797632984</c:v>
                      </c:pt>
                      <c:pt idx="2260">
                        <c:v>-2.1114779356617821</c:v>
                      </c:pt>
                      <c:pt idx="2261">
                        <c:v>-1.7366574157879351</c:v>
                      </c:pt>
                      <c:pt idx="2262">
                        <c:v>-1.699238324428243</c:v>
                      </c:pt>
                      <c:pt idx="2263">
                        <c:v>-1.6907893684720641</c:v>
                      </c:pt>
                      <c:pt idx="2264">
                        <c:v>-1.5999545475400949</c:v>
                      </c:pt>
                      <c:pt idx="2265">
                        <c:v>-1.49313268990209</c:v>
                      </c:pt>
                      <c:pt idx="2266">
                        <c:v>-1.6270537623770041</c:v>
                      </c:pt>
                      <c:pt idx="2267">
                        <c:v>-1.787283179886427</c:v>
                      </c:pt>
                      <c:pt idx="2268">
                        <c:v>-1.9197149960409521</c:v>
                      </c:pt>
                      <c:pt idx="2269">
                        <c:v>-2.057290409258643</c:v>
                      </c:pt>
                      <c:pt idx="2270">
                        <c:v>-2.0262792091438002</c:v>
                      </c:pt>
                      <c:pt idx="2271">
                        <c:v>-2.0725849999810588</c:v>
                      </c:pt>
                      <c:pt idx="2272">
                        <c:v>-1.8865868251384621</c:v>
                      </c:pt>
                      <c:pt idx="2273">
                        <c:v>-1.597333726247931</c:v>
                      </c:pt>
                      <c:pt idx="2274">
                        <c:v>-1.2976555792964479</c:v>
                      </c:pt>
                      <c:pt idx="2275">
                        <c:v>-1.0807717062779101</c:v>
                      </c:pt>
                      <c:pt idx="2276">
                        <c:v>-0.86672315795470145</c:v>
                      </c:pt>
                      <c:pt idx="2277">
                        <c:v>-0.53995355900736741</c:v>
                      </c:pt>
                      <c:pt idx="2278">
                        <c:v>-0.24147895371680381</c:v>
                      </c:pt>
                      <c:pt idx="2279">
                        <c:v>4.9563417227930368E-3</c:v>
                      </c:pt>
                      <c:pt idx="2280">
                        <c:v>5.0025281765457043E-2</c:v>
                      </c:pt>
                      <c:pt idx="2281">
                        <c:v>-1.4143204970704509E-2</c:v>
                      </c:pt>
                      <c:pt idx="2282">
                        <c:v>-0.1502722896718415</c:v>
                      </c:pt>
                      <c:pt idx="2283">
                        <c:v>-0.33342174672237967</c:v>
                      </c:pt>
                      <c:pt idx="2284">
                        <c:v>-0.7421861092721368</c:v>
                      </c:pt>
                      <c:pt idx="2285">
                        <c:v>-1.2622914829323559</c:v>
                      </c:pt>
                      <c:pt idx="2286">
                        <c:v>-1.25022913708979</c:v>
                      </c:pt>
                      <c:pt idx="2287">
                        <c:v>-1.182312898902834</c:v>
                      </c:pt>
                      <c:pt idx="2288">
                        <c:v>-0.84650802827228988</c:v>
                      </c:pt>
                      <c:pt idx="2289">
                        <c:v>-0.64297154571025472</c:v>
                      </c:pt>
                      <c:pt idx="2290">
                        <c:v>-0.52326846932467763</c:v>
                      </c:pt>
                      <c:pt idx="2291">
                        <c:v>-0.68808052009685727</c:v>
                      </c:pt>
                      <c:pt idx="2292">
                        <c:v>-0.80635654313374838</c:v>
                      </c:pt>
                      <c:pt idx="2293">
                        <c:v>-0.72264506017450181</c:v>
                      </c:pt>
                      <c:pt idx="2294">
                        <c:v>-0.54265916583563312</c:v>
                      </c:pt>
                      <c:pt idx="2295">
                        <c:v>-0.46562615539814289</c:v>
                      </c:pt>
                      <c:pt idx="2296">
                        <c:v>-0.42264736602600511</c:v>
                      </c:pt>
                      <c:pt idx="2297">
                        <c:v>-0.44018787079041771</c:v>
                      </c:pt>
                      <c:pt idx="2298">
                        <c:v>-0.509865252917856</c:v>
                      </c:pt>
                      <c:pt idx="2299">
                        <c:v>-0.50095705893069686</c:v>
                      </c:pt>
                      <c:pt idx="2300">
                        <c:v>-0.30511682799418288</c:v>
                      </c:pt>
                      <c:pt idx="2301">
                        <c:v>-0.1031411345037417</c:v>
                      </c:pt>
                      <c:pt idx="2302">
                        <c:v>0.21024285521236341</c:v>
                      </c:pt>
                      <c:pt idx="2303">
                        <c:v>0.763408713166292</c:v>
                      </c:pt>
                      <c:pt idx="2304">
                        <c:v>0.99217573707228102</c:v>
                      </c:pt>
                      <c:pt idx="2305">
                        <c:v>1.092695837775902</c:v>
                      </c:pt>
                      <c:pt idx="2306">
                        <c:v>0.95743786251731566</c:v>
                      </c:pt>
                      <c:pt idx="2307">
                        <c:v>0.58538922279799521</c:v>
                      </c:pt>
                      <c:pt idx="2308">
                        <c:v>0.15092940945609301</c:v>
                      </c:pt>
                      <c:pt idx="2309">
                        <c:v>2.4976142152016521E-2</c:v>
                      </c:pt>
                      <c:pt idx="2310">
                        <c:v>-0.25643548637836061</c:v>
                      </c:pt>
                      <c:pt idx="2311">
                        <c:v>-0.17812139568389879</c:v>
                      </c:pt>
                      <c:pt idx="2312">
                        <c:v>-0.18920867856946641</c:v>
                      </c:pt>
                      <c:pt idx="2313">
                        <c:v>-0.11220361113328239</c:v>
                      </c:pt>
                      <c:pt idx="2314">
                        <c:v>-2.842843007175222E-2</c:v>
                      </c:pt>
                      <c:pt idx="2315">
                        <c:v>-0.14617341330138209</c:v>
                      </c:pt>
                      <c:pt idx="2316">
                        <c:v>-0.44376158387033587</c:v>
                      </c:pt>
                      <c:pt idx="2317">
                        <c:v>-0.68187082444508729</c:v>
                      </c:pt>
                      <c:pt idx="2318">
                        <c:v>-0.41190480515727168</c:v>
                      </c:pt>
                      <c:pt idx="2319">
                        <c:v>0.29875795818696699</c:v>
                      </c:pt>
                      <c:pt idx="2320">
                        <c:v>0.57189792479870438</c:v>
                      </c:pt>
                      <c:pt idx="2321">
                        <c:v>0.89487461804340174</c:v>
                      </c:pt>
                      <c:pt idx="2322">
                        <c:v>1.0999754599482421</c:v>
                      </c:pt>
                      <c:pt idx="2323">
                        <c:v>0.59131286278327755</c:v>
                      </c:pt>
                      <c:pt idx="2324">
                        <c:v>0.74101805274295973</c:v>
                      </c:pt>
                      <c:pt idx="2325">
                        <c:v>0.63544197834428384</c:v>
                      </c:pt>
                      <c:pt idx="2326">
                        <c:v>0.72805084694005417</c:v>
                      </c:pt>
                      <c:pt idx="2327">
                        <c:v>1.0306758927299171</c:v>
                      </c:pt>
                      <c:pt idx="2328">
                        <c:v>1.2238980384354139</c:v>
                      </c:pt>
                      <c:pt idx="2329">
                        <c:v>1.3021094422598669</c:v>
                      </c:pt>
                      <c:pt idx="2330">
                        <c:v>1.4812531064364061</c:v>
                      </c:pt>
                      <c:pt idx="2331">
                        <c:v>1.779184861410245</c:v>
                      </c:pt>
                      <c:pt idx="2332">
                        <c:v>1.7935826874884619</c:v>
                      </c:pt>
                      <c:pt idx="2333">
                        <c:v>1.72556392833682</c:v>
                      </c:pt>
                      <c:pt idx="2334">
                        <c:v>1.493313929596465</c:v>
                      </c:pt>
                      <c:pt idx="2335">
                        <c:v>1.4104213068413509</c:v>
                      </c:pt>
                      <c:pt idx="2336">
                        <c:v>1.4861525689498329</c:v>
                      </c:pt>
                      <c:pt idx="2337">
                        <c:v>2.086428223983753</c:v>
                      </c:pt>
                      <c:pt idx="2338">
                        <c:v>2.5205997723004372</c:v>
                      </c:pt>
                      <c:pt idx="2339">
                        <c:v>2.9132701583262781</c:v>
                      </c:pt>
                      <c:pt idx="2340">
                        <c:v>2.974227501812531</c:v>
                      </c:pt>
                      <c:pt idx="2341">
                        <c:v>2.659276979087545</c:v>
                      </c:pt>
                      <c:pt idx="2342">
                        <c:v>2.4100759227324708</c:v>
                      </c:pt>
                      <c:pt idx="2343">
                        <c:v>2.5448921019803179</c:v>
                      </c:pt>
                      <c:pt idx="2344">
                        <c:v>2.9957140203687329</c:v>
                      </c:pt>
                      <c:pt idx="2345">
                        <c:v>3.192803535258506</c:v>
                      </c:pt>
                      <c:pt idx="2346">
                        <c:v>3.336578762119907</c:v>
                      </c:pt>
                      <c:pt idx="2347">
                        <c:v>3.129531632991351</c:v>
                      </c:pt>
                      <c:pt idx="2348">
                        <c:v>2.935769080006057</c:v>
                      </c:pt>
                      <c:pt idx="2349">
                        <c:v>2.8882959154242851</c:v>
                      </c:pt>
                      <c:pt idx="2350">
                        <c:v>2.9355508121356482</c:v>
                      </c:pt>
                      <c:pt idx="2351">
                        <c:v>3.123387117319834</c:v>
                      </c:pt>
                      <c:pt idx="2352">
                        <c:v>3.513160748928255</c:v>
                      </c:pt>
                      <c:pt idx="2353">
                        <c:v>4.0585793265817269</c:v>
                      </c:pt>
                      <c:pt idx="2354">
                        <c:v>4.556595708786304</c:v>
                      </c:pt>
                      <c:pt idx="2355">
                        <c:v>4.6313315469438381</c:v>
                      </c:pt>
                      <c:pt idx="2356">
                        <c:v>4.8107606571111523</c:v>
                      </c:pt>
                      <c:pt idx="2357">
                        <c:v>4.9386904178053364</c:v>
                      </c:pt>
                      <c:pt idx="2358">
                        <c:v>4.8962465597309883</c:v>
                      </c:pt>
                      <c:pt idx="2359">
                        <c:v>4.9190802792448372</c:v>
                      </c:pt>
                      <c:pt idx="2360">
                        <c:v>5.0795520083665107</c:v>
                      </c:pt>
                      <c:pt idx="2361">
                        <c:v>5.0850867826523292</c:v>
                      </c:pt>
                      <c:pt idx="2362">
                        <c:v>4.8272105074837857</c:v>
                      </c:pt>
                      <c:pt idx="2363">
                        <c:v>4.407573568261018</c:v>
                      </c:pt>
                      <c:pt idx="2364">
                        <c:v>3.9009056676587779</c:v>
                      </c:pt>
                      <c:pt idx="2365">
                        <c:v>3.6671331114970749</c:v>
                      </c:pt>
                      <c:pt idx="2366">
                        <c:v>3.3964087067097442</c:v>
                      </c:pt>
                      <c:pt idx="2367">
                        <c:v>3.1678443810877992</c:v>
                      </c:pt>
                      <c:pt idx="2368">
                        <c:v>3.2767039937399569</c:v>
                      </c:pt>
                      <c:pt idx="2369">
                        <c:v>3.4863901394133361</c:v>
                      </c:pt>
                      <c:pt idx="2370">
                        <c:v>3.6006239808624261</c:v>
                      </c:pt>
                      <c:pt idx="2371">
                        <c:v>3.7983256592022818</c:v>
                      </c:pt>
                      <c:pt idx="2372">
                        <c:v>3.8305515911225512</c:v>
                      </c:pt>
                      <c:pt idx="2373">
                        <c:v>3.7188757667439201</c:v>
                      </c:pt>
                      <c:pt idx="2374">
                        <c:v>3.6054900114072841</c:v>
                      </c:pt>
                      <c:pt idx="2375">
                        <c:v>3.5294018938590672</c:v>
                      </c:pt>
                      <c:pt idx="2376">
                        <c:v>3.582711440606416</c:v>
                      </c:pt>
                      <c:pt idx="2377">
                        <c:v>3.6455448695400028</c:v>
                      </c:pt>
                      <c:pt idx="2378">
                        <c:v>3.5770272837399402</c:v>
                      </c:pt>
                      <c:pt idx="2379">
                        <c:v>3.3445418155753912</c:v>
                      </c:pt>
                      <c:pt idx="2380">
                        <c:v>3.104875386411071</c:v>
                      </c:pt>
                      <c:pt idx="2381">
                        <c:v>2.795381095230848</c:v>
                      </c:pt>
                      <c:pt idx="2382">
                        <c:v>2.5429122769627379</c:v>
                      </c:pt>
                      <c:pt idx="2383">
                        <c:v>2.4793289384175869</c:v>
                      </c:pt>
                      <c:pt idx="2384">
                        <c:v>2.4499326462591071</c:v>
                      </c:pt>
                      <c:pt idx="2385">
                        <c:v>2.247454531101702</c:v>
                      </c:pt>
                      <c:pt idx="2386">
                        <c:v>2.077216829734843</c:v>
                      </c:pt>
                      <c:pt idx="2387">
                        <c:v>1.936706609206694</c:v>
                      </c:pt>
                      <c:pt idx="2388">
                        <c:v>1.899302257676023</c:v>
                      </c:pt>
                      <c:pt idx="2389">
                        <c:v>1.9909261598479251</c:v>
                      </c:pt>
                      <c:pt idx="2390">
                        <c:v>2.1320886807588049</c:v>
                      </c:pt>
                      <c:pt idx="2391">
                        <c:v>2.1969765736202072</c:v>
                      </c:pt>
                      <c:pt idx="2392">
                        <c:v>2.3518831729059548</c:v>
                      </c:pt>
                      <c:pt idx="2393">
                        <c:v>2.2301426798030328</c:v>
                      </c:pt>
                      <c:pt idx="2394">
                        <c:v>1.853499415156751</c:v>
                      </c:pt>
                      <c:pt idx="2395">
                        <c:v>1.610866227483237</c:v>
                      </c:pt>
                      <c:pt idx="2396">
                        <c:v>1.5069240924567819</c:v>
                      </c:pt>
                      <c:pt idx="2397">
                        <c:v>1.7200735530393969</c:v>
                      </c:pt>
                      <c:pt idx="2398">
                        <c:v>1.8559674088111571</c:v>
                      </c:pt>
                      <c:pt idx="2399">
                        <c:v>2.187565335742963</c:v>
                      </c:pt>
                      <c:pt idx="2400">
                        <c:v>2.3928545506000152</c:v>
                      </c:pt>
                      <c:pt idx="2401">
                        <c:v>2.4270459937461761</c:v>
                      </c:pt>
                      <c:pt idx="2402">
                        <c:v>2.463956140282201</c:v>
                      </c:pt>
                      <c:pt idx="2403">
                        <c:v>2.647790786330821</c:v>
                      </c:pt>
                      <c:pt idx="2404">
                        <c:v>2.856673957249563</c:v>
                      </c:pt>
                      <c:pt idx="2405">
                        <c:v>3.0582929972753541</c:v>
                      </c:pt>
                      <c:pt idx="2406">
                        <c:v>3.2055845015171589</c:v>
                      </c:pt>
                      <c:pt idx="2407">
                        <c:v>3.2547443642873071</c:v>
                      </c:pt>
                      <c:pt idx="2408">
                        <c:v>3.0270656160145659</c:v>
                      </c:pt>
                      <c:pt idx="2409">
                        <c:v>2.7812653856036191</c:v>
                      </c:pt>
                      <c:pt idx="2410">
                        <c:v>2.5210012410834821</c:v>
                      </c:pt>
                      <c:pt idx="2411">
                        <c:v>4.4169335085331829</c:v>
                      </c:pt>
                      <c:pt idx="2412">
                        <c:v>4.7048255741065681</c:v>
                      </c:pt>
                      <c:pt idx="2413">
                        <c:v>2.5552357356443181</c:v>
                      </c:pt>
                      <c:pt idx="2414">
                        <c:v>2.6357824445744131</c:v>
                      </c:pt>
                      <c:pt idx="2415">
                        <c:v>2.7582796298447918</c:v>
                      </c:pt>
                      <c:pt idx="2416">
                        <c:v>2.8484492530636238</c:v>
                      </c:pt>
                      <c:pt idx="2417">
                        <c:v>2.8371679375040069</c:v>
                      </c:pt>
                      <c:pt idx="2418">
                        <c:v>2.9375693291527138</c:v>
                      </c:pt>
                      <c:pt idx="2419">
                        <c:v>3.0052227507938452</c:v>
                      </c:pt>
                      <c:pt idx="2420">
                        <c:v>2.7799247760287731</c:v>
                      </c:pt>
                      <c:pt idx="2421">
                        <c:v>2.6172518868276939</c:v>
                      </c:pt>
                      <c:pt idx="2422">
                        <c:v>2.5841196113283709</c:v>
                      </c:pt>
                      <c:pt idx="2423">
                        <c:v>2.4513952322160661</c:v>
                      </c:pt>
                      <c:pt idx="2424">
                        <c:v>2.3750554309409528</c:v>
                      </c:pt>
                      <c:pt idx="2425">
                        <c:v>2.325751413193319</c:v>
                      </c:pt>
                      <c:pt idx="2426">
                        <c:v>2.2993048285429092</c:v>
                      </c:pt>
                      <c:pt idx="2427">
                        <c:v>2.365416355395225</c:v>
                      </c:pt>
                      <c:pt idx="2428">
                        <c:v>2.340800432979536</c:v>
                      </c:pt>
                      <c:pt idx="2429">
                        <c:v>2.4519122437417762</c:v>
                      </c:pt>
                      <c:pt idx="2430">
                        <c:v>5.0043213700280189</c:v>
                      </c:pt>
                      <c:pt idx="2431">
                        <c:v>2.108050456907375</c:v>
                      </c:pt>
                      <c:pt idx="2432">
                        <c:v>0.71666779349491294</c:v>
                      </c:pt>
                      <c:pt idx="2433">
                        <c:v>4.6894298197625437</c:v>
                      </c:pt>
                      <c:pt idx="2434">
                        <c:v>4.6171277166408728</c:v>
                      </c:pt>
                      <c:pt idx="2435">
                        <c:v>4.5783131141365656</c:v>
                      </c:pt>
                      <c:pt idx="2436">
                        <c:v>4.4250582968801044</c:v>
                      </c:pt>
                      <c:pt idx="2437">
                        <c:v>4.3216959212343724</c:v>
                      </c:pt>
                      <c:pt idx="2438">
                        <c:v>4.2698200295413393</c:v>
                      </c:pt>
                      <c:pt idx="2439">
                        <c:v>4.2781283893348467</c:v>
                      </c:pt>
                      <c:pt idx="2440">
                        <c:v>4.1744512045878839</c:v>
                      </c:pt>
                      <c:pt idx="2441">
                        <c:v>1.2845218081147971</c:v>
                      </c:pt>
                      <c:pt idx="2442">
                        <c:v>1.2426435556871509</c:v>
                      </c:pt>
                      <c:pt idx="2443">
                        <c:v>1.41543027505928</c:v>
                      </c:pt>
                      <c:pt idx="2444">
                        <c:v>1.5724668537849591</c:v>
                      </c:pt>
                      <c:pt idx="2445">
                        <c:v>1.7894466336679531</c:v>
                      </c:pt>
                      <c:pt idx="2446">
                        <c:v>1.8890162890066451</c:v>
                      </c:pt>
                      <c:pt idx="2447">
                        <c:v>1.916716189550741</c:v>
                      </c:pt>
                      <c:pt idx="2448">
                        <c:v>1.7802737271303719</c:v>
                      </c:pt>
                      <c:pt idx="2449">
                        <c:v>1.5400181064065599</c:v>
                      </c:pt>
                      <c:pt idx="2450">
                        <c:v>1.299139204578746</c:v>
                      </c:pt>
                      <c:pt idx="2451">
                        <c:v>0.76876789380161004</c:v>
                      </c:pt>
                      <c:pt idx="2452">
                        <c:v>0.37220903784432319</c:v>
                      </c:pt>
                      <c:pt idx="2453">
                        <c:v>0.23714541289203481</c:v>
                      </c:pt>
                      <c:pt idx="2454">
                        <c:v>7.792578009787568E-2</c:v>
                      </c:pt>
                      <c:pt idx="2455">
                        <c:v>4.9620991702697091E-2</c:v>
                      </c:pt>
                      <c:pt idx="2456">
                        <c:v>0.12091420827837029</c:v>
                      </c:pt>
                      <c:pt idx="2457">
                        <c:v>0.37593676306219398</c:v>
                      </c:pt>
                      <c:pt idx="2458">
                        <c:v>0.62770818726551525</c:v>
                      </c:pt>
                      <c:pt idx="2459">
                        <c:v>0.68796985857766846</c:v>
                      </c:pt>
                      <c:pt idx="2460">
                        <c:v>0.32971110824255229</c:v>
                      </c:pt>
                      <c:pt idx="2461">
                        <c:v>-0.1449955301229329</c:v>
                      </c:pt>
                      <c:pt idx="2462">
                        <c:v>-0.62329343502846757</c:v>
                      </c:pt>
                      <c:pt idx="2463">
                        <c:v>-0.96837016464791603</c:v>
                      </c:pt>
                      <c:pt idx="2464">
                        <c:v>-1.1029691219473401</c:v>
                      </c:pt>
                      <c:pt idx="2465">
                        <c:v>-1.0942500870092089</c:v>
                      </c:pt>
                      <c:pt idx="2466">
                        <c:v>-0.85821709245492672</c:v>
                      </c:pt>
                      <c:pt idx="2467">
                        <c:v>-0.37767532044995539</c:v>
                      </c:pt>
                      <c:pt idx="2468">
                        <c:v>-1.4681313520467649</c:v>
                      </c:pt>
                      <c:pt idx="2469">
                        <c:v>-1.729790106152816</c:v>
                      </c:pt>
                      <c:pt idx="2470">
                        <c:v>-1.866693810603149</c:v>
                      </c:pt>
                      <c:pt idx="2471">
                        <c:v>-1.665685735191321</c:v>
                      </c:pt>
                      <c:pt idx="2472">
                        <c:v>-1.3145679899600471</c:v>
                      </c:pt>
                      <c:pt idx="2473">
                        <c:v>-0.77866373902073138</c:v>
                      </c:pt>
                      <c:pt idx="2474">
                        <c:v>-8.0579177861955014</c:v>
                      </c:pt>
                      <c:pt idx="2475">
                        <c:v>0.85293308798167278</c:v>
                      </c:pt>
                      <c:pt idx="2476">
                        <c:v>-1.6604019168046511</c:v>
                      </c:pt>
                      <c:pt idx="2477">
                        <c:v>-1.7010551944629959</c:v>
                      </c:pt>
                      <c:pt idx="2478">
                        <c:v>4.3656695571224926</c:v>
                      </c:pt>
                      <c:pt idx="2479">
                        <c:v>0.42950945238029758</c:v>
                      </c:pt>
                      <c:pt idx="2480">
                        <c:v>-2.091073182317194</c:v>
                      </c:pt>
                      <c:pt idx="2481">
                        <c:v>3.9735000255566861</c:v>
                      </c:pt>
                      <c:pt idx="2482">
                        <c:v>-2.3513869496423299</c:v>
                      </c:pt>
                      <c:pt idx="2483">
                        <c:v>3.8893593281778318</c:v>
                      </c:pt>
                      <c:pt idx="2484">
                        <c:v>3.8056881761790868</c:v>
                      </c:pt>
                      <c:pt idx="2485">
                        <c:v>-2.5434564068453271</c:v>
                      </c:pt>
                      <c:pt idx="2486">
                        <c:v>3.3580817296648808</c:v>
                      </c:pt>
                      <c:pt idx="2487">
                        <c:v>3.6383338597195181</c:v>
                      </c:pt>
                      <c:pt idx="2488">
                        <c:v>3.5394703040086379</c:v>
                      </c:pt>
                      <c:pt idx="2489">
                        <c:v>1.3673503283672941</c:v>
                      </c:pt>
                      <c:pt idx="2490">
                        <c:v>0.98573666632345502</c:v>
                      </c:pt>
                      <c:pt idx="2491">
                        <c:v>0.71776890447495878</c:v>
                      </c:pt>
                      <c:pt idx="2492">
                        <c:v>0.51794150412178597</c:v>
                      </c:pt>
                      <c:pt idx="2493">
                        <c:v>0.55427073253026993</c:v>
                      </c:pt>
                      <c:pt idx="2494">
                        <c:v>0.65858043886231943</c:v>
                      </c:pt>
                      <c:pt idx="2495">
                        <c:v>0.72454761154959846</c:v>
                      </c:pt>
                      <c:pt idx="2496">
                        <c:v>0.7998133570131104</c:v>
                      </c:pt>
                      <c:pt idx="2497">
                        <c:v>0.68774223787222533</c:v>
                      </c:pt>
                      <c:pt idx="2498">
                        <c:v>-1.659251921295837</c:v>
                      </c:pt>
                      <c:pt idx="2499">
                        <c:v>-1.7150346625430331</c:v>
                      </c:pt>
                      <c:pt idx="2500">
                        <c:v>-1.693929167379925</c:v>
                      </c:pt>
                      <c:pt idx="2501">
                        <c:v>-1.7964897456005771</c:v>
                      </c:pt>
                      <c:pt idx="2502">
                        <c:v>-1.0205046578685519</c:v>
                      </c:pt>
                      <c:pt idx="2503">
                        <c:v>1.668575844401387</c:v>
                      </c:pt>
                      <c:pt idx="2504">
                        <c:v>-1.020880894715706</c:v>
                      </c:pt>
                      <c:pt idx="2505">
                        <c:v>-1.071012063541571</c:v>
                      </c:pt>
                      <c:pt idx="2506">
                        <c:v>-1.079257872045861</c:v>
                      </c:pt>
                      <c:pt idx="2507">
                        <c:v>-1.0715182217821499</c:v>
                      </c:pt>
                      <c:pt idx="2508">
                        <c:v>-1.248889939203657</c:v>
                      </c:pt>
                      <c:pt idx="2509">
                        <c:v>-1.237641966084108</c:v>
                      </c:pt>
                      <c:pt idx="2510">
                        <c:v>0.95708350060697212</c:v>
                      </c:pt>
                      <c:pt idx="2511">
                        <c:v>-1.238289119145658</c:v>
                      </c:pt>
                      <c:pt idx="2512">
                        <c:v>3.4329939174621402</c:v>
                      </c:pt>
                      <c:pt idx="2513">
                        <c:v>1.1413915128814109</c:v>
                      </c:pt>
                      <c:pt idx="2514">
                        <c:v>2.9869970508839212</c:v>
                      </c:pt>
                      <c:pt idx="2515">
                        <c:v>2.870524617229218</c:v>
                      </c:pt>
                      <c:pt idx="2516">
                        <c:v>2.8761458265126278</c:v>
                      </c:pt>
                      <c:pt idx="2517">
                        <c:v>2.9047403994184871</c:v>
                      </c:pt>
                      <c:pt idx="2518">
                        <c:v>2.7098567275876149</c:v>
                      </c:pt>
                      <c:pt idx="2519">
                        <c:v>2.7655060059471328</c:v>
                      </c:pt>
                      <c:pt idx="2520">
                        <c:v>2.7103929530304631</c:v>
                      </c:pt>
                      <c:pt idx="2521">
                        <c:v>2.6449128974003342</c:v>
                      </c:pt>
                      <c:pt idx="2522">
                        <c:v>2.619978115737871</c:v>
                      </c:pt>
                      <c:pt idx="2523">
                        <c:v>2.46059294238689</c:v>
                      </c:pt>
                      <c:pt idx="2524">
                        <c:v>2.4700358025129399</c:v>
                      </c:pt>
                      <c:pt idx="2525">
                        <c:v>-0.85617547758732859</c:v>
                      </c:pt>
                      <c:pt idx="2526">
                        <c:v>-0.85464674306854338</c:v>
                      </c:pt>
                      <c:pt idx="2527">
                        <c:v>2.4826736631137729</c:v>
                      </c:pt>
                      <c:pt idx="2528">
                        <c:v>-1.160598399924557</c:v>
                      </c:pt>
                      <c:pt idx="2529">
                        <c:v>-1.2526250487082971</c:v>
                      </c:pt>
                      <c:pt idx="2530">
                        <c:v>-1.2828175726562501</c:v>
                      </c:pt>
                      <c:pt idx="2531">
                        <c:v>1.95251802471029</c:v>
                      </c:pt>
                      <c:pt idx="2532">
                        <c:v>1.0419884515798461</c:v>
                      </c:pt>
                      <c:pt idx="2533">
                        <c:v>0.88166116934934369</c:v>
                      </c:pt>
                      <c:pt idx="2534">
                        <c:v>0.82471717301017167</c:v>
                      </c:pt>
                      <c:pt idx="2535">
                        <c:v>0.64132674458172578</c:v>
                      </c:pt>
                      <c:pt idx="2536">
                        <c:v>-1.689621554889442</c:v>
                      </c:pt>
                      <c:pt idx="2537">
                        <c:v>-1.679035031761628</c:v>
                      </c:pt>
                      <c:pt idx="2538">
                        <c:v>-0.41753515701948207</c:v>
                      </c:pt>
                      <c:pt idx="2539">
                        <c:v>-0.51682453934697437</c:v>
                      </c:pt>
                      <c:pt idx="2540">
                        <c:v>-0.55510982259460817</c:v>
                      </c:pt>
                      <c:pt idx="2541">
                        <c:v>-1.771178617074352</c:v>
                      </c:pt>
                      <c:pt idx="2542">
                        <c:v>-1.4559197564183839</c:v>
                      </c:pt>
                      <c:pt idx="2543">
                        <c:v>-5.3820729211771532</c:v>
                      </c:pt>
                      <c:pt idx="2544">
                        <c:v>-5.5499378570709856</c:v>
                      </c:pt>
                      <c:pt idx="2545">
                        <c:v>-3.1459251571182412</c:v>
                      </c:pt>
                      <c:pt idx="2546">
                        <c:v>-2.4719804466815281</c:v>
                      </c:pt>
                      <c:pt idx="2547">
                        <c:v>3.34183693538525</c:v>
                      </c:pt>
                      <c:pt idx="2548">
                        <c:v>-6.422542639680989</c:v>
                      </c:pt>
                      <c:pt idx="2549">
                        <c:v>-0.33684653758090571</c:v>
                      </c:pt>
                      <c:pt idx="2550">
                        <c:v>-2.7312598138330428</c:v>
                      </c:pt>
                      <c:pt idx="2551">
                        <c:v>-3.971847549596359</c:v>
                      </c:pt>
                      <c:pt idx="2552">
                        <c:v>-2.4299842048175382</c:v>
                      </c:pt>
                      <c:pt idx="2553">
                        <c:v>-3.3615144906476271</c:v>
                      </c:pt>
                      <c:pt idx="2554">
                        <c:v>-6.1468995508287083</c:v>
                      </c:pt>
                      <c:pt idx="2555">
                        <c:v>-2.8351106410806879</c:v>
                      </c:pt>
                      <c:pt idx="2556">
                        <c:v>-3.1458040817141808</c:v>
                      </c:pt>
                      <c:pt idx="2557">
                        <c:v>-3.8082833649159111</c:v>
                      </c:pt>
                      <c:pt idx="2558">
                        <c:v>-2.206174773607501</c:v>
                      </c:pt>
                      <c:pt idx="2559">
                        <c:v>-2.2433857642780271</c:v>
                      </c:pt>
                      <c:pt idx="2560">
                        <c:v>-3.781297071187395</c:v>
                      </c:pt>
                      <c:pt idx="2561">
                        <c:v>-2.383659791066393</c:v>
                      </c:pt>
                      <c:pt idx="2562">
                        <c:v>-2.3138068126460798</c:v>
                      </c:pt>
                      <c:pt idx="2563">
                        <c:v>-2.2744646937204291</c:v>
                      </c:pt>
                      <c:pt idx="2564">
                        <c:v>-2.272813368544742</c:v>
                      </c:pt>
                      <c:pt idx="2565">
                        <c:v>-2.28074995769399</c:v>
                      </c:pt>
                      <c:pt idx="2566">
                        <c:v>-2.460947724308554</c:v>
                      </c:pt>
                      <c:pt idx="2567">
                        <c:v>-3.9798668719186852</c:v>
                      </c:pt>
                      <c:pt idx="2568">
                        <c:v>-4.0312054326843318</c:v>
                      </c:pt>
                      <c:pt idx="2569">
                        <c:v>-4.0757295639015876</c:v>
                      </c:pt>
                      <c:pt idx="2570">
                        <c:v>-4.0237189890206144</c:v>
                      </c:pt>
                      <c:pt idx="2571">
                        <c:v>-4.0456110714351663</c:v>
                      </c:pt>
                      <c:pt idx="2572">
                        <c:v>-3.9933515042354251</c:v>
                      </c:pt>
                      <c:pt idx="2573">
                        <c:v>-2.7325837253994569</c:v>
                      </c:pt>
                      <c:pt idx="2574">
                        <c:v>-4.010170653251941</c:v>
                      </c:pt>
                      <c:pt idx="2575">
                        <c:v>-2.4152686553218761</c:v>
                      </c:pt>
                      <c:pt idx="2576">
                        <c:v>-2.6898546397200742</c:v>
                      </c:pt>
                      <c:pt idx="2577">
                        <c:v>-3.9416750295020009</c:v>
                      </c:pt>
                      <c:pt idx="2578">
                        <c:v>-3.8268685456822489</c:v>
                      </c:pt>
                      <c:pt idx="2579">
                        <c:v>-3.876907730822011</c:v>
                      </c:pt>
                      <c:pt idx="2580">
                        <c:v>-4.04422200104458</c:v>
                      </c:pt>
                      <c:pt idx="2581">
                        <c:v>-3.968383819111259</c:v>
                      </c:pt>
                      <c:pt idx="2582">
                        <c:v>-4.336533518665239</c:v>
                      </c:pt>
                      <c:pt idx="2583">
                        <c:v>-4.0173653987021511</c:v>
                      </c:pt>
                      <c:pt idx="2584">
                        <c:v>-3.411225764465704</c:v>
                      </c:pt>
                      <c:pt idx="2585">
                        <c:v>-3.3907764940874938</c:v>
                      </c:pt>
                      <c:pt idx="2586">
                        <c:v>-3.3196196650232142</c:v>
                      </c:pt>
                      <c:pt idx="2587">
                        <c:v>-3.2236112987189829</c:v>
                      </c:pt>
                      <c:pt idx="2588">
                        <c:v>-3.0823847889310438</c:v>
                      </c:pt>
                      <c:pt idx="2589">
                        <c:v>-3.020644163060759</c:v>
                      </c:pt>
                      <c:pt idx="2590">
                        <c:v>-2.8466520689491062</c:v>
                      </c:pt>
                      <c:pt idx="2591">
                        <c:v>-2.930895965842903</c:v>
                      </c:pt>
                      <c:pt idx="2592">
                        <c:v>-2.973714287012875</c:v>
                      </c:pt>
                      <c:pt idx="2593">
                        <c:v>-2.9849244155926131</c:v>
                      </c:pt>
                      <c:pt idx="2594">
                        <c:v>-3.0218683863354459</c:v>
                      </c:pt>
                      <c:pt idx="2595">
                        <c:v>-3.0653595528603539</c:v>
                      </c:pt>
                      <c:pt idx="2596">
                        <c:v>-3.224792872103881</c:v>
                      </c:pt>
                      <c:pt idx="2597">
                        <c:v>-3.2391499225318352</c:v>
                      </c:pt>
                      <c:pt idx="2598">
                        <c:v>-3.3463537467811659</c:v>
                      </c:pt>
                      <c:pt idx="2599">
                        <c:v>-3.324809452121503</c:v>
                      </c:pt>
                      <c:pt idx="2600">
                        <c:v>-3.5093601159382741</c:v>
                      </c:pt>
                      <c:pt idx="2601">
                        <c:v>-3.4391384130671789</c:v>
                      </c:pt>
                      <c:pt idx="2602">
                        <c:v>-3.3748377835925778</c:v>
                      </c:pt>
                      <c:pt idx="2603">
                        <c:v>-3.3814577242995618</c:v>
                      </c:pt>
                      <c:pt idx="2604">
                        <c:v>-3.3708121568577578</c:v>
                      </c:pt>
                      <c:pt idx="2605">
                        <c:v>-3.238519246291883</c:v>
                      </c:pt>
                      <c:pt idx="2606">
                        <c:v>-3.168765751106275</c:v>
                      </c:pt>
                      <c:pt idx="2607">
                        <c:v>-3.1500384949257252</c:v>
                      </c:pt>
                      <c:pt idx="2608">
                        <c:v>-3.1848083328474641</c:v>
                      </c:pt>
                      <c:pt idx="2609">
                        <c:v>-3.2388238075569582</c:v>
                      </c:pt>
                      <c:pt idx="2610">
                        <c:v>-3.1765552115462121</c:v>
                      </c:pt>
                      <c:pt idx="2611">
                        <c:v>-3.2188574704310491</c:v>
                      </c:pt>
                      <c:pt idx="2612">
                        <c:v>-3.1728324089298838</c:v>
                      </c:pt>
                      <c:pt idx="2613">
                        <c:v>-3.215032069485432</c:v>
                      </c:pt>
                      <c:pt idx="2614">
                        <c:v>-3.1286416516232891</c:v>
                      </c:pt>
                      <c:pt idx="2615">
                        <c:v>-2.9770961233228528</c:v>
                      </c:pt>
                      <c:pt idx="2616">
                        <c:v>-2.8808737707609331</c:v>
                      </c:pt>
                      <c:pt idx="2617">
                        <c:v>-2.911152097515143</c:v>
                      </c:pt>
                      <c:pt idx="2618">
                        <c:v>-2.8764367035613421</c:v>
                      </c:pt>
                      <c:pt idx="2619">
                        <c:v>-2.9114308097524999</c:v>
                      </c:pt>
                      <c:pt idx="2620">
                        <c:v>-2.8797691477970622</c:v>
                      </c:pt>
                      <c:pt idx="2621">
                        <c:v>-2.8830172915005861</c:v>
                      </c:pt>
                      <c:pt idx="2622">
                        <c:v>-2.9242944046482648</c:v>
                      </c:pt>
                      <c:pt idx="2623">
                        <c:v>-2.795658091147684</c:v>
                      </c:pt>
                      <c:pt idx="2624">
                        <c:v>-2.7202083392983218</c:v>
                      </c:pt>
                      <c:pt idx="2625">
                        <c:v>-2.7562256423746021</c:v>
                      </c:pt>
                      <c:pt idx="2626">
                        <c:v>-2.6081372098623419</c:v>
                      </c:pt>
                      <c:pt idx="2627">
                        <c:v>-2.557249777021219</c:v>
                      </c:pt>
                      <c:pt idx="2628">
                        <c:v>-2.4619653135149919</c:v>
                      </c:pt>
                      <c:pt idx="2629">
                        <c:v>-2.873014369421921</c:v>
                      </c:pt>
                      <c:pt idx="2630">
                        <c:v>-2.8413172217192888</c:v>
                      </c:pt>
                      <c:pt idx="2631">
                        <c:v>-1.535367595910061</c:v>
                      </c:pt>
                      <c:pt idx="2632">
                        <c:v>-2.7240367911651209</c:v>
                      </c:pt>
                      <c:pt idx="2633">
                        <c:v>-2.684898933033979</c:v>
                      </c:pt>
                      <c:pt idx="2634">
                        <c:v>-2.6392290516774248</c:v>
                      </c:pt>
                      <c:pt idx="2635">
                        <c:v>-2.7170099328443902</c:v>
                      </c:pt>
                      <c:pt idx="2636">
                        <c:v>-2.7773949565411891</c:v>
                      </c:pt>
                      <c:pt idx="2637">
                        <c:v>-2.441482154020151</c:v>
                      </c:pt>
                      <c:pt idx="2638">
                        <c:v>-3.1173564989081681</c:v>
                      </c:pt>
                      <c:pt idx="2639">
                        <c:v>-2.944930250897253</c:v>
                      </c:pt>
                      <c:pt idx="2640">
                        <c:v>-2.7370405239283961</c:v>
                      </c:pt>
                      <c:pt idx="2641">
                        <c:v>-2.3669309807107139</c:v>
                      </c:pt>
                      <c:pt idx="2642">
                        <c:v>-2.0037968124136021</c:v>
                      </c:pt>
                      <c:pt idx="2643">
                        <c:v>-1.894312072453141</c:v>
                      </c:pt>
                      <c:pt idx="2644">
                        <c:v>-2.3048166152803051</c:v>
                      </c:pt>
                      <c:pt idx="2645">
                        <c:v>-2.5700303347885129</c:v>
                      </c:pt>
                      <c:pt idx="2646">
                        <c:v>-2.6719808779838341</c:v>
                      </c:pt>
                      <c:pt idx="2647">
                        <c:v>-2.6638843646860808</c:v>
                      </c:pt>
                      <c:pt idx="2648">
                        <c:v>-2.027294910101646</c:v>
                      </c:pt>
                      <c:pt idx="2649">
                        <c:v>-2.010308280464336</c:v>
                      </c:pt>
                      <c:pt idx="2650">
                        <c:v>-2.061625555795874</c:v>
                      </c:pt>
                      <c:pt idx="2651">
                        <c:v>-2.11022907429096</c:v>
                      </c:pt>
                      <c:pt idx="2652">
                        <c:v>-2.0750936851971562</c:v>
                      </c:pt>
                      <c:pt idx="2653">
                        <c:v>-2.7694217689771801</c:v>
                      </c:pt>
                      <c:pt idx="2654">
                        <c:v>-2.802996264186087</c:v>
                      </c:pt>
                      <c:pt idx="2655">
                        <c:v>-2.6658035569116278</c:v>
                      </c:pt>
                      <c:pt idx="2656">
                        <c:v>-3.0905423277570629</c:v>
                      </c:pt>
                      <c:pt idx="2657">
                        <c:v>-3.0933817142000701</c:v>
                      </c:pt>
                      <c:pt idx="2658">
                        <c:v>-2.7462301827704829</c:v>
                      </c:pt>
                      <c:pt idx="2659">
                        <c:v>-2.7859971039781861</c:v>
                      </c:pt>
                      <c:pt idx="2660">
                        <c:v>-2.813305813997486</c:v>
                      </c:pt>
                      <c:pt idx="2661">
                        <c:v>-3.0398725844172718</c:v>
                      </c:pt>
                      <c:pt idx="2662">
                        <c:v>-2.9984963250346781</c:v>
                      </c:pt>
                      <c:pt idx="2663">
                        <c:v>-2.7938537470868061</c:v>
                      </c:pt>
                      <c:pt idx="2664">
                        <c:v>-2.6587472266369119</c:v>
                      </c:pt>
                      <c:pt idx="2665">
                        <c:v>-2.1560365518747471</c:v>
                      </c:pt>
                      <c:pt idx="2666">
                        <c:v>-1.8572862340037559</c:v>
                      </c:pt>
                      <c:pt idx="2667">
                        <c:v>-1.685927536352422</c:v>
                      </c:pt>
                      <c:pt idx="2668">
                        <c:v>-1.92282809601909</c:v>
                      </c:pt>
                      <c:pt idx="2669">
                        <c:v>-1.905358842736643</c:v>
                      </c:pt>
                      <c:pt idx="2670">
                        <c:v>-1.722000313935282</c:v>
                      </c:pt>
                      <c:pt idx="2671">
                        <c:v>-1.5764018854478901</c:v>
                      </c:pt>
                      <c:pt idx="2672">
                        <c:v>-1.736560478678689</c:v>
                      </c:pt>
                      <c:pt idx="2673">
                        <c:v>-1.948244935090214</c:v>
                      </c:pt>
                      <c:pt idx="2674">
                        <c:v>-2.0990035329571519</c:v>
                      </c:pt>
                      <c:pt idx="2675">
                        <c:v>-2.5913934583587568</c:v>
                      </c:pt>
                      <c:pt idx="2676">
                        <c:v>-3.0772012015980752</c:v>
                      </c:pt>
                      <c:pt idx="2677">
                        <c:v>-3.240946773830621</c:v>
                      </c:pt>
                      <c:pt idx="2678">
                        <c:v>-3.3082196694222632</c:v>
                      </c:pt>
                      <c:pt idx="2679">
                        <c:v>-3.613469389516347</c:v>
                      </c:pt>
                      <c:pt idx="2680">
                        <c:v>-3.7078430265597042</c:v>
                      </c:pt>
                      <c:pt idx="2681">
                        <c:v>-3.7562645544571058</c:v>
                      </c:pt>
                      <c:pt idx="2682">
                        <c:v>-3.6274058016274782</c:v>
                      </c:pt>
                      <c:pt idx="2683">
                        <c:v>-3.4771737386894088</c:v>
                      </c:pt>
                      <c:pt idx="2684">
                        <c:v>-3.338221708280023</c:v>
                      </c:pt>
                      <c:pt idx="2685">
                        <c:v>-3.270269820402572</c:v>
                      </c:pt>
                      <c:pt idx="2686">
                        <c:v>-3.294812562712762</c:v>
                      </c:pt>
                      <c:pt idx="2687">
                        <c:v>-3.1210365494897352</c:v>
                      </c:pt>
                      <c:pt idx="2688">
                        <c:v>-3.1815887629386919</c:v>
                      </c:pt>
                      <c:pt idx="2689">
                        <c:v>-3.0364718529482611</c:v>
                      </c:pt>
                      <c:pt idx="2690">
                        <c:v>-2.7549787083480348</c:v>
                      </c:pt>
                      <c:pt idx="2691">
                        <c:v>-2.4487831915123559</c:v>
                      </c:pt>
                      <c:pt idx="2692">
                        <c:v>-2.4268910682791098</c:v>
                      </c:pt>
                      <c:pt idx="2693">
                        <c:v>-2.3538131147922252</c:v>
                      </c:pt>
                      <c:pt idx="2694">
                        <c:v>-2.2740882346225302</c:v>
                      </c:pt>
                      <c:pt idx="2695">
                        <c:v>-1.960381651708339</c:v>
                      </c:pt>
                      <c:pt idx="2696">
                        <c:v>-1.836139671821382</c:v>
                      </c:pt>
                      <c:pt idx="2697">
                        <c:v>-1.899568124332784</c:v>
                      </c:pt>
                      <c:pt idx="2698">
                        <c:v>-1.891368652391938</c:v>
                      </c:pt>
                      <c:pt idx="2699">
                        <c:v>-1.9930178669138241</c:v>
                      </c:pt>
                      <c:pt idx="2700">
                        <c:v>-1.836959782904261</c:v>
                      </c:pt>
                      <c:pt idx="2701">
                        <c:v>-1.8186515733955491</c:v>
                      </c:pt>
                      <c:pt idx="2702">
                        <c:v>-1.7954908180325131</c:v>
                      </c:pt>
                      <c:pt idx="2703">
                        <c:v>-1.640364819548737</c:v>
                      </c:pt>
                      <c:pt idx="2704">
                        <c:v>-1.599944679410078</c:v>
                      </c:pt>
                      <c:pt idx="2705">
                        <c:v>-1.547827491748107</c:v>
                      </c:pt>
                      <c:pt idx="2706">
                        <c:v>-1.521402961200681</c:v>
                      </c:pt>
                      <c:pt idx="2707">
                        <c:v>-1.4403156874616521</c:v>
                      </c:pt>
                      <c:pt idx="2708">
                        <c:v>-1.357721863744253</c:v>
                      </c:pt>
                      <c:pt idx="2709">
                        <c:v>-1.4998749310175019</c:v>
                      </c:pt>
                      <c:pt idx="2710">
                        <c:v>-1.5447786460939179</c:v>
                      </c:pt>
                      <c:pt idx="2711">
                        <c:v>-1.426989578902925</c:v>
                      </c:pt>
                      <c:pt idx="2712">
                        <c:v>-1.2533813700449621</c:v>
                      </c:pt>
                      <c:pt idx="2713">
                        <c:v>-1.213457767645715</c:v>
                      </c:pt>
                      <c:pt idx="2714">
                        <c:v>-1.0529874015543039</c:v>
                      </c:pt>
                      <c:pt idx="2715">
                        <c:v>-1.014568758877473</c:v>
                      </c:pt>
                      <c:pt idx="2716">
                        <c:v>-1.080181938910856</c:v>
                      </c:pt>
                      <c:pt idx="2717">
                        <c:v>-0.90228303543411703</c:v>
                      </c:pt>
                      <c:pt idx="2718">
                        <c:v>-0.79734073908317993</c:v>
                      </c:pt>
                      <c:pt idx="2719">
                        <c:v>-1.0140509365400849</c:v>
                      </c:pt>
                      <c:pt idx="2720">
                        <c:v>-1.095181045750401</c:v>
                      </c:pt>
                      <c:pt idx="2721">
                        <c:v>-1.5060327905525679</c:v>
                      </c:pt>
                      <c:pt idx="2722">
                        <c:v>-1.717331138761554</c:v>
                      </c:pt>
                      <c:pt idx="2723">
                        <c:v>-1.5890946736598339</c:v>
                      </c:pt>
                      <c:pt idx="2724">
                        <c:v>-1.3987605796151401</c:v>
                      </c:pt>
                      <c:pt idx="2725">
                        <c:v>-1.25768615421138</c:v>
                      </c:pt>
                      <c:pt idx="2726">
                        <c:v>-1.2199747200988631</c:v>
                      </c:pt>
                      <c:pt idx="2727">
                        <c:v>-1.20977843595101</c:v>
                      </c:pt>
                      <c:pt idx="2728">
                        <c:v>-1.1331279694949361</c:v>
                      </c:pt>
                      <c:pt idx="2729">
                        <c:v>-0.99164102270446652</c:v>
                      </c:pt>
                      <c:pt idx="2730">
                        <c:v>-0.9239344603719446</c:v>
                      </c:pt>
                      <c:pt idx="2731">
                        <c:v>-1.002459114204318</c:v>
                      </c:pt>
                      <c:pt idx="2732">
                        <c:v>-1.085861483845074</c:v>
                      </c:pt>
                      <c:pt idx="2733">
                        <c:v>-0.95725131374057582</c:v>
                      </c:pt>
                      <c:pt idx="2734">
                        <c:v>-0.79327616922794453</c:v>
                      </c:pt>
                      <c:pt idx="2735">
                        <c:v>-0.63628089029397639</c:v>
                      </c:pt>
                      <c:pt idx="2736">
                        <c:v>-0.32500299887156731</c:v>
                      </c:pt>
                      <c:pt idx="2737">
                        <c:v>-0.25092956128877458</c:v>
                      </c:pt>
                      <c:pt idx="2738">
                        <c:v>-1.2519834389589379E-3</c:v>
                      </c:pt>
                      <c:pt idx="2739">
                        <c:v>-1.2153050764019169E-2</c:v>
                      </c:pt>
                      <c:pt idx="2740">
                        <c:v>0.1199548638299959</c:v>
                      </c:pt>
                      <c:pt idx="2741">
                        <c:v>0.3124183250042033</c:v>
                      </c:pt>
                      <c:pt idx="2742">
                        <c:v>0.28133340475393698</c:v>
                      </c:pt>
                      <c:pt idx="2743">
                        <c:v>8.4328945612037298E-2</c:v>
                      </c:pt>
                      <c:pt idx="2744">
                        <c:v>-0.16835452224764461</c:v>
                      </c:pt>
                      <c:pt idx="2745">
                        <c:v>-0.46108496512265279</c:v>
                      </c:pt>
                      <c:pt idx="2746">
                        <c:v>-0.58697913996882711</c:v>
                      </c:pt>
                      <c:pt idx="2747">
                        <c:v>-0.61782561056040552</c:v>
                      </c:pt>
                      <c:pt idx="2748">
                        <c:v>-0.45483580611238422</c:v>
                      </c:pt>
                      <c:pt idx="2749">
                        <c:v>-8.6892426299985212E-2</c:v>
                      </c:pt>
                      <c:pt idx="2750">
                        <c:v>0.35395129472587811</c:v>
                      </c:pt>
                      <c:pt idx="2751">
                        <c:v>0.49332097779538198</c:v>
                      </c:pt>
                      <c:pt idx="2752">
                        <c:v>0.56075780866803515</c:v>
                      </c:pt>
                      <c:pt idx="2753">
                        <c:v>0.29992950141629199</c:v>
                      </c:pt>
                      <c:pt idx="2754">
                        <c:v>0.18981820786793141</c:v>
                      </c:pt>
                      <c:pt idx="2755">
                        <c:v>0.12989140625964279</c:v>
                      </c:pt>
                      <c:pt idx="2756">
                        <c:v>0.34477140824168417</c:v>
                      </c:pt>
                      <c:pt idx="2757">
                        <c:v>0.68519093130431297</c:v>
                      </c:pt>
                      <c:pt idx="2758">
                        <c:v>0.79676038899010349</c:v>
                      </c:pt>
                      <c:pt idx="2759">
                        <c:v>0.56612034525092592</c:v>
                      </c:pt>
                      <c:pt idx="2760">
                        <c:v>0.62457408304636619</c:v>
                      </c:pt>
                      <c:pt idx="2761">
                        <c:v>0.77176376037335526</c:v>
                      </c:pt>
                      <c:pt idx="2762">
                        <c:v>0.99986633126134283</c:v>
                      </c:pt>
                      <c:pt idx="2763">
                        <c:v>1.315349519084857</c:v>
                      </c:pt>
                      <c:pt idx="2764">
                        <c:v>1.5335072744882861</c:v>
                      </c:pt>
                      <c:pt idx="2765">
                        <c:v>1.728848528839773</c:v>
                      </c:pt>
                      <c:pt idx="2766">
                        <c:v>1.8097924761206401</c:v>
                      </c:pt>
                      <c:pt idx="2767">
                        <c:v>1.777143316639852</c:v>
                      </c:pt>
                      <c:pt idx="2768">
                        <c:v>1.6308823542282149</c:v>
                      </c:pt>
                      <c:pt idx="2769">
                        <c:v>1.5327023419514001</c:v>
                      </c:pt>
                      <c:pt idx="2770">
                        <c:v>1.341229120059108</c:v>
                      </c:pt>
                      <c:pt idx="2771">
                        <c:v>1.330873497890193</c:v>
                      </c:pt>
                      <c:pt idx="2772">
                        <c:v>1.405092880243878</c:v>
                      </c:pt>
                      <c:pt idx="2773">
                        <c:v>1.481693712777262</c:v>
                      </c:pt>
                      <c:pt idx="2774">
                        <c:v>1.3835124279156841</c:v>
                      </c:pt>
                      <c:pt idx="2775">
                        <c:v>1.3449133743588919</c:v>
                      </c:pt>
                      <c:pt idx="2776">
                        <c:v>1.4165440662874871</c:v>
                      </c:pt>
                      <c:pt idx="2777">
                        <c:v>1.2380801174843961</c:v>
                      </c:pt>
                      <c:pt idx="2778">
                        <c:v>1.017756558121456</c:v>
                      </c:pt>
                      <c:pt idx="2779">
                        <c:v>1.1449904628226031</c:v>
                      </c:pt>
                      <c:pt idx="2780">
                        <c:v>1.1470118514884879</c:v>
                      </c:pt>
                      <c:pt idx="2781">
                        <c:v>0.65560694033246736</c:v>
                      </c:pt>
                      <c:pt idx="2782">
                        <c:v>0.52780540412142229</c:v>
                      </c:pt>
                      <c:pt idx="2783">
                        <c:v>0.59272846831606629</c:v>
                      </c:pt>
                      <c:pt idx="2784">
                        <c:v>0.36031916363192562</c:v>
                      </c:pt>
                      <c:pt idx="2785">
                        <c:v>0.14475442256196719</c:v>
                      </c:pt>
                      <c:pt idx="2786">
                        <c:v>0.19883244770154021</c:v>
                      </c:pt>
                      <c:pt idx="2787">
                        <c:v>0.3000865296124115</c:v>
                      </c:pt>
                      <c:pt idx="2788">
                        <c:v>0.42977126689299611</c:v>
                      </c:pt>
                      <c:pt idx="2789">
                        <c:v>0.614786347313098</c:v>
                      </c:pt>
                      <c:pt idx="2790">
                        <c:v>0.71259078959767574</c:v>
                      </c:pt>
                      <c:pt idx="2791">
                        <c:v>0.59855692912184955</c:v>
                      </c:pt>
                      <c:pt idx="2792">
                        <c:v>0.40851906079385519</c:v>
                      </c:pt>
                      <c:pt idx="2793">
                        <c:v>0.43143855429156192</c:v>
                      </c:pt>
                      <c:pt idx="2794">
                        <c:v>0.61626323373127456</c:v>
                      </c:pt>
                      <c:pt idx="2795">
                        <c:v>0.65857056157427862</c:v>
                      </c:pt>
                      <c:pt idx="2796">
                        <c:v>0.55238540655283996</c:v>
                      </c:pt>
                      <c:pt idx="2797">
                        <c:v>0.77152601653248076</c:v>
                      </c:pt>
                      <c:pt idx="2798">
                        <c:v>1.026766001423812</c:v>
                      </c:pt>
                      <c:pt idx="2799">
                        <c:v>1.22897411958713</c:v>
                      </c:pt>
                      <c:pt idx="2800">
                        <c:v>1.3370784949212671</c:v>
                      </c:pt>
                      <c:pt idx="2801">
                        <c:v>1.3620805748216791</c:v>
                      </c:pt>
                      <c:pt idx="2802">
                        <c:v>1.245355538736076</c:v>
                      </c:pt>
                      <c:pt idx="2803">
                        <c:v>0.95773056314514604</c:v>
                      </c:pt>
                      <c:pt idx="2804">
                        <c:v>0.81200516210838536</c:v>
                      </c:pt>
                      <c:pt idx="2805">
                        <c:v>0.60353415780044017</c:v>
                      </c:pt>
                      <c:pt idx="2806">
                        <c:v>0.40256392993012702</c:v>
                      </c:pt>
                      <c:pt idx="2807">
                        <c:v>0.16494852437308299</c:v>
                      </c:pt>
                      <c:pt idx="2808">
                        <c:v>0.1270159522135885</c:v>
                      </c:pt>
                      <c:pt idx="2809">
                        <c:v>0.18903045024925491</c:v>
                      </c:pt>
                      <c:pt idx="2810">
                        <c:v>0.24864330077367919</c:v>
                      </c:pt>
                      <c:pt idx="2811">
                        <c:v>0.1846552327838033</c:v>
                      </c:pt>
                      <c:pt idx="2812">
                        <c:v>0.30134542042480073</c:v>
                      </c:pt>
                      <c:pt idx="2813">
                        <c:v>0.47334638473097629</c:v>
                      </c:pt>
                      <c:pt idx="2814">
                        <c:v>0.67613470411114829</c:v>
                      </c:pt>
                      <c:pt idx="2815">
                        <c:v>0.78820624239311965</c:v>
                      </c:pt>
                      <c:pt idx="2816">
                        <c:v>0.72210612944429098</c:v>
                      </c:pt>
                      <c:pt idx="2817">
                        <c:v>0.58888638486988443</c:v>
                      </c:pt>
                      <c:pt idx="2818">
                        <c:v>0.67642725751082355</c:v>
                      </c:pt>
                      <c:pt idx="2819">
                        <c:v>0.85147307568795616</c:v>
                      </c:pt>
                      <c:pt idx="2820">
                        <c:v>0.75535989357206124</c:v>
                      </c:pt>
                      <c:pt idx="2821">
                        <c:v>0.64927853690212156</c:v>
                      </c:pt>
                      <c:pt idx="2822">
                        <c:v>0.45128335839682743</c:v>
                      </c:pt>
                      <c:pt idx="2823">
                        <c:v>0.38016508110280722</c:v>
                      </c:pt>
                      <c:pt idx="2824">
                        <c:v>6.1598228650807441E-2</c:v>
                      </c:pt>
                      <c:pt idx="2825">
                        <c:v>-0.16425278691210751</c:v>
                      </c:pt>
                      <c:pt idx="2826">
                        <c:v>-9.4321753335038686E-2</c:v>
                      </c:pt>
                      <c:pt idx="2827">
                        <c:v>-3.032468752916628E-2</c:v>
                      </c:pt>
                      <c:pt idx="2828">
                        <c:v>7.5863673815380575E-2</c:v>
                      </c:pt>
                      <c:pt idx="2829">
                        <c:v>-8.3740718156601654E-2</c:v>
                      </c:pt>
                      <c:pt idx="2830">
                        <c:v>-7.0714591676513755E-2</c:v>
                      </c:pt>
                      <c:pt idx="2831">
                        <c:v>-1.2899994258716709E-2</c:v>
                      </c:pt>
                      <c:pt idx="2832">
                        <c:v>0.21239258874036829</c:v>
                      </c:pt>
                      <c:pt idx="2833">
                        <c:v>0.11571847608972941</c:v>
                      </c:pt>
                      <c:pt idx="2834">
                        <c:v>8.7018477498827698E-2</c:v>
                      </c:pt>
                      <c:pt idx="2835">
                        <c:v>5.8614958848203252E-2</c:v>
                      </c:pt>
                      <c:pt idx="2836">
                        <c:v>0.1634919835537163</c:v>
                      </c:pt>
                      <c:pt idx="2837">
                        <c:v>5.2313728083365339E-2</c:v>
                      </c:pt>
                      <c:pt idx="2838">
                        <c:v>-0.31619109390912581</c:v>
                      </c:pt>
                      <c:pt idx="2839">
                        <c:v>-0.483963862544598</c:v>
                      </c:pt>
                      <c:pt idx="2840">
                        <c:v>-0.67314046178268205</c:v>
                      </c:pt>
                      <c:pt idx="2841">
                        <c:v>-0.71179816453150691</c:v>
                      </c:pt>
                      <c:pt idx="2842">
                        <c:v>-0.77213249632652392</c:v>
                      </c:pt>
                      <c:pt idx="2843">
                        <c:v>-0.81251657303989078</c:v>
                      </c:pt>
                      <c:pt idx="2844">
                        <c:v>-0.81192120256607436</c:v>
                      </c:pt>
                      <c:pt idx="2845">
                        <c:v>-0.74874213341676543</c:v>
                      </c:pt>
                      <c:pt idx="2846">
                        <c:v>-0.87109090907882369</c:v>
                      </c:pt>
                      <c:pt idx="2847">
                        <c:v>-1.207461386248865</c:v>
                      </c:pt>
                      <c:pt idx="2848">
                        <c:v>-1.707123472287694</c:v>
                      </c:pt>
                      <c:pt idx="2849">
                        <c:v>-1.9705960716383411</c:v>
                      </c:pt>
                      <c:pt idx="2850">
                        <c:v>-2.0438035122019218</c:v>
                      </c:pt>
                      <c:pt idx="2851">
                        <c:v>-2.1302741454513918</c:v>
                      </c:pt>
                      <c:pt idx="2852">
                        <c:v>-2.0085396708221772</c:v>
                      </c:pt>
                      <c:pt idx="2853">
                        <c:v>-1.8519017625946279</c:v>
                      </c:pt>
                      <c:pt idx="2854">
                        <c:v>-1.5878571836914861</c:v>
                      </c:pt>
                      <c:pt idx="2855">
                        <c:v>-1.731883361310677</c:v>
                      </c:pt>
                      <c:pt idx="2856">
                        <c:v>-2.0972798425520889</c:v>
                      </c:pt>
                      <c:pt idx="2857">
                        <c:v>-2.443700378369777</c:v>
                      </c:pt>
                      <c:pt idx="2858">
                        <c:v>-2.4612368583632001</c:v>
                      </c:pt>
                      <c:pt idx="2859">
                        <c:v>-2.434305933559088</c:v>
                      </c:pt>
                      <c:pt idx="2860">
                        <c:v>-2.4832389744202721</c:v>
                      </c:pt>
                      <c:pt idx="2861">
                        <c:v>-2.525689012541291</c:v>
                      </c:pt>
                      <c:pt idx="2862">
                        <c:v>-2.421123928140045</c:v>
                      </c:pt>
                      <c:pt idx="2863">
                        <c:v>-2.4477165804139269</c:v>
                      </c:pt>
                      <c:pt idx="2864">
                        <c:v>-0.1794820285825876</c:v>
                      </c:pt>
                      <c:pt idx="2865">
                        <c:v>-0.63472270424913224</c:v>
                      </c:pt>
                      <c:pt idx="2866">
                        <c:v>-0.62002004037672154</c:v>
                      </c:pt>
                      <c:pt idx="2867">
                        <c:v>-0.63509659284896047</c:v>
                      </c:pt>
                      <c:pt idx="2868">
                        <c:v>-0.72468875242975705</c:v>
                      </c:pt>
                      <c:pt idx="2869">
                        <c:v>-0.84485461267704742</c:v>
                      </c:pt>
                      <c:pt idx="2870">
                        <c:v>-0.90794111013400502</c:v>
                      </c:pt>
                      <c:pt idx="2871">
                        <c:v>-1.041998187800717</c:v>
                      </c:pt>
                      <c:pt idx="2872">
                        <c:v>-1.1073582003085281</c:v>
                      </c:pt>
                      <c:pt idx="2873">
                        <c:v>-1.263140806383017</c:v>
                      </c:pt>
                      <c:pt idx="2874">
                        <c:v>-1.345475039841217</c:v>
                      </c:pt>
                      <c:pt idx="2875">
                        <c:v>-1.4115663897338779</c:v>
                      </c:pt>
                      <c:pt idx="2876">
                        <c:v>-0.29841829449153789</c:v>
                      </c:pt>
                      <c:pt idx="2877">
                        <c:v>-1.603319283593909</c:v>
                      </c:pt>
                      <c:pt idx="2878">
                        <c:v>-1.0991217287867969</c:v>
                      </c:pt>
                      <c:pt idx="2879">
                        <c:v>-1.0687035319126641</c:v>
                      </c:pt>
                      <c:pt idx="2880">
                        <c:v>-2.4474660267058619</c:v>
                      </c:pt>
                      <c:pt idx="2881">
                        <c:v>-0.89123473054439906</c:v>
                      </c:pt>
                      <c:pt idx="2882">
                        <c:v>-0.91906221559479284</c:v>
                      </c:pt>
                      <c:pt idx="2883">
                        <c:v>-0.98945965212670184</c:v>
                      </c:pt>
                      <c:pt idx="2884">
                        <c:v>-1.006290072457741</c:v>
                      </c:pt>
                      <c:pt idx="2885">
                        <c:v>-2.4808812345720268</c:v>
                      </c:pt>
                      <c:pt idx="2886">
                        <c:v>-1.027313092975366</c:v>
                      </c:pt>
                      <c:pt idx="2887">
                        <c:v>-1.0015985126915969</c:v>
                      </c:pt>
                      <c:pt idx="2888">
                        <c:v>-2.0777498467721052</c:v>
                      </c:pt>
                      <c:pt idx="2889">
                        <c:v>-1.934852343005629</c:v>
                      </c:pt>
                      <c:pt idx="2890">
                        <c:v>-0.97818953040252188</c:v>
                      </c:pt>
                      <c:pt idx="2891">
                        <c:v>-1.1203885442757191</c:v>
                      </c:pt>
                      <c:pt idx="2892">
                        <c:v>-1.1679449680992311</c:v>
                      </c:pt>
                      <c:pt idx="2893">
                        <c:v>-1.786145002395253</c:v>
                      </c:pt>
                      <c:pt idx="2894">
                        <c:v>-1.482251416934433</c:v>
                      </c:pt>
                      <c:pt idx="2895">
                        <c:v>-1.604539778976775</c:v>
                      </c:pt>
                      <c:pt idx="2896">
                        <c:v>-1.702420036736991</c:v>
                      </c:pt>
                      <c:pt idx="2897">
                        <c:v>-1.6571454170552209</c:v>
                      </c:pt>
                      <c:pt idx="2898">
                        <c:v>-1.7677358623170689</c:v>
                      </c:pt>
                      <c:pt idx="2899">
                        <c:v>-1.7379252304328581</c:v>
                      </c:pt>
                      <c:pt idx="2900">
                        <c:v>-2.006296661853411</c:v>
                      </c:pt>
                      <c:pt idx="2901">
                        <c:v>-1.842226517595914</c:v>
                      </c:pt>
                      <c:pt idx="2902">
                        <c:v>-1.892073524342925</c:v>
                      </c:pt>
                      <c:pt idx="2903">
                        <c:v>-1.5404185631339331</c:v>
                      </c:pt>
                      <c:pt idx="2904">
                        <c:v>-2.0162227169776679</c:v>
                      </c:pt>
                      <c:pt idx="2905">
                        <c:v>-4.505011500614521</c:v>
                      </c:pt>
                      <c:pt idx="2906">
                        <c:v>-4.6757468860729752</c:v>
                      </c:pt>
                      <c:pt idx="2907">
                        <c:v>-3.6981231423149961</c:v>
                      </c:pt>
                      <c:pt idx="2908">
                        <c:v>-3.5722157337924378</c:v>
                      </c:pt>
                      <c:pt idx="2909">
                        <c:v>-2.4614222564211361</c:v>
                      </c:pt>
                      <c:pt idx="2910">
                        <c:v>-2.3441815069503149</c:v>
                      </c:pt>
                      <c:pt idx="2911">
                        <c:v>-2.2209789397293398</c:v>
                      </c:pt>
                      <c:pt idx="2912">
                        <c:v>-2.1425876198347589</c:v>
                      </c:pt>
                      <c:pt idx="2913">
                        <c:v>-2.7950199207371211</c:v>
                      </c:pt>
                      <c:pt idx="2914">
                        <c:v>-3.0493878408273551</c:v>
                      </c:pt>
                      <c:pt idx="2915">
                        <c:v>-2.9853337578901069</c:v>
                      </c:pt>
                      <c:pt idx="2916">
                        <c:v>-3.0869796415988162</c:v>
                      </c:pt>
                      <c:pt idx="2917">
                        <c:v>-3.1761299401268732</c:v>
                      </c:pt>
                      <c:pt idx="2918">
                        <c:v>-3.4679618600815592</c:v>
                      </c:pt>
                      <c:pt idx="2919">
                        <c:v>-3.7865219527210661</c:v>
                      </c:pt>
                      <c:pt idx="2920">
                        <c:v>-3.8065288126957451</c:v>
                      </c:pt>
                      <c:pt idx="2921">
                        <c:v>-3.74187948215262</c:v>
                      </c:pt>
                      <c:pt idx="2922">
                        <c:v>-3.559891555794422</c:v>
                      </c:pt>
                      <c:pt idx="2923">
                        <c:v>-3.4212401674913879</c:v>
                      </c:pt>
                      <c:pt idx="2924">
                        <c:v>-3.4783712806434859</c:v>
                      </c:pt>
                      <c:pt idx="2925">
                        <c:v>-3.436591185539783</c:v>
                      </c:pt>
                      <c:pt idx="2926">
                        <c:v>-3.4921803820082049</c:v>
                      </c:pt>
                      <c:pt idx="2927">
                        <c:v>-3.538895029861719</c:v>
                      </c:pt>
                      <c:pt idx="2928">
                        <c:v>-3.5635270812712578</c:v>
                      </c:pt>
                      <c:pt idx="2929">
                        <c:v>-3.6349162810911508</c:v>
                      </c:pt>
                      <c:pt idx="2930">
                        <c:v>-3.645777650872609</c:v>
                      </c:pt>
                      <c:pt idx="2931">
                        <c:v>-3.8345763306826979</c:v>
                      </c:pt>
                      <c:pt idx="2932">
                        <c:v>-4.1289897183333304</c:v>
                      </c:pt>
                      <c:pt idx="2933">
                        <c:v>-4.3092420803807201</c:v>
                      </c:pt>
                      <c:pt idx="2934">
                        <c:v>-4.4821589709347949</c:v>
                      </c:pt>
                      <c:pt idx="2935">
                        <c:v>-4.527855040249003</c:v>
                      </c:pt>
                      <c:pt idx="2936">
                        <c:v>-4.4385095173093756</c:v>
                      </c:pt>
                      <c:pt idx="2937">
                        <c:v>-4.4042974158817643</c:v>
                      </c:pt>
                      <c:pt idx="2938">
                        <c:v>-4.4135951511393587</c:v>
                      </c:pt>
                      <c:pt idx="2939">
                        <c:v>-4.1041083660422917</c:v>
                      </c:pt>
                      <c:pt idx="2940">
                        <c:v>-3.6905654080471062</c:v>
                      </c:pt>
                      <c:pt idx="2941">
                        <c:v>-3.6376277418148919</c:v>
                      </c:pt>
                      <c:pt idx="2942">
                        <c:v>-3.689104427846861</c:v>
                      </c:pt>
                      <c:pt idx="2943">
                        <c:v>-3.7424381689813142</c:v>
                      </c:pt>
                      <c:pt idx="2944">
                        <c:v>-3.7244049790045368</c:v>
                      </c:pt>
                      <c:pt idx="2945">
                        <c:v>-3.8671370480914078</c:v>
                      </c:pt>
                      <c:pt idx="2946">
                        <c:v>-3.9817470783971318</c:v>
                      </c:pt>
                      <c:pt idx="2947">
                        <c:v>-4.1512964369055032</c:v>
                      </c:pt>
                      <c:pt idx="2948">
                        <c:v>-4.2925113736416396</c:v>
                      </c:pt>
                      <c:pt idx="2949">
                        <c:v>-4.2657685628012816</c:v>
                      </c:pt>
                      <c:pt idx="2950">
                        <c:v>-4.0993832548998599</c:v>
                      </c:pt>
                      <c:pt idx="2951">
                        <c:v>-3.594888489982742</c:v>
                      </c:pt>
                      <c:pt idx="2952">
                        <c:v>-3.1040691897532788</c:v>
                      </c:pt>
                      <c:pt idx="2953">
                        <c:v>-2.723951716099863</c:v>
                      </c:pt>
                      <c:pt idx="2954">
                        <c:v>-2.2717370929010938</c:v>
                      </c:pt>
                      <c:pt idx="2955">
                        <c:v>-1.8237414274009189</c:v>
                      </c:pt>
                      <c:pt idx="2956">
                        <c:v>-1.436973768530236</c:v>
                      </c:pt>
                      <c:pt idx="2957">
                        <c:v>-1.490904000763865</c:v>
                      </c:pt>
                      <c:pt idx="2958">
                        <c:v>-1.6062202679148889</c:v>
                      </c:pt>
                      <c:pt idx="2959">
                        <c:v>-1.788148420482097</c:v>
                      </c:pt>
                      <c:pt idx="2960">
                        <c:v>-1.900519374079888</c:v>
                      </c:pt>
                      <c:pt idx="2961">
                        <c:v>-1.7711161872498631</c:v>
                      </c:pt>
                      <c:pt idx="2962">
                        <c:v>-1.715924217192571</c:v>
                      </c:pt>
                      <c:pt idx="2963">
                        <c:v>-1.8332358186757181</c:v>
                      </c:pt>
                      <c:pt idx="2964">
                        <c:v>-1.9700105027248289</c:v>
                      </c:pt>
                      <c:pt idx="2965">
                        <c:v>-1.725188781810294</c:v>
                      </c:pt>
                      <c:pt idx="2966">
                        <c:v>-1.8709507778251859</c:v>
                      </c:pt>
                      <c:pt idx="2967">
                        <c:v>-1.975207198246302</c:v>
                      </c:pt>
                      <c:pt idx="2968">
                        <c:v>-1.904262538138626</c:v>
                      </c:pt>
                      <c:pt idx="2969">
                        <c:v>-1.800192935579513</c:v>
                      </c:pt>
                      <c:pt idx="2970">
                        <c:v>-1.7278009702076</c:v>
                      </c:pt>
                      <c:pt idx="2971">
                        <c:v>-1.6081548084490831</c:v>
                      </c:pt>
                      <c:pt idx="2972">
                        <c:v>-1.690998299008224</c:v>
                      </c:pt>
                      <c:pt idx="2973">
                        <c:v>-2.0090858742912872</c:v>
                      </c:pt>
                      <c:pt idx="2974">
                        <c:v>-2.4471419972216091</c:v>
                      </c:pt>
                      <c:pt idx="2975">
                        <c:v>-2.5286019159680349</c:v>
                      </c:pt>
                      <c:pt idx="2976">
                        <c:v>-2.7476716489596709</c:v>
                      </c:pt>
                      <c:pt idx="2977">
                        <c:v>-2.8003513796163779</c:v>
                      </c:pt>
                      <c:pt idx="2978">
                        <c:v>-2.6545291507700739</c:v>
                      </c:pt>
                      <c:pt idx="2979">
                        <c:v>-2.4296602292228031</c:v>
                      </c:pt>
                      <c:pt idx="2980">
                        <c:v>-2.4783944806458371</c:v>
                      </c:pt>
                      <c:pt idx="2981">
                        <c:v>-2.3759872368201091</c:v>
                      </c:pt>
                      <c:pt idx="2982">
                        <c:v>-2.316050985347812</c:v>
                      </c:pt>
                      <c:pt idx="2983">
                        <c:v>-2.141243610278905</c:v>
                      </c:pt>
                      <c:pt idx="2984">
                        <c:v>-2.0731463594510262</c:v>
                      </c:pt>
                      <c:pt idx="2985">
                        <c:v>-2.0851121633859528</c:v>
                      </c:pt>
                      <c:pt idx="2986">
                        <c:v>-2.1792741365050499</c:v>
                      </c:pt>
                      <c:pt idx="2987">
                        <c:v>-2.422122010735019</c:v>
                      </c:pt>
                      <c:pt idx="2988">
                        <c:v>-2.550786974410137</c:v>
                      </c:pt>
                      <c:pt idx="2989">
                        <c:v>-2.4695154190554778</c:v>
                      </c:pt>
                      <c:pt idx="2990">
                        <c:v>-2.4961248950864752</c:v>
                      </c:pt>
                      <c:pt idx="2991">
                        <c:v>-2.169092208102287</c:v>
                      </c:pt>
                      <c:pt idx="2992">
                        <c:v>-1.780007680416875</c:v>
                      </c:pt>
                      <c:pt idx="2993">
                        <c:v>-1.6048906338410771</c:v>
                      </c:pt>
                      <c:pt idx="2994">
                        <c:v>-1.4587932922835221</c:v>
                      </c:pt>
                      <c:pt idx="2995">
                        <c:v>-1.4731210552910019</c:v>
                      </c:pt>
                      <c:pt idx="2996">
                        <c:v>-1.6622008497148739</c:v>
                      </c:pt>
                      <c:pt idx="2997">
                        <c:v>-1.639240490969381</c:v>
                      </c:pt>
                      <c:pt idx="2998">
                        <c:v>-1.568473432219863</c:v>
                      </c:pt>
                      <c:pt idx="2999">
                        <c:v>-1.398348578061724</c:v>
                      </c:pt>
                      <c:pt idx="3000">
                        <c:v>-1.077528738797628</c:v>
                      </c:pt>
                      <c:pt idx="3001">
                        <c:v>-0.79014918089240915</c:v>
                      </c:pt>
                      <c:pt idx="3002">
                        <c:v>-0.51022539157856517</c:v>
                      </c:pt>
                      <c:pt idx="3003">
                        <c:v>-0.12901729926614719</c:v>
                      </c:pt>
                      <c:pt idx="3004">
                        <c:v>6.2062416430487301E-2</c:v>
                      </c:pt>
                      <c:pt idx="3005">
                        <c:v>-1.194416108370816E-2</c:v>
                      </c:pt>
                      <c:pt idx="3006">
                        <c:v>-0.2584498591901731</c:v>
                      </c:pt>
                      <c:pt idx="3007">
                        <c:v>-0.47360980244889372</c:v>
                      </c:pt>
                      <c:pt idx="3008">
                        <c:v>-0.67714613457333328</c:v>
                      </c:pt>
                      <c:pt idx="3009">
                        <c:v>-0.77270313747923958</c:v>
                      </c:pt>
                      <c:pt idx="3010">
                        <c:v>-0.67039487876094905</c:v>
                      </c:pt>
                      <c:pt idx="3011">
                        <c:v>-0.76026095018460249</c:v>
                      </c:pt>
                      <c:pt idx="3012">
                        <c:v>-0.43350307031936891</c:v>
                      </c:pt>
                      <c:pt idx="3013">
                        <c:v>-0.99048652090401279</c:v>
                      </c:pt>
                      <c:pt idx="3014">
                        <c:v>-0.2109010503977593</c:v>
                      </c:pt>
                      <c:pt idx="3015">
                        <c:v>-1.6104112130253989</c:v>
                      </c:pt>
                      <c:pt idx="3016">
                        <c:v>-1.883556672467025</c:v>
                      </c:pt>
                      <c:pt idx="3017">
                        <c:v>-2.374999007561287</c:v>
                      </c:pt>
                      <c:pt idx="3018">
                        <c:v>-2.458289583963412</c:v>
                      </c:pt>
                      <c:pt idx="3019">
                        <c:v>-2.536066087379675</c:v>
                      </c:pt>
                      <c:pt idx="3020">
                        <c:v>-2.3817472698748068</c:v>
                      </c:pt>
                      <c:pt idx="3021">
                        <c:v>0.65603658596084435</c:v>
                      </c:pt>
                      <c:pt idx="3022">
                        <c:v>1.0536946440924211</c:v>
                      </c:pt>
                      <c:pt idx="3023">
                        <c:v>1.4176014678998601</c:v>
                      </c:pt>
                      <c:pt idx="3024">
                        <c:v>1.6793638309764249</c:v>
                      </c:pt>
                      <c:pt idx="3025">
                        <c:v>1.831457889383445</c:v>
                      </c:pt>
                      <c:pt idx="3026">
                        <c:v>1.818123510763878</c:v>
                      </c:pt>
                      <c:pt idx="3027">
                        <c:v>1.4873909426317029</c:v>
                      </c:pt>
                      <c:pt idx="3028">
                        <c:v>1.172663468273011</c:v>
                      </c:pt>
                      <c:pt idx="3029">
                        <c:v>0.88037058830458315</c:v>
                      </c:pt>
                      <c:pt idx="3030">
                        <c:v>0.77203524612572383</c:v>
                      </c:pt>
                      <c:pt idx="3031">
                        <c:v>1.0153205692302061</c:v>
                      </c:pt>
                      <c:pt idx="3032">
                        <c:v>1.235155869789947</c:v>
                      </c:pt>
                      <c:pt idx="3033">
                        <c:v>1.434406094808653</c:v>
                      </c:pt>
                      <c:pt idx="3034">
                        <c:v>1.4670843476224491</c:v>
                      </c:pt>
                      <c:pt idx="3035">
                        <c:v>1.328759227571328</c:v>
                      </c:pt>
                      <c:pt idx="3036">
                        <c:v>1.33441938669085</c:v>
                      </c:pt>
                      <c:pt idx="3037">
                        <c:v>1.1415597754649249</c:v>
                      </c:pt>
                      <c:pt idx="3038">
                        <c:v>0.96864153592150481</c:v>
                      </c:pt>
                      <c:pt idx="3039">
                        <c:v>0.86441236458342063</c:v>
                      </c:pt>
                      <c:pt idx="3040">
                        <c:v>0.99292640352633976</c:v>
                      </c:pt>
                      <c:pt idx="3041">
                        <c:v>0.86077413161468608</c:v>
                      </c:pt>
                      <c:pt idx="3042">
                        <c:v>0.64870237365632077</c:v>
                      </c:pt>
                      <c:pt idx="3043">
                        <c:v>0.42388446271168301</c:v>
                      </c:pt>
                      <c:pt idx="3044">
                        <c:v>8.1451831555664836E-2</c:v>
                      </c:pt>
                      <c:pt idx="3045">
                        <c:v>-0.22853211991399669</c:v>
                      </c:pt>
                      <c:pt idx="3046">
                        <c:v>-0.39958047328446161</c:v>
                      </c:pt>
                      <c:pt idx="3047">
                        <c:v>-0.58832492858217778</c:v>
                      </c:pt>
                      <c:pt idx="3048">
                        <c:v>-0.71211940725446798</c:v>
                      </c:pt>
                      <c:pt idx="3049">
                        <c:v>-0.37973968410826009</c:v>
                      </c:pt>
                      <c:pt idx="3050">
                        <c:v>0.3677257795580966</c:v>
                      </c:pt>
                      <c:pt idx="3051">
                        <c:v>0.91587505068770847</c:v>
                      </c:pt>
                      <c:pt idx="3052">
                        <c:v>1.3496011755815951</c:v>
                      </c:pt>
                      <c:pt idx="3053">
                        <c:v>1.330153552008847</c:v>
                      </c:pt>
                      <c:pt idx="3054">
                        <c:v>1.4928179307717131</c:v>
                      </c:pt>
                      <c:pt idx="3055">
                        <c:v>1.592004340837089</c:v>
                      </c:pt>
                      <c:pt idx="3056">
                        <c:v>1.443380475373464</c:v>
                      </c:pt>
                      <c:pt idx="3057">
                        <c:v>1.1348771520753349</c:v>
                      </c:pt>
                      <c:pt idx="3058">
                        <c:v>0.88382289770553957</c:v>
                      </c:pt>
                      <c:pt idx="3059">
                        <c:v>0.81169657920565041</c:v>
                      </c:pt>
                      <c:pt idx="3060">
                        <c:v>0.72117243008714582</c:v>
                      </c:pt>
                      <c:pt idx="3061">
                        <c:v>0.57332880573297551</c:v>
                      </c:pt>
                      <c:pt idx="3062">
                        <c:v>0.67201063701410013</c:v>
                      </c:pt>
                      <c:pt idx="3063">
                        <c:v>0.5991445070913296</c:v>
                      </c:pt>
                      <c:pt idx="3064">
                        <c:v>0.59963309310905555</c:v>
                      </c:pt>
                      <c:pt idx="3065">
                        <c:v>0.55871345001576267</c:v>
                      </c:pt>
                      <c:pt idx="3066">
                        <c:v>0.57414329961860811</c:v>
                      </c:pt>
                      <c:pt idx="3067">
                        <c:v>0.51977480624131767</c:v>
                      </c:pt>
                      <c:pt idx="3068">
                        <c:v>0.49960752241950029</c:v>
                      </c:pt>
                      <c:pt idx="3069">
                        <c:v>0.38291364812432388</c:v>
                      </c:pt>
                      <c:pt idx="3070">
                        <c:v>0.43352995324859278</c:v>
                      </c:pt>
                      <c:pt idx="3071">
                        <c:v>0.79538944170147097</c:v>
                      </c:pt>
                      <c:pt idx="3072">
                        <c:v>1.189491335324478</c:v>
                      </c:pt>
                      <c:pt idx="3073">
                        <c:v>1.5263611304247049</c:v>
                      </c:pt>
                      <c:pt idx="3074">
                        <c:v>1.681354990766164</c:v>
                      </c:pt>
                      <c:pt idx="3075">
                        <c:v>1.728591928230371</c:v>
                      </c:pt>
                      <c:pt idx="3076">
                        <c:v>1.7682987035529609</c:v>
                      </c:pt>
                      <c:pt idx="3077">
                        <c:v>1.417682520620539</c:v>
                      </c:pt>
                      <c:pt idx="3078">
                        <c:v>1.166260013947237</c:v>
                      </c:pt>
                      <c:pt idx="3079">
                        <c:v>0.79107174166142347</c:v>
                      </c:pt>
                      <c:pt idx="3080">
                        <c:v>0.26880207181172278</c:v>
                      </c:pt>
                      <c:pt idx="3081">
                        <c:v>-0.27857337871744542</c:v>
                      </c:pt>
                      <c:pt idx="3082">
                        <c:v>-0.48450901358196308</c:v>
                      </c:pt>
                      <c:pt idx="3083">
                        <c:v>-0.24416835457959449</c:v>
                      </c:pt>
                      <c:pt idx="3084">
                        <c:v>7.9036924752133739E-2</c:v>
                      </c:pt>
                      <c:pt idx="3085">
                        <c:v>0.28728054657999641</c:v>
                      </c:pt>
                      <c:pt idx="3086">
                        <c:v>0.42688625255679702</c:v>
                      </c:pt>
                      <c:pt idx="3087">
                        <c:v>0.39092928232024338</c:v>
                      </c:pt>
                      <c:pt idx="3088">
                        <c:v>0.3466691802414667</c:v>
                      </c:pt>
                      <c:pt idx="3089">
                        <c:v>0.27544433298374049</c:v>
                      </c:pt>
                      <c:pt idx="3090">
                        <c:v>0.33045146171340872</c:v>
                      </c:pt>
                      <c:pt idx="3091">
                        <c:v>0.49833403457946007</c:v>
                      </c:pt>
                      <c:pt idx="3092">
                        <c:v>0.85873334340945051</c:v>
                      </c:pt>
                      <c:pt idx="3093">
                        <c:v>0.96260729624251273</c:v>
                      </c:pt>
                      <c:pt idx="3094">
                        <c:v>0.83171660574178685</c:v>
                      </c:pt>
                      <c:pt idx="3095">
                        <c:v>0.86384970472241951</c:v>
                      </c:pt>
                      <c:pt idx="3096">
                        <c:v>0.95280137049650337</c:v>
                      </c:pt>
                      <c:pt idx="3097">
                        <c:v>0.78836259256708652</c:v>
                      </c:pt>
                      <c:pt idx="3098">
                        <c:v>0.77670925303125782</c:v>
                      </c:pt>
                      <c:pt idx="3099">
                        <c:v>0.87532291645847848</c:v>
                      </c:pt>
                      <c:pt idx="3100">
                        <c:v>0.84511816986654809</c:v>
                      </c:pt>
                      <c:pt idx="3101">
                        <c:v>0.80154053508780487</c:v>
                      </c:pt>
                      <c:pt idx="3102">
                        <c:v>1.0171036476859621</c:v>
                      </c:pt>
                      <c:pt idx="3103">
                        <c:v>1.3298283915498399</c:v>
                      </c:pt>
                      <c:pt idx="3104">
                        <c:v>1.611490620830538</c:v>
                      </c:pt>
                      <c:pt idx="3105">
                        <c:v>1.706767934538397</c:v>
                      </c:pt>
                      <c:pt idx="3106">
                        <c:v>1.4774024475088221</c:v>
                      </c:pt>
                      <c:pt idx="3107">
                        <c:v>1.287768830335567</c:v>
                      </c:pt>
                      <c:pt idx="3108">
                        <c:v>1.276551097393938</c:v>
                      </c:pt>
                      <c:pt idx="3109">
                        <c:v>1.3871272861973361</c:v>
                      </c:pt>
                      <c:pt idx="3110">
                        <c:v>1.4206604409097441</c:v>
                      </c:pt>
                      <c:pt idx="3111">
                        <c:v>1.479334419299839</c:v>
                      </c:pt>
                      <c:pt idx="3112">
                        <c:v>1.4416359853672549</c:v>
                      </c:pt>
                      <c:pt idx="3113">
                        <c:v>1.3917850142249171</c:v>
                      </c:pt>
                      <c:pt idx="3114">
                        <c:v>1.4838044327253299</c:v>
                      </c:pt>
                      <c:pt idx="3115">
                        <c:v>1.6917260866318879</c:v>
                      </c:pt>
                      <c:pt idx="3116">
                        <c:v>1.7564857237743241</c:v>
                      </c:pt>
                      <c:pt idx="3117">
                        <c:v>1.992725606641099</c:v>
                      </c:pt>
                      <c:pt idx="3118">
                        <c:v>2.0925019974613019</c:v>
                      </c:pt>
                      <c:pt idx="3119">
                        <c:v>2.2081841326932081</c:v>
                      </c:pt>
                      <c:pt idx="3120">
                        <c:v>2.4875936068254831</c:v>
                      </c:pt>
                      <c:pt idx="3121">
                        <c:v>2.796796634542059</c:v>
                      </c:pt>
                      <c:pt idx="3122">
                        <c:v>2.816186752284453</c:v>
                      </c:pt>
                      <c:pt idx="3123">
                        <c:v>2.4303656548641461</c:v>
                      </c:pt>
                      <c:pt idx="3124">
                        <c:v>2.153103979848257</c:v>
                      </c:pt>
                      <c:pt idx="3125">
                        <c:v>2.026759951866858</c:v>
                      </c:pt>
                      <c:pt idx="3126">
                        <c:v>2.2298360756687141</c:v>
                      </c:pt>
                      <c:pt idx="3127">
                        <c:v>2.601095092428809</c:v>
                      </c:pt>
                      <c:pt idx="3128">
                        <c:v>3.0007089138912861</c:v>
                      </c:pt>
                      <c:pt idx="3129">
                        <c:v>3.4796485446558512</c:v>
                      </c:pt>
                      <c:pt idx="3130">
                        <c:v>3.6931063798564572</c:v>
                      </c:pt>
                      <c:pt idx="3131">
                        <c:v>3.782838228483314</c:v>
                      </c:pt>
                      <c:pt idx="3132">
                        <c:v>3.7522441235659691</c:v>
                      </c:pt>
                      <c:pt idx="3133">
                        <c:v>3.5678153844250531</c:v>
                      </c:pt>
                      <c:pt idx="3134">
                        <c:v>3.6356236324901929</c:v>
                      </c:pt>
                      <c:pt idx="3135">
                        <c:v>3.7183188892708992</c:v>
                      </c:pt>
                      <c:pt idx="3136">
                        <c:v>3.8741823231735451</c:v>
                      </c:pt>
                      <c:pt idx="3137">
                        <c:v>3.90341479136936</c:v>
                      </c:pt>
                      <c:pt idx="3138">
                        <c:v>3.75970004946935</c:v>
                      </c:pt>
                      <c:pt idx="3139">
                        <c:v>3.4757274950506192</c:v>
                      </c:pt>
                      <c:pt idx="3140">
                        <c:v>2.931341919358871</c:v>
                      </c:pt>
                      <c:pt idx="3141">
                        <c:v>2.534793742958108</c:v>
                      </c:pt>
                      <c:pt idx="3142">
                        <c:v>2.988752733363079</c:v>
                      </c:pt>
                      <c:pt idx="3143">
                        <c:v>2.8653527246712458</c:v>
                      </c:pt>
                      <c:pt idx="3144">
                        <c:v>2.9156013626593982</c:v>
                      </c:pt>
                      <c:pt idx="3145">
                        <c:v>2.924765793377492</c:v>
                      </c:pt>
                      <c:pt idx="3146">
                        <c:v>2.920790478389252</c:v>
                      </c:pt>
                      <c:pt idx="3147">
                        <c:v>3.026541349474742</c:v>
                      </c:pt>
                      <c:pt idx="3148">
                        <c:v>3.2759079938401712</c:v>
                      </c:pt>
                      <c:pt idx="3149">
                        <c:v>3.3560847670645422</c:v>
                      </c:pt>
                      <c:pt idx="3150">
                        <c:v>3.3993820090437672</c:v>
                      </c:pt>
                      <c:pt idx="3151">
                        <c:v>3.6471306787340581</c:v>
                      </c:pt>
                      <c:pt idx="3152">
                        <c:v>3.9668839885501188</c:v>
                      </c:pt>
                      <c:pt idx="3153">
                        <c:v>4.2883927669306354</c:v>
                      </c:pt>
                      <c:pt idx="3154">
                        <c:v>4.7486323192866946</c:v>
                      </c:pt>
                      <c:pt idx="3155">
                        <c:v>5.3181234282190886</c:v>
                      </c:pt>
                      <c:pt idx="3156">
                        <c:v>5.3953425568429196</c:v>
                      </c:pt>
                      <c:pt idx="3157">
                        <c:v>5.2883360092371516</c:v>
                      </c:pt>
                      <c:pt idx="3158">
                        <c:v>5.2968546404567398</c:v>
                      </c:pt>
                      <c:pt idx="3159">
                        <c:v>5.0876535400149248</c:v>
                      </c:pt>
                      <c:pt idx="3160">
                        <c:v>4.8470628778660867</c:v>
                      </c:pt>
                      <c:pt idx="3161">
                        <c:v>4.4679044500658716</c:v>
                      </c:pt>
                      <c:pt idx="3162">
                        <c:v>4.1079190289849743</c:v>
                      </c:pt>
                      <c:pt idx="3163">
                        <c:v>3.974990915857251</c:v>
                      </c:pt>
                      <c:pt idx="3164">
                        <c:v>4.0540324106513639</c:v>
                      </c:pt>
                      <c:pt idx="3165">
                        <c:v>4.0896106068591394</c:v>
                      </c:pt>
                      <c:pt idx="3166">
                        <c:v>4.0558754791023244</c:v>
                      </c:pt>
                      <c:pt idx="3167">
                        <c:v>4.107692305737177</c:v>
                      </c:pt>
                      <c:pt idx="3168">
                        <c:v>4.0383769448855418</c:v>
                      </c:pt>
                      <c:pt idx="3169">
                        <c:v>3.993988440718816</c:v>
                      </c:pt>
                      <c:pt idx="3170">
                        <c:v>3.8514150223406292</c:v>
                      </c:pt>
                      <c:pt idx="3171">
                        <c:v>3.6988080987309422</c:v>
                      </c:pt>
                      <c:pt idx="3172">
                        <c:v>3.5577581392761228</c:v>
                      </c:pt>
                      <c:pt idx="3173">
                        <c:v>3.3701609717580849</c:v>
                      </c:pt>
                      <c:pt idx="3174">
                        <c:v>3.0987367933077841</c:v>
                      </c:pt>
                      <c:pt idx="3175">
                        <c:v>2.8291602233337039</c:v>
                      </c:pt>
                      <c:pt idx="3176">
                        <c:v>2.7366313157972439</c:v>
                      </c:pt>
                      <c:pt idx="3177">
                        <c:v>2.4804978875486539</c:v>
                      </c:pt>
                      <c:pt idx="3178">
                        <c:v>2.2985959321372209</c:v>
                      </c:pt>
                      <c:pt idx="3179">
                        <c:v>2.2585014816683748</c:v>
                      </c:pt>
                      <c:pt idx="3180">
                        <c:v>2.5519334153422131</c:v>
                      </c:pt>
                      <c:pt idx="3181">
                        <c:v>2.8973734613768531</c:v>
                      </c:pt>
                      <c:pt idx="3182">
                        <c:v>2.8745763571250902</c:v>
                      </c:pt>
                      <c:pt idx="3183">
                        <c:v>2.6566020544503322</c:v>
                      </c:pt>
                      <c:pt idx="3184">
                        <c:v>2.5033583835438948</c:v>
                      </c:pt>
                      <c:pt idx="3185">
                        <c:v>2.2686182843090852</c:v>
                      </c:pt>
                      <c:pt idx="3186">
                        <c:v>1.976834613161941</c:v>
                      </c:pt>
                      <c:pt idx="3187">
                        <c:v>1.5759458828970421</c:v>
                      </c:pt>
                      <c:pt idx="3188">
                        <c:v>0.86427146521652742</c:v>
                      </c:pt>
                      <c:pt idx="3189">
                        <c:v>0.23979579806299431</c:v>
                      </c:pt>
                      <c:pt idx="3190">
                        <c:v>-1.235247278589883E-2</c:v>
                      </c:pt>
                      <c:pt idx="3191">
                        <c:v>-6.8351418851802501E-2</c:v>
                      </c:pt>
                      <c:pt idx="3192">
                        <c:v>-0.21981362211792521</c:v>
                      </c:pt>
                      <c:pt idx="3193">
                        <c:v>-0.105437391990157</c:v>
                      </c:pt>
                      <c:pt idx="3194">
                        <c:v>1.838844186904846E-2</c:v>
                      </c:pt>
                      <c:pt idx="3195">
                        <c:v>4.5322735929965129E-2</c:v>
                      </c:pt>
                      <c:pt idx="3196">
                        <c:v>2.8104054003647551E-2</c:v>
                      </c:pt>
                      <c:pt idx="3197">
                        <c:v>1.423978528125083E-2</c:v>
                      </c:pt>
                      <c:pt idx="3198">
                        <c:v>-0.1309191651126981</c:v>
                      </c:pt>
                      <c:pt idx="3199">
                        <c:v>-0.31509850205737922</c:v>
                      </c:pt>
                      <c:pt idx="3200">
                        <c:v>-0.50954943613408665</c:v>
                      </c:pt>
                      <c:pt idx="3201">
                        <c:v>-0.51842174002504815</c:v>
                      </c:pt>
                      <c:pt idx="3202">
                        <c:v>-0.46988020553295101</c:v>
                      </c:pt>
                      <c:pt idx="3203">
                        <c:v>-0.53427854784238937</c:v>
                      </c:pt>
                      <c:pt idx="3204">
                        <c:v>-0.70870588776533572</c:v>
                      </c:pt>
                      <c:pt idx="3205">
                        <c:v>-0.90989028361923419</c:v>
                      </c:pt>
                      <c:pt idx="3206">
                        <c:v>-1.0050901797945311</c:v>
                      </c:pt>
                      <c:pt idx="3207">
                        <c:v>-0.63713544631566532</c:v>
                      </c:pt>
                      <c:pt idx="3208">
                        <c:v>-0.19434611845504729</c:v>
                      </c:pt>
                      <c:pt idx="3209">
                        <c:v>0.14512448007172099</c:v>
                      </c:pt>
                      <c:pt idx="3210">
                        <c:v>0.38589615325525889</c:v>
                      </c:pt>
                      <c:pt idx="3211">
                        <c:v>0.63690375138121469</c:v>
                      </c:pt>
                      <c:pt idx="3212">
                        <c:v>0.83851081117203308</c:v>
                      </c:pt>
                      <c:pt idx="3213">
                        <c:v>0.78108235682510507</c:v>
                      </c:pt>
                      <c:pt idx="3214">
                        <c:v>0.7328704609770379</c:v>
                      </c:pt>
                      <c:pt idx="3215">
                        <c:v>0.52017084838179617</c:v>
                      </c:pt>
                      <c:pt idx="3216">
                        <c:v>0.14792145436051651</c:v>
                      </c:pt>
                      <c:pt idx="3217">
                        <c:v>-0.1852334727546166</c:v>
                      </c:pt>
                      <c:pt idx="3218">
                        <c:v>-0.47671920728811462</c:v>
                      </c:pt>
                      <c:pt idx="3219">
                        <c:v>-0.94905444541478334</c:v>
                      </c:pt>
                      <c:pt idx="3220">
                        <c:v>-1.231655668023669</c:v>
                      </c:pt>
                      <c:pt idx="3221">
                        <c:v>-1.330133355642064</c:v>
                      </c:pt>
                      <c:pt idx="3222">
                        <c:v>-1.5589684409051401</c:v>
                      </c:pt>
                      <c:pt idx="3223">
                        <c:v>-1.673339290368095</c:v>
                      </c:pt>
                      <c:pt idx="3224">
                        <c:v>-1.6516853685285731</c:v>
                      </c:pt>
                      <c:pt idx="3225">
                        <c:v>-1.5809031544815719</c:v>
                      </c:pt>
                      <c:pt idx="3226">
                        <c:v>-1.4183890048426719</c:v>
                      </c:pt>
                      <c:pt idx="3227">
                        <c:v>-1.3409431048294831</c:v>
                      </c:pt>
                      <c:pt idx="3228">
                        <c:v>-0.98284132037525129</c:v>
                      </c:pt>
                      <c:pt idx="3229">
                        <c:v>0.9289552206340298</c:v>
                      </c:pt>
                      <c:pt idx="3230">
                        <c:v>-0.69539031409949181</c:v>
                      </c:pt>
                      <c:pt idx="3231">
                        <c:v>0.66692934653455638</c:v>
                      </c:pt>
                      <c:pt idx="3232">
                        <c:v>0.61619990926972557</c:v>
                      </c:pt>
                      <c:pt idx="3233">
                        <c:v>-1.4716295743069849</c:v>
                      </c:pt>
                      <c:pt idx="3234">
                        <c:v>-0.59598660170165829</c:v>
                      </c:pt>
                      <c:pt idx="3235">
                        <c:v>-1.245343803839839</c:v>
                      </c:pt>
                      <c:pt idx="3236">
                        <c:v>-0.96314581357248463</c:v>
                      </c:pt>
                      <c:pt idx="3237">
                        <c:v>-1.029806916291691</c:v>
                      </c:pt>
                      <c:pt idx="3238">
                        <c:v>-1.1695165022030849</c:v>
                      </c:pt>
                      <c:pt idx="3239">
                        <c:v>-1.191992272609572</c:v>
                      </c:pt>
                      <c:pt idx="3240">
                        <c:v>-1.043583915991724</c:v>
                      </c:pt>
                      <c:pt idx="3241">
                        <c:v>-0.96420461561251802</c:v>
                      </c:pt>
                      <c:pt idx="3242">
                        <c:v>-0.98334473517929544</c:v>
                      </c:pt>
                      <c:pt idx="3243">
                        <c:v>-1.152831242386571</c:v>
                      </c:pt>
                      <c:pt idx="3244">
                        <c:v>-1.089358105266879</c:v>
                      </c:pt>
                      <c:pt idx="3245">
                        <c:v>-1.2144851337554261</c:v>
                      </c:pt>
                      <c:pt idx="3246">
                        <c:v>-0.99349839796471251</c:v>
                      </c:pt>
                      <c:pt idx="3247">
                        <c:v>-0.6511734923327972</c:v>
                      </c:pt>
                      <c:pt idx="3248">
                        <c:v>-0.492137816883641</c:v>
                      </c:pt>
                      <c:pt idx="3249">
                        <c:v>-0.31690203424798841</c:v>
                      </c:pt>
                      <c:pt idx="3250">
                        <c:v>-0.44041497232345028</c:v>
                      </c:pt>
                      <c:pt idx="3251">
                        <c:v>-0.6640594629863229</c:v>
                      </c:pt>
                      <c:pt idx="3252">
                        <c:v>-0.85557301271112618</c:v>
                      </c:pt>
                      <c:pt idx="3253">
                        <c:v>-0.87850745443297817</c:v>
                      </c:pt>
                      <c:pt idx="3254">
                        <c:v>-0.91668260785940969</c:v>
                      </c:pt>
                      <c:pt idx="3255">
                        <c:v>-0.96253127461818011</c:v>
                      </c:pt>
                      <c:pt idx="3256">
                        <c:v>-0.93255577944400592</c:v>
                      </c:pt>
                      <c:pt idx="3257">
                        <c:v>-0.88318296532318996</c:v>
                      </c:pt>
                      <c:pt idx="3258">
                        <c:v>-0.80984978536302377</c:v>
                      </c:pt>
                      <c:pt idx="3259">
                        <c:v>-0.94810531215454341</c:v>
                      </c:pt>
                      <c:pt idx="3260">
                        <c:v>-0.88863833954156013</c:v>
                      </c:pt>
                      <c:pt idx="3261">
                        <c:v>-0.72554082953002763</c:v>
                      </c:pt>
                      <c:pt idx="3262">
                        <c:v>-0.67085089822351329</c:v>
                      </c:pt>
                      <c:pt idx="3263">
                        <c:v>-0.58542715333584605</c:v>
                      </c:pt>
                      <c:pt idx="3264">
                        <c:v>-0.68021617678695712</c:v>
                      </c:pt>
                      <c:pt idx="3265">
                        <c:v>-0.70562796076912659</c:v>
                      </c:pt>
                      <c:pt idx="3266">
                        <c:v>-0.7114355656171073</c:v>
                      </c:pt>
                      <c:pt idx="3267">
                        <c:v>-0.61026931407864138</c:v>
                      </c:pt>
                      <c:pt idx="3268">
                        <c:v>-0.48969312711397978</c:v>
                      </c:pt>
                      <c:pt idx="3269">
                        <c:v>-0.36641247382498571</c:v>
                      </c:pt>
                      <c:pt idx="3270">
                        <c:v>-0.35269603226553031</c:v>
                      </c:pt>
                      <c:pt idx="3271">
                        <c:v>-0.37748397869249389</c:v>
                      </c:pt>
                      <c:pt idx="3272">
                        <c:v>-0.27111346882635651</c:v>
                      </c:pt>
                      <c:pt idx="3273">
                        <c:v>1.0085529107089739E-2</c:v>
                      </c:pt>
                      <c:pt idx="3274">
                        <c:v>0.364183391462509</c:v>
                      </c:pt>
                      <c:pt idx="3275">
                        <c:v>0.39457984684316982</c:v>
                      </c:pt>
                      <c:pt idx="3276">
                        <c:v>0.1756128735183359</c:v>
                      </c:pt>
                      <c:pt idx="3277">
                        <c:v>8.7786572110932215E-3</c:v>
                      </c:pt>
                      <c:pt idx="3278">
                        <c:v>-8.9271702946984749E-2</c:v>
                      </c:pt>
                      <c:pt idx="3279">
                        <c:v>0.14355281388880639</c:v>
                      </c:pt>
                      <c:pt idx="3280">
                        <c:v>0.17358971565281281</c:v>
                      </c:pt>
                      <c:pt idx="3281">
                        <c:v>0.28236862782049632</c:v>
                      </c:pt>
                      <c:pt idx="3282">
                        <c:v>0.54837904236177615</c:v>
                      </c:pt>
                      <c:pt idx="3283">
                        <c:v>0.76659924186960515</c:v>
                      </c:pt>
                      <c:pt idx="3284">
                        <c:v>0.83228612472254249</c:v>
                      </c:pt>
                      <c:pt idx="3285">
                        <c:v>0.71837854828585224</c:v>
                      </c:pt>
                      <c:pt idx="3286">
                        <c:v>0.69527083370092446</c:v>
                      </c:pt>
                      <c:pt idx="3287">
                        <c:v>0.79349034077976299</c:v>
                      </c:pt>
                      <c:pt idx="3288">
                        <c:v>0.84987773015033841</c:v>
                      </c:pt>
                      <c:pt idx="3289">
                        <c:v>1.0234135898869079</c:v>
                      </c:pt>
                      <c:pt idx="3290">
                        <c:v>1.217965859247353</c:v>
                      </c:pt>
                      <c:pt idx="3291">
                        <c:v>1.260120068500767</c:v>
                      </c:pt>
                      <c:pt idx="3292">
                        <c:v>1.3176033020835329</c:v>
                      </c:pt>
                      <c:pt idx="3293">
                        <c:v>1.3390751796246729</c:v>
                      </c:pt>
                      <c:pt idx="3294">
                        <c:v>1.42603108909789</c:v>
                      </c:pt>
                      <c:pt idx="3295">
                        <c:v>1.691609238915625</c:v>
                      </c:pt>
                      <c:pt idx="3296">
                        <c:v>2.006952583431806</c:v>
                      </c:pt>
                      <c:pt idx="3297">
                        <c:v>2.235527814769128</c:v>
                      </c:pt>
                      <c:pt idx="3298">
                        <c:v>2.1357128506608509</c:v>
                      </c:pt>
                      <c:pt idx="3299">
                        <c:v>1.9296101791459519</c:v>
                      </c:pt>
                      <c:pt idx="3300">
                        <c:v>1.693933129767867</c:v>
                      </c:pt>
                      <c:pt idx="3301">
                        <c:v>1.6888440506667111</c:v>
                      </c:pt>
                      <c:pt idx="3302">
                        <c:v>1.7864237134832091</c:v>
                      </c:pt>
                      <c:pt idx="3303">
                        <c:v>1.824964002036765</c:v>
                      </c:pt>
                      <c:pt idx="3304">
                        <c:v>2.0026515070951301</c:v>
                      </c:pt>
                      <c:pt idx="3305">
                        <c:v>2.1682356035313659</c:v>
                      </c:pt>
                      <c:pt idx="3306">
                        <c:v>2.300235376944022</c:v>
                      </c:pt>
                      <c:pt idx="3307">
                        <c:v>2.1075029738268358</c:v>
                      </c:pt>
                      <c:pt idx="3308">
                        <c:v>1.7597042419370139</c:v>
                      </c:pt>
                      <c:pt idx="3309">
                        <c:v>1.569280064950292</c:v>
                      </c:pt>
                      <c:pt idx="3310">
                        <c:v>1.4813177640472031</c:v>
                      </c:pt>
                      <c:pt idx="3311">
                        <c:v>1.530490537866497</c:v>
                      </c:pt>
                      <c:pt idx="3312">
                        <c:v>1.419149649502994</c:v>
                      </c:pt>
                      <c:pt idx="3313">
                        <c:v>1.9694165247593129</c:v>
                      </c:pt>
                      <c:pt idx="3314">
                        <c:v>1.750648274692356</c:v>
                      </c:pt>
                      <c:pt idx="3315">
                        <c:v>1.4160232451564609</c:v>
                      </c:pt>
                      <c:pt idx="3316">
                        <c:v>1.4351732490025251</c:v>
                      </c:pt>
                      <c:pt idx="3317">
                        <c:v>0.90483586407499517</c:v>
                      </c:pt>
                      <c:pt idx="3318">
                        <c:v>0.52129615154795594</c:v>
                      </c:pt>
                      <c:pt idx="3319">
                        <c:v>0.35714425937752098</c:v>
                      </c:pt>
                      <c:pt idx="3320">
                        <c:v>0.26573258892653451</c:v>
                      </c:pt>
                      <c:pt idx="3321">
                        <c:v>0.22862213549912519</c:v>
                      </c:pt>
                      <c:pt idx="3322">
                        <c:v>0.19905454384499291</c:v>
                      </c:pt>
                      <c:pt idx="3323">
                        <c:v>0.26026680839340838</c:v>
                      </c:pt>
                      <c:pt idx="3324">
                        <c:v>0.52436725886999391</c:v>
                      </c:pt>
                      <c:pt idx="3325">
                        <c:v>0.68173869762932204</c:v>
                      </c:pt>
                      <c:pt idx="3326">
                        <c:v>0.65029941160901905</c:v>
                      </c:pt>
                      <c:pt idx="3327">
                        <c:v>0.58235976471162842</c:v>
                      </c:pt>
                      <c:pt idx="3328">
                        <c:v>0.7573100930700486</c:v>
                      </c:pt>
                      <c:pt idx="3329">
                        <c:v>0.92810961732568242</c:v>
                      </c:pt>
                      <c:pt idx="3330">
                        <c:v>1.344039988341144</c:v>
                      </c:pt>
                      <c:pt idx="3331">
                        <c:v>1.614369477310553</c:v>
                      </c:pt>
                      <c:pt idx="3332">
                        <c:v>1.8563653758287599</c:v>
                      </c:pt>
                      <c:pt idx="3333">
                        <c:v>1.984937429382565</c:v>
                      </c:pt>
                      <c:pt idx="3334">
                        <c:v>2.6092752535492192</c:v>
                      </c:pt>
                      <c:pt idx="3335">
                        <c:v>2.4407661085567551</c:v>
                      </c:pt>
                      <c:pt idx="3336">
                        <c:v>1.144883222948569</c:v>
                      </c:pt>
                      <c:pt idx="3337">
                        <c:v>1.0190551193993249</c:v>
                      </c:pt>
                      <c:pt idx="3338">
                        <c:v>1.861697182673838</c:v>
                      </c:pt>
                      <c:pt idx="3339">
                        <c:v>1.5734261943594789</c:v>
                      </c:pt>
                      <c:pt idx="3340">
                        <c:v>2.585339948911237</c:v>
                      </c:pt>
                      <c:pt idx="3341">
                        <c:v>2.7723859785375722</c:v>
                      </c:pt>
                      <c:pt idx="3342">
                        <c:v>2.602841300206955</c:v>
                      </c:pt>
                      <c:pt idx="3343">
                        <c:v>2.6189017101305869</c:v>
                      </c:pt>
                      <c:pt idx="3344">
                        <c:v>2.4468796821152701</c:v>
                      </c:pt>
                      <c:pt idx="3345">
                        <c:v>2.3744618680590648</c:v>
                      </c:pt>
                      <c:pt idx="3346">
                        <c:v>2.2294355945079012</c:v>
                      </c:pt>
                      <c:pt idx="3347">
                        <c:v>2.0666410130634891</c:v>
                      </c:pt>
                      <c:pt idx="3348">
                        <c:v>1.666109078937789</c:v>
                      </c:pt>
                      <c:pt idx="3349">
                        <c:v>1.496025587899769</c:v>
                      </c:pt>
                      <c:pt idx="3350">
                        <c:v>1.078639415093545</c:v>
                      </c:pt>
                      <c:pt idx="3351">
                        <c:v>1.0894557324382701</c:v>
                      </c:pt>
                      <c:pt idx="3352">
                        <c:v>1.223346792594721</c:v>
                      </c:pt>
                      <c:pt idx="3353">
                        <c:v>1.393673726435692</c:v>
                      </c:pt>
                      <c:pt idx="3354">
                        <c:v>1.4873292355608609</c:v>
                      </c:pt>
                      <c:pt idx="3355">
                        <c:v>1.382375139780945</c:v>
                      </c:pt>
                      <c:pt idx="3356">
                        <c:v>1.244941867666187</c:v>
                      </c:pt>
                      <c:pt idx="3357">
                        <c:v>1.0359474616169659</c:v>
                      </c:pt>
                      <c:pt idx="3358">
                        <c:v>0.92403201360115761</c:v>
                      </c:pt>
                      <c:pt idx="3359">
                        <c:v>0.62037004841861465</c:v>
                      </c:pt>
                      <c:pt idx="3360">
                        <c:v>0.55453760843394995</c:v>
                      </c:pt>
                      <c:pt idx="3361">
                        <c:v>0.47390324459486971</c:v>
                      </c:pt>
                      <c:pt idx="3362">
                        <c:v>0.1922406842181284</c:v>
                      </c:pt>
                      <c:pt idx="3363">
                        <c:v>-0.32803974015124032</c:v>
                      </c:pt>
                      <c:pt idx="3364">
                        <c:v>-0.46623572488980608</c:v>
                      </c:pt>
                      <c:pt idx="3365">
                        <c:v>-0.33199765974488499</c:v>
                      </c:pt>
                      <c:pt idx="3366">
                        <c:v>-0.24047736478092679</c:v>
                      </c:pt>
                      <c:pt idx="3367">
                        <c:v>-9.3460352635776012E-2</c:v>
                      </c:pt>
                      <c:pt idx="3368">
                        <c:v>0.1638994383059906</c:v>
                      </c:pt>
                      <c:pt idx="3369">
                        <c:v>0.15789270871477801</c:v>
                      </c:pt>
                      <c:pt idx="3370">
                        <c:v>-0.77551555905647263</c:v>
                      </c:pt>
                      <c:pt idx="3371">
                        <c:v>-1.421586249318521</c:v>
                      </c:pt>
                    </c:numCache>
                  </c:numRef>
                </c:yVal>
                <c:smooth val="0"/>
                <c:extLst xmlns:c15="http://schemas.microsoft.com/office/drawing/2012/chart">
                  <c:ext xmlns:c16="http://schemas.microsoft.com/office/drawing/2014/chart" uri="{C3380CC4-5D6E-409C-BE32-E72D297353CC}">
                    <c16:uniqueId val="{00000007-1BA1-4504-B14C-7D4725696198}"/>
                  </c:ext>
                </c:extLst>
              </c15:ser>
            </c15:filteredScatterSeries>
            <c15:filteredScatterSeries>
              <c15:ser>
                <c:idx val="7"/>
                <c:order val="8"/>
                <c:tx>
                  <c:v>8) Erro Static</c:v>
                </c:tx>
                <c:spPr>
                  <a:ln w="25400" cap="rnd">
                    <a:noFill/>
                    <a:round/>
                  </a:ln>
                  <a:effectLst/>
                </c:spPr>
                <c:marker>
                  <c:symbol val="circle"/>
                  <c:size val="2"/>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8) Erro Static'!$G$2:$G$1379</c15:sqref>
                        </c15:formulaRef>
                      </c:ext>
                    </c:extLst>
                    <c:numCache>
                      <c:formatCode>h:mm:ss</c:formatCode>
                      <c:ptCount val="1378"/>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numCache>
                  </c:numRef>
                </c:xVal>
                <c:yVal>
                  <c:numRef>
                    <c:extLst xmlns:c15="http://schemas.microsoft.com/office/drawing/2012/chart">
                      <c:ext xmlns:c15="http://schemas.microsoft.com/office/drawing/2012/chart" uri="{02D57815-91ED-43cb-92C2-25804820EDAC}">
                        <c15:formulaRef>
                          <c15:sqref>'8) Erro Static'!$D$2:$D$1379</c15:sqref>
                        </c15:formulaRef>
                      </c:ext>
                    </c:extLst>
                    <c:numCache>
                      <c:formatCode>General</c:formatCode>
                      <c:ptCount val="1378"/>
                      <c:pt idx="0">
                        <c:v>9.3937473044363031</c:v>
                      </c:pt>
                      <c:pt idx="1">
                        <c:v>9.3937473044363031</c:v>
                      </c:pt>
                      <c:pt idx="2">
                        <c:v>9.3937473044363031</c:v>
                      </c:pt>
                      <c:pt idx="3">
                        <c:v>9.3937473044363031</c:v>
                      </c:pt>
                      <c:pt idx="4">
                        <c:v>9.3937473044363031</c:v>
                      </c:pt>
                      <c:pt idx="5">
                        <c:v>9.3937473044363031</c:v>
                      </c:pt>
                      <c:pt idx="6">
                        <c:v>9.3937473044363031</c:v>
                      </c:pt>
                      <c:pt idx="7">
                        <c:v>9.3937473044363031</c:v>
                      </c:pt>
                      <c:pt idx="8">
                        <c:v>9.3937473044363031</c:v>
                      </c:pt>
                      <c:pt idx="9">
                        <c:v>9.3937473044363031</c:v>
                      </c:pt>
                      <c:pt idx="10">
                        <c:v>9.3937473044363031</c:v>
                      </c:pt>
                      <c:pt idx="11">
                        <c:v>9.3937473044363031</c:v>
                      </c:pt>
                      <c:pt idx="12">
                        <c:v>9.3937473044363031</c:v>
                      </c:pt>
                      <c:pt idx="13">
                        <c:v>9.3937473044363031</c:v>
                      </c:pt>
                      <c:pt idx="14">
                        <c:v>9.3937473044363031</c:v>
                      </c:pt>
                      <c:pt idx="15">
                        <c:v>9.3937473044363031</c:v>
                      </c:pt>
                      <c:pt idx="16">
                        <c:v>9.3937473044363031</c:v>
                      </c:pt>
                      <c:pt idx="17">
                        <c:v>9.3937473044363031</c:v>
                      </c:pt>
                      <c:pt idx="18">
                        <c:v>9.3937473044363031</c:v>
                      </c:pt>
                      <c:pt idx="19">
                        <c:v>9.3937473044363031</c:v>
                      </c:pt>
                      <c:pt idx="20">
                        <c:v>9.3937473044363031</c:v>
                      </c:pt>
                      <c:pt idx="21">
                        <c:v>9.3937473044363031</c:v>
                      </c:pt>
                      <c:pt idx="22">
                        <c:v>9.3937473044363031</c:v>
                      </c:pt>
                      <c:pt idx="23">
                        <c:v>9.3937473044363031</c:v>
                      </c:pt>
                      <c:pt idx="24">
                        <c:v>9.3937473044363031</c:v>
                      </c:pt>
                      <c:pt idx="25">
                        <c:v>9.3937473044363031</c:v>
                      </c:pt>
                      <c:pt idx="26">
                        <c:v>9.3937473044363031</c:v>
                      </c:pt>
                      <c:pt idx="27">
                        <c:v>9.3937473044363031</c:v>
                      </c:pt>
                      <c:pt idx="28">
                        <c:v>9.3937473044363031</c:v>
                      </c:pt>
                      <c:pt idx="29">
                        <c:v>9.3937473044363031</c:v>
                      </c:pt>
                      <c:pt idx="30">
                        <c:v>9.3937473044363031</c:v>
                      </c:pt>
                      <c:pt idx="31">
                        <c:v>9.3937473044363031</c:v>
                      </c:pt>
                      <c:pt idx="32">
                        <c:v>9.3937473044363031</c:v>
                      </c:pt>
                      <c:pt idx="33">
                        <c:v>9.3937473044363031</c:v>
                      </c:pt>
                      <c:pt idx="34">
                        <c:v>9.3937473044363031</c:v>
                      </c:pt>
                      <c:pt idx="35">
                        <c:v>9.3937473044363031</c:v>
                      </c:pt>
                      <c:pt idx="36">
                        <c:v>9.3937473044363031</c:v>
                      </c:pt>
                      <c:pt idx="37">
                        <c:v>9.3937473044363031</c:v>
                      </c:pt>
                      <c:pt idx="38">
                        <c:v>9.3937473044363031</c:v>
                      </c:pt>
                      <c:pt idx="39">
                        <c:v>9.3937473044363031</c:v>
                      </c:pt>
                      <c:pt idx="40">
                        <c:v>9.3937473044363031</c:v>
                      </c:pt>
                      <c:pt idx="41">
                        <c:v>9.3937473044363031</c:v>
                      </c:pt>
                      <c:pt idx="42">
                        <c:v>9.3937473044363031</c:v>
                      </c:pt>
                      <c:pt idx="43">
                        <c:v>9.3937473044363031</c:v>
                      </c:pt>
                      <c:pt idx="44">
                        <c:v>9.3937473044363031</c:v>
                      </c:pt>
                      <c:pt idx="45">
                        <c:v>9.3937473044363031</c:v>
                      </c:pt>
                      <c:pt idx="46">
                        <c:v>9.3937473044363031</c:v>
                      </c:pt>
                      <c:pt idx="47">
                        <c:v>9.3937473044363031</c:v>
                      </c:pt>
                      <c:pt idx="48">
                        <c:v>9.3937473044363031</c:v>
                      </c:pt>
                      <c:pt idx="49">
                        <c:v>9.3937473044363031</c:v>
                      </c:pt>
                      <c:pt idx="50">
                        <c:v>9.3937473044363031</c:v>
                      </c:pt>
                      <c:pt idx="51">
                        <c:v>9.3937473044363031</c:v>
                      </c:pt>
                      <c:pt idx="52">
                        <c:v>9.3937473044363031</c:v>
                      </c:pt>
                      <c:pt idx="53">
                        <c:v>9.3937473044363031</c:v>
                      </c:pt>
                      <c:pt idx="54">
                        <c:v>9.3937473044363031</c:v>
                      </c:pt>
                      <c:pt idx="55">
                        <c:v>9.3937473044363031</c:v>
                      </c:pt>
                      <c:pt idx="56">
                        <c:v>9.3937473044363031</c:v>
                      </c:pt>
                      <c:pt idx="57">
                        <c:v>9.3937473044363031</c:v>
                      </c:pt>
                      <c:pt idx="58">
                        <c:v>9.3937473044363031</c:v>
                      </c:pt>
                      <c:pt idx="59">
                        <c:v>9.3937473044363031</c:v>
                      </c:pt>
                      <c:pt idx="60">
                        <c:v>9.3937473044363031</c:v>
                      </c:pt>
                      <c:pt idx="61">
                        <c:v>9.3937473044363031</c:v>
                      </c:pt>
                      <c:pt idx="62">
                        <c:v>9.3937473044363031</c:v>
                      </c:pt>
                      <c:pt idx="63">
                        <c:v>9.3937473044363031</c:v>
                      </c:pt>
                      <c:pt idx="64">
                        <c:v>9.3937473044363031</c:v>
                      </c:pt>
                      <c:pt idx="65">
                        <c:v>9.3937473044363031</c:v>
                      </c:pt>
                      <c:pt idx="66">
                        <c:v>9.3937473044363031</c:v>
                      </c:pt>
                      <c:pt idx="67">
                        <c:v>9.3937473044363031</c:v>
                      </c:pt>
                      <c:pt idx="68">
                        <c:v>9.3937473044363031</c:v>
                      </c:pt>
                      <c:pt idx="69">
                        <c:v>9.3937473044363031</c:v>
                      </c:pt>
                      <c:pt idx="70">
                        <c:v>9.3937473044363031</c:v>
                      </c:pt>
                      <c:pt idx="71">
                        <c:v>9.3937473044363031</c:v>
                      </c:pt>
                      <c:pt idx="72">
                        <c:v>9.3937473044363031</c:v>
                      </c:pt>
                      <c:pt idx="73">
                        <c:v>9.3937473044363031</c:v>
                      </c:pt>
                      <c:pt idx="74">
                        <c:v>9.3937473044363031</c:v>
                      </c:pt>
                      <c:pt idx="75">
                        <c:v>9.3937473044363031</c:v>
                      </c:pt>
                      <c:pt idx="76">
                        <c:v>9.3937473044363031</c:v>
                      </c:pt>
                      <c:pt idx="77">
                        <c:v>9.3937473044363031</c:v>
                      </c:pt>
                      <c:pt idx="78">
                        <c:v>9.3937473044363031</c:v>
                      </c:pt>
                      <c:pt idx="79">
                        <c:v>9.3937473044363031</c:v>
                      </c:pt>
                      <c:pt idx="80">
                        <c:v>9.3937473044363031</c:v>
                      </c:pt>
                      <c:pt idx="81">
                        <c:v>9.3937473044363031</c:v>
                      </c:pt>
                      <c:pt idx="82">
                        <c:v>9.3937473044363031</c:v>
                      </c:pt>
                      <c:pt idx="83">
                        <c:v>9.3937473044363031</c:v>
                      </c:pt>
                      <c:pt idx="84">
                        <c:v>9.3937473044363031</c:v>
                      </c:pt>
                      <c:pt idx="85">
                        <c:v>9.3937473044363031</c:v>
                      </c:pt>
                      <c:pt idx="86">
                        <c:v>9.3937473044363031</c:v>
                      </c:pt>
                      <c:pt idx="87">
                        <c:v>9.3937473044363031</c:v>
                      </c:pt>
                      <c:pt idx="88">
                        <c:v>9.3937473044363031</c:v>
                      </c:pt>
                      <c:pt idx="89">
                        <c:v>9.3937473044363031</c:v>
                      </c:pt>
                      <c:pt idx="90">
                        <c:v>9.3937473044363031</c:v>
                      </c:pt>
                      <c:pt idx="91">
                        <c:v>9.3937473044363031</c:v>
                      </c:pt>
                      <c:pt idx="92">
                        <c:v>9.3937473044363031</c:v>
                      </c:pt>
                      <c:pt idx="93">
                        <c:v>9.3937473044363031</c:v>
                      </c:pt>
                      <c:pt idx="94">
                        <c:v>9.3937473044363031</c:v>
                      </c:pt>
                      <c:pt idx="95">
                        <c:v>9.3937473044363031</c:v>
                      </c:pt>
                      <c:pt idx="96">
                        <c:v>9.3937473044363031</c:v>
                      </c:pt>
                      <c:pt idx="97">
                        <c:v>9.3937473044363031</c:v>
                      </c:pt>
                      <c:pt idx="98">
                        <c:v>9.3937473044363031</c:v>
                      </c:pt>
                      <c:pt idx="99">
                        <c:v>9.3937473044363031</c:v>
                      </c:pt>
                      <c:pt idx="100">
                        <c:v>9.3937473044363031</c:v>
                      </c:pt>
                      <c:pt idx="101">
                        <c:v>9.3937473044363031</c:v>
                      </c:pt>
                      <c:pt idx="102">
                        <c:v>9.3937473044363031</c:v>
                      </c:pt>
                      <c:pt idx="103">
                        <c:v>9.3937473044363031</c:v>
                      </c:pt>
                      <c:pt idx="104">
                        <c:v>9.3937473044363031</c:v>
                      </c:pt>
                      <c:pt idx="105">
                        <c:v>9.3937473044363031</c:v>
                      </c:pt>
                      <c:pt idx="106">
                        <c:v>9.3937473044363031</c:v>
                      </c:pt>
                      <c:pt idx="107">
                        <c:v>9.3937473044363031</c:v>
                      </c:pt>
                      <c:pt idx="108">
                        <c:v>9.3937473044363031</c:v>
                      </c:pt>
                      <c:pt idx="109">
                        <c:v>9.3937473044363031</c:v>
                      </c:pt>
                      <c:pt idx="110">
                        <c:v>9.3937473044363031</c:v>
                      </c:pt>
                      <c:pt idx="111">
                        <c:v>9.3937473044363031</c:v>
                      </c:pt>
                      <c:pt idx="112">
                        <c:v>9.3937473044363031</c:v>
                      </c:pt>
                      <c:pt idx="113">
                        <c:v>9.3937473044363031</c:v>
                      </c:pt>
                      <c:pt idx="114">
                        <c:v>9.3937473044363031</c:v>
                      </c:pt>
                      <c:pt idx="115">
                        <c:v>9.3937473044363031</c:v>
                      </c:pt>
                      <c:pt idx="116">
                        <c:v>9.3937473044363031</c:v>
                      </c:pt>
                      <c:pt idx="117">
                        <c:v>9.3937473044363031</c:v>
                      </c:pt>
                      <c:pt idx="118">
                        <c:v>9.3937473044363031</c:v>
                      </c:pt>
                      <c:pt idx="119">
                        <c:v>9.3937473044363031</c:v>
                      </c:pt>
                      <c:pt idx="120">
                        <c:v>9.3937473044363031</c:v>
                      </c:pt>
                      <c:pt idx="121">
                        <c:v>9.3937473044363031</c:v>
                      </c:pt>
                      <c:pt idx="122">
                        <c:v>9.3937473044363031</c:v>
                      </c:pt>
                      <c:pt idx="123">
                        <c:v>9.3937473044363031</c:v>
                      </c:pt>
                      <c:pt idx="124">
                        <c:v>9.3937473044363031</c:v>
                      </c:pt>
                      <c:pt idx="125">
                        <c:v>9.3937473044363031</c:v>
                      </c:pt>
                      <c:pt idx="126">
                        <c:v>9.3937473044363031</c:v>
                      </c:pt>
                      <c:pt idx="127">
                        <c:v>9.3937473044363031</c:v>
                      </c:pt>
                      <c:pt idx="128">
                        <c:v>9.3937473044363031</c:v>
                      </c:pt>
                      <c:pt idx="129">
                        <c:v>9.3937473044363031</c:v>
                      </c:pt>
                      <c:pt idx="130">
                        <c:v>9.3937473044363031</c:v>
                      </c:pt>
                      <c:pt idx="131">
                        <c:v>9.3937473044363031</c:v>
                      </c:pt>
                      <c:pt idx="132">
                        <c:v>9.3937473044363031</c:v>
                      </c:pt>
                      <c:pt idx="133">
                        <c:v>9.3937473044363031</c:v>
                      </c:pt>
                      <c:pt idx="134">
                        <c:v>9.3937473044363031</c:v>
                      </c:pt>
                      <c:pt idx="135">
                        <c:v>9.3937473044363031</c:v>
                      </c:pt>
                      <c:pt idx="136">
                        <c:v>9.3937473044363031</c:v>
                      </c:pt>
                      <c:pt idx="137">
                        <c:v>9.3937473044363031</c:v>
                      </c:pt>
                      <c:pt idx="138">
                        <c:v>9.3937473044363031</c:v>
                      </c:pt>
                      <c:pt idx="139">
                        <c:v>9.3937473044363031</c:v>
                      </c:pt>
                      <c:pt idx="140">
                        <c:v>9.3937473044363031</c:v>
                      </c:pt>
                      <c:pt idx="141">
                        <c:v>9.3937473044363031</c:v>
                      </c:pt>
                      <c:pt idx="142">
                        <c:v>9.3937473044363031</c:v>
                      </c:pt>
                      <c:pt idx="143">
                        <c:v>9.3937473044363031</c:v>
                      </c:pt>
                      <c:pt idx="144">
                        <c:v>9.3937473044363031</c:v>
                      </c:pt>
                      <c:pt idx="145">
                        <c:v>9.3937473044363031</c:v>
                      </c:pt>
                      <c:pt idx="146">
                        <c:v>9.3937473044363031</c:v>
                      </c:pt>
                      <c:pt idx="147">
                        <c:v>9.3937473044363031</c:v>
                      </c:pt>
                      <c:pt idx="148">
                        <c:v>9.3937473044363031</c:v>
                      </c:pt>
                      <c:pt idx="149">
                        <c:v>9.3937473044363031</c:v>
                      </c:pt>
                      <c:pt idx="150">
                        <c:v>9.3937473044363031</c:v>
                      </c:pt>
                      <c:pt idx="151">
                        <c:v>9.3937473044363031</c:v>
                      </c:pt>
                      <c:pt idx="152">
                        <c:v>9.3937473044363031</c:v>
                      </c:pt>
                      <c:pt idx="153">
                        <c:v>9.3937473044363031</c:v>
                      </c:pt>
                      <c:pt idx="154">
                        <c:v>9.3937473044363031</c:v>
                      </c:pt>
                      <c:pt idx="155">
                        <c:v>9.3937473044363031</c:v>
                      </c:pt>
                      <c:pt idx="156">
                        <c:v>9.3937473044363031</c:v>
                      </c:pt>
                      <c:pt idx="157">
                        <c:v>9.3937473044363031</c:v>
                      </c:pt>
                      <c:pt idx="158">
                        <c:v>9.3937473044363031</c:v>
                      </c:pt>
                      <c:pt idx="159">
                        <c:v>9.3937473044363031</c:v>
                      </c:pt>
                      <c:pt idx="160">
                        <c:v>9.3937473044363031</c:v>
                      </c:pt>
                      <c:pt idx="161">
                        <c:v>9.3937473044363031</c:v>
                      </c:pt>
                      <c:pt idx="162">
                        <c:v>9.3937473044363031</c:v>
                      </c:pt>
                      <c:pt idx="163">
                        <c:v>9.3937473044363031</c:v>
                      </c:pt>
                      <c:pt idx="164">
                        <c:v>9.3937473044363031</c:v>
                      </c:pt>
                      <c:pt idx="165">
                        <c:v>9.3937473044363031</c:v>
                      </c:pt>
                      <c:pt idx="166">
                        <c:v>9.3937473044363031</c:v>
                      </c:pt>
                      <c:pt idx="167">
                        <c:v>9.3937473044363031</c:v>
                      </c:pt>
                      <c:pt idx="168">
                        <c:v>9.3937473044363031</c:v>
                      </c:pt>
                      <c:pt idx="169">
                        <c:v>9.3937473044363031</c:v>
                      </c:pt>
                      <c:pt idx="170">
                        <c:v>9.3937473044363031</c:v>
                      </c:pt>
                      <c:pt idx="171">
                        <c:v>9.3937473044363031</c:v>
                      </c:pt>
                      <c:pt idx="172">
                        <c:v>9.3937473044363031</c:v>
                      </c:pt>
                      <c:pt idx="173">
                        <c:v>9.3937473044363031</c:v>
                      </c:pt>
                      <c:pt idx="174">
                        <c:v>9.3937473044363031</c:v>
                      </c:pt>
                      <c:pt idx="175">
                        <c:v>9.3937473044363031</c:v>
                      </c:pt>
                      <c:pt idx="176">
                        <c:v>9.3937473044363031</c:v>
                      </c:pt>
                      <c:pt idx="177">
                        <c:v>9.3937473044363031</c:v>
                      </c:pt>
                      <c:pt idx="178">
                        <c:v>9.3937473044363031</c:v>
                      </c:pt>
                      <c:pt idx="179">
                        <c:v>9.3937473044363031</c:v>
                      </c:pt>
                      <c:pt idx="180">
                        <c:v>9.3937473044363031</c:v>
                      </c:pt>
                      <c:pt idx="181">
                        <c:v>9.3937473044363031</c:v>
                      </c:pt>
                      <c:pt idx="182">
                        <c:v>9.3937473044363031</c:v>
                      </c:pt>
                      <c:pt idx="183">
                        <c:v>9.3937473044363031</c:v>
                      </c:pt>
                      <c:pt idx="184">
                        <c:v>9.3937473044363031</c:v>
                      </c:pt>
                      <c:pt idx="185">
                        <c:v>9.3937473044363031</c:v>
                      </c:pt>
                      <c:pt idx="186">
                        <c:v>9.3937473044363031</c:v>
                      </c:pt>
                      <c:pt idx="187">
                        <c:v>9.3937473044363031</c:v>
                      </c:pt>
                      <c:pt idx="188">
                        <c:v>9.3937473044363031</c:v>
                      </c:pt>
                      <c:pt idx="189">
                        <c:v>9.3937473044363031</c:v>
                      </c:pt>
                      <c:pt idx="190">
                        <c:v>9.3937473044363031</c:v>
                      </c:pt>
                      <c:pt idx="191">
                        <c:v>9.3937473044363031</c:v>
                      </c:pt>
                      <c:pt idx="192">
                        <c:v>9.3937473044363031</c:v>
                      </c:pt>
                      <c:pt idx="193">
                        <c:v>9.3937473044363031</c:v>
                      </c:pt>
                      <c:pt idx="194">
                        <c:v>9.3937473044363031</c:v>
                      </c:pt>
                      <c:pt idx="195">
                        <c:v>9.3937473044363031</c:v>
                      </c:pt>
                      <c:pt idx="196">
                        <c:v>9.3937473044363031</c:v>
                      </c:pt>
                      <c:pt idx="197">
                        <c:v>9.3937473044363031</c:v>
                      </c:pt>
                      <c:pt idx="198">
                        <c:v>9.3937473044363031</c:v>
                      </c:pt>
                      <c:pt idx="199">
                        <c:v>9.3937473044363031</c:v>
                      </c:pt>
                      <c:pt idx="200">
                        <c:v>9.3937473044363031</c:v>
                      </c:pt>
                      <c:pt idx="201">
                        <c:v>9.3937473044363031</c:v>
                      </c:pt>
                      <c:pt idx="202">
                        <c:v>9.3937473044363031</c:v>
                      </c:pt>
                      <c:pt idx="203">
                        <c:v>9.3937473044363031</c:v>
                      </c:pt>
                      <c:pt idx="204">
                        <c:v>9.3937473044363031</c:v>
                      </c:pt>
                      <c:pt idx="205">
                        <c:v>9.3937473044363031</c:v>
                      </c:pt>
                      <c:pt idx="206">
                        <c:v>9.3937473044363031</c:v>
                      </c:pt>
                      <c:pt idx="207">
                        <c:v>9.3937473044363031</c:v>
                      </c:pt>
                      <c:pt idx="208">
                        <c:v>9.3937473044363031</c:v>
                      </c:pt>
                      <c:pt idx="209">
                        <c:v>9.3937473044363031</c:v>
                      </c:pt>
                      <c:pt idx="210">
                        <c:v>9.3937473044363031</c:v>
                      </c:pt>
                      <c:pt idx="211">
                        <c:v>9.3937473044363031</c:v>
                      </c:pt>
                      <c:pt idx="212">
                        <c:v>9.3937473044363031</c:v>
                      </c:pt>
                      <c:pt idx="213">
                        <c:v>9.3937473044363031</c:v>
                      </c:pt>
                      <c:pt idx="214">
                        <c:v>9.3937473044363031</c:v>
                      </c:pt>
                      <c:pt idx="215">
                        <c:v>9.3937473044363031</c:v>
                      </c:pt>
                      <c:pt idx="216">
                        <c:v>9.3937473044363031</c:v>
                      </c:pt>
                      <c:pt idx="217">
                        <c:v>9.3937473044363031</c:v>
                      </c:pt>
                      <c:pt idx="218">
                        <c:v>9.3937473044363031</c:v>
                      </c:pt>
                      <c:pt idx="219">
                        <c:v>9.3937473044363031</c:v>
                      </c:pt>
                      <c:pt idx="220">
                        <c:v>9.3937473044363031</c:v>
                      </c:pt>
                      <c:pt idx="221">
                        <c:v>9.3937473044363031</c:v>
                      </c:pt>
                      <c:pt idx="222">
                        <c:v>9.3937473044363031</c:v>
                      </c:pt>
                      <c:pt idx="223">
                        <c:v>9.3937473044363031</c:v>
                      </c:pt>
                      <c:pt idx="224">
                        <c:v>9.3937473044363031</c:v>
                      </c:pt>
                      <c:pt idx="225">
                        <c:v>9.3937473044363031</c:v>
                      </c:pt>
                      <c:pt idx="226">
                        <c:v>9.3937473044363031</c:v>
                      </c:pt>
                      <c:pt idx="227">
                        <c:v>9.3937473044363031</c:v>
                      </c:pt>
                      <c:pt idx="228">
                        <c:v>9.3937473044363031</c:v>
                      </c:pt>
                      <c:pt idx="229">
                        <c:v>9.3937473044363031</c:v>
                      </c:pt>
                      <c:pt idx="230">
                        <c:v>9.3937473044363031</c:v>
                      </c:pt>
                      <c:pt idx="231">
                        <c:v>9.3937473044363031</c:v>
                      </c:pt>
                      <c:pt idx="232">
                        <c:v>9.3937473044363031</c:v>
                      </c:pt>
                      <c:pt idx="233">
                        <c:v>9.3937473044363031</c:v>
                      </c:pt>
                      <c:pt idx="234">
                        <c:v>9.3937473044363031</c:v>
                      </c:pt>
                      <c:pt idx="235">
                        <c:v>9.3937473044363031</c:v>
                      </c:pt>
                      <c:pt idx="236">
                        <c:v>9.3937473044363031</c:v>
                      </c:pt>
                      <c:pt idx="237">
                        <c:v>9.3937473044363031</c:v>
                      </c:pt>
                      <c:pt idx="238">
                        <c:v>9.3937473044363031</c:v>
                      </c:pt>
                      <c:pt idx="239">
                        <c:v>9.3937473044363031</c:v>
                      </c:pt>
                      <c:pt idx="240">
                        <c:v>9.3937473044363031</c:v>
                      </c:pt>
                      <c:pt idx="241">
                        <c:v>9.3937473044363031</c:v>
                      </c:pt>
                      <c:pt idx="242">
                        <c:v>9.3937473044363031</c:v>
                      </c:pt>
                      <c:pt idx="243">
                        <c:v>9.3937473044363031</c:v>
                      </c:pt>
                      <c:pt idx="244">
                        <c:v>9.3937473044363031</c:v>
                      </c:pt>
                      <c:pt idx="245">
                        <c:v>9.3937473044363031</c:v>
                      </c:pt>
                      <c:pt idx="246">
                        <c:v>9.3937473044363031</c:v>
                      </c:pt>
                      <c:pt idx="247">
                        <c:v>9.3937473044363031</c:v>
                      </c:pt>
                      <c:pt idx="248">
                        <c:v>9.3937473044363031</c:v>
                      </c:pt>
                      <c:pt idx="249">
                        <c:v>9.3937473044363031</c:v>
                      </c:pt>
                      <c:pt idx="250">
                        <c:v>9.3937473044363031</c:v>
                      </c:pt>
                      <c:pt idx="251">
                        <c:v>9.3937473044363031</c:v>
                      </c:pt>
                      <c:pt idx="252">
                        <c:v>9.3937473044363031</c:v>
                      </c:pt>
                      <c:pt idx="253">
                        <c:v>9.3937473044363031</c:v>
                      </c:pt>
                      <c:pt idx="254">
                        <c:v>9.3937473044363031</c:v>
                      </c:pt>
                      <c:pt idx="255">
                        <c:v>9.3937473044363031</c:v>
                      </c:pt>
                      <c:pt idx="256">
                        <c:v>9.3937473044363031</c:v>
                      </c:pt>
                      <c:pt idx="257">
                        <c:v>9.3937473044363031</c:v>
                      </c:pt>
                      <c:pt idx="258">
                        <c:v>9.3937473044363031</c:v>
                      </c:pt>
                      <c:pt idx="259">
                        <c:v>9.3937473044363031</c:v>
                      </c:pt>
                      <c:pt idx="260">
                        <c:v>9.3937473044363031</c:v>
                      </c:pt>
                      <c:pt idx="261">
                        <c:v>9.3937473044363031</c:v>
                      </c:pt>
                      <c:pt idx="262">
                        <c:v>9.3937473044363031</c:v>
                      </c:pt>
                      <c:pt idx="263">
                        <c:v>9.3937473044363031</c:v>
                      </c:pt>
                      <c:pt idx="264">
                        <c:v>9.3937473044363031</c:v>
                      </c:pt>
                      <c:pt idx="265">
                        <c:v>9.3937473044363031</c:v>
                      </c:pt>
                      <c:pt idx="266">
                        <c:v>9.3937473044363031</c:v>
                      </c:pt>
                      <c:pt idx="267">
                        <c:v>9.3937473044363031</c:v>
                      </c:pt>
                      <c:pt idx="268">
                        <c:v>9.3937473044363031</c:v>
                      </c:pt>
                      <c:pt idx="269">
                        <c:v>9.3937473044363031</c:v>
                      </c:pt>
                      <c:pt idx="270">
                        <c:v>9.3937473044363031</c:v>
                      </c:pt>
                      <c:pt idx="271">
                        <c:v>9.3937473044363031</c:v>
                      </c:pt>
                      <c:pt idx="272">
                        <c:v>9.3937473044363031</c:v>
                      </c:pt>
                      <c:pt idx="273">
                        <c:v>9.3937473044363031</c:v>
                      </c:pt>
                      <c:pt idx="274">
                        <c:v>9.3937473044363031</c:v>
                      </c:pt>
                      <c:pt idx="275">
                        <c:v>9.3937473044363031</c:v>
                      </c:pt>
                      <c:pt idx="276">
                        <c:v>9.3937473044363031</c:v>
                      </c:pt>
                      <c:pt idx="277">
                        <c:v>9.3937473044363031</c:v>
                      </c:pt>
                      <c:pt idx="278">
                        <c:v>9.3937473044363031</c:v>
                      </c:pt>
                      <c:pt idx="279">
                        <c:v>9.3937473044363031</c:v>
                      </c:pt>
                      <c:pt idx="280">
                        <c:v>9.3937473044363031</c:v>
                      </c:pt>
                      <c:pt idx="281">
                        <c:v>9.3937473044363031</c:v>
                      </c:pt>
                      <c:pt idx="282">
                        <c:v>9.3937473044363031</c:v>
                      </c:pt>
                      <c:pt idx="283">
                        <c:v>9.3937473044363031</c:v>
                      </c:pt>
                      <c:pt idx="284">
                        <c:v>9.3937473044363031</c:v>
                      </c:pt>
                      <c:pt idx="285">
                        <c:v>9.3937473044363031</c:v>
                      </c:pt>
                      <c:pt idx="286">
                        <c:v>9.3937473044363031</c:v>
                      </c:pt>
                      <c:pt idx="287">
                        <c:v>9.3937473044363031</c:v>
                      </c:pt>
                      <c:pt idx="288">
                        <c:v>9.3937473044363031</c:v>
                      </c:pt>
                      <c:pt idx="289">
                        <c:v>9.3937473044363031</c:v>
                      </c:pt>
                      <c:pt idx="290">
                        <c:v>9.3937473044363031</c:v>
                      </c:pt>
                      <c:pt idx="291">
                        <c:v>9.3937473044363031</c:v>
                      </c:pt>
                      <c:pt idx="292">
                        <c:v>9.3937473044363031</c:v>
                      </c:pt>
                      <c:pt idx="293">
                        <c:v>9.3937473044363031</c:v>
                      </c:pt>
                      <c:pt idx="294">
                        <c:v>9.3937473044363031</c:v>
                      </c:pt>
                      <c:pt idx="295">
                        <c:v>9.3937473044363031</c:v>
                      </c:pt>
                      <c:pt idx="296">
                        <c:v>9.3937473044363031</c:v>
                      </c:pt>
                      <c:pt idx="297">
                        <c:v>9.3937473044363031</c:v>
                      </c:pt>
                      <c:pt idx="298">
                        <c:v>9.3937473044363031</c:v>
                      </c:pt>
                      <c:pt idx="299">
                        <c:v>9.3937473044363031</c:v>
                      </c:pt>
                      <c:pt idx="300">
                        <c:v>9.3937473044363031</c:v>
                      </c:pt>
                      <c:pt idx="301">
                        <c:v>9.3937473044363031</c:v>
                      </c:pt>
                      <c:pt idx="302">
                        <c:v>9.3937473044363031</c:v>
                      </c:pt>
                      <c:pt idx="303">
                        <c:v>9.3937473044363031</c:v>
                      </c:pt>
                      <c:pt idx="304">
                        <c:v>9.3937473044363031</c:v>
                      </c:pt>
                      <c:pt idx="305">
                        <c:v>9.3937473044363031</c:v>
                      </c:pt>
                      <c:pt idx="306">
                        <c:v>9.3937473044363031</c:v>
                      </c:pt>
                      <c:pt idx="307">
                        <c:v>9.3937473044363031</c:v>
                      </c:pt>
                      <c:pt idx="308">
                        <c:v>9.3937473044363031</c:v>
                      </c:pt>
                      <c:pt idx="309">
                        <c:v>9.3937473044363031</c:v>
                      </c:pt>
                      <c:pt idx="310">
                        <c:v>9.3937473044363031</c:v>
                      </c:pt>
                      <c:pt idx="311">
                        <c:v>9.3937473044363031</c:v>
                      </c:pt>
                      <c:pt idx="312">
                        <c:v>9.3937473044363031</c:v>
                      </c:pt>
                      <c:pt idx="313">
                        <c:v>9.3937473044363031</c:v>
                      </c:pt>
                      <c:pt idx="314">
                        <c:v>9.3937473044363031</c:v>
                      </c:pt>
                      <c:pt idx="315">
                        <c:v>9.3937473044363031</c:v>
                      </c:pt>
                      <c:pt idx="316">
                        <c:v>9.3937473044363031</c:v>
                      </c:pt>
                      <c:pt idx="317">
                        <c:v>9.3937473044363031</c:v>
                      </c:pt>
                      <c:pt idx="318">
                        <c:v>9.3937473044363031</c:v>
                      </c:pt>
                      <c:pt idx="319">
                        <c:v>9.3937473044363031</c:v>
                      </c:pt>
                      <c:pt idx="320">
                        <c:v>9.3937473044363031</c:v>
                      </c:pt>
                      <c:pt idx="321">
                        <c:v>9.3937473044363031</c:v>
                      </c:pt>
                      <c:pt idx="322">
                        <c:v>9.3937473044363031</c:v>
                      </c:pt>
                      <c:pt idx="323">
                        <c:v>9.3937473044363031</c:v>
                      </c:pt>
                      <c:pt idx="324">
                        <c:v>9.3937473044363031</c:v>
                      </c:pt>
                      <c:pt idx="325">
                        <c:v>9.3937473044363031</c:v>
                      </c:pt>
                      <c:pt idx="326">
                        <c:v>9.3937473044363031</c:v>
                      </c:pt>
                      <c:pt idx="327">
                        <c:v>9.3937473044363031</c:v>
                      </c:pt>
                      <c:pt idx="328">
                        <c:v>9.3937473044363031</c:v>
                      </c:pt>
                      <c:pt idx="329">
                        <c:v>9.3937473044363031</c:v>
                      </c:pt>
                      <c:pt idx="330">
                        <c:v>9.3937473044363031</c:v>
                      </c:pt>
                      <c:pt idx="331">
                        <c:v>9.3937473044363031</c:v>
                      </c:pt>
                      <c:pt idx="332">
                        <c:v>9.3937473044363031</c:v>
                      </c:pt>
                      <c:pt idx="333">
                        <c:v>9.3937473044363031</c:v>
                      </c:pt>
                      <c:pt idx="334">
                        <c:v>9.3937473044363031</c:v>
                      </c:pt>
                      <c:pt idx="335">
                        <c:v>9.3937473044363031</c:v>
                      </c:pt>
                      <c:pt idx="336">
                        <c:v>9.3937473044363031</c:v>
                      </c:pt>
                      <c:pt idx="337">
                        <c:v>9.3937473044363031</c:v>
                      </c:pt>
                      <c:pt idx="338">
                        <c:v>9.3937473044363031</c:v>
                      </c:pt>
                      <c:pt idx="339">
                        <c:v>9.3937473044363031</c:v>
                      </c:pt>
                      <c:pt idx="340">
                        <c:v>9.3937473044363031</c:v>
                      </c:pt>
                      <c:pt idx="341">
                        <c:v>9.3937473044363031</c:v>
                      </c:pt>
                      <c:pt idx="342">
                        <c:v>9.3937473044363031</c:v>
                      </c:pt>
                      <c:pt idx="343">
                        <c:v>9.3937473044363031</c:v>
                      </c:pt>
                      <c:pt idx="344">
                        <c:v>9.3937473044363031</c:v>
                      </c:pt>
                      <c:pt idx="345">
                        <c:v>9.3937473044363031</c:v>
                      </c:pt>
                      <c:pt idx="346">
                        <c:v>9.3937473044363031</c:v>
                      </c:pt>
                      <c:pt idx="347">
                        <c:v>9.3937473044363031</c:v>
                      </c:pt>
                      <c:pt idx="348">
                        <c:v>9.3937473044363031</c:v>
                      </c:pt>
                      <c:pt idx="349">
                        <c:v>9.3937473044363031</c:v>
                      </c:pt>
                      <c:pt idx="350">
                        <c:v>9.3937473044363031</c:v>
                      </c:pt>
                      <c:pt idx="351">
                        <c:v>9.3937473044363031</c:v>
                      </c:pt>
                      <c:pt idx="352">
                        <c:v>9.3937473044363031</c:v>
                      </c:pt>
                      <c:pt idx="353">
                        <c:v>9.3937473044363031</c:v>
                      </c:pt>
                      <c:pt idx="354">
                        <c:v>9.3937473044363031</c:v>
                      </c:pt>
                      <c:pt idx="355">
                        <c:v>9.3937473044363031</c:v>
                      </c:pt>
                      <c:pt idx="356">
                        <c:v>9.3937473044363031</c:v>
                      </c:pt>
                      <c:pt idx="357">
                        <c:v>9.3937473044363031</c:v>
                      </c:pt>
                      <c:pt idx="358">
                        <c:v>9.3937473044363031</c:v>
                      </c:pt>
                      <c:pt idx="359">
                        <c:v>9.3937473044363031</c:v>
                      </c:pt>
                      <c:pt idx="360">
                        <c:v>9.3937473044363031</c:v>
                      </c:pt>
                      <c:pt idx="361">
                        <c:v>9.3937473044363031</c:v>
                      </c:pt>
                      <c:pt idx="362">
                        <c:v>9.3937473044363031</c:v>
                      </c:pt>
                      <c:pt idx="363">
                        <c:v>9.3937473044363031</c:v>
                      </c:pt>
                      <c:pt idx="364">
                        <c:v>9.3937473044363031</c:v>
                      </c:pt>
                      <c:pt idx="365">
                        <c:v>9.3937473044363031</c:v>
                      </c:pt>
                      <c:pt idx="366">
                        <c:v>9.3937473044363031</c:v>
                      </c:pt>
                      <c:pt idx="367">
                        <c:v>9.3937473044363031</c:v>
                      </c:pt>
                      <c:pt idx="368">
                        <c:v>9.3937473044363031</c:v>
                      </c:pt>
                      <c:pt idx="369">
                        <c:v>9.3937473044363031</c:v>
                      </c:pt>
                      <c:pt idx="370">
                        <c:v>9.3937473044363031</c:v>
                      </c:pt>
                      <c:pt idx="371">
                        <c:v>9.3937473044363031</c:v>
                      </c:pt>
                      <c:pt idx="372">
                        <c:v>9.3937473044363031</c:v>
                      </c:pt>
                      <c:pt idx="373">
                        <c:v>9.3937473044363031</c:v>
                      </c:pt>
                      <c:pt idx="374">
                        <c:v>9.3937473044363031</c:v>
                      </c:pt>
                      <c:pt idx="375">
                        <c:v>9.3937473044363031</c:v>
                      </c:pt>
                      <c:pt idx="376">
                        <c:v>9.3937473044363031</c:v>
                      </c:pt>
                      <c:pt idx="377">
                        <c:v>9.3937473044363031</c:v>
                      </c:pt>
                      <c:pt idx="378">
                        <c:v>9.3937473044363031</c:v>
                      </c:pt>
                      <c:pt idx="379">
                        <c:v>9.3937473044363031</c:v>
                      </c:pt>
                      <c:pt idx="380">
                        <c:v>9.3937473044363031</c:v>
                      </c:pt>
                      <c:pt idx="381">
                        <c:v>9.3937473044363031</c:v>
                      </c:pt>
                      <c:pt idx="382">
                        <c:v>9.3937473044363031</c:v>
                      </c:pt>
                      <c:pt idx="383">
                        <c:v>9.3937473044363031</c:v>
                      </c:pt>
                      <c:pt idx="384">
                        <c:v>9.3937473044363031</c:v>
                      </c:pt>
                      <c:pt idx="385">
                        <c:v>9.3937473044363031</c:v>
                      </c:pt>
                      <c:pt idx="386">
                        <c:v>9.3937473044363031</c:v>
                      </c:pt>
                      <c:pt idx="387">
                        <c:v>9.3937473044363031</c:v>
                      </c:pt>
                      <c:pt idx="388">
                        <c:v>9.3937473044363031</c:v>
                      </c:pt>
                      <c:pt idx="389">
                        <c:v>9.3937473044363031</c:v>
                      </c:pt>
                      <c:pt idx="390">
                        <c:v>9.3937473044363031</c:v>
                      </c:pt>
                      <c:pt idx="391">
                        <c:v>9.3937473044363031</c:v>
                      </c:pt>
                      <c:pt idx="392">
                        <c:v>9.3937473044363031</c:v>
                      </c:pt>
                      <c:pt idx="393">
                        <c:v>9.3937473044363031</c:v>
                      </c:pt>
                      <c:pt idx="394">
                        <c:v>9.3937473044363031</c:v>
                      </c:pt>
                      <c:pt idx="395">
                        <c:v>9.3937473044363031</c:v>
                      </c:pt>
                      <c:pt idx="396">
                        <c:v>9.3937473044363031</c:v>
                      </c:pt>
                      <c:pt idx="397">
                        <c:v>9.3937473044363031</c:v>
                      </c:pt>
                      <c:pt idx="398">
                        <c:v>9.3937473044363031</c:v>
                      </c:pt>
                      <c:pt idx="399">
                        <c:v>9.3937473044363031</c:v>
                      </c:pt>
                      <c:pt idx="400">
                        <c:v>9.3937473044363031</c:v>
                      </c:pt>
                      <c:pt idx="401">
                        <c:v>9.3937473044363031</c:v>
                      </c:pt>
                      <c:pt idx="402">
                        <c:v>9.3937473044363031</c:v>
                      </c:pt>
                      <c:pt idx="403">
                        <c:v>9.3937473044363031</c:v>
                      </c:pt>
                      <c:pt idx="404">
                        <c:v>9.3937473044363031</c:v>
                      </c:pt>
                      <c:pt idx="405">
                        <c:v>9.3937473044363031</c:v>
                      </c:pt>
                      <c:pt idx="406">
                        <c:v>9.3937473044363031</c:v>
                      </c:pt>
                      <c:pt idx="407">
                        <c:v>9.3937473044363031</c:v>
                      </c:pt>
                      <c:pt idx="408">
                        <c:v>9.3937473044363031</c:v>
                      </c:pt>
                      <c:pt idx="409">
                        <c:v>9.3937473044363031</c:v>
                      </c:pt>
                      <c:pt idx="410">
                        <c:v>9.3937473044363031</c:v>
                      </c:pt>
                      <c:pt idx="411">
                        <c:v>9.3937473044363031</c:v>
                      </c:pt>
                      <c:pt idx="412">
                        <c:v>9.3937473044363031</c:v>
                      </c:pt>
                      <c:pt idx="413">
                        <c:v>9.3937473044363031</c:v>
                      </c:pt>
                      <c:pt idx="414">
                        <c:v>9.3937473044363031</c:v>
                      </c:pt>
                      <c:pt idx="415">
                        <c:v>9.3937473044363031</c:v>
                      </c:pt>
                      <c:pt idx="416">
                        <c:v>9.3937473044363031</c:v>
                      </c:pt>
                      <c:pt idx="417">
                        <c:v>9.3937473044363031</c:v>
                      </c:pt>
                      <c:pt idx="418">
                        <c:v>9.3937473044363031</c:v>
                      </c:pt>
                      <c:pt idx="419">
                        <c:v>9.3937473044363031</c:v>
                      </c:pt>
                      <c:pt idx="420">
                        <c:v>9.3937473044363031</c:v>
                      </c:pt>
                      <c:pt idx="421">
                        <c:v>9.3937473044363031</c:v>
                      </c:pt>
                      <c:pt idx="422">
                        <c:v>9.3937473044363031</c:v>
                      </c:pt>
                      <c:pt idx="423">
                        <c:v>9.3937473044363031</c:v>
                      </c:pt>
                      <c:pt idx="424">
                        <c:v>9.3937473044363031</c:v>
                      </c:pt>
                      <c:pt idx="425">
                        <c:v>9.3937473044363031</c:v>
                      </c:pt>
                      <c:pt idx="426">
                        <c:v>9.3937473044363031</c:v>
                      </c:pt>
                      <c:pt idx="427">
                        <c:v>9.3937473044363031</c:v>
                      </c:pt>
                      <c:pt idx="428">
                        <c:v>9.3937473044363031</c:v>
                      </c:pt>
                      <c:pt idx="429">
                        <c:v>9.3937473044363031</c:v>
                      </c:pt>
                      <c:pt idx="430">
                        <c:v>9.3937473044363031</c:v>
                      </c:pt>
                      <c:pt idx="431">
                        <c:v>9.3937473044363031</c:v>
                      </c:pt>
                      <c:pt idx="432">
                        <c:v>9.3937473044363031</c:v>
                      </c:pt>
                      <c:pt idx="433">
                        <c:v>9.3937473044363031</c:v>
                      </c:pt>
                      <c:pt idx="434">
                        <c:v>9.3937473044363031</c:v>
                      </c:pt>
                      <c:pt idx="435">
                        <c:v>9.3937473044363031</c:v>
                      </c:pt>
                      <c:pt idx="436">
                        <c:v>9.3937473044363031</c:v>
                      </c:pt>
                      <c:pt idx="437">
                        <c:v>9.3937473044363031</c:v>
                      </c:pt>
                      <c:pt idx="438">
                        <c:v>9.3937473044363031</c:v>
                      </c:pt>
                      <c:pt idx="439">
                        <c:v>9.3937473044363031</c:v>
                      </c:pt>
                      <c:pt idx="440">
                        <c:v>9.3937473044363031</c:v>
                      </c:pt>
                      <c:pt idx="441">
                        <c:v>9.3937473044363031</c:v>
                      </c:pt>
                      <c:pt idx="442">
                        <c:v>9.3937473044363031</c:v>
                      </c:pt>
                      <c:pt idx="443">
                        <c:v>9.3937473044363031</c:v>
                      </c:pt>
                      <c:pt idx="444">
                        <c:v>9.3937473044363031</c:v>
                      </c:pt>
                      <c:pt idx="445">
                        <c:v>9.3937473044363031</c:v>
                      </c:pt>
                      <c:pt idx="446">
                        <c:v>9.3937473044363031</c:v>
                      </c:pt>
                      <c:pt idx="447">
                        <c:v>9.3937473044363031</c:v>
                      </c:pt>
                      <c:pt idx="448">
                        <c:v>9.3937473044363031</c:v>
                      </c:pt>
                      <c:pt idx="449">
                        <c:v>9.3937473044363031</c:v>
                      </c:pt>
                      <c:pt idx="450">
                        <c:v>9.3937473044363031</c:v>
                      </c:pt>
                      <c:pt idx="451">
                        <c:v>9.3937473044363031</c:v>
                      </c:pt>
                      <c:pt idx="452">
                        <c:v>9.3937473044363031</c:v>
                      </c:pt>
                      <c:pt idx="453">
                        <c:v>9.3937473044363031</c:v>
                      </c:pt>
                      <c:pt idx="454">
                        <c:v>9.3937473044363031</c:v>
                      </c:pt>
                      <c:pt idx="455">
                        <c:v>9.3937473044363031</c:v>
                      </c:pt>
                      <c:pt idx="456">
                        <c:v>9.3937473044363031</c:v>
                      </c:pt>
                      <c:pt idx="457">
                        <c:v>9.3937473044363031</c:v>
                      </c:pt>
                      <c:pt idx="458">
                        <c:v>9.3937473044363031</c:v>
                      </c:pt>
                      <c:pt idx="459">
                        <c:v>9.3937473044363031</c:v>
                      </c:pt>
                      <c:pt idx="460">
                        <c:v>9.3937473044363031</c:v>
                      </c:pt>
                      <c:pt idx="461">
                        <c:v>9.3937473044363031</c:v>
                      </c:pt>
                      <c:pt idx="462">
                        <c:v>9.3937473044363031</c:v>
                      </c:pt>
                      <c:pt idx="463">
                        <c:v>9.3937473044363031</c:v>
                      </c:pt>
                      <c:pt idx="464">
                        <c:v>9.3937473044363031</c:v>
                      </c:pt>
                      <c:pt idx="465">
                        <c:v>9.3937473044363031</c:v>
                      </c:pt>
                      <c:pt idx="466">
                        <c:v>9.3937473044363031</c:v>
                      </c:pt>
                      <c:pt idx="467">
                        <c:v>9.3937473044363031</c:v>
                      </c:pt>
                      <c:pt idx="468">
                        <c:v>9.3937473044363031</c:v>
                      </c:pt>
                      <c:pt idx="469">
                        <c:v>9.3937473044363031</c:v>
                      </c:pt>
                      <c:pt idx="470">
                        <c:v>9.3937473044363031</c:v>
                      </c:pt>
                      <c:pt idx="471">
                        <c:v>9.3937473044363031</c:v>
                      </c:pt>
                      <c:pt idx="472">
                        <c:v>9.3937473044363031</c:v>
                      </c:pt>
                      <c:pt idx="473">
                        <c:v>9.3937473044363031</c:v>
                      </c:pt>
                      <c:pt idx="474">
                        <c:v>9.3937473044363031</c:v>
                      </c:pt>
                      <c:pt idx="475">
                        <c:v>9.3937473044363031</c:v>
                      </c:pt>
                      <c:pt idx="476">
                        <c:v>9.3937473044363031</c:v>
                      </c:pt>
                      <c:pt idx="477">
                        <c:v>9.3937473044363031</c:v>
                      </c:pt>
                      <c:pt idx="478">
                        <c:v>9.3937473044363031</c:v>
                      </c:pt>
                      <c:pt idx="479">
                        <c:v>9.3937473044363031</c:v>
                      </c:pt>
                      <c:pt idx="480">
                        <c:v>9.3937473044363031</c:v>
                      </c:pt>
                      <c:pt idx="481">
                        <c:v>9.3937473044363031</c:v>
                      </c:pt>
                      <c:pt idx="482">
                        <c:v>9.3937473044363031</c:v>
                      </c:pt>
                      <c:pt idx="483">
                        <c:v>9.3937473044363031</c:v>
                      </c:pt>
                      <c:pt idx="484">
                        <c:v>9.3937473044363031</c:v>
                      </c:pt>
                      <c:pt idx="485">
                        <c:v>9.3937473044363031</c:v>
                      </c:pt>
                      <c:pt idx="486">
                        <c:v>9.3937473044363031</c:v>
                      </c:pt>
                      <c:pt idx="487">
                        <c:v>9.3937473044363031</c:v>
                      </c:pt>
                      <c:pt idx="488">
                        <c:v>9.3937473044363031</c:v>
                      </c:pt>
                      <c:pt idx="489">
                        <c:v>9.3937473044363031</c:v>
                      </c:pt>
                      <c:pt idx="490">
                        <c:v>9.3937473044363031</c:v>
                      </c:pt>
                      <c:pt idx="491">
                        <c:v>9.3937473044363031</c:v>
                      </c:pt>
                      <c:pt idx="492">
                        <c:v>9.3937473044363031</c:v>
                      </c:pt>
                      <c:pt idx="493">
                        <c:v>9.3937473044363031</c:v>
                      </c:pt>
                      <c:pt idx="494">
                        <c:v>9.3937473044363031</c:v>
                      </c:pt>
                      <c:pt idx="495">
                        <c:v>9.3937473044363031</c:v>
                      </c:pt>
                      <c:pt idx="496">
                        <c:v>9.3937473044363031</c:v>
                      </c:pt>
                      <c:pt idx="497">
                        <c:v>9.3937473044363031</c:v>
                      </c:pt>
                      <c:pt idx="498">
                        <c:v>9.3937473044363031</c:v>
                      </c:pt>
                      <c:pt idx="499">
                        <c:v>9.3937473044363031</c:v>
                      </c:pt>
                      <c:pt idx="500">
                        <c:v>9.3937473044363031</c:v>
                      </c:pt>
                      <c:pt idx="501">
                        <c:v>9.3937473044363031</c:v>
                      </c:pt>
                      <c:pt idx="502">
                        <c:v>9.3937473044363031</c:v>
                      </c:pt>
                      <c:pt idx="503">
                        <c:v>9.3937473044363031</c:v>
                      </c:pt>
                      <c:pt idx="504">
                        <c:v>9.3937473044363031</c:v>
                      </c:pt>
                      <c:pt idx="505">
                        <c:v>9.3937473044363031</c:v>
                      </c:pt>
                      <c:pt idx="506">
                        <c:v>9.3937473044363031</c:v>
                      </c:pt>
                      <c:pt idx="507">
                        <c:v>9.3937473044363031</c:v>
                      </c:pt>
                      <c:pt idx="508">
                        <c:v>9.3937473044363031</c:v>
                      </c:pt>
                      <c:pt idx="509">
                        <c:v>9.3937473044363031</c:v>
                      </c:pt>
                      <c:pt idx="510">
                        <c:v>9.3937473044363031</c:v>
                      </c:pt>
                      <c:pt idx="511">
                        <c:v>9.3937473044363031</c:v>
                      </c:pt>
                      <c:pt idx="512">
                        <c:v>9.3937473044363031</c:v>
                      </c:pt>
                      <c:pt idx="513">
                        <c:v>9.3937473044363031</c:v>
                      </c:pt>
                      <c:pt idx="514">
                        <c:v>9.3937473044363031</c:v>
                      </c:pt>
                      <c:pt idx="515">
                        <c:v>9.3937473044363031</c:v>
                      </c:pt>
                      <c:pt idx="516">
                        <c:v>9.3937473044363031</c:v>
                      </c:pt>
                      <c:pt idx="517">
                        <c:v>9.3937473044363031</c:v>
                      </c:pt>
                      <c:pt idx="518">
                        <c:v>9.3937473044363031</c:v>
                      </c:pt>
                      <c:pt idx="519">
                        <c:v>9.3937473044363031</c:v>
                      </c:pt>
                      <c:pt idx="520">
                        <c:v>9.3937473044363031</c:v>
                      </c:pt>
                      <c:pt idx="521">
                        <c:v>9.3937473044363031</c:v>
                      </c:pt>
                      <c:pt idx="522">
                        <c:v>9.3937473044363031</c:v>
                      </c:pt>
                      <c:pt idx="523">
                        <c:v>9.3937473044363031</c:v>
                      </c:pt>
                      <c:pt idx="524">
                        <c:v>9.3937473044363031</c:v>
                      </c:pt>
                      <c:pt idx="525">
                        <c:v>9.3937473044363031</c:v>
                      </c:pt>
                      <c:pt idx="526">
                        <c:v>9.3937473044363031</c:v>
                      </c:pt>
                      <c:pt idx="527">
                        <c:v>9.3937473044363031</c:v>
                      </c:pt>
                      <c:pt idx="528">
                        <c:v>9.3937473044363031</c:v>
                      </c:pt>
                      <c:pt idx="529">
                        <c:v>9.3937473044363031</c:v>
                      </c:pt>
                      <c:pt idx="530">
                        <c:v>9.3937473044363031</c:v>
                      </c:pt>
                      <c:pt idx="531">
                        <c:v>9.3937473044363031</c:v>
                      </c:pt>
                      <c:pt idx="532">
                        <c:v>9.3937473044363031</c:v>
                      </c:pt>
                      <c:pt idx="533">
                        <c:v>9.3937473044363031</c:v>
                      </c:pt>
                      <c:pt idx="534">
                        <c:v>9.3937473044363031</c:v>
                      </c:pt>
                      <c:pt idx="535">
                        <c:v>9.3937473044363031</c:v>
                      </c:pt>
                      <c:pt idx="536">
                        <c:v>9.3937473044363031</c:v>
                      </c:pt>
                      <c:pt idx="537">
                        <c:v>9.3937473044363031</c:v>
                      </c:pt>
                      <c:pt idx="538">
                        <c:v>9.3937473044363031</c:v>
                      </c:pt>
                      <c:pt idx="539">
                        <c:v>9.3937473044363031</c:v>
                      </c:pt>
                      <c:pt idx="540">
                        <c:v>9.3937473044363031</c:v>
                      </c:pt>
                      <c:pt idx="541">
                        <c:v>9.3937473044363031</c:v>
                      </c:pt>
                      <c:pt idx="542">
                        <c:v>9.3937473044363031</c:v>
                      </c:pt>
                      <c:pt idx="543">
                        <c:v>9.3937473044363031</c:v>
                      </c:pt>
                      <c:pt idx="544">
                        <c:v>9.3937473044363031</c:v>
                      </c:pt>
                      <c:pt idx="545">
                        <c:v>9.3937473044363031</c:v>
                      </c:pt>
                      <c:pt idx="546">
                        <c:v>9.3937473044363031</c:v>
                      </c:pt>
                      <c:pt idx="547">
                        <c:v>9.3937473044363031</c:v>
                      </c:pt>
                      <c:pt idx="548">
                        <c:v>9.3937473044363031</c:v>
                      </c:pt>
                      <c:pt idx="549">
                        <c:v>9.3937473044363031</c:v>
                      </c:pt>
                      <c:pt idx="550">
                        <c:v>9.3937473044363031</c:v>
                      </c:pt>
                      <c:pt idx="551">
                        <c:v>9.3937473044363031</c:v>
                      </c:pt>
                      <c:pt idx="552">
                        <c:v>9.3937473044363031</c:v>
                      </c:pt>
                      <c:pt idx="553">
                        <c:v>9.3937473044363031</c:v>
                      </c:pt>
                      <c:pt idx="554">
                        <c:v>9.3937473044363031</c:v>
                      </c:pt>
                      <c:pt idx="555">
                        <c:v>9.3937473044363031</c:v>
                      </c:pt>
                      <c:pt idx="556">
                        <c:v>9.3937473044363031</c:v>
                      </c:pt>
                      <c:pt idx="557">
                        <c:v>9.3937473044363031</c:v>
                      </c:pt>
                      <c:pt idx="558">
                        <c:v>9.3937473044363031</c:v>
                      </c:pt>
                      <c:pt idx="559">
                        <c:v>9.3937473044363031</c:v>
                      </c:pt>
                      <c:pt idx="560">
                        <c:v>9.3937473044363031</c:v>
                      </c:pt>
                      <c:pt idx="561">
                        <c:v>9.3937473044363031</c:v>
                      </c:pt>
                      <c:pt idx="562">
                        <c:v>9.3937473044363031</c:v>
                      </c:pt>
                      <c:pt idx="563">
                        <c:v>9.3937473044363031</c:v>
                      </c:pt>
                      <c:pt idx="564">
                        <c:v>9.3937473044363031</c:v>
                      </c:pt>
                      <c:pt idx="565">
                        <c:v>9.3937473044363031</c:v>
                      </c:pt>
                      <c:pt idx="566">
                        <c:v>9.3937473044363031</c:v>
                      </c:pt>
                      <c:pt idx="567">
                        <c:v>9.3937473044363031</c:v>
                      </c:pt>
                      <c:pt idx="568">
                        <c:v>9.3937473044363031</c:v>
                      </c:pt>
                      <c:pt idx="569">
                        <c:v>9.3937473044363031</c:v>
                      </c:pt>
                      <c:pt idx="570">
                        <c:v>9.3937473044363031</c:v>
                      </c:pt>
                      <c:pt idx="571">
                        <c:v>9.3937473044363031</c:v>
                      </c:pt>
                      <c:pt idx="572">
                        <c:v>9.3937473044363031</c:v>
                      </c:pt>
                      <c:pt idx="573">
                        <c:v>9.3937473044363031</c:v>
                      </c:pt>
                      <c:pt idx="574">
                        <c:v>9.3937473044363031</c:v>
                      </c:pt>
                      <c:pt idx="575">
                        <c:v>9.3937473044363031</c:v>
                      </c:pt>
                      <c:pt idx="576">
                        <c:v>9.3937473044363031</c:v>
                      </c:pt>
                      <c:pt idx="577">
                        <c:v>9.3937473044363031</c:v>
                      </c:pt>
                      <c:pt idx="578">
                        <c:v>9.3937473044363031</c:v>
                      </c:pt>
                      <c:pt idx="579">
                        <c:v>9.3937473044363031</c:v>
                      </c:pt>
                      <c:pt idx="580">
                        <c:v>9.3937473044363031</c:v>
                      </c:pt>
                      <c:pt idx="581">
                        <c:v>9.3937473044363031</c:v>
                      </c:pt>
                      <c:pt idx="582">
                        <c:v>9.3937473044363031</c:v>
                      </c:pt>
                      <c:pt idx="583">
                        <c:v>9.3937473044363031</c:v>
                      </c:pt>
                      <c:pt idx="584">
                        <c:v>9.3937473044363031</c:v>
                      </c:pt>
                      <c:pt idx="585">
                        <c:v>9.3937473044363031</c:v>
                      </c:pt>
                      <c:pt idx="586">
                        <c:v>9.3937473044363031</c:v>
                      </c:pt>
                      <c:pt idx="587">
                        <c:v>9.3937473044363031</c:v>
                      </c:pt>
                      <c:pt idx="588">
                        <c:v>9.3937473044363031</c:v>
                      </c:pt>
                      <c:pt idx="589">
                        <c:v>9.3937473044363031</c:v>
                      </c:pt>
                      <c:pt idx="590">
                        <c:v>9.3937473044363031</c:v>
                      </c:pt>
                      <c:pt idx="591">
                        <c:v>9.3937473044363031</c:v>
                      </c:pt>
                      <c:pt idx="592">
                        <c:v>9.3937473044363031</c:v>
                      </c:pt>
                      <c:pt idx="593">
                        <c:v>9.3937473044363031</c:v>
                      </c:pt>
                      <c:pt idx="594">
                        <c:v>9.3937473044363031</c:v>
                      </c:pt>
                      <c:pt idx="595">
                        <c:v>9.3937473044363031</c:v>
                      </c:pt>
                      <c:pt idx="596">
                        <c:v>9.3937473044363031</c:v>
                      </c:pt>
                      <c:pt idx="597">
                        <c:v>9.3937473044363031</c:v>
                      </c:pt>
                      <c:pt idx="598">
                        <c:v>9.3937473044363031</c:v>
                      </c:pt>
                      <c:pt idx="599">
                        <c:v>9.3937473044363031</c:v>
                      </c:pt>
                      <c:pt idx="600">
                        <c:v>9.3937473044363031</c:v>
                      </c:pt>
                      <c:pt idx="601">
                        <c:v>9.3937473044363031</c:v>
                      </c:pt>
                      <c:pt idx="602">
                        <c:v>9.3937473044363031</c:v>
                      </c:pt>
                      <c:pt idx="603">
                        <c:v>9.3937473044363031</c:v>
                      </c:pt>
                      <c:pt idx="604">
                        <c:v>9.3937473044363031</c:v>
                      </c:pt>
                      <c:pt idx="605">
                        <c:v>9.3937473044363031</c:v>
                      </c:pt>
                      <c:pt idx="606">
                        <c:v>9.3937473044363031</c:v>
                      </c:pt>
                      <c:pt idx="607">
                        <c:v>9.3937473044363031</c:v>
                      </c:pt>
                      <c:pt idx="608">
                        <c:v>9.3937473044363031</c:v>
                      </c:pt>
                      <c:pt idx="609">
                        <c:v>9.3937473044363031</c:v>
                      </c:pt>
                      <c:pt idx="610">
                        <c:v>9.3937473044363031</c:v>
                      </c:pt>
                      <c:pt idx="611">
                        <c:v>9.3937473044363031</c:v>
                      </c:pt>
                      <c:pt idx="612">
                        <c:v>9.3937473044363031</c:v>
                      </c:pt>
                      <c:pt idx="613">
                        <c:v>9.3937473044363031</c:v>
                      </c:pt>
                      <c:pt idx="614">
                        <c:v>9.3937473044363031</c:v>
                      </c:pt>
                      <c:pt idx="615">
                        <c:v>9.3937473044363031</c:v>
                      </c:pt>
                      <c:pt idx="616">
                        <c:v>9.3937473044363031</c:v>
                      </c:pt>
                      <c:pt idx="617">
                        <c:v>9.3937473044363031</c:v>
                      </c:pt>
                      <c:pt idx="618">
                        <c:v>9.3937473044363031</c:v>
                      </c:pt>
                      <c:pt idx="619">
                        <c:v>9.3937473044363031</c:v>
                      </c:pt>
                      <c:pt idx="620">
                        <c:v>9.3937473044363031</c:v>
                      </c:pt>
                      <c:pt idx="621">
                        <c:v>9.3937473044363031</c:v>
                      </c:pt>
                      <c:pt idx="622">
                        <c:v>9.3937473044363031</c:v>
                      </c:pt>
                      <c:pt idx="623">
                        <c:v>9.3937473044363031</c:v>
                      </c:pt>
                      <c:pt idx="624">
                        <c:v>9.3937473044363031</c:v>
                      </c:pt>
                      <c:pt idx="625">
                        <c:v>9.3937473044363031</c:v>
                      </c:pt>
                      <c:pt idx="626">
                        <c:v>9.3937473044363031</c:v>
                      </c:pt>
                      <c:pt idx="627">
                        <c:v>9.3937473044363031</c:v>
                      </c:pt>
                      <c:pt idx="628">
                        <c:v>9.3937473044363031</c:v>
                      </c:pt>
                      <c:pt idx="629">
                        <c:v>9.3937473044363031</c:v>
                      </c:pt>
                      <c:pt idx="630">
                        <c:v>9.3937473044363031</c:v>
                      </c:pt>
                      <c:pt idx="631">
                        <c:v>9.3937473044363031</c:v>
                      </c:pt>
                      <c:pt idx="632">
                        <c:v>9.3937473044363031</c:v>
                      </c:pt>
                      <c:pt idx="633">
                        <c:v>9.3937473044363031</c:v>
                      </c:pt>
                      <c:pt idx="634">
                        <c:v>9.3937473044363031</c:v>
                      </c:pt>
                      <c:pt idx="635">
                        <c:v>9.3937473044363031</c:v>
                      </c:pt>
                      <c:pt idx="636">
                        <c:v>9.3937473044363031</c:v>
                      </c:pt>
                      <c:pt idx="637">
                        <c:v>9.3937473044363031</c:v>
                      </c:pt>
                      <c:pt idx="638">
                        <c:v>9.3937473044363031</c:v>
                      </c:pt>
                      <c:pt idx="639">
                        <c:v>9.3937473044363031</c:v>
                      </c:pt>
                      <c:pt idx="640">
                        <c:v>9.3937473044363031</c:v>
                      </c:pt>
                      <c:pt idx="641">
                        <c:v>9.3937473044363031</c:v>
                      </c:pt>
                      <c:pt idx="642">
                        <c:v>9.3937473044363031</c:v>
                      </c:pt>
                      <c:pt idx="643">
                        <c:v>9.3937473044363031</c:v>
                      </c:pt>
                      <c:pt idx="644">
                        <c:v>9.3937473044363031</c:v>
                      </c:pt>
                      <c:pt idx="645">
                        <c:v>9.3937473044363031</c:v>
                      </c:pt>
                      <c:pt idx="646">
                        <c:v>9.3937473044363031</c:v>
                      </c:pt>
                      <c:pt idx="647">
                        <c:v>9.3937473044363031</c:v>
                      </c:pt>
                      <c:pt idx="648">
                        <c:v>9.3937473044363031</c:v>
                      </c:pt>
                      <c:pt idx="649">
                        <c:v>9.3937473044363031</c:v>
                      </c:pt>
                      <c:pt idx="650">
                        <c:v>9.3937473044363031</c:v>
                      </c:pt>
                      <c:pt idx="651">
                        <c:v>9.3937473044363031</c:v>
                      </c:pt>
                      <c:pt idx="652">
                        <c:v>9.3937473044363031</c:v>
                      </c:pt>
                      <c:pt idx="653">
                        <c:v>9.3937473044363031</c:v>
                      </c:pt>
                      <c:pt idx="654">
                        <c:v>9.3937473044363031</c:v>
                      </c:pt>
                      <c:pt idx="655">
                        <c:v>9.3937473044363031</c:v>
                      </c:pt>
                      <c:pt idx="656">
                        <c:v>9.3937473044363031</c:v>
                      </c:pt>
                      <c:pt idx="657">
                        <c:v>9.3937473044363031</c:v>
                      </c:pt>
                      <c:pt idx="658">
                        <c:v>9.3937473044363031</c:v>
                      </c:pt>
                      <c:pt idx="659">
                        <c:v>9.3937473044363031</c:v>
                      </c:pt>
                      <c:pt idx="660">
                        <c:v>9.3937473044363031</c:v>
                      </c:pt>
                      <c:pt idx="661">
                        <c:v>9.3937473044363031</c:v>
                      </c:pt>
                      <c:pt idx="662">
                        <c:v>9.3937473044363031</c:v>
                      </c:pt>
                      <c:pt idx="663">
                        <c:v>9.3937473044363031</c:v>
                      </c:pt>
                      <c:pt idx="664">
                        <c:v>9.3937473044363031</c:v>
                      </c:pt>
                      <c:pt idx="665">
                        <c:v>9.3937473044363031</c:v>
                      </c:pt>
                      <c:pt idx="666">
                        <c:v>9.3937473044363031</c:v>
                      </c:pt>
                      <c:pt idx="667">
                        <c:v>9.3937473044363031</c:v>
                      </c:pt>
                      <c:pt idx="668">
                        <c:v>9.3937473044363031</c:v>
                      </c:pt>
                      <c:pt idx="669">
                        <c:v>9.3937473044363031</c:v>
                      </c:pt>
                      <c:pt idx="670">
                        <c:v>9.3937473044363031</c:v>
                      </c:pt>
                      <c:pt idx="671">
                        <c:v>9.3937473044363031</c:v>
                      </c:pt>
                      <c:pt idx="672">
                        <c:v>9.3937473044363031</c:v>
                      </c:pt>
                      <c:pt idx="673">
                        <c:v>9.3937473044363031</c:v>
                      </c:pt>
                      <c:pt idx="674">
                        <c:v>9.3937473044363031</c:v>
                      </c:pt>
                      <c:pt idx="675">
                        <c:v>9.3937473044363031</c:v>
                      </c:pt>
                      <c:pt idx="676">
                        <c:v>9.3937473044363031</c:v>
                      </c:pt>
                      <c:pt idx="677">
                        <c:v>9.3937473044363031</c:v>
                      </c:pt>
                      <c:pt idx="678">
                        <c:v>9.3937473044363031</c:v>
                      </c:pt>
                      <c:pt idx="679">
                        <c:v>9.3937473044363031</c:v>
                      </c:pt>
                      <c:pt idx="680">
                        <c:v>9.3937473044363031</c:v>
                      </c:pt>
                      <c:pt idx="681">
                        <c:v>9.3937473044363031</c:v>
                      </c:pt>
                      <c:pt idx="682">
                        <c:v>9.3937473044363031</c:v>
                      </c:pt>
                      <c:pt idx="683">
                        <c:v>9.3937473044363031</c:v>
                      </c:pt>
                      <c:pt idx="684">
                        <c:v>9.3937473044363031</c:v>
                      </c:pt>
                      <c:pt idx="685">
                        <c:v>9.3937473044363031</c:v>
                      </c:pt>
                      <c:pt idx="686">
                        <c:v>9.3937473044363031</c:v>
                      </c:pt>
                      <c:pt idx="687">
                        <c:v>9.3937473044363031</c:v>
                      </c:pt>
                      <c:pt idx="688">
                        <c:v>9.3937473044363031</c:v>
                      </c:pt>
                      <c:pt idx="689">
                        <c:v>9.3937473044363031</c:v>
                      </c:pt>
                      <c:pt idx="690">
                        <c:v>9.3937473044363031</c:v>
                      </c:pt>
                      <c:pt idx="691">
                        <c:v>9.3937473044363031</c:v>
                      </c:pt>
                      <c:pt idx="692">
                        <c:v>9.3937473044363031</c:v>
                      </c:pt>
                      <c:pt idx="693">
                        <c:v>9.3937473044363031</c:v>
                      </c:pt>
                      <c:pt idx="694">
                        <c:v>9.3937473044363031</c:v>
                      </c:pt>
                      <c:pt idx="695">
                        <c:v>9.3937473044363031</c:v>
                      </c:pt>
                      <c:pt idx="696">
                        <c:v>9.3937473044363031</c:v>
                      </c:pt>
                      <c:pt idx="697">
                        <c:v>9.3937473044363031</c:v>
                      </c:pt>
                      <c:pt idx="698">
                        <c:v>9.3937473044363031</c:v>
                      </c:pt>
                      <c:pt idx="699">
                        <c:v>9.3937473044363031</c:v>
                      </c:pt>
                      <c:pt idx="700">
                        <c:v>9.3937473044363031</c:v>
                      </c:pt>
                      <c:pt idx="701">
                        <c:v>9.3937473044363031</c:v>
                      </c:pt>
                      <c:pt idx="702">
                        <c:v>9.3937473044363031</c:v>
                      </c:pt>
                      <c:pt idx="703">
                        <c:v>9.3937473044363031</c:v>
                      </c:pt>
                      <c:pt idx="704">
                        <c:v>9.3937473044363031</c:v>
                      </c:pt>
                      <c:pt idx="705">
                        <c:v>9.3937473044363031</c:v>
                      </c:pt>
                      <c:pt idx="706">
                        <c:v>9.3937473044363031</c:v>
                      </c:pt>
                      <c:pt idx="707">
                        <c:v>9.3937473044363031</c:v>
                      </c:pt>
                      <c:pt idx="708">
                        <c:v>9.3937473044363031</c:v>
                      </c:pt>
                      <c:pt idx="709">
                        <c:v>9.3937473044363031</c:v>
                      </c:pt>
                      <c:pt idx="710">
                        <c:v>9.3937473044363031</c:v>
                      </c:pt>
                      <c:pt idx="711">
                        <c:v>9.3937473044363031</c:v>
                      </c:pt>
                      <c:pt idx="712">
                        <c:v>9.3937473044363031</c:v>
                      </c:pt>
                      <c:pt idx="713">
                        <c:v>9.3937473044363031</c:v>
                      </c:pt>
                      <c:pt idx="714">
                        <c:v>9.3937473044363031</c:v>
                      </c:pt>
                      <c:pt idx="715">
                        <c:v>9.3937473044363031</c:v>
                      </c:pt>
                      <c:pt idx="716">
                        <c:v>9.3937473044363031</c:v>
                      </c:pt>
                      <c:pt idx="717">
                        <c:v>9.3937473044363031</c:v>
                      </c:pt>
                      <c:pt idx="718">
                        <c:v>9.3937473044363031</c:v>
                      </c:pt>
                      <c:pt idx="719">
                        <c:v>9.3937473044363031</c:v>
                      </c:pt>
                      <c:pt idx="720">
                        <c:v>9.3937473044363031</c:v>
                      </c:pt>
                      <c:pt idx="721">
                        <c:v>9.3937473044363031</c:v>
                      </c:pt>
                      <c:pt idx="722">
                        <c:v>9.3937473044363031</c:v>
                      </c:pt>
                      <c:pt idx="723">
                        <c:v>9.3937473044363031</c:v>
                      </c:pt>
                      <c:pt idx="724">
                        <c:v>9.3937473044363031</c:v>
                      </c:pt>
                      <c:pt idx="725">
                        <c:v>9.3937473044363031</c:v>
                      </c:pt>
                      <c:pt idx="726">
                        <c:v>9.3937473044363031</c:v>
                      </c:pt>
                      <c:pt idx="727">
                        <c:v>9.3937473044363031</c:v>
                      </c:pt>
                      <c:pt idx="728">
                        <c:v>9.3937473044363031</c:v>
                      </c:pt>
                      <c:pt idx="729">
                        <c:v>9.3937473044363031</c:v>
                      </c:pt>
                      <c:pt idx="730">
                        <c:v>9.3937473044363031</c:v>
                      </c:pt>
                      <c:pt idx="731">
                        <c:v>9.3937473044363031</c:v>
                      </c:pt>
                      <c:pt idx="732">
                        <c:v>9.3937473044363031</c:v>
                      </c:pt>
                      <c:pt idx="733">
                        <c:v>9.3937473044363031</c:v>
                      </c:pt>
                      <c:pt idx="734">
                        <c:v>9.3937473044363031</c:v>
                      </c:pt>
                      <c:pt idx="735">
                        <c:v>9.3937473044363031</c:v>
                      </c:pt>
                      <c:pt idx="736">
                        <c:v>9.3937473044363031</c:v>
                      </c:pt>
                      <c:pt idx="737">
                        <c:v>9.3937473044363031</c:v>
                      </c:pt>
                      <c:pt idx="738">
                        <c:v>9.3937473044363031</c:v>
                      </c:pt>
                      <c:pt idx="739">
                        <c:v>9.3937473044363031</c:v>
                      </c:pt>
                      <c:pt idx="740">
                        <c:v>9.3937473044363031</c:v>
                      </c:pt>
                      <c:pt idx="741">
                        <c:v>9.3937473044363031</c:v>
                      </c:pt>
                      <c:pt idx="742">
                        <c:v>9.3937473044363031</c:v>
                      </c:pt>
                      <c:pt idx="743">
                        <c:v>9.3937473044363031</c:v>
                      </c:pt>
                      <c:pt idx="744">
                        <c:v>9.3937473044363031</c:v>
                      </c:pt>
                      <c:pt idx="745">
                        <c:v>9.3937473044363031</c:v>
                      </c:pt>
                      <c:pt idx="746">
                        <c:v>9.3937473044363031</c:v>
                      </c:pt>
                      <c:pt idx="747">
                        <c:v>9.3937473044363031</c:v>
                      </c:pt>
                      <c:pt idx="748">
                        <c:v>9.3937473044363031</c:v>
                      </c:pt>
                      <c:pt idx="749">
                        <c:v>9.3937473044363031</c:v>
                      </c:pt>
                      <c:pt idx="750">
                        <c:v>9.3937473044363031</c:v>
                      </c:pt>
                      <c:pt idx="751">
                        <c:v>9.3937473044363031</c:v>
                      </c:pt>
                      <c:pt idx="752">
                        <c:v>9.3937473044363031</c:v>
                      </c:pt>
                      <c:pt idx="753">
                        <c:v>9.3937473044363031</c:v>
                      </c:pt>
                      <c:pt idx="754">
                        <c:v>9.3937473044363031</c:v>
                      </c:pt>
                      <c:pt idx="755">
                        <c:v>9.3937473044363031</c:v>
                      </c:pt>
                      <c:pt idx="756">
                        <c:v>9.3937473044363031</c:v>
                      </c:pt>
                      <c:pt idx="757">
                        <c:v>9.3937473044363031</c:v>
                      </c:pt>
                      <c:pt idx="758">
                        <c:v>9.3937473044363031</c:v>
                      </c:pt>
                      <c:pt idx="759">
                        <c:v>9.3937473044363031</c:v>
                      </c:pt>
                      <c:pt idx="760">
                        <c:v>9.3937473044363031</c:v>
                      </c:pt>
                      <c:pt idx="761">
                        <c:v>9.3937473044363031</c:v>
                      </c:pt>
                      <c:pt idx="762">
                        <c:v>9.3937473044363031</c:v>
                      </c:pt>
                      <c:pt idx="763">
                        <c:v>9.3937473044363031</c:v>
                      </c:pt>
                      <c:pt idx="764">
                        <c:v>9.3937473044363031</c:v>
                      </c:pt>
                      <c:pt idx="765">
                        <c:v>9.3937473044363031</c:v>
                      </c:pt>
                      <c:pt idx="766">
                        <c:v>9.3937473044363031</c:v>
                      </c:pt>
                      <c:pt idx="767">
                        <c:v>9.3937473044363031</c:v>
                      </c:pt>
                      <c:pt idx="768">
                        <c:v>9.3937473044363031</c:v>
                      </c:pt>
                      <c:pt idx="769">
                        <c:v>9.3937473044363031</c:v>
                      </c:pt>
                      <c:pt idx="770">
                        <c:v>9.3937473044363031</c:v>
                      </c:pt>
                      <c:pt idx="771">
                        <c:v>9.3937473044363031</c:v>
                      </c:pt>
                      <c:pt idx="772">
                        <c:v>9.3937473044363031</c:v>
                      </c:pt>
                      <c:pt idx="773">
                        <c:v>9.3937473044363031</c:v>
                      </c:pt>
                      <c:pt idx="774">
                        <c:v>9.3937473044363031</c:v>
                      </c:pt>
                      <c:pt idx="775">
                        <c:v>9.3937473044363031</c:v>
                      </c:pt>
                      <c:pt idx="776">
                        <c:v>9.3937473044363031</c:v>
                      </c:pt>
                      <c:pt idx="777">
                        <c:v>9.3937473044363031</c:v>
                      </c:pt>
                      <c:pt idx="778">
                        <c:v>9.3937473044363031</c:v>
                      </c:pt>
                      <c:pt idx="779">
                        <c:v>9.3937473044363031</c:v>
                      </c:pt>
                      <c:pt idx="780">
                        <c:v>9.3937473044363031</c:v>
                      </c:pt>
                      <c:pt idx="781">
                        <c:v>9.3937473044363031</c:v>
                      </c:pt>
                      <c:pt idx="782">
                        <c:v>9.3937473044363031</c:v>
                      </c:pt>
                      <c:pt idx="783">
                        <c:v>9.3937473044363031</c:v>
                      </c:pt>
                      <c:pt idx="784">
                        <c:v>9.3937473044363031</c:v>
                      </c:pt>
                      <c:pt idx="785">
                        <c:v>9.3937473044363031</c:v>
                      </c:pt>
                      <c:pt idx="786">
                        <c:v>9.3937473044363031</c:v>
                      </c:pt>
                      <c:pt idx="787">
                        <c:v>9.3937473044363031</c:v>
                      </c:pt>
                      <c:pt idx="788">
                        <c:v>9.3937473044363031</c:v>
                      </c:pt>
                      <c:pt idx="789">
                        <c:v>9.3937473044363031</c:v>
                      </c:pt>
                      <c:pt idx="790">
                        <c:v>9.3937473044363031</c:v>
                      </c:pt>
                      <c:pt idx="791">
                        <c:v>9.3937473044363031</c:v>
                      </c:pt>
                      <c:pt idx="792">
                        <c:v>9.3937473044363031</c:v>
                      </c:pt>
                      <c:pt idx="793">
                        <c:v>9.3937473044363031</c:v>
                      </c:pt>
                      <c:pt idx="794">
                        <c:v>9.3937473044363031</c:v>
                      </c:pt>
                      <c:pt idx="795">
                        <c:v>9.3937473044363031</c:v>
                      </c:pt>
                      <c:pt idx="796">
                        <c:v>9.3937473044363031</c:v>
                      </c:pt>
                      <c:pt idx="797">
                        <c:v>9.3937473044363031</c:v>
                      </c:pt>
                      <c:pt idx="798">
                        <c:v>9.3937473044363031</c:v>
                      </c:pt>
                      <c:pt idx="799">
                        <c:v>9.3937473044363031</c:v>
                      </c:pt>
                      <c:pt idx="800">
                        <c:v>9.3937473044363031</c:v>
                      </c:pt>
                      <c:pt idx="801">
                        <c:v>9.3937473044363031</c:v>
                      </c:pt>
                      <c:pt idx="802">
                        <c:v>9.3937473044363031</c:v>
                      </c:pt>
                      <c:pt idx="803">
                        <c:v>9.3937473044363031</c:v>
                      </c:pt>
                      <c:pt idx="804">
                        <c:v>9.3937473044363031</c:v>
                      </c:pt>
                      <c:pt idx="805">
                        <c:v>9.3937473044363031</c:v>
                      </c:pt>
                      <c:pt idx="806">
                        <c:v>9.3937473044363031</c:v>
                      </c:pt>
                      <c:pt idx="807">
                        <c:v>9.3937473044363031</c:v>
                      </c:pt>
                      <c:pt idx="808">
                        <c:v>9.3937473044363031</c:v>
                      </c:pt>
                      <c:pt idx="809">
                        <c:v>9.3937473044363031</c:v>
                      </c:pt>
                      <c:pt idx="810">
                        <c:v>9.3937473044363031</c:v>
                      </c:pt>
                      <c:pt idx="811">
                        <c:v>9.3937473044363031</c:v>
                      </c:pt>
                      <c:pt idx="812">
                        <c:v>9.3937473044363031</c:v>
                      </c:pt>
                      <c:pt idx="813">
                        <c:v>9.3937473044363031</c:v>
                      </c:pt>
                      <c:pt idx="814">
                        <c:v>9.3937473044363031</c:v>
                      </c:pt>
                      <c:pt idx="815">
                        <c:v>9.3937473044363031</c:v>
                      </c:pt>
                      <c:pt idx="816">
                        <c:v>9.3937473044363031</c:v>
                      </c:pt>
                      <c:pt idx="817">
                        <c:v>9.3937473044363031</c:v>
                      </c:pt>
                      <c:pt idx="818">
                        <c:v>9.3937473044363031</c:v>
                      </c:pt>
                      <c:pt idx="819">
                        <c:v>9.3937473044363031</c:v>
                      </c:pt>
                      <c:pt idx="820">
                        <c:v>9.3937473044363031</c:v>
                      </c:pt>
                      <c:pt idx="821">
                        <c:v>9.3937473044363031</c:v>
                      </c:pt>
                      <c:pt idx="822">
                        <c:v>9.3937473044363031</c:v>
                      </c:pt>
                      <c:pt idx="823">
                        <c:v>9.3937473044363031</c:v>
                      </c:pt>
                      <c:pt idx="824">
                        <c:v>9.3937473044363031</c:v>
                      </c:pt>
                      <c:pt idx="825">
                        <c:v>9.3937473044363031</c:v>
                      </c:pt>
                      <c:pt idx="826">
                        <c:v>9.3937473044363031</c:v>
                      </c:pt>
                      <c:pt idx="827">
                        <c:v>9.3937473044363031</c:v>
                      </c:pt>
                      <c:pt idx="828">
                        <c:v>9.3937473044363031</c:v>
                      </c:pt>
                      <c:pt idx="829">
                        <c:v>9.3937473044363031</c:v>
                      </c:pt>
                      <c:pt idx="830">
                        <c:v>9.3937473044363031</c:v>
                      </c:pt>
                      <c:pt idx="831">
                        <c:v>9.3937473044363031</c:v>
                      </c:pt>
                      <c:pt idx="832">
                        <c:v>9.3937473044363031</c:v>
                      </c:pt>
                      <c:pt idx="833">
                        <c:v>9.3937473044363031</c:v>
                      </c:pt>
                      <c:pt idx="834">
                        <c:v>9.3937473044363031</c:v>
                      </c:pt>
                      <c:pt idx="835">
                        <c:v>9.3937473044363031</c:v>
                      </c:pt>
                      <c:pt idx="836">
                        <c:v>9.3937473044363031</c:v>
                      </c:pt>
                      <c:pt idx="837">
                        <c:v>9.3937473044363031</c:v>
                      </c:pt>
                      <c:pt idx="838">
                        <c:v>9.3937473044363031</c:v>
                      </c:pt>
                      <c:pt idx="839">
                        <c:v>9.3937473044363031</c:v>
                      </c:pt>
                      <c:pt idx="840">
                        <c:v>9.3937473044363031</c:v>
                      </c:pt>
                      <c:pt idx="841">
                        <c:v>9.3937473044363031</c:v>
                      </c:pt>
                      <c:pt idx="842">
                        <c:v>9.3937473044363031</c:v>
                      </c:pt>
                      <c:pt idx="843">
                        <c:v>9.3937473044363031</c:v>
                      </c:pt>
                      <c:pt idx="844">
                        <c:v>9.3937473044363031</c:v>
                      </c:pt>
                      <c:pt idx="845">
                        <c:v>9.3937473044363031</c:v>
                      </c:pt>
                      <c:pt idx="846">
                        <c:v>9.3937473044363031</c:v>
                      </c:pt>
                      <c:pt idx="847">
                        <c:v>9.3937473044363031</c:v>
                      </c:pt>
                      <c:pt idx="848">
                        <c:v>9.3937473044363031</c:v>
                      </c:pt>
                      <c:pt idx="849">
                        <c:v>9.3937473044363031</c:v>
                      </c:pt>
                      <c:pt idx="850">
                        <c:v>9.3937473044363031</c:v>
                      </c:pt>
                      <c:pt idx="851">
                        <c:v>9.3937473044363031</c:v>
                      </c:pt>
                      <c:pt idx="852">
                        <c:v>9.3937473044363031</c:v>
                      </c:pt>
                      <c:pt idx="853">
                        <c:v>9.3937473044363031</c:v>
                      </c:pt>
                      <c:pt idx="854">
                        <c:v>9.3937473044363031</c:v>
                      </c:pt>
                      <c:pt idx="855">
                        <c:v>9.3937473044363031</c:v>
                      </c:pt>
                      <c:pt idx="856">
                        <c:v>9.3937473044363031</c:v>
                      </c:pt>
                      <c:pt idx="857">
                        <c:v>9.3937473044363031</c:v>
                      </c:pt>
                      <c:pt idx="858">
                        <c:v>9.3937473044363031</c:v>
                      </c:pt>
                      <c:pt idx="859">
                        <c:v>9.3937473044363031</c:v>
                      </c:pt>
                      <c:pt idx="860">
                        <c:v>9.3937473044363031</c:v>
                      </c:pt>
                      <c:pt idx="861">
                        <c:v>9.3937473044363031</c:v>
                      </c:pt>
                      <c:pt idx="862">
                        <c:v>9.3937473044363031</c:v>
                      </c:pt>
                      <c:pt idx="863">
                        <c:v>9.3937473044363031</c:v>
                      </c:pt>
                      <c:pt idx="864">
                        <c:v>9.3937473044363031</c:v>
                      </c:pt>
                      <c:pt idx="865">
                        <c:v>9.3937473044363031</c:v>
                      </c:pt>
                      <c:pt idx="866">
                        <c:v>9.3937473044363031</c:v>
                      </c:pt>
                      <c:pt idx="867">
                        <c:v>9.3937473044363031</c:v>
                      </c:pt>
                      <c:pt idx="868">
                        <c:v>9.3937473044363031</c:v>
                      </c:pt>
                      <c:pt idx="869">
                        <c:v>9.3937473044363031</c:v>
                      </c:pt>
                      <c:pt idx="870">
                        <c:v>9.3937473044363031</c:v>
                      </c:pt>
                      <c:pt idx="871">
                        <c:v>9.3937473044363031</c:v>
                      </c:pt>
                      <c:pt idx="872">
                        <c:v>9.3937473044363031</c:v>
                      </c:pt>
                      <c:pt idx="873">
                        <c:v>9.3937473044363031</c:v>
                      </c:pt>
                      <c:pt idx="874">
                        <c:v>9.3937473044363031</c:v>
                      </c:pt>
                      <c:pt idx="875">
                        <c:v>9.3937473044363031</c:v>
                      </c:pt>
                      <c:pt idx="876">
                        <c:v>9.3937473044363031</c:v>
                      </c:pt>
                      <c:pt idx="877">
                        <c:v>9.3937473044363031</c:v>
                      </c:pt>
                      <c:pt idx="878">
                        <c:v>9.3937473044363031</c:v>
                      </c:pt>
                      <c:pt idx="879">
                        <c:v>9.3937473044363031</c:v>
                      </c:pt>
                      <c:pt idx="880">
                        <c:v>9.3937473044363031</c:v>
                      </c:pt>
                      <c:pt idx="881">
                        <c:v>9.3937473044363031</c:v>
                      </c:pt>
                      <c:pt idx="882">
                        <c:v>9.3937473044363031</c:v>
                      </c:pt>
                      <c:pt idx="883">
                        <c:v>9.3937473044363031</c:v>
                      </c:pt>
                      <c:pt idx="884">
                        <c:v>9.3937473044363031</c:v>
                      </c:pt>
                      <c:pt idx="885">
                        <c:v>9.3937473044363031</c:v>
                      </c:pt>
                      <c:pt idx="886">
                        <c:v>9.3937473044363031</c:v>
                      </c:pt>
                      <c:pt idx="887">
                        <c:v>9.3937473044363031</c:v>
                      </c:pt>
                      <c:pt idx="888">
                        <c:v>9.3937473044363031</c:v>
                      </c:pt>
                      <c:pt idx="889">
                        <c:v>9.3937473044363031</c:v>
                      </c:pt>
                      <c:pt idx="890">
                        <c:v>9.3937473044363031</c:v>
                      </c:pt>
                      <c:pt idx="891">
                        <c:v>9.3937473044363031</c:v>
                      </c:pt>
                      <c:pt idx="892">
                        <c:v>9.3937473044363031</c:v>
                      </c:pt>
                      <c:pt idx="893">
                        <c:v>9.3937473044363031</c:v>
                      </c:pt>
                      <c:pt idx="894">
                        <c:v>9.3937473044363031</c:v>
                      </c:pt>
                      <c:pt idx="895">
                        <c:v>9.3937473044363031</c:v>
                      </c:pt>
                      <c:pt idx="896">
                        <c:v>9.3937473044363031</c:v>
                      </c:pt>
                      <c:pt idx="897">
                        <c:v>9.3937473044363031</c:v>
                      </c:pt>
                      <c:pt idx="898">
                        <c:v>9.3937473044363031</c:v>
                      </c:pt>
                      <c:pt idx="899">
                        <c:v>9.3937473044363031</c:v>
                      </c:pt>
                      <c:pt idx="900">
                        <c:v>9.3937473044363031</c:v>
                      </c:pt>
                      <c:pt idx="901">
                        <c:v>9.3937473044363031</c:v>
                      </c:pt>
                      <c:pt idx="902">
                        <c:v>9.3937473044363031</c:v>
                      </c:pt>
                      <c:pt idx="903">
                        <c:v>9.3937473044363031</c:v>
                      </c:pt>
                      <c:pt idx="904">
                        <c:v>9.3937473044363031</c:v>
                      </c:pt>
                      <c:pt idx="905">
                        <c:v>9.3937473044363031</c:v>
                      </c:pt>
                      <c:pt idx="906">
                        <c:v>9.3937473044363031</c:v>
                      </c:pt>
                      <c:pt idx="907">
                        <c:v>9.3937473044363031</c:v>
                      </c:pt>
                      <c:pt idx="908">
                        <c:v>9.3937473044363031</c:v>
                      </c:pt>
                      <c:pt idx="909">
                        <c:v>9.3937473044363031</c:v>
                      </c:pt>
                      <c:pt idx="910">
                        <c:v>9.3937473044363031</c:v>
                      </c:pt>
                      <c:pt idx="911">
                        <c:v>9.3937473044363031</c:v>
                      </c:pt>
                      <c:pt idx="912">
                        <c:v>9.3937473044363031</c:v>
                      </c:pt>
                      <c:pt idx="913">
                        <c:v>9.3937473044363031</c:v>
                      </c:pt>
                      <c:pt idx="914">
                        <c:v>9.3937473044363031</c:v>
                      </c:pt>
                      <c:pt idx="915">
                        <c:v>9.3937473044363031</c:v>
                      </c:pt>
                      <c:pt idx="916">
                        <c:v>9.3937473044363031</c:v>
                      </c:pt>
                      <c:pt idx="917">
                        <c:v>9.3937473044363031</c:v>
                      </c:pt>
                      <c:pt idx="918">
                        <c:v>9.3937473044363031</c:v>
                      </c:pt>
                      <c:pt idx="919">
                        <c:v>9.3937473044363031</c:v>
                      </c:pt>
                      <c:pt idx="920">
                        <c:v>9.3937473044363031</c:v>
                      </c:pt>
                      <c:pt idx="921">
                        <c:v>9.3937473044363031</c:v>
                      </c:pt>
                      <c:pt idx="922">
                        <c:v>9.3937473044363031</c:v>
                      </c:pt>
                      <c:pt idx="923">
                        <c:v>9.3937473044363031</c:v>
                      </c:pt>
                      <c:pt idx="924">
                        <c:v>9.3937473044363031</c:v>
                      </c:pt>
                      <c:pt idx="925">
                        <c:v>9.3937473044363031</c:v>
                      </c:pt>
                      <c:pt idx="926">
                        <c:v>9.3937473044363031</c:v>
                      </c:pt>
                      <c:pt idx="927">
                        <c:v>9.3937473044363031</c:v>
                      </c:pt>
                      <c:pt idx="928">
                        <c:v>9.3937473044363031</c:v>
                      </c:pt>
                      <c:pt idx="929">
                        <c:v>9.3937473044363031</c:v>
                      </c:pt>
                      <c:pt idx="930">
                        <c:v>9.3937473044363031</c:v>
                      </c:pt>
                      <c:pt idx="931">
                        <c:v>9.3937473044363031</c:v>
                      </c:pt>
                      <c:pt idx="932">
                        <c:v>9.3937473044363031</c:v>
                      </c:pt>
                      <c:pt idx="933">
                        <c:v>9.3937473044363031</c:v>
                      </c:pt>
                      <c:pt idx="934">
                        <c:v>9.3937473044363031</c:v>
                      </c:pt>
                      <c:pt idx="935">
                        <c:v>9.3937473044363031</c:v>
                      </c:pt>
                      <c:pt idx="936">
                        <c:v>9.3937473044363031</c:v>
                      </c:pt>
                      <c:pt idx="937">
                        <c:v>9.3937473044363031</c:v>
                      </c:pt>
                      <c:pt idx="938">
                        <c:v>9.3937473044363031</c:v>
                      </c:pt>
                      <c:pt idx="939">
                        <c:v>9.3937473044363031</c:v>
                      </c:pt>
                      <c:pt idx="940">
                        <c:v>9.3937473044363031</c:v>
                      </c:pt>
                      <c:pt idx="941">
                        <c:v>9.3937473044363031</c:v>
                      </c:pt>
                      <c:pt idx="942">
                        <c:v>9.3937473044363031</c:v>
                      </c:pt>
                      <c:pt idx="943">
                        <c:v>9.3937473044363031</c:v>
                      </c:pt>
                      <c:pt idx="944">
                        <c:v>9.3937473044363031</c:v>
                      </c:pt>
                      <c:pt idx="945">
                        <c:v>9.3937473044363031</c:v>
                      </c:pt>
                      <c:pt idx="946">
                        <c:v>9.3937473044363031</c:v>
                      </c:pt>
                      <c:pt idx="947">
                        <c:v>9.3937473044363031</c:v>
                      </c:pt>
                      <c:pt idx="948">
                        <c:v>9.3937473044363031</c:v>
                      </c:pt>
                      <c:pt idx="949">
                        <c:v>9.3937473044363031</c:v>
                      </c:pt>
                      <c:pt idx="950">
                        <c:v>9.3937473044363031</c:v>
                      </c:pt>
                      <c:pt idx="951">
                        <c:v>9.3937473044363031</c:v>
                      </c:pt>
                      <c:pt idx="952">
                        <c:v>9.3937473044363031</c:v>
                      </c:pt>
                      <c:pt idx="953">
                        <c:v>9.3937473044363031</c:v>
                      </c:pt>
                      <c:pt idx="954">
                        <c:v>9.3937473044363031</c:v>
                      </c:pt>
                      <c:pt idx="955">
                        <c:v>9.3937473044363031</c:v>
                      </c:pt>
                      <c:pt idx="956">
                        <c:v>9.3937473044363031</c:v>
                      </c:pt>
                      <c:pt idx="957">
                        <c:v>9.3937473044363031</c:v>
                      </c:pt>
                      <c:pt idx="958">
                        <c:v>9.3937473044363031</c:v>
                      </c:pt>
                      <c:pt idx="959">
                        <c:v>9.3937473044363031</c:v>
                      </c:pt>
                      <c:pt idx="960">
                        <c:v>9.3937473044363031</c:v>
                      </c:pt>
                      <c:pt idx="961">
                        <c:v>9.3937473044363031</c:v>
                      </c:pt>
                      <c:pt idx="962">
                        <c:v>9.3937473044363031</c:v>
                      </c:pt>
                      <c:pt idx="963">
                        <c:v>9.3937473044363031</c:v>
                      </c:pt>
                      <c:pt idx="964">
                        <c:v>9.3937473044363031</c:v>
                      </c:pt>
                      <c:pt idx="965">
                        <c:v>9.3937473044363031</c:v>
                      </c:pt>
                      <c:pt idx="966">
                        <c:v>9.3937473044363031</c:v>
                      </c:pt>
                      <c:pt idx="967">
                        <c:v>9.3937473044363031</c:v>
                      </c:pt>
                      <c:pt idx="968">
                        <c:v>9.3937473044363031</c:v>
                      </c:pt>
                      <c:pt idx="969">
                        <c:v>9.3937473044363031</c:v>
                      </c:pt>
                      <c:pt idx="970">
                        <c:v>9.3937473044363031</c:v>
                      </c:pt>
                      <c:pt idx="971">
                        <c:v>9.3937473044363031</c:v>
                      </c:pt>
                      <c:pt idx="972">
                        <c:v>9.3937473044363031</c:v>
                      </c:pt>
                      <c:pt idx="973">
                        <c:v>9.3937473044363031</c:v>
                      </c:pt>
                      <c:pt idx="974">
                        <c:v>9.3937473044363031</c:v>
                      </c:pt>
                      <c:pt idx="975">
                        <c:v>9.3937473044363031</c:v>
                      </c:pt>
                      <c:pt idx="976">
                        <c:v>9.3937473044363031</c:v>
                      </c:pt>
                      <c:pt idx="977">
                        <c:v>9.3937473044363031</c:v>
                      </c:pt>
                      <c:pt idx="978">
                        <c:v>9.3937473044363031</c:v>
                      </c:pt>
                      <c:pt idx="979">
                        <c:v>9.3937473044363031</c:v>
                      </c:pt>
                      <c:pt idx="980">
                        <c:v>9.3937473044363031</c:v>
                      </c:pt>
                      <c:pt idx="981">
                        <c:v>9.3937473044363031</c:v>
                      </c:pt>
                      <c:pt idx="982">
                        <c:v>9.3937473044363031</c:v>
                      </c:pt>
                      <c:pt idx="983">
                        <c:v>9.3937473044363031</c:v>
                      </c:pt>
                      <c:pt idx="984">
                        <c:v>9.3937473044363031</c:v>
                      </c:pt>
                      <c:pt idx="985">
                        <c:v>9.3937473044363031</c:v>
                      </c:pt>
                      <c:pt idx="986">
                        <c:v>9.3937473044363031</c:v>
                      </c:pt>
                      <c:pt idx="987">
                        <c:v>9.3937473044363031</c:v>
                      </c:pt>
                      <c:pt idx="988">
                        <c:v>9.3937473044363031</c:v>
                      </c:pt>
                      <c:pt idx="989">
                        <c:v>9.3937473044363031</c:v>
                      </c:pt>
                      <c:pt idx="990">
                        <c:v>9.3937473044363031</c:v>
                      </c:pt>
                      <c:pt idx="991">
                        <c:v>9.3937473044363031</c:v>
                      </c:pt>
                      <c:pt idx="992">
                        <c:v>9.3937473044363031</c:v>
                      </c:pt>
                      <c:pt idx="993">
                        <c:v>9.3937473044363031</c:v>
                      </c:pt>
                      <c:pt idx="994">
                        <c:v>9.3937473044363031</c:v>
                      </c:pt>
                      <c:pt idx="995">
                        <c:v>9.3937473044363031</c:v>
                      </c:pt>
                      <c:pt idx="996">
                        <c:v>9.3937473044363031</c:v>
                      </c:pt>
                      <c:pt idx="997">
                        <c:v>9.3937473044363031</c:v>
                      </c:pt>
                      <c:pt idx="998">
                        <c:v>9.3937473044363031</c:v>
                      </c:pt>
                      <c:pt idx="999">
                        <c:v>9.3937473044363031</c:v>
                      </c:pt>
                      <c:pt idx="1000">
                        <c:v>9.3937473044363031</c:v>
                      </c:pt>
                      <c:pt idx="1001">
                        <c:v>9.3937473044363031</c:v>
                      </c:pt>
                      <c:pt idx="1002">
                        <c:v>9.3937473044363031</c:v>
                      </c:pt>
                      <c:pt idx="1003">
                        <c:v>9.3937473044363031</c:v>
                      </c:pt>
                      <c:pt idx="1004">
                        <c:v>9.3937473044363031</c:v>
                      </c:pt>
                      <c:pt idx="1005">
                        <c:v>9.3937473044363031</c:v>
                      </c:pt>
                      <c:pt idx="1006">
                        <c:v>9.3937473044363031</c:v>
                      </c:pt>
                      <c:pt idx="1007">
                        <c:v>9.3937473044363031</c:v>
                      </c:pt>
                      <c:pt idx="1008">
                        <c:v>9.3937473044363031</c:v>
                      </c:pt>
                      <c:pt idx="1009">
                        <c:v>9.3937473044363031</c:v>
                      </c:pt>
                      <c:pt idx="1010">
                        <c:v>9.3937473044363031</c:v>
                      </c:pt>
                      <c:pt idx="1011">
                        <c:v>9.3937473044363031</c:v>
                      </c:pt>
                      <c:pt idx="1012">
                        <c:v>9.3937473044363031</c:v>
                      </c:pt>
                      <c:pt idx="1013">
                        <c:v>9.3937473044363031</c:v>
                      </c:pt>
                      <c:pt idx="1014">
                        <c:v>9.3937473044363031</c:v>
                      </c:pt>
                      <c:pt idx="1015">
                        <c:v>9.3937473044363031</c:v>
                      </c:pt>
                      <c:pt idx="1016">
                        <c:v>9.3937473044363031</c:v>
                      </c:pt>
                      <c:pt idx="1017">
                        <c:v>9.3937473044363031</c:v>
                      </c:pt>
                      <c:pt idx="1018">
                        <c:v>9.3937473044363031</c:v>
                      </c:pt>
                      <c:pt idx="1019">
                        <c:v>9.3937473044363031</c:v>
                      </c:pt>
                      <c:pt idx="1020">
                        <c:v>9.3937473044363031</c:v>
                      </c:pt>
                      <c:pt idx="1021">
                        <c:v>9.3937473044363031</c:v>
                      </c:pt>
                      <c:pt idx="1022">
                        <c:v>9.3937473044363031</c:v>
                      </c:pt>
                      <c:pt idx="1023">
                        <c:v>9.3937473044363031</c:v>
                      </c:pt>
                      <c:pt idx="1024">
                        <c:v>9.3937473044363031</c:v>
                      </c:pt>
                      <c:pt idx="1025">
                        <c:v>9.3937473044363031</c:v>
                      </c:pt>
                      <c:pt idx="1026">
                        <c:v>9.3937473044363031</c:v>
                      </c:pt>
                      <c:pt idx="1027">
                        <c:v>9.3937473044363031</c:v>
                      </c:pt>
                      <c:pt idx="1028">
                        <c:v>9.3937473044363031</c:v>
                      </c:pt>
                      <c:pt idx="1029">
                        <c:v>9.3937473044363031</c:v>
                      </c:pt>
                      <c:pt idx="1030">
                        <c:v>9.3937473044363031</c:v>
                      </c:pt>
                      <c:pt idx="1031">
                        <c:v>9.3937473044363031</c:v>
                      </c:pt>
                      <c:pt idx="1032">
                        <c:v>9.3937473044363031</c:v>
                      </c:pt>
                      <c:pt idx="1033">
                        <c:v>9.3937473044363031</c:v>
                      </c:pt>
                      <c:pt idx="1034">
                        <c:v>9.3937473044363031</c:v>
                      </c:pt>
                      <c:pt idx="1035">
                        <c:v>9.3937473044363031</c:v>
                      </c:pt>
                      <c:pt idx="1036">
                        <c:v>9.3937473044363031</c:v>
                      </c:pt>
                      <c:pt idx="1037">
                        <c:v>9.3937473044363031</c:v>
                      </c:pt>
                      <c:pt idx="1038">
                        <c:v>9.3937473044363031</c:v>
                      </c:pt>
                      <c:pt idx="1039">
                        <c:v>9.3937473044363031</c:v>
                      </c:pt>
                      <c:pt idx="1040">
                        <c:v>9.3937473044363031</c:v>
                      </c:pt>
                      <c:pt idx="1041">
                        <c:v>9.3937473044363031</c:v>
                      </c:pt>
                      <c:pt idx="1042">
                        <c:v>9.3937473044363031</c:v>
                      </c:pt>
                      <c:pt idx="1043">
                        <c:v>9.3937473044363031</c:v>
                      </c:pt>
                      <c:pt idx="1044">
                        <c:v>9.3937473044363031</c:v>
                      </c:pt>
                      <c:pt idx="1045">
                        <c:v>9.3937473044363031</c:v>
                      </c:pt>
                      <c:pt idx="1046">
                        <c:v>9.3937473044363031</c:v>
                      </c:pt>
                      <c:pt idx="1047">
                        <c:v>9.3937473044363031</c:v>
                      </c:pt>
                      <c:pt idx="1048">
                        <c:v>9.3937473044363031</c:v>
                      </c:pt>
                      <c:pt idx="1049">
                        <c:v>9.3937473044363031</c:v>
                      </c:pt>
                      <c:pt idx="1050">
                        <c:v>9.3937473044363031</c:v>
                      </c:pt>
                      <c:pt idx="1051">
                        <c:v>9.3937473044363031</c:v>
                      </c:pt>
                      <c:pt idx="1052">
                        <c:v>9.3937473044363031</c:v>
                      </c:pt>
                      <c:pt idx="1053">
                        <c:v>9.3937473044363031</c:v>
                      </c:pt>
                      <c:pt idx="1054">
                        <c:v>9.3937473044363031</c:v>
                      </c:pt>
                      <c:pt idx="1055">
                        <c:v>9.3937473044363031</c:v>
                      </c:pt>
                      <c:pt idx="1056">
                        <c:v>9.3937473044363031</c:v>
                      </c:pt>
                      <c:pt idx="1057">
                        <c:v>9.3937473044363031</c:v>
                      </c:pt>
                      <c:pt idx="1058">
                        <c:v>9.3937473044363031</c:v>
                      </c:pt>
                      <c:pt idx="1059">
                        <c:v>9.3937473044363031</c:v>
                      </c:pt>
                      <c:pt idx="1060">
                        <c:v>9.3937473044363031</c:v>
                      </c:pt>
                      <c:pt idx="1061">
                        <c:v>9.3937473044363031</c:v>
                      </c:pt>
                      <c:pt idx="1062">
                        <c:v>9.3937473044363031</c:v>
                      </c:pt>
                      <c:pt idx="1063">
                        <c:v>9.3937473044363031</c:v>
                      </c:pt>
                      <c:pt idx="1064">
                        <c:v>9.3937473044363031</c:v>
                      </c:pt>
                      <c:pt idx="1065">
                        <c:v>9.3937473044363031</c:v>
                      </c:pt>
                      <c:pt idx="1066">
                        <c:v>9.3937473044363031</c:v>
                      </c:pt>
                      <c:pt idx="1067">
                        <c:v>9.3937473044363031</c:v>
                      </c:pt>
                      <c:pt idx="1068">
                        <c:v>9.3937473044363031</c:v>
                      </c:pt>
                      <c:pt idx="1069">
                        <c:v>9.3937473044363031</c:v>
                      </c:pt>
                      <c:pt idx="1070">
                        <c:v>9.3937473044363031</c:v>
                      </c:pt>
                      <c:pt idx="1071">
                        <c:v>9.3937473044363031</c:v>
                      </c:pt>
                      <c:pt idx="1072">
                        <c:v>9.3937473044363031</c:v>
                      </c:pt>
                      <c:pt idx="1073">
                        <c:v>9.3937473044363031</c:v>
                      </c:pt>
                      <c:pt idx="1074">
                        <c:v>9.3937473044363031</c:v>
                      </c:pt>
                      <c:pt idx="1075">
                        <c:v>9.3937473044363031</c:v>
                      </c:pt>
                      <c:pt idx="1076">
                        <c:v>9.3937473044363031</c:v>
                      </c:pt>
                      <c:pt idx="1077">
                        <c:v>9.3937473044363031</c:v>
                      </c:pt>
                      <c:pt idx="1078">
                        <c:v>9.3937473044363031</c:v>
                      </c:pt>
                      <c:pt idx="1079">
                        <c:v>9.3937473044363031</c:v>
                      </c:pt>
                      <c:pt idx="1080">
                        <c:v>9.3937473044363031</c:v>
                      </c:pt>
                      <c:pt idx="1081">
                        <c:v>9.3937473044363031</c:v>
                      </c:pt>
                      <c:pt idx="1082">
                        <c:v>9.3937473044363031</c:v>
                      </c:pt>
                      <c:pt idx="1083">
                        <c:v>9.3937473044363031</c:v>
                      </c:pt>
                      <c:pt idx="1084">
                        <c:v>9.3937473044363031</c:v>
                      </c:pt>
                      <c:pt idx="1085">
                        <c:v>9.3937473044363031</c:v>
                      </c:pt>
                      <c:pt idx="1086">
                        <c:v>9.3937473044363031</c:v>
                      </c:pt>
                      <c:pt idx="1087">
                        <c:v>9.3937473044363031</c:v>
                      </c:pt>
                      <c:pt idx="1088">
                        <c:v>9.3937473044363031</c:v>
                      </c:pt>
                      <c:pt idx="1089">
                        <c:v>9.3937473044363031</c:v>
                      </c:pt>
                      <c:pt idx="1090">
                        <c:v>9.3937473044363031</c:v>
                      </c:pt>
                      <c:pt idx="1091">
                        <c:v>9.3937473044363031</c:v>
                      </c:pt>
                      <c:pt idx="1092">
                        <c:v>9.3937473044363031</c:v>
                      </c:pt>
                      <c:pt idx="1093">
                        <c:v>9.3937473044363031</c:v>
                      </c:pt>
                      <c:pt idx="1094">
                        <c:v>9.3937473044363031</c:v>
                      </c:pt>
                      <c:pt idx="1095">
                        <c:v>9.3937473044363031</c:v>
                      </c:pt>
                      <c:pt idx="1096">
                        <c:v>9.3937473044363031</c:v>
                      </c:pt>
                      <c:pt idx="1097">
                        <c:v>9.3937473044363031</c:v>
                      </c:pt>
                      <c:pt idx="1098">
                        <c:v>9.3937473044363031</c:v>
                      </c:pt>
                      <c:pt idx="1099">
                        <c:v>9.3937473044363031</c:v>
                      </c:pt>
                      <c:pt idx="1100">
                        <c:v>9.3937473044363031</c:v>
                      </c:pt>
                      <c:pt idx="1101">
                        <c:v>9.3937473044363031</c:v>
                      </c:pt>
                      <c:pt idx="1102">
                        <c:v>9.3937473044363031</c:v>
                      </c:pt>
                      <c:pt idx="1103">
                        <c:v>9.3937473044363031</c:v>
                      </c:pt>
                      <c:pt idx="1104">
                        <c:v>9.3937473044363031</c:v>
                      </c:pt>
                      <c:pt idx="1105">
                        <c:v>9.3937473044363031</c:v>
                      </c:pt>
                      <c:pt idx="1106">
                        <c:v>9.3937473044363031</c:v>
                      </c:pt>
                      <c:pt idx="1107">
                        <c:v>9.3937473044363031</c:v>
                      </c:pt>
                      <c:pt idx="1108">
                        <c:v>9.3937473044363031</c:v>
                      </c:pt>
                      <c:pt idx="1109">
                        <c:v>9.3937473044363031</c:v>
                      </c:pt>
                      <c:pt idx="1110">
                        <c:v>9.3937473044363031</c:v>
                      </c:pt>
                      <c:pt idx="1111">
                        <c:v>9.3937473044363031</c:v>
                      </c:pt>
                      <c:pt idx="1112">
                        <c:v>9.3937473044363031</c:v>
                      </c:pt>
                      <c:pt idx="1113">
                        <c:v>9.3937473044363031</c:v>
                      </c:pt>
                      <c:pt idx="1114">
                        <c:v>9.3937473044363031</c:v>
                      </c:pt>
                      <c:pt idx="1115">
                        <c:v>9.3937473044363031</c:v>
                      </c:pt>
                      <c:pt idx="1116">
                        <c:v>9.3937473044363031</c:v>
                      </c:pt>
                      <c:pt idx="1117">
                        <c:v>9.3937473044363031</c:v>
                      </c:pt>
                      <c:pt idx="1118">
                        <c:v>9.3937473044363031</c:v>
                      </c:pt>
                      <c:pt idx="1119">
                        <c:v>9.3937473044363031</c:v>
                      </c:pt>
                      <c:pt idx="1120">
                        <c:v>9.3937473044363031</c:v>
                      </c:pt>
                      <c:pt idx="1121">
                        <c:v>9.3937473044363031</c:v>
                      </c:pt>
                      <c:pt idx="1122">
                        <c:v>9.3937473044363031</c:v>
                      </c:pt>
                      <c:pt idx="1123">
                        <c:v>9.3937473044363031</c:v>
                      </c:pt>
                      <c:pt idx="1124">
                        <c:v>9.3937473044363031</c:v>
                      </c:pt>
                      <c:pt idx="1125">
                        <c:v>9.3937473044363031</c:v>
                      </c:pt>
                      <c:pt idx="1126">
                        <c:v>9.3937473044363031</c:v>
                      </c:pt>
                      <c:pt idx="1127">
                        <c:v>9.3937473044363031</c:v>
                      </c:pt>
                      <c:pt idx="1128">
                        <c:v>9.3937473044363031</c:v>
                      </c:pt>
                      <c:pt idx="1129">
                        <c:v>9.3937473044363031</c:v>
                      </c:pt>
                      <c:pt idx="1130">
                        <c:v>9.3937473044363031</c:v>
                      </c:pt>
                      <c:pt idx="1131">
                        <c:v>9.3937473044363031</c:v>
                      </c:pt>
                      <c:pt idx="1132">
                        <c:v>9.3937473044363031</c:v>
                      </c:pt>
                      <c:pt idx="1133">
                        <c:v>9.3937473044363031</c:v>
                      </c:pt>
                      <c:pt idx="1134">
                        <c:v>9.3937473044363031</c:v>
                      </c:pt>
                      <c:pt idx="1135">
                        <c:v>9.3937473044363031</c:v>
                      </c:pt>
                      <c:pt idx="1136">
                        <c:v>9.3937473044363031</c:v>
                      </c:pt>
                      <c:pt idx="1137">
                        <c:v>9.3937473044363031</c:v>
                      </c:pt>
                      <c:pt idx="1138">
                        <c:v>9.3937473044363031</c:v>
                      </c:pt>
                      <c:pt idx="1139">
                        <c:v>9.3937473044363031</c:v>
                      </c:pt>
                      <c:pt idx="1140">
                        <c:v>9.3937473044363031</c:v>
                      </c:pt>
                      <c:pt idx="1141">
                        <c:v>9.3937473044363031</c:v>
                      </c:pt>
                      <c:pt idx="1142">
                        <c:v>9.3937473044363031</c:v>
                      </c:pt>
                      <c:pt idx="1143">
                        <c:v>9.3937473044363031</c:v>
                      </c:pt>
                      <c:pt idx="1144">
                        <c:v>9.3937473044363031</c:v>
                      </c:pt>
                      <c:pt idx="1145">
                        <c:v>9.3937473044363031</c:v>
                      </c:pt>
                      <c:pt idx="1146">
                        <c:v>9.3937473044363031</c:v>
                      </c:pt>
                      <c:pt idx="1147">
                        <c:v>9.3937473044363031</c:v>
                      </c:pt>
                      <c:pt idx="1148">
                        <c:v>9.3937473044363031</c:v>
                      </c:pt>
                      <c:pt idx="1149">
                        <c:v>9.3937473044363031</c:v>
                      </c:pt>
                      <c:pt idx="1150">
                        <c:v>9.3937473044363031</c:v>
                      </c:pt>
                      <c:pt idx="1151">
                        <c:v>9.3937473044363031</c:v>
                      </c:pt>
                      <c:pt idx="1152">
                        <c:v>9.3937473044363031</c:v>
                      </c:pt>
                      <c:pt idx="1153">
                        <c:v>9.3937473044363031</c:v>
                      </c:pt>
                      <c:pt idx="1154">
                        <c:v>9.3937473044363031</c:v>
                      </c:pt>
                      <c:pt idx="1155">
                        <c:v>9.3937473044363031</c:v>
                      </c:pt>
                      <c:pt idx="1156">
                        <c:v>9.3937473044363031</c:v>
                      </c:pt>
                      <c:pt idx="1157">
                        <c:v>9.3937473044363031</c:v>
                      </c:pt>
                      <c:pt idx="1158">
                        <c:v>9.3937473044363031</c:v>
                      </c:pt>
                      <c:pt idx="1159">
                        <c:v>9.3937473044363031</c:v>
                      </c:pt>
                      <c:pt idx="1160">
                        <c:v>9.3937473044363031</c:v>
                      </c:pt>
                      <c:pt idx="1161">
                        <c:v>9.3937473044363031</c:v>
                      </c:pt>
                      <c:pt idx="1162">
                        <c:v>9.3937473044363031</c:v>
                      </c:pt>
                      <c:pt idx="1163">
                        <c:v>9.3937473044363031</c:v>
                      </c:pt>
                      <c:pt idx="1164">
                        <c:v>9.3937473044363031</c:v>
                      </c:pt>
                      <c:pt idx="1165">
                        <c:v>9.3937473044363031</c:v>
                      </c:pt>
                      <c:pt idx="1166">
                        <c:v>9.3937473044363031</c:v>
                      </c:pt>
                      <c:pt idx="1167">
                        <c:v>9.3937473044363031</c:v>
                      </c:pt>
                      <c:pt idx="1168">
                        <c:v>9.3937473044363031</c:v>
                      </c:pt>
                      <c:pt idx="1169">
                        <c:v>9.3937473044363031</c:v>
                      </c:pt>
                      <c:pt idx="1170">
                        <c:v>9.3937473044363031</c:v>
                      </c:pt>
                      <c:pt idx="1171">
                        <c:v>9.3937473044363031</c:v>
                      </c:pt>
                      <c:pt idx="1172">
                        <c:v>9.3937473044363031</c:v>
                      </c:pt>
                      <c:pt idx="1173">
                        <c:v>9.3937473044363031</c:v>
                      </c:pt>
                      <c:pt idx="1174">
                        <c:v>9.3937473044363031</c:v>
                      </c:pt>
                      <c:pt idx="1175">
                        <c:v>9.3937473044363031</c:v>
                      </c:pt>
                      <c:pt idx="1176">
                        <c:v>9.3937473044363031</c:v>
                      </c:pt>
                      <c:pt idx="1177">
                        <c:v>9.3937473044363031</c:v>
                      </c:pt>
                      <c:pt idx="1178">
                        <c:v>9.3937473044363031</c:v>
                      </c:pt>
                      <c:pt idx="1179">
                        <c:v>9.3937473044363031</c:v>
                      </c:pt>
                      <c:pt idx="1180">
                        <c:v>9.3937473044363031</c:v>
                      </c:pt>
                      <c:pt idx="1181">
                        <c:v>9.3937473044363031</c:v>
                      </c:pt>
                      <c:pt idx="1182">
                        <c:v>9.3937473044363031</c:v>
                      </c:pt>
                      <c:pt idx="1183">
                        <c:v>9.3937473044363031</c:v>
                      </c:pt>
                      <c:pt idx="1184">
                        <c:v>9.3937473044363031</c:v>
                      </c:pt>
                      <c:pt idx="1185">
                        <c:v>9.3937473044363031</c:v>
                      </c:pt>
                      <c:pt idx="1186">
                        <c:v>9.3937473044363031</c:v>
                      </c:pt>
                      <c:pt idx="1187">
                        <c:v>9.3937473044363031</c:v>
                      </c:pt>
                      <c:pt idx="1188">
                        <c:v>9.3937473044363031</c:v>
                      </c:pt>
                      <c:pt idx="1189">
                        <c:v>9.3937473044363031</c:v>
                      </c:pt>
                      <c:pt idx="1190">
                        <c:v>9.3937473044363031</c:v>
                      </c:pt>
                      <c:pt idx="1191">
                        <c:v>9.3937473044363031</c:v>
                      </c:pt>
                      <c:pt idx="1192">
                        <c:v>9.3937473044363031</c:v>
                      </c:pt>
                      <c:pt idx="1193">
                        <c:v>9.3937473044363031</c:v>
                      </c:pt>
                      <c:pt idx="1194">
                        <c:v>9.3937473044363031</c:v>
                      </c:pt>
                      <c:pt idx="1195">
                        <c:v>9.3937473044363031</c:v>
                      </c:pt>
                      <c:pt idx="1196">
                        <c:v>9.3937473044363031</c:v>
                      </c:pt>
                      <c:pt idx="1197">
                        <c:v>9.3937473044363031</c:v>
                      </c:pt>
                      <c:pt idx="1198">
                        <c:v>9.3937473044363031</c:v>
                      </c:pt>
                      <c:pt idx="1199">
                        <c:v>9.3937473044363031</c:v>
                      </c:pt>
                      <c:pt idx="1200">
                        <c:v>9.3937473044363031</c:v>
                      </c:pt>
                      <c:pt idx="1201">
                        <c:v>9.3937473044363031</c:v>
                      </c:pt>
                      <c:pt idx="1202">
                        <c:v>9.3937473044363031</c:v>
                      </c:pt>
                      <c:pt idx="1203">
                        <c:v>9.3937473044363031</c:v>
                      </c:pt>
                      <c:pt idx="1204">
                        <c:v>9.3937473044363031</c:v>
                      </c:pt>
                      <c:pt idx="1205">
                        <c:v>9.3937473044363031</c:v>
                      </c:pt>
                      <c:pt idx="1206">
                        <c:v>9.3937473044363031</c:v>
                      </c:pt>
                      <c:pt idx="1207">
                        <c:v>9.3937473044363031</c:v>
                      </c:pt>
                      <c:pt idx="1208">
                        <c:v>9.3937473044363031</c:v>
                      </c:pt>
                      <c:pt idx="1209">
                        <c:v>9.3937473044363031</c:v>
                      </c:pt>
                      <c:pt idx="1210">
                        <c:v>9.3937473044363031</c:v>
                      </c:pt>
                      <c:pt idx="1211">
                        <c:v>9.3937473044363031</c:v>
                      </c:pt>
                      <c:pt idx="1212">
                        <c:v>9.3937473044363031</c:v>
                      </c:pt>
                      <c:pt idx="1213">
                        <c:v>9.3937473044363031</c:v>
                      </c:pt>
                      <c:pt idx="1214">
                        <c:v>9.3937473044363031</c:v>
                      </c:pt>
                      <c:pt idx="1215">
                        <c:v>9.3937473044363031</c:v>
                      </c:pt>
                      <c:pt idx="1216">
                        <c:v>9.3937473044363031</c:v>
                      </c:pt>
                      <c:pt idx="1217">
                        <c:v>9.3937473044363031</c:v>
                      </c:pt>
                      <c:pt idx="1218">
                        <c:v>9.3937473044363031</c:v>
                      </c:pt>
                      <c:pt idx="1219">
                        <c:v>9.3937473044363031</c:v>
                      </c:pt>
                      <c:pt idx="1220">
                        <c:v>9.3937473044363031</c:v>
                      </c:pt>
                      <c:pt idx="1221">
                        <c:v>9.3937473044363031</c:v>
                      </c:pt>
                      <c:pt idx="1222">
                        <c:v>9.3937473044363031</c:v>
                      </c:pt>
                      <c:pt idx="1223">
                        <c:v>9.3937473044363031</c:v>
                      </c:pt>
                      <c:pt idx="1224">
                        <c:v>9.3937473044363031</c:v>
                      </c:pt>
                      <c:pt idx="1225">
                        <c:v>9.3937473044363031</c:v>
                      </c:pt>
                      <c:pt idx="1226">
                        <c:v>9.3937473044363031</c:v>
                      </c:pt>
                      <c:pt idx="1227">
                        <c:v>9.3937473044363031</c:v>
                      </c:pt>
                      <c:pt idx="1228">
                        <c:v>9.3937473044363031</c:v>
                      </c:pt>
                      <c:pt idx="1229">
                        <c:v>9.3937473044363031</c:v>
                      </c:pt>
                      <c:pt idx="1230">
                        <c:v>9.3937473044363031</c:v>
                      </c:pt>
                      <c:pt idx="1231">
                        <c:v>9.3937473044363031</c:v>
                      </c:pt>
                      <c:pt idx="1232">
                        <c:v>9.3937473044363031</c:v>
                      </c:pt>
                      <c:pt idx="1233">
                        <c:v>9.3937473044363031</c:v>
                      </c:pt>
                      <c:pt idx="1234">
                        <c:v>9.3937473044363031</c:v>
                      </c:pt>
                      <c:pt idx="1235">
                        <c:v>9.3937473044363031</c:v>
                      </c:pt>
                      <c:pt idx="1236">
                        <c:v>9.3937473044363031</c:v>
                      </c:pt>
                      <c:pt idx="1237">
                        <c:v>9.3937473044363031</c:v>
                      </c:pt>
                      <c:pt idx="1238">
                        <c:v>9.3937473044363031</c:v>
                      </c:pt>
                      <c:pt idx="1239">
                        <c:v>9.3937473044363031</c:v>
                      </c:pt>
                      <c:pt idx="1240">
                        <c:v>9.3937473044363031</c:v>
                      </c:pt>
                      <c:pt idx="1241">
                        <c:v>9.3937473044363031</c:v>
                      </c:pt>
                      <c:pt idx="1242">
                        <c:v>9.3937473044363031</c:v>
                      </c:pt>
                      <c:pt idx="1243">
                        <c:v>9.3937473044363031</c:v>
                      </c:pt>
                      <c:pt idx="1244">
                        <c:v>9.3937473044363031</c:v>
                      </c:pt>
                      <c:pt idx="1245">
                        <c:v>9.3937473044363031</c:v>
                      </c:pt>
                      <c:pt idx="1246">
                        <c:v>9.3937473044363031</c:v>
                      </c:pt>
                      <c:pt idx="1247">
                        <c:v>9.3937473044363031</c:v>
                      </c:pt>
                      <c:pt idx="1248">
                        <c:v>9.3937473044363031</c:v>
                      </c:pt>
                      <c:pt idx="1249">
                        <c:v>9.3937473044363031</c:v>
                      </c:pt>
                      <c:pt idx="1250">
                        <c:v>9.3937473044363031</c:v>
                      </c:pt>
                      <c:pt idx="1251">
                        <c:v>9.3937473044363031</c:v>
                      </c:pt>
                      <c:pt idx="1252">
                        <c:v>9.3937473044363031</c:v>
                      </c:pt>
                      <c:pt idx="1253">
                        <c:v>9.3937473044363031</c:v>
                      </c:pt>
                      <c:pt idx="1254">
                        <c:v>9.3937473044363031</c:v>
                      </c:pt>
                      <c:pt idx="1255">
                        <c:v>9.3937473044363031</c:v>
                      </c:pt>
                      <c:pt idx="1256">
                        <c:v>9.3937473044363031</c:v>
                      </c:pt>
                      <c:pt idx="1257">
                        <c:v>9.3937473044363031</c:v>
                      </c:pt>
                      <c:pt idx="1258">
                        <c:v>9.3937473044363031</c:v>
                      </c:pt>
                      <c:pt idx="1259">
                        <c:v>9.3937473044363031</c:v>
                      </c:pt>
                      <c:pt idx="1260">
                        <c:v>9.3937473044363031</c:v>
                      </c:pt>
                      <c:pt idx="1261">
                        <c:v>9.3937473044363031</c:v>
                      </c:pt>
                      <c:pt idx="1262">
                        <c:v>9.3937473044363031</c:v>
                      </c:pt>
                      <c:pt idx="1263">
                        <c:v>9.3937473044363031</c:v>
                      </c:pt>
                      <c:pt idx="1264">
                        <c:v>9.3937473044363031</c:v>
                      </c:pt>
                      <c:pt idx="1265">
                        <c:v>9.3937473044363031</c:v>
                      </c:pt>
                      <c:pt idx="1266">
                        <c:v>9.3937473044363031</c:v>
                      </c:pt>
                      <c:pt idx="1267">
                        <c:v>9.3937473044363031</c:v>
                      </c:pt>
                      <c:pt idx="1268">
                        <c:v>9.3937473044363031</c:v>
                      </c:pt>
                      <c:pt idx="1269">
                        <c:v>9.3937473044363031</c:v>
                      </c:pt>
                      <c:pt idx="1270">
                        <c:v>9.3937473044363031</c:v>
                      </c:pt>
                      <c:pt idx="1271">
                        <c:v>9.3937473044363031</c:v>
                      </c:pt>
                      <c:pt idx="1272">
                        <c:v>9.3937473044363031</c:v>
                      </c:pt>
                      <c:pt idx="1273">
                        <c:v>9.3937473044363031</c:v>
                      </c:pt>
                      <c:pt idx="1274">
                        <c:v>9.3937473044363031</c:v>
                      </c:pt>
                      <c:pt idx="1275">
                        <c:v>9.3937473044363031</c:v>
                      </c:pt>
                      <c:pt idx="1276">
                        <c:v>9.3937473044363031</c:v>
                      </c:pt>
                      <c:pt idx="1277">
                        <c:v>9.3937473044363031</c:v>
                      </c:pt>
                      <c:pt idx="1278">
                        <c:v>9.3937473044363031</c:v>
                      </c:pt>
                      <c:pt idx="1279">
                        <c:v>9.3937473044363031</c:v>
                      </c:pt>
                      <c:pt idx="1280">
                        <c:v>9.3937473044363031</c:v>
                      </c:pt>
                      <c:pt idx="1281">
                        <c:v>9.3937473044363031</c:v>
                      </c:pt>
                      <c:pt idx="1282">
                        <c:v>9.3937473044363031</c:v>
                      </c:pt>
                      <c:pt idx="1283">
                        <c:v>9.3937473044363031</c:v>
                      </c:pt>
                      <c:pt idx="1284">
                        <c:v>9.3937473044363031</c:v>
                      </c:pt>
                      <c:pt idx="1285">
                        <c:v>9.3937473044363031</c:v>
                      </c:pt>
                      <c:pt idx="1286">
                        <c:v>9.3937473044363031</c:v>
                      </c:pt>
                      <c:pt idx="1287">
                        <c:v>9.3937473044363031</c:v>
                      </c:pt>
                      <c:pt idx="1288">
                        <c:v>9.3937473044363031</c:v>
                      </c:pt>
                      <c:pt idx="1289">
                        <c:v>9.3937473044363031</c:v>
                      </c:pt>
                      <c:pt idx="1290">
                        <c:v>9.3937473044363031</c:v>
                      </c:pt>
                      <c:pt idx="1291">
                        <c:v>9.3937473044363031</c:v>
                      </c:pt>
                      <c:pt idx="1292">
                        <c:v>9.3937473044363031</c:v>
                      </c:pt>
                      <c:pt idx="1293">
                        <c:v>9.3937473044363031</c:v>
                      </c:pt>
                      <c:pt idx="1294">
                        <c:v>9.3937473044363031</c:v>
                      </c:pt>
                      <c:pt idx="1295">
                        <c:v>9.3937473044363031</c:v>
                      </c:pt>
                      <c:pt idx="1296">
                        <c:v>9.3937473044363031</c:v>
                      </c:pt>
                      <c:pt idx="1297">
                        <c:v>9.3937473044363031</c:v>
                      </c:pt>
                      <c:pt idx="1298">
                        <c:v>9.3937473044363031</c:v>
                      </c:pt>
                      <c:pt idx="1299">
                        <c:v>9.3937473044363031</c:v>
                      </c:pt>
                      <c:pt idx="1300">
                        <c:v>9.3937473044363031</c:v>
                      </c:pt>
                      <c:pt idx="1301">
                        <c:v>9.3937473044363031</c:v>
                      </c:pt>
                      <c:pt idx="1302">
                        <c:v>9.3937473044363031</c:v>
                      </c:pt>
                      <c:pt idx="1303">
                        <c:v>9.3937473044363031</c:v>
                      </c:pt>
                      <c:pt idx="1304">
                        <c:v>9.3937473044363031</c:v>
                      </c:pt>
                      <c:pt idx="1305">
                        <c:v>9.3937473044363031</c:v>
                      </c:pt>
                      <c:pt idx="1306">
                        <c:v>9.3937473044363031</c:v>
                      </c:pt>
                      <c:pt idx="1307">
                        <c:v>9.3937473044363031</c:v>
                      </c:pt>
                      <c:pt idx="1308">
                        <c:v>9.3937473044363031</c:v>
                      </c:pt>
                      <c:pt idx="1309">
                        <c:v>9.3937473044363031</c:v>
                      </c:pt>
                      <c:pt idx="1310">
                        <c:v>9.3937473044363031</c:v>
                      </c:pt>
                      <c:pt idx="1311">
                        <c:v>9.3937473044363031</c:v>
                      </c:pt>
                      <c:pt idx="1312">
                        <c:v>9.3937473044363031</c:v>
                      </c:pt>
                      <c:pt idx="1313">
                        <c:v>9.3937473044363031</c:v>
                      </c:pt>
                      <c:pt idx="1314">
                        <c:v>9.3937473044363031</c:v>
                      </c:pt>
                      <c:pt idx="1315">
                        <c:v>9.3937473044363031</c:v>
                      </c:pt>
                      <c:pt idx="1316">
                        <c:v>9.3937473044363031</c:v>
                      </c:pt>
                      <c:pt idx="1317">
                        <c:v>9.3937473044363031</c:v>
                      </c:pt>
                      <c:pt idx="1318">
                        <c:v>9.3937473044363031</c:v>
                      </c:pt>
                      <c:pt idx="1319">
                        <c:v>9.3937473044363031</c:v>
                      </c:pt>
                      <c:pt idx="1320">
                        <c:v>9.3937473044363031</c:v>
                      </c:pt>
                      <c:pt idx="1321">
                        <c:v>9.3937473044363031</c:v>
                      </c:pt>
                      <c:pt idx="1322">
                        <c:v>9.3937473044363031</c:v>
                      </c:pt>
                      <c:pt idx="1323">
                        <c:v>9.3937473044363031</c:v>
                      </c:pt>
                      <c:pt idx="1324">
                        <c:v>9.3937473044363031</c:v>
                      </c:pt>
                      <c:pt idx="1325">
                        <c:v>9.3937473044363031</c:v>
                      </c:pt>
                      <c:pt idx="1326">
                        <c:v>9.3937473044363031</c:v>
                      </c:pt>
                      <c:pt idx="1327">
                        <c:v>9.3937473044363031</c:v>
                      </c:pt>
                      <c:pt idx="1328">
                        <c:v>9.3937473044363031</c:v>
                      </c:pt>
                      <c:pt idx="1329">
                        <c:v>9.3937473044363031</c:v>
                      </c:pt>
                      <c:pt idx="1330">
                        <c:v>9.3937473044363031</c:v>
                      </c:pt>
                      <c:pt idx="1331">
                        <c:v>9.3937473044363031</c:v>
                      </c:pt>
                      <c:pt idx="1332">
                        <c:v>9.3937473044363031</c:v>
                      </c:pt>
                      <c:pt idx="1333">
                        <c:v>9.3937473044363031</c:v>
                      </c:pt>
                      <c:pt idx="1334">
                        <c:v>9.3937473044363031</c:v>
                      </c:pt>
                      <c:pt idx="1335">
                        <c:v>9.3937473044363031</c:v>
                      </c:pt>
                      <c:pt idx="1336">
                        <c:v>9.3937473044363031</c:v>
                      </c:pt>
                      <c:pt idx="1337">
                        <c:v>9.3937473044363031</c:v>
                      </c:pt>
                      <c:pt idx="1338">
                        <c:v>9.3937473044363031</c:v>
                      </c:pt>
                      <c:pt idx="1339">
                        <c:v>9.3937473044363031</c:v>
                      </c:pt>
                      <c:pt idx="1340">
                        <c:v>9.3937473044363031</c:v>
                      </c:pt>
                      <c:pt idx="1341">
                        <c:v>9.3937473044363031</c:v>
                      </c:pt>
                      <c:pt idx="1342">
                        <c:v>9.3937473044363031</c:v>
                      </c:pt>
                      <c:pt idx="1343">
                        <c:v>9.3937473044363031</c:v>
                      </c:pt>
                      <c:pt idx="1344">
                        <c:v>9.3937473044363031</c:v>
                      </c:pt>
                      <c:pt idx="1345">
                        <c:v>9.3937473044363031</c:v>
                      </c:pt>
                      <c:pt idx="1346">
                        <c:v>9.3937473044363031</c:v>
                      </c:pt>
                      <c:pt idx="1347">
                        <c:v>9.3937473044363031</c:v>
                      </c:pt>
                      <c:pt idx="1348">
                        <c:v>9.3937473044363031</c:v>
                      </c:pt>
                      <c:pt idx="1349">
                        <c:v>9.3937473044363031</c:v>
                      </c:pt>
                      <c:pt idx="1350">
                        <c:v>9.3937473044363031</c:v>
                      </c:pt>
                      <c:pt idx="1351">
                        <c:v>9.3937473044363031</c:v>
                      </c:pt>
                      <c:pt idx="1352">
                        <c:v>9.3937473044363031</c:v>
                      </c:pt>
                      <c:pt idx="1353">
                        <c:v>9.3937473044363031</c:v>
                      </c:pt>
                      <c:pt idx="1354">
                        <c:v>9.3937473044363031</c:v>
                      </c:pt>
                      <c:pt idx="1355">
                        <c:v>9.3937473044363031</c:v>
                      </c:pt>
                      <c:pt idx="1356">
                        <c:v>9.3937473044363031</c:v>
                      </c:pt>
                      <c:pt idx="1357">
                        <c:v>9.3937473044363031</c:v>
                      </c:pt>
                      <c:pt idx="1358">
                        <c:v>9.3937473044363031</c:v>
                      </c:pt>
                      <c:pt idx="1359">
                        <c:v>9.3937473044363031</c:v>
                      </c:pt>
                      <c:pt idx="1360">
                        <c:v>9.3937473044363031</c:v>
                      </c:pt>
                      <c:pt idx="1361">
                        <c:v>9.3937473044363031</c:v>
                      </c:pt>
                      <c:pt idx="1362">
                        <c:v>9.3937473044363031</c:v>
                      </c:pt>
                      <c:pt idx="1363">
                        <c:v>9.3937473044363031</c:v>
                      </c:pt>
                      <c:pt idx="1364">
                        <c:v>9.3937473044363031</c:v>
                      </c:pt>
                      <c:pt idx="1365">
                        <c:v>9.3937473044363031</c:v>
                      </c:pt>
                      <c:pt idx="1366">
                        <c:v>9.3937473044363031</c:v>
                      </c:pt>
                      <c:pt idx="1367">
                        <c:v>9.3937473044363031</c:v>
                      </c:pt>
                      <c:pt idx="1368">
                        <c:v>9.3937473044363031</c:v>
                      </c:pt>
                      <c:pt idx="1369">
                        <c:v>9.3937473044363031</c:v>
                      </c:pt>
                      <c:pt idx="1370">
                        <c:v>9.3937473044363031</c:v>
                      </c:pt>
                      <c:pt idx="1371">
                        <c:v>9.3937473044363031</c:v>
                      </c:pt>
                      <c:pt idx="1372">
                        <c:v>9.3937473044363031</c:v>
                      </c:pt>
                      <c:pt idx="1373">
                        <c:v>9.3937473044363031</c:v>
                      </c:pt>
                      <c:pt idx="1374">
                        <c:v>9.3937473044363031</c:v>
                      </c:pt>
                      <c:pt idx="1375">
                        <c:v>9.3937473044363031</c:v>
                      </c:pt>
                      <c:pt idx="1376">
                        <c:v>9.3937473044363031</c:v>
                      </c:pt>
                      <c:pt idx="1377">
                        <c:v>9.3937473044363031</c:v>
                      </c:pt>
                    </c:numCache>
                  </c:numRef>
                </c:yVal>
                <c:smooth val="0"/>
                <c:extLst xmlns:c15="http://schemas.microsoft.com/office/drawing/2012/chart">
                  <c:ext xmlns:c16="http://schemas.microsoft.com/office/drawing/2014/chart" uri="{C3380CC4-5D6E-409C-BE32-E72D297353CC}">
                    <c16:uniqueId val="{00000008-1BA1-4504-B14C-7D4725696198}"/>
                  </c:ext>
                </c:extLst>
              </c15:ser>
            </c15:filteredScatterSeries>
            <c15:filteredScatterSeries>
              <c15:ser>
                <c:idx val="8"/>
                <c:order val="9"/>
                <c:tx>
                  <c:v>9) Erro Static Filter</c:v>
                </c:tx>
                <c:spPr>
                  <a:ln w="25400" cap="rnd">
                    <a:noFill/>
                    <a:round/>
                  </a:ln>
                  <a:effectLst/>
                </c:spPr>
                <c:marker>
                  <c:symbol val="circle"/>
                  <c:size val="2"/>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9) Erro Static Filter'!$G$2:$G$3503</c15:sqref>
                        </c15:formulaRef>
                      </c:ext>
                    </c:extLst>
                    <c:numCache>
                      <c:formatCode>h:mm:ss</c:formatCode>
                      <c:ptCount val="3502"/>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numRef>
                </c:xVal>
                <c:yVal>
                  <c:numRef>
                    <c:extLst xmlns:c15="http://schemas.microsoft.com/office/drawing/2012/chart">
                      <c:ext xmlns:c15="http://schemas.microsoft.com/office/drawing/2012/chart" uri="{02D57815-91ED-43cb-92C2-25804820EDAC}">
                        <c15:formulaRef>
                          <c15:sqref>'9) Erro Static Filter'!$D$2:$D$3503</c15:sqref>
                        </c15:formulaRef>
                      </c:ext>
                    </c:extLst>
                    <c:numCache>
                      <c:formatCode>General</c:formatCode>
                      <c:ptCount val="3502"/>
                      <c:pt idx="0">
                        <c:v>4.5747713431469617</c:v>
                      </c:pt>
                      <c:pt idx="1">
                        <c:v>4.5747713431469617</c:v>
                      </c:pt>
                      <c:pt idx="2">
                        <c:v>4.5747713431469617</c:v>
                      </c:pt>
                      <c:pt idx="3">
                        <c:v>4.5747713431469617</c:v>
                      </c:pt>
                      <c:pt idx="4">
                        <c:v>4.5747713431469617</c:v>
                      </c:pt>
                      <c:pt idx="5">
                        <c:v>4.5747713431469617</c:v>
                      </c:pt>
                      <c:pt idx="6">
                        <c:v>4.5747713431469617</c:v>
                      </c:pt>
                      <c:pt idx="7">
                        <c:v>4.5747713431469617</c:v>
                      </c:pt>
                      <c:pt idx="8">
                        <c:v>4.5747713431469617</c:v>
                      </c:pt>
                      <c:pt idx="9">
                        <c:v>4.5747713431469617</c:v>
                      </c:pt>
                      <c:pt idx="10">
                        <c:v>4.5747713431469617</c:v>
                      </c:pt>
                      <c:pt idx="11">
                        <c:v>4.5747713431469617</c:v>
                      </c:pt>
                      <c:pt idx="12">
                        <c:v>4.5747713431469617</c:v>
                      </c:pt>
                      <c:pt idx="13">
                        <c:v>4.5747713431469617</c:v>
                      </c:pt>
                      <c:pt idx="14">
                        <c:v>4.5747713431469617</c:v>
                      </c:pt>
                      <c:pt idx="15">
                        <c:v>4.5747713431469617</c:v>
                      </c:pt>
                      <c:pt idx="16">
                        <c:v>4.5747713431469617</c:v>
                      </c:pt>
                      <c:pt idx="17">
                        <c:v>4.5747713431469617</c:v>
                      </c:pt>
                      <c:pt idx="18">
                        <c:v>4.5747713431469617</c:v>
                      </c:pt>
                      <c:pt idx="19">
                        <c:v>4.5747713431469617</c:v>
                      </c:pt>
                      <c:pt idx="20">
                        <c:v>4.5747713431469617</c:v>
                      </c:pt>
                      <c:pt idx="21">
                        <c:v>4.5747713431469617</c:v>
                      </c:pt>
                      <c:pt idx="22">
                        <c:v>4.5747713431469617</c:v>
                      </c:pt>
                      <c:pt idx="23">
                        <c:v>4.5747713431469617</c:v>
                      </c:pt>
                      <c:pt idx="24">
                        <c:v>4.5747713431469617</c:v>
                      </c:pt>
                      <c:pt idx="25">
                        <c:v>4.5747713431469617</c:v>
                      </c:pt>
                      <c:pt idx="26">
                        <c:v>4.5747713431469617</c:v>
                      </c:pt>
                      <c:pt idx="27">
                        <c:v>4.5747713431469617</c:v>
                      </c:pt>
                      <c:pt idx="28">
                        <c:v>4.5747713431469617</c:v>
                      </c:pt>
                      <c:pt idx="29">
                        <c:v>4.5747713431469617</c:v>
                      </c:pt>
                      <c:pt idx="30">
                        <c:v>4.5747713431469617</c:v>
                      </c:pt>
                      <c:pt idx="31">
                        <c:v>4.5747713431469617</c:v>
                      </c:pt>
                      <c:pt idx="32">
                        <c:v>4.5747713431469617</c:v>
                      </c:pt>
                      <c:pt idx="33">
                        <c:v>4.5747713431469617</c:v>
                      </c:pt>
                      <c:pt idx="34">
                        <c:v>4.5747713431469617</c:v>
                      </c:pt>
                      <c:pt idx="35">
                        <c:v>4.5747713431469617</c:v>
                      </c:pt>
                      <c:pt idx="36">
                        <c:v>4.5747713431469617</c:v>
                      </c:pt>
                      <c:pt idx="37">
                        <c:v>4.5747713431469617</c:v>
                      </c:pt>
                      <c:pt idx="38">
                        <c:v>4.5747713431469617</c:v>
                      </c:pt>
                      <c:pt idx="39">
                        <c:v>4.5747713431469617</c:v>
                      </c:pt>
                      <c:pt idx="40">
                        <c:v>4.5747713431469617</c:v>
                      </c:pt>
                      <c:pt idx="41">
                        <c:v>4.5747713431469617</c:v>
                      </c:pt>
                      <c:pt idx="42">
                        <c:v>4.5747713431469617</c:v>
                      </c:pt>
                      <c:pt idx="43">
                        <c:v>4.5747713431469617</c:v>
                      </c:pt>
                      <c:pt idx="44">
                        <c:v>4.5747713431469617</c:v>
                      </c:pt>
                      <c:pt idx="45">
                        <c:v>4.5747713431469617</c:v>
                      </c:pt>
                      <c:pt idx="46">
                        <c:v>4.5747713431469617</c:v>
                      </c:pt>
                      <c:pt idx="47">
                        <c:v>4.5747713431469617</c:v>
                      </c:pt>
                      <c:pt idx="48">
                        <c:v>4.5747713431469617</c:v>
                      </c:pt>
                      <c:pt idx="49">
                        <c:v>4.5747713431469617</c:v>
                      </c:pt>
                      <c:pt idx="50">
                        <c:v>4.5747713431469617</c:v>
                      </c:pt>
                      <c:pt idx="51">
                        <c:v>4.5747713431469617</c:v>
                      </c:pt>
                      <c:pt idx="52">
                        <c:v>4.5747713431469617</c:v>
                      </c:pt>
                      <c:pt idx="53">
                        <c:v>4.5747713431469617</c:v>
                      </c:pt>
                      <c:pt idx="54">
                        <c:v>4.5747713431469617</c:v>
                      </c:pt>
                      <c:pt idx="55">
                        <c:v>4.5747713431469617</c:v>
                      </c:pt>
                      <c:pt idx="56">
                        <c:v>4.5747713431469617</c:v>
                      </c:pt>
                      <c:pt idx="57">
                        <c:v>4.5747713431469617</c:v>
                      </c:pt>
                      <c:pt idx="58">
                        <c:v>4.5747713431469617</c:v>
                      </c:pt>
                      <c:pt idx="59">
                        <c:v>4.5747713431469617</c:v>
                      </c:pt>
                      <c:pt idx="60">
                        <c:v>4.5747713431469617</c:v>
                      </c:pt>
                      <c:pt idx="61">
                        <c:v>4.5747713431469617</c:v>
                      </c:pt>
                      <c:pt idx="62">
                        <c:v>4.5747713431469617</c:v>
                      </c:pt>
                      <c:pt idx="63">
                        <c:v>4.5747713431469617</c:v>
                      </c:pt>
                      <c:pt idx="64">
                        <c:v>4.5747713431469617</c:v>
                      </c:pt>
                      <c:pt idx="65">
                        <c:v>4.5747713431469617</c:v>
                      </c:pt>
                      <c:pt idx="66">
                        <c:v>4.5747713431469617</c:v>
                      </c:pt>
                      <c:pt idx="67">
                        <c:v>4.5747713431469617</c:v>
                      </c:pt>
                      <c:pt idx="68">
                        <c:v>4.5747713431469617</c:v>
                      </c:pt>
                      <c:pt idx="69">
                        <c:v>4.5747713431469617</c:v>
                      </c:pt>
                      <c:pt idx="70">
                        <c:v>4.5747713431469617</c:v>
                      </c:pt>
                      <c:pt idx="71">
                        <c:v>4.5747713431469617</c:v>
                      </c:pt>
                      <c:pt idx="72">
                        <c:v>4.5747713431469617</c:v>
                      </c:pt>
                      <c:pt idx="73">
                        <c:v>4.5747713431469617</c:v>
                      </c:pt>
                      <c:pt idx="74">
                        <c:v>4.5747713431469617</c:v>
                      </c:pt>
                      <c:pt idx="75">
                        <c:v>4.5747713431469617</c:v>
                      </c:pt>
                      <c:pt idx="76">
                        <c:v>4.5747713431469617</c:v>
                      </c:pt>
                      <c:pt idx="77">
                        <c:v>4.5747713431469617</c:v>
                      </c:pt>
                      <c:pt idx="78">
                        <c:v>4.5747713431469617</c:v>
                      </c:pt>
                      <c:pt idx="79">
                        <c:v>4.5747713431469617</c:v>
                      </c:pt>
                      <c:pt idx="80">
                        <c:v>4.5747713431469617</c:v>
                      </c:pt>
                      <c:pt idx="81">
                        <c:v>4.5747713431469617</c:v>
                      </c:pt>
                      <c:pt idx="82">
                        <c:v>4.5747713431469617</c:v>
                      </c:pt>
                      <c:pt idx="83">
                        <c:v>4.5747713431469617</c:v>
                      </c:pt>
                      <c:pt idx="84">
                        <c:v>4.5747713431469617</c:v>
                      </c:pt>
                      <c:pt idx="85">
                        <c:v>4.5747713431469617</c:v>
                      </c:pt>
                      <c:pt idx="86">
                        <c:v>4.5747713431469617</c:v>
                      </c:pt>
                      <c:pt idx="87">
                        <c:v>4.5747713431469617</c:v>
                      </c:pt>
                      <c:pt idx="88">
                        <c:v>4.5747713431469617</c:v>
                      </c:pt>
                      <c:pt idx="89">
                        <c:v>4.5747713431469617</c:v>
                      </c:pt>
                      <c:pt idx="90">
                        <c:v>4.5747713431469617</c:v>
                      </c:pt>
                      <c:pt idx="91">
                        <c:v>4.5747713431469617</c:v>
                      </c:pt>
                      <c:pt idx="92">
                        <c:v>4.5747713431469617</c:v>
                      </c:pt>
                      <c:pt idx="93">
                        <c:v>4.5747713431469617</c:v>
                      </c:pt>
                      <c:pt idx="94">
                        <c:v>4.5747713431469617</c:v>
                      </c:pt>
                      <c:pt idx="95">
                        <c:v>4.5747713431469617</c:v>
                      </c:pt>
                      <c:pt idx="96">
                        <c:v>4.5747713431469617</c:v>
                      </c:pt>
                      <c:pt idx="97">
                        <c:v>4.5747713431469617</c:v>
                      </c:pt>
                      <c:pt idx="98">
                        <c:v>4.5747713431469617</c:v>
                      </c:pt>
                      <c:pt idx="99">
                        <c:v>4.5747713431469617</c:v>
                      </c:pt>
                      <c:pt idx="100">
                        <c:v>4.5747713431469617</c:v>
                      </c:pt>
                      <c:pt idx="101">
                        <c:v>4.5747713431469617</c:v>
                      </c:pt>
                      <c:pt idx="102">
                        <c:v>4.5747713431469617</c:v>
                      </c:pt>
                      <c:pt idx="103">
                        <c:v>4.5747713431469617</c:v>
                      </c:pt>
                      <c:pt idx="104">
                        <c:v>4.5747713431469617</c:v>
                      </c:pt>
                      <c:pt idx="105">
                        <c:v>4.5747713431469617</c:v>
                      </c:pt>
                      <c:pt idx="106">
                        <c:v>4.5747713431469617</c:v>
                      </c:pt>
                      <c:pt idx="107">
                        <c:v>4.5747713431469617</c:v>
                      </c:pt>
                      <c:pt idx="108">
                        <c:v>4.5747713431469617</c:v>
                      </c:pt>
                      <c:pt idx="109">
                        <c:v>4.5747713431469617</c:v>
                      </c:pt>
                      <c:pt idx="110">
                        <c:v>4.5747713431469617</c:v>
                      </c:pt>
                      <c:pt idx="111">
                        <c:v>4.5747713431469617</c:v>
                      </c:pt>
                      <c:pt idx="112">
                        <c:v>4.5747713431469617</c:v>
                      </c:pt>
                      <c:pt idx="113">
                        <c:v>4.5747713431469617</c:v>
                      </c:pt>
                      <c:pt idx="114">
                        <c:v>4.5747713431469617</c:v>
                      </c:pt>
                      <c:pt idx="115">
                        <c:v>4.5747713431469617</c:v>
                      </c:pt>
                      <c:pt idx="116">
                        <c:v>4.5747713431469617</c:v>
                      </c:pt>
                      <c:pt idx="117">
                        <c:v>4.5747713431469617</c:v>
                      </c:pt>
                      <c:pt idx="118">
                        <c:v>4.5747713431469617</c:v>
                      </c:pt>
                      <c:pt idx="119">
                        <c:v>4.5747713431469617</c:v>
                      </c:pt>
                      <c:pt idx="120">
                        <c:v>4.5747713431469617</c:v>
                      </c:pt>
                      <c:pt idx="121">
                        <c:v>4.5747713431469617</c:v>
                      </c:pt>
                      <c:pt idx="122">
                        <c:v>4.5747713431469617</c:v>
                      </c:pt>
                      <c:pt idx="123">
                        <c:v>4.5747713431469617</c:v>
                      </c:pt>
                      <c:pt idx="124">
                        <c:v>4.5747713431469617</c:v>
                      </c:pt>
                      <c:pt idx="125">
                        <c:v>4.5747713431469617</c:v>
                      </c:pt>
                      <c:pt idx="126">
                        <c:v>4.5747713431469617</c:v>
                      </c:pt>
                      <c:pt idx="127">
                        <c:v>4.5747713431469617</c:v>
                      </c:pt>
                      <c:pt idx="128">
                        <c:v>4.5747713431469617</c:v>
                      </c:pt>
                      <c:pt idx="129">
                        <c:v>4.5747713431469617</c:v>
                      </c:pt>
                      <c:pt idx="130">
                        <c:v>4.5747713431469617</c:v>
                      </c:pt>
                      <c:pt idx="131">
                        <c:v>4.5747713431469617</c:v>
                      </c:pt>
                      <c:pt idx="132">
                        <c:v>4.5747713431469617</c:v>
                      </c:pt>
                      <c:pt idx="133">
                        <c:v>4.5747713431469617</c:v>
                      </c:pt>
                      <c:pt idx="134">
                        <c:v>4.5747713431469617</c:v>
                      </c:pt>
                      <c:pt idx="135">
                        <c:v>4.5747713431469617</c:v>
                      </c:pt>
                      <c:pt idx="136">
                        <c:v>4.5747713431469617</c:v>
                      </c:pt>
                      <c:pt idx="137">
                        <c:v>4.5747713431469617</c:v>
                      </c:pt>
                      <c:pt idx="138">
                        <c:v>4.5747713431469617</c:v>
                      </c:pt>
                      <c:pt idx="139">
                        <c:v>4.5747713431469617</c:v>
                      </c:pt>
                      <c:pt idx="140">
                        <c:v>4.5747713431469617</c:v>
                      </c:pt>
                      <c:pt idx="141">
                        <c:v>4.5747713431469617</c:v>
                      </c:pt>
                      <c:pt idx="142">
                        <c:v>4.5747713431469617</c:v>
                      </c:pt>
                      <c:pt idx="143">
                        <c:v>4.5747713431469617</c:v>
                      </c:pt>
                      <c:pt idx="144">
                        <c:v>4.5747713431469617</c:v>
                      </c:pt>
                      <c:pt idx="145">
                        <c:v>4.5747713431469617</c:v>
                      </c:pt>
                      <c:pt idx="146">
                        <c:v>4.5747713431469617</c:v>
                      </c:pt>
                      <c:pt idx="147">
                        <c:v>4.5747713431469617</c:v>
                      </c:pt>
                      <c:pt idx="148">
                        <c:v>4.5747713431469617</c:v>
                      </c:pt>
                      <c:pt idx="149">
                        <c:v>4.5747713431469617</c:v>
                      </c:pt>
                      <c:pt idx="150">
                        <c:v>4.5747713431469617</c:v>
                      </c:pt>
                      <c:pt idx="151">
                        <c:v>4.5747713431469617</c:v>
                      </c:pt>
                      <c:pt idx="152">
                        <c:v>4.5747713431469617</c:v>
                      </c:pt>
                      <c:pt idx="153">
                        <c:v>4.5747713431469617</c:v>
                      </c:pt>
                      <c:pt idx="154">
                        <c:v>4.5747713431469617</c:v>
                      </c:pt>
                      <c:pt idx="155">
                        <c:v>4.5747713431469617</c:v>
                      </c:pt>
                      <c:pt idx="156">
                        <c:v>4.5747713431469617</c:v>
                      </c:pt>
                      <c:pt idx="157">
                        <c:v>4.5747713431469617</c:v>
                      </c:pt>
                      <c:pt idx="158">
                        <c:v>4.5747713431469617</c:v>
                      </c:pt>
                      <c:pt idx="159">
                        <c:v>4.5747713431469617</c:v>
                      </c:pt>
                      <c:pt idx="160">
                        <c:v>4.5747713431469617</c:v>
                      </c:pt>
                      <c:pt idx="161">
                        <c:v>4.5747713431469617</c:v>
                      </c:pt>
                      <c:pt idx="162">
                        <c:v>4.5747713431469617</c:v>
                      </c:pt>
                      <c:pt idx="163">
                        <c:v>4.5747713431469617</c:v>
                      </c:pt>
                      <c:pt idx="164">
                        <c:v>4.5747713431469617</c:v>
                      </c:pt>
                      <c:pt idx="165">
                        <c:v>4.5747713431469617</c:v>
                      </c:pt>
                      <c:pt idx="166">
                        <c:v>4.5747713431469617</c:v>
                      </c:pt>
                      <c:pt idx="167">
                        <c:v>4.5747713431469617</c:v>
                      </c:pt>
                      <c:pt idx="168">
                        <c:v>4.5747713431469617</c:v>
                      </c:pt>
                      <c:pt idx="169">
                        <c:v>4.5747713431469617</c:v>
                      </c:pt>
                      <c:pt idx="170">
                        <c:v>4.5747713431469617</c:v>
                      </c:pt>
                      <c:pt idx="171">
                        <c:v>4.5747713431469617</c:v>
                      </c:pt>
                      <c:pt idx="172">
                        <c:v>4.5747713431469617</c:v>
                      </c:pt>
                      <c:pt idx="173">
                        <c:v>4.5747713431469617</c:v>
                      </c:pt>
                      <c:pt idx="174">
                        <c:v>4.5747713431469617</c:v>
                      </c:pt>
                      <c:pt idx="175">
                        <c:v>4.5747713431469617</c:v>
                      </c:pt>
                      <c:pt idx="176">
                        <c:v>4.5747713431469617</c:v>
                      </c:pt>
                      <c:pt idx="177">
                        <c:v>4.5747713431469617</c:v>
                      </c:pt>
                      <c:pt idx="178">
                        <c:v>4.5747713431469617</c:v>
                      </c:pt>
                      <c:pt idx="179">
                        <c:v>4.5747713431469617</c:v>
                      </c:pt>
                      <c:pt idx="180">
                        <c:v>4.5747713431469617</c:v>
                      </c:pt>
                      <c:pt idx="181">
                        <c:v>4.5747713431469617</c:v>
                      </c:pt>
                      <c:pt idx="182">
                        <c:v>4.5747713431469617</c:v>
                      </c:pt>
                      <c:pt idx="183">
                        <c:v>4.5747713431469617</c:v>
                      </c:pt>
                      <c:pt idx="184">
                        <c:v>4.5747713431469617</c:v>
                      </c:pt>
                      <c:pt idx="185">
                        <c:v>4.5747713431469617</c:v>
                      </c:pt>
                      <c:pt idx="186">
                        <c:v>4.5747713431469617</c:v>
                      </c:pt>
                      <c:pt idx="187">
                        <c:v>4.5747713431469617</c:v>
                      </c:pt>
                      <c:pt idx="188">
                        <c:v>4.5747713431469617</c:v>
                      </c:pt>
                      <c:pt idx="189">
                        <c:v>4.5747713431469617</c:v>
                      </c:pt>
                      <c:pt idx="190">
                        <c:v>4.5747713431469617</c:v>
                      </c:pt>
                      <c:pt idx="191">
                        <c:v>4.5747713431469617</c:v>
                      </c:pt>
                      <c:pt idx="192">
                        <c:v>4.5747713431469617</c:v>
                      </c:pt>
                      <c:pt idx="193">
                        <c:v>4.5747713431469617</c:v>
                      </c:pt>
                      <c:pt idx="194">
                        <c:v>4.5747713431469617</c:v>
                      </c:pt>
                      <c:pt idx="195">
                        <c:v>4.5747713431469617</c:v>
                      </c:pt>
                      <c:pt idx="196">
                        <c:v>4.5747713431469617</c:v>
                      </c:pt>
                      <c:pt idx="197">
                        <c:v>4.5747713431469617</c:v>
                      </c:pt>
                      <c:pt idx="198">
                        <c:v>4.5747713431469617</c:v>
                      </c:pt>
                      <c:pt idx="199">
                        <c:v>4.5747713431469617</c:v>
                      </c:pt>
                      <c:pt idx="200">
                        <c:v>4.5747713431469617</c:v>
                      </c:pt>
                      <c:pt idx="201">
                        <c:v>4.5747713431469617</c:v>
                      </c:pt>
                      <c:pt idx="202">
                        <c:v>4.5747713431469617</c:v>
                      </c:pt>
                      <c:pt idx="203">
                        <c:v>4.5747713431469617</c:v>
                      </c:pt>
                      <c:pt idx="204">
                        <c:v>4.5747713431469617</c:v>
                      </c:pt>
                      <c:pt idx="205">
                        <c:v>4.5747713431469617</c:v>
                      </c:pt>
                      <c:pt idx="206">
                        <c:v>4.5747713431469617</c:v>
                      </c:pt>
                      <c:pt idx="207">
                        <c:v>4.5747713431469617</c:v>
                      </c:pt>
                      <c:pt idx="208">
                        <c:v>4.5747713431469617</c:v>
                      </c:pt>
                      <c:pt idx="209">
                        <c:v>4.5747713431469617</c:v>
                      </c:pt>
                      <c:pt idx="210">
                        <c:v>4.5747713431469617</c:v>
                      </c:pt>
                      <c:pt idx="211">
                        <c:v>4.5747713431469617</c:v>
                      </c:pt>
                      <c:pt idx="212">
                        <c:v>4.5747713431469617</c:v>
                      </c:pt>
                      <c:pt idx="213">
                        <c:v>4.5747713431469617</c:v>
                      </c:pt>
                      <c:pt idx="214">
                        <c:v>4.5747713431469617</c:v>
                      </c:pt>
                      <c:pt idx="215">
                        <c:v>4.5747713431469617</c:v>
                      </c:pt>
                      <c:pt idx="216">
                        <c:v>4.5747713431469617</c:v>
                      </c:pt>
                      <c:pt idx="217">
                        <c:v>4.5747713431469617</c:v>
                      </c:pt>
                      <c:pt idx="218">
                        <c:v>4.5747713431469617</c:v>
                      </c:pt>
                      <c:pt idx="219">
                        <c:v>4.5747713431469617</c:v>
                      </c:pt>
                      <c:pt idx="220">
                        <c:v>4.5747713431469617</c:v>
                      </c:pt>
                      <c:pt idx="221">
                        <c:v>4.5747713431469617</c:v>
                      </c:pt>
                      <c:pt idx="222">
                        <c:v>4.5747713431469617</c:v>
                      </c:pt>
                      <c:pt idx="223">
                        <c:v>4.5747713431469617</c:v>
                      </c:pt>
                      <c:pt idx="224">
                        <c:v>4.5747713431469617</c:v>
                      </c:pt>
                      <c:pt idx="225">
                        <c:v>4.5747713431469617</c:v>
                      </c:pt>
                      <c:pt idx="226">
                        <c:v>4.5747713431469617</c:v>
                      </c:pt>
                      <c:pt idx="227">
                        <c:v>4.5747713431469617</c:v>
                      </c:pt>
                      <c:pt idx="228">
                        <c:v>4.5747713431469617</c:v>
                      </c:pt>
                      <c:pt idx="229">
                        <c:v>4.5747713431469617</c:v>
                      </c:pt>
                      <c:pt idx="230">
                        <c:v>4.5747713431469617</c:v>
                      </c:pt>
                      <c:pt idx="231">
                        <c:v>4.5747713431469617</c:v>
                      </c:pt>
                      <c:pt idx="232">
                        <c:v>4.5747713431469617</c:v>
                      </c:pt>
                      <c:pt idx="233">
                        <c:v>4.5747713431469617</c:v>
                      </c:pt>
                      <c:pt idx="234">
                        <c:v>4.5747713431469617</c:v>
                      </c:pt>
                      <c:pt idx="235">
                        <c:v>4.5747713431469617</c:v>
                      </c:pt>
                      <c:pt idx="236">
                        <c:v>4.5747713431469617</c:v>
                      </c:pt>
                      <c:pt idx="237">
                        <c:v>4.5747713431469617</c:v>
                      </c:pt>
                      <c:pt idx="238">
                        <c:v>4.5747713431469617</c:v>
                      </c:pt>
                      <c:pt idx="239">
                        <c:v>4.5747713431469617</c:v>
                      </c:pt>
                      <c:pt idx="240">
                        <c:v>4.5747713431469617</c:v>
                      </c:pt>
                      <c:pt idx="241">
                        <c:v>4.5747713431469617</c:v>
                      </c:pt>
                      <c:pt idx="242">
                        <c:v>4.5747713431469617</c:v>
                      </c:pt>
                      <c:pt idx="243">
                        <c:v>4.5747713431469617</c:v>
                      </c:pt>
                      <c:pt idx="244">
                        <c:v>4.5747713431469617</c:v>
                      </c:pt>
                      <c:pt idx="245">
                        <c:v>4.5747713431469617</c:v>
                      </c:pt>
                      <c:pt idx="246">
                        <c:v>4.5747713431469617</c:v>
                      </c:pt>
                      <c:pt idx="247">
                        <c:v>4.5747713431469617</c:v>
                      </c:pt>
                      <c:pt idx="248">
                        <c:v>4.5747713431469617</c:v>
                      </c:pt>
                      <c:pt idx="249">
                        <c:v>4.5747713431469617</c:v>
                      </c:pt>
                      <c:pt idx="250">
                        <c:v>4.5747713431469617</c:v>
                      </c:pt>
                      <c:pt idx="251">
                        <c:v>4.5747713431469617</c:v>
                      </c:pt>
                      <c:pt idx="252">
                        <c:v>4.5747713431469617</c:v>
                      </c:pt>
                      <c:pt idx="253">
                        <c:v>4.5747713431469617</c:v>
                      </c:pt>
                      <c:pt idx="254">
                        <c:v>4.5747713431469617</c:v>
                      </c:pt>
                      <c:pt idx="255">
                        <c:v>4.5747713431469617</c:v>
                      </c:pt>
                      <c:pt idx="256">
                        <c:v>4.5747713431469617</c:v>
                      </c:pt>
                      <c:pt idx="257">
                        <c:v>4.5747713431469617</c:v>
                      </c:pt>
                      <c:pt idx="258">
                        <c:v>4.5747713431469617</c:v>
                      </c:pt>
                      <c:pt idx="259">
                        <c:v>4.5747713431469617</c:v>
                      </c:pt>
                      <c:pt idx="260">
                        <c:v>4.5747713431469617</c:v>
                      </c:pt>
                      <c:pt idx="261">
                        <c:v>4.5747713431469617</c:v>
                      </c:pt>
                      <c:pt idx="262">
                        <c:v>4.5747713431469617</c:v>
                      </c:pt>
                      <c:pt idx="263">
                        <c:v>4.5747713431469617</c:v>
                      </c:pt>
                      <c:pt idx="264">
                        <c:v>4.5747713431469617</c:v>
                      </c:pt>
                      <c:pt idx="265">
                        <c:v>4.5747713431469617</c:v>
                      </c:pt>
                      <c:pt idx="266">
                        <c:v>4.5747713431469617</c:v>
                      </c:pt>
                      <c:pt idx="267">
                        <c:v>4.5747713431469617</c:v>
                      </c:pt>
                      <c:pt idx="268">
                        <c:v>4.5747713431469617</c:v>
                      </c:pt>
                      <c:pt idx="269">
                        <c:v>4.5747713431469617</c:v>
                      </c:pt>
                      <c:pt idx="270">
                        <c:v>4.5747713431469617</c:v>
                      </c:pt>
                      <c:pt idx="271">
                        <c:v>4.5747713431469617</c:v>
                      </c:pt>
                      <c:pt idx="272">
                        <c:v>4.5747713431469617</c:v>
                      </c:pt>
                      <c:pt idx="273">
                        <c:v>4.5747713431469617</c:v>
                      </c:pt>
                      <c:pt idx="274">
                        <c:v>4.5747713431469617</c:v>
                      </c:pt>
                      <c:pt idx="275">
                        <c:v>4.5747713431469617</c:v>
                      </c:pt>
                      <c:pt idx="276">
                        <c:v>4.5747713431469617</c:v>
                      </c:pt>
                      <c:pt idx="277">
                        <c:v>4.5747713431469617</c:v>
                      </c:pt>
                      <c:pt idx="278">
                        <c:v>4.5747713431469617</c:v>
                      </c:pt>
                      <c:pt idx="279">
                        <c:v>4.5747713431469617</c:v>
                      </c:pt>
                      <c:pt idx="280">
                        <c:v>4.5747713431469617</c:v>
                      </c:pt>
                      <c:pt idx="281">
                        <c:v>4.5747713431469617</c:v>
                      </c:pt>
                      <c:pt idx="282">
                        <c:v>4.5747713431469617</c:v>
                      </c:pt>
                      <c:pt idx="283">
                        <c:v>4.5747713431469617</c:v>
                      </c:pt>
                      <c:pt idx="284">
                        <c:v>4.5747713431469617</c:v>
                      </c:pt>
                      <c:pt idx="285">
                        <c:v>4.5747713431469617</c:v>
                      </c:pt>
                      <c:pt idx="286">
                        <c:v>4.5747713431469617</c:v>
                      </c:pt>
                      <c:pt idx="287">
                        <c:v>4.5747713431469617</c:v>
                      </c:pt>
                      <c:pt idx="288">
                        <c:v>4.5747713431469617</c:v>
                      </c:pt>
                      <c:pt idx="289">
                        <c:v>4.5747713431469617</c:v>
                      </c:pt>
                      <c:pt idx="290">
                        <c:v>4.5747713431469617</c:v>
                      </c:pt>
                      <c:pt idx="291">
                        <c:v>4.5747713431469617</c:v>
                      </c:pt>
                      <c:pt idx="292">
                        <c:v>4.5747713431469617</c:v>
                      </c:pt>
                      <c:pt idx="293">
                        <c:v>4.5747713431469617</c:v>
                      </c:pt>
                      <c:pt idx="294">
                        <c:v>4.5747713431469617</c:v>
                      </c:pt>
                      <c:pt idx="295">
                        <c:v>4.5747713431469617</c:v>
                      </c:pt>
                      <c:pt idx="296">
                        <c:v>4.5747713431469617</c:v>
                      </c:pt>
                      <c:pt idx="297">
                        <c:v>4.5747713431469617</c:v>
                      </c:pt>
                      <c:pt idx="298">
                        <c:v>4.5747713431469617</c:v>
                      </c:pt>
                      <c:pt idx="299">
                        <c:v>4.5747713431469617</c:v>
                      </c:pt>
                      <c:pt idx="300">
                        <c:v>4.5747713431469617</c:v>
                      </c:pt>
                      <c:pt idx="301">
                        <c:v>4.5747713431469617</c:v>
                      </c:pt>
                      <c:pt idx="302">
                        <c:v>4.5747713431469617</c:v>
                      </c:pt>
                      <c:pt idx="303">
                        <c:v>4.5747713431469617</c:v>
                      </c:pt>
                      <c:pt idx="304">
                        <c:v>4.5747713431469617</c:v>
                      </c:pt>
                      <c:pt idx="305">
                        <c:v>4.5747713431469617</c:v>
                      </c:pt>
                      <c:pt idx="306">
                        <c:v>4.5747713431469617</c:v>
                      </c:pt>
                      <c:pt idx="307">
                        <c:v>4.5747713431469617</c:v>
                      </c:pt>
                      <c:pt idx="308">
                        <c:v>4.5747713431469617</c:v>
                      </c:pt>
                      <c:pt idx="309">
                        <c:v>4.5747713431469617</c:v>
                      </c:pt>
                      <c:pt idx="310">
                        <c:v>4.5747713431469617</c:v>
                      </c:pt>
                      <c:pt idx="311">
                        <c:v>4.5747713431469617</c:v>
                      </c:pt>
                      <c:pt idx="312">
                        <c:v>4.5747713431469617</c:v>
                      </c:pt>
                      <c:pt idx="313">
                        <c:v>4.5747713431469617</c:v>
                      </c:pt>
                      <c:pt idx="314">
                        <c:v>4.5747713431469617</c:v>
                      </c:pt>
                      <c:pt idx="315">
                        <c:v>4.5747713431469617</c:v>
                      </c:pt>
                      <c:pt idx="316">
                        <c:v>4.5747713431469617</c:v>
                      </c:pt>
                      <c:pt idx="317">
                        <c:v>4.5747713431469617</c:v>
                      </c:pt>
                      <c:pt idx="318">
                        <c:v>4.5747713431469617</c:v>
                      </c:pt>
                      <c:pt idx="319">
                        <c:v>4.5747713431469617</c:v>
                      </c:pt>
                      <c:pt idx="320">
                        <c:v>4.5747713431469617</c:v>
                      </c:pt>
                      <c:pt idx="321">
                        <c:v>4.5747713431469617</c:v>
                      </c:pt>
                      <c:pt idx="322">
                        <c:v>4.5747713431469617</c:v>
                      </c:pt>
                      <c:pt idx="323">
                        <c:v>4.5747713431469617</c:v>
                      </c:pt>
                      <c:pt idx="324">
                        <c:v>4.5747713431469617</c:v>
                      </c:pt>
                      <c:pt idx="325">
                        <c:v>4.5747713431469617</c:v>
                      </c:pt>
                      <c:pt idx="326">
                        <c:v>4.5747713431469617</c:v>
                      </c:pt>
                      <c:pt idx="327">
                        <c:v>4.5747713431469617</c:v>
                      </c:pt>
                      <c:pt idx="328">
                        <c:v>4.5747713431469617</c:v>
                      </c:pt>
                      <c:pt idx="329">
                        <c:v>4.5747713431469617</c:v>
                      </c:pt>
                      <c:pt idx="330">
                        <c:v>4.5747713431469617</c:v>
                      </c:pt>
                      <c:pt idx="331">
                        <c:v>4.5747713431469617</c:v>
                      </c:pt>
                      <c:pt idx="332">
                        <c:v>4.5747713431469617</c:v>
                      </c:pt>
                      <c:pt idx="333">
                        <c:v>4.5747713431469617</c:v>
                      </c:pt>
                      <c:pt idx="334">
                        <c:v>4.5747713431469617</c:v>
                      </c:pt>
                      <c:pt idx="335">
                        <c:v>4.5747713431469617</c:v>
                      </c:pt>
                      <c:pt idx="336">
                        <c:v>4.5747713431469617</c:v>
                      </c:pt>
                      <c:pt idx="337">
                        <c:v>4.5747713431469617</c:v>
                      </c:pt>
                      <c:pt idx="338">
                        <c:v>4.5747713431469617</c:v>
                      </c:pt>
                      <c:pt idx="339">
                        <c:v>4.5747713431469617</c:v>
                      </c:pt>
                      <c:pt idx="340">
                        <c:v>4.5747713431469617</c:v>
                      </c:pt>
                      <c:pt idx="341">
                        <c:v>4.5747713431469617</c:v>
                      </c:pt>
                      <c:pt idx="342">
                        <c:v>4.5747713431469617</c:v>
                      </c:pt>
                      <c:pt idx="343">
                        <c:v>4.5747713431469617</c:v>
                      </c:pt>
                      <c:pt idx="344">
                        <c:v>4.5747713431469617</c:v>
                      </c:pt>
                      <c:pt idx="345">
                        <c:v>4.5747713431469617</c:v>
                      </c:pt>
                      <c:pt idx="346">
                        <c:v>4.5747713431469617</c:v>
                      </c:pt>
                      <c:pt idx="347">
                        <c:v>4.5747713431469617</c:v>
                      </c:pt>
                      <c:pt idx="348">
                        <c:v>4.5747713431469617</c:v>
                      </c:pt>
                      <c:pt idx="349">
                        <c:v>4.5747713431469617</c:v>
                      </c:pt>
                      <c:pt idx="350">
                        <c:v>4.5747713431469617</c:v>
                      </c:pt>
                      <c:pt idx="351">
                        <c:v>4.5747713431469617</c:v>
                      </c:pt>
                      <c:pt idx="352">
                        <c:v>4.5747713431469617</c:v>
                      </c:pt>
                      <c:pt idx="353">
                        <c:v>4.5747713431469617</c:v>
                      </c:pt>
                      <c:pt idx="354">
                        <c:v>4.5747713431469617</c:v>
                      </c:pt>
                      <c:pt idx="355">
                        <c:v>4.5747713431469617</c:v>
                      </c:pt>
                      <c:pt idx="356">
                        <c:v>4.5747713431469617</c:v>
                      </c:pt>
                      <c:pt idx="357">
                        <c:v>4.5747713431469617</c:v>
                      </c:pt>
                      <c:pt idx="358">
                        <c:v>4.5747713431469617</c:v>
                      </c:pt>
                      <c:pt idx="359">
                        <c:v>4.5747713431469617</c:v>
                      </c:pt>
                      <c:pt idx="360">
                        <c:v>4.5747713431469617</c:v>
                      </c:pt>
                      <c:pt idx="361">
                        <c:v>4.5747713431469617</c:v>
                      </c:pt>
                      <c:pt idx="362">
                        <c:v>4.5747713431469617</c:v>
                      </c:pt>
                      <c:pt idx="363">
                        <c:v>4.5747713431469617</c:v>
                      </c:pt>
                      <c:pt idx="364">
                        <c:v>4.5747713431469617</c:v>
                      </c:pt>
                      <c:pt idx="365">
                        <c:v>4.5747713431469617</c:v>
                      </c:pt>
                      <c:pt idx="366">
                        <c:v>4.5747713431469617</c:v>
                      </c:pt>
                      <c:pt idx="367">
                        <c:v>4.5747713431469617</c:v>
                      </c:pt>
                      <c:pt idx="368">
                        <c:v>4.5747713431469617</c:v>
                      </c:pt>
                      <c:pt idx="369">
                        <c:v>4.5747713431469617</c:v>
                      </c:pt>
                      <c:pt idx="370">
                        <c:v>4.5747713431469617</c:v>
                      </c:pt>
                      <c:pt idx="371">
                        <c:v>4.5747713431469617</c:v>
                      </c:pt>
                      <c:pt idx="372">
                        <c:v>4.5747713431469617</c:v>
                      </c:pt>
                      <c:pt idx="373">
                        <c:v>4.5747713431469617</c:v>
                      </c:pt>
                      <c:pt idx="374">
                        <c:v>4.5747713431469617</c:v>
                      </c:pt>
                      <c:pt idx="375">
                        <c:v>4.5747713431469617</c:v>
                      </c:pt>
                      <c:pt idx="376">
                        <c:v>4.5747713431469617</c:v>
                      </c:pt>
                      <c:pt idx="377">
                        <c:v>4.5747713431469617</c:v>
                      </c:pt>
                      <c:pt idx="378">
                        <c:v>4.5747713431469617</c:v>
                      </c:pt>
                      <c:pt idx="379">
                        <c:v>4.5747713431469617</c:v>
                      </c:pt>
                      <c:pt idx="380">
                        <c:v>4.5747713431469617</c:v>
                      </c:pt>
                      <c:pt idx="381">
                        <c:v>4.5747713431469617</c:v>
                      </c:pt>
                      <c:pt idx="382">
                        <c:v>4.5747713431469617</c:v>
                      </c:pt>
                      <c:pt idx="383">
                        <c:v>4.5747713431469617</c:v>
                      </c:pt>
                      <c:pt idx="384">
                        <c:v>4.5747713431469617</c:v>
                      </c:pt>
                      <c:pt idx="385">
                        <c:v>4.5747713431469617</c:v>
                      </c:pt>
                      <c:pt idx="386">
                        <c:v>4.5747713431469617</c:v>
                      </c:pt>
                      <c:pt idx="387">
                        <c:v>4.5747713431469617</c:v>
                      </c:pt>
                      <c:pt idx="388">
                        <c:v>4.5747713431469617</c:v>
                      </c:pt>
                      <c:pt idx="389">
                        <c:v>4.5747713431469617</c:v>
                      </c:pt>
                      <c:pt idx="390">
                        <c:v>4.5747713431469617</c:v>
                      </c:pt>
                      <c:pt idx="391">
                        <c:v>4.5747713431469617</c:v>
                      </c:pt>
                      <c:pt idx="392">
                        <c:v>4.5747713431469617</c:v>
                      </c:pt>
                      <c:pt idx="393">
                        <c:v>4.5747713431469617</c:v>
                      </c:pt>
                      <c:pt idx="394">
                        <c:v>4.5747713431469617</c:v>
                      </c:pt>
                      <c:pt idx="395">
                        <c:v>4.5747713431469617</c:v>
                      </c:pt>
                      <c:pt idx="396">
                        <c:v>4.5747713431469617</c:v>
                      </c:pt>
                      <c:pt idx="397">
                        <c:v>4.5747713431469617</c:v>
                      </c:pt>
                      <c:pt idx="398">
                        <c:v>4.5747713431469617</c:v>
                      </c:pt>
                      <c:pt idx="399">
                        <c:v>4.5747713431469617</c:v>
                      </c:pt>
                      <c:pt idx="400">
                        <c:v>4.5747713431469617</c:v>
                      </c:pt>
                      <c:pt idx="401">
                        <c:v>4.5747713431469617</c:v>
                      </c:pt>
                      <c:pt idx="402">
                        <c:v>4.5747713431469617</c:v>
                      </c:pt>
                      <c:pt idx="403">
                        <c:v>4.5747713431469617</c:v>
                      </c:pt>
                      <c:pt idx="404">
                        <c:v>4.5747713431469617</c:v>
                      </c:pt>
                      <c:pt idx="405">
                        <c:v>4.5747713431469617</c:v>
                      </c:pt>
                      <c:pt idx="406">
                        <c:v>4.5747713431469617</c:v>
                      </c:pt>
                      <c:pt idx="407">
                        <c:v>4.5747713431469617</c:v>
                      </c:pt>
                      <c:pt idx="408">
                        <c:v>4.5747713431469617</c:v>
                      </c:pt>
                      <c:pt idx="409">
                        <c:v>4.5747713431469617</c:v>
                      </c:pt>
                      <c:pt idx="410">
                        <c:v>4.5747713431469617</c:v>
                      </c:pt>
                      <c:pt idx="411">
                        <c:v>4.5747713431469617</c:v>
                      </c:pt>
                      <c:pt idx="412">
                        <c:v>4.5747713431469617</c:v>
                      </c:pt>
                      <c:pt idx="413">
                        <c:v>4.5747713431469617</c:v>
                      </c:pt>
                      <c:pt idx="414">
                        <c:v>4.5747713431469617</c:v>
                      </c:pt>
                      <c:pt idx="415">
                        <c:v>4.5747713431469617</c:v>
                      </c:pt>
                      <c:pt idx="416">
                        <c:v>4.5747713431469617</c:v>
                      </c:pt>
                      <c:pt idx="417">
                        <c:v>4.5747713431469617</c:v>
                      </c:pt>
                      <c:pt idx="418">
                        <c:v>4.5747713431469617</c:v>
                      </c:pt>
                      <c:pt idx="419">
                        <c:v>4.5747713431469617</c:v>
                      </c:pt>
                      <c:pt idx="420">
                        <c:v>4.5747713431469617</c:v>
                      </c:pt>
                      <c:pt idx="421">
                        <c:v>4.5747713431469617</c:v>
                      </c:pt>
                      <c:pt idx="422">
                        <c:v>4.5747713431469617</c:v>
                      </c:pt>
                      <c:pt idx="423">
                        <c:v>4.5747713431469617</c:v>
                      </c:pt>
                      <c:pt idx="424">
                        <c:v>4.5747713431469617</c:v>
                      </c:pt>
                      <c:pt idx="425">
                        <c:v>4.5747713431469617</c:v>
                      </c:pt>
                      <c:pt idx="426">
                        <c:v>4.5747713431469617</c:v>
                      </c:pt>
                      <c:pt idx="427">
                        <c:v>4.5747713431469617</c:v>
                      </c:pt>
                      <c:pt idx="428">
                        <c:v>4.5747713431469617</c:v>
                      </c:pt>
                      <c:pt idx="429">
                        <c:v>4.5747713431469617</c:v>
                      </c:pt>
                      <c:pt idx="430">
                        <c:v>4.5747713431469617</c:v>
                      </c:pt>
                      <c:pt idx="431">
                        <c:v>4.5747713431469617</c:v>
                      </c:pt>
                      <c:pt idx="432">
                        <c:v>4.5747713431469617</c:v>
                      </c:pt>
                      <c:pt idx="433">
                        <c:v>4.5747713431469617</c:v>
                      </c:pt>
                      <c:pt idx="434">
                        <c:v>4.5747713431469617</c:v>
                      </c:pt>
                      <c:pt idx="435">
                        <c:v>4.5747713431469617</c:v>
                      </c:pt>
                      <c:pt idx="436">
                        <c:v>4.5747713431469617</c:v>
                      </c:pt>
                      <c:pt idx="437">
                        <c:v>4.5747713431469617</c:v>
                      </c:pt>
                      <c:pt idx="438">
                        <c:v>4.5747713431469617</c:v>
                      </c:pt>
                      <c:pt idx="439">
                        <c:v>4.5747713431469617</c:v>
                      </c:pt>
                      <c:pt idx="440">
                        <c:v>4.5747713431469617</c:v>
                      </c:pt>
                      <c:pt idx="441">
                        <c:v>4.5747713431469617</c:v>
                      </c:pt>
                      <c:pt idx="442">
                        <c:v>4.5747713431469617</c:v>
                      </c:pt>
                      <c:pt idx="443">
                        <c:v>4.5747713431469617</c:v>
                      </c:pt>
                      <c:pt idx="444">
                        <c:v>4.5747713431469617</c:v>
                      </c:pt>
                      <c:pt idx="445">
                        <c:v>4.5747713431469617</c:v>
                      </c:pt>
                      <c:pt idx="446">
                        <c:v>4.5747713431469617</c:v>
                      </c:pt>
                      <c:pt idx="447">
                        <c:v>4.5747713431469617</c:v>
                      </c:pt>
                      <c:pt idx="448">
                        <c:v>4.5747713431469617</c:v>
                      </c:pt>
                      <c:pt idx="449">
                        <c:v>4.5747713431469617</c:v>
                      </c:pt>
                      <c:pt idx="450">
                        <c:v>4.5747713431469617</c:v>
                      </c:pt>
                      <c:pt idx="451">
                        <c:v>4.5747713431469617</c:v>
                      </c:pt>
                      <c:pt idx="452">
                        <c:v>4.5747713431469617</c:v>
                      </c:pt>
                      <c:pt idx="453">
                        <c:v>4.5747713431469617</c:v>
                      </c:pt>
                      <c:pt idx="454">
                        <c:v>4.5747713431469617</c:v>
                      </c:pt>
                      <c:pt idx="455">
                        <c:v>4.5747713431469617</c:v>
                      </c:pt>
                      <c:pt idx="456">
                        <c:v>4.5747713431469617</c:v>
                      </c:pt>
                      <c:pt idx="457">
                        <c:v>4.5747713431469617</c:v>
                      </c:pt>
                      <c:pt idx="458">
                        <c:v>4.5747713431469617</c:v>
                      </c:pt>
                      <c:pt idx="459">
                        <c:v>4.5747713431469617</c:v>
                      </c:pt>
                      <c:pt idx="460">
                        <c:v>4.5747713431469617</c:v>
                      </c:pt>
                      <c:pt idx="461">
                        <c:v>4.5747713431469617</c:v>
                      </c:pt>
                      <c:pt idx="462">
                        <c:v>4.5747713431469617</c:v>
                      </c:pt>
                      <c:pt idx="463">
                        <c:v>4.5747713431469617</c:v>
                      </c:pt>
                      <c:pt idx="464">
                        <c:v>4.5747713431469617</c:v>
                      </c:pt>
                      <c:pt idx="465">
                        <c:v>4.5747713431469617</c:v>
                      </c:pt>
                      <c:pt idx="466">
                        <c:v>4.5747713431469617</c:v>
                      </c:pt>
                      <c:pt idx="467">
                        <c:v>4.5747713431469617</c:v>
                      </c:pt>
                      <c:pt idx="468">
                        <c:v>4.5747713431469617</c:v>
                      </c:pt>
                      <c:pt idx="469">
                        <c:v>4.5747713431469617</c:v>
                      </c:pt>
                      <c:pt idx="470">
                        <c:v>4.5747713431469617</c:v>
                      </c:pt>
                      <c:pt idx="471">
                        <c:v>4.5747713431469617</c:v>
                      </c:pt>
                      <c:pt idx="472">
                        <c:v>4.5747713431469617</c:v>
                      </c:pt>
                      <c:pt idx="473">
                        <c:v>4.5747713431469617</c:v>
                      </c:pt>
                      <c:pt idx="474">
                        <c:v>4.5747713431469617</c:v>
                      </c:pt>
                      <c:pt idx="475">
                        <c:v>4.5747713431469617</c:v>
                      </c:pt>
                      <c:pt idx="476">
                        <c:v>4.5747713431469617</c:v>
                      </c:pt>
                      <c:pt idx="477">
                        <c:v>4.5747713431469617</c:v>
                      </c:pt>
                      <c:pt idx="478">
                        <c:v>4.5747713431469617</c:v>
                      </c:pt>
                      <c:pt idx="479">
                        <c:v>4.5747713431469617</c:v>
                      </c:pt>
                      <c:pt idx="480">
                        <c:v>4.5747713431469617</c:v>
                      </c:pt>
                      <c:pt idx="481">
                        <c:v>4.5747713431469617</c:v>
                      </c:pt>
                      <c:pt idx="482">
                        <c:v>4.5747713431469617</c:v>
                      </c:pt>
                      <c:pt idx="483">
                        <c:v>4.5747713431469617</c:v>
                      </c:pt>
                      <c:pt idx="484">
                        <c:v>4.5747713431469617</c:v>
                      </c:pt>
                      <c:pt idx="485">
                        <c:v>4.5747713431469617</c:v>
                      </c:pt>
                      <c:pt idx="486">
                        <c:v>4.5747713431469617</c:v>
                      </c:pt>
                      <c:pt idx="487">
                        <c:v>4.5747713431469617</c:v>
                      </c:pt>
                      <c:pt idx="488">
                        <c:v>4.5747713431469617</c:v>
                      </c:pt>
                      <c:pt idx="489">
                        <c:v>4.5747713431469617</c:v>
                      </c:pt>
                      <c:pt idx="490">
                        <c:v>4.5747713431469617</c:v>
                      </c:pt>
                      <c:pt idx="491">
                        <c:v>4.5747713431469617</c:v>
                      </c:pt>
                      <c:pt idx="492">
                        <c:v>4.5747713431469617</c:v>
                      </c:pt>
                      <c:pt idx="493">
                        <c:v>4.5747713431469617</c:v>
                      </c:pt>
                      <c:pt idx="494">
                        <c:v>4.5747713431469617</c:v>
                      </c:pt>
                      <c:pt idx="495">
                        <c:v>4.5747713431469617</c:v>
                      </c:pt>
                      <c:pt idx="496">
                        <c:v>4.5747713431469617</c:v>
                      </c:pt>
                      <c:pt idx="497">
                        <c:v>4.5747713431469617</c:v>
                      </c:pt>
                      <c:pt idx="498">
                        <c:v>4.5747713431469617</c:v>
                      </c:pt>
                      <c:pt idx="499">
                        <c:v>4.5747713431469617</c:v>
                      </c:pt>
                      <c:pt idx="500">
                        <c:v>4.5747713431469617</c:v>
                      </c:pt>
                      <c:pt idx="501">
                        <c:v>4.5747713431469617</c:v>
                      </c:pt>
                      <c:pt idx="502">
                        <c:v>4.5747713431469617</c:v>
                      </c:pt>
                      <c:pt idx="503">
                        <c:v>4.5747713431469617</c:v>
                      </c:pt>
                      <c:pt idx="504">
                        <c:v>4.5747713431469617</c:v>
                      </c:pt>
                      <c:pt idx="505">
                        <c:v>4.5747713431469617</c:v>
                      </c:pt>
                      <c:pt idx="506">
                        <c:v>4.5747713431469617</c:v>
                      </c:pt>
                      <c:pt idx="507">
                        <c:v>4.5747713431469617</c:v>
                      </c:pt>
                      <c:pt idx="508">
                        <c:v>4.5747713431469617</c:v>
                      </c:pt>
                      <c:pt idx="509">
                        <c:v>4.5747713431469617</c:v>
                      </c:pt>
                      <c:pt idx="510">
                        <c:v>4.5747713431469617</c:v>
                      </c:pt>
                      <c:pt idx="511">
                        <c:v>4.5747713431469617</c:v>
                      </c:pt>
                      <c:pt idx="512">
                        <c:v>4.5747713431469617</c:v>
                      </c:pt>
                      <c:pt idx="513">
                        <c:v>4.5747713431469617</c:v>
                      </c:pt>
                      <c:pt idx="514">
                        <c:v>4.5747713431469617</c:v>
                      </c:pt>
                      <c:pt idx="515">
                        <c:v>4.5747713431469617</c:v>
                      </c:pt>
                      <c:pt idx="516">
                        <c:v>4.5747713431469617</c:v>
                      </c:pt>
                      <c:pt idx="517">
                        <c:v>4.5747713431469617</c:v>
                      </c:pt>
                      <c:pt idx="518">
                        <c:v>4.5747713431469617</c:v>
                      </c:pt>
                      <c:pt idx="519">
                        <c:v>4.5747713431469617</c:v>
                      </c:pt>
                      <c:pt idx="520">
                        <c:v>4.5747713431469617</c:v>
                      </c:pt>
                      <c:pt idx="521">
                        <c:v>4.5747713431469617</c:v>
                      </c:pt>
                      <c:pt idx="522">
                        <c:v>4.5747713431469617</c:v>
                      </c:pt>
                      <c:pt idx="523">
                        <c:v>4.5747713431469617</c:v>
                      </c:pt>
                      <c:pt idx="524">
                        <c:v>4.5747713431469617</c:v>
                      </c:pt>
                      <c:pt idx="525">
                        <c:v>4.5747713431469617</c:v>
                      </c:pt>
                      <c:pt idx="526">
                        <c:v>4.5747713431469617</c:v>
                      </c:pt>
                      <c:pt idx="527">
                        <c:v>4.5747713431469617</c:v>
                      </c:pt>
                      <c:pt idx="528">
                        <c:v>4.5747713431469617</c:v>
                      </c:pt>
                      <c:pt idx="529">
                        <c:v>4.5747713431469617</c:v>
                      </c:pt>
                      <c:pt idx="530">
                        <c:v>4.5747713431469617</c:v>
                      </c:pt>
                      <c:pt idx="531">
                        <c:v>4.5747713431469617</c:v>
                      </c:pt>
                      <c:pt idx="532">
                        <c:v>4.5747713431469617</c:v>
                      </c:pt>
                      <c:pt idx="533">
                        <c:v>4.5747713431469617</c:v>
                      </c:pt>
                      <c:pt idx="534">
                        <c:v>4.5747713431469617</c:v>
                      </c:pt>
                      <c:pt idx="535">
                        <c:v>4.5747713431469617</c:v>
                      </c:pt>
                      <c:pt idx="536">
                        <c:v>4.5747713431469617</c:v>
                      </c:pt>
                      <c:pt idx="537">
                        <c:v>4.5747713431469617</c:v>
                      </c:pt>
                      <c:pt idx="538">
                        <c:v>4.5747713431469617</c:v>
                      </c:pt>
                      <c:pt idx="539">
                        <c:v>4.5747713431469617</c:v>
                      </c:pt>
                      <c:pt idx="540">
                        <c:v>4.5747713431469617</c:v>
                      </c:pt>
                      <c:pt idx="541">
                        <c:v>4.5747713431469617</c:v>
                      </c:pt>
                      <c:pt idx="542">
                        <c:v>4.5747713431469617</c:v>
                      </c:pt>
                      <c:pt idx="543">
                        <c:v>4.5747713431469617</c:v>
                      </c:pt>
                      <c:pt idx="544">
                        <c:v>4.5747713431469617</c:v>
                      </c:pt>
                      <c:pt idx="545">
                        <c:v>4.5747713431469617</c:v>
                      </c:pt>
                      <c:pt idx="546">
                        <c:v>4.5747713431469617</c:v>
                      </c:pt>
                      <c:pt idx="547">
                        <c:v>4.5747713431469617</c:v>
                      </c:pt>
                      <c:pt idx="548">
                        <c:v>4.5747713431469617</c:v>
                      </c:pt>
                      <c:pt idx="549">
                        <c:v>4.5747713431469617</c:v>
                      </c:pt>
                      <c:pt idx="550">
                        <c:v>4.5747713431469617</c:v>
                      </c:pt>
                      <c:pt idx="551">
                        <c:v>4.5747713431469617</c:v>
                      </c:pt>
                      <c:pt idx="552">
                        <c:v>4.5747713431469617</c:v>
                      </c:pt>
                      <c:pt idx="553">
                        <c:v>4.5747713431469617</c:v>
                      </c:pt>
                      <c:pt idx="554">
                        <c:v>4.5747713431469617</c:v>
                      </c:pt>
                      <c:pt idx="555">
                        <c:v>4.5747713431469617</c:v>
                      </c:pt>
                      <c:pt idx="556">
                        <c:v>4.5747713431469617</c:v>
                      </c:pt>
                      <c:pt idx="557">
                        <c:v>4.5747713431469617</c:v>
                      </c:pt>
                      <c:pt idx="558">
                        <c:v>4.5747713431469617</c:v>
                      </c:pt>
                      <c:pt idx="559">
                        <c:v>4.5747713431469617</c:v>
                      </c:pt>
                      <c:pt idx="560">
                        <c:v>4.5747713431469617</c:v>
                      </c:pt>
                      <c:pt idx="561">
                        <c:v>4.5747713431469617</c:v>
                      </c:pt>
                      <c:pt idx="562">
                        <c:v>4.5747713431469617</c:v>
                      </c:pt>
                      <c:pt idx="563">
                        <c:v>4.5747713431469617</c:v>
                      </c:pt>
                      <c:pt idx="564">
                        <c:v>4.5747713431469617</c:v>
                      </c:pt>
                      <c:pt idx="565">
                        <c:v>4.5747713431469617</c:v>
                      </c:pt>
                      <c:pt idx="566">
                        <c:v>4.5747713431469617</c:v>
                      </c:pt>
                      <c:pt idx="567">
                        <c:v>4.5747713431469617</c:v>
                      </c:pt>
                      <c:pt idx="568">
                        <c:v>4.5747713431469617</c:v>
                      </c:pt>
                      <c:pt idx="569">
                        <c:v>4.5747713431469617</c:v>
                      </c:pt>
                      <c:pt idx="570">
                        <c:v>4.5747713431469617</c:v>
                      </c:pt>
                      <c:pt idx="571">
                        <c:v>4.5747713431469617</c:v>
                      </c:pt>
                      <c:pt idx="572">
                        <c:v>4.5747713431469617</c:v>
                      </c:pt>
                      <c:pt idx="573">
                        <c:v>4.5747713431469617</c:v>
                      </c:pt>
                      <c:pt idx="574">
                        <c:v>4.5747713431469617</c:v>
                      </c:pt>
                      <c:pt idx="575">
                        <c:v>4.5747713431469617</c:v>
                      </c:pt>
                      <c:pt idx="576">
                        <c:v>4.5747713431469617</c:v>
                      </c:pt>
                      <c:pt idx="577">
                        <c:v>4.5747713431469617</c:v>
                      </c:pt>
                      <c:pt idx="578">
                        <c:v>4.5747713431469617</c:v>
                      </c:pt>
                      <c:pt idx="579">
                        <c:v>4.5747713431469617</c:v>
                      </c:pt>
                      <c:pt idx="580">
                        <c:v>4.5747713431469617</c:v>
                      </c:pt>
                      <c:pt idx="581">
                        <c:v>4.5747713431469617</c:v>
                      </c:pt>
                      <c:pt idx="582">
                        <c:v>4.5747713431469617</c:v>
                      </c:pt>
                      <c:pt idx="583">
                        <c:v>4.5747713431469617</c:v>
                      </c:pt>
                      <c:pt idx="584">
                        <c:v>4.5747713431469617</c:v>
                      </c:pt>
                      <c:pt idx="585">
                        <c:v>4.5747713431469617</c:v>
                      </c:pt>
                      <c:pt idx="586">
                        <c:v>4.5747713431469617</c:v>
                      </c:pt>
                      <c:pt idx="587">
                        <c:v>4.5747713431469617</c:v>
                      </c:pt>
                      <c:pt idx="588">
                        <c:v>4.5747713431469617</c:v>
                      </c:pt>
                      <c:pt idx="589">
                        <c:v>4.5747713431469617</c:v>
                      </c:pt>
                      <c:pt idx="590">
                        <c:v>4.5747713431469617</c:v>
                      </c:pt>
                      <c:pt idx="591">
                        <c:v>4.5747713431469617</c:v>
                      </c:pt>
                      <c:pt idx="592">
                        <c:v>4.5747713431469617</c:v>
                      </c:pt>
                      <c:pt idx="593">
                        <c:v>4.5747713431469617</c:v>
                      </c:pt>
                      <c:pt idx="594">
                        <c:v>4.5747713431469617</c:v>
                      </c:pt>
                      <c:pt idx="595">
                        <c:v>4.5747713431469617</c:v>
                      </c:pt>
                      <c:pt idx="596">
                        <c:v>4.5747713431469617</c:v>
                      </c:pt>
                      <c:pt idx="597">
                        <c:v>4.5747713431469617</c:v>
                      </c:pt>
                      <c:pt idx="598">
                        <c:v>4.5747713431469617</c:v>
                      </c:pt>
                      <c:pt idx="599">
                        <c:v>4.5747713431469617</c:v>
                      </c:pt>
                      <c:pt idx="600">
                        <c:v>4.5747713431469617</c:v>
                      </c:pt>
                      <c:pt idx="601">
                        <c:v>4.5747713431469617</c:v>
                      </c:pt>
                      <c:pt idx="602">
                        <c:v>4.5747713431469617</c:v>
                      </c:pt>
                      <c:pt idx="603">
                        <c:v>4.5747713431469617</c:v>
                      </c:pt>
                      <c:pt idx="604">
                        <c:v>4.5747713431469617</c:v>
                      </c:pt>
                      <c:pt idx="605">
                        <c:v>4.5747713431469617</c:v>
                      </c:pt>
                      <c:pt idx="606">
                        <c:v>4.5747713431469617</c:v>
                      </c:pt>
                      <c:pt idx="607">
                        <c:v>4.5747713431469617</c:v>
                      </c:pt>
                      <c:pt idx="608">
                        <c:v>4.5747713431469617</c:v>
                      </c:pt>
                      <c:pt idx="609">
                        <c:v>4.5747713431469617</c:v>
                      </c:pt>
                      <c:pt idx="610">
                        <c:v>4.5747713431469617</c:v>
                      </c:pt>
                      <c:pt idx="611">
                        <c:v>4.5747713431469617</c:v>
                      </c:pt>
                      <c:pt idx="612">
                        <c:v>4.5747713431469617</c:v>
                      </c:pt>
                      <c:pt idx="613">
                        <c:v>4.5747713431469617</c:v>
                      </c:pt>
                      <c:pt idx="614">
                        <c:v>4.5747713431469617</c:v>
                      </c:pt>
                      <c:pt idx="615">
                        <c:v>4.5747713431469617</c:v>
                      </c:pt>
                      <c:pt idx="616">
                        <c:v>4.5747713431469617</c:v>
                      </c:pt>
                      <c:pt idx="617">
                        <c:v>4.5747713431469617</c:v>
                      </c:pt>
                      <c:pt idx="618">
                        <c:v>4.5747713431469617</c:v>
                      </c:pt>
                      <c:pt idx="619">
                        <c:v>4.5747713431469617</c:v>
                      </c:pt>
                      <c:pt idx="620">
                        <c:v>4.5747713431469617</c:v>
                      </c:pt>
                      <c:pt idx="621">
                        <c:v>4.5747713431469617</c:v>
                      </c:pt>
                      <c:pt idx="622">
                        <c:v>4.5747713431469617</c:v>
                      </c:pt>
                      <c:pt idx="623">
                        <c:v>4.5747713431469617</c:v>
                      </c:pt>
                      <c:pt idx="624">
                        <c:v>4.5747713431469617</c:v>
                      </c:pt>
                      <c:pt idx="625">
                        <c:v>4.5747713431469617</c:v>
                      </c:pt>
                      <c:pt idx="626">
                        <c:v>4.5747713431469617</c:v>
                      </c:pt>
                      <c:pt idx="627">
                        <c:v>4.5747713431469617</c:v>
                      </c:pt>
                      <c:pt idx="628">
                        <c:v>4.5747713431469617</c:v>
                      </c:pt>
                      <c:pt idx="629">
                        <c:v>4.5747713431469617</c:v>
                      </c:pt>
                      <c:pt idx="630">
                        <c:v>4.5747713431469617</c:v>
                      </c:pt>
                      <c:pt idx="631">
                        <c:v>4.5747713431469617</c:v>
                      </c:pt>
                      <c:pt idx="632">
                        <c:v>4.5747713431469617</c:v>
                      </c:pt>
                      <c:pt idx="633">
                        <c:v>4.5747713431469617</c:v>
                      </c:pt>
                      <c:pt idx="634">
                        <c:v>4.5747713431469617</c:v>
                      </c:pt>
                      <c:pt idx="635">
                        <c:v>4.5747713431469617</c:v>
                      </c:pt>
                      <c:pt idx="636">
                        <c:v>4.5747713431469617</c:v>
                      </c:pt>
                      <c:pt idx="637">
                        <c:v>4.5747713431469617</c:v>
                      </c:pt>
                      <c:pt idx="638">
                        <c:v>4.5747713431469617</c:v>
                      </c:pt>
                      <c:pt idx="639">
                        <c:v>4.5747713431469617</c:v>
                      </c:pt>
                      <c:pt idx="640">
                        <c:v>4.5747713431469617</c:v>
                      </c:pt>
                      <c:pt idx="641">
                        <c:v>4.5747713431469617</c:v>
                      </c:pt>
                      <c:pt idx="642">
                        <c:v>4.5747713431469617</c:v>
                      </c:pt>
                      <c:pt idx="643">
                        <c:v>4.5747713431469617</c:v>
                      </c:pt>
                      <c:pt idx="644">
                        <c:v>4.5747713431469617</c:v>
                      </c:pt>
                      <c:pt idx="645">
                        <c:v>4.5747713431469617</c:v>
                      </c:pt>
                      <c:pt idx="646">
                        <c:v>4.5747713431469617</c:v>
                      </c:pt>
                      <c:pt idx="647">
                        <c:v>4.5747713431469617</c:v>
                      </c:pt>
                      <c:pt idx="648">
                        <c:v>4.5747713431469617</c:v>
                      </c:pt>
                      <c:pt idx="649">
                        <c:v>4.5747713431469617</c:v>
                      </c:pt>
                      <c:pt idx="650">
                        <c:v>4.5747713431469617</c:v>
                      </c:pt>
                      <c:pt idx="651">
                        <c:v>4.5747713431469617</c:v>
                      </c:pt>
                      <c:pt idx="652">
                        <c:v>4.5747713431469617</c:v>
                      </c:pt>
                      <c:pt idx="653">
                        <c:v>4.5747713431469617</c:v>
                      </c:pt>
                      <c:pt idx="654">
                        <c:v>4.5747713431469617</c:v>
                      </c:pt>
                      <c:pt idx="655">
                        <c:v>4.5747713431469617</c:v>
                      </c:pt>
                      <c:pt idx="656">
                        <c:v>4.5747713431469617</c:v>
                      </c:pt>
                      <c:pt idx="657">
                        <c:v>4.5747713431469617</c:v>
                      </c:pt>
                      <c:pt idx="658">
                        <c:v>4.5747713431469617</c:v>
                      </c:pt>
                      <c:pt idx="659">
                        <c:v>4.5747713431469617</c:v>
                      </c:pt>
                      <c:pt idx="660">
                        <c:v>4.5747713431469617</c:v>
                      </c:pt>
                      <c:pt idx="661">
                        <c:v>4.5747713431469617</c:v>
                      </c:pt>
                      <c:pt idx="662">
                        <c:v>4.5747713431469617</c:v>
                      </c:pt>
                      <c:pt idx="663">
                        <c:v>4.5747713431469617</c:v>
                      </c:pt>
                      <c:pt idx="664">
                        <c:v>4.5747713431469617</c:v>
                      </c:pt>
                      <c:pt idx="665">
                        <c:v>4.5747713431469617</c:v>
                      </c:pt>
                      <c:pt idx="666">
                        <c:v>4.5747713431469617</c:v>
                      </c:pt>
                      <c:pt idx="667">
                        <c:v>4.5747713431469617</c:v>
                      </c:pt>
                      <c:pt idx="668">
                        <c:v>4.5747713431469617</c:v>
                      </c:pt>
                      <c:pt idx="669">
                        <c:v>4.5747713431469617</c:v>
                      </c:pt>
                      <c:pt idx="670">
                        <c:v>4.5747713431469617</c:v>
                      </c:pt>
                      <c:pt idx="671">
                        <c:v>4.5747713431469617</c:v>
                      </c:pt>
                      <c:pt idx="672">
                        <c:v>4.5747713431469617</c:v>
                      </c:pt>
                      <c:pt idx="673">
                        <c:v>4.5747713431469617</c:v>
                      </c:pt>
                      <c:pt idx="674">
                        <c:v>4.5747713431469617</c:v>
                      </c:pt>
                      <c:pt idx="675">
                        <c:v>4.5747713431469617</c:v>
                      </c:pt>
                      <c:pt idx="676">
                        <c:v>4.5747713431469617</c:v>
                      </c:pt>
                      <c:pt idx="677">
                        <c:v>4.5747713431469617</c:v>
                      </c:pt>
                      <c:pt idx="678">
                        <c:v>4.5747713431469617</c:v>
                      </c:pt>
                      <c:pt idx="679">
                        <c:v>4.5747713431469617</c:v>
                      </c:pt>
                      <c:pt idx="680">
                        <c:v>4.5747713431469617</c:v>
                      </c:pt>
                      <c:pt idx="681">
                        <c:v>4.5747713431469617</c:v>
                      </c:pt>
                      <c:pt idx="682">
                        <c:v>4.5747713431469617</c:v>
                      </c:pt>
                      <c:pt idx="683">
                        <c:v>4.5747713431469617</c:v>
                      </c:pt>
                      <c:pt idx="684">
                        <c:v>4.5747713431469617</c:v>
                      </c:pt>
                      <c:pt idx="685">
                        <c:v>4.5747713431469617</c:v>
                      </c:pt>
                      <c:pt idx="686">
                        <c:v>4.5747713431469617</c:v>
                      </c:pt>
                      <c:pt idx="687">
                        <c:v>4.5747713431469617</c:v>
                      </c:pt>
                      <c:pt idx="688">
                        <c:v>4.5747713431469617</c:v>
                      </c:pt>
                      <c:pt idx="689">
                        <c:v>4.5747713431469617</c:v>
                      </c:pt>
                      <c:pt idx="690">
                        <c:v>4.5747713431469617</c:v>
                      </c:pt>
                      <c:pt idx="691">
                        <c:v>4.5747713431469617</c:v>
                      </c:pt>
                      <c:pt idx="692">
                        <c:v>4.5747713431469617</c:v>
                      </c:pt>
                      <c:pt idx="693">
                        <c:v>4.5747713431469617</c:v>
                      </c:pt>
                      <c:pt idx="694">
                        <c:v>4.5747713431469617</c:v>
                      </c:pt>
                      <c:pt idx="695">
                        <c:v>4.5747713431469617</c:v>
                      </c:pt>
                      <c:pt idx="696">
                        <c:v>4.5747713431469617</c:v>
                      </c:pt>
                      <c:pt idx="697">
                        <c:v>4.5747713431469617</c:v>
                      </c:pt>
                      <c:pt idx="698">
                        <c:v>4.5747713431469617</c:v>
                      </c:pt>
                      <c:pt idx="699">
                        <c:v>4.5747713431469617</c:v>
                      </c:pt>
                      <c:pt idx="700">
                        <c:v>4.5747713431469617</c:v>
                      </c:pt>
                      <c:pt idx="701">
                        <c:v>4.5747713431469617</c:v>
                      </c:pt>
                      <c:pt idx="702">
                        <c:v>4.5747713431469617</c:v>
                      </c:pt>
                      <c:pt idx="703">
                        <c:v>4.5747713431469617</c:v>
                      </c:pt>
                      <c:pt idx="704">
                        <c:v>4.5747713431469617</c:v>
                      </c:pt>
                      <c:pt idx="705">
                        <c:v>4.5747713431469617</c:v>
                      </c:pt>
                      <c:pt idx="706">
                        <c:v>4.5747713431469617</c:v>
                      </c:pt>
                      <c:pt idx="707">
                        <c:v>4.5747713431469617</c:v>
                      </c:pt>
                      <c:pt idx="708">
                        <c:v>4.5747713431469617</c:v>
                      </c:pt>
                      <c:pt idx="709">
                        <c:v>4.5747713431469617</c:v>
                      </c:pt>
                      <c:pt idx="710">
                        <c:v>4.5747713431469617</c:v>
                      </c:pt>
                      <c:pt idx="711">
                        <c:v>4.5747713431469617</c:v>
                      </c:pt>
                      <c:pt idx="712">
                        <c:v>4.5747713431469617</c:v>
                      </c:pt>
                      <c:pt idx="713">
                        <c:v>4.5747713431469617</c:v>
                      </c:pt>
                      <c:pt idx="714">
                        <c:v>4.5747713431469617</c:v>
                      </c:pt>
                      <c:pt idx="715">
                        <c:v>4.5747713431469617</c:v>
                      </c:pt>
                      <c:pt idx="716">
                        <c:v>4.5747713431469617</c:v>
                      </c:pt>
                      <c:pt idx="717">
                        <c:v>4.5747713431469617</c:v>
                      </c:pt>
                      <c:pt idx="718">
                        <c:v>4.5747713431469617</c:v>
                      </c:pt>
                      <c:pt idx="719">
                        <c:v>4.5747713431469617</c:v>
                      </c:pt>
                      <c:pt idx="720">
                        <c:v>4.5747713431469617</c:v>
                      </c:pt>
                      <c:pt idx="721">
                        <c:v>4.5747713431469617</c:v>
                      </c:pt>
                      <c:pt idx="722">
                        <c:v>4.5747713431469617</c:v>
                      </c:pt>
                      <c:pt idx="723">
                        <c:v>4.5747713431469617</c:v>
                      </c:pt>
                      <c:pt idx="724">
                        <c:v>4.5747713431469617</c:v>
                      </c:pt>
                      <c:pt idx="725">
                        <c:v>4.5747713431469617</c:v>
                      </c:pt>
                      <c:pt idx="726">
                        <c:v>4.5747713431469617</c:v>
                      </c:pt>
                      <c:pt idx="727">
                        <c:v>4.5747713431469617</c:v>
                      </c:pt>
                      <c:pt idx="728">
                        <c:v>4.5747713431469617</c:v>
                      </c:pt>
                      <c:pt idx="729">
                        <c:v>4.5747713431469617</c:v>
                      </c:pt>
                      <c:pt idx="730">
                        <c:v>4.5747713431469617</c:v>
                      </c:pt>
                      <c:pt idx="731">
                        <c:v>4.5747713431469617</c:v>
                      </c:pt>
                      <c:pt idx="732">
                        <c:v>4.5747713431469617</c:v>
                      </c:pt>
                      <c:pt idx="733">
                        <c:v>4.5747713431469617</c:v>
                      </c:pt>
                      <c:pt idx="734">
                        <c:v>4.5747713431469617</c:v>
                      </c:pt>
                      <c:pt idx="735">
                        <c:v>4.5747713431469617</c:v>
                      </c:pt>
                      <c:pt idx="736">
                        <c:v>4.5747713431469617</c:v>
                      </c:pt>
                      <c:pt idx="737">
                        <c:v>4.5747713431469617</c:v>
                      </c:pt>
                      <c:pt idx="738">
                        <c:v>4.5747713431469617</c:v>
                      </c:pt>
                      <c:pt idx="739">
                        <c:v>4.5747713431469617</c:v>
                      </c:pt>
                      <c:pt idx="740">
                        <c:v>4.5747713431469617</c:v>
                      </c:pt>
                      <c:pt idx="741">
                        <c:v>4.5747713431469617</c:v>
                      </c:pt>
                      <c:pt idx="742">
                        <c:v>4.5747713431469617</c:v>
                      </c:pt>
                      <c:pt idx="743">
                        <c:v>4.5747713431469617</c:v>
                      </c:pt>
                      <c:pt idx="744">
                        <c:v>4.5747713431469617</c:v>
                      </c:pt>
                      <c:pt idx="745">
                        <c:v>4.5747713431469617</c:v>
                      </c:pt>
                      <c:pt idx="746">
                        <c:v>4.5747713431469617</c:v>
                      </c:pt>
                      <c:pt idx="747">
                        <c:v>4.5747713431469617</c:v>
                      </c:pt>
                      <c:pt idx="748">
                        <c:v>4.5747713431469617</c:v>
                      </c:pt>
                      <c:pt idx="749">
                        <c:v>4.5747713431469617</c:v>
                      </c:pt>
                      <c:pt idx="750">
                        <c:v>4.5747713431469617</c:v>
                      </c:pt>
                      <c:pt idx="751">
                        <c:v>4.5747713431469617</c:v>
                      </c:pt>
                      <c:pt idx="752">
                        <c:v>4.5747713431469617</c:v>
                      </c:pt>
                      <c:pt idx="753">
                        <c:v>4.5747713431469617</c:v>
                      </c:pt>
                      <c:pt idx="754">
                        <c:v>4.5747713431469617</c:v>
                      </c:pt>
                      <c:pt idx="755">
                        <c:v>4.5747713431469617</c:v>
                      </c:pt>
                      <c:pt idx="756">
                        <c:v>4.5747713431469617</c:v>
                      </c:pt>
                      <c:pt idx="757">
                        <c:v>4.5747713431469617</c:v>
                      </c:pt>
                      <c:pt idx="758">
                        <c:v>4.5747713431469617</c:v>
                      </c:pt>
                      <c:pt idx="759">
                        <c:v>4.5747713431469617</c:v>
                      </c:pt>
                      <c:pt idx="760">
                        <c:v>4.5747713431469617</c:v>
                      </c:pt>
                      <c:pt idx="761">
                        <c:v>4.5747713431469617</c:v>
                      </c:pt>
                      <c:pt idx="762">
                        <c:v>4.5747713431469617</c:v>
                      </c:pt>
                      <c:pt idx="763">
                        <c:v>4.5747713431469617</c:v>
                      </c:pt>
                      <c:pt idx="764">
                        <c:v>4.5747713431469617</c:v>
                      </c:pt>
                      <c:pt idx="765">
                        <c:v>4.5747713431469617</c:v>
                      </c:pt>
                      <c:pt idx="766">
                        <c:v>4.5747713431469617</c:v>
                      </c:pt>
                      <c:pt idx="767">
                        <c:v>4.5747713431469617</c:v>
                      </c:pt>
                      <c:pt idx="768">
                        <c:v>4.5747713431469617</c:v>
                      </c:pt>
                      <c:pt idx="769">
                        <c:v>4.5747713431469617</c:v>
                      </c:pt>
                      <c:pt idx="770">
                        <c:v>4.5747713431469617</c:v>
                      </c:pt>
                      <c:pt idx="771">
                        <c:v>4.5747713431469617</c:v>
                      </c:pt>
                      <c:pt idx="772">
                        <c:v>4.5747713431469617</c:v>
                      </c:pt>
                      <c:pt idx="773">
                        <c:v>4.5747713431469617</c:v>
                      </c:pt>
                      <c:pt idx="774">
                        <c:v>4.5747713431469617</c:v>
                      </c:pt>
                      <c:pt idx="775">
                        <c:v>4.5747713431469617</c:v>
                      </c:pt>
                      <c:pt idx="776">
                        <c:v>4.5747713431469617</c:v>
                      </c:pt>
                      <c:pt idx="777">
                        <c:v>4.5747713431469617</c:v>
                      </c:pt>
                      <c:pt idx="778">
                        <c:v>4.5747713431469617</c:v>
                      </c:pt>
                      <c:pt idx="779">
                        <c:v>4.5747713431469617</c:v>
                      </c:pt>
                      <c:pt idx="780">
                        <c:v>4.5747713431469617</c:v>
                      </c:pt>
                      <c:pt idx="781">
                        <c:v>4.5747713431469617</c:v>
                      </c:pt>
                      <c:pt idx="782">
                        <c:v>4.5747713431469617</c:v>
                      </c:pt>
                      <c:pt idx="783">
                        <c:v>4.5747713431469617</c:v>
                      </c:pt>
                      <c:pt idx="784">
                        <c:v>4.5747713431469617</c:v>
                      </c:pt>
                      <c:pt idx="785">
                        <c:v>4.5747713431469617</c:v>
                      </c:pt>
                      <c:pt idx="786">
                        <c:v>4.5747713431469617</c:v>
                      </c:pt>
                      <c:pt idx="787">
                        <c:v>4.5747713431469617</c:v>
                      </c:pt>
                      <c:pt idx="788">
                        <c:v>4.5747713431469617</c:v>
                      </c:pt>
                      <c:pt idx="789">
                        <c:v>4.5747713431469617</c:v>
                      </c:pt>
                      <c:pt idx="790">
                        <c:v>4.5747713431469617</c:v>
                      </c:pt>
                      <c:pt idx="791">
                        <c:v>4.5747713431469617</c:v>
                      </c:pt>
                      <c:pt idx="792">
                        <c:v>4.5747713431469617</c:v>
                      </c:pt>
                      <c:pt idx="793">
                        <c:v>4.5747713431469617</c:v>
                      </c:pt>
                      <c:pt idx="794">
                        <c:v>4.5747713431469617</c:v>
                      </c:pt>
                      <c:pt idx="795">
                        <c:v>4.5747713431469617</c:v>
                      </c:pt>
                      <c:pt idx="796">
                        <c:v>4.5747713431469617</c:v>
                      </c:pt>
                      <c:pt idx="797">
                        <c:v>4.5747713431469617</c:v>
                      </c:pt>
                      <c:pt idx="798">
                        <c:v>4.5747713431469617</c:v>
                      </c:pt>
                      <c:pt idx="799">
                        <c:v>4.5747713431469617</c:v>
                      </c:pt>
                      <c:pt idx="800">
                        <c:v>4.5747713431469617</c:v>
                      </c:pt>
                      <c:pt idx="801">
                        <c:v>4.5747713431469617</c:v>
                      </c:pt>
                      <c:pt idx="802">
                        <c:v>4.5747713431469617</c:v>
                      </c:pt>
                      <c:pt idx="803">
                        <c:v>4.5747713431469617</c:v>
                      </c:pt>
                      <c:pt idx="804">
                        <c:v>4.5747713431469617</c:v>
                      </c:pt>
                      <c:pt idx="805">
                        <c:v>4.5747713431469617</c:v>
                      </c:pt>
                      <c:pt idx="806">
                        <c:v>4.5747713431469617</c:v>
                      </c:pt>
                      <c:pt idx="807">
                        <c:v>4.5747713431469617</c:v>
                      </c:pt>
                      <c:pt idx="808">
                        <c:v>4.5747713431469617</c:v>
                      </c:pt>
                      <c:pt idx="809">
                        <c:v>4.5747713431469617</c:v>
                      </c:pt>
                      <c:pt idx="810">
                        <c:v>4.5747713431469617</c:v>
                      </c:pt>
                      <c:pt idx="811">
                        <c:v>4.5747713431469617</c:v>
                      </c:pt>
                      <c:pt idx="812">
                        <c:v>4.5747713431469617</c:v>
                      </c:pt>
                      <c:pt idx="813">
                        <c:v>4.5747713431469617</c:v>
                      </c:pt>
                      <c:pt idx="814">
                        <c:v>4.5747713431469617</c:v>
                      </c:pt>
                      <c:pt idx="815">
                        <c:v>4.5747713431469617</c:v>
                      </c:pt>
                      <c:pt idx="816">
                        <c:v>4.5747713431469617</c:v>
                      </c:pt>
                      <c:pt idx="817">
                        <c:v>4.5747713431469617</c:v>
                      </c:pt>
                      <c:pt idx="818">
                        <c:v>4.5747713431469617</c:v>
                      </c:pt>
                      <c:pt idx="819">
                        <c:v>4.5747713431469617</c:v>
                      </c:pt>
                      <c:pt idx="820">
                        <c:v>4.5747713431469617</c:v>
                      </c:pt>
                      <c:pt idx="821">
                        <c:v>4.5747713431469617</c:v>
                      </c:pt>
                      <c:pt idx="822">
                        <c:v>4.5747713431469617</c:v>
                      </c:pt>
                      <c:pt idx="823">
                        <c:v>4.5747713431469617</c:v>
                      </c:pt>
                      <c:pt idx="824">
                        <c:v>4.5747713431469617</c:v>
                      </c:pt>
                      <c:pt idx="825">
                        <c:v>4.5747713431469617</c:v>
                      </c:pt>
                      <c:pt idx="826">
                        <c:v>4.5747713431469617</c:v>
                      </c:pt>
                      <c:pt idx="827">
                        <c:v>4.5747713431469617</c:v>
                      </c:pt>
                      <c:pt idx="828">
                        <c:v>4.5747713431469617</c:v>
                      </c:pt>
                      <c:pt idx="829">
                        <c:v>4.5747713431469617</c:v>
                      </c:pt>
                      <c:pt idx="830">
                        <c:v>4.5747713431469617</c:v>
                      </c:pt>
                      <c:pt idx="831">
                        <c:v>4.5747713431469617</c:v>
                      </c:pt>
                      <c:pt idx="832">
                        <c:v>4.5747713431469617</c:v>
                      </c:pt>
                      <c:pt idx="833">
                        <c:v>4.5747713431469617</c:v>
                      </c:pt>
                      <c:pt idx="834">
                        <c:v>4.5747713431469617</c:v>
                      </c:pt>
                      <c:pt idx="835">
                        <c:v>4.5747713431469617</c:v>
                      </c:pt>
                      <c:pt idx="836">
                        <c:v>4.5747713431469617</c:v>
                      </c:pt>
                      <c:pt idx="837">
                        <c:v>4.5747713431469617</c:v>
                      </c:pt>
                      <c:pt idx="838">
                        <c:v>4.5747713431469617</c:v>
                      </c:pt>
                      <c:pt idx="839">
                        <c:v>4.5747713431469617</c:v>
                      </c:pt>
                      <c:pt idx="840">
                        <c:v>4.5747713431469617</c:v>
                      </c:pt>
                      <c:pt idx="841">
                        <c:v>4.5747713431469617</c:v>
                      </c:pt>
                      <c:pt idx="842">
                        <c:v>4.5747713431469617</c:v>
                      </c:pt>
                      <c:pt idx="843">
                        <c:v>4.5747713431469617</c:v>
                      </c:pt>
                      <c:pt idx="844">
                        <c:v>4.5747713431469617</c:v>
                      </c:pt>
                      <c:pt idx="845">
                        <c:v>4.5747713431469617</c:v>
                      </c:pt>
                      <c:pt idx="846">
                        <c:v>4.5747713431469617</c:v>
                      </c:pt>
                      <c:pt idx="847">
                        <c:v>4.5747713431469617</c:v>
                      </c:pt>
                      <c:pt idx="848">
                        <c:v>4.5747713431469617</c:v>
                      </c:pt>
                      <c:pt idx="849">
                        <c:v>4.5747713431469617</c:v>
                      </c:pt>
                      <c:pt idx="850">
                        <c:v>4.5747713431469617</c:v>
                      </c:pt>
                      <c:pt idx="851">
                        <c:v>4.5747713431469617</c:v>
                      </c:pt>
                      <c:pt idx="852">
                        <c:v>4.5747713431469617</c:v>
                      </c:pt>
                      <c:pt idx="853">
                        <c:v>4.5747713431469617</c:v>
                      </c:pt>
                      <c:pt idx="854">
                        <c:v>4.5747713431469617</c:v>
                      </c:pt>
                      <c:pt idx="855">
                        <c:v>4.5747713431469617</c:v>
                      </c:pt>
                      <c:pt idx="856">
                        <c:v>4.5747713431469617</c:v>
                      </c:pt>
                      <c:pt idx="857">
                        <c:v>4.5747713431469617</c:v>
                      </c:pt>
                      <c:pt idx="858">
                        <c:v>4.5747713431469617</c:v>
                      </c:pt>
                      <c:pt idx="859">
                        <c:v>4.5747713431469617</c:v>
                      </c:pt>
                      <c:pt idx="860">
                        <c:v>4.5747713431469617</c:v>
                      </c:pt>
                      <c:pt idx="861">
                        <c:v>4.5747713431469617</c:v>
                      </c:pt>
                      <c:pt idx="862">
                        <c:v>4.5747713431469617</c:v>
                      </c:pt>
                      <c:pt idx="863">
                        <c:v>4.5747713431469617</c:v>
                      </c:pt>
                      <c:pt idx="864">
                        <c:v>4.5747713431469617</c:v>
                      </c:pt>
                      <c:pt idx="865">
                        <c:v>4.5747713431469617</c:v>
                      </c:pt>
                      <c:pt idx="866">
                        <c:v>4.5747713431469617</c:v>
                      </c:pt>
                      <c:pt idx="867">
                        <c:v>4.5747713431469617</c:v>
                      </c:pt>
                      <c:pt idx="868">
                        <c:v>4.5747713431469617</c:v>
                      </c:pt>
                      <c:pt idx="869">
                        <c:v>4.5747713431469617</c:v>
                      </c:pt>
                      <c:pt idx="870">
                        <c:v>4.5747713431469617</c:v>
                      </c:pt>
                      <c:pt idx="871">
                        <c:v>4.5747713431469617</c:v>
                      </c:pt>
                      <c:pt idx="872">
                        <c:v>4.5747713431469617</c:v>
                      </c:pt>
                      <c:pt idx="873">
                        <c:v>4.5747713431469617</c:v>
                      </c:pt>
                      <c:pt idx="874">
                        <c:v>4.5747713431469617</c:v>
                      </c:pt>
                      <c:pt idx="875">
                        <c:v>4.5747713431469617</c:v>
                      </c:pt>
                      <c:pt idx="876">
                        <c:v>4.5747713431469617</c:v>
                      </c:pt>
                      <c:pt idx="877">
                        <c:v>4.5747713431469617</c:v>
                      </c:pt>
                      <c:pt idx="878">
                        <c:v>4.5747713431469617</c:v>
                      </c:pt>
                      <c:pt idx="879">
                        <c:v>4.5747713431469617</c:v>
                      </c:pt>
                      <c:pt idx="880">
                        <c:v>4.5747713431469617</c:v>
                      </c:pt>
                      <c:pt idx="881">
                        <c:v>4.5747713431469617</c:v>
                      </c:pt>
                      <c:pt idx="882">
                        <c:v>4.5747713431469617</c:v>
                      </c:pt>
                      <c:pt idx="883">
                        <c:v>4.5747713431469617</c:v>
                      </c:pt>
                      <c:pt idx="884">
                        <c:v>4.5747713431469617</c:v>
                      </c:pt>
                      <c:pt idx="885">
                        <c:v>4.5747713431469617</c:v>
                      </c:pt>
                      <c:pt idx="886">
                        <c:v>4.5747713431469617</c:v>
                      </c:pt>
                      <c:pt idx="887">
                        <c:v>4.5747713431469617</c:v>
                      </c:pt>
                      <c:pt idx="888">
                        <c:v>4.5747713431469617</c:v>
                      </c:pt>
                      <c:pt idx="889">
                        <c:v>4.5747713431469617</c:v>
                      </c:pt>
                      <c:pt idx="890">
                        <c:v>4.5747713431469617</c:v>
                      </c:pt>
                      <c:pt idx="891">
                        <c:v>4.5747713431469617</c:v>
                      </c:pt>
                      <c:pt idx="892">
                        <c:v>4.5747713431469617</c:v>
                      </c:pt>
                      <c:pt idx="893">
                        <c:v>4.5747713431469617</c:v>
                      </c:pt>
                      <c:pt idx="894">
                        <c:v>4.5747713431469617</c:v>
                      </c:pt>
                      <c:pt idx="895">
                        <c:v>4.5747713431469617</c:v>
                      </c:pt>
                      <c:pt idx="896">
                        <c:v>4.5747713431469617</c:v>
                      </c:pt>
                      <c:pt idx="897">
                        <c:v>4.5747713431469617</c:v>
                      </c:pt>
                      <c:pt idx="898">
                        <c:v>4.5747713431469617</c:v>
                      </c:pt>
                      <c:pt idx="899">
                        <c:v>4.5747713431469617</c:v>
                      </c:pt>
                      <c:pt idx="900">
                        <c:v>4.5747713431469617</c:v>
                      </c:pt>
                      <c:pt idx="901">
                        <c:v>4.5747713431469617</c:v>
                      </c:pt>
                      <c:pt idx="902">
                        <c:v>4.5747713431469617</c:v>
                      </c:pt>
                      <c:pt idx="903">
                        <c:v>4.5747713431469617</c:v>
                      </c:pt>
                      <c:pt idx="904">
                        <c:v>4.5747713431469617</c:v>
                      </c:pt>
                      <c:pt idx="905">
                        <c:v>4.5747713431469617</c:v>
                      </c:pt>
                      <c:pt idx="906">
                        <c:v>4.5747713431469617</c:v>
                      </c:pt>
                      <c:pt idx="907">
                        <c:v>4.5747713431469617</c:v>
                      </c:pt>
                      <c:pt idx="908">
                        <c:v>4.5747713431469617</c:v>
                      </c:pt>
                      <c:pt idx="909">
                        <c:v>4.5747713431469617</c:v>
                      </c:pt>
                      <c:pt idx="910">
                        <c:v>4.5747713431469617</c:v>
                      </c:pt>
                      <c:pt idx="911">
                        <c:v>4.5747713431469617</c:v>
                      </c:pt>
                      <c:pt idx="912">
                        <c:v>4.5747713431469617</c:v>
                      </c:pt>
                      <c:pt idx="913">
                        <c:v>4.5747713431469617</c:v>
                      </c:pt>
                      <c:pt idx="914">
                        <c:v>4.5747713431469617</c:v>
                      </c:pt>
                      <c:pt idx="915">
                        <c:v>4.5747713431469617</c:v>
                      </c:pt>
                      <c:pt idx="916">
                        <c:v>4.5747713431469617</c:v>
                      </c:pt>
                      <c:pt idx="917">
                        <c:v>4.5747713431469617</c:v>
                      </c:pt>
                      <c:pt idx="918">
                        <c:v>4.5747713431469617</c:v>
                      </c:pt>
                      <c:pt idx="919">
                        <c:v>4.5747713431469617</c:v>
                      </c:pt>
                      <c:pt idx="920">
                        <c:v>4.5747713431469617</c:v>
                      </c:pt>
                      <c:pt idx="921">
                        <c:v>4.5747713431469617</c:v>
                      </c:pt>
                      <c:pt idx="922">
                        <c:v>4.5747713431469617</c:v>
                      </c:pt>
                      <c:pt idx="923">
                        <c:v>4.5747713431469617</c:v>
                      </c:pt>
                      <c:pt idx="924">
                        <c:v>4.5747713431469617</c:v>
                      </c:pt>
                      <c:pt idx="925">
                        <c:v>4.5747713431469617</c:v>
                      </c:pt>
                      <c:pt idx="926">
                        <c:v>4.5747713431469617</c:v>
                      </c:pt>
                      <c:pt idx="927">
                        <c:v>4.5747713431469617</c:v>
                      </c:pt>
                      <c:pt idx="928">
                        <c:v>4.5747713431469617</c:v>
                      </c:pt>
                      <c:pt idx="929">
                        <c:v>4.5747713431469617</c:v>
                      </c:pt>
                      <c:pt idx="930">
                        <c:v>4.5747713431469617</c:v>
                      </c:pt>
                      <c:pt idx="931">
                        <c:v>4.5747713431469617</c:v>
                      </c:pt>
                      <c:pt idx="932">
                        <c:v>4.5747713431469617</c:v>
                      </c:pt>
                      <c:pt idx="933">
                        <c:v>4.5747713431469617</c:v>
                      </c:pt>
                      <c:pt idx="934">
                        <c:v>4.5747713431469617</c:v>
                      </c:pt>
                      <c:pt idx="935">
                        <c:v>4.5747713431469617</c:v>
                      </c:pt>
                      <c:pt idx="936">
                        <c:v>4.5747713431469617</c:v>
                      </c:pt>
                      <c:pt idx="937">
                        <c:v>4.5747713431469617</c:v>
                      </c:pt>
                      <c:pt idx="938">
                        <c:v>4.5747713431469617</c:v>
                      </c:pt>
                      <c:pt idx="939">
                        <c:v>4.5747713431469617</c:v>
                      </c:pt>
                      <c:pt idx="940">
                        <c:v>4.5747713431469617</c:v>
                      </c:pt>
                      <c:pt idx="941">
                        <c:v>4.5747713431469617</c:v>
                      </c:pt>
                      <c:pt idx="942">
                        <c:v>4.5747713431469617</c:v>
                      </c:pt>
                      <c:pt idx="943">
                        <c:v>4.5747713431469617</c:v>
                      </c:pt>
                      <c:pt idx="944">
                        <c:v>4.5747713431469617</c:v>
                      </c:pt>
                      <c:pt idx="945">
                        <c:v>4.5747713431469617</c:v>
                      </c:pt>
                      <c:pt idx="946">
                        <c:v>4.5747713431469617</c:v>
                      </c:pt>
                      <c:pt idx="947">
                        <c:v>4.5747713431469617</c:v>
                      </c:pt>
                      <c:pt idx="948">
                        <c:v>4.5747713431469617</c:v>
                      </c:pt>
                      <c:pt idx="949">
                        <c:v>4.5747713431469617</c:v>
                      </c:pt>
                      <c:pt idx="950">
                        <c:v>4.5747713431469617</c:v>
                      </c:pt>
                      <c:pt idx="951">
                        <c:v>4.5747713431469617</c:v>
                      </c:pt>
                      <c:pt idx="952">
                        <c:v>4.5747713431469617</c:v>
                      </c:pt>
                      <c:pt idx="953">
                        <c:v>4.5747713431469617</c:v>
                      </c:pt>
                      <c:pt idx="954">
                        <c:v>4.5747713431469617</c:v>
                      </c:pt>
                      <c:pt idx="955">
                        <c:v>4.5747713431469617</c:v>
                      </c:pt>
                      <c:pt idx="956">
                        <c:v>4.5747713431469617</c:v>
                      </c:pt>
                      <c:pt idx="957">
                        <c:v>4.5747713431469617</c:v>
                      </c:pt>
                      <c:pt idx="958">
                        <c:v>4.5747713431469617</c:v>
                      </c:pt>
                      <c:pt idx="959">
                        <c:v>4.5747713431469617</c:v>
                      </c:pt>
                      <c:pt idx="960">
                        <c:v>4.5747713431469617</c:v>
                      </c:pt>
                      <c:pt idx="961">
                        <c:v>4.5747713431469617</c:v>
                      </c:pt>
                      <c:pt idx="962">
                        <c:v>4.5747713431469617</c:v>
                      </c:pt>
                      <c:pt idx="963">
                        <c:v>4.5747713431469617</c:v>
                      </c:pt>
                      <c:pt idx="964">
                        <c:v>4.5747713431469617</c:v>
                      </c:pt>
                      <c:pt idx="965">
                        <c:v>4.5747713431469617</c:v>
                      </c:pt>
                      <c:pt idx="966">
                        <c:v>4.5747713431469617</c:v>
                      </c:pt>
                      <c:pt idx="967">
                        <c:v>4.5747713431469617</c:v>
                      </c:pt>
                      <c:pt idx="968">
                        <c:v>4.5747713431469617</c:v>
                      </c:pt>
                      <c:pt idx="969">
                        <c:v>4.5747713431469617</c:v>
                      </c:pt>
                      <c:pt idx="970">
                        <c:v>4.5747713431469617</c:v>
                      </c:pt>
                      <c:pt idx="971">
                        <c:v>4.5747713431469617</c:v>
                      </c:pt>
                      <c:pt idx="972">
                        <c:v>4.5747713431469617</c:v>
                      </c:pt>
                      <c:pt idx="973">
                        <c:v>4.5747713431469617</c:v>
                      </c:pt>
                      <c:pt idx="974">
                        <c:v>4.5747713431469617</c:v>
                      </c:pt>
                      <c:pt idx="975">
                        <c:v>4.5747713431469617</c:v>
                      </c:pt>
                      <c:pt idx="976">
                        <c:v>4.5747713431469617</c:v>
                      </c:pt>
                      <c:pt idx="977">
                        <c:v>4.5747713431469617</c:v>
                      </c:pt>
                      <c:pt idx="978">
                        <c:v>4.5747713431469617</c:v>
                      </c:pt>
                      <c:pt idx="979">
                        <c:v>4.5747713431469617</c:v>
                      </c:pt>
                      <c:pt idx="980">
                        <c:v>4.5747713431469617</c:v>
                      </c:pt>
                      <c:pt idx="981">
                        <c:v>4.5747713431469617</c:v>
                      </c:pt>
                      <c:pt idx="982">
                        <c:v>4.5747713431469617</c:v>
                      </c:pt>
                      <c:pt idx="983">
                        <c:v>4.5747713431469617</c:v>
                      </c:pt>
                      <c:pt idx="984">
                        <c:v>4.5747713431469617</c:v>
                      </c:pt>
                      <c:pt idx="985">
                        <c:v>4.5747713431469617</c:v>
                      </c:pt>
                      <c:pt idx="986">
                        <c:v>4.5747713431469617</c:v>
                      </c:pt>
                      <c:pt idx="987">
                        <c:v>4.5747713431469617</c:v>
                      </c:pt>
                      <c:pt idx="988">
                        <c:v>4.5747713431469617</c:v>
                      </c:pt>
                      <c:pt idx="989">
                        <c:v>4.5747713431469617</c:v>
                      </c:pt>
                      <c:pt idx="990">
                        <c:v>4.5747713431469617</c:v>
                      </c:pt>
                      <c:pt idx="991">
                        <c:v>4.5747713431469617</c:v>
                      </c:pt>
                      <c:pt idx="992">
                        <c:v>4.5747713431469617</c:v>
                      </c:pt>
                      <c:pt idx="993">
                        <c:v>4.5747713431469617</c:v>
                      </c:pt>
                      <c:pt idx="994">
                        <c:v>4.5747713431469617</c:v>
                      </c:pt>
                      <c:pt idx="995">
                        <c:v>4.5747713431469617</c:v>
                      </c:pt>
                      <c:pt idx="996">
                        <c:v>4.5747713431469617</c:v>
                      </c:pt>
                      <c:pt idx="997">
                        <c:v>4.5747713431469617</c:v>
                      </c:pt>
                      <c:pt idx="998">
                        <c:v>4.5747713431469617</c:v>
                      </c:pt>
                      <c:pt idx="999">
                        <c:v>4.5747713431469617</c:v>
                      </c:pt>
                      <c:pt idx="1000">
                        <c:v>4.5747713431469617</c:v>
                      </c:pt>
                      <c:pt idx="1001">
                        <c:v>4.5747713431469617</c:v>
                      </c:pt>
                      <c:pt idx="1002">
                        <c:v>4.5747713431469617</c:v>
                      </c:pt>
                      <c:pt idx="1003">
                        <c:v>4.5747713431469617</c:v>
                      </c:pt>
                      <c:pt idx="1004">
                        <c:v>4.5747713431469617</c:v>
                      </c:pt>
                      <c:pt idx="1005">
                        <c:v>4.5747713431469617</c:v>
                      </c:pt>
                      <c:pt idx="1006">
                        <c:v>4.5747713431469617</c:v>
                      </c:pt>
                      <c:pt idx="1007">
                        <c:v>4.5747713431469617</c:v>
                      </c:pt>
                      <c:pt idx="1008">
                        <c:v>4.5747713431469617</c:v>
                      </c:pt>
                      <c:pt idx="1009">
                        <c:v>4.5747713431469617</c:v>
                      </c:pt>
                      <c:pt idx="1010">
                        <c:v>4.5747713431469617</c:v>
                      </c:pt>
                      <c:pt idx="1011">
                        <c:v>4.5747713431469617</c:v>
                      </c:pt>
                      <c:pt idx="1012">
                        <c:v>4.5747713431469617</c:v>
                      </c:pt>
                      <c:pt idx="1013">
                        <c:v>4.5747713431469617</c:v>
                      </c:pt>
                      <c:pt idx="1014">
                        <c:v>4.5747713431469617</c:v>
                      </c:pt>
                      <c:pt idx="1015">
                        <c:v>4.5747713431469617</c:v>
                      </c:pt>
                      <c:pt idx="1016">
                        <c:v>4.5747713431469617</c:v>
                      </c:pt>
                      <c:pt idx="1017">
                        <c:v>4.5747713431469617</c:v>
                      </c:pt>
                      <c:pt idx="1018">
                        <c:v>4.5747713431469617</c:v>
                      </c:pt>
                      <c:pt idx="1019">
                        <c:v>4.5747713431469617</c:v>
                      </c:pt>
                      <c:pt idx="1020">
                        <c:v>4.5747713431469617</c:v>
                      </c:pt>
                      <c:pt idx="1021">
                        <c:v>4.5747713431469617</c:v>
                      </c:pt>
                      <c:pt idx="1022">
                        <c:v>4.5747713431469617</c:v>
                      </c:pt>
                      <c:pt idx="1023">
                        <c:v>4.5747713431469617</c:v>
                      </c:pt>
                      <c:pt idx="1024">
                        <c:v>4.5747713431469617</c:v>
                      </c:pt>
                      <c:pt idx="1025">
                        <c:v>4.5747713431469617</c:v>
                      </c:pt>
                      <c:pt idx="1026">
                        <c:v>4.5747713431469617</c:v>
                      </c:pt>
                      <c:pt idx="1027">
                        <c:v>4.5747713431469617</c:v>
                      </c:pt>
                      <c:pt idx="1028">
                        <c:v>4.5747713431469617</c:v>
                      </c:pt>
                      <c:pt idx="1029">
                        <c:v>4.5747713431469617</c:v>
                      </c:pt>
                      <c:pt idx="1030">
                        <c:v>4.5747713431469617</c:v>
                      </c:pt>
                      <c:pt idx="1031">
                        <c:v>4.5747713431469617</c:v>
                      </c:pt>
                      <c:pt idx="1032">
                        <c:v>4.5747713431469617</c:v>
                      </c:pt>
                      <c:pt idx="1033">
                        <c:v>4.5747713431469617</c:v>
                      </c:pt>
                      <c:pt idx="1034">
                        <c:v>4.5747713431469617</c:v>
                      </c:pt>
                      <c:pt idx="1035">
                        <c:v>4.5747713431469617</c:v>
                      </c:pt>
                      <c:pt idx="1036">
                        <c:v>4.5747713431469617</c:v>
                      </c:pt>
                      <c:pt idx="1037">
                        <c:v>4.5747713431469617</c:v>
                      </c:pt>
                      <c:pt idx="1038">
                        <c:v>4.5747713431469617</c:v>
                      </c:pt>
                      <c:pt idx="1039">
                        <c:v>4.5747713431469617</c:v>
                      </c:pt>
                      <c:pt idx="1040">
                        <c:v>4.5747713431469617</c:v>
                      </c:pt>
                      <c:pt idx="1041">
                        <c:v>4.5747713431469617</c:v>
                      </c:pt>
                      <c:pt idx="1042">
                        <c:v>4.5747713431469617</c:v>
                      </c:pt>
                      <c:pt idx="1043">
                        <c:v>4.5747713431469617</c:v>
                      </c:pt>
                      <c:pt idx="1044">
                        <c:v>4.5747713431469617</c:v>
                      </c:pt>
                      <c:pt idx="1045">
                        <c:v>4.5747713431469617</c:v>
                      </c:pt>
                      <c:pt idx="1046">
                        <c:v>4.5747713431469617</c:v>
                      </c:pt>
                      <c:pt idx="1047">
                        <c:v>4.5747713431469617</c:v>
                      </c:pt>
                      <c:pt idx="1048">
                        <c:v>4.5747713431469617</c:v>
                      </c:pt>
                      <c:pt idx="1049">
                        <c:v>4.5747713431469617</c:v>
                      </c:pt>
                      <c:pt idx="1050">
                        <c:v>4.5747713431469617</c:v>
                      </c:pt>
                      <c:pt idx="1051">
                        <c:v>4.5747713431469617</c:v>
                      </c:pt>
                      <c:pt idx="1052">
                        <c:v>4.5747713431469617</c:v>
                      </c:pt>
                      <c:pt idx="1053">
                        <c:v>4.5747713431469617</c:v>
                      </c:pt>
                      <c:pt idx="1054">
                        <c:v>4.5747713431469617</c:v>
                      </c:pt>
                      <c:pt idx="1055">
                        <c:v>4.5747713431469617</c:v>
                      </c:pt>
                      <c:pt idx="1056">
                        <c:v>4.5747713431469617</c:v>
                      </c:pt>
                      <c:pt idx="1057">
                        <c:v>4.5747713431469617</c:v>
                      </c:pt>
                      <c:pt idx="1058">
                        <c:v>4.5747713431469617</c:v>
                      </c:pt>
                      <c:pt idx="1059">
                        <c:v>4.5747713431469617</c:v>
                      </c:pt>
                      <c:pt idx="1060">
                        <c:v>4.5747713431469617</c:v>
                      </c:pt>
                      <c:pt idx="1061">
                        <c:v>4.5747713431469617</c:v>
                      </c:pt>
                      <c:pt idx="1062">
                        <c:v>4.5747713431469617</c:v>
                      </c:pt>
                      <c:pt idx="1063">
                        <c:v>4.5747713431469617</c:v>
                      </c:pt>
                      <c:pt idx="1064">
                        <c:v>4.5747713431469617</c:v>
                      </c:pt>
                      <c:pt idx="1065">
                        <c:v>4.5747713431469617</c:v>
                      </c:pt>
                      <c:pt idx="1066">
                        <c:v>4.5747713431469617</c:v>
                      </c:pt>
                      <c:pt idx="1067">
                        <c:v>4.5747713431469617</c:v>
                      </c:pt>
                      <c:pt idx="1068">
                        <c:v>4.5747713431469617</c:v>
                      </c:pt>
                      <c:pt idx="1069">
                        <c:v>4.5747713431469617</c:v>
                      </c:pt>
                      <c:pt idx="1070">
                        <c:v>4.5747713431469617</c:v>
                      </c:pt>
                      <c:pt idx="1071">
                        <c:v>4.5747713431469617</c:v>
                      </c:pt>
                      <c:pt idx="1072">
                        <c:v>4.5747713431469617</c:v>
                      </c:pt>
                      <c:pt idx="1073">
                        <c:v>4.5747713431469617</c:v>
                      </c:pt>
                      <c:pt idx="1074">
                        <c:v>4.5747713431469617</c:v>
                      </c:pt>
                      <c:pt idx="1075">
                        <c:v>4.5747713431469617</c:v>
                      </c:pt>
                      <c:pt idx="1076">
                        <c:v>4.5747713431469617</c:v>
                      </c:pt>
                      <c:pt idx="1077">
                        <c:v>4.5747713431469617</c:v>
                      </c:pt>
                      <c:pt idx="1078">
                        <c:v>4.5747713431469617</c:v>
                      </c:pt>
                      <c:pt idx="1079">
                        <c:v>4.5747713431469617</c:v>
                      </c:pt>
                      <c:pt idx="1080">
                        <c:v>4.5747713431469617</c:v>
                      </c:pt>
                      <c:pt idx="1081">
                        <c:v>4.5747713431469617</c:v>
                      </c:pt>
                      <c:pt idx="1082">
                        <c:v>4.5747713431469617</c:v>
                      </c:pt>
                      <c:pt idx="1083">
                        <c:v>4.5747713431469617</c:v>
                      </c:pt>
                      <c:pt idx="1084">
                        <c:v>4.5747713431469617</c:v>
                      </c:pt>
                      <c:pt idx="1085">
                        <c:v>4.5747713431469617</c:v>
                      </c:pt>
                      <c:pt idx="1086">
                        <c:v>4.5747713431469617</c:v>
                      </c:pt>
                      <c:pt idx="1087">
                        <c:v>4.5747713431469617</c:v>
                      </c:pt>
                      <c:pt idx="1088">
                        <c:v>4.5747713431469617</c:v>
                      </c:pt>
                      <c:pt idx="1089">
                        <c:v>4.5747713431469617</c:v>
                      </c:pt>
                      <c:pt idx="1090">
                        <c:v>4.5747713431469617</c:v>
                      </c:pt>
                      <c:pt idx="1091">
                        <c:v>4.5747713431469617</c:v>
                      </c:pt>
                      <c:pt idx="1092">
                        <c:v>4.5747713431469617</c:v>
                      </c:pt>
                      <c:pt idx="1093">
                        <c:v>4.5747713431469617</c:v>
                      </c:pt>
                      <c:pt idx="1094">
                        <c:v>4.5747713431469617</c:v>
                      </c:pt>
                      <c:pt idx="1095">
                        <c:v>4.5747713431469617</c:v>
                      </c:pt>
                      <c:pt idx="1096">
                        <c:v>4.5747713431469617</c:v>
                      </c:pt>
                      <c:pt idx="1097">
                        <c:v>4.5747713431469617</c:v>
                      </c:pt>
                      <c:pt idx="1098">
                        <c:v>4.5747713431469617</c:v>
                      </c:pt>
                      <c:pt idx="1099">
                        <c:v>4.5747713431469617</c:v>
                      </c:pt>
                      <c:pt idx="1100">
                        <c:v>4.5747713431469617</c:v>
                      </c:pt>
                      <c:pt idx="1101">
                        <c:v>4.5747713431469617</c:v>
                      </c:pt>
                      <c:pt idx="1102">
                        <c:v>4.5747713431469617</c:v>
                      </c:pt>
                      <c:pt idx="1103">
                        <c:v>4.5747713431469617</c:v>
                      </c:pt>
                      <c:pt idx="1104">
                        <c:v>4.5747713431469617</c:v>
                      </c:pt>
                      <c:pt idx="1105">
                        <c:v>4.5747713431469617</c:v>
                      </c:pt>
                      <c:pt idx="1106">
                        <c:v>4.5747713431469617</c:v>
                      </c:pt>
                      <c:pt idx="1107">
                        <c:v>4.5747713431469617</c:v>
                      </c:pt>
                      <c:pt idx="1108">
                        <c:v>4.5747713431469617</c:v>
                      </c:pt>
                      <c:pt idx="1109">
                        <c:v>4.5747713431469617</c:v>
                      </c:pt>
                      <c:pt idx="1110">
                        <c:v>4.5747713431469617</c:v>
                      </c:pt>
                      <c:pt idx="1111">
                        <c:v>4.5747713431469617</c:v>
                      </c:pt>
                      <c:pt idx="1112">
                        <c:v>4.5747713431469617</c:v>
                      </c:pt>
                      <c:pt idx="1113">
                        <c:v>4.5747713431469617</c:v>
                      </c:pt>
                      <c:pt idx="1114">
                        <c:v>4.5747713431469617</c:v>
                      </c:pt>
                      <c:pt idx="1115">
                        <c:v>4.5747713431469617</c:v>
                      </c:pt>
                      <c:pt idx="1116">
                        <c:v>4.5747713431469617</c:v>
                      </c:pt>
                      <c:pt idx="1117">
                        <c:v>4.5747713431469617</c:v>
                      </c:pt>
                      <c:pt idx="1118">
                        <c:v>4.5747713431469617</c:v>
                      </c:pt>
                      <c:pt idx="1119">
                        <c:v>4.5747713431469617</c:v>
                      </c:pt>
                      <c:pt idx="1120">
                        <c:v>4.5747713431469617</c:v>
                      </c:pt>
                      <c:pt idx="1121">
                        <c:v>4.5747713431469617</c:v>
                      </c:pt>
                      <c:pt idx="1122">
                        <c:v>4.5747713431469617</c:v>
                      </c:pt>
                      <c:pt idx="1123">
                        <c:v>4.5747713431469617</c:v>
                      </c:pt>
                      <c:pt idx="1124">
                        <c:v>4.5747713431469617</c:v>
                      </c:pt>
                      <c:pt idx="1125">
                        <c:v>4.5747713431469617</c:v>
                      </c:pt>
                      <c:pt idx="1126">
                        <c:v>4.5747713431469617</c:v>
                      </c:pt>
                      <c:pt idx="1127">
                        <c:v>4.5747713431469617</c:v>
                      </c:pt>
                      <c:pt idx="1128">
                        <c:v>4.5747713431469617</c:v>
                      </c:pt>
                      <c:pt idx="1129">
                        <c:v>4.5747713431469617</c:v>
                      </c:pt>
                      <c:pt idx="1130">
                        <c:v>4.5747713431469617</c:v>
                      </c:pt>
                      <c:pt idx="1131">
                        <c:v>4.5747713431469617</c:v>
                      </c:pt>
                      <c:pt idx="1132">
                        <c:v>4.5747713431469617</c:v>
                      </c:pt>
                      <c:pt idx="1133">
                        <c:v>4.5747713431469617</c:v>
                      </c:pt>
                      <c:pt idx="1134">
                        <c:v>4.5747713431469617</c:v>
                      </c:pt>
                      <c:pt idx="1135">
                        <c:v>4.5747713431469617</c:v>
                      </c:pt>
                      <c:pt idx="1136">
                        <c:v>4.5747713431469617</c:v>
                      </c:pt>
                      <c:pt idx="1137">
                        <c:v>4.5747713431469617</c:v>
                      </c:pt>
                      <c:pt idx="1138">
                        <c:v>4.5747713431469617</c:v>
                      </c:pt>
                      <c:pt idx="1139">
                        <c:v>4.5747713431469617</c:v>
                      </c:pt>
                      <c:pt idx="1140">
                        <c:v>4.5747713431469617</c:v>
                      </c:pt>
                      <c:pt idx="1141">
                        <c:v>4.5747713431469617</c:v>
                      </c:pt>
                      <c:pt idx="1142">
                        <c:v>4.5747713431469617</c:v>
                      </c:pt>
                      <c:pt idx="1143">
                        <c:v>4.5747713431469617</c:v>
                      </c:pt>
                      <c:pt idx="1144">
                        <c:v>4.5747713431469617</c:v>
                      </c:pt>
                      <c:pt idx="1145">
                        <c:v>4.5747713431469617</c:v>
                      </c:pt>
                      <c:pt idx="1146">
                        <c:v>4.5747713431469617</c:v>
                      </c:pt>
                      <c:pt idx="1147">
                        <c:v>4.5747713431469617</c:v>
                      </c:pt>
                      <c:pt idx="1148">
                        <c:v>4.5747713431469617</c:v>
                      </c:pt>
                      <c:pt idx="1149">
                        <c:v>4.5747713431469617</c:v>
                      </c:pt>
                      <c:pt idx="1150">
                        <c:v>4.5747713431469617</c:v>
                      </c:pt>
                      <c:pt idx="1151">
                        <c:v>4.5747713431469617</c:v>
                      </c:pt>
                      <c:pt idx="1152">
                        <c:v>4.5747713431469617</c:v>
                      </c:pt>
                      <c:pt idx="1153">
                        <c:v>4.5747713431469617</c:v>
                      </c:pt>
                      <c:pt idx="1154">
                        <c:v>4.5747713431469617</c:v>
                      </c:pt>
                      <c:pt idx="1155">
                        <c:v>4.5747713431469617</c:v>
                      </c:pt>
                      <c:pt idx="1156">
                        <c:v>4.5747713431469617</c:v>
                      </c:pt>
                      <c:pt idx="1157">
                        <c:v>4.5747713431469617</c:v>
                      </c:pt>
                      <c:pt idx="1158">
                        <c:v>4.5747713431469617</c:v>
                      </c:pt>
                      <c:pt idx="1159">
                        <c:v>4.5747713431469617</c:v>
                      </c:pt>
                      <c:pt idx="1160">
                        <c:v>4.5747713431469617</c:v>
                      </c:pt>
                      <c:pt idx="1161">
                        <c:v>4.5747713431469617</c:v>
                      </c:pt>
                      <c:pt idx="1162">
                        <c:v>4.5747713431469617</c:v>
                      </c:pt>
                      <c:pt idx="1163">
                        <c:v>4.5747713431469617</c:v>
                      </c:pt>
                      <c:pt idx="1164">
                        <c:v>4.5747713431469617</c:v>
                      </c:pt>
                      <c:pt idx="1165">
                        <c:v>4.5747713431469617</c:v>
                      </c:pt>
                      <c:pt idx="1166">
                        <c:v>4.5747713431469617</c:v>
                      </c:pt>
                      <c:pt idx="1167">
                        <c:v>4.5747713431469617</c:v>
                      </c:pt>
                      <c:pt idx="1168">
                        <c:v>4.5747713431469617</c:v>
                      </c:pt>
                      <c:pt idx="1169">
                        <c:v>4.5747713431469617</c:v>
                      </c:pt>
                      <c:pt idx="1170">
                        <c:v>4.5747713431469617</c:v>
                      </c:pt>
                      <c:pt idx="1171">
                        <c:v>4.5747713431469617</c:v>
                      </c:pt>
                      <c:pt idx="1172">
                        <c:v>4.5747713431469617</c:v>
                      </c:pt>
                      <c:pt idx="1173">
                        <c:v>4.5747713431469617</c:v>
                      </c:pt>
                      <c:pt idx="1174">
                        <c:v>4.5747713431469617</c:v>
                      </c:pt>
                      <c:pt idx="1175">
                        <c:v>4.5747713431469617</c:v>
                      </c:pt>
                      <c:pt idx="1176">
                        <c:v>4.5747713431469617</c:v>
                      </c:pt>
                      <c:pt idx="1177">
                        <c:v>4.5747713431469617</c:v>
                      </c:pt>
                      <c:pt idx="1178">
                        <c:v>4.5747713431469617</c:v>
                      </c:pt>
                      <c:pt idx="1179">
                        <c:v>4.5747713431469617</c:v>
                      </c:pt>
                      <c:pt idx="1180">
                        <c:v>4.5747713431469617</c:v>
                      </c:pt>
                      <c:pt idx="1181">
                        <c:v>4.5747713431469617</c:v>
                      </c:pt>
                      <c:pt idx="1182">
                        <c:v>4.5747713431469617</c:v>
                      </c:pt>
                      <c:pt idx="1183">
                        <c:v>4.5747713431469617</c:v>
                      </c:pt>
                      <c:pt idx="1184">
                        <c:v>4.5747713431469617</c:v>
                      </c:pt>
                      <c:pt idx="1185">
                        <c:v>4.5747713431469617</c:v>
                      </c:pt>
                      <c:pt idx="1186">
                        <c:v>4.5747713431469617</c:v>
                      </c:pt>
                      <c:pt idx="1187">
                        <c:v>4.5747713431469617</c:v>
                      </c:pt>
                      <c:pt idx="1188">
                        <c:v>4.5747713431469617</c:v>
                      </c:pt>
                      <c:pt idx="1189">
                        <c:v>4.5747713431469617</c:v>
                      </c:pt>
                      <c:pt idx="1190">
                        <c:v>4.5747713431469617</c:v>
                      </c:pt>
                      <c:pt idx="1191">
                        <c:v>4.5747713431469617</c:v>
                      </c:pt>
                      <c:pt idx="1192">
                        <c:v>4.5747713431469617</c:v>
                      </c:pt>
                      <c:pt idx="1193">
                        <c:v>4.5747713431469617</c:v>
                      </c:pt>
                      <c:pt idx="1194">
                        <c:v>4.5747713431469617</c:v>
                      </c:pt>
                      <c:pt idx="1195">
                        <c:v>4.5747713431469617</c:v>
                      </c:pt>
                      <c:pt idx="1196">
                        <c:v>4.5747713431469617</c:v>
                      </c:pt>
                      <c:pt idx="1197">
                        <c:v>4.5747713431469617</c:v>
                      </c:pt>
                      <c:pt idx="1198">
                        <c:v>4.5747713431469617</c:v>
                      </c:pt>
                      <c:pt idx="1199">
                        <c:v>4.5747713431469617</c:v>
                      </c:pt>
                      <c:pt idx="1200">
                        <c:v>4.5747713431469617</c:v>
                      </c:pt>
                      <c:pt idx="1201">
                        <c:v>4.5747713431469617</c:v>
                      </c:pt>
                      <c:pt idx="1202">
                        <c:v>4.5747713431469617</c:v>
                      </c:pt>
                      <c:pt idx="1203">
                        <c:v>4.5747713431469617</c:v>
                      </c:pt>
                      <c:pt idx="1204">
                        <c:v>4.5747713431469617</c:v>
                      </c:pt>
                      <c:pt idx="1205">
                        <c:v>4.5747713431469617</c:v>
                      </c:pt>
                      <c:pt idx="1206">
                        <c:v>4.5747713431469617</c:v>
                      </c:pt>
                      <c:pt idx="1207">
                        <c:v>4.5747713431469617</c:v>
                      </c:pt>
                      <c:pt idx="1208">
                        <c:v>4.5747713431469617</c:v>
                      </c:pt>
                      <c:pt idx="1209">
                        <c:v>4.5747713431469617</c:v>
                      </c:pt>
                      <c:pt idx="1210">
                        <c:v>4.5747713431469617</c:v>
                      </c:pt>
                      <c:pt idx="1211">
                        <c:v>4.5747713431469617</c:v>
                      </c:pt>
                      <c:pt idx="1212">
                        <c:v>4.5747713431469617</c:v>
                      </c:pt>
                      <c:pt idx="1213">
                        <c:v>4.5747713431469617</c:v>
                      </c:pt>
                      <c:pt idx="1214">
                        <c:v>4.5747713431469617</c:v>
                      </c:pt>
                      <c:pt idx="1215">
                        <c:v>4.5747713431469617</c:v>
                      </c:pt>
                      <c:pt idx="1216">
                        <c:v>4.5747713431469617</c:v>
                      </c:pt>
                      <c:pt idx="1217">
                        <c:v>4.5747713431469617</c:v>
                      </c:pt>
                      <c:pt idx="1218">
                        <c:v>4.5747713431469617</c:v>
                      </c:pt>
                      <c:pt idx="1219">
                        <c:v>4.5747713431469617</c:v>
                      </c:pt>
                      <c:pt idx="1220">
                        <c:v>4.5747713431469617</c:v>
                      </c:pt>
                      <c:pt idx="1221">
                        <c:v>4.5747713431469617</c:v>
                      </c:pt>
                      <c:pt idx="1222">
                        <c:v>4.5747713431469617</c:v>
                      </c:pt>
                      <c:pt idx="1223">
                        <c:v>4.5747713431469617</c:v>
                      </c:pt>
                      <c:pt idx="1224">
                        <c:v>4.5747713431469617</c:v>
                      </c:pt>
                      <c:pt idx="1225">
                        <c:v>4.5747713431469617</c:v>
                      </c:pt>
                      <c:pt idx="1226">
                        <c:v>4.5747713431469617</c:v>
                      </c:pt>
                      <c:pt idx="1227">
                        <c:v>4.5747713431469617</c:v>
                      </c:pt>
                      <c:pt idx="1228">
                        <c:v>4.5747713431469617</c:v>
                      </c:pt>
                      <c:pt idx="1229">
                        <c:v>4.5747713431469617</c:v>
                      </c:pt>
                      <c:pt idx="1230">
                        <c:v>4.5747713431469617</c:v>
                      </c:pt>
                      <c:pt idx="1231">
                        <c:v>4.5747713431469617</c:v>
                      </c:pt>
                      <c:pt idx="1232">
                        <c:v>4.5747713431469617</c:v>
                      </c:pt>
                      <c:pt idx="1233">
                        <c:v>4.5747713431469617</c:v>
                      </c:pt>
                      <c:pt idx="1234">
                        <c:v>4.5747713431469617</c:v>
                      </c:pt>
                      <c:pt idx="1235">
                        <c:v>4.5747713431469617</c:v>
                      </c:pt>
                      <c:pt idx="1236">
                        <c:v>4.5747713431469617</c:v>
                      </c:pt>
                      <c:pt idx="1237">
                        <c:v>4.5747713431469617</c:v>
                      </c:pt>
                      <c:pt idx="1238">
                        <c:v>4.5747713431469617</c:v>
                      </c:pt>
                      <c:pt idx="1239">
                        <c:v>4.5747713431469617</c:v>
                      </c:pt>
                      <c:pt idx="1240">
                        <c:v>4.5747713431469617</c:v>
                      </c:pt>
                      <c:pt idx="1241">
                        <c:v>4.5747713431469617</c:v>
                      </c:pt>
                      <c:pt idx="1242">
                        <c:v>4.5747713431469617</c:v>
                      </c:pt>
                      <c:pt idx="1243">
                        <c:v>4.5747713431469617</c:v>
                      </c:pt>
                      <c:pt idx="1244">
                        <c:v>4.5747713431469617</c:v>
                      </c:pt>
                      <c:pt idx="1245">
                        <c:v>4.5747713431469617</c:v>
                      </c:pt>
                      <c:pt idx="1246">
                        <c:v>4.5747713431469617</c:v>
                      </c:pt>
                      <c:pt idx="1247">
                        <c:v>4.5747713431469617</c:v>
                      </c:pt>
                      <c:pt idx="1248">
                        <c:v>4.5747713431469617</c:v>
                      </c:pt>
                      <c:pt idx="1249">
                        <c:v>4.5747713431469617</c:v>
                      </c:pt>
                      <c:pt idx="1250">
                        <c:v>4.5747713431469617</c:v>
                      </c:pt>
                      <c:pt idx="1251">
                        <c:v>4.5747713431469617</c:v>
                      </c:pt>
                      <c:pt idx="1252">
                        <c:v>4.5747713431469617</c:v>
                      </c:pt>
                      <c:pt idx="1253">
                        <c:v>4.5747713431469617</c:v>
                      </c:pt>
                      <c:pt idx="1254">
                        <c:v>4.5747713431469617</c:v>
                      </c:pt>
                      <c:pt idx="1255">
                        <c:v>4.5747713431469617</c:v>
                      </c:pt>
                      <c:pt idx="1256">
                        <c:v>4.5747713431469617</c:v>
                      </c:pt>
                      <c:pt idx="1257">
                        <c:v>4.5747713431469617</c:v>
                      </c:pt>
                      <c:pt idx="1258">
                        <c:v>4.5747713431469617</c:v>
                      </c:pt>
                      <c:pt idx="1259">
                        <c:v>4.5747713431469617</c:v>
                      </c:pt>
                      <c:pt idx="1260">
                        <c:v>4.5747713431469617</c:v>
                      </c:pt>
                      <c:pt idx="1261">
                        <c:v>4.5747713431469617</c:v>
                      </c:pt>
                      <c:pt idx="1262">
                        <c:v>4.5747713431469617</c:v>
                      </c:pt>
                      <c:pt idx="1263">
                        <c:v>4.5747713431469617</c:v>
                      </c:pt>
                      <c:pt idx="1264">
                        <c:v>4.5747713431469617</c:v>
                      </c:pt>
                      <c:pt idx="1265">
                        <c:v>4.5747713431469617</c:v>
                      </c:pt>
                      <c:pt idx="1266">
                        <c:v>4.5747713431469617</c:v>
                      </c:pt>
                      <c:pt idx="1267">
                        <c:v>4.5747713431469617</c:v>
                      </c:pt>
                      <c:pt idx="1268">
                        <c:v>4.5747713431469617</c:v>
                      </c:pt>
                      <c:pt idx="1269">
                        <c:v>4.5747713431469617</c:v>
                      </c:pt>
                      <c:pt idx="1270">
                        <c:v>4.5747713431469617</c:v>
                      </c:pt>
                      <c:pt idx="1271">
                        <c:v>4.5747713431469617</c:v>
                      </c:pt>
                      <c:pt idx="1272">
                        <c:v>4.5747713431469617</c:v>
                      </c:pt>
                      <c:pt idx="1273">
                        <c:v>4.5747713431469617</c:v>
                      </c:pt>
                      <c:pt idx="1274">
                        <c:v>4.5747713431469617</c:v>
                      </c:pt>
                      <c:pt idx="1275">
                        <c:v>4.5747713431469617</c:v>
                      </c:pt>
                      <c:pt idx="1276">
                        <c:v>4.5747713431469617</c:v>
                      </c:pt>
                      <c:pt idx="1277">
                        <c:v>4.5747713431469617</c:v>
                      </c:pt>
                      <c:pt idx="1278">
                        <c:v>4.5747713431469617</c:v>
                      </c:pt>
                      <c:pt idx="1279">
                        <c:v>4.5747713431469617</c:v>
                      </c:pt>
                      <c:pt idx="1280">
                        <c:v>4.5747713431469617</c:v>
                      </c:pt>
                      <c:pt idx="1281">
                        <c:v>4.5747713431469617</c:v>
                      </c:pt>
                      <c:pt idx="1282">
                        <c:v>4.5747713431469617</c:v>
                      </c:pt>
                      <c:pt idx="1283">
                        <c:v>4.5747713431469617</c:v>
                      </c:pt>
                      <c:pt idx="1284">
                        <c:v>4.5747713431469617</c:v>
                      </c:pt>
                      <c:pt idx="1285">
                        <c:v>4.5747713431469617</c:v>
                      </c:pt>
                      <c:pt idx="1286">
                        <c:v>4.5747713431469617</c:v>
                      </c:pt>
                      <c:pt idx="1287">
                        <c:v>4.5747713431469617</c:v>
                      </c:pt>
                      <c:pt idx="1288">
                        <c:v>4.5747713431469617</c:v>
                      </c:pt>
                      <c:pt idx="1289">
                        <c:v>4.5747713431469617</c:v>
                      </c:pt>
                      <c:pt idx="1290">
                        <c:v>4.5747713431469617</c:v>
                      </c:pt>
                      <c:pt idx="1291">
                        <c:v>4.5747713431469617</c:v>
                      </c:pt>
                      <c:pt idx="1292">
                        <c:v>4.5747713431469617</c:v>
                      </c:pt>
                      <c:pt idx="1293">
                        <c:v>4.5747713431469617</c:v>
                      </c:pt>
                      <c:pt idx="1294">
                        <c:v>4.5747713431469617</c:v>
                      </c:pt>
                      <c:pt idx="1295">
                        <c:v>4.5747713431469617</c:v>
                      </c:pt>
                      <c:pt idx="1296">
                        <c:v>4.5747713431469617</c:v>
                      </c:pt>
                      <c:pt idx="1297">
                        <c:v>4.5747713431469617</c:v>
                      </c:pt>
                      <c:pt idx="1298">
                        <c:v>4.5747713431469617</c:v>
                      </c:pt>
                      <c:pt idx="1299">
                        <c:v>4.5747713431469617</c:v>
                      </c:pt>
                      <c:pt idx="1300">
                        <c:v>4.5747713431469617</c:v>
                      </c:pt>
                      <c:pt idx="1301">
                        <c:v>4.5747713431469617</c:v>
                      </c:pt>
                      <c:pt idx="1302">
                        <c:v>4.5747713431469617</c:v>
                      </c:pt>
                      <c:pt idx="1303">
                        <c:v>4.5747713431469617</c:v>
                      </c:pt>
                      <c:pt idx="1304">
                        <c:v>4.5747713431469617</c:v>
                      </c:pt>
                      <c:pt idx="1305">
                        <c:v>4.5747713431469617</c:v>
                      </c:pt>
                      <c:pt idx="1306">
                        <c:v>4.5747713431469617</c:v>
                      </c:pt>
                      <c:pt idx="1307">
                        <c:v>4.5747713431469617</c:v>
                      </c:pt>
                      <c:pt idx="1308">
                        <c:v>4.5747713431469617</c:v>
                      </c:pt>
                      <c:pt idx="1309">
                        <c:v>4.5747713431469617</c:v>
                      </c:pt>
                      <c:pt idx="1310">
                        <c:v>4.5747713431469617</c:v>
                      </c:pt>
                      <c:pt idx="1311">
                        <c:v>4.5747713431469617</c:v>
                      </c:pt>
                      <c:pt idx="1312">
                        <c:v>4.5747713431469617</c:v>
                      </c:pt>
                      <c:pt idx="1313">
                        <c:v>4.5747713431469617</c:v>
                      </c:pt>
                      <c:pt idx="1314">
                        <c:v>4.5747713431469617</c:v>
                      </c:pt>
                      <c:pt idx="1315">
                        <c:v>4.5747713431469617</c:v>
                      </c:pt>
                      <c:pt idx="1316">
                        <c:v>4.5747713431469617</c:v>
                      </c:pt>
                      <c:pt idx="1317">
                        <c:v>4.5747713431469617</c:v>
                      </c:pt>
                      <c:pt idx="1318">
                        <c:v>4.5747713431469617</c:v>
                      </c:pt>
                      <c:pt idx="1319">
                        <c:v>4.5747713431469617</c:v>
                      </c:pt>
                      <c:pt idx="1320">
                        <c:v>4.5747713431469617</c:v>
                      </c:pt>
                      <c:pt idx="1321">
                        <c:v>4.5747713431469617</c:v>
                      </c:pt>
                      <c:pt idx="1322">
                        <c:v>4.5747713431469617</c:v>
                      </c:pt>
                      <c:pt idx="1323">
                        <c:v>4.5747713431469617</c:v>
                      </c:pt>
                      <c:pt idx="1324">
                        <c:v>4.5747713431469617</c:v>
                      </c:pt>
                      <c:pt idx="1325">
                        <c:v>4.5747713431469617</c:v>
                      </c:pt>
                      <c:pt idx="1326">
                        <c:v>4.5747713431469617</c:v>
                      </c:pt>
                      <c:pt idx="1327">
                        <c:v>4.5747713431469617</c:v>
                      </c:pt>
                      <c:pt idx="1328">
                        <c:v>4.5747713431469617</c:v>
                      </c:pt>
                      <c:pt idx="1329">
                        <c:v>4.5747713431469617</c:v>
                      </c:pt>
                      <c:pt idx="1330">
                        <c:v>4.5747713431469617</c:v>
                      </c:pt>
                      <c:pt idx="1331">
                        <c:v>4.5747713431469617</c:v>
                      </c:pt>
                      <c:pt idx="1332">
                        <c:v>4.5747713431469617</c:v>
                      </c:pt>
                      <c:pt idx="1333">
                        <c:v>4.5747713431469617</c:v>
                      </c:pt>
                      <c:pt idx="1334">
                        <c:v>4.5747713431469617</c:v>
                      </c:pt>
                      <c:pt idx="1335">
                        <c:v>4.5747713431469617</c:v>
                      </c:pt>
                      <c:pt idx="1336">
                        <c:v>4.5747713431469617</c:v>
                      </c:pt>
                      <c:pt idx="1337">
                        <c:v>4.5747713431469617</c:v>
                      </c:pt>
                      <c:pt idx="1338">
                        <c:v>4.5747713431469617</c:v>
                      </c:pt>
                      <c:pt idx="1339">
                        <c:v>4.5747713431469617</c:v>
                      </c:pt>
                      <c:pt idx="1340">
                        <c:v>4.5747713431469617</c:v>
                      </c:pt>
                      <c:pt idx="1341">
                        <c:v>4.5747713431469617</c:v>
                      </c:pt>
                      <c:pt idx="1342">
                        <c:v>4.5747713431469617</c:v>
                      </c:pt>
                      <c:pt idx="1343">
                        <c:v>4.5747713431469617</c:v>
                      </c:pt>
                      <c:pt idx="1344">
                        <c:v>4.5747713431469617</c:v>
                      </c:pt>
                      <c:pt idx="1345">
                        <c:v>4.5747713431469617</c:v>
                      </c:pt>
                      <c:pt idx="1346">
                        <c:v>4.5747713431469617</c:v>
                      </c:pt>
                      <c:pt idx="1347">
                        <c:v>4.5747713431469617</c:v>
                      </c:pt>
                      <c:pt idx="1348">
                        <c:v>4.5747713431469617</c:v>
                      </c:pt>
                      <c:pt idx="1349">
                        <c:v>4.5747713431469617</c:v>
                      </c:pt>
                      <c:pt idx="1350">
                        <c:v>4.5747713431469617</c:v>
                      </c:pt>
                      <c:pt idx="1351">
                        <c:v>4.5747713431469617</c:v>
                      </c:pt>
                      <c:pt idx="1352">
                        <c:v>4.5747713431469617</c:v>
                      </c:pt>
                      <c:pt idx="1353">
                        <c:v>4.5747713431469617</c:v>
                      </c:pt>
                      <c:pt idx="1354">
                        <c:v>4.5747713431469617</c:v>
                      </c:pt>
                      <c:pt idx="1355">
                        <c:v>4.5747713431469617</c:v>
                      </c:pt>
                      <c:pt idx="1356">
                        <c:v>4.5747713431469617</c:v>
                      </c:pt>
                      <c:pt idx="1357">
                        <c:v>4.5747713431469617</c:v>
                      </c:pt>
                      <c:pt idx="1358">
                        <c:v>4.5747713431469617</c:v>
                      </c:pt>
                      <c:pt idx="1359">
                        <c:v>4.5747713431469617</c:v>
                      </c:pt>
                      <c:pt idx="1360">
                        <c:v>4.5747713431469617</c:v>
                      </c:pt>
                      <c:pt idx="1361">
                        <c:v>4.5747713431469617</c:v>
                      </c:pt>
                      <c:pt idx="1362">
                        <c:v>4.5747713431469617</c:v>
                      </c:pt>
                      <c:pt idx="1363">
                        <c:v>4.5747713431469617</c:v>
                      </c:pt>
                      <c:pt idx="1364">
                        <c:v>4.5747713431469617</c:v>
                      </c:pt>
                      <c:pt idx="1365">
                        <c:v>4.5747713431469617</c:v>
                      </c:pt>
                      <c:pt idx="1366">
                        <c:v>4.5747713431469617</c:v>
                      </c:pt>
                      <c:pt idx="1367">
                        <c:v>4.5747713431469617</c:v>
                      </c:pt>
                      <c:pt idx="1368">
                        <c:v>4.5747713431469617</c:v>
                      </c:pt>
                      <c:pt idx="1369">
                        <c:v>4.5747713431469617</c:v>
                      </c:pt>
                      <c:pt idx="1370">
                        <c:v>4.5747713431469617</c:v>
                      </c:pt>
                      <c:pt idx="1371">
                        <c:v>4.5747713431469617</c:v>
                      </c:pt>
                      <c:pt idx="1372">
                        <c:v>4.5747713431469617</c:v>
                      </c:pt>
                      <c:pt idx="1373">
                        <c:v>4.5747713431469617</c:v>
                      </c:pt>
                      <c:pt idx="1374">
                        <c:v>4.5747713431469617</c:v>
                      </c:pt>
                      <c:pt idx="1375">
                        <c:v>4.5747713431469617</c:v>
                      </c:pt>
                      <c:pt idx="1376">
                        <c:v>4.5747713431469617</c:v>
                      </c:pt>
                      <c:pt idx="1377">
                        <c:v>4.5747713431469617</c:v>
                      </c:pt>
                      <c:pt idx="1378">
                        <c:v>4.5747713431469617</c:v>
                      </c:pt>
                      <c:pt idx="1379">
                        <c:v>4.5747713431469617</c:v>
                      </c:pt>
                      <c:pt idx="1380">
                        <c:v>4.5747713431469617</c:v>
                      </c:pt>
                      <c:pt idx="1381">
                        <c:v>4.5747713431469617</c:v>
                      </c:pt>
                      <c:pt idx="1382">
                        <c:v>4.5747713431469617</c:v>
                      </c:pt>
                      <c:pt idx="1383">
                        <c:v>4.5747713431469617</c:v>
                      </c:pt>
                      <c:pt idx="1384">
                        <c:v>4.5747713431469617</c:v>
                      </c:pt>
                      <c:pt idx="1385">
                        <c:v>4.5747713431469617</c:v>
                      </c:pt>
                      <c:pt idx="1386">
                        <c:v>4.5747713431469617</c:v>
                      </c:pt>
                      <c:pt idx="1387">
                        <c:v>4.5747713431469617</c:v>
                      </c:pt>
                      <c:pt idx="1388">
                        <c:v>4.5747713431469617</c:v>
                      </c:pt>
                      <c:pt idx="1389">
                        <c:v>4.5747713431469617</c:v>
                      </c:pt>
                      <c:pt idx="1390">
                        <c:v>4.5747713431469617</c:v>
                      </c:pt>
                      <c:pt idx="1391">
                        <c:v>4.5747713431469617</c:v>
                      </c:pt>
                      <c:pt idx="1392">
                        <c:v>4.5747713431469617</c:v>
                      </c:pt>
                      <c:pt idx="1393">
                        <c:v>4.5747713431469617</c:v>
                      </c:pt>
                      <c:pt idx="1394">
                        <c:v>4.5747713431469617</c:v>
                      </c:pt>
                      <c:pt idx="1395">
                        <c:v>4.5747713431469617</c:v>
                      </c:pt>
                      <c:pt idx="1396">
                        <c:v>4.5747713431469617</c:v>
                      </c:pt>
                      <c:pt idx="1397">
                        <c:v>4.5747713431469617</c:v>
                      </c:pt>
                      <c:pt idx="1398">
                        <c:v>4.5747713431469617</c:v>
                      </c:pt>
                      <c:pt idx="1399">
                        <c:v>4.5747713431469617</c:v>
                      </c:pt>
                      <c:pt idx="1400">
                        <c:v>4.5747713431469617</c:v>
                      </c:pt>
                      <c:pt idx="1401">
                        <c:v>4.5747713431469617</c:v>
                      </c:pt>
                      <c:pt idx="1402">
                        <c:v>4.5747713431469617</c:v>
                      </c:pt>
                      <c:pt idx="1403">
                        <c:v>4.5747713431469617</c:v>
                      </c:pt>
                      <c:pt idx="1404">
                        <c:v>4.5747713431469617</c:v>
                      </c:pt>
                      <c:pt idx="1405">
                        <c:v>4.5747713431469617</c:v>
                      </c:pt>
                      <c:pt idx="1406">
                        <c:v>4.5747713431469617</c:v>
                      </c:pt>
                      <c:pt idx="1407">
                        <c:v>4.5747713431469617</c:v>
                      </c:pt>
                      <c:pt idx="1408">
                        <c:v>4.5747713431469617</c:v>
                      </c:pt>
                      <c:pt idx="1409">
                        <c:v>4.5747713431469617</c:v>
                      </c:pt>
                      <c:pt idx="1410">
                        <c:v>4.5747713431469617</c:v>
                      </c:pt>
                      <c:pt idx="1411">
                        <c:v>4.5747713431469617</c:v>
                      </c:pt>
                      <c:pt idx="1412">
                        <c:v>4.5747713431469617</c:v>
                      </c:pt>
                      <c:pt idx="1413">
                        <c:v>4.5747713431469617</c:v>
                      </c:pt>
                      <c:pt idx="1414">
                        <c:v>4.5747713431469617</c:v>
                      </c:pt>
                      <c:pt idx="1415">
                        <c:v>4.5747713431469617</c:v>
                      </c:pt>
                      <c:pt idx="1416">
                        <c:v>4.5747713431469617</c:v>
                      </c:pt>
                      <c:pt idx="1417">
                        <c:v>4.5747713431469617</c:v>
                      </c:pt>
                      <c:pt idx="1418">
                        <c:v>4.5747713431469617</c:v>
                      </c:pt>
                      <c:pt idx="1419">
                        <c:v>4.5747713431469617</c:v>
                      </c:pt>
                      <c:pt idx="1420">
                        <c:v>4.5747713431469617</c:v>
                      </c:pt>
                      <c:pt idx="1421">
                        <c:v>4.5747713431469617</c:v>
                      </c:pt>
                      <c:pt idx="1422">
                        <c:v>4.5747713431469617</c:v>
                      </c:pt>
                      <c:pt idx="1423">
                        <c:v>4.5747713431469617</c:v>
                      </c:pt>
                      <c:pt idx="1424">
                        <c:v>4.5747713431469617</c:v>
                      </c:pt>
                      <c:pt idx="1425">
                        <c:v>4.5747713431469617</c:v>
                      </c:pt>
                      <c:pt idx="1426">
                        <c:v>4.5747713431469617</c:v>
                      </c:pt>
                      <c:pt idx="1427">
                        <c:v>4.5747713431469617</c:v>
                      </c:pt>
                      <c:pt idx="1428">
                        <c:v>4.5747713431469617</c:v>
                      </c:pt>
                      <c:pt idx="1429">
                        <c:v>4.5747713431469617</c:v>
                      </c:pt>
                      <c:pt idx="1430">
                        <c:v>4.5747713431469617</c:v>
                      </c:pt>
                      <c:pt idx="1431">
                        <c:v>4.5747713431469617</c:v>
                      </c:pt>
                      <c:pt idx="1432">
                        <c:v>4.5747713431469617</c:v>
                      </c:pt>
                      <c:pt idx="1433">
                        <c:v>4.5747713431469617</c:v>
                      </c:pt>
                      <c:pt idx="1434">
                        <c:v>4.5747713431469617</c:v>
                      </c:pt>
                      <c:pt idx="1435">
                        <c:v>4.5747713431469617</c:v>
                      </c:pt>
                      <c:pt idx="1436">
                        <c:v>4.5747713431469617</c:v>
                      </c:pt>
                      <c:pt idx="1437">
                        <c:v>4.5747713431469617</c:v>
                      </c:pt>
                      <c:pt idx="1438">
                        <c:v>4.5747713431469617</c:v>
                      </c:pt>
                      <c:pt idx="1439">
                        <c:v>4.5747713431469617</c:v>
                      </c:pt>
                      <c:pt idx="1440">
                        <c:v>4.5747713431469617</c:v>
                      </c:pt>
                      <c:pt idx="1441">
                        <c:v>4.5747713431469617</c:v>
                      </c:pt>
                      <c:pt idx="1442">
                        <c:v>4.5747713431469617</c:v>
                      </c:pt>
                      <c:pt idx="1443">
                        <c:v>4.5747713431469617</c:v>
                      </c:pt>
                      <c:pt idx="1444">
                        <c:v>4.5747713431469617</c:v>
                      </c:pt>
                      <c:pt idx="1445">
                        <c:v>4.5747713431469617</c:v>
                      </c:pt>
                      <c:pt idx="1446">
                        <c:v>4.5747713431469617</c:v>
                      </c:pt>
                      <c:pt idx="1447">
                        <c:v>4.5747713431469617</c:v>
                      </c:pt>
                      <c:pt idx="1448">
                        <c:v>4.5747713431469617</c:v>
                      </c:pt>
                      <c:pt idx="1449">
                        <c:v>4.5747713431469617</c:v>
                      </c:pt>
                      <c:pt idx="1450">
                        <c:v>4.5747713431469617</c:v>
                      </c:pt>
                      <c:pt idx="1451">
                        <c:v>4.5747713431469617</c:v>
                      </c:pt>
                      <c:pt idx="1452">
                        <c:v>4.5747713431469617</c:v>
                      </c:pt>
                      <c:pt idx="1453">
                        <c:v>4.5747713431469617</c:v>
                      </c:pt>
                      <c:pt idx="1454">
                        <c:v>4.5747713431469617</c:v>
                      </c:pt>
                      <c:pt idx="1455">
                        <c:v>4.5747713431469617</c:v>
                      </c:pt>
                      <c:pt idx="1456">
                        <c:v>4.5747713431469617</c:v>
                      </c:pt>
                      <c:pt idx="1457">
                        <c:v>4.5747713431469617</c:v>
                      </c:pt>
                      <c:pt idx="1458">
                        <c:v>4.5747713431469617</c:v>
                      </c:pt>
                      <c:pt idx="1459">
                        <c:v>4.5747713431469617</c:v>
                      </c:pt>
                      <c:pt idx="1460">
                        <c:v>4.5747713431469617</c:v>
                      </c:pt>
                      <c:pt idx="1461">
                        <c:v>4.5747713431469617</c:v>
                      </c:pt>
                      <c:pt idx="1462">
                        <c:v>4.5747713431469617</c:v>
                      </c:pt>
                      <c:pt idx="1463">
                        <c:v>4.5747713431469617</c:v>
                      </c:pt>
                      <c:pt idx="1464">
                        <c:v>4.5747713431469617</c:v>
                      </c:pt>
                      <c:pt idx="1465">
                        <c:v>4.5747713431469617</c:v>
                      </c:pt>
                      <c:pt idx="1466">
                        <c:v>4.5747713431469617</c:v>
                      </c:pt>
                      <c:pt idx="1467">
                        <c:v>4.5747713431469617</c:v>
                      </c:pt>
                      <c:pt idx="1468">
                        <c:v>4.5747713431469617</c:v>
                      </c:pt>
                      <c:pt idx="1469">
                        <c:v>4.5747713431469617</c:v>
                      </c:pt>
                      <c:pt idx="1470">
                        <c:v>4.5747713431469617</c:v>
                      </c:pt>
                      <c:pt idx="1471">
                        <c:v>4.5747713431469617</c:v>
                      </c:pt>
                      <c:pt idx="1472">
                        <c:v>4.5747713431469617</c:v>
                      </c:pt>
                      <c:pt idx="1473">
                        <c:v>4.5747713431469617</c:v>
                      </c:pt>
                      <c:pt idx="1474">
                        <c:v>4.5747713431469617</c:v>
                      </c:pt>
                      <c:pt idx="1475">
                        <c:v>4.5747713431469617</c:v>
                      </c:pt>
                      <c:pt idx="1476">
                        <c:v>4.5747713431469617</c:v>
                      </c:pt>
                      <c:pt idx="1477">
                        <c:v>4.5747713431469617</c:v>
                      </c:pt>
                      <c:pt idx="1478">
                        <c:v>4.5747713431469617</c:v>
                      </c:pt>
                      <c:pt idx="1479">
                        <c:v>4.5747713431469617</c:v>
                      </c:pt>
                      <c:pt idx="1480">
                        <c:v>4.5747713431469617</c:v>
                      </c:pt>
                      <c:pt idx="1481">
                        <c:v>4.5747713431469617</c:v>
                      </c:pt>
                      <c:pt idx="1482">
                        <c:v>4.5747713431469617</c:v>
                      </c:pt>
                      <c:pt idx="1483">
                        <c:v>4.5747713431469617</c:v>
                      </c:pt>
                      <c:pt idx="1484">
                        <c:v>4.5747713431469617</c:v>
                      </c:pt>
                      <c:pt idx="1485">
                        <c:v>4.5747713431469617</c:v>
                      </c:pt>
                      <c:pt idx="1486">
                        <c:v>4.5747713431469617</c:v>
                      </c:pt>
                      <c:pt idx="1487">
                        <c:v>4.5747713431469617</c:v>
                      </c:pt>
                      <c:pt idx="1488">
                        <c:v>4.5747713431469617</c:v>
                      </c:pt>
                      <c:pt idx="1489">
                        <c:v>4.5747713431469617</c:v>
                      </c:pt>
                      <c:pt idx="1490">
                        <c:v>4.5747713431469617</c:v>
                      </c:pt>
                      <c:pt idx="1491">
                        <c:v>4.5747713431469617</c:v>
                      </c:pt>
                      <c:pt idx="1492">
                        <c:v>4.5747713431469617</c:v>
                      </c:pt>
                      <c:pt idx="1493">
                        <c:v>4.5747713431469617</c:v>
                      </c:pt>
                      <c:pt idx="1494">
                        <c:v>4.5747713431469617</c:v>
                      </c:pt>
                      <c:pt idx="1495">
                        <c:v>4.5747713431469617</c:v>
                      </c:pt>
                      <c:pt idx="1496">
                        <c:v>4.5747713431469617</c:v>
                      </c:pt>
                      <c:pt idx="1497">
                        <c:v>4.5747713431469617</c:v>
                      </c:pt>
                      <c:pt idx="1498">
                        <c:v>4.5747713431469617</c:v>
                      </c:pt>
                      <c:pt idx="1499">
                        <c:v>4.5747713431469617</c:v>
                      </c:pt>
                      <c:pt idx="1500">
                        <c:v>4.5747713431469617</c:v>
                      </c:pt>
                      <c:pt idx="1501">
                        <c:v>4.5747713431469617</c:v>
                      </c:pt>
                      <c:pt idx="1502">
                        <c:v>4.5747713431469617</c:v>
                      </c:pt>
                      <c:pt idx="1503">
                        <c:v>4.5747713431469617</c:v>
                      </c:pt>
                      <c:pt idx="1504">
                        <c:v>4.5747713431469617</c:v>
                      </c:pt>
                      <c:pt idx="1505">
                        <c:v>4.5747713431469617</c:v>
                      </c:pt>
                      <c:pt idx="1506">
                        <c:v>4.5747713431469617</c:v>
                      </c:pt>
                      <c:pt idx="1507">
                        <c:v>4.5747713431469617</c:v>
                      </c:pt>
                      <c:pt idx="1508">
                        <c:v>4.5747713431469617</c:v>
                      </c:pt>
                      <c:pt idx="1509">
                        <c:v>4.5747713431469617</c:v>
                      </c:pt>
                      <c:pt idx="1510">
                        <c:v>4.5747713431469617</c:v>
                      </c:pt>
                      <c:pt idx="1511">
                        <c:v>4.5747713431469617</c:v>
                      </c:pt>
                      <c:pt idx="1512">
                        <c:v>4.5747713431469617</c:v>
                      </c:pt>
                      <c:pt idx="1513">
                        <c:v>4.5747713431469617</c:v>
                      </c:pt>
                      <c:pt idx="1514">
                        <c:v>4.5747713431469617</c:v>
                      </c:pt>
                      <c:pt idx="1515">
                        <c:v>4.5747713431469617</c:v>
                      </c:pt>
                      <c:pt idx="1516">
                        <c:v>4.5747713431469617</c:v>
                      </c:pt>
                      <c:pt idx="1517">
                        <c:v>4.5747713431469617</c:v>
                      </c:pt>
                      <c:pt idx="1518">
                        <c:v>4.5747713431469617</c:v>
                      </c:pt>
                      <c:pt idx="1519">
                        <c:v>4.5747713431469617</c:v>
                      </c:pt>
                      <c:pt idx="1520">
                        <c:v>4.5747713431469617</c:v>
                      </c:pt>
                      <c:pt idx="1521">
                        <c:v>4.5747713431469617</c:v>
                      </c:pt>
                      <c:pt idx="1522">
                        <c:v>4.5747713431469617</c:v>
                      </c:pt>
                      <c:pt idx="1523">
                        <c:v>4.5747713431469617</c:v>
                      </c:pt>
                      <c:pt idx="1524">
                        <c:v>4.5747713431469617</c:v>
                      </c:pt>
                      <c:pt idx="1525">
                        <c:v>4.5747713431469617</c:v>
                      </c:pt>
                      <c:pt idx="1526">
                        <c:v>4.5747713431469617</c:v>
                      </c:pt>
                      <c:pt idx="1527">
                        <c:v>4.5747713431469617</c:v>
                      </c:pt>
                      <c:pt idx="1528">
                        <c:v>4.5747713431469617</c:v>
                      </c:pt>
                      <c:pt idx="1529">
                        <c:v>4.5747713431469617</c:v>
                      </c:pt>
                      <c:pt idx="1530">
                        <c:v>4.5747713431469617</c:v>
                      </c:pt>
                      <c:pt idx="1531">
                        <c:v>4.5747713431469617</c:v>
                      </c:pt>
                      <c:pt idx="1532">
                        <c:v>4.5747713431469617</c:v>
                      </c:pt>
                      <c:pt idx="1533">
                        <c:v>4.5747713431469617</c:v>
                      </c:pt>
                      <c:pt idx="1534">
                        <c:v>4.5747713431469617</c:v>
                      </c:pt>
                      <c:pt idx="1535">
                        <c:v>4.5747713431469617</c:v>
                      </c:pt>
                      <c:pt idx="1536">
                        <c:v>4.5747713431469617</c:v>
                      </c:pt>
                      <c:pt idx="1537">
                        <c:v>4.5747713431469617</c:v>
                      </c:pt>
                      <c:pt idx="1538">
                        <c:v>4.5747713431469617</c:v>
                      </c:pt>
                      <c:pt idx="1539">
                        <c:v>4.5747713431469617</c:v>
                      </c:pt>
                      <c:pt idx="1540">
                        <c:v>4.5747713431469617</c:v>
                      </c:pt>
                      <c:pt idx="1541">
                        <c:v>4.5747713431469617</c:v>
                      </c:pt>
                      <c:pt idx="1542">
                        <c:v>4.5747713431469617</c:v>
                      </c:pt>
                      <c:pt idx="1543">
                        <c:v>4.5747713431469617</c:v>
                      </c:pt>
                      <c:pt idx="1544">
                        <c:v>4.5747713431469617</c:v>
                      </c:pt>
                      <c:pt idx="1545">
                        <c:v>4.5747713431469617</c:v>
                      </c:pt>
                      <c:pt idx="1546">
                        <c:v>4.5747713431469617</c:v>
                      </c:pt>
                      <c:pt idx="1547">
                        <c:v>4.5747713431469617</c:v>
                      </c:pt>
                      <c:pt idx="1548">
                        <c:v>4.5747713431469617</c:v>
                      </c:pt>
                      <c:pt idx="1549">
                        <c:v>4.5747713431469617</c:v>
                      </c:pt>
                      <c:pt idx="1550">
                        <c:v>4.5747713431469617</c:v>
                      </c:pt>
                      <c:pt idx="1551">
                        <c:v>4.5747713431469617</c:v>
                      </c:pt>
                      <c:pt idx="1552">
                        <c:v>4.5747713431469617</c:v>
                      </c:pt>
                      <c:pt idx="1553">
                        <c:v>4.5747713431469617</c:v>
                      </c:pt>
                      <c:pt idx="1554">
                        <c:v>4.5747713431469617</c:v>
                      </c:pt>
                      <c:pt idx="1555">
                        <c:v>4.5747713431469617</c:v>
                      </c:pt>
                      <c:pt idx="1556">
                        <c:v>4.5747713431469617</c:v>
                      </c:pt>
                      <c:pt idx="1557">
                        <c:v>4.5747713431469617</c:v>
                      </c:pt>
                      <c:pt idx="1558">
                        <c:v>4.5747713431469617</c:v>
                      </c:pt>
                      <c:pt idx="1559">
                        <c:v>4.5747713431469617</c:v>
                      </c:pt>
                      <c:pt idx="1560">
                        <c:v>4.5747713431469617</c:v>
                      </c:pt>
                      <c:pt idx="1561">
                        <c:v>4.5747713431469617</c:v>
                      </c:pt>
                      <c:pt idx="1562">
                        <c:v>4.5747713431469617</c:v>
                      </c:pt>
                      <c:pt idx="1563">
                        <c:v>4.5747713431469617</c:v>
                      </c:pt>
                      <c:pt idx="1564">
                        <c:v>4.5747713431469617</c:v>
                      </c:pt>
                      <c:pt idx="1565">
                        <c:v>4.5747713431469617</c:v>
                      </c:pt>
                      <c:pt idx="1566">
                        <c:v>4.5747713431469617</c:v>
                      </c:pt>
                      <c:pt idx="1567">
                        <c:v>4.5747713431469617</c:v>
                      </c:pt>
                      <c:pt idx="1568">
                        <c:v>4.5747713431469617</c:v>
                      </c:pt>
                      <c:pt idx="1569">
                        <c:v>4.5747713431469617</c:v>
                      </c:pt>
                      <c:pt idx="1570">
                        <c:v>4.5747713431469617</c:v>
                      </c:pt>
                      <c:pt idx="1571">
                        <c:v>4.5747713431469617</c:v>
                      </c:pt>
                      <c:pt idx="1572">
                        <c:v>4.5747713431469617</c:v>
                      </c:pt>
                      <c:pt idx="1573">
                        <c:v>4.5747713431469617</c:v>
                      </c:pt>
                      <c:pt idx="1574">
                        <c:v>4.5747713431469617</c:v>
                      </c:pt>
                      <c:pt idx="1575">
                        <c:v>4.5747713431469617</c:v>
                      </c:pt>
                      <c:pt idx="1576">
                        <c:v>4.5747713431469617</c:v>
                      </c:pt>
                      <c:pt idx="1577">
                        <c:v>4.5747713431469617</c:v>
                      </c:pt>
                      <c:pt idx="1578">
                        <c:v>4.5747713431469617</c:v>
                      </c:pt>
                      <c:pt idx="1579">
                        <c:v>4.5747713431469617</c:v>
                      </c:pt>
                      <c:pt idx="1580">
                        <c:v>4.5747713431469617</c:v>
                      </c:pt>
                      <c:pt idx="1581">
                        <c:v>4.5747713431469617</c:v>
                      </c:pt>
                      <c:pt idx="1582">
                        <c:v>4.5747713431469617</c:v>
                      </c:pt>
                      <c:pt idx="1583">
                        <c:v>4.5747713431469617</c:v>
                      </c:pt>
                      <c:pt idx="1584">
                        <c:v>4.5747713431469617</c:v>
                      </c:pt>
                      <c:pt idx="1585">
                        <c:v>4.5747713431469617</c:v>
                      </c:pt>
                      <c:pt idx="1586">
                        <c:v>4.5747713431469617</c:v>
                      </c:pt>
                      <c:pt idx="1587">
                        <c:v>4.5747713431469617</c:v>
                      </c:pt>
                      <c:pt idx="1588">
                        <c:v>4.5747713431469617</c:v>
                      </c:pt>
                      <c:pt idx="1589">
                        <c:v>4.5747713431469617</c:v>
                      </c:pt>
                      <c:pt idx="1590">
                        <c:v>4.5747713431469617</c:v>
                      </c:pt>
                      <c:pt idx="1591">
                        <c:v>4.5747713431469617</c:v>
                      </c:pt>
                      <c:pt idx="1592">
                        <c:v>4.5747713431469617</c:v>
                      </c:pt>
                      <c:pt idx="1593">
                        <c:v>4.5747713431469617</c:v>
                      </c:pt>
                      <c:pt idx="1594">
                        <c:v>4.5747713431469617</c:v>
                      </c:pt>
                      <c:pt idx="1595">
                        <c:v>4.5747713431469617</c:v>
                      </c:pt>
                      <c:pt idx="1596">
                        <c:v>4.5747713431469617</c:v>
                      </c:pt>
                      <c:pt idx="1597">
                        <c:v>4.5747713431469617</c:v>
                      </c:pt>
                      <c:pt idx="1598">
                        <c:v>4.5747713431469617</c:v>
                      </c:pt>
                      <c:pt idx="1599">
                        <c:v>4.5747713431469617</c:v>
                      </c:pt>
                      <c:pt idx="1600">
                        <c:v>4.5747713431469617</c:v>
                      </c:pt>
                      <c:pt idx="1601">
                        <c:v>4.5747713431469617</c:v>
                      </c:pt>
                      <c:pt idx="1602">
                        <c:v>4.5747713431469617</c:v>
                      </c:pt>
                      <c:pt idx="1603">
                        <c:v>4.5747713431469617</c:v>
                      </c:pt>
                      <c:pt idx="1604">
                        <c:v>4.5747713431469617</c:v>
                      </c:pt>
                      <c:pt idx="1605">
                        <c:v>4.5747713431469617</c:v>
                      </c:pt>
                      <c:pt idx="1606">
                        <c:v>4.5747713431469617</c:v>
                      </c:pt>
                      <c:pt idx="1607">
                        <c:v>4.5747713431469617</c:v>
                      </c:pt>
                      <c:pt idx="1608">
                        <c:v>4.5747713431469617</c:v>
                      </c:pt>
                      <c:pt idx="1609">
                        <c:v>4.5747713431469617</c:v>
                      </c:pt>
                      <c:pt idx="1610">
                        <c:v>4.5747713431469617</c:v>
                      </c:pt>
                      <c:pt idx="1611">
                        <c:v>4.5747713431469617</c:v>
                      </c:pt>
                      <c:pt idx="1612">
                        <c:v>4.5747713431469617</c:v>
                      </c:pt>
                      <c:pt idx="1613">
                        <c:v>4.5747713431469617</c:v>
                      </c:pt>
                      <c:pt idx="1614">
                        <c:v>4.5747713431469617</c:v>
                      </c:pt>
                      <c:pt idx="1615">
                        <c:v>4.5747713431469617</c:v>
                      </c:pt>
                      <c:pt idx="1616">
                        <c:v>4.5747713431469617</c:v>
                      </c:pt>
                      <c:pt idx="1617">
                        <c:v>4.5747713431469617</c:v>
                      </c:pt>
                      <c:pt idx="1618">
                        <c:v>4.5747713431469617</c:v>
                      </c:pt>
                      <c:pt idx="1619">
                        <c:v>4.5747713431469617</c:v>
                      </c:pt>
                      <c:pt idx="1620">
                        <c:v>4.5747713431469617</c:v>
                      </c:pt>
                      <c:pt idx="1621">
                        <c:v>4.5747713431469617</c:v>
                      </c:pt>
                      <c:pt idx="1622">
                        <c:v>4.5747713431469617</c:v>
                      </c:pt>
                      <c:pt idx="1623">
                        <c:v>4.5747713431469617</c:v>
                      </c:pt>
                      <c:pt idx="1624">
                        <c:v>4.5747713431469617</c:v>
                      </c:pt>
                      <c:pt idx="1625">
                        <c:v>4.5747713431469617</c:v>
                      </c:pt>
                      <c:pt idx="1626">
                        <c:v>4.5747713431469617</c:v>
                      </c:pt>
                      <c:pt idx="1627">
                        <c:v>4.5747713431469617</c:v>
                      </c:pt>
                      <c:pt idx="1628">
                        <c:v>4.5747713431469617</c:v>
                      </c:pt>
                      <c:pt idx="1629">
                        <c:v>4.5747713431469617</c:v>
                      </c:pt>
                      <c:pt idx="1630">
                        <c:v>4.5747713431469617</c:v>
                      </c:pt>
                      <c:pt idx="1631">
                        <c:v>4.5747713431469617</c:v>
                      </c:pt>
                      <c:pt idx="1632">
                        <c:v>4.5747713431469617</c:v>
                      </c:pt>
                      <c:pt idx="1633">
                        <c:v>4.5747713431469617</c:v>
                      </c:pt>
                      <c:pt idx="1634">
                        <c:v>4.5747713431469617</c:v>
                      </c:pt>
                      <c:pt idx="1635">
                        <c:v>4.5747713431469617</c:v>
                      </c:pt>
                      <c:pt idx="1636">
                        <c:v>4.5747713431469617</c:v>
                      </c:pt>
                      <c:pt idx="1637">
                        <c:v>4.5747713431469617</c:v>
                      </c:pt>
                      <c:pt idx="1638">
                        <c:v>4.5747713431469617</c:v>
                      </c:pt>
                      <c:pt idx="1639">
                        <c:v>4.5747713431469617</c:v>
                      </c:pt>
                      <c:pt idx="1640">
                        <c:v>4.5747713431469617</c:v>
                      </c:pt>
                      <c:pt idx="1641">
                        <c:v>4.5747713431469617</c:v>
                      </c:pt>
                      <c:pt idx="1642">
                        <c:v>4.5747713431469617</c:v>
                      </c:pt>
                      <c:pt idx="1643">
                        <c:v>4.5747713431469617</c:v>
                      </c:pt>
                      <c:pt idx="1644">
                        <c:v>4.5747713431469617</c:v>
                      </c:pt>
                      <c:pt idx="1645">
                        <c:v>4.5747713431469617</c:v>
                      </c:pt>
                      <c:pt idx="1646">
                        <c:v>4.5747713431469617</c:v>
                      </c:pt>
                      <c:pt idx="1647">
                        <c:v>4.5747713431469617</c:v>
                      </c:pt>
                      <c:pt idx="1648">
                        <c:v>4.5747713431469617</c:v>
                      </c:pt>
                      <c:pt idx="1649">
                        <c:v>4.5747713431469617</c:v>
                      </c:pt>
                      <c:pt idx="1650">
                        <c:v>4.5747713431469617</c:v>
                      </c:pt>
                      <c:pt idx="1651">
                        <c:v>4.5747713431469617</c:v>
                      </c:pt>
                      <c:pt idx="1652">
                        <c:v>4.5747713431469617</c:v>
                      </c:pt>
                      <c:pt idx="1653">
                        <c:v>4.5747713431469617</c:v>
                      </c:pt>
                      <c:pt idx="1654">
                        <c:v>4.5747713431469617</c:v>
                      </c:pt>
                      <c:pt idx="1655">
                        <c:v>4.5747713431469617</c:v>
                      </c:pt>
                      <c:pt idx="1656">
                        <c:v>4.5747713431469617</c:v>
                      </c:pt>
                      <c:pt idx="1657">
                        <c:v>4.5747713431469617</c:v>
                      </c:pt>
                      <c:pt idx="1658">
                        <c:v>4.5747713431469617</c:v>
                      </c:pt>
                      <c:pt idx="1659">
                        <c:v>4.5747713431469617</c:v>
                      </c:pt>
                      <c:pt idx="1660">
                        <c:v>4.5747713431469617</c:v>
                      </c:pt>
                      <c:pt idx="1661">
                        <c:v>4.5747713431469617</c:v>
                      </c:pt>
                      <c:pt idx="1662">
                        <c:v>4.5747713431469617</c:v>
                      </c:pt>
                      <c:pt idx="1663">
                        <c:v>4.5747713431469617</c:v>
                      </c:pt>
                      <c:pt idx="1664">
                        <c:v>4.5747713431469617</c:v>
                      </c:pt>
                      <c:pt idx="1665">
                        <c:v>4.5747713431469617</c:v>
                      </c:pt>
                      <c:pt idx="1666">
                        <c:v>4.5747713431469617</c:v>
                      </c:pt>
                      <c:pt idx="1667">
                        <c:v>4.5747713431469617</c:v>
                      </c:pt>
                      <c:pt idx="1668">
                        <c:v>4.5747713431469617</c:v>
                      </c:pt>
                      <c:pt idx="1669">
                        <c:v>4.5747713431469617</c:v>
                      </c:pt>
                      <c:pt idx="1670">
                        <c:v>4.5747713431469617</c:v>
                      </c:pt>
                      <c:pt idx="1671">
                        <c:v>4.5747713431469617</c:v>
                      </c:pt>
                      <c:pt idx="1672">
                        <c:v>4.5747713431469617</c:v>
                      </c:pt>
                      <c:pt idx="1673">
                        <c:v>4.5747713431469617</c:v>
                      </c:pt>
                      <c:pt idx="1674">
                        <c:v>4.5747713431469617</c:v>
                      </c:pt>
                      <c:pt idx="1675">
                        <c:v>4.5747713431469617</c:v>
                      </c:pt>
                      <c:pt idx="1676">
                        <c:v>4.5747713431469617</c:v>
                      </c:pt>
                      <c:pt idx="1677">
                        <c:v>4.5747713431469617</c:v>
                      </c:pt>
                      <c:pt idx="1678">
                        <c:v>4.5747713431469617</c:v>
                      </c:pt>
                      <c:pt idx="1679">
                        <c:v>4.5747713431469617</c:v>
                      </c:pt>
                      <c:pt idx="1680">
                        <c:v>4.5747713431469617</c:v>
                      </c:pt>
                      <c:pt idx="1681">
                        <c:v>4.5747713431469617</c:v>
                      </c:pt>
                      <c:pt idx="1682">
                        <c:v>4.5747713431469617</c:v>
                      </c:pt>
                      <c:pt idx="1683">
                        <c:v>4.5747713431469617</c:v>
                      </c:pt>
                      <c:pt idx="1684">
                        <c:v>4.5747713431469617</c:v>
                      </c:pt>
                      <c:pt idx="1685">
                        <c:v>4.5747713431469617</c:v>
                      </c:pt>
                      <c:pt idx="1686">
                        <c:v>4.5747713431469617</c:v>
                      </c:pt>
                      <c:pt idx="1687">
                        <c:v>4.5747713431469617</c:v>
                      </c:pt>
                      <c:pt idx="1688">
                        <c:v>4.5747713431469617</c:v>
                      </c:pt>
                      <c:pt idx="1689">
                        <c:v>4.5747713431469617</c:v>
                      </c:pt>
                      <c:pt idx="1690">
                        <c:v>4.5747713431469617</c:v>
                      </c:pt>
                      <c:pt idx="1691">
                        <c:v>4.5747713431469617</c:v>
                      </c:pt>
                      <c:pt idx="1692">
                        <c:v>4.5747713431469617</c:v>
                      </c:pt>
                      <c:pt idx="1693">
                        <c:v>4.5747713431469617</c:v>
                      </c:pt>
                      <c:pt idx="1694">
                        <c:v>4.5747713431469617</c:v>
                      </c:pt>
                      <c:pt idx="1695">
                        <c:v>4.5747713431469617</c:v>
                      </c:pt>
                      <c:pt idx="1696">
                        <c:v>4.5747713431469617</c:v>
                      </c:pt>
                      <c:pt idx="1697">
                        <c:v>4.5747713431469617</c:v>
                      </c:pt>
                      <c:pt idx="1698">
                        <c:v>4.5747713431469617</c:v>
                      </c:pt>
                      <c:pt idx="1699">
                        <c:v>4.5747713431469617</c:v>
                      </c:pt>
                      <c:pt idx="1700">
                        <c:v>4.5747713431469617</c:v>
                      </c:pt>
                      <c:pt idx="1701">
                        <c:v>4.5747713431469617</c:v>
                      </c:pt>
                      <c:pt idx="1702">
                        <c:v>4.5747713431469617</c:v>
                      </c:pt>
                      <c:pt idx="1703">
                        <c:v>4.5747713431469617</c:v>
                      </c:pt>
                      <c:pt idx="1704">
                        <c:v>4.5747713431469617</c:v>
                      </c:pt>
                      <c:pt idx="1705">
                        <c:v>4.5747713431469617</c:v>
                      </c:pt>
                      <c:pt idx="1706">
                        <c:v>4.5747713431469617</c:v>
                      </c:pt>
                      <c:pt idx="1707">
                        <c:v>4.5747713431469617</c:v>
                      </c:pt>
                      <c:pt idx="1708">
                        <c:v>4.5747713431469617</c:v>
                      </c:pt>
                      <c:pt idx="1709">
                        <c:v>4.5747713431469617</c:v>
                      </c:pt>
                      <c:pt idx="1710">
                        <c:v>4.5747713431469617</c:v>
                      </c:pt>
                      <c:pt idx="1711">
                        <c:v>4.5747713431469617</c:v>
                      </c:pt>
                      <c:pt idx="1712">
                        <c:v>4.5747713431469617</c:v>
                      </c:pt>
                      <c:pt idx="1713">
                        <c:v>4.5747713431469617</c:v>
                      </c:pt>
                      <c:pt idx="1714">
                        <c:v>4.5747713431469617</c:v>
                      </c:pt>
                      <c:pt idx="1715">
                        <c:v>4.5747713431469617</c:v>
                      </c:pt>
                      <c:pt idx="1716">
                        <c:v>4.5747713431469617</c:v>
                      </c:pt>
                      <c:pt idx="1717">
                        <c:v>4.5747713431469617</c:v>
                      </c:pt>
                      <c:pt idx="1718">
                        <c:v>4.5747713431469617</c:v>
                      </c:pt>
                      <c:pt idx="1719">
                        <c:v>4.5747713431469617</c:v>
                      </c:pt>
                      <c:pt idx="1720">
                        <c:v>4.5747713431469617</c:v>
                      </c:pt>
                      <c:pt idx="1721">
                        <c:v>4.5747713431469617</c:v>
                      </c:pt>
                      <c:pt idx="1722">
                        <c:v>4.5747713431469617</c:v>
                      </c:pt>
                      <c:pt idx="1723">
                        <c:v>4.5747713431469617</c:v>
                      </c:pt>
                      <c:pt idx="1724">
                        <c:v>4.5747713431469617</c:v>
                      </c:pt>
                      <c:pt idx="1725">
                        <c:v>4.5747713431469617</c:v>
                      </c:pt>
                      <c:pt idx="1726">
                        <c:v>4.5747713431469617</c:v>
                      </c:pt>
                      <c:pt idx="1727">
                        <c:v>4.5747713431469617</c:v>
                      </c:pt>
                      <c:pt idx="1728">
                        <c:v>4.5747713431469617</c:v>
                      </c:pt>
                      <c:pt idx="1729">
                        <c:v>4.5747713431469617</c:v>
                      </c:pt>
                      <c:pt idx="1730">
                        <c:v>4.5747713431469617</c:v>
                      </c:pt>
                      <c:pt idx="1731">
                        <c:v>4.5747713431469617</c:v>
                      </c:pt>
                      <c:pt idx="1732">
                        <c:v>4.5747713431469617</c:v>
                      </c:pt>
                      <c:pt idx="1733">
                        <c:v>4.5747713431469617</c:v>
                      </c:pt>
                      <c:pt idx="1734">
                        <c:v>4.5747713431469617</c:v>
                      </c:pt>
                      <c:pt idx="1735">
                        <c:v>4.5747713431469617</c:v>
                      </c:pt>
                      <c:pt idx="1736">
                        <c:v>4.5747713431469617</c:v>
                      </c:pt>
                      <c:pt idx="1737">
                        <c:v>4.5747713431469617</c:v>
                      </c:pt>
                      <c:pt idx="1738">
                        <c:v>4.5747713431469617</c:v>
                      </c:pt>
                      <c:pt idx="1739">
                        <c:v>4.5747713431469617</c:v>
                      </c:pt>
                      <c:pt idx="1740">
                        <c:v>4.5747713431469617</c:v>
                      </c:pt>
                      <c:pt idx="1741">
                        <c:v>4.5747713431469617</c:v>
                      </c:pt>
                      <c:pt idx="1742">
                        <c:v>4.5747713431469617</c:v>
                      </c:pt>
                      <c:pt idx="1743">
                        <c:v>4.5747713431469617</c:v>
                      </c:pt>
                      <c:pt idx="1744">
                        <c:v>4.5747713431469617</c:v>
                      </c:pt>
                      <c:pt idx="1745">
                        <c:v>4.5747713431469617</c:v>
                      </c:pt>
                      <c:pt idx="1746">
                        <c:v>4.5747713431469617</c:v>
                      </c:pt>
                      <c:pt idx="1747">
                        <c:v>4.5747713431469617</c:v>
                      </c:pt>
                      <c:pt idx="1748">
                        <c:v>4.5747713431469617</c:v>
                      </c:pt>
                      <c:pt idx="1749">
                        <c:v>4.5747713431469617</c:v>
                      </c:pt>
                      <c:pt idx="1750">
                        <c:v>4.5747713431469617</c:v>
                      </c:pt>
                      <c:pt idx="1751">
                        <c:v>4.5747713431469617</c:v>
                      </c:pt>
                      <c:pt idx="1752">
                        <c:v>4.5747713431469617</c:v>
                      </c:pt>
                      <c:pt idx="1753">
                        <c:v>4.5747713431469617</c:v>
                      </c:pt>
                      <c:pt idx="1754">
                        <c:v>4.5747713431469617</c:v>
                      </c:pt>
                      <c:pt idx="1755">
                        <c:v>4.5747713431469617</c:v>
                      </c:pt>
                      <c:pt idx="1756">
                        <c:v>4.5747713431469617</c:v>
                      </c:pt>
                      <c:pt idx="1757">
                        <c:v>4.5747713431469617</c:v>
                      </c:pt>
                      <c:pt idx="1758">
                        <c:v>4.5747713431469617</c:v>
                      </c:pt>
                      <c:pt idx="1759">
                        <c:v>4.5747713431469617</c:v>
                      </c:pt>
                      <c:pt idx="1760">
                        <c:v>4.5747713431469617</c:v>
                      </c:pt>
                      <c:pt idx="1761">
                        <c:v>4.5747713431469617</c:v>
                      </c:pt>
                      <c:pt idx="1762">
                        <c:v>4.5747713431469617</c:v>
                      </c:pt>
                      <c:pt idx="1763">
                        <c:v>4.5747713431469617</c:v>
                      </c:pt>
                      <c:pt idx="1764">
                        <c:v>4.5747713431469617</c:v>
                      </c:pt>
                      <c:pt idx="1765">
                        <c:v>4.5747713431469617</c:v>
                      </c:pt>
                      <c:pt idx="1766">
                        <c:v>4.5747713431469617</c:v>
                      </c:pt>
                      <c:pt idx="1767">
                        <c:v>4.5747713431469617</c:v>
                      </c:pt>
                      <c:pt idx="1768">
                        <c:v>4.5747713431469617</c:v>
                      </c:pt>
                      <c:pt idx="1769">
                        <c:v>4.5747713431469617</c:v>
                      </c:pt>
                      <c:pt idx="1770">
                        <c:v>4.5747713431469617</c:v>
                      </c:pt>
                      <c:pt idx="1771">
                        <c:v>4.5747713431469617</c:v>
                      </c:pt>
                      <c:pt idx="1772">
                        <c:v>4.5747713431469617</c:v>
                      </c:pt>
                      <c:pt idx="1773">
                        <c:v>4.5747713431469617</c:v>
                      </c:pt>
                      <c:pt idx="1774">
                        <c:v>4.5747713431469617</c:v>
                      </c:pt>
                      <c:pt idx="1775">
                        <c:v>4.5747713431469617</c:v>
                      </c:pt>
                      <c:pt idx="1776">
                        <c:v>4.5747713431469617</c:v>
                      </c:pt>
                      <c:pt idx="1777">
                        <c:v>4.5747713431469617</c:v>
                      </c:pt>
                      <c:pt idx="1778">
                        <c:v>4.5747713431469617</c:v>
                      </c:pt>
                      <c:pt idx="1779">
                        <c:v>4.5747713431469617</c:v>
                      </c:pt>
                      <c:pt idx="1780">
                        <c:v>4.5747713431469617</c:v>
                      </c:pt>
                      <c:pt idx="1781">
                        <c:v>4.5747713431469617</c:v>
                      </c:pt>
                      <c:pt idx="1782">
                        <c:v>4.5747713431469617</c:v>
                      </c:pt>
                      <c:pt idx="1783">
                        <c:v>4.5747713431469617</c:v>
                      </c:pt>
                      <c:pt idx="1784">
                        <c:v>4.5747713431469617</c:v>
                      </c:pt>
                      <c:pt idx="1785">
                        <c:v>4.5747713431469617</c:v>
                      </c:pt>
                      <c:pt idx="1786">
                        <c:v>4.5747713431469617</c:v>
                      </c:pt>
                      <c:pt idx="1787">
                        <c:v>4.5747713431469617</c:v>
                      </c:pt>
                      <c:pt idx="1788">
                        <c:v>4.5747713431469617</c:v>
                      </c:pt>
                      <c:pt idx="1789">
                        <c:v>4.5747713431469617</c:v>
                      </c:pt>
                      <c:pt idx="1790">
                        <c:v>4.5747713431469617</c:v>
                      </c:pt>
                      <c:pt idx="1791">
                        <c:v>4.5747713431469617</c:v>
                      </c:pt>
                      <c:pt idx="1792">
                        <c:v>4.5747713431469617</c:v>
                      </c:pt>
                      <c:pt idx="1793">
                        <c:v>4.5747713431469617</c:v>
                      </c:pt>
                      <c:pt idx="1794">
                        <c:v>4.5747713431469617</c:v>
                      </c:pt>
                      <c:pt idx="1795">
                        <c:v>4.5747713431469617</c:v>
                      </c:pt>
                      <c:pt idx="1796">
                        <c:v>4.5747713431469617</c:v>
                      </c:pt>
                      <c:pt idx="1797">
                        <c:v>4.5747713431469617</c:v>
                      </c:pt>
                      <c:pt idx="1798">
                        <c:v>4.5747713431469617</c:v>
                      </c:pt>
                      <c:pt idx="1799">
                        <c:v>4.5747713431469617</c:v>
                      </c:pt>
                      <c:pt idx="1800">
                        <c:v>4.5747713431469617</c:v>
                      </c:pt>
                      <c:pt idx="1801">
                        <c:v>4.5747713431469617</c:v>
                      </c:pt>
                      <c:pt idx="1802">
                        <c:v>4.5747713431469617</c:v>
                      </c:pt>
                      <c:pt idx="1803">
                        <c:v>4.5747713431469617</c:v>
                      </c:pt>
                      <c:pt idx="1804">
                        <c:v>4.5747713431469617</c:v>
                      </c:pt>
                      <c:pt idx="1805">
                        <c:v>4.5747713431469617</c:v>
                      </c:pt>
                      <c:pt idx="1806">
                        <c:v>4.5747713431469617</c:v>
                      </c:pt>
                      <c:pt idx="1807">
                        <c:v>4.5747713431469617</c:v>
                      </c:pt>
                      <c:pt idx="1808">
                        <c:v>4.5747713431469617</c:v>
                      </c:pt>
                      <c:pt idx="1809">
                        <c:v>4.5747713431469617</c:v>
                      </c:pt>
                      <c:pt idx="1810">
                        <c:v>4.5747713431469617</c:v>
                      </c:pt>
                      <c:pt idx="1811">
                        <c:v>4.5747713431469617</c:v>
                      </c:pt>
                      <c:pt idx="1812">
                        <c:v>4.5747713431469617</c:v>
                      </c:pt>
                      <c:pt idx="1813">
                        <c:v>4.5747713431469617</c:v>
                      </c:pt>
                      <c:pt idx="1814">
                        <c:v>4.5747713431469617</c:v>
                      </c:pt>
                      <c:pt idx="1815">
                        <c:v>4.5747713431469617</c:v>
                      </c:pt>
                      <c:pt idx="1816">
                        <c:v>4.5747713431469617</c:v>
                      </c:pt>
                      <c:pt idx="1817">
                        <c:v>4.5747713431469617</c:v>
                      </c:pt>
                      <c:pt idx="1818">
                        <c:v>4.5747713431469617</c:v>
                      </c:pt>
                      <c:pt idx="1819">
                        <c:v>4.5747713431469617</c:v>
                      </c:pt>
                      <c:pt idx="1820">
                        <c:v>4.5747713431469617</c:v>
                      </c:pt>
                      <c:pt idx="1821">
                        <c:v>4.5747713431469617</c:v>
                      </c:pt>
                      <c:pt idx="1822">
                        <c:v>4.5747713431469617</c:v>
                      </c:pt>
                      <c:pt idx="1823">
                        <c:v>4.5747713431469617</c:v>
                      </c:pt>
                      <c:pt idx="1824">
                        <c:v>4.5747713431469617</c:v>
                      </c:pt>
                      <c:pt idx="1825">
                        <c:v>4.5747713431469617</c:v>
                      </c:pt>
                      <c:pt idx="1826">
                        <c:v>4.5747713431469617</c:v>
                      </c:pt>
                      <c:pt idx="1827">
                        <c:v>4.5747713431469617</c:v>
                      </c:pt>
                      <c:pt idx="1828">
                        <c:v>4.5747713431469617</c:v>
                      </c:pt>
                      <c:pt idx="1829">
                        <c:v>4.5747713431469617</c:v>
                      </c:pt>
                      <c:pt idx="1830">
                        <c:v>4.5747713431469617</c:v>
                      </c:pt>
                      <c:pt idx="1831">
                        <c:v>4.5747713431469617</c:v>
                      </c:pt>
                      <c:pt idx="1832">
                        <c:v>4.5747713431469617</c:v>
                      </c:pt>
                      <c:pt idx="1833">
                        <c:v>4.5747713431469617</c:v>
                      </c:pt>
                      <c:pt idx="1834">
                        <c:v>4.5747713431469617</c:v>
                      </c:pt>
                      <c:pt idx="1835">
                        <c:v>4.5747713431469617</c:v>
                      </c:pt>
                      <c:pt idx="1836">
                        <c:v>4.5747713431469617</c:v>
                      </c:pt>
                      <c:pt idx="1837">
                        <c:v>4.5747713431469617</c:v>
                      </c:pt>
                      <c:pt idx="1838">
                        <c:v>4.5747713431469617</c:v>
                      </c:pt>
                      <c:pt idx="1839">
                        <c:v>4.5747713431469617</c:v>
                      </c:pt>
                      <c:pt idx="1840">
                        <c:v>4.5747713431469617</c:v>
                      </c:pt>
                      <c:pt idx="1841">
                        <c:v>4.5747713431469617</c:v>
                      </c:pt>
                      <c:pt idx="1842">
                        <c:v>4.5747713431469617</c:v>
                      </c:pt>
                      <c:pt idx="1843">
                        <c:v>4.5747713431469617</c:v>
                      </c:pt>
                      <c:pt idx="1844">
                        <c:v>4.5747713431469617</c:v>
                      </c:pt>
                      <c:pt idx="1845">
                        <c:v>4.5747713431469617</c:v>
                      </c:pt>
                      <c:pt idx="1846">
                        <c:v>4.5747713431469617</c:v>
                      </c:pt>
                      <c:pt idx="1847">
                        <c:v>4.5747713431469617</c:v>
                      </c:pt>
                      <c:pt idx="1848">
                        <c:v>4.5747713431469617</c:v>
                      </c:pt>
                      <c:pt idx="1849">
                        <c:v>4.5747713431469617</c:v>
                      </c:pt>
                      <c:pt idx="1850">
                        <c:v>4.5747713431469617</c:v>
                      </c:pt>
                      <c:pt idx="1851">
                        <c:v>4.5747713431469617</c:v>
                      </c:pt>
                      <c:pt idx="1852">
                        <c:v>4.5747713431469617</c:v>
                      </c:pt>
                      <c:pt idx="1853">
                        <c:v>4.5747713431469617</c:v>
                      </c:pt>
                      <c:pt idx="1854">
                        <c:v>4.5747713431469617</c:v>
                      </c:pt>
                      <c:pt idx="1855">
                        <c:v>4.5747713431469617</c:v>
                      </c:pt>
                      <c:pt idx="1856">
                        <c:v>4.5747713431469617</c:v>
                      </c:pt>
                      <c:pt idx="1857">
                        <c:v>4.5747713431469617</c:v>
                      </c:pt>
                      <c:pt idx="1858">
                        <c:v>4.5747713431469617</c:v>
                      </c:pt>
                      <c:pt idx="1859">
                        <c:v>4.5747713431469617</c:v>
                      </c:pt>
                      <c:pt idx="1860">
                        <c:v>4.5747713431469617</c:v>
                      </c:pt>
                      <c:pt idx="1861">
                        <c:v>4.5747713431469617</c:v>
                      </c:pt>
                      <c:pt idx="1862">
                        <c:v>4.5747713431469617</c:v>
                      </c:pt>
                      <c:pt idx="1863">
                        <c:v>4.5747713431469617</c:v>
                      </c:pt>
                      <c:pt idx="1864">
                        <c:v>4.5747713431469617</c:v>
                      </c:pt>
                      <c:pt idx="1865">
                        <c:v>4.5747713431469617</c:v>
                      </c:pt>
                      <c:pt idx="1866">
                        <c:v>4.5747713431469617</c:v>
                      </c:pt>
                      <c:pt idx="1867">
                        <c:v>4.5747713431469617</c:v>
                      </c:pt>
                      <c:pt idx="1868">
                        <c:v>4.5747713431469617</c:v>
                      </c:pt>
                      <c:pt idx="1869">
                        <c:v>4.5747713431469617</c:v>
                      </c:pt>
                      <c:pt idx="1870">
                        <c:v>4.5747713431469617</c:v>
                      </c:pt>
                      <c:pt idx="1871">
                        <c:v>4.5747713431469617</c:v>
                      </c:pt>
                      <c:pt idx="1872">
                        <c:v>4.5747713431469617</c:v>
                      </c:pt>
                      <c:pt idx="1873">
                        <c:v>4.5747713431469617</c:v>
                      </c:pt>
                      <c:pt idx="1874">
                        <c:v>4.5747713431469617</c:v>
                      </c:pt>
                      <c:pt idx="1875">
                        <c:v>4.5747713431469617</c:v>
                      </c:pt>
                      <c:pt idx="1876">
                        <c:v>4.5747713431469617</c:v>
                      </c:pt>
                      <c:pt idx="1877">
                        <c:v>4.5747713431469617</c:v>
                      </c:pt>
                      <c:pt idx="1878">
                        <c:v>4.5747713431469617</c:v>
                      </c:pt>
                      <c:pt idx="1879">
                        <c:v>4.5747713431469617</c:v>
                      </c:pt>
                      <c:pt idx="1880">
                        <c:v>4.5747713431469617</c:v>
                      </c:pt>
                      <c:pt idx="1881">
                        <c:v>4.5747713431469617</c:v>
                      </c:pt>
                      <c:pt idx="1882">
                        <c:v>4.5747713431469617</c:v>
                      </c:pt>
                      <c:pt idx="1883">
                        <c:v>4.5747713431469617</c:v>
                      </c:pt>
                      <c:pt idx="1884">
                        <c:v>4.5747713431469617</c:v>
                      </c:pt>
                      <c:pt idx="1885">
                        <c:v>4.5747713431469617</c:v>
                      </c:pt>
                      <c:pt idx="1886">
                        <c:v>4.5747713431469617</c:v>
                      </c:pt>
                      <c:pt idx="1887">
                        <c:v>4.5747713431469617</c:v>
                      </c:pt>
                      <c:pt idx="1888">
                        <c:v>4.5747713431469617</c:v>
                      </c:pt>
                      <c:pt idx="1889">
                        <c:v>4.5747713431469617</c:v>
                      </c:pt>
                      <c:pt idx="1890">
                        <c:v>4.5747713431469617</c:v>
                      </c:pt>
                      <c:pt idx="1891">
                        <c:v>4.5747713431469617</c:v>
                      </c:pt>
                      <c:pt idx="1892">
                        <c:v>4.5747713431469617</c:v>
                      </c:pt>
                      <c:pt idx="1893">
                        <c:v>4.5747713431469617</c:v>
                      </c:pt>
                      <c:pt idx="1894">
                        <c:v>4.5747713431469617</c:v>
                      </c:pt>
                      <c:pt idx="1895">
                        <c:v>4.5747713431469617</c:v>
                      </c:pt>
                      <c:pt idx="1896">
                        <c:v>4.5747713431469617</c:v>
                      </c:pt>
                      <c:pt idx="1897">
                        <c:v>4.5747713431469617</c:v>
                      </c:pt>
                      <c:pt idx="1898">
                        <c:v>4.5747713431469617</c:v>
                      </c:pt>
                      <c:pt idx="1899">
                        <c:v>4.5747713431469617</c:v>
                      </c:pt>
                      <c:pt idx="1900">
                        <c:v>4.5747713431469617</c:v>
                      </c:pt>
                      <c:pt idx="1901">
                        <c:v>4.5747713431469617</c:v>
                      </c:pt>
                      <c:pt idx="1902">
                        <c:v>4.5747713431469617</c:v>
                      </c:pt>
                      <c:pt idx="1903">
                        <c:v>4.5747713431469617</c:v>
                      </c:pt>
                      <c:pt idx="1904">
                        <c:v>4.5747713431469617</c:v>
                      </c:pt>
                      <c:pt idx="1905">
                        <c:v>4.5747713431469617</c:v>
                      </c:pt>
                      <c:pt idx="1906">
                        <c:v>4.5747713431469617</c:v>
                      </c:pt>
                      <c:pt idx="1907">
                        <c:v>4.5747713431469617</c:v>
                      </c:pt>
                      <c:pt idx="1908">
                        <c:v>4.5747713431469617</c:v>
                      </c:pt>
                      <c:pt idx="1909">
                        <c:v>4.5747713431469617</c:v>
                      </c:pt>
                      <c:pt idx="1910">
                        <c:v>4.5747713431469617</c:v>
                      </c:pt>
                      <c:pt idx="1911">
                        <c:v>4.5747713431469617</c:v>
                      </c:pt>
                      <c:pt idx="1912">
                        <c:v>4.5747713431469617</c:v>
                      </c:pt>
                      <c:pt idx="1913">
                        <c:v>4.5747713431469617</c:v>
                      </c:pt>
                      <c:pt idx="1914">
                        <c:v>4.5747713431469617</c:v>
                      </c:pt>
                      <c:pt idx="1915">
                        <c:v>4.5747713431469617</c:v>
                      </c:pt>
                      <c:pt idx="1916">
                        <c:v>4.5747713431469617</c:v>
                      </c:pt>
                      <c:pt idx="1917">
                        <c:v>4.5747713431469617</c:v>
                      </c:pt>
                      <c:pt idx="1918">
                        <c:v>4.5747713431469617</c:v>
                      </c:pt>
                      <c:pt idx="1919">
                        <c:v>4.5747713431469617</c:v>
                      </c:pt>
                      <c:pt idx="1920">
                        <c:v>4.5747713431469617</c:v>
                      </c:pt>
                      <c:pt idx="1921">
                        <c:v>4.5747713431469617</c:v>
                      </c:pt>
                      <c:pt idx="1922">
                        <c:v>4.5747713431469617</c:v>
                      </c:pt>
                      <c:pt idx="1923">
                        <c:v>4.5747713431469617</c:v>
                      </c:pt>
                      <c:pt idx="1924">
                        <c:v>4.5747713431469617</c:v>
                      </c:pt>
                      <c:pt idx="1925">
                        <c:v>4.5747713431469617</c:v>
                      </c:pt>
                      <c:pt idx="1926">
                        <c:v>4.5747713431469617</c:v>
                      </c:pt>
                      <c:pt idx="1927">
                        <c:v>4.5747713431469617</c:v>
                      </c:pt>
                      <c:pt idx="1928">
                        <c:v>4.5747713431469617</c:v>
                      </c:pt>
                      <c:pt idx="1929">
                        <c:v>4.5747713431469617</c:v>
                      </c:pt>
                      <c:pt idx="1930">
                        <c:v>4.5747713431469617</c:v>
                      </c:pt>
                      <c:pt idx="1931">
                        <c:v>4.5747713431469617</c:v>
                      </c:pt>
                      <c:pt idx="1932">
                        <c:v>4.5747713431469617</c:v>
                      </c:pt>
                      <c:pt idx="1933">
                        <c:v>4.5747713431469617</c:v>
                      </c:pt>
                      <c:pt idx="1934">
                        <c:v>4.5747713431469617</c:v>
                      </c:pt>
                      <c:pt idx="1935">
                        <c:v>4.5747713431469617</c:v>
                      </c:pt>
                      <c:pt idx="1936">
                        <c:v>4.5747713431469617</c:v>
                      </c:pt>
                      <c:pt idx="1937">
                        <c:v>4.5747713431469617</c:v>
                      </c:pt>
                      <c:pt idx="1938">
                        <c:v>4.5747713431469617</c:v>
                      </c:pt>
                      <c:pt idx="1939">
                        <c:v>4.5747713431469617</c:v>
                      </c:pt>
                      <c:pt idx="1940">
                        <c:v>4.5747713431469617</c:v>
                      </c:pt>
                      <c:pt idx="1941">
                        <c:v>4.5747713431469617</c:v>
                      </c:pt>
                      <c:pt idx="1942">
                        <c:v>4.5747713431469617</c:v>
                      </c:pt>
                      <c:pt idx="1943">
                        <c:v>4.5747713431469617</c:v>
                      </c:pt>
                      <c:pt idx="1944">
                        <c:v>4.5747713431469617</c:v>
                      </c:pt>
                      <c:pt idx="1945">
                        <c:v>4.5747713431469617</c:v>
                      </c:pt>
                      <c:pt idx="1946">
                        <c:v>4.5747713431469617</c:v>
                      </c:pt>
                      <c:pt idx="1947">
                        <c:v>4.5747713431469617</c:v>
                      </c:pt>
                      <c:pt idx="1948">
                        <c:v>4.5747713431469617</c:v>
                      </c:pt>
                      <c:pt idx="1949">
                        <c:v>4.5747713431469617</c:v>
                      </c:pt>
                      <c:pt idx="1950">
                        <c:v>4.5747713431469617</c:v>
                      </c:pt>
                      <c:pt idx="1951">
                        <c:v>4.5747713431469617</c:v>
                      </c:pt>
                      <c:pt idx="1952">
                        <c:v>4.5747713431469617</c:v>
                      </c:pt>
                      <c:pt idx="1953">
                        <c:v>4.5747713431469617</c:v>
                      </c:pt>
                      <c:pt idx="1954">
                        <c:v>4.5747713431469617</c:v>
                      </c:pt>
                      <c:pt idx="1955">
                        <c:v>4.5747713431469617</c:v>
                      </c:pt>
                      <c:pt idx="1956">
                        <c:v>4.5747713431469617</c:v>
                      </c:pt>
                      <c:pt idx="1957">
                        <c:v>4.5747713431469617</c:v>
                      </c:pt>
                      <c:pt idx="1958">
                        <c:v>4.5747713431469617</c:v>
                      </c:pt>
                      <c:pt idx="1959">
                        <c:v>4.5747713431469617</c:v>
                      </c:pt>
                      <c:pt idx="1960">
                        <c:v>4.5747713431469617</c:v>
                      </c:pt>
                      <c:pt idx="1961">
                        <c:v>4.5747713431469617</c:v>
                      </c:pt>
                      <c:pt idx="1962">
                        <c:v>4.5747713431469617</c:v>
                      </c:pt>
                      <c:pt idx="1963">
                        <c:v>4.5747713431469617</c:v>
                      </c:pt>
                      <c:pt idx="1964">
                        <c:v>4.5747713431469617</c:v>
                      </c:pt>
                      <c:pt idx="1965">
                        <c:v>4.5747713431469617</c:v>
                      </c:pt>
                      <c:pt idx="1966">
                        <c:v>4.5747713431469617</c:v>
                      </c:pt>
                      <c:pt idx="1967">
                        <c:v>4.5747713431469617</c:v>
                      </c:pt>
                      <c:pt idx="1968">
                        <c:v>4.5747713431469617</c:v>
                      </c:pt>
                      <c:pt idx="1969">
                        <c:v>4.5747713431469617</c:v>
                      </c:pt>
                      <c:pt idx="1970">
                        <c:v>4.5747713431469617</c:v>
                      </c:pt>
                      <c:pt idx="1971">
                        <c:v>4.5747713431469617</c:v>
                      </c:pt>
                      <c:pt idx="1972">
                        <c:v>4.5747713431469617</c:v>
                      </c:pt>
                      <c:pt idx="1973">
                        <c:v>4.5747713431469617</c:v>
                      </c:pt>
                      <c:pt idx="1974">
                        <c:v>4.5747713431469617</c:v>
                      </c:pt>
                      <c:pt idx="1975">
                        <c:v>4.5747713431469617</c:v>
                      </c:pt>
                      <c:pt idx="1976">
                        <c:v>4.5747713431469617</c:v>
                      </c:pt>
                      <c:pt idx="1977">
                        <c:v>4.5747713431469617</c:v>
                      </c:pt>
                      <c:pt idx="1978">
                        <c:v>4.5747713431469617</c:v>
                      </c:pt>
                      <c:pt idx="1979">
                        <c:v>4.5747713431469617</c:v>
                      </c:pt>
                      <c:pt idx="1980">
                        <c:v>4.5747713431469617</c:v>
                      </c:pt>
                      <c:pt idx="1981">
                        <c:v>4.5747713431469617</c:v>
                      </c:pt>
                      <c:pt idx="1982">
                        <c:v>4.5747713431469617</c:v>
                      </c:pt>
                      <c:pt idx="1983">
                        <c:v>4.5747713431469617</c:v>
                      </c:pt>
                      <c:pt idx="1984">
                        <c:v>4.5747713431469617</c:v>
                      </c:pt>
                      <c:pt idx="1985">
                        <c:v>4.5747713431469617</c:v>
                      </c:pt>
                      <c:pt idx="1986">
                        <c:v>4.5747713431469617</c:v>
                      </c:pt>
                      <c:pt idx="1987">
                        <c:v>4.5747713431469617</c:v>
                      </c:pt>
                      <c:pt idx="1988">
                        <c:v>4.5747713431469617</c:v>
                      </c:pt>
                      <c:pt idx="1989">
                        <c:v>4.5747713431469617</c:v>
                      </c:pt>
                      <c:pt idx="1990">
                        <c:v>4.5747713431469617</c:v>
                      </c:pt>
                      <c:pt idx="1991">
                        <c:v>4.5747713431469617</c:v>
                      </c:pt>
                      <c:pt idx="1992">
                        <c:v>4.5747713431469617</c:v>
                      </c:pt>
                      <c:pt idx="1993">
                        <c:v>4.5747713431469617</c:v>
                      </c:pt>
                      <c:pt idx="1994">
                        <c:v>4.5747713431469617</c:v>
                      </c:pt>
                      <c:pt idx="1995">
                        <c:v>4.5747713431469617</c:v>
                      </c:pt>
                      <c:pt idx="1996">
                        <c:v>4.5747713431469617</c:v>
                      </c:pt>
                      <c:pt idx="1997">
                        <c:v>4.5747713431469617</c:v>
                      </c:pt>
                      <c:pt idx="1998">
                        <c:v>4.5747713431469617</c:v>
                      </c:pt>
                      <c:pt idx="1999">
                        <c:v>4.5747713431469617</c:v>
                      </c:pt>
                      <c:pt idx="2000">
                        <c:v>4.5747713431469617</c:v>
                      </c:pt>
                      <c:pt idx="2001">
                        <c:v>4.5747713431469617</c:v>
                      </c:pt>
                      <c:pt idx="2002">
                        <c:v>4.5747713431469617</c:v>
                      </c:pt>
                      <c:pt idx="2003">
                        <c:v>4.5747713431469617</c:v>
                      </c:pt>
                      <c:pt idx="2004">
                        <c:v>4.5747713431469617</c:v>
                      </c:pt>
                      <c:pt idx="2005">
                        <c:v>4.5747713431469617</c:v>
                      </c:pt>
                      <c:pt idx="2006">
                        <c:v>4.5747713431469617</c:v>
                      </c:pt>
                      <c:pt idx="2007">
                        <c:v>4.5747713431469617</c:v>
                      </c:pt>
                      <c:pt idx="2008">
                        <c:v>4.5747713431469617</c:v>
                      </c:pt>
                      <c:pt idx="2009">
                        <c:v>4.5747713431469617</c:v>
                      </c:pt>
                      <c:pt idx="2010">
                        <c:v>4.5747713431469617</c:v>
                      </c:pt>
                      <c:pt idx="2011">
                        <c:v>4.5747713431469617</c:v>
                      </c:pt>
                      <c:pt idx="2012">
                        <c:v>4.5747713431469617</c:v>
                      </c:pt>
                      <c:pt idx="2013">
                        <c:v>4.5747713431469617</c:v>
                      </c:pt>
                      <c:pt idx="2014">
                        <c:v>4.5747713431469617</c:v>
                      </c:pt>
                      <c:pt idx="2015">
                        <c:v>4.5747713431469617</c:v>
                      </c:pt>
                      <c:pt idx="2016">
                        <c:v>4.5747713431469617</c:v>
                      </c:pt>
                      <c:pt idx="2017">
                        <c:v>4.5747713431469617</c:v>
                      </c:pt>
                      <c:pt idx="2018">
                        <c:v>4.5747713431469617</c:v>
                      </c:pt>
                      <c:pt idx="2019">
                        <c:v>4.5747713431469617</c:v>
                      </c:pt>
                      <c:pt idx="2020">
                        <c:v>4.5747713431469617</c:v>
                      </c:pt>
                      <c:pt idx="2021">
                        <c:v>4.5747713431469617</c:v>
                      </c:pt>
                      <c:pt idx="2022">
                        <c:v>4.5747713431469617</c:v>
                      </c:pt>
                      <c:pt idx="2023">
                        <c:v>4.5747713431469617</c:v>
                      </c:pt>
                      <c:pt idx="2024">
                        <c:v>4.5747713431469617</c:v>
                      </c:pt>
                      <c:pt idx="2025">
                        <c:v>4.5747713431469617</c:v>
                      </c:pt>
                      <c:pt idx="2026">
                        <c:v>4.5747713431469617</c:v>
                      </c:pt>
                      <c:pt idx="2027">
                        <c:v>4.5747713431469617</c:v>
                      </c:pt>
                      <c:pt idx="2028">
                        <c:v>4.5747713431469617</c:v>
                      </c:pt>
                      <c:pt idx="2029">
                        <c:v>4.5747713431469617</c:v>
                      </c:pt>
                      <c:pt idx="2030">
                        <c:v>4.5747713431469617</c:v>
                      </c:pt>
                      <c:pt idx="2031">
                        <c:v>4.5747713431469617</c:v>
                      </c:pt>
                      <c:pt idx="2032">
                        <c:v>4.5747713431469617</c:v>
                      </c:pt>
                      <c:pt idx="2033">
                        <c:v>4.5747713431469617</c:v>
                      </c:pt>
                      <c:pt idx="2034">
                        <c:v>4.5747713431469617</c:v>
                      </c:pt>
                      <c:pt idx="2035">
                        <c:v>4.5747713431469617</c:v>
                      </c:pt>
                      <c:pt idx="2036">
                        <c:v>4.5747713431469617</c:v>
                      </c:pt>
                      <c:pt idx="2037">
                        <c:v>4.5747713431469617</c:v>
                      </c:pt>
                      <c:pt idx="2038">
                        <c:v>4.5747713431469617</c:v>
                      </c:pt>
                      <c:pt idx="2039">
                        <c:v>4.5747713431469617</c:v>
                      </c:pt>
                      <c:pt idx="2040">
                        <c:v>4.5747713431469617</c:v>
                      </c:pt>
                      <c:pt idx="2041">
                        <c:v>4.5747713431469617</c:v>
                      </c:pt>
                      <c:pt idx="2042">
                        <c:v>4.5747713431469617</c:v>
                      </c:pt>
                      <c:pt idx="2043">
                        <c:v>4.5747713431469617</c:v>
                      </c:pt>
                      <c:pt idx="2044">
                        <c:v>4.5747713431469617</c:v>
                      </c:pt>
                      <c:pt idx="2045">
                        <c:v>4.5747713431469617</c:v>
                      </c:pt>
                      <c:pt idx="2046">
                        <c:v>4.5747713431469617</c:v>
                      </c:pt>
                      <c:pt idx="2047">
                        <c:v>4.5747713431469617</c:v>
                      </c:pt>
                      <c:pt idx="2048">
                        <c:v>4.5747713431469617</c:v>
                      </c:pt>
                      <c:pt idx="2049">
                        <c:v>4.5747713431469617</c:v>
                      </c:pt>
                      <c:pt idx="2050">
                        <c:v>4.5747713431469617</c:v>
                      </c:pt>
                      <c:pt idx="2051">
                        <c:v>4.5747713431469617</c:v>
                      </c:pt>
                      <c:pt idx="2052">
                        <c:v>4.5747713431469617</c:v>
                      </c:pt>
                      <c:pt idx="2053">
                        <c:v>4.5747713431469617</c:v>
                      </c:pt>
                      <c:pt idx="2054">
                        <c:v>4.5747713431469617</c:v>
                      </c:pt>
                      <c:pt idx="2055">
                        <c:v>4.5747713431469617</c:v>
                      </c:pt>
                      <c:pt idx="2056">
                        <c:v>4.5747713431469617</c:v>
                      </c:pt>
                      <c:pt idx="2057">
                        <c:v>4.5747713431469617</c:v>
                      </c:pt>
                      <c:pt idx="2058">
                        <c:v>4.5747713431469617</c:v>
                      </c:pt>
                      <c:pt idx="2059">
                        <c:v>4.5747713431469617</c:v>
                      </c:pt>
                      <c:pt idx="2060">
                        <c:v>4.5747713431469617</c:v>
                      </c:pt>
                      <c:pt idx="2061">
                        <c:v>4.5747713431469617</c:v>
                      </c:pt>
                      <c:pt idx="2062">
                        <c:v>4.5747713431469617</c:v>
                      </c:pt>
                      <c:pt idx="2063">
                        <c:v>4.5747713431469617</c:v>
                      </c:pt>
                      <c:pt idx="2064">
                        <c:v>4.5747713431469617</c:v>
                      </c:pt>
                      <c:pt idx="2065">
                        <c:v>4.5747713431469617</c:v>
                      </c:pt>
                      <c:pt idx="2066">
                        <c:v>4.5747713431469617</c:v>
                      </c:pt>
                      <c:pt idx="2067">
                        <c:v>4.5747713431469617</c:v>
                      </c:pt>
                      <c:pt idx="2068">
                        <c:v>4.5747713431469617</c:v>
                      </c:pt>
                      <c:pt idx="2069">
                        <c:v>4.5747713431469617</c:v>
                      </c:pt>
                      <c:pt idx="2070">
                        <c:v>4.5747713431469617</c:v>
                      </c:pt>
                      <c:pt idx="2071">
                        <c:v>4.5747713431469617</c:v>
                      </c:pt>
                      <c:pt idx="2072">
                        <c:v>4.5747713431469617</c:v>
                      </c:pt>
                      <c:pt idx="2073">
                        <c:v>4.5747713431469617</c:v>
                      </c:pt>
                      <c:pt idx="2074">
                        <c:v>4.5747713431469617</c:v>
                      </c:pt>
                      <c:pt idx="2075">
                        <c:v>4.5747713431469617</c:v>
                      </c:pt>
                      <c:pt idx="2076">
                        <c:v>4.5747713431469617</c:v>
                      </c:pt>
                      <c:pt idx="2077">
                        <c:v>4.5747713431469617</c:v>
                      </c:pt>
                      <c:pt idx="2078">
                        <c:v>4.5747713431469617</c:v>
                      </c:pt>
                      <c:pt idx="2079">
                        <c:v>4.5747713431469617</c:v>
                      </c:pt>
                      <c:pt idx="2080">
                        <c:v>4.5747713431469617</c:v>
                      </c:pt>
                      <c:pt idx="2081">
                        <c:v>4.5747713431469617</c:v>
                      </c:pt>
                      <c:pt idx="2082">
                        <c:v>4.5747713431469617</c:v>
                      </c:pt>
                      <c:pt idx="2083">
                        <c:v>4.5747713431469617</c:v>
                      </c:pt>
                      <c:pt idx="2084">
                        <c:v>4.5747713431469617</c:v>
                      </c:pt>
                      <c:pt idx="2085">
                        <c:v>4.5747713431469617</c:v>
                      </c:pt>
                      <c:pt idx="2086">
                        <c:v>4.5747713431469617</c:v>
                      </c:pt>
                      <c:pt idx="2087">
                        <c:v>4.5747713431469617</c:v>
                      </c:pt>
                      <c:pt idx="2088">
                        <c:v>4.5747713431469617</c:v>
                      </c:pt>
                      <c:pt idx="2089">
                        <c:v>4.5747713431469617</c:v>
                      </c:pt>
                      <c:pt idx="2090">
                        <c:v>4.5747713431469617</c:v>
                      </c:pt>
                      <c:pt idx="2091">
                        <c:v>4.5747713431469617</c:v>
                      </c:pt>
                      <c:pt idx="2092">
                        <c:v>4.5747713431469617</c:v>
                      </c:pt>
                      <c:pt idx="2093">
                        <c:v>4.5747713431469617</c:v>
                      </c:pt>
                      <c:pt idx="2094">
                        <c:v>4.5747713431469617</c:v>
                      </c:pt>
                      <c:pt idx="2095">
                        <c:v>4.5747713431469617</c:v>
                      </c:pt>
                      <c:pt idx="2096">
                        <c:v>4.5747713431469617</c:v>
                      </c:pt>
                      <c:pt idx="2097">
                        <c:v>4.5747713431469617</c:v>
                      </c:pt>
                      <c:pt idx="2098">
                        <c:v>4.5747713431469617</c:v>
                      </c:pt>
                      <c:pt idx="2099">
                        <c:v>4.5747713431469617</c:v>
                      </c:pt>
                      <c:pt idx="2100">
                        <c:v>4.5747713431469617</c:v>
                      </c:pt>
                      <c:pt idx="2101">
                        <c:v>4.5747713431469617</c:v>
                      </c:pt>
                      <c:pt idx="2102">
                        <c:v>4.5747713431469617</c:v>
                      </c:pt>
                      <c:pt idx="2103">
                        <c:v>4.5747713431469617</c:v>
                      </c:pt>
                      <c:pt idx="2104">
                        <c:v>4.5747713431469617</c:v>
                      </c:pt>
                      <c:pt idx="2105">
                        <c:v>4.5747713431469617</c:v>
                      </c:pt>
                      <c:pt idx="2106">
                        <c:v>4.5747713431469617</c:v>
                      </c:pt>
                      <c:pt idx="2107">
                        <c:v>4.5747713431469617</c:v>
                      </c:pt>
                      <c:pt idx="2108">
                        <c:v>4.5747713431469617</c:v>
                      </c:pt>
                      <c:pt idx="2109">
                        <c:v>4.5747713431469617</c:v>
                      </c:pt>
                      <c:pt idx="2110">
                        <c:v>4.5747713431469617</c:v>
                      </c:pt>
                      <c:pt idx="2111">
                        <c:v>4.5747713431469617</c:v>
                      </c:pt>
                      <c:pt idx="2112">
                        <c:v>4.5747713431469617</c:v>
                      </c:pt>
                      <c:pt idx="2113">
                        <c:v>4.5747713431469617</c:v>
                      </c:pt>
                      <c:pt idx="2114">
                        <c:v>4.5747713431469617</c:v>
                      </c:pt>
                      <c:pt idx="2115">
                        <c:v>4.5747713431469617</c:v>
                      </c:pt>
                      <c:pt idx="2116">
                        <c:v>4.5747713431469617</c:v>
                      </c:pt>
                      <c:pt idx="2117">
                        <c:v>4.5747713431469617</c:v>
                      </c:pt>
                      <c:pt idx="2118">
                        <c:v>4.5747713431469617</c:v>
                      </c:pt>
                      <c:pt idx="2119">
                        <c:v>4.5747713431469617</c:v>
                      </c:pt>
                      <c:pt idx="2120">
                        <c:v>4.5747713431469617</c:v>
                      </c:pt>
                      <c:pt idx="2121">
                        <c:v>4.5747713431469617</c:v>
                      </c:pt>
                      <c:pt idx="2122">
                        <c:v>4.5747713431469617</c:v>
                      </c:pt>
                      <c:pt idx="2123">
                        <c:v>4.5747713431469617</c:v>
                      </c:pt>
                      <c:pt idx="2124">
                        <c:v>4.5747713431469617</c:v>
                      </c:pt>
                      <c:pt idx="2125">
                        <c:v>4.5747713431469617</c:v>
                      </c:pt>
                      <c:pt idx="2126">
                        <c:v>4.5747713431469617</c:v>
                      </c:pt>
                      <c:pt idx="2127">
                        <c:v>4.5747713431469617</c:v>
                      </c:pt>
                      <c:pt idx="2128">
                        <c:v>4.5747713431469617</c:v>
                      </c:pt>
                      <c:pt idx="2129">
                        <c:v>4.5747713431469617</c:v>
                      </c:pt>
                      <c:pt idx="2130">
                        <c:v>4.5747713431469617</c:v>
                      </c:pt>
                      <c:pt idx="2131">
                        <c:v>4.5747713431469617</c:v>
                      </c:pt>
                      <c:pt idx="2132">
                        <c:v>4.5747713431469617</c:v>
                      </c:pt>
                      <c:pt idx="2133">
                        <c:v>4.5747713431469617</c:v>
                      </c:pt>
                      <c:pt idx="2134">
                        <c:v>4.5747713431469617</c:v>
                      </c:pt>
                      <c:pt idx="2135">
                        <c:v>4.5747713431469617</c:v>
                      </c:pt>
                      <c:pt idx="2136">
                        <c:v>4.5747713431469617</c:v>
                      </c:pt>
                      <c:pt idx="2137">
                        <c:v>4.5747713431469617</c:v>
                      </c:pt>
                      <c:pt idx="2138">
                        <c:v>4.5747713431469617</c:v>
                      </c:pt>
                      <c:pt idx="2139">
                        <c:v>4.5747713431469617</c:v>
                      </c:pt>
                      <c:pt idx="2140">
                        <c:v>4.5747713431469617</c:v>
                      </c:pt>
                      <c:pt idx="2141">
                        <c:v>4.5747713431469617</c:v>
                      </c:pt>
                      <c:pt idx="2142">
                        <c:v>4.5747713431469617</c:v>
                      </c:pt>
                      <c:pt idx="2143">
                        <c:v>4.5747713431469617</c:v>
                      </c:pt>
                      <c:pt idx="2144">
                        <c:v>4.5747713431469617</c:v>
                      </c:pt>
                      <c:pt idx="2145">
                        <c:v>4.5747713431469617</c:v>
                      </c:pt>
                      <c:pt idx="2146">
                        <c:v>4.5747713431469617</c:v>
                      </c:pt>
                      <c:pt idx="2147">
                        <c:v>4.5747713431469617</c:v>
                      </c:pt>
                      <c:pt idx="2148">
                        <c:v>4.5747713431469617</c:v>
                      </c:pt>
                      <c:pt idx="2149">
                        <c:v>4.5747713431469617</c:v>
                      </c:pt>
                      <c:pt idx="2150">
                        <c:v>4.5747713431469617</c:v>
                      </c:pt>
                      <c:pt idx="2151">
                        <c:v>4.5747713431469617</c:v>
                      </c:pt>
                      <c:pt idx="2152">
                        <c:v>4.5747713431469617</c:v>
                      </c:pt>
                      <c:pt idx="2153">
                        <c:v>4.5747713431469617</c:v>
                      </c:pt>
                      <c:pt idx="2154">
                        <c:v>4.5747713431469617</c:v>
                      </c:pt>
                      <c:pt idx="2155">
                        <c:v>4.5747713431469617</c:v>
                      </c:pt>
                      <c:pt idx="2156">
                        <c:v>4.5747713431469617</c:v>
                      </c:pt>
                      <c:pt idx="2157">
                        <c:v>4.5747713431469617</c:v>
                      </c:pt>
                      <c:pt idx="2158">
                        <c:v>4.5747713431469617</c:v>
                      </c:pt>
                      <c:pt idx="2159">
                        <c:v>4.5747713431469617</c:v>
                      </c:pt>
                      <c:pt idx="2160">
                        <c:v>4.5747713431469617</c:v>
                      </c:pt>
                      <c:pt idx="2161">
                        <c:v>4.5747713431469617</c:v>
                      </c:pt>
                      <c:pt idx="2162">
                        <c:v>4.5747713431469617</c:v>
                      </c:pt>
                      <c:pt idx="2163">
                        <c:v>4.5747713431469617</c:v>
                      </c:pt>
                      <c:pt idx="2164">
                        <c:v>4.5747713431469617</c:v>
                      </c:pt>
                      <c:pt idx="2165">
                        <c:v>4.5747713431469617</c:v>
                      </c:pt>
                      <c:pt idx="2166">
                        <c:v>4.5747713431469617</c:v>
                      </c:pt>
                      <c:pt idx="2167">
                        <c:v>4.5747713431469617</c:v>
                      </c:pt>
                      <c:pt idx="2168">
                        <c:v>4.5747713431469617</c:v>
                      </c:pt>
                      <c:pt idx="2169">
                        <c:v>4.5747713431469617</c:v>
                      </c:pt>
                      <c:pt idx="2170">
                        <c:v>4.5747713431469617</c:v>
                      </c:pt>
                      <c:pt idx="2171">
                        <c:v>4.5747713431469617</c:v>
                      </c:pt>
                      <c:pt idx="2172">
                        <c:v>4.5747713431469617</c:v>
                      </c:pt>
                      <c:pt idx="2173">
                        <c:v>4.5747713431469617</c:v>
                      </c:pt>
                      <c:pt idx="2174">
                        <c:v>4.5747713431469617</c:v>
                      </c:pt>
                      <c:pt idx="2175">
                        <c:v>4.5747713431469617</c:v>
                      </c:pt>
                      <c:pt idx="2176">
                        <c:v>4.5747713431469617</c:v>
                      </c:pt>
                      <c:pt idx="2177">
                        <c:v>4.5747713431469617</c:v>
                      </c:pt>
                      <c:pt idx="2178">
                        <c:v>4.5747713431469617</c:v>
                      </c:pt>
                      <c:pt idx="2179">
                        <c:v>4.5747713431469617</c:v>
                      </c:pt>
                      <c:pt idx="2180">
                        <c:v>4.5747713431469617</c:v>
                      </c:pt>
                      <c:pt idx="2181">
                        <c:v>4.5747713431469617</c:v>
                      </c:pt>
                      <c:pt idx="2182">
                        <c:v>4.5747713431469617</c:v>
                      </c:pt>
                      <c:pt idx="2183">
                        <c:v>4.5747713431469617</c:v>
                      </c:pt>
                      <c:pt idx="2184">
                        <c:v>4.5747713431469617</c:v>
                      </c:pt>
                      <c:pt idx="2185">
                        <c:v>4.5747713431469617</c:v>
                      </c:pt>
                      <c:pt idx="2186">
                        <c:v>4.5747713431469617</c:v>
                      </c:pt>
                      <c:pt idx="2187">
                        <c:v>4.5747713431469617</c:v>
                      </c:pt>
                      <c:pt idx="2188">
                        <c:v>4.5747713431469617</c:v>
                      </c:pt>
                      <c:pt idx="2189">
                        <c:v>4.5747713431469617</c:v>
                      </c:pt>
                      <c:pt idx="2190">
                        <c:v>4.5747713431469617</c:v>
                      </c:pt>
                      <c:pt idx="2191">
                        <c:v>4.5747713431469617</c:v>
                      </c:pt>
                      <c:pt idx="2192">
                        <c:v>4.5747713431469617</c:v>
                      </c:pt>
                      <c:pt idx="2193">
                        <c:v>4.5747713431469617</c:v>
                      </c:pt>
                      <c:pt idx="2194">
                        <c:v>4.5747713431469617</c:v>
                      </c:pt>
                      <c:pt idx="2195">
                        <c:v>4.5747713431469617</c:v>
                      </c:pt>
                      <c:pt idx="2196">
                        <c:v>4.5747713431469617</c:v>
                      </c:pt>
                      <c:pt idx="2197">
                        <c:v>4.5747713431469617</c:v>
                      </c:pt>
                      <c:pt idx="2198">
                        <c:v>4.5747713431469617</c:v>
                      </c:pt>
                      <c:pt idx="2199">
                        <c:v>4.5747713431469617</c:v>
                      </c:pt>
                      <c:pt idx="2200">
                        <c:v>4.5747713431469617</c:v>
                      </c:pt>
                      <c:pt idx="2201">
                        <c:v>4.5747713431469617</c:v>
                      </c:pt>
                      <c:pt idx="2202">
                        <c:v>4.5747713431469617</c:v>
                      </c:pt>
                      <c:pt idx="2203">
                        <c:v>4.5747713431469617</c:v>
                      </c:pt>
                      <c:pt idx="2204">
                        <c:v>4.5747713431469617</c:v>
                      </c:pt>
                      <c:pt idx="2205">
                        <c:v>4.5747713431469617</c:v>
                      </c:pt>
                      <c:pt idx="2206">
                        <c:v>4.5747713431469617</c:v>
                      </c:pt>
                      <c:pt idx="2207">
                        <c:v>4.5747713431469617</c:v>
                      </c:pt>
                      <c:pt idx="2208">
                        <c:v>4.5747713431469617</c:v>
                      </c:pt>
                      <c:pt idx="2209">
                        <c:v>4.5747713431469617</c:v>
                      </c:pt>
                      <c:pt idx="2210">
                        <c:v>4.5747713431469617</c:v>
                      </c:pt>
                      <c:pt idx="2211">
                        <c:v>4.5747713431469617</c:v>
                      </c:pt>
                      <c:pt idx="2212">
                        <c:v>4.5747713431469617</c:v>
                      </c:pt>
                      <c:pt idx="2213">
                        <c:v>4.5747713431469617</c:v>
                      </c:pt>
                      <c:pt idx="2214">
                        <c:v>4.5747713431469617</c:v>
                      </c:pt>
                      <c:pt idx="2215">
                        <c:v>4.5747713431469617</c:v>
                      </c:pt>
                      <c:pt idx="2216">
                        <c:v>4.5747713431469617</c:v>
                      </c:pt>
                      <c:pt idx="2217">
                        <c:v>4.5747713431469617</c:v>
                      </c:pt>
                      <c:pt idx="2218">
                        <c:v>4.5747713431469617</c:v>
                      </c:pt>
                      <c:pt idx="2219">
                        <c:v>4.5747713431469617</c:v>
                      </c:pt>
                      <c:pt idx="2220">
                        <c:v>4.5747713431469617</c:v>
                      </c:pt>
                      <c:pt idx="2221">
                        <c:v>4.5747713431469617</c:v>
                      </c:pt>
                      <c:pt idx="2222">
                        <c:v>4.5747713431469617</c:v>
                      </c:pt>
                      <c:pt idx="2223">
                        <c:v>4.5747713431469617</c:v>
                      </c:pt>
                      <c:pt idx="2224">
                        <c:v>4.5747713431469617</c:v>
                      </c:pt>
                      <c:pt idx="2225">
                        <c:v>4.5747713431469617</c:v>
                      </c:pt>
                      <c:pt idx="2226">
                        <c:v>4.5747713431469617</c:v>
                      </c:pt>
                      <c:pt idx="2227">
                        <c:v>4.5747713431469617</c:v>
                      </c:pt>
                      <c:pt idx="2228">
                        <c:v>4.5747713431469617</c:v>
                      </c:pt>
                      <c:pt idx="2229">
                        <c:v>4.5747713431469617</c:v>
                      </c:pt>
                      <c:pt idx="2230">
                        <c:v>4.5747713431469617</c:v>
                      </c:pt>
                      <c:pt idx="2231">
                        <c:v>4.5747713431469617</c:v>
                      </c:pt>
                      <c:pt idx="2232">
                        <c:v>4.5747713431469617</c:v>
                      </c:pt>
                      <c:pt idx="2233">
                        <c:v>4.5747713431469617</c:v>
                      </c:pt>
                      <c:pt idx="2234">
                        <c:v>4.5747713431469617</c:v>
                      </c:pt>
                      <c:pt idx="2235">
                        <c:v>4.5747713431469617</c:v>
                      </c:pt>
                      <c:pt idx="2236">
                        <c:v>4.5747713431469617</c:v>
                      </c:pt>
                      <c:pt idx="2237">
                        <c:v>4.5747713431469617</c:v>
                      </c:pt>
                      <c:pt idx="2238">
                        <c:v>4.5747713431469617</c:v>
                      </c:pt>
                      <c:pt idx="2239">
                        <c:v>4.5747713431469617</c:v>
                      </c:pt>
                      <c:pt idx="2240">
                        <c:v>4.5747713431469617</c:v>
                      </c:pt>
                      <c:pt idx="2241">
                        <c:v>4.5747713431469617</c:v>
                      </c:pt>
                      <c:pt idx="2242">
                        <c:v>4.5747713431469617</c:v>
                      </c:pt>
                      <c:pt idx="2243">
                        <c:v>4.5747713431469617</c:v>
                      </c:pt>
                      <c:pt idx="2244">
                        <c:v>4.5747713431469617</c:v>
                      </c:pt>
                      <c:pt idx="2245">
                        <c:v>4.5747713431469617</c:v>
                      </c:pt>
                      <c:pt idx="2246">
                        <c:v>4.5747713431469617</c:v>
                      </c:pt>
                      <c:pt idx="2247">
                        <c:v>4.5747713431469617</c:v>
                      </c:pt>
                      <c:pt idx="2248">
                        <c:v>4.5747713431469617</c:v>
                      </c:pt>
                      <c:pt idx="2249">
                        <c:v>4.5747713431469617</c:v>
                      </c:pt>
                      <c:pt idx="2250">
                        <c:v>4.5747713431469617</c:v>
                      </c:pt>
                      <c:pt idx="2251">
                        <c:v>4.5747713431469617</c:v>
                      </c:pt>
                      <c:pt idx="2252">
                        <c:v>4.5747713431469617</c:v>
                      </c:pt>
                      <c:pt idx="2253">
                        <c:v>4.5747713431469617</c:v>
                      </c:pt>
                      <c:pt idx="2254">
                        <c:v>4.5747713431469617</c:v>
                      </c:pt>
                      <c:pt idx="2255">
                        <c:v>4.5747713431469617</c:v>
                      </c:pt>
                      <c:pt idx="2256">
                        <c:v>4.5747713431469617</c:v>
                      </c:pt>
                      <c:pt idx="2257">
                        <c:v>4.5747713431469617</c:v>
                      </c:pt>
                      <c:pt idx="2258">
                        <c:v>4.5747713431469617</c:v>
                      </c:pt>
                      <c:pt idx="2259">
                        <c:v>4.5747713431469617</c:v>
                      </c:pt>
                      <c:pt idx="2260">
                        <c:v>4.5747713431469617</c:v>
                      </c:pt>
                      <c:pt idx="2261">
                        <c:v>4.5747713431469617</c:v>
                      </c:pt>
                      <c:pt idx="2262">
                        <c:v>4.5747713431469617</c:v>
                      </c:pt>
                      <c:pt idx="2263">
                        <c:v>4.5747713431469617</c:v>
                      </c:pt>
                      <c:pt idx="2264">
                        <c:v>4.5747713431469617</c:v>
                      </c:pt>
                      <c:pt idx="2265">
                        <c:v>4.5747713431469617</c:v>
                      </c:pt>
                      <c:pt idx="2266">
                        <c:v>4.5747713431469617</c:v>
                      </c:pt>
                      <c:pt idx="2267">
                        <c:v>4.5747713431469617</c:v>
                      </c:pt>
                      <c:pt idx="2268">
                        <c:v>4.5747713431469617</c:v>
                      </c:pt>
                      <c:pt idx="2269">
                        <c:v>4.5747713431469617</c:v>
                      </c:pt>
                      <c:pt idx="2270">
                        <c:v>4.5747713431469617</c:v>
                      </c:pt>
                      <c:pt idx="2271">
                        <c:v>4.5747713431469617</c:v>
                      </c:pt>
                      <c:pt idx="2272">
                        <c:v>4.5747713431469617</c:v>
                      </c:pt>
                      <c:pt idx="2273">
                        <c:v>4.5747713431469617</c:v>
                      </c:pt>
                      <c:pt idx="2274">
                        <c:v>4.5747713431469617</c:v>
                      </c:pt>
                      <c:pt idx="2275">
                        <c:v>4.5747713431469617</c:v>
                      </c:pt>
                      <c:pt idx="2276">
                        <c:v>4.5747713431469617</c:v>
                      </c:pt>
                      <c:pt idx="2277">
                        <c:v>4.5747713431469617</c:v>
                      </c:pt>
                      <c:pt idx="2278">
                        <c:v>4.5747713431469617</c:v>
                      </c:pt>
                      <c:pt idx="2279">
                        <c:v>4.5747713431469617</c:v>
                      </c:pt>
                      <c:pt idx="2280">
                        <c:v>4.5747713431469617</c:v>
                      </c:pt>
                      <c:pt idx="2281">
                        <c:v>4.5747713431469617</c:v>
                      </c:pt>
                      <c:pt idx="2282">
                        <c:v>4.5747713431469617</c:v>
                      </c:pt>
                      <c:pt idx="2283">
                        <c:v>4.5747713431469617</c:v>
                      </c:pt>
                      <c:pt idx="2284">
                        <c:v>4.5747713431469617</c:v>
                      </c:pt>
                      <c:pt idx="2285">
                        <c:v>4.5747713431469617</c:v>
                      </c:pt>
                      <c:pt idx="2286">
                        <c:v>4.5747713431469617</c:v>
                      </c:pt>
                      <c:pt idx="2287">
                        <c:v>4.5747713431469617</c:v>
                      </c:pt>
                      <c:pt idx="2288">
                        <c:v>4.5747713431469617</c:v>
                      </c:pt>
                      <c:pt idx="2289">
                        <c:v>4.5747713431469617</c:v>
                      </c:pt>
                      <c:pt idx="2290">
                        <c:v>4.5747713431469617</c:v>
                      </c:pt>
                      <c:pt idx="2291">
                        <c:v>4.5747713431469617</c:v>
                      </c:pt>
                      <c:pt idx="2292">
                        <c:v>4.5747713431469617</c:v>
                      </c:pt>
                      <c:pt idx="2293">
                        <c:v>4.5747713431469617</c:v>
                      </c:pt>
                      <c:pt idx="2294">
                        <c:v>4.5747713431469617</c:v>
                      </c:pt>
                      <c:pt idx="2295">
                        <c:v>4.5747713431469617</c:v>
                      </c:pt>
                      <c:pt idx="2296">
                        <c:v>4.5747713431469617</c:v>
                      </c:pt>
                      <c:pt idx="2297">
                        <c:v>4.5747713431469617</c:v>
                      </c:pt>
                      <c:pt idx="2298">
                        <c:v>4.5747713431469617</c:v>
                      </c:pt>
                      <c:pt idx="2299">
                        <c:v>4.5747713431469617</c:v>
                      </c:pt>
                      <c:pt idx="2300">
                        <c:v>4.5747713431469617</c:v>
                      </c:pt>
                      <c:pt idx="2301">
                        <c:v>4.5747713431469617</c:v>
                      </c:pt>
                      <c:pt idx="2302">
                        <c:v>4.5747713431469617</c:v>
                      </c:pt>
                      <c:pt idx="2303">
                        <c:v>4.5747713431469617</c:v>
                      </c:pt>
                      <c:pt idx="2304">
                        <c:v>4.5747713431469617</c:v>
                      </c:pt>
                      <c:pt idx="2305">
                        <c:v>4.5747713431469617</c:v>
                      </c:pt>
                      <c:pt idx="2306">
                        <c:v>4.5747713431469617</c:v>
                      </c:pt>
                      <c:pt idx="2307">
                        <c:v>4.5747713431469617</c:v>
                      </c:pt>
                      <c:pt idx="2308">
                        <c:v>4.5747713431469617</c:v>
                      </c:pt>
                      <c:pt idx="2309">
                        <c:v>4.5747713431469617</c:v>
                      </c:pt>
                      <c:pt idx="2310">
                        <c:v>4.5747713431469617</c:v>
                      </c:pt>
                      <c:pt idx="2311">
                        <c:v>4.5747713431469617</c:v>
                      </c:pt>
                      <c:pt idx="2312">
                        <c:v>4.5747713431469617</c:v>
                      </c:pt>
                      <c:pt idx="2313">
                        <c:v>4.5747713431469617</c:v>
                      </c:pt>
                      <c:pt idx="2314">
                        <c:v>4.5747713431469617</c:v>
                      </c:pt>
                      <c:pt idx="2315">
                        <c:v>4.5747713431469617</c:v>
                      </c:pt>
                      <c:pt idx="2316">
                        <c:v>4.5747713431469617</c:v>
                      </c:pt>
                      <c:pt idx="2317">
                        <c:v>4.5747713431469617</c:v>
                      </c:pt>
                      <c:pt idx="2318">
                        <c:v>4.5747713431469617</c:v>
                      </c:pt>
                      <c:pt idx="2319">
                        <c:v>4.5747713431469617</c:v>
                      </c:pt>
                      <c:pt idx="2320">
                        <c:v>4.5747713431469617</c:v>
                      </c:pt>
                      <c:pt idx="2321">
                        <c:v>4.5747713431469617</c:v>
                      </c:pt>
                      <c:pt idx="2322">
                        <c:v>4.5747713431469617</c:v>
                      </c:pt>
                      <c:pt idx="2323">
                        <c:v>4.5747713431469617</c:v>
                      </c:pt>
                      <c:pt idx="2324">
                        <c:v>4.5747713431469617</c:v>
                      </c:pt>
                      <c:pt idx="2325">
                        <c:v>4.5747713431469617</c:v>
                      </c:pt>
                      <c:pt idx="2326">
                        <c:v>4.5747713431469617</c:v>
                      </c:pt>
                      <c:pt idx="2327">
                        <c:v>4.5747713431469617</c:v>
                      </c:pt>
                      <c:pt idx="2328">
                        <c:v>4.5747713431469617</c:v>
                      </c:pt>
                      <c:pt idx="2329">
                        <c:v>4.5747713431469617</c:v>
                      </c:pt>
                      <c:pt idx="2330">
                        <c:v>4.5747713431469617</c:v>
                      </c:pt>
                      <c:pt idx="2331">
                        <c:v>4.5747713431469617</c:v>
                      </c:pt>
                      <c:pt idx="2332">
                        <c:v>4.5747713431469617</c:v>
                      </c:pt>
                      <c:pt idx="2333">
                        <c:v>4.5747713431469617</c:v>
                      </c:pt>
                      <c:pt idx="2334">
                        <c:v>4.5747713431469617</c:v>
                      </c:pt>
                      <c:pt idx="2335">
                        <c:v>4.5747713431469617</c:v>
                      </c:pt>
                      <c:pt idx="2336">
                        <c:v>4.5747713431469617</c:v>
                      </c:pt>
                      <c:pt idx="2337">
                        <c:v>4.5747713431469617</c:v>
                      </c:pt>
                      <c:pt idx="2338">
                        <c:v>4.5747713431469617</c:v>
                      </c:pt>
                      <c:pt idx="2339">
                        <c:v>4.5747713431469617</c:v>
                      </c:pt>
                      <c:pt idx="2340">
                        <c:v>4.5747713431469617</c:v>
                      </c:pt>
                      <c:pt idx="2341">
                        <c:v>4.5747713431469617</c:v>
                      </c:pt>
                      <c:pt idx="2342">
                        <c:v>4.5747713431469617</c:v>
                      </c:pt>
                      <c:pt idx="2343">
                        <c:v>4.5747713431469617</c:v>
                      </c:pt>
                      <c:pt idx="2344">
                        <c:v>4.5747713431469617</c:v>
                      </c:pt>
                      <c:pt idx="2345">
                        <c:v>4.5747713431469617</c:v>
                      </c:pt>
                      <c:pt idx="2346">
                        <c:v>4.5747713431469617</c:v>
                      </c:pt>
                      <c:pt idx="2347">
                        <c:v>4.5747713431469617</c:v>
                      </c:pt>
                      <c:pt idx="2348">
                        <c:v>4.5747713431469617</c:v>
                      </c:pt>
                      <c:pt idx="2349">
                        <c:v>4.5747713431469617</c:v>
                      </c:pt>
                      <c:pt idx="2350">
                        <c:v>4.5747713431469617</c:v>
                      </c:pt>
                      <c:pt idx="2351">
                        <c:v>4.5747713431469617</c:v>
                      </c:pt>
                      <c:pt idx="2352">
                        <c:v>4.5747713431469617</c:v>
                      </c:pt>
                      <c:pt idx="2353">
                        <c:v>4.5747713431469617</c:v>
                      </c:pt>
                      <c:pt idx="2354">
                        <c:v>4.5747713431469617</c:v>
                      </c:pt>
                      <c:pt idx="2355">
                        <c:v>4.5747713431469617</c:v>
                      </c:pt>
                      <c:pt idx="2356">
                        <c:v>4.5747713431469617</c:v>
                      </c:pt>
                      <c:pt idx="2357">
                        <c:v>4.5747713431469617</c:v>
                      </c:pt>
                      <c:pt idx="2358">
                        <c:v>4.5747713431469617</c:v>
                      </c:pt>
                      <c:pt idx="2359">
                        <c:v>4.5747713431469617</c:v>
                      </c:pt>
                      <c:pt idx="2360">
                        <c:v>4.5747713431469617</c:v>
                      </c:pt>
                      <c:pt idx="2361">
                        <c:v>4.5747713431469617</c:v>
                      </c:pt>
                      <c:pt idx="2362">
                        <c:v>4.5747713431469617</c:v>
                      </c:pt>
                      <c:pt idx="2363">
                        <c:v>4.5747713431469617</c:v>
                      </c:pt>
                      <c:pt idx="2364">
                        <c:v>4.5747713431469617</c:v>
                      </c:pt>
                      <c:pt idx="2365">
                        <c:v>4.5747713431469617</c:v>
                      </c:pt>
                      <c:pt idx="2366">
                        <c:v>4.5747713431469617</c:v>
                      </c:pt>
                      <c:pt idx="2367">
                        <c:v>4.5747713431469617</c:v>
                      </c:pt>
                      <c:pt idx="2368">
                        <c:v>4.5747713431469617</c:v>
                      </c:pt>
                      <c:pt idx="2369">
                        <c:v>4.5747713431469617</c:v>
                      </c:pt>
                      <c:pt idx="2370">
                        <c:v>4.5747713431469617</c:v>
                      </c:pt>
                      <c:pt idx="2371">
                        <c:v>4.5747713431469617</c:v>
                      </c:pt>
                      <c:pt idx="2372">
                        <c:v>4.5747713431469617</c:v>
                      </c:pt>
                      <c:pt idx="2373">
                        <c:v>4.5747713431469617</c:v>
                      </c:pt>
                      <c:pt idx="2374">
                        <c:v>4.5747713431469617</c:v>
                      </c:pt>
                      <c:pt idx="2375">
                        <c:v>4.5747713431469617</c:v>
                      </c:pt>
                      <c:pt idx="2376">
                        <c:v>4.5747713431469617</c:v>
                      </c:pt>
                      <c:pt idx="2377">
                        <c:v>4.5747713431469617</c:v>
                      </c:pt>
                      <c:pt idx="2378">
                        <c:v>4.5747713431469617</c:v>
                      </c:pt>
                      <c:pt idx="2379">
                        <c:v>4.5747713431469617</c:v>
                      </c:pt>
                      <c:pt idx="2380">
                        <c:v>4.5747713431469617</c:v>
                      </c:pt>
                      <c:pt idx="2381">
                        <c:v>4.5747713431469617</c:v>
                      </c:pt>
                      <c:pt idx="2382">
                        <c:v>4.5747713431469617</c:v>
                      </c:pt>
                      <c:pt idx="2383">
                        <c:v>4.5747713431469617</c:v>
                      </c:pt>
                      <c:pt idx="2384">
                        <c:v>4.5747713431469617</c:v>
                      </c:pt>
                      <c:pt idx="2385">
                        <c:v>4.5747713431469617</c:v>
                      </c:pt>
                      <c:pt idx="2386">
                        <c:v>4.5747713431469617</c:v>
                      </c:pt>
                      <c:pt idx="2387">
                        <c:v>4.5747713431469617</c:v>
                      </c:pt>
                      <c:pt idx="2388">
                        <c:v>4.5747713431469617</c:v>
                      </c:pt>
                      <c:pt idx="2389">
                        <c:v>4.5747713431469617</c:v>
                      </c:pt>
                      <c:pt idx="2390">
                        <c:v>4.5747713431469617</c:v>
                      </c:pt>
                      <c:pt idx="2391">
                        <c:v>4.5747713431469617</c:v>
                      </c:pt>
                      <c:pt idx="2392">
                        <c:v>4.5747713431469617</c:v>
                      </c:pt>
                      <c:pt idx="2393">
                        <c:v>4.5747713431469617</c:v>
                      </c:pt>
                      <c:pt idx="2394">
                        <c:v>4.5747713431469617</c:v>
                      </c:pt>
                      <c:pt idx="2395">
                        <c:v>4.5747713431469617</c:v>
                      </c:pt>
                      <c:pt idx="2396">
                        <c:v>4.5747713431469617</c:v>
                      </c:pt>
                      <c:pt idx="2397">
                        <c:v>4.5747713431469617</c:v>
                      </c:pt>
                      <c:pt idx="2398">
                        <c:v>4.5747713431469617</c:v>
                      </c:pt>
                      <c:pt idx="2399">
                        <c:v>4.5747713431469617</c:v>
                      </c:pt>
                      <c:pt idx="2400">
                        <c:v>4.5747713431469617</c:v>
                      </c:pt>
                      <c:pt idx="2401">
                        <c:v>4.5747713431469617</c:v>
                      </c:pt>
                      <c:pt idx="2402">
                        <c:v>4.5747713431469617</c:v>
                      </c:pt>
                      <c:pt idx="2403">
                        <c:v>4.5747713431469617</c:v>
                      </c:pt>
                      <c:pt idx="2404">
                        <c:v>4.5747713431469617</c:v>
                      </c:pt>
                      <c:pt idx="2405">
                        <c:v>4.5747713431469617</c:v>
                      </c:pt>
                      <c:pt idx="2406">
                        <c:v>4.5747713431469617</c:v>
                      </c:pt>
                      <c:pt idx="2407">
                        <c:v>4.5747713431469617</c:v>
                      </c:pt>
                      <c:pt idx="2408">
                        <c:v>4.5747713431469617</c:v>
                      </c:pt>
                      <c:pt idx="2409">
                        <c:v>4.5747713431469617</c:v>
                      </c:pt>
                      <c:pt idx="2410">
                        <c:v>4.5747713431469617</c:v>
                      </c:pt>
                      <c:pt idx="2411">
                        <c:v>4.5747713431469617</c:v>
                      </c:pt>
                      <c:pt idx="2412">
                        <c:v>4.5747713431469617</c:v>
                      </c:pt>
                      <c:pt idx="2413">
                        <c:v>4.5747713431469617</c:v>
                      </c:pt>
                      <c:pt idx="2414">
                        <c:v>4.5747713431469617</c:v>
                      </c:pt>
                      <c:pt idx="2415">
                        <c:v>4.5747713431469617</c:v>
                      </c:pt>
                      <c:pt idx="2416">
                        <c:v>4.5747713431469617</c:v>
                      </c:pt>
                      <c:pt idx="2417">
                        <c:v>4.5747713431469617</c:v>
                      </c:pt>
                      <c:pt idx="2418">
                        <c:v>4.5747713431469617</c:v>
                      </c:pt>
                      <c:pt idx="2419">
                        <c:v>4.5747713431469617</c:v>
                      </c:pt>
                      <c:pt idx="2420">
                        <c:v>4.5747713431469617</c:v>
                      </c:pt>
                      <c:pt idx="2421">
                        <c:v>4.5747713431469617</c:v>
                      </c:pt>
                      <c:pt idx="2422">
                        <c:v>4.5747713431469617</c:v>
                      </c:pt>
                      <c:pt idx="2423">
                        <c:v>4.5747713431469617</c:v>
                      </c:pt>
                      <c:pt idx="2424">
                        <c:v>4.5747713431469617</c:v>
                      </c:pt>
                      <c:pt idx="2425">
                        <c:v>4.5747713431469617</c:v>
                      </c:pt>
                      <c:pt idx="2426">
                        <c:v>4.5747713431469617</c:v>
                      </c:pt>
                      <c:pt idx="2427">
                        <c:v>4.5747713431469617</c:v>
                      </c:pt>
                      <c:pt idx="2428">
                        <c:v>4.5747713431469617</c:v>
                      </c:pt>
                      <c:pt idx="2429">
                        <c:v>4.5747713431469617</c:v>
                      </c:pt>
                      <c:pt idx="2430">
                        <c:v>4.5747713431469617</c:v>
                      </c:pt>
                      <c:pt idx="2431">
                        <c:v>4.5747713431469617</c:v>
                      </c:pt>
                      <c:pt idx="2432">
                        <c:v>4.5747713431469617</c:v>
                      </c:pt>
                      <c:pt idx="2433">
                        <c:v>4.5747713431469617</c:v>
                      </c:pt>
                      <c:pt idx="2434">
                        <c:v>4.5747713431469617</c:v>
                      </c:pt>
                      <c:pt idx="2435">
                        <c:v>4.5747713431469617</c:v>
                      </c:pt>
                      <c:pt idx="2436">
                        <c:v>4.5747713431469617</c:v>
                      </c:pt>
                      <c:pt idx="2437">
                        <c:v>4.5747713431469617</c:v>
                      </c:pt>
                      <c:pt idx="2438">
                        <c:v>4.5747713431469617</c:v>
                      </c:pt>
                      <c:pt idx="2439">
                        <c:v>4.5747713431469617</c:v>
                      </c:pt>
                      <c:pt idx="2440">
                        <c:v>4.5747713431469617</c:v>
                      </c:pt>
                      <c:pt idx="2441">
                        <c:v>4.5747713431469617</c:v>
                      </c:pt>
                      <c:pt idx="2442">
                        <c:v>4.5747713431469617</c:v>
                      </c:pt>
                      <c:pt idx="2443">
                        <c:v>4.5747713431469617</c:v>
                      </c:pt>
                      <c:pt idx="2444">
                        <c:v>4.5747713431469617</c:v>
                      </c:pt>
                      <c:pt idx="2445">
                        <c:v>4.5747713431469617</c:v>
                      </c:pt>
                      <c:pt idx="2446">
                        <c:v>4.5747713431469617</c:v>
                      </c:pt>
                      <c:pt idx="2447">
                        <c:v>4.5747713431469617</c:v>
                      </c:pt>
                      <c:pt idx="2448">
                        <c:v>4.5747713431469617</c:v>
                      </c:pt>
                      <c:pt idx="2449">
                        <c:v>4.5747713431469617</c:v>
                      </c:pt>
                      <c:pt idx="2450">
                        <c:v>4.5747713431469617</c:v>
                      </c:pt>
                      <c:pt idx="2451">
                        <c:v>4.5747713431469617</c:v>
                      </c:pt>
                      <c:pt idx="2452">
                        <c:v>4.5747713431469617</c:v>
                      </c:pt>
                      <c:pt idx="2453">
                        <c:v>4.5747713431469617</c:v>
                      </c:pt>
                      <c:pt idx="2454">
                        <c:v>4.5747713431469617</c:v>
                      </c:pt>
                      <c:pt idx="2455">
                        <c:v>4.5747713431469617</c:v>
                      </c:pt>
                      <c:pt idx="2456">
                        <c:v>4.5747713431469617</c:v>
                      </c:pt>
                      <c:pt idx="2457">
                        <c:v>4.5747713431469617</c:v>
                      </c:pt>
                      <c:pt idx="2458">
                        <c:v>4.5747713431469617</c:v>
                      </c:pt>
                      <c:pt idx="2459">
                        <c:v>4.5747713431469617</c:v>
                      </c:pt>
                      <c:pt idx="2460">
                        <c:v>4.5747713431469617</c:v>
                      </c:pt>
                      <c:pt idx="2461">
                        <c:v>4.5747713431469617</c:v>
                      </c:pt>
                      <c:pt idx="2462">
                        <c:v>4.5747713431469617</c:v>
                      </c:pt>
                      <c:pt idx="2463">
                        <c:v>4.5747713431469617</c:v>
                      </c:pt>
                      <c:pt idx="2464">
                        <c:v>4.5747713431469617</c:v>
                      </c:pt>
                      <c:pt idx="2465">
                        <c:v>4.5747713431469617</c:v>
                      </c:pt>
                      <c:pt idx="2466">
                        <c:v>4.5747713431469617</c:v>
                      </c:pt>
                      <c:pt idx="2467">
                        <c:v>4.5747713431469617</c:v>
                      </c:pt>
                      <c:pt idx="2468">
                        <c:v>4.5747713431469617</c:v>
                      </c:pt>
                      <c:pt idx="2469">
                        <c:v>4.5747713431469617</c:v>
                      </c:pt>
                      <c:pt idx="2470">
                        <c:v>4.5747713431469617</c:v>
                      </c:pt>
                      <c:pt idx="2471">
                        <c:v>4.5747713431469617</c:v>
                      </c:pt>
                      <c:pt idx="2472">
                        <c:v>4.5747713431469617</c:v>
                      </c:pt>
                      <c:pt idx="2473">
                        <c:v>4.5747713431469617</c:v>
                      </c:pt>
                      <c:pt idx="2474">
                        <c:v>4.5747713431469617</c:v>
                      </c:pt>
                      <c:pt idx="2475">
                        <c:v>4.5747713431469617</c:v>
                      </c:pt>
                      <c:pt idx="2476">
                        <c:v>4.5747713431469617</c:v>
                      </c:pt>
                      <c:pt idx="2477">
                        <c:v>4.5747713431469617</c:v>
                      </c:pt>
                      <c:pt idx="2478">
                        <c:v>4.5747713431469617</c:v>
                      </c:pt>
                      <c:pt idx="2479">
                        <c:v>4.5747713431469617</c:v>
                      </c:pt>
                      <c:pt idx="2480">
                        <c:v>4.5747713431469617</c:v>
                      </c:pt>
                      <c:pt idx="2481">
                        <c:v>4.5747713431469617</c:v>
                      </c:pt>
                      <c:pt idx="2482">
                        <c:v>4.5747713431469617</c:v>
                      </c:pt>
                      <c:pt idx="2483">
                        <c:v>4.5747713431469617</c:v>
                      </c:pt>
                      <c:pt idx="2484">
                        <c:v>4.5747713431469617</c:v>
                      </c:pt>
                      <c:pt idx="2485">
                        <c:v>4.5747713431469617</c:v>
                      </c:pt>
                      <c:pt idx="2486">
                        <c:v>4.5747713431469617</c:v>
                      </c:pt>
                      <c:pt idx="2487">
                        <c:v>4.5747713431469617</c:v>
                      </c:pt>
                      <c:pt idx="2488">
                        <c:v>4.5747713431469617</c:v>
                      </c:pt>
                      <c:pt idx="2489">
                        <c:v>4.5747713431469617</c:v>
                      </c:pt>
                      <c:pt idx="2490">
                        <c:v>4.5747713431469617</c:v>
                      </c:pt>
                      <c:pt idx="2491">
                        <c:v>4.5747713431469617</c:v>
                      </c:pt>
                      <c:pt idx="2492">
                        <c:v>4.5747713431469617</c:v>
                      </c:pt>
                      <c:pt idx="2493">
                        <c:v>4.5747713431469617</c:v>
                      </c:pt>
                      <c:pt idx="2494">
                        <c:v>4.5747713431469617</c:v>
                      </c:pt>
                      <c:pt idx="2495">
                        <c:v>4.5747713431469617</c:v>
                      </c:pt>
                      <c:pt idx="2496">
                        <c:v>4.5747713431469617</c:v>
                      </c:pt>
                      <c:pt idx="2497">
                        <c:v>4.5747713431469617</c:v>
                      </c:pt>
                      <c:pt idx="2498">
                        <c:v>4.5747713431469617</c:v>
                      </c:pt>
                      <c:pt idx="2499">
                        <c:v>4.5747713431469617</c:v>
                      </c:pt>
                      <c:pt idx="2500">
                        <c:v>4.5747713431469617</c:v>
                      </c:pt>
                      <c:pt idx="2501">
                        <c:v>4.5747713431469617</c:v>
                      </c:pt>
                      <c:pt idx="2502">
                        <c:v>4.5747713431469617</c:v>
                      </c:pt>
                      <c:pt idx="2503">
                        <c:v>4.5747713431469617</c:v>
                      </c:pt>
                      <c:pt idx="2504">
                        <c:v>4.5747713431469617</c:v>
                      </c:pt>
                      <c:pt idx="2505">
                        <c:v>4.5747713431469617</c:v>
                      </c:pt>
                      <c:pt idx="2506">
                        <c:v>4.5747713431469617</c:v>
                      </c:pt>
                      <c:pt idx="2507">
                        <c:v>4.5747713431469617</c:v>
                      </c:pt>
                      <c:pt idx="2508">
                        <c:v>4.5747713431469617</c:v>
                      </c:pt>
                      <c:pt idx="2509">
                        <c:v>4.5747713431469617</c:v>
                      </c:pt>
                      <c:pt idx="2510">
                        <c:v>4.5747713431469617</c:v>
                      </c:pt>
                      <c:pt idx="2511">
                        <c:v>4.5747713431469617</c:v>
                      </c:pt>
                      <c:pt idx="2512">
                        <c:v>4.5747713431469617</c:v>
                      </c:pt>
                      <c:pt idx="2513">
                        <c:v>4.5747713431469617</c:v>
                      </c:pt>
                      <c:pt idx="2514">
                        <c:v>4.5747713431469617</c:v>
                      </c:pt>
                      <c:pt idx="2515">
                        <c:v>4.5747713431469617</c:v>
                      </c:pt>
                      <c:pt idx="2516">
                        <c:v>4.5747713431469617</c:v>
                      </c:pt>
                      <c:pt idx="2517">
                        <c:v>4.5747713431469617</c:v>
                      </c:pt>
                      <c:pt idx="2518">
                        <c:v>4.5747713431469617</c:v>
                      </c:pt>
                      <c:pt idx="2519">
                        <c:v>4.5747713431469617</c:v>
                      </c:pt>
                      <c:pt idx="2520">
                        <c:v>4.5747713431469617</c:v>
                      </c:pt>
                      <c:pt idx="2521">
                        <c:v>4.5747713431469617</c:v>
                      </c:pt>
                      <c:pt idx="2522">
                        <c:v>4.5747713431469617</c:v>
                      </c:pt>
                      <c:pt idx="2523">
                        <c:v>4.5747713431469617</c:v>
                      </c:pt>
                      <c:pt idx="2524">
                        <c:v>4.5747713431469617</c:v>
                      </c:pt>
                      <c:pt idx="2525">
                        <c:v>4.5747713431469617</c:v>
                      </c:pt>
                      <c:pt idx="2526">
                        <c:v>4.5747713431469617</c:v>
                      </c:pt>
                      <c:pt idx="2527">
                        <c:v>4.5747713431469617</c:v>
                      </c:pt>
                      <c:pt idx="2528">
                        <c:v>4.5747713431469617</c:v>
                      </c:pt>
                      <c:pt idx="2529">
                        <c:v>4.5747713431469617</c:v>
                      </c:pt>
                      <c:pt idx="2530">
                        <c:v>4.5747713431469617</c:v>
                      </c:pt>
                      <c:pt idx="2531">
                        <c:v>4.5747713431469617</c:v>
                      </c:pt>
                      <c:pt idx="2532">
                        <c:v>4.5747713431469617</c:v>
                      </c:pt>
                      <c:pt idx="2533">
                        <c:v>4.5747713431469617</c:v>
                      </c:pt>
                      <c:pt idx="2534">
                        <c:v>4.5747713431469617</c:v>
                      </c:pt>
                      <c:pt idx="2535">
                        <c:v>4.5747713431469617</c:v>
                      </c:pt>
                      <c:pt idx="2536">
                        <c:v>4.5747713431469617</c:v>
                      </c:pt>
                      <c:pt idx="2537">
                        <c:v>4.5747713431469617</c:v>
                      </c:pt>
                      <c:pt idx="2538">
                        <c:v>4.5747713431469617</c:v>
                      </c:pt>
                      <c:pt idx="2539">
                        <c:v>4.5747713431469617</c:v>
                      </c:pt>
                      <c:pt idx="2540">
                        <c:v>4.5747713431469617</c:v>
                      </c:pt>
                      <c:pt idx="2541">
                        <c:v>4.5747713431469617</c:v>
                      </c:pt>
                      <c:pt idx="2542">
                        <c:v>4.5747713431469617</c:v>
                      </c:pt>
                      <c:pt idx="2543">
                        <c:v>4.5747713431469617</c:v>
                      </c:pt>
                      <c:pt idx="2544">
                        <c:v>4.5747713431469617</c:v>
                      </c:pt>
                      <c:pt idx="2545">
                        <c:v>4.5747713431469617</c:v>
                      </c:pt>
                      <c:pt idx="2546">
                        <c:v>4.5747713431469617</c:v>
                      </c:pt>
                      <c:pt idx="2547">
                        <c:v>4.5747713431469617</c:v>
                      </c:pt>
                      <c:pt idx="2548">
                        <c:v>4.5747713431469617</c:v>
                      </c:pt>
                      <c:pt idx="2549">
                        <c:v>4.5747713431469617</c:v>
                      </c:pt>
                      <c:pt idx="2550">
                        <c:v>4.5747713431469617</c:v>
                      </c:pt>
                      <c:pt idx="2551">
                        <c:v>4.5747713431469617</c:v>
                      </c:pt>
                      <c:pt idx="2552">
                        <c:v>4.5747713431469617</c:v>
                      </c:pt>
                      <c:pt idx="2553">
                        <c:v>4.5747713431469617</c:v>
                      </c:pt>
                      <c:pt idx="2554">
                        <c:v>4.5747713431469617</c:v>
                      </c:pt>
                      <c:pt idx="2555">
                        <c:v>4.5747713431469617</c:v>
                      </c:pt>
                      <c:pt idx="2556">
                        <c:v>4.5747713431469617</c:v>
                      </c:pt>
                      <c:pt idx="2557">
                        <c:v>4.5747713431469617</c:v>
                      </c:pt>
                      <c:pt idx="2558">
                        <c:v>4.5747713431469617</c:v>
                      </c:pt>
                      <c:pt idx="2559">
                        <c:v>4.5747713431469617</c:v>
                      </c:pt>
                      <c:pt idx="2560">
                        <c:v>4.5747713431469617</c:v>
                      </c:pt>
                      <c:pt idx="2561">
                        <c:v>4.5747713431469617</c:v>
                      </c:pt>
                      <c:pt idx="2562">
                        <c:v>4.5747713431469617</c:v>
                      </c:pt>
                      <c:pt idx="2563">
                        <c:v>4.5747713431469617</c:v>
                      </c:pt>
                      <c:pt idx="2564">
                        <c:v>4.5747713431469617</c:v>
                      </c:pt>
                      <c:pt idx="2565">
                        <c:v>4.5747713431469617</c:v>
                      </c:pt>
                      <c:pt idx="2566">
                        <c:v>4.5747713431469617</c:v>
                      </c:pt>
                      <c:pt idx="2567">
                        <c:v>4.5747713431469617</c:v>
                      </c:pt>
                      <c:pt idx="2568">
                        <c:v>4.5747713431469617</c:v>
                      </c:pt>
                      <c:pt idx="2569">
                        <c:v>4.5747713431469617</c:v>
                      </c:pt>
                      <c:pt idx="2570">
                        <c:v>4.5747713431469617</c:v>
                      </c:pt>
                      <c:pt idx="2571">
                        <c:v>4.5747713431469617</c:v>
                      </c:pt>
                      <c:pt idx="2572">
                        <c:v>4.5747713431469617</c:v>
                      </c:pt>
                      <c:pt idx="2573">
                        <c:v>4.5747713431469617</c:v>
                      </c:pt>
                      <c:pt idx="2574">
                        <c:v>4.5747713431469617</c:v>
                      </c:pt>
                      <c:pt idx="2575">
                        <c:v>4.5747713431469617</c:v>
                      </c:pt>
                      <c:pt idx="2576">
                        <c:v>4.5747713431469617</c:v>
                      </c:pt>
                      <c:pt idx="2577">
                        <c:v>4.5747713431469617</c:v>
                      </c:pt>
                      <c:pt idx="2578">
                        <c:v>4.5747713431469617</c:v>
                      </c:pt>
                      <c:pt idx="2579">
                        <c:v>4.5747713431469617</c:v>
                      </c:pt>
                      <c:pt idx="2580">
                        <c:v>4.5747713431469617</c:v>
                      </c:pt>
                      <c:pt idx="2581">
                        <c:v>4.5747713431469617</c:v>
                      </c:pt>
                      <c:pt idx="2582">
                        <c:v>4.5747713431469617</c:v>
                      </c:pt>
                      <c:pt idx="2583">
                        <c:v>4.5747713431469617</c:v>
                      </c:pt>
                      <c:pt idx="2584">
                        <c:v>4.5747713431469617</c:v>
                      </c:pt>
                      <c:pt idx="2585">
                        <c:v>4.5747713431469617</c:v>
                      </c:pt>
                      <c:pt idx="2586">
                        <c:v>4.5747713431469617</c:v>
                      </c:pt>
                      <c:pt idx="2587">
                        <c:v>4.5747713431469617</c:v>
                      </c:pt>
                      <c:pt idx="2588">
                        <c:v>4.5747713431469617</c:v>
                      </c:pt>
                      <c:pt idx="2589">
                        <c:v>4.5747713431469617</c:v>
                      </c:pt>
                      <c:pt idx="2590">
                        <c:v>4.5747713431469617</c:v>
                      </c:pt>
                      <c:pt idx="2591">
                        <c:v>4.5747713431469617</c:v>
                      </c:pt>
                      <c:pt idx="2592">
                        <c:v>4.5747713431469617</c:v>
                      </c:pt>
                      <c:pt idx="2593">
                        <c:v>4.5747713431469617</c:v>
                      </c:pt>
                      <c:pt idx="2594">
                        <c:v>4.5747713431469617</c:v>
                      </c:pt>
                      <c:pt idx="2595">
                        <c:v>4.5747713431469617</c:v>
                      </c:pt>
                      <c:pt idx="2596">
                        <c:v>4.5747713431469617</c:v>
                      </c:pt>
                      <c:pt idx="2597">
                        <c:v>4.5747713431469617</c:v>
                      </c:pt>
                      <c:pt idx="2598">
                        <c:v>4.5747713431469617</c:v>
                      </c:pt>
                      <c:pt idx="2599">
                        <c:v>4.5747713431469617</c:v>
                      </c:pt>
                      <c:pt idx="2600">
                        <c:v>4.5747713431469617</c:v>
                      </c:pt>
                      <c:pt idx="2601">
                        <c:v>4.5747713431469617</c:v>
                      </c:pt>
                      <c:pt idx="2602">
                        <c:v>4.5747713431469617</c:v>
                      </c:pt>
                      <c:pt idx="2603">
                        <c:v>4.5747713431469617</c:v>
                      </c:pt>
                      <c:pt idx="2604">
                        <c:v>4.5747713431469617</c:v>
                      </c:pt>
                      <c:pt idx="2605">
                        <c:v>4.5747713431469617</c:v>
                      </c:pt>
                      <c:pt idx="2606">
                        <c:v>4.5747713431469617</c:v>
                      </c:pt>
                      <c:pt idx="2607">
                        <c:v>4.5747713431469617</c:v>
                      </c:pt>
                      <c:pt idx="2608">
                        <c:v>4.5747713431469617</c:v>
                      </c:pt>
                      <c:pt idx="2609">
                        <c:v>4.5747713431469617</c:v>
                      </c:pt>
                      <c:pt idx="2610">
                        <c:v>4.5747713431469617</c:v>
                      </c:pt>
                      <c:pt idx="2611">
                        <c:v>4.5747713431469617</c:v>
                      </c:pt>
                      <c:pt idx="2612">
                        <c:v>4.5747713431469617</c:v>
                      </c:pt>
                      <c:pt idx="2613">
                        <c:v>4.5747713431469617</c:v>
                      </c:pt>
                      <c:pt idx="2614">
                        <c:v>4.5747713431469617</c:v>
                      </c:pt>
                      <c:pt idx="2615">
                        <c:v>4.5747713431469617</c:v>
                      </c:pt>
                      <c:pt idx="2616">
                        <c:v>4.5747713431469617</c:v>
                      </c:pt>
                      <c:pt idx="2617">
                        <c:v>4.5747713431469617</c:v>
                      </c:pt>
                      <c:pt idx="2618">
                        <c:v>4.5747713431469617</c:v>
                      </c:pt>
                      <c:pt idx="2619">
                        <c:v>4.5747713431469617</c:v>
                      </c:pt>
                      <c:pt idx="2620">
                        <c:v>4.5747713431469617</c:v>
                      </c:pt>
                      <c:pt idx="2621">
                        <c:v>4.5747713431469617</c:v>
                      </c:pt>
                      <c:pt idx="2622">
                        <c:v>4.5747713431469617</c:v>
                      </c:pt>
                      <c:pt idx="2623">
                        <c:v>4.5747713431469617</c:v>
                      </c:pt>
                      <c:pt idx="2624">
                        <c:v>4.5747713431469617</c:v>
                      </c:pt>
                      <c:pt idx="2625">
                        <c:v>4.5747713431469617</c:v>
                      </c:pt>
                      <c:pt idx="2626">
                        <c:v>4.5747713431469617</c:v>
                      </c:pt>
                      <c:pt idx="2627">
                        <c:v>4.5747713431469617</c:v>
                      </c:pt>
                      <c:pt idx="2628">
                        <c:v>4.5747713431469617</c:v>
                      </c:pt>
                      <c:pt idx="2629">
                        <c:v>4.5747713431469617</c:v>
                      </c:pt>
                      <c:pt idx="2630">
                        <c:v>4.5747713431469617</c:v>
                      </c:pt>
                      <c:pt idx="2631">
                        <c:v>4.5747713431469617</c:v>
                      </c:pt>
                      <c:pt idx="2632">
                        <c:v>4.5747713431469617</c:v>
                      </c:pt>
                      <c:pt idx="2633">
                        <c:v>4.5747713431469617</c:v>
                      </c:pt>
                      <c:pt idx="2634">
                        <c:v>4.5747713431469617</c:v>
                      </c:pt>
                      <c:pt idx="2635">
                        <c:v>4.5747713431469617</c:v>
                      </c:pt>
                      <c:pt idx="2636">
                        <c:v>4.5747713431469617</c:v>
                      </c:pt>
                      <c:pt idx="2637">
                        <c:v>4.5747713431469617</c:v>
                      </c:pt>
                      <c:pt idx="2638">
                        <c:v>4.5747713431469617</c:v>
                      </c:pt>
                      <c:pt idx="2639">
                        <c:v>4.5747713431469617</c:v>
                      </c:pt>
                      <c:pt idx="2640">
                        <c:v>4.5747713431469617</c:v>
                      </c:pt>
                      <c:pt idx="2641">
                        <c:v>4.5747713431469617</c:v>
                      </c:pt>
                      <c:pt idx="2642">
                        <c:v>4.5747713431469617</c:v>
                      </c:pt>
                      <c:pt idx="2643">
                        <c:v>4.5747713431469617</c:v>
                      </c:pt>
                      <c:pt idx="2644">
                        <c:v>4.5747713431469617</c:v>
                      </c:pt>
                      <c:pt idx="2645">
                        <c:v>4.5747713431469617</c:v>
                      </c:pt>
                      <c:pt idx="2646">
                        <c:v>4.5747713431469617</c:v>
                      </c:pt>
                      <c:pt idx="2647">
                        <c:v>4.5747713431469617</c:v>
                      </c:pt>
                      <c:pt idx="2648">
                        <c:v>4.5747713431469617</c:v>
                      </c:pt>
                      <c:pt idx="2649">
                        <c:v>4.5747713431469617</c:v>
                      </c:pt>
                      <c:pt idx="2650">
                        <c:v>4.5747713431469617</c:v>
                      </c:pt>
                      <c:pt idx="2651">
                        <c:v>4.5747713431469617</c:v>
                      </c:pt>
                      <c:pt idx="2652">
                        <c:v>4.5747713431469617</c:v>
                      </c:pt>
                      <c:pt idx="2653">
                        <c:v>4.5747713431469617</c:v>
                      </c:pt>
                      <c:pt idx="2654">
                        <c:v>4.5747713431469617</c:v>
                      </c:pt>
                      <c:pt idx="2655">
                        <c:v>4.5747713431469617</c:v>
                      </c:pt>
                      <c:pt idx="2656">
                        <c:v>4.5747713431469617</c:v>
                      </c:pt>
                      <c:pt idx="2657">
                        <c:v>4.5747713431469617</c:v>
                      </c:pt>
                      <c:pt idx="2658">
                        <c:v>4.5747713431469617</c:v>
                      </c:pt>
                      <c:pt idx="2659">
                        <c:v>4.5747713431469617</c:v>
                      </c:pt>
                      <c:pt idx="2660">
                        <c:v>4.5747713431469617</c:v>
                      </c:pt>
                      <c:pt idx="2661">
                        <c:v>4.5747713431469617</c:v>
                      </c:pt>
                      <c:pt idx="2662">
                        <c:v>4.5747713431469617</c:v>
                      </c:pt>
                      <c:pt idx="2663">
                        <c:v>4.5747713431469617</c:v>
                      </c:pt>
                      <c:pt idx="2664">
                        <c:v>4.5747713431469617</c:v>
                      </c:pt>
                      <c:pt idx="2665">
                        <c:v>4.5747713431469617</c:v>
                      </c:pt>
                      <c:pt idx="2666">
                        <c:v>4.5747713431469617</c:v>
                      </c:pt>
                      <c:pt idx="2667">
                        <c:v>4.5747713431469617</c:v>
                      </c:pt>
                      <c:pt idx="2668">
                        <c:v>4.5747713431469617</c:v>
                      </c:pt>
                      <c:pt idx="2669">
                        <c:v>4.5747713431469617</c:v>
                      </c:pt>
                      <c:pt idx="2670">
                        <c:v>4.5747713431469617</c:v>
                      </c:pt>
                      <c:pt idx="2671">
                        <c:v>4.5747713431469617</c:v>
                      </c:pt>
                      <c:pt idx="2672">
                        <c:v>4.5747713431469617</c:v>
                      </c:pt>
                      <c:pt idx="2673">
                        <c:v>4.5747713431469617</c:v>
                      </c:pt>
                      <c:pt idx="2674">
                        <c:v>4.5747713431469617</c:v>
                      </c:pt>
                      <c:pt idx="2675">
                        <c:v>4.5747713431469617</c:v>
                      </c:pt>
                      <c:pt idx="2676">
                        <c:v>4.5747713431469617</c:v>
                      </c:pt>
                      <c:pt idx="2677">
                        <c:v>4.5747713431469617</c:v>
                      </c:pt>
                      <c:pt idx="2678">
                        <c:v>4.5747713431469617</c:v>
                      </c:pt>
                      <c:pt idx="2679">
                        <c:v>4.5747713431469617</c:v>
                      </c:pt>
                      <c:pt idx="2680">
                        <c:v>4.5747713431469617</c:v>
                      </c:pt>
                      <c:pt idx="2681">
                        <c:v>4.5747713431469617</c:v>
                      </c:pt>
                      <c:pt idx="2682">
                        <c:v>4.5747713431469617</c:v>
                      </c:pt>
                      <c:pt idx="2683">
                        <c:v>4.5747713431469617</c:v>
                      </c:pt>
                      <c:pt idx="2684">
                        <c:v>4.5747713431469617</c:v>
                      </c:pt>
                      <c:pt idx="2685">
                        <c:v>4.5747713431469617</c:v>
                      </c:pt>
                      <c:pt idx="2686">
                        <c:v>4.5747713431469617</c:v>
                      </c:pt>
                      <c:pt idx="2687">
                        <c:v>4.5747713431469617</c:v>
                      </c:pt>
                      <c:pt idx="2688">
                        <c:v>4.5747713431469617</c:v>
                      </c:pt>
                      <c:pt idx="2689">
                        <c:v>4.5747713431469617</c:v>
                      </c:pt>
                      <c:pt idx="2690">
                        <c:v>4.5747713431469617</c:v>
                      </c:pt>
                      <c:pt idx="2691">
                        <c:v>4.5747713431469617</c:v>
                      </c:pt>
                      <c:pt idx="2692">
                        <c:v>4.5747713431469617</c:v>
                      </c:pt>
                      <c:pt idx="2693">
                        <c:v>4.5747713431469617</c:v>
                      </c:pt>
                      <c:pt idx="2694">
                        <c:v>4.5747713431469617</c:v>
                      </c:pt>
                      <c:pt idx="2695">
                        <c:v>4.5747713431469617</c:v>
                      </c:pt>
                      <c:pt idx="2696">
                        <c:v>4.5747713431469617</c:v>
                      </c:pt>
                      <c:pt idx="2697">
                        <c:v>4.5747713431469617</c:v>
                      </c:pt>
                      <c:pt idx="2698">
                        <c:v>4.5747713431469617</c:v>
                      </c:pt>
                      <c:pt idx="2699">
                        <c:v>4.5747713431469617</c:v>
                      </c:pt>
                      <c:pt idx="2700">
                        <c:v>4.5747713431469617</c:v>
                      </c:pt>
                      <c:pt idx="2701">
                        <c:v>4.5747713431469617</c:v>
                      </c:pt>
                      <c:pt idx="2702">
                        <c:v>4.5747713431469617</c:v>
                      </c:pt>
                      <c:pt idx="2703">
                        <c:v>4.5747713431469617</c:v>
                      </c:pt>
                      <c:pt idx="2704">
                        <c:v>4.5747713431469617</c:v>
                      </c:pt>
                      <c:pt idx="2705">
                        <c:v>4.5747713431469617</c:v>
                      </c:pt>
                      <c:pt idx="2706">
                        <c:v>4.5747713431469617</c:v>
                      </c:pt>
                      <c:pt idx="2707">
                        <c:v>4.5747713431469617</c:v>
                      </c:pt>
                      <c:pt idx="2708">
                        <c:v>4.5747713431469617</c:v>
                      </c:pt>
                      <c:pt idx="2709">
                        <c:v>4.5747713431469617</c:v>
                      </c:pt>
                      <c:pt idx="2710">
                        <c:v>4.5747713431469617</c:v>
                      </c:pt>
                      <c:pt idx="2711">
                        <c:v>4.5747713431469617</c:v>
                      </c:pt>
                      <c:pt idx="2712">
                        <c:v>4.5747713431469617</c:v>
                      </c:pt>
                      <c:pt idx="2713">
                        <c:v>4.5747713431469617</c:v>
                      </c:pt>
                      <c:pt idx="2714">
                        <c:v>4.5747713431469617</c:v>
                      </c:pt>
                      <c:pt idx="2715">
                        <c:v>4.5747713431469617</c:v>
                      </c:pt>
                      <c:pt idx="2716">
                        <c:v>4.5747713431469617</c:v>
                      </c:pt>
                      <c:pt idx="2717">
                        <c:v>4.5747713431469617</c:v>
                      </c:pt>
                      <c:pt idx="2718">
                        <c:v>4.5747713431469617</c:v>
                      </c:pt>
                      <c:pt idx="2719">
                        <c:v>4.5747713431469617</c:v>
                      </c:pt>
                      <c:pt idx="2720">
                        <c:v>4.5747713431469617</c:v>
                      </c:pt>
                      <c:pt idx="2721">
                        <c:v>4.5747713431469617</c:v>
                      </c:pt>
                      <c:pt idx="2722">
                        <c:v>4.5747713431469617</c:v>
                      </c:pt>
                      <c:pt idx="2723">
                        <c:v>4.5747713431469617</c:v>
                      </c:pt>
                      <c:pt idx="2724">
                        <c:v>4.5747713431469617</c:v>
                      </c:pt>
                      <c:pt idx="2725">
                        <c:v>4.5747713431469617</c:v>
                      </c:pt>
                      <c:pt idx="2726">
                        <c:v>4.5747713431469617</c:v>
                      </c:pt>
                      <c:pt idx="2727">
                        <c:v>4.5747713431469617</c:v>
                      </c:pt>
                      <c:pt idx="2728">
                        <c:v>4.5747713431469617</c:v>
                      </c:pt>
                      <c:pt idx="2729">
                        <c:v>4.5747713431469617</c:v>
                      </c:pt>
                      <c:pt idx="2730">
                        <c:v>4.5747713431469617</c:v>
                      </c:pt>
                      <c:pt idx="2731">
                        <c:v>4.5747713431469617</c:v>
                      </c:pt>
                      <c:pt idx="2732">
                        <c:v>4.5747713431469617</c:v>
                      </c:pt>
                      <c:pt idx="2733">
                        <c:v>4.5747713431469617</c:v>
                      </c:pt>
                      <c:pt idx="2734">
                        <c:v>4.5747713431469617</c:v>
                      </c:pt>
                      <c:pt idx="2735">
                        <c:v>4.5747713431469617</c:v>
                      </c:pt>
                      <c:pt idx="2736">
                        <c:v>4.5747713431469617</c:v>
                      </c:pt>
                      <c:pt idx="2737">
                        <c:v>4.5747713431469617</c:v>
                      </c:pt>
                      <c:pt idx="2738">
                        <c:v>4.5747713431469617</c:v>
                      </c:pt>
                      <c:pt idx="2739">
                        <c:v>4.5747713431469617</c:v>
                      </c:pt>
                      <c:pt idx="2740">
                        <c:v>4.5747713431469617</c:v>
                      </c:pt>
                      <c:pt idx="2741">
                        <c:v>4.5747713431469617</c:v>
                      </c:pt>
                      <c:pt idx="2742">
                        <c:v>4.5747713431469617</c:v>
                      </c:pt>
                      <c:pt idx="2743">
                        <c:v>4.5747713431469617</c:v>
                      </c:pt>
                      <c:pt idx="2744">
                        <c:v>4.5747713431469617</c:v>
                      </c:pt>
                      <c:pt idx="2745">
                        <c:v>4.5747713431469617</c:v>
                      </c:pt>
                      <c:pt idx="2746">
                        <c:v>4.5747713431469617</c:v>
                      </c:pt>
                      <c:pt idx="2747">
                        <c:v>4.5747713431469617</c:v>
                      </c:pt>
                      <c:pt idx="2748">
                        <c:v>4.5747713431469617</c:v>
                      </c:pt>
                      <c:pt idx="2749">
                        <c:v>4.5747713431469617</c:v>
                      </c:pt>
                      <c:pt idx="2750">
                        <c:v>4.5747713431469617</c:v>
                      </c:pt>
                      <c:pt idx="2751">
                        <c:v>4.5747713431469617</c:v>
                      </c:pt>
                      <c:pt idx="2752">
                        <c:v>4.5747713431469617</c:v>
                      </c:pt>
                      <c:pt idx="2753">
                        <c:v>4.5747713431469617</c:v>
                      </c:pt>
                      <c:pt idx="2754">
                        <c:v>4.5747713431469617</c:v>
                      </c:pt>
                      <c:pt idx="2755">
                        <c:v>4.5747713431469617</c:v>
                      </c:pt>
                      <c:pt idx="2756">
                        <c:v>4.5747713431469617</c:v>
                      </c:pt>
                      <c:pt idx="2757">
                        <c:v>4.5747713431469617</c:v>
                      </c:pt>
                      <c:pt idx="2758">
                        <c:v>4.5747713431469617</c:v>
                      </c:pt>
                      <c:pt idx="2759">
                        <c:v>4.5747713431469617</c:v>
                      </c:pt>
                      <c:pt idx="2760">
                        <c:v>4.5747713431469617</c:v>
                      </c:pt>
                      <c:pt idx="2761">
                        <c:v>4.5747713431469617</c:v>
                      </c:pt>
                      <c:pt idx="2762">
                        <c:v>4.5747713431469617</c:v>
                      </c:pt>
                      <c:pt idx="2763">
                        <c:v>4.5747713431469617</c:v>
                      </c:pt>
                      <c:pt idx="2764">
                        <c:v>4.5747713431469617</c:v>
                      </c:pt>
                      <c:pt idx="2765">
                        <c:v>4.5747713431469617</c:v>
                      </c:pt>
                      <c:pt idx="2766">
                        <c:v>4.5747713431469617</c:v>
                      </c:pt>
                      <c:pt idx="2767">
                        <c:v>4.5747713431469617</c:v>
                      </c:pt>
                      <c:pt idx="2768">
                        <c:v>4.5747713431469617</c:v>
                      </c:pt>
                      <c:pt idx="2769">
                        <c:v>4.5747713431469617</c:v>
                      </c:pt>
                      <c:pt idx="2770">
                        <c:v>4.5747713431469617</c:v>
                      </c:pt>
                      <c:pt idx="2771">
                        <c:v>4.5747713431469617</c:v>
                      </c:pt>
                      <c:pt idx="2772">
                        <c:v>4.5747713431469617</c:v>
                      </c:pt>
                      <c:pt idx="2773">
                        <c:v>4.5747713431469617</c:v>
                      </c:pt>
                      <c:pt idx="2774">
                        <c:v>4.5747713431469617</c:v>
                      </c:pt>
                      <c:pt idx="2775">
                        <c:v>4.5747713431469617</c:v>
                      </c:pt>
                      <c:pt idx="2776">
                        <c:v>4.5747713431469617</c:v>
                      </c:pt>
                      <c:pt idx="2777">
                        <c:v>4.5747713431469617</c:v>
                      </c:pt>
                      <c:pt idx="2778">
                        <c:v>4.5747713431469617</c:v>
                      </c:pt>
                      <c:pt idx="2779">
                        <c:v>4.5747713431469617</c:v>
                      </c:pt>
                      <c:pt idx="2780">
                        <c:v>4.5747713431469617</c:v>
                      </c:pt>
                      <c:pt idx="2781">
                        <c:v>4.5747713431469617</c:v>
                      </c:pt>
                      <c:pt idx="2782">
                        <c:v>4.5747713431469617</c:v>
                      </c:pt>
                      <c:pt idx="2783">
                        <c:v>4.5747713431469617</c:v>
                      </c:pt>
                      <c:pt idx="2784">
                        <c:v>4.5747713431469617</c:v>
                      </c:pt>
                      <c:pt idx="2785">
                        <c:v>4.5747713431469617</c:v>
                      </c:pt>
                      <c:pt idx="2786">
                        <c:v>4.5747713431469617</c:v>
                      </c:pt>
                      <c:pt idx="2787">
                        <c:v>4.5747713431469617</c:v>
                      </c:pt>
                      <c:pt idx="2788">
                        <c:v>4.5747713431469617</c:v>
                      </c:pt>
                      <c:pt idx="2789">
                        <c:v>4.5747713431469617</c:v>
                      </c:pt>
                      <c:pt idx="2790">
                        <c:v>4.5747713431469617</c:v>
                      </c:pt>
                      <c:pt idx="2791">
                        <c:v>4.5747713431469617</c:v>
                      </c:pt>
                      <c:pt idx="2792">
                        <c:v>4.5747713431469617</c:v>
                      </c:pt>
                      <c:pt idx="2793">
                        <c:v>4.5747713431469617</c:v>
                      </c:pt>
                      <c:pt idx="2794">
                        <c:v>4.5747713431469617</c:v>
                      </c:pt>
                      <c:pt idx="2795">
                        <c:v>4.5747713431469617</c:v>
                      </c:pt>
                      <c:pt idx="2796">
                        <c:v>4.5747713431469617</c:v>
                      </c:pt>
                      <c:pt idx="2797">
                        <c:v>4.5747713431469617</c:v>
                      </c:pt>
                      <c:pt idx="2798">
                        <c:v>4.5747713431469617</c:v>
                      </c:pt>
                      <c:pt idx="2799">
                        <c:v>4.5747713431469617</c:v>
                      </c:pt>
                      <c:pt idx="2800">
                        <c:v>4.5747713431469617</c:v>
                      </c:pt>
                      <c:pt idx="2801">
                        <c:v>4.5747713431469617</c:v>
                      </c:pt>
                      <c:pt idx="2802">
                        <c:v>4.5747713431469617</c:v>
                      </c:pt>
                      <c:pt idx="2803">
                        <c:v>4.5747713431469617</c:v>
                      </c:pt>
                      <c:pt idx="2804">
                        <c:v>4.5747713431469617</c:v>
                      </c:pt>
                      <c:pt idx="2805">
                        <c:v>4.5747713431469617</c:v>
                      </c:pt>
                      <c:pt idx="2806">
                        <c:v>4.5747713431469617</c:v>
                      </c:pt>
                      <c:pt idx="2807">
                        <c:v>4.5747713431469617</c:v>
                      </c:pt>
                      <c:pt idx="2808">
                        <c:v>4.5747713431469617</c:v>
                      </c:pt>
                      <c:pt idx="2809">
                        <c:v>4.5747713431469617</c:v>
                      </c:pt>
                      <c:pt idx="2810">
                        <c:v>4.5747713431469617</c:v>
                      </c:pt>
                      <c:pt idx="2811">
                        <c:v>4.5747713431469617</c:v>
                      </c:pt>
                      <c:pt idx="2812">
                        <c:v>4.5747713431469617</c:v>
                      </c:pt>
                      <c:pt idx="2813">
                        <c:v>4.5747713431469617</c:v>
                      </c:pt>
                      <c:pt idx="2814">
                        <c:v>4.5747713431469617</c:v>
                      </c:pt>
                      <c:pt idx="2815">
                        <c:v>4.5747713431469617</c:v>
                      </c:pt>
                      <c:pt idx="2816">
                        <c:v>4.5747713431469617</c:v>
                      </c:pt>
                      <c:pt idx="2817">
                        <c:v>4.5747713431469617</c:v>
                      </c:pt>
                      <c:pt idx="2818">
                        <c:v>4.5747713431469617</c:v>
                      </c:pt>
                      <c:pt idx="2819">
                        <c:v>4.5747713431469617</c:v>
                      </c:pt>
                      <c:pt idx="2820">
                        <c:v>4.5747713431469617</c:v>
                      </c:pt>
                      <c:pt idx="2821">
                        <c:v>4.5747713431469617</c:v>
                      </c:pt>
                      <c:pt idx="2822">
                        <c:v>4.5747713431469617</c:v>
                      </c:pt>
                      <c:pt idx="2823">
                        <c:v>4.5747713431469617</c:v>
                      </c:pt>
                      <c:pt idx="2824">
                        <c:v>4.5747713431469617</c:v>
                      </c:pt>
                      <c:pt idx="2825">
                        <c:v>4.5747713431469617</c:v>
                      </c:pt>
                      <c:pt idx="2826">
                        <c:v>4.5747713431469617</c:v>
                      </c:pt>
                      <c:pt idx="2827">
                        <c:v>4.5747713431469617</c:v>
                      </c:pt>
                      <c:pt idx="2828">
                        <c:v>4.5747713431469617</c:v>
                      </c:pt>
                      <c:pt idx="2829">
                        <c:v>4.5747713431469617</c:v>
                      </c:pt>
                      <c:pt idx="2830">
                        <c:v>4.5747713431469617</c:v>
                      </c:pt>
                      <c:pt idx="2831">
                        <c:v>4.5747713431469617</c:v>
                      </c:pt>
                      <c:pt idx="2832">
                        <c:v>4.5747713431469617</c:v>
                      </c:pt>
                      <c:pt idx="2833">
                        <c:v>4.5747713431469617</c:v>
                      </c:pt>
                      <c:pt idx="2834">
                        <c:v>4.5747713431469617</c:v>
                      </c:pt>
                      <c:pt idx="2835">
                        <c:v>4.5747713431469617</c:v>
                      </c:pt>
                      <c:pt idx="2836">
                        <c:v>4.5747713431469617</c:v>
                      </c:pt>
                      <c:pt idx="2837">
                        <c:v>4.5747713431469617</c:v>
                      </c:pt>
                      <c:pt idx="2838">
                        <c:v>4.5747713431469617</c:v>
                      </c:pt>
                      <c:pt idx="2839">
                        <c:v>4.5747713431469617</c:v>
                      </c:pt>
                      <c:pt idx="2840">
                        <c:v>4.5747713431469617</c:v>
                      </c:pt>
                      <c:pt idx="2841">
                        <c:v>4.5747713431469617</c:v>
                      </c:pt>
                      <c:pt idx="2842">
                        <c:v>4.5747713431469617</c:v>
                      </c:pt>
                      <c:pt idx="2843">
                        <c:v>4.5747713431469617</c:v>
                      </c:pt>
                      <c:pt idx="2844">
                        <c:v>4.5747713431469617</c:v>
                      </c:pt>
                      <c:pt idx="2845">
                        <c:v>4.5747713431469617</c:v>
                      </c:pt>
                      <c:pt idx="2846">
                        <c:v>4.5747713431469617</c:v>
                      </c:pt>
                      <c:pt idx="2847">
                        <c:v>4.5747713431469617</c:v>
                      </c:pt>
                      <c:pt idx="2848">
                        <c:v>4.5747713431469617</c:v>
                      </c:pt>
                      <c:pt idx="2849">
                        <c:v>4.5747713431469617</c:v>
                      </c:pt>
                      <c:pt idx="2850">
                        <c:v>4.5747713431469617</c:v>
                      </c:pt>
                      <c:pt idx="2851">
                        <c:v>4.5747713431469617</c:v>
                      </c:pt>
                      <c:pt idx="2852">
                        <c:v>4.5747713431469617</c:v>
                      </c:pt>
                      <c:pt idx="2853">
                        <c:v>4.5747713431469617</c:v>
                      </c:pt>
                      <c:pt idx="2854">
                        <c:v>4.5747713431469617</c:v>
                      </c:pt>
                      <c:pt idx="2855">
                        <c:v>4.5747713431469617</c:v>
                      </c:pt>
                      <c:pt idx="2856">
                        <c:v>4.5747713431469617</c:v>
                      </c:pt>
                      <c:pt idx="2857">
                        <c:v>4.5747713431469617</c:v>
                      </c:pt>
                      <c:pt idx="2858">
                        <c:v>4.5747713431469617</c:v>
                      </c:pt>
                      <c:pt idx="2859">
                        <c:v>4.5747713431469617</c:v>
                      </c:pt>
                      <c:pt idx="2860">
                        <c:v>4.5747713431469617</c:v>
                      </c:pt>
                      <c:pt idx="2861">
                        <c:v>4.5747713431469617</c:v>
                      </c:pt>
                      <c:pt idx="2862">
                        <c:v>4.5747713431469617</c:v>
                      </c:pt>
                      <c:pt idx="2863">
                        <c:v>4.5747713431469617</c:v>
                      </c:pt>
                      <c:pt idx="2864">
                        <c:v>4.5747713431469617</c:v>
                      </c:pt>
                      <c:pt idx="2865">
                        <c:v>4.5747713431469617</c:v>
                      </c:pt>
                      <c:pt idx="2866">
                        <c:v>4.5747713431469617</c:v>
                      </c:pt>
                      <c:pt idx="2867">
                        <c:v>4.5747713431469617</c:v>
                      </c:pt>
                      <c:pt idx="2868">
                        <c:v>4.5747713431469617</c:v>
                      </c:pt>
                      <c:pt idx="2869">
                        <c:v>4.5747713431469617</c:v>
                      </c:pt>
                      <c:pt idx="2870">
                        <c:v>4.5747713431469617</c:v>
                      </c:pt>
                      <c:pt idx="2871">
                        <c:v>4.5747713431469617</c:v>
                      </c:pt>
                      <c:pt idx="2872">
                        <c:v>4.5747713431469617</c:v>
                      </c:pt>
                      <c:pt idx="2873">
                        <c:v>4.5747713431469617</c:v>
                      </c:pt>
                      <c:pt idx="2874">
                        <c:v>4.5747713431469617</c:v>
                      </c:pt>
                      <c:pt idx="2875">
                        <c:v>4.5747713431469617</c:v>
                      </c:pt>
                      <c:pt idx="2876">
                        <c:v>4.5747713431469617</c:v>
                      </c:pt>
                      <c:pt idx="2877">
                        <c:v>4.5747713431469617</c:v>
                      </c:pt>
                      <c:pt idx="2878">
                        <c:v>4.5747713431469617</c:v>
                      </c:pt>
                      <c:pt idx="2879">
                        <c:v>4.5747713431469617</c:v>
                      </c:pt>
                      <c:pt idx="2880">
                        <c:v>4.5747713431469617</c:v>
                      </c:pt>
                      <c:pt idx="2881">
                        <c:v>4.5747713431469617</c:v>
                      </c:pt>
                      <c:pt idx="2882">
                        <c:v>4.5747713431469617</c:v>
                      </c:pt>
                      <c:pt idx="2883">
                        <c:v>4.5747713431469617</c:v>
                      </c:pt>
                      <c:pt idx="2884">
                        <c:v>4.5747713431469617</c:v>
                      </c:pt>
                      <c:pt idx="2885">
                        <c:v>4.5747713431469617</c:v>
                      </c:pt>
                      <c:pt idx="2886">
                        <c:v>4.5747713431469617</c:v>
                      </c:pt>
                      <c:pt idx="2887">
                        <c:v>4.5747713431469617</c:v>
                      </c:pt>
                      <c:pt idx="2888">
                        <c:v>4.5747713431469617</c:v>
                      </c:pt>
                      <c:pt idx="2889">
                        <c:v>4.5747713431469617</c:v>
                      </c:pt>
                      <c:pt idx="2890">
                        <c:v>4.5747713431469617</c:v>
                      </c:pt>
                      <c:pt idx="2891">
                        <c:v>4.5747713431469617</c:v>
                      </c:pt>
                      <c:pt idx="2892">
                        <c:v>4.5747713431469617</c:v>
                      </c:pt>
                      <c:pt idx="2893">
                        <c:v>4.5747713431469617</c:v>
                      </c:pt>
                      <c:pt idx="2894">
                        <c:v>4.5747713431469617</c:v>
                      </c:pt>
                      <c:pt idx="2895">
                        <c:v>4.5747713431469617</c:v>
                      </c:pt>
                      <c:pt idx="2896">
                        <c:v>4.5747713431469617</c:v>
                      </c:pt>
                      <c:pt idx="2897">
                        <c:v>4.5747713431469617</c:v>
                      </c:pt>
                      <c:pt idx="2898">
                        <c:v>4.5747713431469617</c:v>
                      </c:pt>
                      <c:pt idx="2899">
                        <c:v>4.5747713431469617</c:v>
                      </c:pt>
                      <c:pt idx="2900">
                        <c:v>4.5747713431469617</c:v>
                      </c:pt>
                      <c:pt idx="2901">
                        <c:v>4.5747713431469617</c:v>
                      </c:pt>
                      <c:pt idx="2902">
                        <c:v>4.5747713431469617</c:v>
                      </c:pt>
                      <c:pt idx="2903">
                        <c:v>4.5747713431469617</c:v>
                      </c:pt>
                      <c:pt idx="2904">
                        <c:v>4.5747713431469617</c:v>
                      </c:pt>
                      <c:pt idx="2905">
                        <c:v>4.5747713431469617</c:v>
                      </c:pt>
                      <c:pt idx="2906">
                        <c:v>4.5747713431469617</c:v>
                      </c:pt>
                      <c:pt idx="2907">
                        <c:v>4.5747713431469617</c:v>
                      </c:pt>
                      <c:pt idx="2908">
                        <c:v>4.5747713431469617</c:v>
                      </c:pt>
                      <c:pt idx="2909">
                        <c:v>4.5747713431469617</c:v>
                      </c:pt>
                      <c:pt idx="2910">
                        <c:v>4.5747713431469617</c:v>
                      </c:pt>
                      <c:pt idx="2911">
                        <c:v>4.5747713431469617</c:v>
                      </c:pt>
                      <c:pt idx="2912">
                        <c:v>4.5747713431469617</c:v>
                      </c:pt>
                      <c:pt idx="2913">
                        <c:v>4.5747713431469617</c:v>
                      </c:pt>
                      <c:pt idx="2914">
                        <c:v>4.5747713431469617</c:v>
                      </c:pt>
                      <c:pt idx="2915">
                        <c:v>4.5747713431469617</c:v>
                      </c:pt>
                      <c:pt idx="2916">
                        <c:v>4.5747713431469617</c:v>
                      </c:pt>
                      <c:pt idx="2917">
                        <c:v>4.5747713431469617</c:v>
                      </c:pt>
                      <c:pt idx="2918">
                        <c:v>4.5747713431469617</c:v>
                      </c:pt>
                      <c:pt idx="2919">
                        <c:v>4.5747713431469617</c:v>
                      </c:pt>
                      <c:pt idx="2920">
                        <c:v>4.5747713431469617</c:v>
                      </c:pt>
                      <c:pt idx="2921">
                        <c:v>4.5747713431469617</c:v>
                      </c:pt>
                      <c:pt idx="2922">
                        <c:v>4.5747713431469617</c:v>
                      </c:pt>
                      <c:pt idx="2923">
                        <c:v>4.5747713431469617</c:v>
                      </c:pt>
                      <c:pt idx="2924">
                        <c:v>4.5747713431469617</c:v>
                      </c:pt>
                      <c:pt idx="2925">
                        <c:v>4.5747713431469617</c:v>
                      </c:pt>
                      <c:pt idx="2926">
                        <c:v>4.5747713431469617</c:v>
                      </c:pt>
                      <c:pt idx="2927">
                        <c:v>4.5747713431469617</c:v>
                      </c:pt>
                      <c:pt idx="2928">
                        <c:v>4.5747713431469617</c:v>
                      </c:pt>
                      <c:pt idx="2929">
                        <c:v>4.5747713431469617</c:v>
                      </c:pt>
                      <c:pt idx="2930">
                        <c:v>4.5747713431469617</c:v>
                      </c:pt>
                      <c:pt idx="2931">
                        <c:v>4.5747713431469617</c:v>
                      </c:pt>
                      <c:pt idx="2932">
                        <c:v>4.5747713431469617</c:v>
                      </c:pt>
                      <c:pt idx="2933">
                        <c:v>4.5747713431469617</c:v>
                      </c:pt>
                      <c:pt idx="2934">
                        <c:v>4.5747713431469617</c:v>
                      </c:pt>
                      <c:pt idx="2935">
                        <c:v>4.5747713431469617</c:v>
                      </c:pt>
                      <c:pt idx="2936">
                        <c:v>4.5747713431469617</c:v>
                      </c:pt>
                      <c:pt idx="2937">
                        <c:v>4.5747713431469617</c:v>
                      </c:pt>
                      <c:pt idx="2938">
                        <c:v>4.5747713431469617</c:v>
                      </c:pt>
                      <c:pt idx="2939">
                        <c:v>4.5747713431469617</c:v>
                      </c:pt>
                      <c:pt idx="2940">
                        <c:v>4.5747713431469617</c:v>
                      </c:pt>
                      <c:pt idx="2941">
                        <c:v>4.5747713431469617</c:v>
                      </c:pt>
                      <c:pt idx="2942">
                        <c:v>4.5747713431469617</c:v>
                      </c:pt>
                      <c:pt idx="2943">
                        <c:v>4.5747713431469617</c:v>
                      </c:pt>
                      <c:pt idx="2944">
                        <c:v>4.5747713431469617</c:v>
                      </c:pt>
                      <c:pt idx="2945">
                        <c:v>4.5747713431469617</c:v>
                      </c:pt>
                      <c:pt idx="2946">
                        <c:v>4.5747713431469617</c:v>
                      </c:pt>
                      <c:pt idx="2947">
                        <c:v>4.5747713431469617</c:v>
                      </c:pt>
                      <c:pt idx="2948">
                        <c:v>4.5747713431469617</c:v>
                      </c:pt>
                      <c:pt idx="2949">
                        <c:v>4.5747713431469617</c:v>
                      </c:pt>
                      <c:pt idx="2950">
                        <c:v>4.5747713431469617</c:v>
                      </c:pt>
                      <c:pt idx="2951">
                        <c:v>4.5747713431469617</c:v>
                      </c:pt>
                      <c:pt idx="2952">
                        <c:v>4.5747713431469617</c:v>
                      </c:pt>
                      <c:pt idx="2953">
                        <c:v>4.5747713431469617</c:v>
                      </c:pt>
                      <c:pt idx="2954">
                        <c:v>4.5747713431469617</c:v>
                      </c:pt>
                      <c:pt idx="2955">
                        <c:v>4.5747713431469617</c:v>
                      </c:pt>
                      <c:pt idx="2956">
                        <c:v>4.5747713431469617</c:v>
                      </c:pt>
                      <c:pt idx="2957">
                        <c:v>4.5747713431469617</c:v>
                      </c:pt>
                      <c:pt idx="2958">
                        <c:v>4.5747713431469617</c:v>
                      </c:pt>
                      <c:pt idx="2959">
                        <c:v>4.5747713431469617</c:v>
                      </c:pt>
                      <c:pt idx="2960">
                        <c:v>4.5747713431469617</c:v>
                      </c:pt>
                      <c:pt idx="2961">
                        <c:v>4.5747713431469617</c:v>
                      </c:pt>
                      <c:pt idx="2962">
                        <c:v>4.5747713431469617</c:v>
                      </c:pt>
                      <c:pt idx="2963">
                        <c:v>4.5747713431469617</c:v>
                      </c:pt>
                      <c:pt idx="2964">
                        <c:v>4.5747713431469617</c:v>
                      </c:pt>
                      <c:pt idx="2965">
                        <c:v>4.5747713431469617</c:v>
                      </c:pt>
                      <c:pt idx="2966">
                        <c:v>4.5747713431469617</c:v>
                      </c:pt>
                      <c:pt idx="2967">
                        <c:v>4.5747713431469617</c:v>
                      </c:pt>
                      <c:pt idx="2968">
                        <c:v>4.5747713431469617</c:v>
                      </c:pt>
                      <c:pt idx="2969">
                        <c:v>4.5747713431469617</c:v>
                      </c:pt>
                      <c:pt idx="2970">
                        <c:v>4.5747713431469617</c:v>
                      </c:pt>
                      <c:pt idx="2971">
                        <c:v>4.5747713431469617</c:v>
                      </c:pt>
                      <c:pt idx="2972">
                        <c:v>4.5747713431469617</c:v>
                      </c:pt>
                      <c:pt idx="2973">
                        <c:v>4.5747713431469617</c:v>
                      </c:pt>
                      <c:pt idx="2974">
                        <c:v>4.5747713431469617</c:v>
                      </c:pt>
                      <c:pt idx="2975">
                        <c:v>4.5747713431469617</c:v>
                      </c:pt>
                      <c:pt idx="2976">
                        <c:v>4.5747713431469617</c:v>
                      </c:pt>
                      <c:pt idx="2977">
                        <c:v>4.5747713431469617</c:v>
                      </c:pt>
                      <c:pt idx="2978">
                        <c:v>4.5747713431469617</c:v>
                      </c:pt>
                      <c:pt idx="2979">
                        <c:v>4.5747713431469617</c:v>
                      </c:pt>
                      <c:pt idx="2980">
                        <c:v>4.5747713431469617</c:v>
                      </c:pt>
                      <c:pt idx="2981">
                        <c:v>4.5747713431469617</c:v>
                      </c:pt>
                      <c:pt idx="2982">
                        <c:v>4.5747713431469617</c:v>
                      </c:pt>
                      <c:pt idx="2983">
                        <c:v>4.5747713431469617</c:v>
                      </c:pt>
                      <c:pt idx="2984">
                        <c:v>4.5747713431469617</c:v>
                      </c:pt>
                      <c:pt idx="2985">
                        <c:v>4.5747713431469617</c:v>
                      </c:pt>
                      <c:pt idx="2986">
                        <c:v>4.5747713431469617</c:v>
                      </c:pt>
                      <c:pt idx="2987">
                        <c:v>4.5747713431469617</c:v>
                      </c:pt>
                      <c:pt idx="2988">
                        <c:v>4.5747713431469617</c:v>
                      </c:pt>
                      <c:pt idx="2989">
                        <c:v>4.5747713431469617</c:v>
                      </c:pt>
                      <c:pt idx="2990">
                        <c:v>4.5747713431469617</c:v>
                      </c:pt>
                      <c:pt idx="2991">
                        <c:v>4.5747713431469617</c:v>
                      </c:pt>
                      <c:pt idx="2992">
                        <c:v>4.5747713431469617</c:v>
                      </c:pt>
                      <c:pt idx="2993">
                        <c:v>4.5747713431469617</c:v>
                      </c:pt>
                      <c:pt idx="2994">
                        <c:v>4.5747713431469617</c:v>
                      </c:pt>
                      <c:pt idx="2995">
                        <c:v>4.5747713431469617</c:v>
                      </c:pt>
                      <c:pt idx="2996">
                        <c:v>4.5747713431469617</c:v>
                      </c:pt>
                      <c:pt idx="2997">
                        <c:v>4.5747713431469617</c:v>
                      </c:pt>
                      <c:pt idx="2998">
                        <c:v>4.5747713431469617</c:v>
                      </c:pt>
                      <c:pt idx="2999">
                        <c:v>4.5747713431469617</c:v>
                      </c:pt>
                      <c:pt idx="3000">
                        <c:v>4.5747713431469617</c:v>
                      </c:pt>
                      <c:pt idx="3001">
                        <c:v>4.5747713431469617</c:v>
                      </c:pt>
                      <c:pt idx="3002">
                        <c:v>4.5747713431469617</c:v>
                      </c:pt>
                      <c:pt idx="3003">
                        <c:v>4.5747713431469617</c:v>
                      </c:pt>
                      <c:pt idx="3004">
                        <c:v>4.5747713431469617</c:v>
                      </c:pt>
                      <c:pt idx="3005">
                        <c:v>4.5747713431469617</c:v>
                      </c:pt>
                      <c:pt idx="3006">
                        <c:v>4.5747713431469617</c:v>
                      </c:pt>
                      <c:pt idx="3007">
                        <c:v>4.5747713431469617</c:v>
                      </c:pt>
                      <c:pt idx="3008">
                        <c:v>4.5747713431469617</c:v>
                      </c:pt>
                      <c:pt idx="3009">
                        <c:v>4.5747713431469617</c:v>
                      </c:pt>
                      <c:pt idx="3010">
                        <c:v>4.5747713431469617</c:v>
                      </c:pt>
                      <c:pt idx="3011">
                        <c:v>4.5747713431469617</c:v>
                      </c:pt>
                      <c:pt idx="3012">
                        <c:v>4.5747713431469617</c:v>
                      </c:pt>
                      <c:pt idx="3013">
                        <c:v>4.5747713431469617</c:v>
                      </c:pt>
                      <c:pt idx="3014">
                        <c:v>4.5747713431469617</c:v>
                      </c:pt>
                      <c:pt idx="3015">
                        <c:v>4.5747713431469617</c:v>
                      </c:pt>
                      <c:pt idx="3016">
                        <c:v>4.5747713431469617</c:v>
                      </c:pt>
                      <c:pt idx="3017">
                        <c:v>4.5747713431469617</c:v>
                      </c:pt>
                      <c:pt idx="3018">
                        <c:v>4.5747713431469617</c:v>
                      </c:pt>
                      <c:pt idx="3019">
                        <c:v>4.5747713431469617</c:v>
                      </c:pt>
                      <c:pt idx="3020">
                        <c:v>4.5747713431469617</c:v>
                      </c:pt>
                      <c:pt idx="3021">
                        <c:v>4.5747713431469617</c:v>
                      </c:pt>
                      <c:pt idx="3022">
                        <c:v>4.5747713431469617</c:v>
                      </c:pt>
                      <c:pt idx="3023">
                        <c:v>4.5747713431469617</c:v>
                      </c:pt>
                      <c:pt idx="3024">
                        <c:v>4.5747713431469617</c:v>
                      </c:pt>
                      <c:pt idx="3025">
                        <c:v>4.5747713431469617</c:v>
                      </c:pt>
                      <c:pt idx="3026">
                        <c:v>4.5747713431469617</c:v>
                      </c:pt>
                      <c:pt idx="3027">
                        <c:v>4.5747713431469617</c:v>
                      </c:pt>
                      <c:pt idx="3028">
                        <c:v>4.5747713431469617</c:v>
                      </c:pt>
                      <c:pt idx="3029">
                        <c:v>4.5747713431469617</c:v>
                      </c:pt>
                      <c:pt idx="3030">
                        <c:v>4.5747713431469617</c:v>
                      </c:pt>
                      <c:pt idx="3031">
                        <c:v>4.5747713431469617</c:v>
                      </c:pt>
                      <c:pt idx="3032">
                        <c:v>4.5747713431469617</c:v>
                      </c:pt>
                      <c:pt idx="3033">
                        <c:v>4.5747713431469617</c:v>
                      </c:pt>
                      <c:pt idx="3034">
                        <c:v>4.5747713431469617</c:v>
                      </c:pt>
                      <c:pt idx="3035">
                        <c:v>4.5747713431469617</c:v>
                      </c:pt>
                      <c:pt idx="3036">
                        <c:v>4.5747713431469617</c:v>
                      </c:pt>
                      <c:pt idx="3037">
                        <c:v>4.5747713431469617</c:v>
                      </c:pt>
                      <c:pt idx="3038">
                        <c:v>4.5747713431469617</c:v>
                      </c:pt>
                      <c:pt idx="3039">
                        <c:v>4.5747713431469617</c:v>
                      </c:pt>
                      <c:pt idx="3040">
                        <c:v>4.5747713431469617</c:v>
                      </c:pt>
                      <c:pt idx="3041">
                        <c:v>4.5747713431469617</c:v>
                      </c:pt>
                      <c:pt idx="3042">
                        <c:v>4.5747713431469617</c:v>
                      </c:pt>
                      <c:pt idx="3043">
                        <c:v>4.5747713431469617</c:v>
                      </c:pt>
                      <c:pt idx="3044">
                        <c:v>4.5747713431469617</c:v>
                      </c:pt>
                      <c:pt idx="3045">
                        <c:v>4.5747713431469617</c:v>
                      </c:pt>
                      <c:pt idx="3046">
                        <c:v>4.5747713431469617</c:v>
                      </c:pt>
                      <c:pt idx="3047">
                        <c:v>4.5747713431469617</c:v>
                      </c:pt>
                      <c:pt idx="3048">
                        <c:v>4.5747713431469617</c:v>
                      </c:pt>
                      <c:pt idx="3049">
                        <c:v>4.5747713431469617</c:v>
                      </c:pt>
                      <c:pt idx="3050">
                        <c:v>4.5747713431469617</c:v>
                      </c:pt>
                      <c:pt idx="3051">
                        <c:v>4.5747713431469617</c:v>
                      </c:pt>
                      <c:pt idx="3052">
                        <c:v>4.5747713431469617</c:v>
                      </c:pt>
                      <c:pt idx="3053">
                        <c:v>4.5747713431469617</c:v>
                      </c:pt>
                      <c:pt idx="3054">
                        <c:v>4.5747713431469617</c:v>
                      </c:pt>
                      <c:pt idx="3055">
                        <c:v>4.5747713431469617</c:v>
                      </c:pt>
                      <c:pt idx="3056">
                        <c:v>4.5747713431469617</c:v>
                      </c:pt>
                      <c:pt idx="3057">
                        <c:v>4.5747713431469617</c:v>
                      </c:pt>
                      <c:pt idx="3058">
                        <c:v>4.5747713431469617</c:v>
                      </c:pt>
                      <c:pt idx="3059">
                        <c:v>4.5747713431469617</c:v>
                      </c:pt>
                      <c:pt idx="3060">
                        <c:v>4.5747713431469617</c:v>
                      </c:pt>
                      <c:pt idx="3061">
                        <c:v>4.5747713431469617</c:v>
                      </c:pt>
                      <c:pt idx="3062">
                        <c:v>4.5747713431469617</c:v>
                      </c:pt>
                      <c:pt idx="3063">
                        <c:v>4.5747713431469617</c:v>
                      </c:pt>
                      <c:pt idx="3064">
                        <c:v>4.5747713431469617</c:v>
                      </c:pt>
                      <c:pt idx="3065">
                        <c:v>4.5747713431469617</c:v>
                      </c:pt>
                      <c:pt idx="3066">
                        <c:v>4.5747713431469617</c:v>
                      </c:pt>
                      <c:pt idx="3067">
                        <c:v>4.5747713431469617</c:v>
                      </c:pt>
                      <c:pt idx="3068">
                        <c:v>4.5747713431469617</c:v>
                      </c:pt>
                      <c:pt idx="3069">
                        <c:v>4.5747713431469617</c:v>
                      </c:pt>
                      <c:pt idx="3070">
                        <c:v>4.5747713431469617</c:v>
                      </c:pt>
                      <c:pt idx="3071">
                        <c:v>4.5747713431469617</c:v>
                      </c:pt>
                      <c:pt idx="3072">
                        <c:v>4.5747713431469617</c:v>
                      </c:pt>
                      <c:pt idx="3073">
                        <c:v>4.5747713431469617</c:v>
                      </c:pt>
                      <c:pt idx="3074">
                        <c:v>4.5747713431469617</c:v>
                      </c:pt>
                      <c:pt idx="3075">
                        <c:v>4.5747713431469617</c:v>
                      </c:pt>
                      <c:pt idx="3076">
                        <c:v>4.5747713431469617</c:v>
                      </c:pt>
                      <c:pt idx="3077">
                        <c:v>4.5747713431469617</c:v>
                      </c:pt>
                      <c:pt idx="3078">
                        <c:v>4.5747713431469617</c:v>
                      </c:pt>
                      <c:pt idx="3079">
                        <c:v>4.5747713431469617</c:v>
                      </c:pt>
                      <c:pt idx="3080">
                        <c:v>4.5747713431469617</c:v>
                      </c:pt>
                      <c:pt idx="3081">
                        <c:v>4.5747713431469617</c:v>
                      </c:pt>
                      <c:pt idx="3082">
                        <c:v>4.5747713431469617</c:v>
                      </c:pt>
                      <c:pt idx="3083">
                        <c:v>4.5747713431469617</c:v>
                      </c:pt>
                      <c:pt idx="3084">
                        <c:v>4.5747713431469617</c:v>
                      </c:pt>
                      <c:pt idx="3085">
                        <c:v>4.5747713431469617</c:v>
                      </c:pt>
                      <c:pt idx="3086">
                        <c:v>4.5747713431469617</c:v>
                      </c:pt>
                      <c:pt idx="3087">
                        <c:v>4.5747713431469617</c:v>
                      </c:pt>
                      <c:pt idx="3088">
                        <c:v>4.5747713431469617</c:v>
                      </c:pt>
                      <c:pt idx="3089">
                        <c:v>4.5747713431469617</c:v>
                      </c:pt>
                      <c:pt idx="3090">
                        <c:v>4.5747713431469617</c:v>
                      </c:pt>
                      <c:pt idx="3091">
                        <c:v>4.5747713431469617</c:v>
                      </c:pt>
                      <c:pt idx="3092">
                        <c:v>4.5747713431469617</c:v>
                      </c:pt>
                      <c:pt idx="3093">
                        <c:v>4.5747713431469617</c:v>
                      </c:pt>
                      <c:pt idx="3094">
                        <c:v>4.5747713431469617</c:v>
                      </c:pt>
                      <c:pt idx="3095">
                        <c:v>4.5747713431469617</c:v>
                      </c:pt>
                      <c:pt idx="3096">
                        <c:v>4.5747713431469617</c:v>
                      </c:pt>
                      <c:pt idx="3097">
                        <c:v>4.5747713431469617</c:v>
                      </c:pt>
                      <c:pt idx="3098">
                        <c:v>4.5747713431469617</c:v>
                      </c:pt>
                      <c:pt idx="3099">
                        <c:v>4.5747713431469617</c:v>
                      </c:pt>
                      <c:pt idx="3100">
                        <c:v>4.5747713431469617</c:v>
                      </c:pt>
                      <c:pt idx="3101">
                        <c:v>4.5747713431469617</c:v>
                      </c:pt>
                      <c:pt idx="3102">
                        <c:v>4.5747713431469617</c:v>
                      </c:pt>
                      <c:pt idx="3103">
                        <c:v>4.5747713431469617</c:v>
                      </c:pt>
                      <c:pt idx="3104">
                        <c:v>4.5747713431469617</c:v>
                      </c:pt>
                      <c:pt idx="3105">
                        <c:v>4.5747713431469617</c:v>
                      </c:pt>
                      <c:pt idx="3106">
                        <c:v>4.5747713431469617</c:v>
                      </c:pt>
                      <c:pt idx="3107">
                        <c:v>4.5747713431469617</c:v>
                      </c:pt>
                      <c:pt idx="3108">
                        <c:v>4.5747713431469617</c:v>
                      </c:pt>
                      <c:pt idx="3109">
                        <c:v>4.5747713431469617</c:v>
                      </c:pt>
                      <c:pt idx="3110">
                        <c:v>4.5747713431469617</c:v>
                      </c:pt>
                      <c:pt idx="3111">
                        <c:v>4.5747713431469617</c:v>
                      </c:pt>
                      <c:pt idx="3112">
                        <c:v>4.5747713431469617</c:v>
                      </c:pt>
                      <c:pt idx="3113">
                        <c:v>4.5747713431469617</c:v>
                      </c:pt>
                      <c:pt idx="3114">
                        <c:v>4.5747713431469617</c:v>
                      </c:pt>
                      <c:pt idx="3115">
                        <c:v>4.5747713431469617</c:v>
                      </c:pt>
                      <c:pt idx="3116">
                        <c:v>4.5747713431469617</c:v>
                      </c:pt>
                      <c:pt idx="3117">
                        <c:v>4.5747713431469617</c:v>
                      </c:pt>
                      <c:pt idx="3118">
                        <c:v>4.5747713431469617</c:v>
                      </c:pt>
                      <c:pt idx="3119">
                        <c:v>4.5747713431469617</c:v>
                      </c:pt>
                      <c:pt idx="3120">
                        <c:v>4.5747713431469617</c:v>
                      </c:pt>
                      <c:pt idx="3121">
                        <c:v>4.5747713431469617</c:v>
                      </c:pt>
                      <c:pt idx="3122">
                        <c:v>4.5747713431469617</c:v>
                      </c:pt>
                      <c:pt idx="3123">
                        <c:v>4.5747713431469617</c:v>
                      </c:pt>
                      <c:pt idx="3124">
                        <c:v>4.5747713431469617</c:v>
                      </c:pt>
                      <c:pt idx="3125">
                        <c:v>4.5747713431469617</c:v>
                      </c:pt>
                      <c:pt idx="3126">
                        <c:v>4.5747713431469617</c:v>
                      </c:pt>
                      <c:pt idx="3127">
                        <c:v>4.5747713431469617</c:v>
                      </c:pt>
                      <c:pt idx="3128">
                        <c:v>4.5747713431469617</c:v>
                      </c:pt>
                      <c:pt idx="3129">
                        <c:v>4.5747713431469617</c:v>
                      </c:pt>
                      <c:pt idx="3130">
                        <c:v>4.5747713431469617</c:v>
                      </c:pt>
                      <c:pt idx="3131">
                        <c:v>4.5747713431469617</c:v>
                      </c:pt>
                      <c:pt idx="3132">
                        <c:v>4.5747713431469617</c:v>
                      </c:pt>
                      <c:pt idx="3133">
                        <c:v>4.5747713431469617</c:v>
                      </c:pt>
                      <c:pt idx="3134">
                        <c:v>4.5747713431469617</c:v>
                      </c:pt>
                      <c:pt idx="3135">
                        <c:v>4.5747713431469617</c:v>
                      </c:pt>
                      <c:pt idx="3136">
                        <c:v>4.5747713431469617</c:v>
                      </c:pt>
                      <c:pt idx="3137">
                        <c:v>4.5747713431469617</c:v>
                      </c:pt>
                      <c:pt idx="3138">
                        <c:v>4.5747713431469617</c:v>
                      </c:pt>
                      <c:pt idx="3139">
                        <c:v>4.5747713431469617</c:v>
                      </c:pt>
                      <c:pt idx="3140">
                        <c:v>4.5747713431469617</c:v>
                      </c:pt>
                      <c:pt idx="3141">
                        <c:v>4.5747713431469617</c:v>
                      </c:pt>
                      <c:pt idx="3142">
                        <c:v>4.5747713431469617</c:v>
                      </c:pt>
                      <c:pt idx="3143">
                        <c:v>4.5747713431469617</c:v>
                      </c:pt>
                      <c:pt idx="3144">
                        <c:v>4.5747713431469617</c:v>
                      </c:pt>
                      <c:pt idx="3145">
                        <c:v>4.5747713431469617</c:v>
                      </c:pt>
                      <c:pt idx="3146">
                        <c:v>4.5747713431469617</c:v>
                      </c:pt>
                      <c:pt idx="3147">
                        <c:v>4.5747713431469617</c:v>
                      </c:pt>
                      <c:pt idx="3148">
                        <c:v>4.5747713431469617</c:v>
                      </c:pt>
                      <c:pt idx="3149">
                        <c:v>4.5747713431469617</c:v>
                      </c:pt>
                      <c:pt idx="3150">
                        <c:v>4.5747713431469617</c:v>
                      </c:pt>
                      <c:pt idx="3151">
                        <c:v>4.5747713431469617</c:v>
                      </c:pt>
                      <c:pt idx="3152">
                        <c:v>4.5747713431469617</c:v>
                      </c:pt>
                      <c:pt idx="3153">
                        <c:v>4.5747713431469617</c:v>
                      </c:pt>
                      <c:pt idx="3154">
                        <c:v>4.5747713431469617</c:v>
                      </c:pt>
                      <c:pt idx="3155">
                        <c:v>4.5747713431469617</c:v>
                      </c:pt>
                      <c:pt idx="3156">
                        <c:v>4.5747713431469617</c:v>
                      </c:pt>
                      <c:pt idx="3157">
                        <c:v>4.5747713431469617</c:v>
                      </c:pt>
                      <c:pt idx="3158">
                        <c:v>4.5747713431469617</c:v>
                      </c:pt>
                      <c:pt idx="3159">
                        <c:v>4.5747713431469617</c:v>
                      </c:pt>
                      <c:pt idx="3160">
                        <c:v>4.5747713431469617</c:v>
                      </c:pt>
                      <c:pt idx="3161">
                        <c:v>4.5747713431469617</c:v>
                      </c:pt>
                      <c:pt idx="3162">
                        <c:v>4.5747713431469617</c:v>
                      </c:pt>
                      <c:pt idx="3163">
                        <c:v>4.5747713431469617</c:v>
                      </c:pt>
                      <c:pt idx="3164">
                        <c:v>4.5747713431469617</c:v>
                      </c:pt>
                      <c:pt idx="3165">
                        <c:v>4.5747713431469617</c:v>
                      </c:pt>
                      <c:pt idx="3166">
                        <c:v>4.5747713431469617</c:v>
                      </c:pt>
                      <c:pt idx="3167">
                        <c:v>4.5747713431469617</c:v>
                      </c:pt>
                      <c:pt idx="3168">
                        <c:v>4.5747713431469617</c:v>
                      </c:pt>
                      <c:pt idx="3169">
                        <c:v>4.5747713431469617</c:v>
                      </c:pt>
                      <c:pt idx="3170">
                        <c:v>4.5747713431469617</c:v>
                      </c:pt>
                      <c:pt idx="3171">
                        <c:v>4.5747713431469617</c:v>
                      </c:pt>
                      <c:pt idx="3172">
                        <c:v>4.5747713431469617</c:v>
                      </c:pt>
                      <c:pt idx="3173">
                        <c:v>4.5747713431469617</c:v>
                      </c:pt>
                      <c:pt idx="3174">
                        <c:v>4.5747713431469617</c:v>
                      </c:pt>
                      <c:pt idx="3175">
                        <c:v>4.5747713431469617</c:v>
                      </c:pt>
                      <c:pt idx="3176">
                        <c:v>4.5747713431469617</c:v>
                      </c:pt>
                      <c:pt idx="3177">
                        <c:v>4.5747713431469617</c:v>
                      </c:pt>
                      <c:pt idx="3178">
                        <c:v>4.5747713431469617</c:v>
                      </c:pt>
                      <c:pt idx="3179">
                        <c:v>4.5747713431469617</c:v>
                      </c:pt>
                      <c:pt idx="3180">
                        <c:v>4.5747713431469617</c:v>
                      </c:pt>
                      <c:pt idx="3181">
                        <c:v>4.5747713431469617</c:v>
                      </c:pt>
                      <c:pt idx="3182">
                        <c:v>4.5747713431469617</c:v>
                      </c:pt>
                      <c:pt idx="3183">
                        <c:v>4.5747713431469617</c:v>
                      </c:pt>
                      <c:pt idx="3184">
                        <c:v>4.5747713431469617</c:v>
                      </c:pt>
                      <c:pt idx="3185">
                        <c:v>4.5747713431469617</c:v>
                      </c:pt>
                      <c:pt idx="3186">
                        <c:v>4.5747713431469617</c:v>
                      </c:pt>
                      <c:pt idx="3187">
                        <c:v>4.5747713431469617</c:v>
                      </c:pt>
                      <c:pt idx="3188">
                        <c:v>4.5747713431469617</c:v>
                      </c:pt>
                      <c:pt idx="3189">
                        <c:v>4.5747713431469617</c:v>
                      </c:pt>
                      <c:pt idx="3190">
                        <c:v>4.5747713431469617</c:v>
                      </c:pt>
                      <c:pt idx="3191">
                        <c:v>4.5747713431469617</c:v>
                      </c:pt>
                      <c:pt idx="3192">
                        <c:v>4.5747713431469617</c:v>
                      </c:pt>
                      <c:pt idx="3193">
                        <c:v>4.5747713431469617</c:v>
                      </c:pt>
                      <c:pt idx="3194">
                        <c:v>4.5747713431469617</c:v>
                      </c:pt>
                      <c:pt idx="3195">
                        <c:v>4.5747713431469617</c:v>
                      </c:pt>
                      <c:pt idx="3196">
                        <c:v>4.5747713431469617</c:v>
                      </c:pt>
                      <c:pt idx="3197">
                        <c:v>4.5747713431469617</c:v>
                      </c:pt>
                      <c:pt idx="3198">
                        <c:v>4.5747713431469617</c:v>
                      </c:pt>
                      <c:pt idx="3199">
                        <c:v>4.5747713431469617</c:v>
                      </c:pt>
                      <c:pt idx="3200">
                        <c:v>4.5747713431469617</c:v>
                      </c:pt>
                      <c:pt idx="3201">
                        <c:v>4.5747713431469617</c:v>
                      </c:pt>
                      <c:pt idx="3202">
                        <c:v>4.5747713431469617</c:v>
                      </c:pt>
                      <c:pt idx="3203">
                        <c:v>4.5747713431469617</c:v>
                      </c:pt>
                      <c:pt idx="3204">
                        <c:v>4.5747713431469617</c:v>
                      </c:pt>
                      <c:pt idx="3205">
                        <c:v>4.5747713431469617</c:v>
                      </c:pt>
                      <c:pt idx="3206">
                        <c:v>4.5747713431469617</c:v>
                      </c:pt>
                      <c:pt idx="3207">
                        <c:v>4.5747713431469617</c:v>
                      </c:pt>
                      <c:pt idx="3208">
                        <c:v>4.5747713431469617</c:v>
                      </c:pt>
                      <c:pt idx="3209">
                        <c:v>4.5747713431469617</c:v>
                      </c:pt>
                      <c:pt idx="3210">
                        <c:v>4.5747713431469617</c:v>
                      </c:pt>
                      <c:pt idx="3211">
                        <c:v>4.5747713431469617</c:v>
                      </c:pt>
                      <c:pt idx="3212">
                        <c:v>4.5747713431469617</c:v>
                      </c:pt>
                      <c:pt idx="3213">
                        <c:v>4.5747713431469617</c:v>
                      </c:pt>
                      <c:pt idx="3214">
                        <c:v>4.5747713431469617</c:v>
                      </c:pt>
                      <c:pt idx="3215">
                        <c:v>4.5747713431469617</c:v>
                      </c:pt>
                      <c:pt idx="3216">
                        <c:v>4.5747713431469617</c:v>
                      </c:pt>
                      <c:pt idx="3217">
                        <c:v>4.5747713431469617</c:v>
                      </c:pt>
                      <c:pt idx="3218">
                        <c:v>4.5747713431469617</c:v>
                      </c:pt>
                      <c:pt idx="3219">
                        <c:v>4.5747713431469617</c:v>
                      </c:pt>
                      <c:pt idx="3220">
                        <c:v>4.5747713431469617</c:v>
                      </c:pt>
                      <c:pt idx="3221">
                        <c:v>4.5747713431469617</c:v>
                      </c:pt>
                      <c:pt idx="3222">
                        <c:v>4.5747713431469617</c:v>
                      </c:pt>
                      <c:pt idx="3223">
                        <c:v>4.5747713431469617</c:v>
                      </c:pt>
                      <c:pt idx="3224">
                        <c:v>4.5747713431469617</c:v>
                      </c:pt>
                      <c:pt idx="3225">
                        <c:v>4.5747713431469617</c:v>
                      </c:pt>
                      <c:pt idx="3226">
                        <c:v>4.5747713431469617</c:v>
                      </c:pt>
                      <c:pt idx="3227">
                        <c:v>4.5747713431469617</c:v>
                      </c:pt>
                      <c:pt idx="3228">
                        <c:v>4.5747713431469617</c:v>
                      </c:pt>
                      <c:pt idx="3229">
                        <c:v>4.5747713431469617</c:v>
                      </c:pt>
                      <c:pt idx="3230">
                        <c:v>4.5747713431469617</c:v>
                      </c:pt>
                      <c:pt idx="3231">
                        <c:v>4.5747713431469617</c:v>
                      </c:pt>
                      <c:pt idx="3232">
                        <c:v>4.5747713431469617</c:v>
                      </c:pt>
                      <c:pt idx="3233">
                        <c:v>4.5747713431469617</c:v>
                      </c:pt>
                      <c:pt idx="3234">
                        <c:v>4.5747713431469617</c:v>
                      </c:pt>
                      <c:pt idx="3235">
                        <c:v>4.5747713431469617</c:v>
                      </c:pt>
                      <c:pt idx="3236">
                        <c:v>4.5747713431469617</c:v>
                      </c:pt>
                      <c:pt idx="3237">
                        <c:v>4.5747713431469617</c:v>
                      </c:pt>
                      <c:pt idx="3238">
                        <c:v>4.5747713431469617</c:v>
                      </c:pt>
                      <c:pt idx="3239">
                        <c:v>4.5747713431469617</c:v>
                      </c:pt>
                      <c:pt idx="3240">
                        <c:v>4.5747713431469617</c:v>
                      </c:pt>
                      <c:pt idx="3241">
                        <c:v>4.5747713431469617</c:v>
                      </c:pt>
                      <c:pt idx="3242">
                        <c:v>4.5747713431469617</c:v>
                      </c:pt>
                      <c:pt idx="3243">
                        <c:v>4.5747713431469617</c:v>
                      </c:pt>
                      <c:pt idx="3244">
                        <c:v>4.5747713431469617</c:v>
                      </c:pt>
                      <c:pt idx="3245">
                        <c:v>4.5747713431469617</c:v>
                      </c:pt>
                      <c:pt idx="3246">
                        <c:v>4.5747713431469617</c:v>
                      </c:pt>
                      <c:pt idx="3247">
                        <c:v>4.5747713431469617</c:v>
                      </c:pt>
                      <c:pt idx="3248">
                        <c:v>4.5747713431469617</c:v>
                      </c:pt>
                      <c:pt idx="3249">
                        <c:v>4.5747713431469617</c:v>
                      </c:pt>
                      <c:pt idx="3250">
                        <c:v>4.5747713431469617</c:v>
                      </c:pt>
                      <c:pt idx="3251">
                        <c:v>4.5747713431469617</c:v>
                      </c:pt>
                      <c:pt idx="3252">
                        <c:v>4.5747713431469617</c:v>
                      </c:pt>
                      <c:pt idx="3253">
                        <c:v>4.5747713431469617</c:v>
                      </c:pt>
                      <c:pt idx="3254">
                        <c:v>4.5747713431469617</c:v>
                      </c:pt>
                      <c:pt idx="3255">
                        <c:v>4.5747713431469617</c:v>
                      </c:pt>
                      <c:pt idx="3256">
                        <c:v>4.5747713431469617</c:v>
                      </c:pt>
                      <c:pt idx="3257">
                        <c:v>4.5747713431469617</c:v>
                      </c:pt>
                      <c:pt idx="3258">
                        <c:v>4.5747713431469617</c:v>
                      </c:pt>
                      <c:pt idx="3259">
                        <c:v>4.5747713431469617</c:v>
                      </c:pt>
                      <c:pt idx="3260">
                        <c:v>4.5747713431469617</c:v>
                      </c:pt>
                      <c:pt idx="3261">
                        <c:v>4.5747713431469617</c:v>
                      </c:pt>
                      <c:pt idx="3262">
                        <c:v>4.5747713431469617</c:v>
                      </c:pt>
                      <c:pt idx="3263">
                        <c:v>4.5747713431469617</c:v>
                      </c:pt>
                      <c:pt idx="3264">
                        <c:v>4.5747713431469617</c:v>
                      </c:pt>
                      <c:pt idx="3265">
                        <c:v>4.5747713431469617</c:v>
                      </c:pt>
                      <c:pt idx="3266">
                        <c:v>4.5747713431469617</c:v>
                      </c:pt>
                      <c:pt idx="3267">
                        <c:v>4.5747713431469617</c:v>
                      </c:pt>
                      <c:pt idx="3268">
                        <c:v>4.5747713431469617</c:v>
                      </c:pt>
                      <c:pt idx="3269">
                        <c:v>4.5747713431469617</c:v>
                      </c:pt>
                      <c:pt idx="3270">
                        <c:v>4.5747713431469617</c:v>
                      </c:pt>
                      <c:pt idx="3271">
                        <c:v>4.5747713431469617</c:v>
                      </c:pt>
                      <c:pt idx="3272">
                        <c:v>4.5747713431469617</c:v>
                      </c:pt>
                      <c:pt idx="3273">
                        <c:v>4.5747713431469617</c:v>
                      </c:pt>
                      <c:pt idx="3274">
                        <c:v>4.5747713431469617</c:v>
                      </c:pt>
                      <c:pt idx="3275">
                        <c:v>4.5747713431469617</c:v>
                      </c:pt>
                      <c:pt idx="3276">
                        <c:v>4.5747713431469617</c:v>
                      </c:pt>
                      <c:pt idx="3277">
                        <c:v>4.5747713431469617</c:v>
                      </c:pt>
                      <c:pt idx="3278">
                        <c:v>4.5747713431469617</c:v>
                      </c:pt>
                      <c:pt idx="3279">
                        <c:v>4.5747713431469617</c:v>
                      </c:pt>
                      <c:pt idx="3280">
                        <c:v>4.5747713431469617</c:v>
                      </c:pt>
                      <c:pt idx="3281">
                        <c:v>4.5747713431469617</c:v>
                      </c:pt>
                      <c:pt idx="3282">
                        <c:v>4.5747713431469617</c:v>
                      </c:pt>
                      <c:pt idx="3283">
                        <c:v>4.5747713431469617</c:v>
                      </c:pt>
                      <c:pt idx="3284">
                        <c:v>4.5747713431469617</c:v>
                      </c:pt>
                      <c:pt idx="3285">
                        <c:v>4.5747713431469617</c:v>
                      </c:pt>
                      <c:pt idx="3286">
                        <c:v>4.5747713431469617</c:v>
                      </c:pt>
                      <c:pt idx="3287">
                        <c:v>4.5747713431469617</c:v>
                      </c:pt>
                      <c:pt idx="3288">
                        <c:v>4.5747713431469617</c:v>
                      </c:pt>
                      <c:pt idx="3289">
                        <c:v>4.5747713431469617</c:v>
                      </c:pt>
                      <c:pt idx="3290">
                        <c:v>4.5747713431469617</c:v>
                      </c:pt>
                      <c:pt idx="3291">
                        <c:v>4.5747713431469617</c:v>
                      </c:pt>
                      <c:pt idx="3292">
                        <c:v>4.5747713431469617</c:v>
                      </c:pt>
                      <c:pt idx="3293">
                        <c:v>4.5747713431469617</c:v>
                      </c:pt>
                      <c:pt idx="3294">
                        <c:v>4.5747713431469617</c:v>
                      </c:pt>
                      <c:pt idx="3295">
                        <c:v>4.5747713431469617</c:v>
                      </c:pt>
                      <c:pt idx="3296">
                        <c:v>4.5747713431469617</c:v>
                      </c:pt>
                      <c:pt idx="3297">
                        <c:v>4.5747713431469617</c:v>
                      </c:pt>
                      <c:pt idx="3298">
                        <c:v>4.5747713431469617</c:v>
                      </c:pt>
                      <c:pt idx="3299">
                        <c:v>4.5747713431469617</c:v>
                      </c:pt>
                      <c:pt idx="3300">
                        <c:v>4.5747713431469617</c:v>
                      </c:pt>
                      <c:pt idx="3301">
                        <c:v>4.5747713431469617</c:v>
                      </c:pt>
                      <c:pt idx="3302">
                        <c:v>4.5747713431469617</c:v>
                      </c:pt>
                      <c:pt idx="3303">
                        <c:v>4.5747713431469617</c:v>
                      </c:pt>
                      <c:pt idx="3304">
                        <c:v>4.5747713431469617</c:v>
                      </c:pt>
                      <c:pt idx="3305">
                        <c:v>4.5747713431469617</c:v>
                      </c:pt>
                      <c:pt idx="3306">
                        <c:v>4.5747713431469617</c:v>
                      </c:pt>
                      <c:pt idx="3307">
                        <c:v>4.5747713431469617</c:v>
                      </c:pt>
                      <c:pt idx="3308">
                        <c:v>4.5747713431469617</c:v>
                      </c:pt>
                      <c:pt idx="3309">
                        <c:v>4.5747713431469617</c:v>
                      </c:pt>
                      <c:pt idx="3310">
                        <c:v>4.5747713431469617</c:v>
                      </c:pt>
                      <c:pt idx="3311">
                        <c:v>4.5747713431469617</c:v>
                      </c:pt>
                      <c:pt idx="3312">
                        <c:v>4.5747713431469617</c:v>
                      </c:pt>
                      <c:pt idx="3313">
                        <c:v>4.5747713431469617</c:v>
                      </c:pt>
                      <c:pt idx="3314">
                        <c:v>4.5747713431469617</c:v>
                      </c:pt>
                      <c:pt idx="3315">
                        <c:v>4.5747713431469617</c:v>
                      </c:pt>
                      <c:pt idx="3316">
                        <c:v>4.5747713431469617</c:v>
                      </c:pt>
                      <c:pt idx="3317">
                        <c:v>4.5747713431469617</c:v>
                      </c:pt>
                      <c:pt idx="3318">
                        <c:v>4.5747713431469617</c:v>
                      </c:pt>
                      <c:pt idx="3319">
                        <c:v>4.5747713431469617</c:v>
                      </c:pt>
                      <c:pt idx="3320">
                        <c:v>4.5747713431469617</c:v>
                      </c:pt>
                      <c:pt idx="3321">
                        <c:v>4.5747713431469617</c:v>
                      </c:pt>
                      <c:pt idx="3322">
                        <c:v>4.5747713431469617</c:v>
                      </c:pt>
                      <c:pt idx="3323">
                        <c:v>4.5747713431469617</c:v>
                      </c:pt>
                      <c:pt idx="3324">
                        <c:v>4.5747713431469617</c:v>
                      </c:pt>
                      <c:pt idx="3325">
                        <c:v>4.5747713431469617</c:v>
                      </c:pt>
                      <c:pt idx="3326">
                        <c:v>4.5747713431469617</c:v>
                      </c:pt>
                      <c:pt idx="3327">
                        <c:v>4.5747713431469617</c:v>
                      </c:pt>
                      <c:pt idx="3328">
                        <c:v>4.5747713431469617</c:v>
                      </c:pt>
                      <c:pt idx="3329">
                        <c:v>4.5747713431469617</c:v>
                      </c:pt>
                      <c:pt idx="3330">
                        <c:v>4.5747713431469617</c:v>
                      </c:pt>
                      <c:pt idx="3331">
                        <c:v>4.5747713431469617</c:v>
                      </c:pt>
                      <c:pt idx="3332">
                        <c:v>4.5747713431469617</c:v>
                      </c:pt>
                      <c:pt idx="3333">
                        <c:v>4.5747713431469617</c:v>
                      </c:pt>
                      <c:pt idx="3334">
                        <c:v>4.5747713431469617</c:v>
                      </c:pt>
                      <c:pt idx="3335">
                        <c:v>4.5747713431469617</c:v>
                      </c:pt>
                      <c:pt idx="3336">
                        <c:v>4.5747713431469617</c:v>
                      </c:pt>
                      <c:pt idx="3337">
                        <c:v>4.5747713431469617</c:v>
                      </c:pt>
                      <c:pt idx="3338">
                        <c:v>4.5747713431469617</c:v>
                      </c:pt>
                      <c:pt idx="3339">
                        <c:v>4.5747713431469617</c:v>
                      </c:pt>
                      <c:pt idx="3340">
                        <c:v>4.5747713431469617</c:v>
                      </c:pt>
                      <c:pt idx="3341">
                        <c:v>4.5747713431469617</c:v>
                      </c:pt>
                      <c:pt idx="3342">
                        <c:v>4.5747713431469617</c:v>
                      </c:pt>
                      <c:pt idx="3343">
                        <c:v>4.5747713431469617</c:v>
                      </c:pt>
                      <c:pt idx="3344">
                        <c:v>4.5747713431469617</c:v>
                      </c:pt>
                      <c:pt idx="3345">
                        <c:v>4.5747713431469617</c:v>
                      </c:pt>
                      <c:pt idx="3346">
                        <c:v>4.5747713431469617</c:v>
                      </c:pt>
                      <c:pt idx="3347">
                        <c:v>4.5747713431469617</c:v>
                      </c:pt>
                      <c:pt idx="3348">
                        <c:v>4.5747713431469617</c:v>
                      </c:pt>
                      <c:pt idx="3349">
                        <c:v>4.5747713431469617</c:v>
                      </c:pt>
                      <c:pt idx="3350">
                        <c:v>4.5747713431469617</c:v>
                      </c:pt>
                      <c:pt idx="3351">
                        <c:v>4.5747713431469617</c:v>
                      </c:pt>
                      <c:pt idx="3352">
                        <c:v>4.5747713431469617</c:v>
                      </c:pt>
                      <c:pt idx="3353">
                        <c:v>4.5747713431469617</c:v>
                      </c:pt>
                      <c:pt idx="3354">
                        <c:v>4.5747713431469617</c:v>
                      </c:pt>
                      <c:pt idx="3355">
                        <c:v>4.5747713431469617</c:v>
                      </c:pt>
                      <c:pt idx="3356">
                        <c:v>4.5747713431469617</c:v>
                      </c:pt>
                      <c:pt idx="3357">
                        <c:v>4.5747713431469617</c:v>
                      </c:pt>
                      <c:pt idx="3358">
                        <c:v>4.5747713431469617</c:v>
                      </c:pt>
                      <c:pt idx="3359">
                        <c:v>4.5747713431469617</c:v>
                      </c:pt>
                      <c:pt idx="3360">
                        <c:v>4.5747713431469617</c:v>
                      </c:pt>
                      <c:pt idx="3361">
                        <c:v>4.5747713431469617</c:v>
                      </c:pt>
                      <c:pt idx="3362">
                        <c:v>4.5747713431469617</c:v>
                      </c:pt>
                      <c:pt idx="3363">
                        <c:v>4.5747713431469617</c:v>
                      </c:pt>
                      <c:pt idx="3364">
                        <c:v>4.5747713431469617</c:v>
                      </c:pt>
                      <c:pt idx="3365">
                        <c:v>4.5747713431469617</c:v>
                      </c:pt>
                      <c:pt idx="3366">
                        <c:v>4.5747713431469617</c:v>
                      </c:pt>
                      <c:pt idx="3367">
                        <c:v>4.5747713431469617</c:v>
                      </c:pt>
                      <c:pt idx="3368">
                        <c:v>4.5747713431469617</c:v>
                      </c:pt>
                      <c:pt idx="3369">
                        <c:v>4.5747713431469617</c:v>
                      </c:pt>
                      <c:pt idx="3370">
                        <c:v>4.5747713431469617</c:v>
                      </c:pt>
                      <c:pt idx="3371">
                        <c:v>4.5747713431469617</c:v>
                      </c:pt>
                    </c:numCache>
                  </c:numRef>
                </c:yVal>
                <c:smooth val="0"/>
                <c:extLst xmlns:c15="http://schemas.microsoft.com/office/drawing/2012/chart">
                  <c:ext xmlns:c16="http://schemas.microsoft.com/office/drawing/2014/chart" uri="{C3380CC4-5D6E-409C-BE32-E72D297353CC}">
                    <c16:uniqueId val="{00000009-1BA1-4504-B14C-7D4725696198}"/>
                  </c:ext>
                </c:extLst>
              </c15:ser>
            </c15:filteredScatterSeries>
          </c:ext>
        </c:extLst>
      </c:scatterChart>
      <c:valAx>
        <c:axId val="920499008"/>
        <c:scaling>
          <c:orientation val="minMax"/>
          <c:max val="43466.436111000003"/>
          <c:min val="43466.37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HH:MM:SS Tempo GP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h:mm;@"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20501632"/>
        <c:crosses val="autoZero"/>
        <c:crossBetween val="midCat"/>
        <c:majorUnit val="1.0417000000000001E-2"/>
      </c:valAx>
      <c:valAx>
        <c:axId val="920501632"/>
        <c:scaling>
          <c:orientation val="minMax"/>
          <c:max val="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rro em metr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20499008"/>
        <c:crosses val="autoZero"/>
        <c:crossBetween val="midCat"/>
      </c:valAx>
      <c:spPr>
        <a:noFill/>
        <a:ln>
          <a:solidFill>
            <a:schemeClr val="bg1">
              <a:lumMod val="85000"/>
            </a:schemeClr>
          </a:solidFill>
        </a:ln>
        <a:effectLst/>
      </c:spPr>
    </c:plotArea>
    <c:legend>
      <c:legendPos val="r"/>
      <c:layout>
        <c:manualLayout>
          <c:xMode val="edge"/>
          <c:yMode val="edge"/>
          <c:x val="0.7631153012498948"/>
          <c:y val="0.14012926955559127"/>
          <c:w val="0.18748160834432132"/>
          <c:h val="0.19819885669871809"/>
        </c:manualLayout>
      </c:layout>
      <c:overlay val="1"/>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s da Latitu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v>Erro SSP</c:v>
          </c:tx>
          <c:spPr>
            <a:ln w="25400" cap="rnd">
              <a:noFill/>
              <a:round/>
            </a:ln>
            <a:effectLst/>
          </c:spPr>
          <c:marker>
            <c:symbol val="circle"/>
            <c:size val="2"/>
            <c:spPr>
              <a:solidFill>
                <a:srgbClr val="00B0F0"/>
              </a:solidFill>
              <a:ln w="9525">
                <a:solidFill>
                  <a:srgbClr val="00B0F0"/>
                </a:solidFill>
              </a:ln>
              <a:effectLst/>
            </c:spPr>
          </c:marker>
          <c:xVal>
            <c:numRef>
              <c:f>'2) Erro SSP'!$G$2:$G$5937</c:f>
              <c:numCache>
                <c:formatCode>h:mm:ss</c:formatCode>
                <c:ptCount val="5936"/>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pt idx="1378">
                  <c:v>43466.428483796299</c:v>
                </c:pt>
                <c:pt idx="1379">
                  <c:v>43466.428518518522</c:v>
                </c:pt>
                <c:pt idx="1380">
                  <c:v>43466.428576388891</c:v>
                </c:pt>
                <c:pt idx="1381">
                  <c:v>43466.428587962961</c:v>
                </c:pt>
                <c:pt idx="1382">
                  <c:v>43466.428599537037</c:v>
                </c:pt>
                <c:pt idx="1383">
                  <c:v>43466.428668981483</c:v>
                </c:pt>
                <c:pt idx="1384">
                  <c:v>43466.428749999999</c:v>
                </c:pt>
                <c:pt idx="1385">
                  <c:v>43466.428784722222</c:v>
                </c:pt>
                <c:pt idx="1386">
                  <c:v>43466.428807870368</c:v>
                </c:pt>
                <c:pt idx="1387">
                  <c:v>43466.428819444453</c:v>
                </c:pt>
                <c:pt idx="1388">
                  <c:v>43466.428865740738</c:v>
                </c:pt>
                <c:pt idx="1389">
                  <c:v>43466.428877314807</c:v>
                </c:pt>
                <c:pt idx="1390">
                  <c:v>43466.428888888891</c:v>
                </c:pt>
                <c:pt idx="1391">
                  <c:v>43466.428900462961</c:v>
                </c:pt>
                <c:pt idx="1392">
                  <c:v>43466.428912037038</c:v>
                </c:pt>
                <c:pt idx="1393">
                  <c:v>43466.428923611107</c:v>
                </c:pt>
                <c:pt idx="1394">
                  <c:v>43466.42895833333</c:v>
                </c:pt>
                <c:pt idx="1395">
                  <c:v>43466.428993055553</c:v>
                </c:pt>
                <c:pt idx="1396">
                  <c:v>43466.429039351853</c:v>
                </c:pt>
                <c:pt idx="1397">
                  <c:v>43466.429062499999</c:v>
                </c:pt>
                <c:pt idx="1398">
                  <c:v>43466.429085648153</c:v>
                </c:pt>
                <c:pt idx="1399">
                  <c:v>43466.429097222222</c:v>
                </c:pt>
                <c:pt idx="1400">
                  <c:v>43466.429108796299</c:v>
                </c:pt>
                <c:pt idx="1401">
                  <c:v>43466.429120370369</c:v>
                </c:pt>
                <c:pt idx="1402">
                  <c:v>43466.429131944453</c:v>
                </c:pt>
                <c:pt idx="1403">
                  <c:v>43466.429166666669</c:v>
                </c:pt>
                <c:pt idx="1404">
                  <c:v>43466.429178240738</c:v>
                </c:pt>
                <c:pt idx="1405">
                  <c:v>43466.429189814808</c:v>
                </c:pt>
                <c:pt idx="1406">
                  <c:v>43466.429201388892</c:v>
                </c:pt>
                <c:pt idx="1407">
                  <c:v>43466.429293981477</c:v>
                </c:pt>
                <c:pt idx="1408">
                  <c:v>43466.429305555554</c:v>
                </c:pt>
                <c:pt idx="1409">
                  <c:v>43466.42931712963</c:v>
                </c:pt>
                <c:pt idx="1410">
                  <c:v>43466.429328703707</c:v>
                </c:pt>
                <c:pt idx="1411">
                  <c:v>43466.429340277777</c:v>
                </c:pt>
                <c:pt idx="1412">
                  <c:v>43466.429351851853</c:v>
                </c:pt>
                <c:pt idx="1413">
                  <c:v>43466.429363425923</c:v>
                </c:pt>
                <c:pt idx="1414">
                  <c:v>43466.429375</c:v>
                </c:pt>
                <c:pt idx="1415">
                  <c:v>43466.429386574076</c:v>
                </c:pt>
                <c:pt idx="1416">
                  <c:v>43466.429432870369</c:v>
                </c:pt>
                <c:pt idx="1417">
                  <c:v>43466.429456018523</c:v>
                </c:pt>
                <c:pt idx="1418">
                  <c:v>43466.429467592592</c:v>
                </c:pt>
                <c:pt idx="1419">
                  <c:v>43466.429479166669</c:v>
                </c:pt>
                <c:pt idx="1420">
                  <c:v>43466.429490740738</c:v>
                </c:pt>
                <c:pt idx="1421">
                  <c:v>43466.429502314822</c:v>
                </c:pt>
                <c:pt idx="1422">
                  <c:v>43466.429513888892</c:v>
                </c:pt>
                <c:pt idx="1423">
                  <c:v>43466.429537037038</c:v>
                </c:pt>
                <c:pt idx="1424">
                  <c:v>43466.429548611108</c:v>
                </c:pt>
                <c:pt idx="1425">
                  <c:v>43466.429560185177</c:v>
                </c:pt>
                <c:pt idx="1426">
                  <c:v>43466.4296875</c:v>
                </c:pt>
                <c:pt idx="1427">
                  <c:v>43466.429710648154</c:v>
                </c:pt>
                <c:pt idx="1428">
                  <c:v>43466.429722222223</c:v>
                </c:pt>
                <c:pt idx="1429">
                  <c:v>43466.4297337963</c:v>
                </c:pt>
                <c:pt idx="1430">
                  <c:v>43466.429745370369</c:v>
                </c:pt>
                <c:pt idx="1431">
                  <c:v>43466.429768518523</c:v>
                </c:pt>
                <c:pt idx="1432">
                  <c:v>43466.429780092592</c:v>
                </c:pt>
                <c:pt idx="1433">
                  <c:v>43466.429803240739</c:v>
                </c:pt>
                <c:pt idx="1434">
                  <c:v>43466.429814814823</c:v>
                </c:pt>
                <c:pt idx="1435">
                  <c:v>43466.429861111108</c:v>
                </c:pt>
                <c:pt idx="1436">
                  <c:v>43466.429872685178</c:v>
                </c:pt>
                <c:pt idx="1437">
                  <c:v>43466.429884259262</c:v>
                </c:pt>
                <c:pt idx="1438">
                  <c:v>43466.429988425924</c:v>
                </c:pt>
                <c:pt idx="1439">
                  <c:v>43466.43005787037</c:v>
                </c:pt>
                <c:pt idx="1440">
                  <c:v>43466.430104166669</c:v>
                </c:pt>
                <c:pt idx="1441">
                  <c:v>43466.430115740739</c:v>
                </c:pt>
                <c:pt idx="1442">
                  <c:v>43466.430162037039</c:v>
                </c:pt>
                <c:pt idx="1443">
                  <c:v>43466.430196759262</c:v>
                </c:pt>
                <c:pt idx="1444">
                  <c:v>43466.430219907408</c:v>
                </c:pt>
                <c:pt idx="1445">
                  <c:v>43466.430231481478</c:v>
                </c:pt>
                <c:pt idx="1446">
                  <c:v>43466.430243055547</c:v>
                </c:pt>
                <c:pt idx="1447">
                  <c:v>43466.430393518523</c:v>
                </c:pt>
                <c:pt idx="1448">
                  <c:v>43466.43041666667</c:v>
                </c:pt>
                <c:pt idx="1449">
                  <c:v>43466.430462962962</c:v>
                </c:pt>
                <c:pt idx="1450">
                  <c:v>43466.430613425917</c:v>
                </c:pt>
                <c:pt idx="1451">
                  <c:v>43466.430625000001</c:v>
                </c:pt>
                <c:pt idx="1452">
                  <c:v>43466.430659722217</c:v>
                </c:pt>
                <c:pt idx="1453">
                  <c:v>43466.430706018517</c:v>
                </c:pt>
                <c:pt idx="1454">
                  <c:v>43466.430810185193</c:v>
                </c:pt>
                <c:pt idx="1455">
                  <c:v>43466.430879629632</c:v>
                </c:pt>
                <c:pt idx="1456">
                  <c:v>43466.430891203701</c:v>
                </c:pt>
                <c:pt idx="1457">
                  <c:v>43466.430902777778</c:v>
                </c:pt>
                <c:pt idx="1458">
                  <c:v>43466.430914351848</c:v>
                </c:pt>
                <c:pt idx="1459">
                  <c:v>43466.430925925917</c:v>
                </c:pt>
                <c:pt idx="1460">
                  <c:v>43466.430972222217</c:v>
                </c:pt>
                <c:pt idx="1461">
                  <c:v>43466.430983796286</c:v>
                </c:pt>
                <c:pt idx="1462">
                  <c:v>43466.430995370371</c:v>
                </c:pt>
                <c:pt idx="1463">
                  <c:v>43466.431006944447</c:v>
                </c:pt>
                <c:pt idx="1464">
                  <c:v>43466.431087962963</c:v>
                </c:pt>
                <c:pt idx="1465">
                  <c:v>43466.431111111109</c:v>
                </c:pt>
                <c:pt idx="1466">
                  <c:v>43466.431122685193</c:v>
                </c:pt>
                <c:pt idx="1467">
                  <c:v>43466.431168981479</c:v>
                </c:pt>
                <c:pt idx="1468">
                  <c:v>43466.431192129632</c:v>
                </c:pt>
                <c:pt idx="1469">
                  <c:v>43466.431238425917</c:v>
                </c:pt>
                <c:pt idx="1470">
                  <c:v>43466.431250000001</c:v>
                </c:pt>
                <c:pt idx="1471">
                  <c:v>43466.431261574071</c:v>
                </c:pt>
                <c:pt idx="1472">
                  <c:v>43466.431273148148</c:v>
                </c:pt>
                <c:pt idx="1473">
                  <c:v>43466.431331018517</c:v>
                </c:pt>
                <c:pt idx="1474">
                  <c:v>43466.431342592587</c:v>
                </c:pt>
                <c:pt idx="1475">
                  <c:v>43466.43136574074</c:v>
                </c:pt>
                <c:pt idx="1476">
                  <c:v>43466.431400462963</c:v>
                </c:pt>
                <c:pt idx="1477">
                  <c:v>43466.431481481479</c:v>
                </c:pt>
                <c:pt idx="1478">
                  <c:v>43466.431493055563</c:v>
                </c:pt>
                <c:pt idx="1479">
                  <c:v>43466.43172453704</c:v>
                </c:pt>
                <c:pt idx="1480">
                  <c:v>43466.431747685187</c:v>
                </c:pt>
                <c:pt idx="1481">
                  <c:v>43466.431759259263</c:v>
                </c:pt>
                <c:pt idx="1482">
                  <c:v>43466.431875000002</c:v>
                </c:pt>
                <c:pt idx="1483">
                  <c:v>43466.431921296287</c:v>
                </c:pt>
                <c:pt idx="1484">
                  <c:v>43466.431932870371</c:v>
                </c:pt>
                <c:pt idx="1485">
                  <c:v>43466.431944444441</c:v>
                </c:pt>
                <c:pt idx="1486">
                  <c:v>43466.431979166657</c:v>
                </c:pt>
                <c:pt idx="1487">
                  <c:v>43466.432002314818</c:v>
                </c:pt>
                <c:pt idx="1488">
                  <c:v>43466.432013888887</c:v>
                </c:pt>
                <c:pt idx="1489">
                  <c:v>43466.432037037041</c:v>
                </c:pt>
                <c:pt idx="1490">
                  <c:v>43466.43204861111</c:v>
                </c:pt>
                <c:pt idx="1491">
                  <c:v>43466.432083333333</c:v>
                </c:pt>
                <c:pt idx="1492">
                  <c:v>43466.43209490741</c:v>
                </c:pt>
                <c:pt idx="1493">
                  <c:v>43466.432164351849</c:v>
                </c:pt>
                <c:pt idx="1494">
                  <c:v>43466.432175925933</c:v>
                </c:pt>
                <c:pt idx="1495">
                  <c:v>43466.432199074072</c:v>
                </c:pt>
                <c:pt idx="1496">
                  <c:v>43466.432210648149</c:v>
                </c:pt>
                <c:pt idx="1497">
                  <c:v>43466.432222222233</c:v>
                </c:pt>
                <c:pt idx="1498">
                  <c:v>43466.432233796288</c:v>
                </c:pt>
                <c:pt idx="1499">
                  <c:v>43466.432245370372</c:v>
                </c:pt>
                <c:pt idx="1500">
                  <c:v>43466.432256944441</c:v>
                </c:pt>
                <c:pt idx="1501">
                  <c:v>43466.432280092587</c:v>
                </c:pt>
                <c:pt idx="1502">
                  <c:v>43466.432291666657</c:v>
                </c:pt>
                <c:pt idx="1503">
                  <c:v>43466.43236111111</c:v>
                </c:pt>
                <c:pt idx="1504">
                  <c:v>43466.43240740741</c:v>
                </c:pt>
                <c:pt idx="1505">
                  <c:v>43466.43246527778</c:v>
                </c:pt>
                <c:pt idx="1506">
                  <c:v>43466.432488425933</c:v>
                </c:pt>
                <c:pt idx="1507">
                  <c:v>43466.432581018518</c:v>
                </c:pt>
                <c:pt idx="1508">
                  <c:v>43466.432696759257</c:v>
                </c:pt>
                <c:pt idx="1509">
                  <c:v>43466.432719907411</c:v>
                </c:pt>
                <c:pt idx="1510">
                  <c:v>43466.432997685188</c:v>
                </c:pt>
                <c:pt idx="1511">
                  <c:v>43466.43304398148</c:v>
                </c:pt>
                <c:pt idx="1512">
                  <c:v>43466.43309027778</c:v>
                </c:pt>
                <c:pt idx="1513">
                  <c:v>43466.433113425926</c:v>
                </c:pt>
                <c:pt idx="1514">
                  <c:v>43466.433182870373</c:v>
                </c:pt>
                <c:pt idx="1515">
                  <c:v>43466.433206018519</c:v>
                </c:pt>
                <c:pt idx="1516">
                  <c:v>43466.433217592603</c:v>
                </c:pt>
                <c:pt idx="1517">
                  <c:v>43466.433229166672</c:v>
                </c:pt>
                <c:pt idx="1518">
                  <c:v>43466.433240740742</c:v>
                </c:pt>
                <c:pt idx="1519">
                  <c:v>43466.433252314811</c:v>
                </c:pt>
                <c:pt idx="1520">
                  <c:v>43466.433275462958</c:v>
                </c:pt>
                <c:pt idx="1521">
                  <c:v>43466.433333333327</c:v>
                </c:pt>
                <c:pt idx="1522">
                  <c:v>43466.433344907397</c:v>
                </c:pt>
                <c:pt idx="1523">
                  <c:v>43466.433356481481</c:v>
                </c:pt>
                <c:pt idx="1524">
                  <c:v>43466.433425925927</c:v>
                </c:pt>
                <c:pt idx="1525">
                  <c:v>43466.433437500003</c:v>
                </c:pt>
                <c:pt idx="1526">
                  <c:v>43466.433657407397</c:v>
                </c:pt>
                <c:pt idx="1527">
                  <c:v>43466.43378472222</c:v>
                </c:pt>
                <c:pt idx="1528">
                  <c:v>43466.433796296304</c:v>
                </c:pt>
                <c:pt idx="1529">
                  <c:v>43466.433807870373</c:v>
                </c:pt>
                <c:pt idx="1530">
                  <c:v>43466.433819444443</c:v>
                </c:pt>
                <c:pt idx="1531">
                  <c:v>43466.433831018519</c:v>
                </c:pt>
                <c:pt idx="1532">
                  <c:v>43466.433842592603</c:v>
                </c:pt>
                <c:pt idx="1533">
                  <c:v>43466.433854166673</c:v>
                </c:pt>
                <c:pt idx="1534">
                  <c:v>43466.433865740742</c:v>
                </c:pt>
                <c:pt idx="1535">
                  <c:v>43466.433877314812</c:v>
                </c:pt>
                <c:pt idx="1536">
                  <c:v>43466.433888888889</c:v>
                </c:pt>
                <c:pt idx="1537">
                  <c:v>43466.433923611112</c:v>
                </c:pt>
                <c:pt idx="1538">
                  <c:v>43466.433935185189</c:v>
                </c:pt>
                <c:pt idx="1539">
                  <c:v>43466.433946759258</c:v>
                </c:pt>
                <c:pt idx="1540">
                  <c:v>43466.433958333328</c:v>
                </c:pt>
                <c:pt idx="1541">
                  <c:v>43466.433981481481</c:v>
                </c:pt>
                <c:pt idx="1542">
                  <c:v>43466.434004629627</c:v>
                </c:pt>
                <c:pt idx="1543">
                  <c:v>43466.434016203697</c:v>
                </c:pt>
                <c:pt idx="1544">
                  <c:v>43466.434027777781</c:v>
                </c:pt>
                <c:pt idx="1545">
                  <c:v>43466.434039351851</c:v>
                </c:pt>
                <c:pt idx="1546">
                  <c:v>43466.43408564815</c:v>
                </c:pt>
                <c:pt idx="1547">
                  <c:v>43466.43409722222</c:v>
                </c:pt>
                <c:pt idx="1548">
                  <c:v>43466.434131944443</c:v>
                </c:pt>
                <c:pt idx="1549">
                  <c:v>43466.43414351852</c:v>
                </c:pt>
                <c:pt idx="1550">
                  <c:v>43466.434155092589</c:v>
                </c:pt>
                <c:pt idx="1551">
                  <c:v>43466.434178240743</c:v>
                </c:pt>
                <c:pt idx="1552">
                  <c:v>43466.434189814812</c:v>
                </c:pt>
                <c:pt idx="1553">
                  <c:v>43466.434201388889</c:v>
                </c:pt>
                <c:pt idx="1554">
                  <c:v>43466.434212962973</c:v>
                </c:pt>
                <c:pt idx="1555">
                  <c:v>43466.434224537043</c:v>
                </c:pt>
                <c:pt idx="1556">
                  <c:v>43466.434270833342</c:v>
                </c:pt>
                <c:pt idx="1557">
                  <c:v>43466.434317129628</c:v>
                </c:pt>
                <c:pt idx="1558">
                  <c:v>43466.434328703697</c:v>
                </c:pt>
                <c:pt idx="1559">
                  <c:v>43466.434351851851</c:v>
                </c:pt>
                <c:pt idx="1560">
                  <c:v>43466.434363425928</c:v>
                </c:pt>
                <c:pt idx="1561">
                  <c:v>43466.434421296297</c:v>
                </c:pt>
                <c:pt idx="1562">
                  <c:v>43466.434490740743</c:v>
                </c:pt>
                <c:pt idx="1563">
                  <c:v>43466.434502314813</c:v>
                </c:pt>
                <c:pt idx="1564">
                  <c:v>43466.434571759259</c:v>
                </c:pt>
                <c:pt idx="1565">
                  <c:v>43466.434594907398</c:v>
                </c:pt>
                <c:pt idx="1566">
                  <c:v>43466.434652777767</c:v>
                </c:pt>
                <c:pt idx="1567">
                  <c:v>43466.434664351851</c:v>
                </c:pt>
                <c:pt idx="1568">
                  <c:v>43466.434675925928</c:v>
                </c:pt>
                <c:pt idx="1569">
                  <c:v>43466.434687499997</c:v>
                </c:pt>
                <c:pt idx="1570">
                  <c:v>43466.434699074067</c:v>
                </c:pt>
                <c:pt idx="1571">
                  <c:v>43466.434710648151</c:v>
                </c:pt>
                <c:pt idx="1572">
                  <c:v>43466.434733796297</c:v>
                </c:pt>
                <c:pt idx="1573">
                  <c:v>43466.434756944444</c:v>
                </c:pt>
                <c:pt idx="1574">
                  <c:v>43466.43476851852</c:v>
                </c:pt>
              </c:numCache>
              <c:extLst xmlns:c15="http://schemas.microsoft.com/office/drawing/2012/chart"/>
            </c:numRef>
          </c:xVal>
          <c:yVal>
            <c:numRef>
              <c:f>'2) Erro SSP'!$D$2:$D$5937</c:f>
              <c:numCache>
                <c:formatCode>General</c:formatCode>
                <c:ptCount val="5936"/>
                <c:pt idx="0">
                  <c:v>9.3937473044363031</c:v>
                </c:pt>
                <c:pt idx="1">
                  <c:v>10.425938045020191</c:v>
                </c:pt>
                <c:pt idx="2">
                  <c:v>5.1130977871840511</c:v>
                </c:pt>
                <c:pt idx="3">
                  <c:v>10.776392320760049</c:v>
                </c:pt>
                <c:pt idx="4">
                  <c:v>7.94964071085868</c:v>
                </c:pt>
                <c:pt idx="5">
                  <c:v>-1.392927476545301</c:v>
                </c:pt>
                <c:pt idx="6">
                  <c:v>0.83193646916645903</c:v>
                </c:pt>
                <c:pt idx="7">
                  <c:v>0.1228323667363681</c:v>
                </c:pt>
                <c:pt idx="8">
                  <c:v>-0.26406461689102478</c:v>
                </c:pt>
                <c:pt idx="9">
                  <c:v>-4.6422153150595564</c:v>
                </c:pt>
                <c:pt idx="10">
                  <c:v>-4.4942001790806323</c:v>
                </c:pt>
                <c:pt idx="11">
                  <c:v>0.42766026974606253</c:v>
                </c:pt>
                <c:pt idx="12">
                  <c:v>-3.3402658855480332</c:v>
                </c:pt>
                <c:pt idx="13">
                  <c:v>-3.6309160983298958</c:v>
                </c:pt>
                <c:pt idx="14">
                  <c:v>4.0319258624222423</c:v>
                </c:pt>
                <c:pt idx="15">
                  <c:v>-7.6544041684528743</c:v>
                </c:pt>
                <c:pt idx="16">
                  <c:v>-7.5233348595640468</c:v>
                </c:pt>
                <c:pt idx="17">
                  <c:v>-8.4420992723607124</c:v>
                </c:pt>
                <c:pt idx="18">
                  <c:v>-1.4131618722883359</c:v>
                </c:pt>
                <c:pt idx="19">
                  <c:v>-8.1725185173975703</c:v>
                </c:pt>
                <c:pt idx="20">
                  <c:v>-1.7078878559261961</c:v>
                </c:pt>
                <c:pt idx="21">
                  <c:v>1.055823765037609</c:v>
                </c:pt>
                <c:pt idx="22">
                  <c:v>-7.6826138666724484</c:v>
                </c:pt>
                <c:pt idx="23">
                  <c:v>-6.1713095841983492E-2</c:v>
                </c:pt>
                <c:pt idx="24">
                  <c:v>-1.682127795297206</c:v>
                </c:pt>
                <c:pt idx="25">
                  <c:v>2.8211947346314949</c:v>
                </c:pt>
                <c:pt idx="26">
                  <c:v>0.8444305306024753</c:v>
                </c:pt>
                <c:pt idx="27">
                  <c:v>-2.0529313861246852</c:v>
                </c:pt>
                <c:pt idx="28">
                  <c:v>-12.615130509635559</c:v>
                </c:pt>
                <c:pt idx="29">
                  <c:v>-6.5528101756218149</c:v>
                </c:pt>
                <c:pt idx="30">
                  <c:v>-14.6168832917314</c:v>
                </c:pt>
                <c:pt idx="31">
                  <c:v>1.647474188159296</c:v>
                </c:pt>
                <c:pt idx="32">
                  <c:v>4.1102138321471369</c:v>
                </c:pt>
                <c:pt idx="33">
                  <c:v>8.5818792604089769</c:v>
                </c:pt>
                <c:pt idx="34">
                  <c:v>3.581368184809306</c:v>
                </c:pt>
                <c:pt idx="35">
                  <c:v>3.333274010450237</c:v>
                </c:pt>
                <c:pt idx="36">
                  <c:v>5.3245444501603956</c:v>
                </c:pt>
                <c:pt idx="37">
                  <c:v>1.6504989994114461</c:v>
                </c:pt>
                <c:pt idx="38">
                  <c:v>-3.8995383552433971</c:v>
                </c:pt>
                <c:pt idx="39">
                  <c:v>2.74187444577856</c:v>
                </c:pt>
                <c:pt idx="40">
                  <c:v>2.4871771408948851</c:v>
                </c:pt>
                <c:pt idx="41">
                  <c:v>8.0522197914384055</c:v>
                </c:pt>
                <c:pt idx="42">
                  <c:v>9.618974022480133</c:v>
                </c:pt>
                <c:pt idx="43">
                  <c:v>0.90896079657306195</c:v>
                </c:pt>
                <c:pt idx="44">
                  <c:v>8.9522565754072421</c:v>
                </c:pt>
                <c:pt idx="45">
                  <c:v>5.1120159510621068</c:v>
                </c:pt>
                <c:pt idx="46">
                  <c:v>-1.9868062629283669</c:v>
                </c:pt>
                <c:pt idx="47">
                  <c:v>-8.8080308138709817</c:v>
                </c:pt>
                <c:pt idx="48">
                  <c:v>-5.087249499757232</c:v>
                </c:pt>
                <c:pt idx="49">
                  <c:v>1.022063501381961</c:v>
                </c:pt>
                <c:pt idx="50">
                  <c:v>-4.3389396203512147</c:v>
                </c:pt>
                <c:pt idx="51">
                  <c:v>-2.087716353232322</c:v>
                </c:pt>
                <c:pt idx="52">
                  <c:v>1.5666518368474791</c:v>
                </c:pt>
                <c:pt idx="53">
                  <c:v>-4.6998629266374659</c:v>
                </c:pt>
                <c:pt idx="54">
                  <c:v>-10.446207223524249</c:v>
                </c:pt>
                <c:pt idx="55">
                  <c:v>-8.3883136521670849</c:v>
                </c:pt>
                <c:pt idx="56">
                  <c:v>-2.0795630822554401</c:v>
                </c:pt>
                <c:pt idx="57">
                  <c:v>-0.34819551522506842</c:v>
                </c:pt>
                <c:pt idx="58">
                  <c:v>1.68646053330356</c:v>
                </c:pt>
                <c:pt idx="59">
                  <c:v>5.8003837582322602</c:v>
                </c:pt>
                <c:pt idx="60">
                  <c:v>-3.0156455254103651</c:v>
                </c:pt>
                <c:pt idx="61">
                  <c:v>-6.3095010246216043</c:v>
                </c:pt>
                <c:pt idx="62">
                  <c:v>8.0660658760063662</c:v>
                </c:pt>
                <c:pt idx="63">
                  <c:v>1.286677376858157</c:v>
                </c:pt>
                <c:pt idx="64">
                  <c:v>-4.5386315625089493</c:v>
                </c:pt>
                <c:pt idx="65">
                  <c:v>4.5017226624802289</c:v>
                </c:pt>
                <c:pt idx="66">
                  <c:v>7.4794960590363972</c:v>
                </c:pt>
                <c:pt idx="67">
                  <c:v>-4.545225293524501</c:v>
                </c:pt>
                <c:pt idx="68">
                  <c:v>1.339050841972385</c:v>
                </c:pt>
                <c:pt idx="69">
                  <c:v>8.6193621330154999E-3</c:v>
                </c:pt>
                <c:pt idx="70">
                  <c:v>-9.8272921507345643</c:v>
                </c:pt>
                <c:pt idx="71">
                  <c:v>-8.1904626308361763</c:v>
                </c:pt>
                <c:pt idx="72">
                  <c:v>-6.8743679097481873</c:v>
                </c:pt>
                <c:pt idx="73">
                  <c:v>-0.2740232286878021</c:v>
                </c:pt>
                <c:pt idx="74">
                  <c:v>5.904861605717338</c:v>
                </c:pt>
                <c:pt idx="75">
                  <c:v>8.3177191065825724</c:v>
                </c:pt>
                <c:pt idx="76">
                  <c:v>3.2516407052145988</c:v>
                </c:pt>
                <c:pt idx="77">
                  <c:v>6.3001118649493977</c:v>
                </c:pt>
                <c:pt idx="78">
                  <c:v>3.6063170876216621</c:v>
                </c:pt>
                <c:pt idx="79">
                  <c:v>-9.394477390633563</c:v>
                </c:pt>
                <c:pt idx="80">
                  <c:v>-2.0905255710261459</c:v>
                </c:pt>
                <c:pt idx="81">
                  <c:v>4.2852652731774246</c:v>
                </c:pt>
                <c:pt idx="82">
                  <c:v>-5.587883879327066</c:v>
                </c:pt>
                <c:pt idx="83">
                  <c:v>1.0971489411499791</c:v>
                </c:pt>
                <c:pt idx="84">
                  <c:v>-2.3001847626746428</c:v>
                </c:pt>
                <c:pt idx="85">
                  <c:v>-0.52107809179413356</c:v>
                </c:pt>
                <c:pt idx="86">
                  <c:v>-2.086741219844134</c:v>
                </c:pt>
                <c:pt idx="87">
                  <c:v>-8.8742158648871001</c:v>
                </c:pt>
                <c:pt idx="88">
                  <c:v>-1.4892289479797971</c:v>
                </c:pt>
                <c:pt idx="89">
                  <c:v>-4.8105629297620389</c:v>
                </c:pt>
                <c:pt idx="90">
                  <c:v>-0.68532434689482602</c:v>
                </c:pt>
                <c:pt idx="91">
                  <c:v>8.5950775956085081</c:v>
                </c:pt>
                <c:pt idx="92">
                  <c:v>4.5430447522849882</c:v>
                </c:pt>
                <c:pt idx="93">
                  <c:v>-4.0629073318686668</c:v>
                </c:pt>
                <c:pt idx="94">
                  <c:v>-8.8277349300657948E-2</c:v>
                </c:pt>
                <c:pt idx="95">
                  <c:v>-4.0455868461391447</c:v>
                </c:pt>
                <c:pt idx="96">
                  <c:v>0.46202432264384258</c:v>
                </c:pt>
                <c:pt idx="97">
                  <c:v>-1.530317921333044</c:v>
                </c:pt>
                <c:pt idx="98">
                  <c:v>-4.1921307811420929</c:v>
                </c:pt>
                <c:pt idx="99">
                  <c:v>2.7200375584170211</c:v>
                </c:pt>
                <c:pt idx="100">
                  <c:v>-2.670612615657896</c:v>
                </c:pt>
                <c:pt idx="101">
                  <c:v>-0.35339633205675608</c:v>
                </c:pt>
                <c:pt idx="102">
                  <c:v>-0.28468942663428259</c:v>
                </c:pt>
                <c:pt idx="103">
                  <c:v>-11.17992868852042</c:v>
                </c:pt>
                <c:pt idx="104">
                  <c:v>6.906240069981779</c:v>
                </c:pt>
                <c:pt idx="105">
                  <c:v>7.3808774131476804</c:v>
                </c:pt>
                <c:pt idx="106">
                  <c:v>-5.3479370470262779</c:v>
                </c:pt>
                <c:pt idx="107">
                  <c:v>-6.3391075976668763</c:v>
                </c:pt>
                <c:pt idx="108">
                  <c:v>-4.124286588494674</c:v>
                </c:pt>
                <c:pt idx="109">
                  <c:v>-4.4798125457753857</c:v>
                </c:pt>
                <c:pt idx="110">
                  <c:v>-0.90873495480827282</c:v>
                </c:pt>
                <c:pt idx="111">
                  <c:v>-2.5298586776186709</c:v>
                </c:pt>
                <c:pt idx="112">
                  <c:v>-1.8581275867310121</c:v>
                </c:pt>
                <c:pt idx="113">
                  <c:v>-9.8579281691719771</c:v>
                </c:pt>
                <c:pt idx="114">
                  <c:v>-4.4158755231909934</c:v>
                </c:pt>
                <c:pt idx="115">
                  <c:v>-0.78999447628658226</c:v>
                </c:pt>
                <c:pt idx="116">
                  <c:v>4.8157871415310654</c:v>
                </c:pt>
                <c:pt idx="117">
                  <c:v>-0.858634194143299</c:v>
                </c:pt>
                <c:pt idx="118">
                  <c:v>8.298457763530326</c:v>
                </c:pt>
                <c:pt idx="119">
                  <c:v>4.4582666587353632</c:v>
                </c:pt>
                <c:pt idx="120">
                  <c:v>-1.579281086408715</c:v>
                </c:pt>
                <c:pt idx="121">
                  <c:v>1.380492324426315</c:v>
                </c:pt>
                <c:pt idx="122">
                  <c:v>0.45817984445686261</c:v>
                </c:pt>
                <c:pt idx="123">
                  <c:v>-6.7717718606863269</c:v>
                </c:pt>
                <c:pt idx="124">
                  <c:v>-5.2596520783917348E-2</c:v>
                </c:pt>
                <c:pt idx="125">
                  <c:v>0.51900931487480062</c:v>
                </c:pt>
                <c:pt idx="126">
                  <c:v>0.49049050286702489</c:v>
                </c:pt>
                <c:pt idx="127">
                  <c:v>-3.1487338620841858</c:v>
                </c:pt>
                <c:pt idx="128">
                  <c:v>-11.979643505760549</c:v>
                </c:pt>
                <c:pt idx="129">
                  <c:v>0.97076963402088812</c:v>
                </c:pt>
                <c:pt idx="130">
                  <c:v>2.6830133118392152</c:v>
                </c:pt>
                <c:pt idx="131">
                  <c:v>4.8432367401135119</c:v>
                </c:pt>
                <c:pt idx="132">
                  <c:v>-1.9120090253392641</c:v>
                </c:pt>
                <c:pt idx="133">
                  <c:v>3.0050809920116821</c:v>
                </c:pt>
                <c:pt idx="134">
                  <c:v>1.218837873723565</c:v>
                </c:pt>
                <c:pt idx="135">
                  <c:v>-6.2029113885112768</c:v>
                </c:pt>
                <c:pt idx="136">
                  <c:v>4.9698759433649107</c:v>
                </c:pt>
                <c:pt idx="137">
                  <c:v>-7.8008706334056601</c:v>
                </c:pt>
                <c:pt idx="138">
                  <c:v>5.3875925284932311</c:v>
                </c:pt>
                <c:pt idx="139">
                  <c:v>-5.738045481844309</c:v>
                </c:pt>
                <c:pt idx="140">
                  <c:v>0.7879701501096934</c:v>
                </c:pt>
                <c:pt idx="141">
                  <c:v>0.19351654143678571</c:v>
                </c:pt>
                <c:pt idx="142">
                  <c:v>-5.8082033352762528</c:v>
                </c:pt>
                <c:pt idx="143">
                  <c:v>4.0292614557633044</c:v>
                </c:pt>
                <c:pt idx="144">
                  <c:v>3.6460849348792679</c:v>
                </c:pt>
                <c:pt idx="145">
                  <c:v>-8.1025903794855285</c:v>
                </c:pt>
                <c:pt idx="146">
                  <c:v>-4.7346985359492724</c:v>
                </c:pt>
                <c:pt idx="147">
                  <c:v>6.9816668045245969</c:v>
                </c:pt>
                <c:pt idx="148">
                  <c:v>-7.9351508606973109</c:v>
                </c:pt>
                <c:pt idx="149">
                  <c:v>-0.5262578652785197</c:v>
                </c:pt>
                <c:pt idx="150">
                  <c:v>-4.9792397435058993</c:v>
                </c:pt>
                <c:pt idx="151">
                  <c:v>-4.8674936713973578</c:v>
                </c:pt>
                <c:pt idx="152">
                  <c:v>-7.136394580768826</c:v>
                </c:pt>
                <c:pt idx="153">
                  <c:v>4.0340036340024232</c:v>
                </c:pt>
                <c:pt idx="154">
                  <c:v>-3.6494324211833552E-2</c:v>
                </c:pt>
                <c:pt idx="155">
                  <c:v>2.1889151488110219</c:v>
                </c:pt>
                <c:pt idx="156">
                  <c:v>-1.8008738626020719</c:v>
                </c:pt>
                <c:pt idx="157">
                  <c:v>7.401228132300294</c:v>
                </c:pt>
                <c:pt idx="158">
                  <c:v>1.084033160419988</c:v>
                </c:pt>
                <c:pt idx="159">
                  <c:v>-3.161980342324795</c:v>
                </c:pt>
                <c:pt idx="160">
                  <c:v>-2.6803094256469508</c:v>
                </c:pt>
                <c:pt idx="161">
                  <c:v>-0.76882016946019149</c:v>
                </c:pt>
                <c:pt idx="162">
                  <c:v>4.3516081026864324</c:v>
                </c:pt>
                <c:pt idx="163">
                  <c:v>1.759903463194687</c:v>
                </c:pt>
                <c:pt idx="164">
                  <c:v>-1.8736795247648159</c:v>
                </c:pt>
                <c:pt idx="165">
                  <c:v>2.9685756173948299</c:v>
                </c:pt>
                <c:pt idx="166">
                  <c:v>-2.2776692390022601</c:v>
                </c:pt>
                <c:pt idx="167">
                  <c:v>-13.109960969940509</c:v>
                </c:pt>
                <c:pt idx="168">
                  <c:v>-5.6464309915914326</c:v>
                </c:pt>
                <c:pt idx="169">
                  <c:v>-1.9862217696915641</c:v>
                </c:pt>
                <c:pt idx="170">
                  <c:v>-9.2326880499463186</c:v>
                </c:pt>
                <c:pt idx="171">
                  <c:v>-2.5583702389370182</c:v>
                </c:pt>
                <c:pt idx="172">
                  <c:v>-1.6539485871396811</c:v>
                </c:pt>
                <c:pt idx="173">
                  <c:v>3.4681464273669129</c:v>
                </c:pt>
                <c:pt idx="174">
                  <c:v>1.4517096457235339</c:v>
                </c:pt>
                <c:pt idx="175">
                  <c:v>-1.295051435943541</c:v>
                </c:pt>
                <c:pt idx="176">
                  <c:v>6.150002244633396</c:v>
                </c:pt>
                <c:pt idx="177">
                  <c:v>-7.9623030178223164</c:v>
                </c:pt>
                <c:pt idx="178">
                  <c:v>-4.0325906423988931</c:v>
                </c:pt>
                <c:pt idx="179">
                  <c:v>3.0235131713621071</c:v>
                </c:pt>
                <c:pt idx="180">
                  <c:v>1.179563167977856</c:v>
                </c:pt>
                <c:pt idx="181">
                  <c:v>4.0193792305314453</c:v>
                </c:pt>
                <c:pt idx="182">
                  <c:v>6.4939779936365598</c:v>
                </c:pt>
                <c:pt idx="183">
                  <c:v>-3.09146067669545</c:v>
                </c:pt>
                <c:pt idx="184">
                  <c:v>-3.9200459232212079</c:v>
                </c:pt>
                <c:pt idx="185">
                  <c:v>-2.8959511030857832</c:v>
                </c:pt>
                <c:pt idx="186">
                  <c:v>-0.46706269086511681</c:v>
                </c:pt>
                <c:pt idx="187">
                  <c:v>-3.4499672476396408</c:v>
                </c:pt>
                <c:pt idx="188">
                  <c:v>2.622062604849035</c:v>
                </c:pt>
                <c:pt idx="189">
                  <c:v>1.8128571244375129</c:v>
                </c:pt>
                <c:pt idx="190">
                  <c:v>-2.6790840495592971</c:v>
                </c:pt>
                <c:pt idx="191">
                  <c:v>0.97285226130600844</c:v>
                </c:pt>
                <c:pt idx="192">
                  <c:v>0.90530389315960935</c:v>
                </c:pt>
                <c:pt idx="193">
                  <c:v>1.3538798609848679</c:v>
                </c:pt>
                <c:pt idx="194">
                  <c:v>4.2847708308130539</c:v>
                </c:pt>
                <c:pt idx="195">
                  <c:v>5.7978868607639411</c:v>
                </c:pt>
                <c:pt idx="196">
                  <c:v>-9.4549055303096488</c:v>
                </c:pt>
                <c:pt idx="197">
                  <c:v>-3.7892615723257812</c:v>
                </c:pt>
                <c:pt idx="198">
                  <c:v>-6.4331971355661874</c:v>
                </c:pt>
                <c:pt idx="199">
                  <c:v>-1.150633181189344</c:v>
                </c:pt>
                <c:pt idx="200">
                  <c:v>-2.8155394828167482</c:v>
                </c:pt>
                <c:pt idx="201">
                  <c:v>1.6165372518647241</c:v>
                </c:pt>
                <c:pt idx="202">
                  <c:v>-2.3057204830694928</c:v>
                </c:pt>
                <c:pt idx="203">
                  <c:v>1.868876510730775</c:v>
                </c:pt>
                <c:pt idx="204">
                  <c:v>1.277320710077738</c:v>
                </c:pt>
                <c:pt idx="205">
                  <c:v>0.54186018547003845</c:v>
                </c:pt>
                <c:pt idx="206">
                  <c:v>4.3732810618337457</c:v>
                </c:pt>
                <c:pt idx="207">
                  <c:v>2.249066231591391</c:v>
                </c:pt>
                <c:pt idx="208">
                  <c:v>5.7799797729086118</c:v>
                </c:pt>
                <c:pt idx="209">
                  <c:v>-1.689018408822375</c:v>
                </c:pt>
                <c:pt idx="210">
                  <c:v>5.0189452761506637</c:v>
                </c:pt>
                <c:pt idx="211">
                  <c:v>1.8579919466675501</c:v>
                </c:pt>
                <c:pt idx="212">
                  <c:v>2.3148715487987701</c:v>
                </c:pt>
                <c:pt idx="213">
                  <c:v>2.811788126686265</c:v>
                </c:pt>
                <c:pt idx="214">
                  <c:v>4.5080744204913161</c:v>
                </c:pt>
                <c:pt idx="215">
                  <c:v>1.29735582039855</c:v>
                </c:pt>
                <c:pt idx="216">
                  <c:v>1.08711825296201</c:v>
                </c:pt>
                <c:pt idx="217">
                  <c:v>1.807058890051392</c:v>
                </c:pt>
                <c:pt idx="218">
                  <c:v>3.843914144795384</c:v>
                </c:pt>
                <c:pt idx="219">
                  <c:v>4.308624874172394</c:v>
                </c:pt>
                <c:pt idx="220">
                  <c:v>4.8599194092424156</c:v>
                </c:pt>
                <c:pt idx="221">
                  <c:v>-0.1165365629817076</c:v>
                </c:pt>
                <c:pt idx="222">
                  <c:v>2.9321031851477</c:v>
                </c:pt>
                <c:pt idx="223">
                  <c:v>-4.5550313447241857</c:v>
                </c:pt>
                <c:pt idx="224">
                  <c:v>1.0918310198452721</c:v>
                </c:pt>
                <c:pt idx="225">
                  <c:v>4.4362361226226126</c:v>
                </c:pt>
                <c:pt idx="226">
                  <c:v>-1.2130635281629241</c:v>
                </c:pt>
                <c:pt idx="227">
                  <c:v>-1.607954515035102</c:v>
                </c:pt>
                <c:pt idx="228">
                  <c:v>-9.3529947800772053</c:v>
                </c:pt>
                <c:pt idx="229">
                  <c:v>4.6949668081029623</c:v>
                </c:pt>
                <c:pt idx="230">
                  <c:v>-1.5146210267229649</c:v>
                </c:pt>
                <c:pt idx="231">
                  <c:v>-4.8898520915648431</c:v>
                </c:pt>
                <c:pt idx="232">
                  <c:v>-1.9684892983000399</c:v>
                </c:pt>
                <c:pt idx="233">
                  <c:v>-5.2401393313794289</c:v>
                </c:pt>
                <c:pt idx="234">
                  <c:v>-2.4600033435425952</c:v>
                </c:pt>
                <c:pt idx="235">
                  <c:v>6.555145200792186</c:v>
                </c:pt>
                <c:pt idx="236">
                  <c:v>-1.385760090459087</c:v>
                </c:pt>
                <c:pt idx="237">
                  <c:v>5.5626537651948391</c:v>
                </c:pt>
                <c:pt idx="238">
                  <c:v>-0.76393453682677959</c:v>
                </c:pt>
                <c:pt idx="239">
                  <c:v>-3.6337503036260399</c:v>
                </c:pt>
                <c:pt idx="240">
                  <c:v>6.4014351685373514</c:v>
                </c:pt>
                <c:pt idx="241">
                  <c:v>-1.218309716839705</c:v>
                </c:pt>
                <c:pt idx="242">
                  <c:v>-1.1295859498143339</c:v>
                </c:pt>
                <c:pt idx="243">
                  <c:v>-1.074053041672395</c:v>
                </c:pt>
                <c:pt idx="244">
                  <c:v>10.40931468374675</c:v>
                </c:pt>
                <c:pt idx="245">
                  <c:v>-3.8445542631595302</c:v>
                </c:pt>
                <c:pt idx="246">
                  <c:v>-6.2478228213066362</c:v>
                </c:pt>
                <c:pt idx="247">
                  <c:v>4.2642738507378244</c:v>
                </c:pt>
                <c:pt idx="248">
                  <c:v>4.2506753907607688</c:v>
                </c:pt>
                <c:pt idx="249">
                  <c:v>6.9478105496976106</c:v>
                </c:pt>
                <c:pt idx="250">
                  <c:v>-10.256387895113621</c:v>
                </c:pt>
                <c:pt idx="251">
                  <c:v>-7.4150030431379204</c:v>
                </c:pt>
                <c:pt idx="252">
                  <c:v>7.2835437973050308</c:v>
                </c:pt>
                <c:pt idx="253">
                  <c:v>-8.3910078354883399</c:v>
                </c:pt>
                <c:pt idx="254">
                  <c:v>7.2571477224687584</c:v>
                </c:pt>
                <c:pt idx="255">
                  <c:v>12.73088542161071</c:v>
                </c:pt>
                <c:pt idx="256">
                  <c:v>4.3965655358449904</c:v>
                </c:pt>
                <c:pt idx="257">
                  <c:v>-6.1799838899534976</c:v>
                </c:pt>
                <c:pt idx="258">
                  <c:v>-11.858557603342581</c:v>
                </c:pt>
                <c:pt idx="259">
                  <c:v>4.7148740662389184</c:v>
                </c:pt>
                <c:pt idx="260">
                  <c:v>-8.622728469502297</c:v>
                </c:pt>
                <c:pt idx="261">
                  <c:v>-6.9569769642972306</c:v>
                </c:pt>
                <c:pt idx="262">
                  <c:v>-15.77660925328458</c:v>
                </c:pt>
                <c:pt idx="263">
                  <c:v>0.50812440984585983</c:v>
                </c:pt>
                <c:pt idx="264">
                  <c:v>-0.7788825112714608</c:v>
                </c:pt>
                <c:pt idx="265">
                  <c:v>0.46905118058811202</c:v>
                </c:pt>
                <c:pt idx="266">
                  <c:v>-1.6297969644002901</c:v>
                </c:pt>
                <c:pt idx="267">
                  <c:v>2.984862169044376</c:v>
                </c:pt>
                <c:pt idx="268">
                  <c:v>8.662683402394201</c:v>
                </c:pt>
                <c:pt idx="269">
                  <c:v>4.7892400458783122</c:v>
                </c:pt>
                <c:pt idx="270">
                  <c:v>7.9872878342546336</c:v>
                </c:pt>
                <c:pt idx="271">
                  <c:v>-5.4060586064985601E-2</c:v>
                </c:pt>
                <c:pt idx="272">
                  <c:v>-9.9377549745612068</c:v>
                </c:pt>
                <c:pt idx="273">
                  <c:v>-6.3689901902373238</c:v>
                </c:pt>
                <c:pt idx="274">
                  <c:v>2.5911118214364719</c:v>
                </c:pt>
                <c:pt idx="275">
                  <c:v>1.0734139693326039</c:v>
                </c:pt>
                <c:pt idx="276">
                  <c:v>-1.635993819197483</c:v>
                </c:pt>
                <c:pt idx="277">
                  <c:v>-1.1664701541362521</c:v>
                </c:pt>
                <c:pt idx="278">
                  <c:v>11.38395641783185</c:v>
                </c:pt>
                <c:pt idx="279">
                  <c:v>20.7774366054986</c:v>
                </c:pt>
                <c:pt idx="280">
                  <c:v>-2.6247014129690718</c:v>
                </c:pt>
                <c:pt idx="281">
                  <c:v>-3.1372207850510812</c:v>
                </c:pt>
                <c:pt idx="282">
                  <c:v>1.672786414454783</c:v>
                </c:pt>
                <c:pt idx="283">
                  <c:v>13.860756632702101</c:v>
                </c:pt>
                <c:pt idx="284">
                  <c:v>1.5639199012770679</c:v>
                </c:pt>
                <c:pt idx="285">
                  <c:v>9.1806823406625142</c:v>
                </c:pt>
                <c:pt idx="286">
                  <c:v>-1.520722160624884</c:v>
                </c:pt>
                <c:pt idx="287">
                  <c:v>-1.9853540706041859</c:v>
                </c:pt>
                <c:pt idx="288">
                  <c:v>4.7404763792526721</c:v>
                </c:pt>
                <c:pt idx="289">
                  <c:v>-6.5023908931583314</c:v>
                </c:pt>
                <c:pt idx="290">
                  <c:v>-0.73398573037633474</c:v>
                </c:pt>
                <c:pt idx="291">
                  <c:v>-6.2923875142157621</c:v>
                </c:pt>
                <c:pt idx="292">
                  <c:v>3.5752141835203219</c:v>
                </c:pt>
                <c:pt idx="293">
                  <c:v>0.46682826080774559</c:v>
                </c:pt>
                <c:pt idx="294">
                  <c:v>-4.0775456650462143</c:v>
                </c:pt>
                <c:pt idx="295">
                  <c:v>2.6368424504963661</c:v>
                </c:pt>
                <c:pt idx="296">
                  <c:v>-6.6282996366582019</c:v>
                </c:pt>
                <c:pt idx="297">
                  <c:v>-3.5974487214488651</c:v>
                </c:pt>
                <c:pt idx="298">
                  <c:v>-4.8058536684862148</c:v>
                </c:pt>
                <c:pt idx="299">
                  <c:v>7.2464428766376381</c:v>
                </c:pt>
                <c:pt idx="300">
                  <c:v>9.4950369111935871</c:v>
                </c:pt>
                <c:pt idx="301">
                  <c:v>1.859861198406878</c:v>
                </c:pt>
                <c:pt idx="302">
                  <c:v>-1.35632183828057</c:v>
                </c:pt>
                <c:pt idx="303">
                  <c:v>7.7400924625915977</c:v>
                </c:pt>
                <c:pt idx="304">
                  <c:v>-1.2097510375108189</c:v>
                </c:pt>
                <c:pt idx="305">
                  <c:v>-6.6749153071632064</c:v>
                </c:pt>
                <c:pt idx="306">
                  <c:v>-4.1694143074705483</c:v>
                </c:pt>
                <c:pt idx="307">
                  <c:v>1.637199946628946</c:v>
                </c:pt>
                <c:pt idx="308">
                  <c:v>2.673421898620755</c:v>
                </c:pt>
                <c:pt idx="309">
                  <c:v>-4.7934496881305257</c:v>
                </c:pt>
                <c:pt idx="310">
                  <c:v>6.405047893756822</c:v>
                </c:pt>
                <c:pt idx="311">
                  <c:v>7.7885392013685477</c:v>
                </c:pt>
                <c:pt idx="312">
                  <c:v>3.4616128230736791</c:v>
                </c:pt>
                <c:pt idx="313">
                  <c:v>8.1937256065564732</c:v>
                </c:pt>
                <c:pt idx="314">
                  <c:v>0.90016362988950793</c:v>
                </c:pt>
                <c:pt idx="315">
                  <c:v>3.9954587726813151</c:v>
                </c:pt>
                <c:pt idx="316">
                  <c:v>-2.1871724087660089</c:v>
                </c:pt>
                <c:pt idx="317">
                  <c:v>-4.9396406279561154</c:v>
                </c:pt>
                <c:pt idx="318">
                  <c:v>5.5393385621880951</c:v>
                </c:pt>
                <c:pt idx="319">
                  <c:v>-1.99620778135652</c:v>
                </c:pt>
                <c:pt idx="320">
                  <c:v>-7.0503757655744526</c:v>
                </c:pt>
                <c:pt idx="321">
                  <c:v>-0.70118775143223089</c:v>
                </c:pt>
                <c:pt idx="322">
                  <c:v>0.42669422608450819</c:v>
                </c:pt>
                <c:pt idx="323">
                  <c:v>3.210683572369216</c:v>
                </c:pt>
                <c:pt idx="324">
                  <c:v>1.7921392541613019</c:v>
                </c:pt>
                <c:pt idx="325">
                  <c:v>-2.4578859462125049</c:v>
                </c:pt>
                <c:pt idx="326">
                  <c:v>6.788862024521011</c:v>
                </c:pt>
                <c:pt idx="327">
                  <c:v>-5.1491849545017061</c:v>
                </c:pt>
                <c:pt idx="328">
                  <c:v>-1.7777178900244011</c:v>
                </c:pt>
                <c:pt idx="329">
                  <c:v>2.64532411209218</c:v>
                </c:pt>
                <c:pt idx="330">
                  <c:v>1.835168079706827</c:v>
                </c:pt>
                <c:pt idx="331">
                  <c:v>2.6233916172502552</c:v>
                </c:pt>
                <c:pt idx="332">
                  <c:v>3.872268515338571</c:v>
                </c:pt>
                <c:pt idx="333">
                  <c:v>0.75256901937073561</c:v>
                </c:pt>
                <c:pt idx="334">
                  <c:v>3.531033643024136</c:v>
                </c:pt>
                <c:pt idx="335">
                  <c:v>-9.4236692515462384</c:v>
                </c:pt>
                <c:pt idx="336">
                  <c:v>7.3815111558007374</c:v>
                </c:pt>
                <c:pt idx="337">
                  <c:v>4.377489158940862</c:v>
                </c:pt>
                <c:pt idx="338">
                  <c:v>-3.536447862923767</c:v>
                </c:pt>
                <c:pt idx="339">
                  <c:v>-8.2534168560058685</c:v>
                </c:pt>
                <c:pt idx="340">
                  <c:v>0.43317958515371607</c:v>
                </c:pt>
                <c:pt idx="341">
                  <c:v>2.3735053783502078</c:v>
                </c:pt>
                <c:pt idx="342">
                  <c:v>3.8834635987802448</c:v>
                </c:pt>
                <c:pt idx="343">
                  <c:v>-1.3931131278484521</c:v>
                </c:pt>
                <c:pt idx="344">
                  <c:v>-1.2948692976775149</c:v>
                </c:pt>
                <c:pt idx="345">
                  <c:v>-0.6727216102693121</c:v>
                </c:pt>
                <c:pt idx="346">
                  <c:v>-3.2666178635425629</c:v>
                </c:pt>
                <c:pt idx="347">
                  <c:v>2.4454939697947702</c:v>
                </c:pt>
                <c:pt idx="348">
                  <c:v>-2.9745339560613768</c:v>
                </c:pt>
                <c:pt idx="349">
                  <c:v>-0.58905267612409962</c:v>
                </c:pt>
                <c:pt idx="350">
                  <c:v>-7.569183280815289</c:v>
                </c:pt>
                <c:pt idx="351">
                  <c:v>-4.0839492014778891</c:v>
                </c:pt>
                <c:pt idx="352">
                  <c:v>-0.21275746973361589</c:v>
                </c:pt>
                <c:pt idx="353">
                  <c:v>-6.007145844075457</c:v>
                </c:pt>
                <c:pt idx="354">
                  <c:v>1.682926871448555</c:v>
                </c:pt>
                <c:pt idx="355">
                  <c:v>-12.795385006808599</c:v>
                </c:pt>
                <c:pt idx="356">
                  <c:v>4.4283921429219069</c:v>
                </c:pt>
                <c:pt idx="357">
                  <c:v>1.575220552637502</c:v>
                </c:pt>
                <c:pt idx="358">
                  <c:v>-6.6352818906543822</c:v>
                </c:pt>
                <c:pt idx="359">
                  <c:v>-4.1045697022582646</c:v>
                </c:pt>
                <c:pt idx="360">
                  <c:v>0.66964769841695959</c:v>
                </c:pt>
                <c:pt idx="361">
                  <c:v>1.380534967623428</c:v>
                </c:pt>
                <c:pt idx="362">
                  <c:v>-7.8333083050064603E-2</c:v>
                </c:pt>
                <c:pt idx="363">
                  <c:v>0.75084579425387155</c:v>
                </c:pt>
                <c:pt idx="364">
                  <c:v>-10.824312936202411</c:v>
                </c:pt>
                <c:pt idx="365">
                  <c:v>-2.8990205806992102</c:v>
                </c:pt>
                <c:pt idx="366">
                  <c:v>-4.7154211937517401</c:v>
                </c:pt>
                <c:pt idx="367">
                  <c:v>-4.6821703077565759</c:v>
                </c:pt>
                <c:pt idx="368">
                  <c:v>-6.6740392851274217</c:v>
                </c:pt>
                <c:pt idx="369">
                  <c:v>-2.6074349587749919</c:v>
                </c:pt>
                <c:pt idx="370">
                  <c:v>-3.2057476446103221</c:v>
                </c:pt>
                <c:pt idx="371">
                  <c:v>-2.9664905405327051</c:v>
                </c:pt>
                <c:pt idx="372">
                  <c:v>-4.6364139800422457</c:v>
                </c:pt>
                <c:pt idx="373">
                  <c:v>6.3499671304265766</c:v>
                </c:pt>
                <c:pt idx="374">
                  <c:v>2.2915825948529029</c:v>
                </c:pt>
                <c:pt idx="375">
                  <c:v>-1.944150063796269</c:v>
                </c:pt>
                <c:pt idx="376">
                  <c:v>3.601345923826468</c:v>
                </c:pt>
                <c:pt idx="377">
                  <c:v>8.4827706458167604</c:v>
                </c:pt>
                <c:pt idx="378">
                  <c:v>1.371665220511203</c:v>
                </c:pt>
                <c:pt idx="379">
                  <c:v>1.610654703555721</c:v>
                </c:pt>
                <c:pt idx="380">
                  <c:v>3.5597861884041251</c:v>
                </c:pt>
                <c:pt idx="381">
                  <c:v>1.0039988037183469</c:v>
                </c:pt>
                <c:pt idx="382">
                  <c:v>5.6135922626797807</c:v>
                </c:pt>
                <c:pt idx="383">
                  <c:v>1.773749354493616</c:v>
                </c:pt>
                <c:pt idx="384">
                  <c:v>1.43002118216051</c:v>
                </c:pt>
                <c:pt idx="385">
                  <c:v>3.2537805508809501</c:v>
                </c:pt>
                <c:pt idx="386">
                  <c:v>8.8462312476097491</c:v>
                </c:pt>
                <c:pt idx="387">
                  <c:v>-6.2472190387730961</c:v>
                </c:pt>
                <c:pt idx="388">
                  <c:v>1.2077839083419419</c:v>
                </c:pt>
                <c:pt idx="389">
                  <c:v>9.0074204806597997</c:v>
                </c:pt>
                <c:pt idx="390">
                  <c:v>-5.6045815591871397</c:v>
                </c:pt>
                <c:pt idx="391">
                  <c:v>7.4798659030981982</c:v>
                </c:pt>
                <c:pt idx="392">
                  <c:v>-8.1495854892957702</c:v>
                </c:pt>
                <c:pt idx="393">
                  <c:v>8.3472509195243507</c:v>
                </c:pt>
                <c:pt idx="394">
                  <c:v>2.1992368938064928</c:v>
                </c:pt>
                <c:pt idx="395">
                  <c:v>-7.1980275063479704</c:v>
                </c:pt>
                <c:pt idx="396">
                  <c:v>-0.75354101089835535</c:v>
                </c:pt>
                <c:pt idx="397">
                  <c:v>-0.60898863920095592</c:v>
                </c:pt>
                <c:pt idx="398">
                  <c:v>-5.8697801800424498</c:v>
                </c:pt>
                <c:pt idx="399">
                  <c:v>-6.2454320383398141</c:v>
                </c:pt>
                <c:pt idx="400">
                  <c:v>-3.5899555275048032</c:v>
                </c:pt>
                <c:pt idx="401">
                  <c:v>5.4229562448962696</c:v>
                </c:pt>
                <c:pt idx="402">
                  <c:v>-1.141086605100319</c:v>
                </c:pt>
                <c:pt idx="403">
                  <c:v>0.3293377367014651</c:v>
                </c:pt>
                <c:pt idx="404">
                  <c:v>0.25187903964999059</c:v>
                </c:pt>
                <c:pt idx="405">
                  <c:v>2.347103939770208</c:v>
                </c:pt>
                <c:pt idx="406">
                  <c:v>-1.4534261159019191</c:v>
                </c:pt>
                <c:pt idx="407">
                  <c:v>-0.90294624758289777</c:v>
                </c:pt>
                <c:pt idx="408">
                  <c:v>4.7598517639684657</c:v>
                </c:pt>
                <c:pt idx="409">
                  <c:v>-3.1593066092268152</c:v>
                </c:pt>
                <c:pt idx="410">
                  <c:v>3.9685367796521951</c:v>
                </c:pt>
                <c:pt idx="411">
                  <c:v>1.1303614931333701</c:v>
                </c:pt>
                <c:pt idx="412">
                  <c:v>3.339739323286405</c:v>
                </c:pt>
                <c:pt idx="413">
                  <c:v>-1.1625577064101631</c:v>
                </c:pt>
                <c:pt idx="414">
                  <c:v>-5.1755012661137254</c:v>
                </c:pt>
                <c:pt idx="415">
                  <c:v>2.5927879953268169</c:v>
                </c:pt>
                <c:pt idx="416">
                  <c:v>-8.1018611635359505</c:v>
                </c:pt>
                <c:pt idx="417">
                  <c:v>-4.8580656910504496</c:v>
                </c:pt>
                <c:pt idx="418">
                  <c:v>-2.3145198166373389</c:v>
                </c:pt>
                <c:pt idx="419">
                  <c:v>-3.0587477741348228</c:v>
                </c:pt>
                <c:pt idx="420">
                  <c:v>-4.2735415372704528</c:v>
                </c:pt>
                <c:pt idx="421">
                  <c:v>-9.6517805936281196</c:v>
                </c:pt>
                <c:pt idx="422">
                  <c:v>3.4202769829249928</c:v>
                </c:pt>
                <c:pt idx="423">
                  <c:v>-2.9163885734000949</c:v>
                </c:pt>
                <c:pt idx="424">
                  <c:v>-4.3709088653135177</c:v>
                </c:pt>
                <c:pt idx="425">
                  <c:v>-11.54699731714333</c:v>
                </c:pt>
                <c:pt idx="426">
                  <c:v>-5.1763556826602999</c:v>
                </c:pt>
                <c:pt idx="427">
                  <c:v>1.041391202254891E-2</c:v>
                </c:pt>
                <c:pt idx="428">
                  <c:v>2.314178903088278</c:v>
                </c:pt>
                <c:pt idx="429">
                  <c:v>8.0902232854436722</c:v>
                </c:pt>
                <c:pt idx="430">
                  <c:v>7.8048420001043857</c:v>
                </c:pt>
                <c:pt idx="431">
                  <c:v>4.7486581454175809</c:v>
                </c:pt>
                <c:pt idx="432">
                  <c:v>7.9233741467488734</c:v>
                </c:pt>
                <c:pt idx="433">
                  <c:v>4.1477250835668471</c:v>
                </c:pt>
                <c:pt idx="434">
                  <c:v>2.369209631445361</c:v>
                </c:pt>
                <c:pt idx="435">
                  <c:v>1.633729943844288</c:v>
                </c:pt>
                <c:pt idx="436">
                  <c:v>0.81019976351273237</c:v>
                </c:pt>
                <c:pt idx="437">
                  <c:v>7.9952957459708509</c:v>
                </c:pt>
                <c:pt idx="438">
                  <c:v>3.0689072061968861</c:v>
                </c:pt>
                <c:pt idx="439">
                  <c:v>-6.6940378046136084</c:v>
                </c:pt>
                <c:pt idx="440">
                  <c:v>2.6131598164032259</c:v>
                </c:pt>
                <c:pt idx="441">
                  <c:v>-4.8899340223667354</c:v>
                </c:pt>
                <c:pt idx="442">
                  <c:v>-0.65816774216797291</c:v>
                </c:pt>
                <c:pt idx="443">
                  <c:v>-3.6079330664683278</c:v>
                </c:pt>
                <c:pt idx="444">
                  <c:v>-5.5123537275332621</c:v>
                </c:pt>
                <c:pt idx="445">
                  <c:v>-5.6927496044603494</c:v>
                </c:pt>
                <c:pt idx="446">
                  <c:v>6.1709860759973258</c:v>
                </c:pt>
                <c:pt idx="447">
                  <c:v>9.5698065936896342</c:v>
                </c:pt>
                <c:pt idx="448">
                  <c:v>0.84395379395031411</c:v>
                </c:pt>
                <c:pt idx="449">
                  <c:v>0.23390588166961729</c:v>
                </c:pt>
                <c:pt idx="450">
                  <c:v>8.1125232111578054</c:v>
                </c:pt>
                <c:pt idx="451">
                  <c:v>4.7287452669174277</c:v>
                </c:pt>
                <c:pt idx="452">
                  <c:v>-2.454181353340561</c:v>
                </c:pt>
                <c:pt idx="453">
                  <c:v>0.86957363632892903</c:v>
                </c:pt>
                <c:pt idx="454">
                  <c:v>2.5920464397324761</c:v>
                </c:pt>
                <c:pt idx="455">
                  <c:v>5.0769777459150891</c:v>
                </c:pt>
                <c:pt idx="456">
                  <c:v>-0.38420708090451128</c:v>
                </c:pt>
                <c:pt idx="457">
                  <c:v>0.29734760600481619</c:v>
                </c:pt>
                <c:pt idx="458">
                  <c:v>1.3361547535105951</c:v>
                </c:pt>
                <c:pt idx="459">
                  <c:v>2.7837665400028579</c:v>
                </c:pt>
                <c:pt idx="460">
                  <c:v>1.9117869500622491</c:v>
                </c:pt>
                <c:pt idx="461">
                  <c:v>-0.49593469227757198</c:v>
                </c:pt>
                <c:pt idx="462">
                  <c:v>-0.2213969097798113</c:v>
                </c:pt>
                <c:pt idx="463">
                  <c:v>-4.2094285314662443</c:v>
                </c:pt>
                <c:pt idx="464">
                  <c:v>-0.41656412311390167</c:v>
                </c:pt>
                <c:pt idx="465">
                  <c:v>-2.4580592522261999</c:v>
                </c:pt>
                <c:pt idx="466">
                  <c:v>-1.5242203240648899</c:v>
                </c:pt>
                <c:pt idx="467">
                  <c:v>-3.0516845463445241</c:v>
                </c:pt>
                <c:pt idx="468">
                  <c:v>8.9094207991715351</c:v>
                </c:pt>
                <c:pt idx="469">
                  <c:v>-3.4419514432886649</c:v>
                </c:pt>
                <c:pt idx="470">
                  <c:v>-0.89329895507572976</c:v>
                </c:pt>
                <c:pt idx="471">
                  <c:v>-10.6224183655824</c:v>
                </c:pt>
                <c:pt idx="472">
                  <c:v>-2.7309062113048821</c:v>
                </c:pt>
                <c:pt idx="473">
                  <c:v>1.929754174169076</c:v>
                </c:pt>
                <c:pt idx="474">
                  <c:v>12.232322271369179</c:v>
                </c:pt>
                <c:pt idx="475">
                  <c:v>1.4562307284892571</c:v>
                </c:pt>
                <c:pt idx="476">
                  <c:v>-3.2121612016754639</c:v>
                </c:pt>
                <c:pt idx="477">
                  <c:v>-5.7549762925331676</c:v>
                </c:pt>
                <c:pt idx="478">
                  <c:v>-9.8651949977715638</c:v>
                </c:pt>
                <c:pt idx="479">
                  <c:v>-12.463731655122199</c:v>
                </c:pt>
                <c:pt idx="480">
                  <c:v>3.733069452790756</c:v>
                </c:pt>
                <c:pt idx="481">
                  <c:v>5.6268291014873588</c:v>
                </c:pt>
                <c:pt idx="482">
                  <c:v>5.3438801862347676</c:v>
                </c:pt>
                <c:pt idx="483">
                  <c:v>5.5187724238710301</c:v>
                </c:pt>
                <c:pt idx="484">
                  <c:v>-1.7620150812954301</c:v>
                </c:pt>
                <c:pt idx="485">
                  <c:v>2.4350256198325271</c:v>
                </c:pt>
                <c:pt idx="486">
                  <c:v>1.2955864858943831</c:v>
                </c:pt>
                <c:pt idx="487">
                  <c:v>0.79330647487686268</c:v>
                </c:pt>
                <c:pt idx="488">
                  <c:v>3.655826052939199</c:v>
                </c:pt>
                <c:pt idx="489">
                  <c:v>-3.8222150058668038</c:v>
                </c:pt>
                <c:pt idx="490">
                  <c:v>1.481562116933113</c:v>
                </c:pt>
                <c:pt idx="491">
                  <c:v>-7.934151374854105</c:v>
                </c:pt>
                <c:pt idx="492">
                  <c:v>-9.1329994189451895</c:v>
                </c:pt>
                <c:pt idx="493">
                  <c:v>4.0883411801147416</c:v>
                </c:pt>
                <c:pt idx="494">
                  <c:v>2.8236912724929342</c:v>
                </c:pt>
                <c:pt idx="495">
                  <c:v>-0.63858426226257503</c:v>
                </c:pt>
                <c:pt idx="496">
                  <c:v>8.1040547233217968</c:v>
                </c:pt>
                <c:pt idx="497">
                  <c:v>10.65625981549079</c:v>
                </c:pt>
                <c:pt idx="498">
                  <c:v>0.87031843410427667</c:v>
                </c:pt>
                <c:pt idx="499">
                  <c:v>-8.9409885055066809</c:v>
                </c:pt>
                <c:pt idx="500">
                  <c:v>6.4912046768854914</c:v>
                </c:pt>
                <c:pt idx="501">
                  <c:v>-4.3026913814158334</c:v>
                </c:pt>
                <c:pt idx="502">
                  <c:v>5.910704875197796</c:v>
                </c:pt>
                <c:pt idx="503">
                  <c:v>-3.7933522677148508</c:v>
                </c:pt>
                <c:pt idx="504">
                  <c:v>15.61137426993545</c:v>
                </c:pt>
                <c:pt idx="505">
                  <c:v>-1.3775626032795021</c:v>
                </c:pt>
                <c:pt idx="506">
                  <c:v>6.2315217281549504</c:v>
                </c:pt>
                <c:pt idx="507">
                  <c:v>3.276416739832706</c:v>
                </c:pt>
                <c:pt idx="508">
                  <c:v>-5.6411219933716286</c:v>
                </c:pt>
                <c:pt idx="509">
                  <c:v>6.4381739675854508</c:v>
                </c:pt>
                <c:pt idx="510">
                  <c:v>-2.4802207824138511</c:v>
                </c:pt>
                <c:pt idx="511">
                  <c:v>13.118296683124459</c:v>
                </c:pt>
                <c:pt idx="512">
                  <c:v>8.8870980965105169</c:v>
                </c:pt>
                <c:pt idx="513">
                  <c:v>-8.5588256404260008</c:v>
                </c:pt>
                <c:pt idx="514">
                  <c:v>9.341972586640491</c:v>
                </c:pt>
                <c:pt idx="515">
                  <c:v>-5.794001795289061</c:v>
                </c:pt>
                <c:pt idx="516">
                  <c:v>3.0498594477906811</c:v>
                </c:pt>
                <c:pt idx="517">
                  <c:v>-5.2543092973555368</c:v>
                </c:pt>
                <c:pt idx="518">
                  <c:v>8.9667529114869939</c:v>
                </c:pt>
                <c:pt idx="519">
                  <c:v>3.760510635125105</c:v>
                </c:pt>
                <c:pt idx="520">
                  <c:v>-1.053725457852094</c:v>
                </c:pt>
                <c:pt idx="521">
                  <c:v>-4.304468642274208</c:v>
                </c:pt>
                <c:pt idx="522">
                  <c:v>-0.75088598382742844</c:v>
                </c:pt>
                <c:pt idx="523">
                  <c:v>-9.4304602427026634</c:v>
                </c:pt>
                <c:pt idx="524">
                  <c:v>-15.11456683815377</c:v>
                </c:pt>
                <c:pt idx="525">
                  <c:v>-7.2927647366495103</c:v>
                </c:pt>
                <c:pt idx="526">
                  <c:v>-3.265521629386356</c:v>
                </c:pt>
                <c:pt idx="527">
                  <c:v>-3.0505349428562161</c:v>
                </c:pt>
                <c:pt idx="528">
                  <c:v>6.4094032432012247</c:v>
                </c:pt>
                <c:pt idx="529">
                  <c:v>7.12238358610999</c:v>
                </c:pt>
                <c:pt idx="530">
                  <c:v>13.240617815024139</c:v>
                </c:pt>
                <c:pt idx="531">
                  <c:v>-5.1738707687201684</c:v>
                </c:pt>
                <c:pt idx="532">
                  <c:v>1.236571790558662</c:v>
                </c:pt>
                <c:pt idx="533">
                  <c:v>-0.61901140493867068</c:v>
                </c:pt>
                <c:pt idx="534">
                  <c:v>-5.5593898989387727</c:v>
                </c:pt>
                <c:pt idx="535">
                  <c:v>-8.7882693552267934</c:v>
                </c:pt>
                <c:pt idx="536">
                  <c:v>-2.9132986483963519</c:v>
                </c:pt>
                <c:pt idx="537">
                  <c:v>-0.86006499653634605</c:v>
                </c:pt>
                <c:pt idx="538">
                  <c:v>0.50339423944911343</c:v>
                </c:pt>
                <c:pt idx="539">
                  <c:v>-12.091256024581931</c:v>
                </c:pt>
                <c:pt idx="540">
                  <c:v>-2.8223949462656521</c:v>
                </c:pt>
                <c:pt idx="541">
                  <c:v>10.175633169205311</c:v>
                </c:pt>
                <c:pt idx="542">
                  <c:v>9.9015552841637096</c:v>
                </c:pt>
                <c:pt idx="543">
                  <c:v>-0.53643891135326804</c:v>
                </c:pt>
                <c:pt idx="544">
                  <c:v>2.8196654855263978</c:v>
                </c:pt>
                <c:pt idx="545">
                  <c:v>7.8814755472755351</c:v>
                </c:pt>
                <c:pt idx="546">
                  <c:v>-3.875877808299399</c:v>
                </c:pt>
                <c:pt idx="547">
                  <c:v>3.064078459124441</c:v>
                </c:pt>
                <c:pt idx="548">
                  <c:v>-1.912521252319394</c:v>
                </c:pt>
                <c:pt idx="549">
                  <c:v>-4.1954257510043478</c:v>
                </c:pt>
                <c:pt idx="550">
                  <c:v>-3.271601125056788</c:v>
                </c:pt>
                <c:pt idx="551">
                  <c:v>0.18775641400432599</c:v>
                </c:pt>
                <c:pt idx="552">
                  <c:v>7.9239494653679561</c:v>
                </c:pt>
                <c:pt idx="553">
                  <c:v>-1.3176134437415019</c:v>
                </c:pt>
                <c:pt idx="554">
                  <c:v>-0.34028213629146908</c:v>
                </c:pt>
                <c:pt idx="555">
                  <c:v>7.9943853262072597</c:v>
                </c:pt>
                <c:pt idx="556">
                  <c:v>-0.99332020807750698</c:v>
                </c:pt>
                <c:pt idx="557">
                  <c:v>3.8876182025756081</c:v>
                </c:pt>
                <c:pt idx="558">
                  <c:v>-1.498328833491168</c:v>
                </c:pt>
                <c:pt idx="559">
                  <c:v>0.38681074929311682</c:v>
                </c:pt>
                <c:pt idx="560">
                  <c:v>-6.6618838050156848</c:v>
                </c:pt>
                <c:pt idx="561">
                  <c:v>-2.167845444550609</c:v>
                </c:pt>
                <c:pt idx="562">
                  <c:v>-12.54174405798714</c:v>
                </c:pt>
                <c:pt idx="563">
                  <c:v>-6.7381479242938704</c:v>
                </c:pt>
                <c:pt idx="564">
                  <c:v>-15.59276018533901</c:v>
                </c:pt>
                <c:pt idx="565">
                  <c:v>1.9011169869150359</c:v>
                </c:pt>
                <c:pt idx="566">
                  <c:v>8.9169034088201702</c:v>
                </c:pt>
                <c:pt idx="567">
                  <c:v>-1.0818987476492441</c:v>
                </c:pt>
                <c:pt idx="568">
                  <c:v>-4.0641169151461787</c:v>
                </c:pt>
                <c:pt idx="569">
                  <c:v>-1.727055874451995</c:v>
                </c:pt>
                <c:pt idx="570">
                  <c:v>1.0369050048143971</c:v>
                </c:pt>
                <c:pt idx="571">
                  <c:v>-5.165590332436496</c:v>
                </c:pt>
                <c:pt idx="572">
                  <c:v>5.4110057819766109</c:v>
                </c:pt>
                <c:pt idx="573">
                  <c:v>-2.6331843313343661</c:v>
                </c:pt>
                <c:pt idx="574">
                  <c:v>4.2688727862969831</c:v>
                </c:pt>
                <c:pt idx="575">
                  <c:v>0.20147740129746389</c:v>
                </c:pt>
                <c:pt idx="576">
                  <c:v>6.3437744191932239</c:v>
                </c:pt>
                <c:pt idx="577">
                  <c:v>4.5346840224067426</c:v>
                </c:pt>
                <c:pt idx="578">
                  <c:v>-0.92768808146800419</c:v>
                </c:pt>
                <c:pt idx="579">
                  <c:v>-1.7226913267595989</c:v>
                </c:pt>
                <c:pt idx="580">
                  <c:v>-2.4025252693794061</c:v>
                </c:pt>
                <c:pt idx="581">
                  <c:v>-7.2563167194747731</c:v>
                </c:pt>
                <c:pt idx="582">
                  <c:v>-11.211485757473159</c:v>
                </c:pt>
                <c:pt idx="583">
                  <c:v>-15.01493923131374</c:v>
                </c:pt>
                <c:pt idx="584">
                  <c:v>1.019033253973997</c:v>
                </c:pt>
                <c:pt idx="585">
                  <c:v>-9.054123071594006</c:v>
                </c:pt>
                <c:pt idx="586">
                  <c:v>-0.4295575280664784</c:v>
                </c:pt>
                <c:pt idx="587">
                  <c:v>-0.56965197341121576</c:v>
                </c:pt>
                <c:pt idx="588">
                  <c:v>-6.7462172198783543</c:v>
                </c:pt>
                <c:pt idx="589">
                  <c:v>6.8432578992741869E-2</c:v>
                </c:pt>
                <c:pt idx="590">
                  <c:v>-3.3517170794048878</c:v>
                </c:pt>
                <c:pt idx="591">
                  <c:v>3.1041909720687908</c:v>
                </c:pt>
                <c:pt idx="592">
                  <c:v>5.5940745736134394</c:v>
                </c:pt>
                <c:pt idx="593">
                  <c:v>7.6675844033252867</c:v>
                </c:pt>
                <c:pt idx="594">
                  <c:v>10.68765556402626</c:v>
                </c:pt>
                <c:pt idx="595">
                  <c:v>-0.83160002015613399</c:v>
                </c:pt>
                <c:pt idx="596">
                  <c:v>-4.6177922392428226</c:v>
                </c:pt>
                <c:pt idx="597">
                  <c:v>-1.3850637446825289</c:v>
                </c:pt>
                <c:pt idx="598">
                  <c:v>1.517282264338832</c:v>
                </c:pt>
                <c:pt idx="599">
                  <c:v>3.4365805115402721</c:v>
                </c:pt>
                <c:pt idx="600">
                  <c:v>-6.6795141969889018</c:v>
                </c:pt>
                <c:pt idx="601">
                  <c:v>0.42028731471948261</c:v>
                </c:pt>
                <c:pt idx="602">
                  <c:v>-0.98309977647858116</c:v>
                </c:pt>
                <c:pt idx="603">
                  <c:v>3.566538566354835</c:v>
                </c:pt>
                <c:pt idx="604">
                  <c:v>-9.6650614664256658</c:v>
                </c:pt>
                <c:pt idx="605">
                  <c:v>-3.2615509516907659</c:v>
                </c:pt>
                <c:pt idx="606">
                  <c:v>0.25957137874044012</c:v>
                </c:pt>
                <c:pt idx="607">
                  <c:v>-3.923406407645964</c:v>
                </c:pt>
                <c:pt idx="608">
                  <c:v>3.7473294286329648</c:v>
                </c:pt>
                <c:pt idx="609">
                  <c:v>-7.1259791675042887</c:v>
                </c:pt>
                <c:pt idx="610">
                  <c:v>-1.6195511902569939</c:v>
                </c:pt>
                <c:pt idx="611">
                  <c:v>-6.9075029920873936</c:v>
                </c:pt>
                <c:pt idx="612">
                  <c:v>-2.5939691219606811</c:v>
                </c:pt>
                <c:pt idx="613">
                  <c:v>-8.1949872506404802</c:v>
                </c:pt>
                <c:pt idx="614">
                  <c:v>-1.378824123060262</c:v>
                </c:pt>
                <c:pt idx="615">
                  <c:v>3.8265609891147778</c:v>
                </c:pt>
                <c:pt idx="616">
                  <c:v>1.721637131208402</c:v>
                </c:pt>
                <c:pt idx="617">
                  <c:v>8.0313316390995482</c:v>
                </c:pt>
                <c:pt idx="618">
                  <c:v>-1.402829015434105</c:v>
                </c:pt>
                <c:pt idx="619">
                  <c:v>-4.7254965673735194</c:v>
                </c:pt>
                <c:pt idx="620">
                  <c:v>-1.523396869716414</c:v>
                </c:pt>
                <c:pt idx="621">
                  <c:v>3.015263060538055</c:v>
                </c:pt>
                <c:pt idx="622">
                  <c:v>3.7826451795169009</c:v>
                </c:pt>
                <c:pt idx="623">
                  <c:v>5.7249990088415279</c:v>
                </c:pt>
                <c:pt idx="624">
                  <c:v>-0.41825136162720272</c:v>
                </c:pt>
                <c:pt idx="625">
                  <c:v>6.5235530549488603</c:v>
                </c:pt>
                <c:pt idx="626">
                  <c:v>4.4851623444858584</c:v>
                </c:pt>
                <c:pt idx="627">
                  <c:v>5.0999174735882358</c:v>
                </c:pt>
                <c:pt idx="628">
                  <c:v>6.0286579393058792</c:v>
                </c:pt>
                <c:pt idx="629">
                  <c:v>8.2054166260686294</c:v>
                </c:pt>
                <c:pt idx="630">
                  <c:v>5.8185397116061353</c:v>
                </c:pt>
                <c:pt idx="631">
                  <c:v>16.067160306275571</c:v>
                </c:pt>
                <c:pt idx="632">
                  <c:v>3.3562866067187218</c:v>
                </c:pt>
                <c:pt idx="633">
                  <c:v>4.0798641679769487E-2</c:v>
                </c:pt>
                <c:pt idx="634">
                  <c:v>2.6089342020107482</c:v>
                </c:pt>
                <c:pt idx="635">
                  <c:v>-0.32887598675246421</c:v>
                </c:pt>
                <c:pt idx="636">
                  <c:v>12.481663504030729</c:v>
                </c:pt>
                <c:pt idx="637">
                  <c:v>5.0235109333139158</c:v>
                </c:pt>
                <c:pt idx="638">
                  <c:v>6.1767433976119106</c:v>
                </c:pt>
                <c:pt idx="639">
                  <c:v>-1.416734203967088</c:v>
                </c:pt>
                <c:pt idx="640">
                  <c:v>-1.8493139428458569</c:v>
                </c:pt>
                <c:pt idx="641">
                  <c:v>-7.2265086628334556</c:v>
                </c:pt>
                <c:pt idx="642">
                  <c:v>4.8404035397253589</c:v>
                </c:pt>
                <c:pt idx="643">
                  <c:v>-5.8113565136052152</c:v>
                </c:pt>
                <c:pt idx="644">
                  <c:v>0.96682819654008045</c:v>
                </c:pt>
                <c:pt idx="645">
                  <c:v>-6.7928276863485397</c:v>
                </c:pt>
                <c:pt idx="646">
                  <c:v>0.40874028836580029</c:v>
                </c:pt>
                <c:pt idx="647">
                  <c:v>7.6396956943668979</c:v>
                </c:pt>
                <c:pt idx="648">
                  <c:v>5.813111499177519</c:v>
                </c:pt>
                <c:pt idx="649">
                  <c:v>3.2841861853503449</c:v>
                </c:pt>
                <c:pt idx="650">
                  <c:v>-19.678780669084041</c:v>
                </c:pt>
                <c:pt idx="651">
                  <c:v>-10.47824744583983</c:v>
                </c:pt>
                <c:pt idx="652">
                  <c:v>-8.1716729975576179</c:v>
                </c:pt>
                <c:pt idx="653">
                  <c:v>-5.9670847103658877</c:v>
                </c:pt>
                <c:pt idx="654">
                  <c:v>1.6133262909201851</c:v>
                </c:pt>
                <c:pt idx="655">
                  <c:v>10.864677123698851</c:v>
                </c:pt>
                <c:pt idx="656">
                  <c:v>4.1839430876450603</c:v>
                </c:pt>
                <c:pt idx="657">
                  <c:v>-3.3957408336737651</c:v>
                </c:pt>
                <c:pt idx="658">
                  <c:v>-0.95306356467283149</c:v>
                </c:pt>
                <c:pt idx="659">
                  <c:v>6.1440648410091372</c:v>
                </c:pt>
                <c:pt idx="660">
                  <c:v>9.5864369757673131</c:v>
                </c:pt>
                <c:pt idx="661">
                  <c:v>9.2856986628131448</c:v>
                </c:pt>
                <c:pt idx="662">
                  <c:v>10.864162747834159</c:v>
                </c:pt>
                <c:pt idx="663">
                  <c:v>0.97911327636389378</c:v>
                </c:pt>
                <c:pt idx="664">
                  <c:v>6.1809756541416299</c:v>
                </c:pt>
                <c:pt idx="665">
                  <c:v>-17.499074711764781</c:v>
                </c:pt>
                <c:pt idx="666">
                  <c:v>-13.21728481096808</c:v>
                </c:pt>
                <c:pt idx="667">
                  <c:v>-7.4554057345955167</c:v>
                </c:pt>
                <c:pt idx="668">
                  <c:v>4.4991724467469716</c:v>
                </c:pt>
                <c:pt idx="669">
                  <c:v>-11.255159884751061</c:v>
                </c:pt>
                <c:pt idx="670">
                  <c:v>5.3106459017713457</c:v>
                </c:pt>
                <c:pt idx="671">
                  <c:v>24.349670471999691</c:v>
                </c:pt>
                <c:pt idx="672">
                  <c:v>-5.4784771488194197</c:v>
                </c:pt>
                <c:pt idx="673">
                  <c:v>-8.4289516205669894</c:v>
                </c:pt>
                <c:pt idx="674">
                  <c:v>-15.091766236956939</c:v>
                </c:pt>
                <c:pt idx="675">
                  <c:v>-16.635473963929019</c:v>
                </c:pt>
                <c:pt idx="676">
                  <c:v>-2.4285665275240622</c:v>
                </c:pt>
                <c:pt idx="677">
                  <c:v>-9.5951130845877248</c:v>
                </c:pt>
                <c:pt idx="678">
                  <c:v>-1.7724005146433151</c:v>
                </c:pt>
                <c:pt idx="679">
                  <c:v>3.030400448275397</c:v>
                </c:pt>
                <c:pt idx="680">
                  <c:v>-6.4303073148231844</c:v>
                </c:pt>
                <c:pt idx="681">
                  <c:v>-7.8137507724686897</c:v>
                </c:pt>
                <c:pt idx="682">
                  <c:v>4.7769169331090806</c:v>
                </c:pt>
                <c:pt idx="683">
                  <c:v>23.925261465077028</c:v>
                </c:pt>
                <c:pt idx="684">
                  <c:v>11.72778426295835</c:v>
                </c:pt>
                <c:pt idx="685">
                  <c:v>16.68344480249009</c:v>
                </c:pt>
                <c:pt idx="686">
                  <c:v>-23.193770006781509</c:v>
                </c:pt>
                <c:pt idx="687">
                  <c:v>-16.622486745119222</c:v>
                </c:pt>
                <c:pt idx="688">
                  <c:v>-4.6549895336147458</c:v>
                </c:pt>
                <c:pt idx="689">
                  <c:v>-2.7457685637233449</c:v>
                </c:pt>
                <c:pt idx="690">
                  <c:v>-13.55204768405665</c:v>
                </c:pt>
                <c:pt idx="691">
                  <c:v>-13.274378724401741</c:v>
                </c:pt>
                <c:pt idx="692">
                  <c:v>8.7218008931572832</c:v>
                </c:pt>
                <c:pt idx="693">
                  <c:v>-1.3265210866255961E-2</c:v>
                </c:pt>
                <c:pt idx="694">
                  <c:v>13.478456418116471</c:v>
                </c:pt>
                <c:pt idx="695">
                  <c:v>14.66536742137701</c:v>
                </c:pt>
                <c:pt idx="696">
                  <c:v>18.21726994498869</c:v>
                </c:pt>
                <c:pt idx="697">
                  <c:v>-18.929765513325759</c:v>
                </c:pt>
                <c:pt idx="698">
                  <c:v>-1.599944326487017</c:v>
                </c:pt>
                <c:pt idx="699">
                  <c:v>-6.2535894201081712</c:v>
                </c:pt>
                <c:pt idx="700">
                  <c:v>3.3224878219769018</c:v>
                </c:pt>
                <c:pt idx="701">
                  <c:v>-12.86100397292148</c:v>
                </c:pt>
                <c:pt idx="702">
                  <c:v>-15.771653694105749</c:v>
                </c:pt>
                <c:pt idx="703">
                  <c:v>-3.327880759868453</c:v>
                </c:pt>
                <c:pt idx="704">
                  <c:v>2.1491552510782439</c:v>
                </c:pt>
                <c:pt idx="705">
                  <c:v>-2.8187032210225129</c:v>
                </c:pt>
                <c:pt idx="706">
                  <c:v>-24.323905800000819</c:v>
                </c:pt>
                <c:pt idx="707">
                  <c:v>-11.330184642400599</c:v>
                </c:pt>
                <c:pt idx="708">
                  <c:v>-11.96906086995376</c:v>
                </c:pt>
                <c:pt idx="709">
                  <c:v>-7.4357463519713667</c:v>
                </c:pt>
                <c:pt idx="710">
                  <c:v>-7.4461613855492486</c:v>
                </c:pt>
                <c:pt idx="711">
                  <c:v>-2.8889069102884029</c:v>
                </c:pt>
                <c:pt idx="712">
                  <c:v>15.120191353780889</c:v>
                </c:pt>
                <c:pt idx="713">
                  <c:v>9.77149405184824</c:v>
                </c:pt>
                <c:pt idx="714">
                  <c:v>-2.4253708278781319</c:v>
                </c:pt>
                <c:pt idx="715">
                  <c:v>-6.7979187210191654</c:v>
                </c:pt>
                <c:pt idx="716">
                  <c:v>-11.445829979879131</c:v>
                </c:pt>
                <c:pt idx="717">
                  <c:v>8.1450098236361228</c:v>
                </c:pt>
                <c:pt idx="718">
                  <c:v>-5.6164346790370354</c:v>
                </c:pt>
                <c:pt idx="719">
                  <c:v>-8.8722959210093766</c:v>
                </c:pt>
                <c:pt idx="720">
                  <c:v>16.39668487737611</c:v>
                </c:pt>
                <c:pt idx="721">
                  <c:v>-14.682902474628021</c:v>
                </c:pt>
                <c:pt idx="722">
                  <c:v>1.705566459358127</c:v>
                </c:pt>
                <c:pt idx="723">
                  <c:v>-8.2654814406503352</c:v>
                </c:pt>
                <c:pt idx="724">
                  <c:v>-0.84408900296496325</c:v>
                </c:pt>
                <c:pt idx="725">
                  <c:v>-5.474376896653534</c:v>
                </c:pt>
                <c:pt idx="726">
                  <c:v>-6.6071290663847906</c:v>
                </c:pt>
                <c:pt idx="727">
                  <c:v>5.7014746342829693E-2</c:v>
                </c:pt>
                <c:pt idx="728">
                  <c:v>5.3480770591640283</c:v>
                </c:pt>
                <c:pt idx="729">
                  <c:v>12.055232408888759</c:v>
                </c:pt>
                <c:pt idx="730">
                  <c:v>16.57495435787909</c:v>
                </c:pt>
                <c:pt idx="731">
                  <c:v>31.281955995214808</c:v>
                </c:pt>
                <c:pt idx="732">
                  <c:v>5.4475769151422542</c:v>
                </c:pt>
                <c:pt idx="733">
                  <c:v>11.804412731489331</c:v>
                </c:pt>
                <c:pt idx="734">
                  <c:v>6.8871335551314479</c:v>
                </c:pt>
                <c:pt idx="735">
                  <c:v>5.1917124712638483</c:v>
                </c:pt>
                <c:pt idx="736">
                  <c:v>10.37127099139817</c:v>
                </c:pt>
                <c:pt idx="737">
                  <c:v>-2.018687951707145</c:v>
                </c:pt>
                <c:pt idx="738">
                  <c:v>-4.0917396294708874</c:v>
                </c:pt>
                <c:pt idx="739">
                  <c:v>3.2082180343912472</c:v>
                </c:pt>
                <c:pt idx="740">
                  <c:v>-4.5038781950164859</c:v>
                </c:pt>
                <c:pt idx="741">
                  <c:v>5.5932932510480393</c:v>
                </c:pt>
                <c:pt idx="742">
                  <c:v>-5.6153049995375461</c:v>
                </c:pt>
                <c:pt idx="743">
                  <c:v>-1.3111404253685699</c:v>
                </c:pt>
                <c:pt idx="744">
                  <c:v>-0.57785595163486958</c:v>
                </c:pt>
                <c:pt idx="745">
                  <c:v>-11.099494290527369</c:v>
                </c:pt>
                <c:pt idx="746">
                  <c:v>-7.073025360612359</c:v>
                </c:pt>
                <c:pt idx="747">
                  <c:v>-21.560737294614992</c:v>
                </c:pt>
                <c:pt idx="748">
                  <c:v>5.22184743917816</c:v>
                </c:pt>
                <c:pt idx="749">
                  <c:v>-9.2130075267216522</c:v>
                </c:pt>
                <c:pt idx="750">
                  <c:v>-21.83069251920999</c:v>
                </c:pt>
                <c:pt idx="751">
                  <c:v>-21.181456813739199</c:v>
                </c:pt>
                <c:pt idx="752">
                  <c:v>8.8552940160854951E-2</c:v>
                </c:pt>
                <c:pt idx="753">
                  <c:v>13.968655042348891</c:v>
                </c:pt>
                <c:pt idx="754">
                  <c:v>28.667900365921739</c:v>
                </c:pt>
                <c:pt idx="755">
                  <c:v>-1.6465709479292641</c:v>
                </c:pt>
                <c:pt idx="756">
                  <c:v>9.3439965147887296</c:v>
                </c:pt>
                <c:pt idx="757">
                  <c:v>-7.6768901829721212</c:v>
                </c:pt>
                <c:pt idx="758">
                  <c:v>-2.3802020402166222</c:v>
                </c:pt>
                <c:pt idx="759">
                  <c:v>5.5735892235001483</c:v>
                </c:pt>
                <c:pt idx="760">
                  <c:v>-19.86648902416151</c:v>
                </c:pt>
                <c:pt idx="761">
                  <c:v>-13.41065070443009</c:v>
                </c:pt>
                <c:pt idx="762">
                  <c:v>3.2701570199029559</c:v>
                </c:pt>
                <c:pt idx="763">
                  <c:v>-6.7952992983749834</c:v>
                </c:pt>
                <c:pt idx="764">
                  <c:v>-7.6948539509466531</c:v>
                </c:pt>
                <c:pt idx="765">
                  <c:v>-22.925806165979541</c:v>
                </c:pt>
                <c:pt idx="766">
                  <c:v>10.37815526100475</c:v>
                </c:pt>
                <c:pt idx="767">
                  <c:v>-14.071269816381911</c:v>
                </c:pt>
                <c:pt idx="768">
                  <c:v>-6.8686614904379262</c:v>
                </c:pt>
                <c:pt idx="769">
                  <c:v>-9.3584465451558927</c:v>
                </c:pt>
                <c:pt idx="770">
                  <c:v>-6.8772947487486524</c:v>
                </c:pt>
                <c:pt idx="771">
                  <c:v>-13.01899112277902</c:v>
                </c:pt>
                <c:pt idx="772">
                  <c:v>-8.4547248269252933</c:v>
                </c:pt>
                <c:pt idx="773">
                  <c:v>4.9343038377685362</c:v>
                </c:pt>
                <c:pt idx="774">
                  <c:v>1.842851619287226</c:v>
                </c:pt>
                <c:pt idx="775">
                  <c:v>-1.7649456449977441</c:v>
                </c:pt>
                <c:pt idx="776">
                  <c:v>5.5936980831729342</c:v>
                </c:pt>
                <c:pt idx="777">
                  <c:v>4.9243312668739696</c:v>
                </c:pt>
                <c:pt idx="778">
                  <c:v>-6.4259360147102296</c:v>
                </c:pt>
                <c:pt idx="779">
                  <c:v>8.4154534429791639</c:v>
                </c:pt>
                <c:pt idx="780">
                  <c:v>-2.1125481379868658</c:v>
                </c:pt>
                <c:pt idx="781">
                  <c:v>5.3865146946396232</c:v>
                </c:pt>
                <c:pt idx="782">
                  <c:v>7.6401630862816754</c:v>
                </c:pt>
                <c:pt idx="783">
                  <c:v>2.9297023713520352</c:v>
                </c:pt>
                <c:pt idx="784">
                  <c:v>18.78712613221791</c:v>
                </c:pt>
                <c:pt idx="785">
                  <c:v>-0.48248350183149907</c:v>
                </c:pt>
                <c:pt idx="786">
                  <c:v>3.1539633111994338</c:v>
                </c:pt>
                <c:pt idx="787">
                  <c:v>1.2052824228525501</c:v>
                </c:pt>
                <c:pt idx="788">
                  <c:v>-3.770685071301235</c:v>
                </c:pt>
                <c:pt idx="789">
                  <c:v>-5.8335161742969763</c:v>
                </c:pt>
                <c:pt idx="790">
                  <c:v>-11.07704343727463</c:v>
                </c:pt>
                <c:pt idx="791">
                  <c:v>-5.239978343531031</c:v>
                </c:pt>
                <c:pt idx="792">
                  <c:v>-17.15261800063476</c:v>
                </c:pt>
                <c:pt idx="793">
                  <c:v>20.952959505379969</c:v>
                </c:pt>
                <c:pt idx="794">
                  <c:v>-4.3662630757291634</c:v>
                </c:pt>
                <c:pt idx="795">
                  <c:v>12.06797159898584</c:v>
                </c:pt>
                <c:pt idx="796">
                  <c:v>6.2988739576125523</c:v>
                </c:pt>
                <c:pt idx="797">
                  <c:v>14.990994064532501</c:v>
                </c:pt>
                <c:pt idx="798">
                  <c:v>-2.008917909332804</c:v>
                </c:pt>
                <c:pt idx="799">
                  <c:v>5.3544266827185796</c:v>
                </c:pt>
                <c:pt idx="800">
                  <c:v>-4.0767298249741319</c:v>
                </c:pt>
                <c:pt idx="801">
                  <c:v>28.361896545042701</c:v>
                </c:pt>
                <c:pt idx="802">
                  <c:v>9.6964695016815146</c:v>
                </c:pt>
                <c:pt idx="803">
                  <c:v>12.015129695446509</c:v>
                </c:pt>
                <c:pt idx="804">
                  <c:v>3.325307951508448</c:v>
                </c:pt>
                <c:pt idx="805">
                  <c:v>-18.721884526087941</c:v>
                </c:pt>
                <c:pt idx="806">
                  <c:v>-0.58561204560672586</c:v>
                </c:pt>
                <c:pt idx="807">
                  <c:v>-3.9987748927295419</c:v>
                </c:pt>
                <c:pt idx="808">
                  <c:v>-1.4886592891669359</c:v>
                </c:pt>
                <c:pt idx="809">
                  <c:v>-11.079946096429881</c:v>
                </c:pt>
                <c:pt idx="810">
                  <c:v>15.82012263675036</c:v>
                </c:pt>
                <c:pt idx="811">
                  <c:v>-15.951442383925089</c:v>
                </c:pt>
                <c:pt idx="812">
                  <c:v>-0.52847610124798172</c:v>
                </c:pt>
                <c:pt idx="813">
                  <c:v>20.51405623867597</c:v>
                </c:pt>
                <c:pt idx="814">
                  <c:v>14.802121200392129</c:v>
                </c:pt>
                <c:pt idx="815">
                  <c:v>-13.74028910563956</c:v>
                </c:pt>
                <c:pt idx="816">
                  <c:v>5.0972070811734946</c:v>
                </c:pt>
                <c:pt idx="817">
                  <c:v>3.6497991799449139</c:v>
                </c:pt>
                <c:pt idx="818">
                  <c:v>15.71263165565813</c:v>
                </c:pt>
                <c:pt idx="819">
                  <c:v>21.266259809814201</c:v>
                </c:pt>
                <c:pt idx="820">
                  <c:v>-2.0707002488222259</c:v>
                </c:pt>
                <c:pt idx="821">
                  <c:v>0.42703890724547411</c:v>
                </c:pt>
                <c:pt idx="822">
                  <c:v>-9.3041905482735139</c:v>
                </c:pt>
                <c:pt idx="823">
                  <c:v>0.36872040863776562</c:v>
                </c:pt>
                <c:pt idx="824">
                  <c:v>-8.0549773966080735</c:v>
                </c:pt>
                <c:pt idx="825">
                  <c:v>7.4787898384460094</c:v>
                </c:pt>
                <c:pt idx="826">
                  <c:v>8.7550823491736942</c:v>
                </c:pt>
                <c:pt idx="827">
                  <c:v>7.0636069167789266</c:v>
                </c:pt>
                <c:pt idx="828">
                  <c:v>13.78015211468076</c:v>
                </c:pt>
                <c:pt idx="829">
                  <c:v>-4.6554988273141218</c:v>
                </c:pt>
                <c:pt idx="830">
                  <c:v>37.249507218439817</c:v>
                </c:pt>
                <c:pt idx="831">
                  <c:v>-18.000409111469729</c:v>
                </c:pt>
                <c:pt idx="832">
                  <c:v>2.0370757144188261</c:v>
                </c:pt>
                <c:pt idx="833">
                  <c:v>-20.731269027440039</c:v>
                </c:pt>
                <c:pt idx="834">
                  <c:v>-1.2364622238913381</c:v>
                </c:pt>
                <c:pt idx="835">
                  <c:v>9.697232549694796</c:v>
                </c:pt>
                <c:pt idx="836">
                  <c:v>9.1417626544184056</c:v>
                </c:pt>
                <c:pt idx="837">
                  <c:v>16.261884363789999</c:v>
                </c:pt>
                <c:pt idx="838">
                  <c:v>-8.555229902332222</c:v>
                </c:pt>
                <c:pt idx="839">
                  <c:v>5.0034129948956592</c:v>
                </c:pt>
                <c:pt idx="840">
                  <c:v>-4.4175869556612444</c:v>
                </c:pt>
                <c:pt idx="841">
                  <c:v>-9.3467415958380329</c:v>
                </c:pt>
                <c:pt idx="842">
                  <c:v>-4.266973921208022</c:v>
                </c:pt>
                <c:pt idx="843">
                  <c:v>3.265876313825645</c:v>
                </c:pt>
                <c:pt idx="844">
                  <c:v>0.76064633492186795</c:v>
                </c:pt>
                <c:pt idx="845">
                  <c:v>15.68918738847694</c:v>
                </c:pt>
                <c:pt idx="846">
                  <c:v>-12.48520855353482</c:v>
                </c:pt>
                <c:pt idx="847">
                  <c:v>-18.803646557916949</c:v>
                </c:pt>
                <c:pt idx="848">
                  <c:v>33.216455556497827</c:v>
                </c:pt>
                <c:pt idx="849">
                  <c:v>-12.84244589172228</c:v>
                </c:pt>
                <c:pt idx="850">
                  <c:v>-6.8845463915065686E-2</c:v>
                </c:pt>
                <c:pt idx="851">
                  <c:v>-15.25941267048368</c:v>
                </c:pt>
                <c:pt idx="852">
                  <c:v>-10.000748525146721</c:v>
                </c:pt>
                <c:pt idx="853">
                  <c:v>-13.28837951708236</c:v>
                </c:pt>
                <c:pt idx="854">
                  <c:v>-8.4915138925228923</c:v>
                </c:pt>
                <c:pt idx="855">
                  <c:v>-11.17914098654439</c:v>
                </c:pt>
                <c:pt idx="856">
                  <c:v>4.7041679404128312</c:v>
                </c:pt>
                <c:pt idx="857">
                  <c:v>2.5243969829923638</c:v>
                </c:pt>
                <c:pt idx="858">
                  <c:v>5.5444484975845718</c:v>
                </c:pt>
                <c:pt idx="859">
                  <c:v>14.13257098904808</c:v>
                </c:pt>
                <c:pt idx="860">
                  <c:v>5.5085425627304003</c:v>
                </c:pt>
                <c:pt idx="861">
                  <c:v>15.941513262509201</c:v>
                </c:pt>
                <c:pt idx="862">
                  <c:v>4.4770481625216112</c:v>
                </c:pt>
                <c:pt idx="863">
                  <c:v>-25.672845944151529</c:v>
                </c:pt>
                <c:pt idx="864">
                  <c:v>-10.24235635232213</c:v>
                </c:pt>
                <c:pt idx="865">
                  <c:v>8.3914974188420093</c:v>
                </c:pt>
                <c:pt idx="866">
                  <c:v>-0.39738629424978761</c:v>
                </c:pt>
                <c:pt idx="867">
                  <c:v>12.593491294806171</c:v>
                </c:pt>
                <c:pt idx="868">
                  <c:v>-2.9376483572267449</c:v>
                </c:pt>
                <c:pt idx="869">
                  <c:v>11.413357730581531</c:v>
                </c:pt>
                <c:pt idx="870">
                  <c:v>1.736029373201045</c:v>
                </c:pt>
                <c:pt idx="871">
                  <c:v>-17.784519293912599</c:v>
                </c:pt>
                <c:pt idx="872">
                  <c:v>-6.1967255412416362</c:v>
                </c:pt>
                <c:pt idx="873">
                  <c:v>-3.4173041710740688</c:v>
                </c:pt>
                <c:pt idx="874">
                  <c:v>-22.140024314625279</c:v>
                </c:pt>
                <c:pt idx="875">
                  <c:v>4.793823543660519</c:v>
                </c:pt>
                <c:pt idx="876">
                  <c:v>0.61950354934637319</c:v>
                </c:pt>
                <c:pt idx="877">
                  <c:v>-3.8749842126340028</c:v>
                </c:pt>
                <c:pt idx="878">
                  <c:v>8.8101141059622687</c:v>
                </c:pt>
                <c:pt idx="879">
                  <c:v>7.4558344758158199</c:v>
                </c:pt>
                <c:pt idx="880">
                  <c:v>2.898764499956922</c:v>
                </c:pt>
                <c:pt idx="881">
                  <c:v>-1.737810308298867</c:v>
                </c:pt>
                <c:pt idx="882">
                  <c:v>12.283054808201889</c:v>
                </c:pt>
                <c:pt idx="883">
                  <c:v>8.6337734214667599</c:v>
                </c:pt>
                <c:pt idx="884">
                  <c:v>-0.1193879456525628</c:v>
                </c:pt>
                <c:pt idx="885">
                  <c:v>3.5489654253764882</c:v>
                </c:pt>
                <c:pt idx="886">
                  <c:v>2.1586201953635151</c:v>
                </c:pt>
                <c:pt idx="887">
                  <c:v>-0.25717864210774283</c:v>
                </c:pt>
                <c:pt idx="888">
                  <c:v>9.8358179842498981</c:v>
                </c:pt>
                <c:pt idx="889">
                  <c:v>-3.8482220153003448</c:v>
                </c:pt>
                <c:pt idx="890">
                  <c:v>-4.1657054738700561</c:v>
                </c:pt>
                <c:pt idx="891">
                  <c:v>-13.515014185755559</c:v>
                </c:pt>
                <c:pt idx="892">
                  <c:v>-5.1230580548428852</c:v>
                </c:pt>
                <c:pt idx="893">
                  <c:v>8.3859813784195989</c:v>
                </c:pt>
                <c:pt idx="894">
                  <c:v>-22.4668778889023</c:v>
                </c:pt>
                <c:pt idx="895">
                  <c:v>-17.605264373150401</c:v>
                </c:pt>
                <c:pt idx="896">
                  <c:v>-10.40543793637992</c:v>
                </c:pt>
                <c:pt idx="897">
                  <c:v>-10.1296842789907</c:v>
                </c:pt>
                <c:pt idx="898">
                  <c:v>-6.3615206382894964</c:v>
                </c:pt>
                <c:pt idx="899">
                  <c:v>-10.44630942631265</c:v>
                </c:pt>
                <c:pt idx="900">
                  <c:v>-8.0848938741474825</c:v>
                </c:pt>
                <c:pt idx="901">
                  <c:v>-12.1787946604874</c:v>
                </c:pt>
                <c:pt idx="902">
                  <c:v>-18.44210570880642</c:v>
                </c:pt>
                <c:pt idx="903">
                  <c:v>-9.7277292545846628</c:v>
                </c:pt>
                <c:pt idx="904">
                  <c:v>8.3935147957121412</c:v>
                </c:pt>
                <c:pt idx="905">
                  <c:v>-2.1192412666975562</c:v>
                </c:pt>
                <c:pt idx="906">
                  <c:v>-12.535721632004631</c:v>
                </c:pt>
                <c:pt idx="907">
                  <c:v>4.874127172069965</c:v>
                </c:pt>
                <c:pt idx="908">
                  <c:v>-9.7869310280979036</c:v>
                </c:pt>
                <c:pt idx="909">
                  <c:v>10.50425502472536</c:v>
                </c:pt>
                <c:pt idx="910">
                  <c:v>-2.7346274433738929</c:v>
                </c:pt>
                <c:pt idx="911">
                  <c:v>30.200660789093689</c:v>
                </c:pt>
                <c:pt idx="912">
                  <c:v>-2.2823275756864949</c:v>
                </c:pt>
                <c:pt idx="913">
                  <c:v>-1.7956888864772149</c:v>
                </c:pt>
                <c:pt idx="914">
                  <c:v>-9.4405754485115683</c:v>
                </c:pt>
                <c:pt idx="915">
                  <c:v>0.4788407439877716</c:v>
                </c:pt>
                <c:pt idx="916">
                  <c:v>10.904563624876779</c:v>
                </c:pt>
                <c:pt idx="917">
                  <c:v>2.5619587251235889</c:v>
                </c:pt>
                <c:pt idx="918">
                  <c:v>-2.8024185589203068</c:v>
                </c:pt>
                <c:pt idx="919">
                  <c:v>0.90829738084303113</c:v>
                </c:pt>
                <c:pt idx="920">
                  <c:v>15.60200585749697</c:v>
                </c:pt>
                <c:pt idx="921">
                  <c:v>-3.9471523167137041</c:v>
                </c:pt>
                <c:pt idx="922">
                  <c:v>-9.450754188356127</c:v>
                </c:pt>
                <c:pt idx="923">
                  <c:v>-7.6207628330940711</c:v>
                </c:pt>
                <c:pt idx="924">
                  <c:v>-11.035356204800379</c:v>
                </c:pt>
                <c:pt idx="925">
                  <c:v>5.8617502821438761</c:v>
                </c:pt>
                <c:pt idx="926">
                  <c:v>2.1758753601282459</c:v>
                </c:pt>
                <c:pt idx="927">
                  <c:v>1.5682757265921221</c:v>
                </c:pt>
                <c:pt idx="928">
                  <c:v>21.01780237441816</c:v>
                </c:pt>
                <c:pt idx="929">
                  <c:v>-5.8804850292016031</c:v>
                </c:pt>
                <c:pt idx="930">
                  <c:v>0.84854225663561789</c:v>
                </c:pt>
                <c:pt idx="931">
                  <c:v>13.59388659878428</c:v>
                </c:pt>
                <c:pt idx="932">
                  <c:v>-10.535042137476321</c:v>
                </c:pt>
                <c:pt idx="933">
                  <c:v>-22.357687584540091</c:v>
                </c:pt>
                <c:pt idx="934">
                  <c:v>-15.37670562903272</c:v>
                </c:pt>
                <c:pt idx="935">
                  <c:v>5.3969087160676734</c:v>
                </c:pt>
                <c:pt idx="936">
                  <c:v>9.5660991538790068</c:v>
                </c:pt>
                <c:pt idx="937">
                  <c:v>1.284887502681868</c:v>
                </c:pt>
                <c:pt idx="938">
                  <c:v>5.0147729282525626</c:v>
                </c:pt>
                <c:pt idx="939">
                  <c:v>-10.766815762751939</c:v>
                </c:pt>
                <c:pt idx="940">
                  <c:v>-6.7699792205159834</c:v>
                </c:pt>
                <c:pt idx="941">
                  <c:v>15.15257920299063</c:v>
                </c:pt>
                <c:pt idx="942">
                  <c:v>-4.2982991305996929</c:v>
                </c:pt>
                <c:pt idx="943">
                  <c:v>6.074827579678729</c:v>
                </c:pt>
                <c:pt idx="944">
                  <c:v>-7.3163445514849696</c:v>
                </c:pt>
                <c:pt idx="945">
                  <c:v>-4.2669767995459758</c:v>
                </c:pt>
                <c:pt idx="946">
                  <c:v>4.7613447475091686</c:v>
                </c:pt>
                <c:pt idx="947">
                  <c:v>-6.4233707507250708</c:v>
                </c:pt>
                <c:pt idx="948">
                  <c:v>11.57975209707414</c:v>
                </c:pt>
                <c:pt idx="949">
                  <c:v>-13.75656651539124</c:v>
                </c:pt>
                <c:pt idx="950">
                  <c:v>17.470017114349481</c:v>
                </c:pt>
                <c:pt idx="951">
                  <c:v>10.334548446730301</c:v>
                </c:pt>
                <c:pt idx="952">
                  <c:v>-4.8985030664882983</c:v>
                </c:pt>
                <c:pt idx="953">
                  <c:v>12.24660870579326</c:v>
                </c:pt>
                <c:pt idx="954">
                  <c:v>-2.2389970046714152</c:v>
                </c:pt>
                <c:pt idx="955">
                  <c:v>13.663998790014119</c:v>
                </c:pt>
                <c:pt idx="956">
                  <c:v>-16.840733203355089</c:v>
                </c:pt>
                <c:pt idx="957">
                  <c:v>-9.8741860246910846</c:v>
                </c:pt>
                <c:pt idx="958">
                  <c:v>11.36568460518593</c:v>
                </c:pt>
                <c:pt idx="959">
                  <c:v>-0.51079113195024328</c:v>
                </c:pt>
                <c:pt idx="960">
                  <c:v>-7.8281419269653467</c:v>
                </c:pt>
                <c:pt idx="961">
                  <c:v>6.9657694880923442</c:v>
                </c:pt>
                <c:pt idx="962">
                  <c:v>14.00777038693538</c:v>
                </c:pt>
                <c:pt idx="963">
                  <c:v>1.0504233469134421</c:v>
                </c:pt>
                <c:pt idx="964">
                  <c:v>19.309245986587229</c:v>
                </c:pt>
                <c:pt idx="965">
                  <c:v>1.771151110121147</c:v>
                </c:pt>
                <c:pt idx="966">
                  <c:v>4.3541316318167027</c:v>
                </c:pt>
                <c:pt idx="967">
                  <c:v>-4.181463967468054</c:v>
                </c:pt>
                <c:pt idx="968">
                  <c:v>-3.4335583584633489</c:v>
                </c:pt>
                <c:pt idx="969">
                  <c:v>9.2823877226710643</c:v>
                </c:pt>
                <c:pt idx="970">
                  <c:v>23.779137385465681</c:v>
                </c:pt>
                <c:pt idx="971">
                  <c:v>16.023174379220009</c:v>
                </c:pt>
                <c:pt idx="972">
                  <c:v>12.825968126936701</c:v>
                </c:pt>
                <c:pt idx="973">
                  <c:v>5.4182328149467889</c:v>
                </c:pt>
                <c:pt idx="974">
                  <c:v>-4.0769577316812233</c:v>
                </c:pt>
                <c:pt idx="975">
                  <c:v>-8.956315933760747</c:v>
                </c:pt>
                <c:pt idx="976">
                  <c:v>4.6826111171534288</c:v>
                </c:pt>
                <c:pt idx="977">
                  <c:v>0.63394992218999757</c:v>
                </c:pt>
                <c:pt idx="978">
                  <c:v>-19.096519806917499</c:v>
                </c:pt>
                <c:pt idx="979">
                  <c:v>-9.8343426409181092</c:v>
                </c:pt>
                <c:pt idx="980">
                  <c:v>-1.182348999274728</c:v>
                </c:pt>
                <c:pt idx="981">
                  <c:v>-9.603580704723754</c:v>
                </c:pt>
                <c:pt idx="982">
                  <c:v>-9.0174698285473268E-2</c:v>
                </c:pt>
                <c:pt idx="983">
                  <c:v>-19.588215419859409</c:v>
                </c:pt>
                <c:pt idx="984">
                  <c:v>-13.244793822123119</c:v>
                </c:pt>
                <c:pt idx="985">
                  <c:v>2.379494552961837</c:v>
                </c:pt>
                <c:pt idx="986">
                  <c:v>10.26319170187992</c:v>
                </c:pt>
                <c:pt idx="987">
                  <c:v>-1.837773126090577</c:v>
                </c:pt>
                <c:pt idx="988">
                  <c:v>-26.2334764795139</c:v>
                </c:pt>
                <c:pt idx="989">
                  <c:v>0.90938315443088469</c:v>
                </c:pt>
                <c:pt idx="990">
                  <c:v>20.775423102716381</c:v>
                </c:pt>
                <c:pt idx="991">
                  <c:v>32.455534979502133</c:v>
                </c:pt>
                <c:pt idx="992">
                  <c:v>1.232226276109593</c:v>
                </c:pt>
                <c:pt idx="993">
                  <c:v>0.17080556884032769</c:v>
                </c:pt>
                <c:pt idx="994">
                  <c:v>-15.51415515234007</c:v>
                </c:pt>
                <c:pt idx="995">
                  <c:v>-11.032325760813039</c:v>
                </c:pt>
                <c:pt idx="996">
                  <c:v>-14.515570694268931</c:v>
                </c:pt>
                <c:pt idx="997">
                  <c:v>-3.914551710812558</c:v>
                </c:pt>
                <c:pt idx="998">
                  <c:v>24.622215440760598</c:v>
                </c:pt>
                <c:pt idx="999">
                  <c:v>23.819180065403291</c:v>
                </c:pt>
                <c:pt idx="1000">
                  <c:v>-11.909559772528469</c:v>
                </c:pt>
                <c:pt idx="1001">
                  <c:v>27.167318085557969</c:v>
                </c:pt>
                <c:pt idx="1002">
                  <c:v>1.329411163416478</c:v>
                </c:pt>
                <c:pt idx="1003">
                  <c:v>6.2346694392911406</c:v>
                </c:pt>
                <c:pt idx="1004">
                  <c:v>4.2133631024245819</c:v>
                </c:pt>
                <c:pt idx="1005">
                  <c:v>-4.0391077741712238E-2</c:v>
                </c:pt>
                <c:pt idx="1006">
                  <c:v>5.1463606665823738</c:v>
                </c:pt>
                <c:pt idx="1007">
                  <c:v>0.79459795865986949</c:v>
                </c:pt>
                <c:pt idx="1008">
                  <c:v>-10.543192785905481</c:v>
                </c:pt>
                <c:pt idx="1009">
                  <c:v>3.020056695214298</c:v>
                </c:pt>
                <c:pt idx="1010">
                  <c:v>5.3538502158619892</c:v>
                </c:pt>
                <c:pt idx="1011">
                  <c:v>-18.986503893729509</c:v>
                </c:pt>
                <c:pt idx="1012">
                  <c:v>-5.7181800481141742</c:v>
                </c:pt>
                <c:pt idx="1013">
                  <c:v>3.158593664026494</c:v>
                </c:pt>
                <c:pt idx="1014">
                  <c:v>5.233095803178168</c:v>
                </c:pt>
                <c:pt idx="1015">
                  <c:v>6.9758057183877069</c:v>
                </c:pt>
                <c:pt idx="1016">
                  <c:v>2.636400568064492</c:v>
                </c:pt>
                <c:pt idx="1017">
                  <c:v>11.811995989904769</c:v>
                </c:pt>
                <c:pt idx="1018">
                  <c:v>-5.2234541711628681</c:v>
                </c:pt>
                <c:pt idx="1019">
                  <c:v>-0.74095274062462269</c:v>
                </c:pt>
                <c:pt idx="1020">
                  <c:v>0.83910488618196444</c:v>
                </c:pt>
                <c:pt idx="1021">
                  <c:v>9.009762929929142</c:v>
                </c:pt>
                <c:pt idx="1022">
                  <c:v>22.231636802709641</c:v>
                </c:pt>
                <c:pt idx="1023">
                  <c:v>-3.6219723481165409</c:v>
                </c:pt>
                <c:pt idx="1024">
                  <c:v>3.5889155620056932</c:v>
                </c:pt>
                <c:pt idx="1025">
                  <c:v>-0.65249237666964477</c:v>
                </c:pt>
                <c:pt idx="1026">
                  <c:v>-5.4935807933836847</c:v>
                </c:pt>
                <c:pt idx="1027">
                  <c:v>-4.9008811938568986</c:v>
                </c:pt>
                <c:pt idx="1028">
                  <c:v>12.6873101825086</c:v>
                </c:pt>
                <c:pt idx="1029">
                  <c:v>3.0786009976040192</c:v>
                </c:pt>
                <c:pt idx="1030">
                  <c:v>-7.4107617288709067</c:v>
                </c:pt>
                <c:pt idx="1031">
                  <c:v>-2.7814146762014662</c:v>
                </c:pt>
                <c:pt idx="1032">
                  <c:v>2.7167315303011019</c:v>
                </c:pt>
                <c:pt idx="1033">
                  <c:v>-5.0595467889873724</c:v>
                </c:pt>
                <c:pt idx="1034">
                  <c:v>9.6303006344202995</c:v>
                </c:pt>
                <c:pt idx="1035">
                  <c:v>-9.3579255993329955</c:v>
                </c:pt>
                <c:pt idx="1036">
                  <c:v>-7.3243426667114351</c:v>
                </c:pt>
                <c:pt idx="1037">
                  <c:v>-4.9032207979371503</c:v>
                </c:pt>
                <c:pt idx="1038">
                  <c:v>8.4988667597564849</c:v>
                </c:pt>
                <c:pt idx="1039">
                  <c:v>-3.0623656717355359</c:v>
                </c:pt>
                <c:pt idx="1040">
                  <c:v>15.863010142754691</c:v>
                </c:pt>
                <c:pt idx="1041">
                  <c:v>9.3902806083152459</c:v>
                </c:pt>
                <c:pt idx="1042">
                  <c:v>9.0537526126975507</c:v>
                </c:pt>
                <c:pt idx="1043">
                  <c:v>1.1463185555815989</c:v>
                </c:pt>
                <c:pt idx="1044">
                  <c:v>11.2680758747662</c:v>
                </c:pt>
                <c:pt idx="1045">
                  <c:v>20.28785049731707</c:v>
                </c:pt>
                <c:pt idx="1046">
                  <c:v>7.4784647322299742</c:v>
                </c:pt>
                <c:pt idx="1047">
                  <c:v>6.7158679542397151</c:v>
                </c:pt>
                <c:pt idx="1048">
                  <c:v>-13.34386703407476</c:v>
                </c:pt>
                <c:pt idx="1049">
                  <c:v>22.439323991635121</c:v>
                </c:pt>
                <c:pt idx="1050">
                  <c:v>2.8091369021851378</c:v>
                </c:pt>
                <c:pt idx="1051">
                  <c:v>-6.3862761310409777</c:v>
                </c:pt>
                <c:pt idx="1052">
                  <c:v>15.257983983634571</c:v>
                </c:pt>
                <c:pt idx="1053">
                  <c:v>15.75680023945938</c:v>
                </c:pt>
                <c:pt idx="1054">
                  <c:v>3.2622856188563829</c:v>
                </c:pt>
                <c:pt idx="1055">
                  <c:v>-2.0201537463906072</c:v>
                </c:pt>
                <c:pt idx="1056">
                  <c:v>4.5898914766878463</c:v>
                </c:pt>
                <c:pt idx="1057">
                  <c:v>-9.4889719487228934</c:v>
                </c:pt>
                <c:pt idx="1058">
                  <c:v>-7.6863020165573204</c:v>
                </c:pt>
                <c:pt idx="1059">
                  <c:v>4.8440455646708092</c:v>
                </c:pt>
                <c:pt idx="1060">
                  <c:v>1.6246696538094381</c:v>
                </c:pt>
                <c:pt idx="1061">
                  <c:v>-1.551622877258465</c:v>
                </c:pt>
                <c:pt idx="1062">
                  <c:v>-4.9457675637101381</c:v>
                </c:pt>
                <c:pt idx="1063">
                  <c:v>-10.22188092914611</c:v>
                </c:pt>
                <c:pt idx="1064">
                  <c:v>-12.713074734822291</c:v>
                </c:pt>
                <c:pt idx="1065">
                  <c:v>-1.7617211109158011</c:v>
                </c:pt>
                <c:pt idx="1066">
                  <c:v>17.556136525926501</c:v>
                </c:pt>
                <c:pt idx="1067">
                  <c:v>2.8201242794181902</c:v>
                </c:pt>
                <c:pt idx="1068">
                  <c:v>-16.28344564537635</c:v>
                </c:pt>
                <c:pt idx="1069">
                  <c:v>4.6275175375105713</c:v>
                </c:pt>
                <c:pt idx="1070">
                  <c:v>6.6030540957460184</c:v>
                </c:pt>
                <c:pt idx="1071">
                  <c:v>-5.492260277206868</c:v>
                </c:pt>
                <c:pt idx="1072">
                  <c:v>-7.9646485983673916</c:v>
                </c:pt>
                <c:pt idx="1073">
                  <c:v>-0.60531165716563762</c:v>
                </c:pt>
                <c:pt idx="1074">
                  <c:v>7.2349558840494179</c:v>
                </c:pt>
                <c:pt idx="1075">
                  <c:v>4.2604251568540201</c:v>
                </c:pt>
                <c:pt idx="1076">
                  <c:v>-1.5418099539425589</c:v>
                </c:pt>
                <c:pt idx="1077">
                  <c:v>7.2428042728080388</c:v>
                </c:pt>
                <c:pt idx="1078">
                  <c:v>2.201210657480555</c:v>
                </c:pt>
                <c:pt idx="1079">
                  <c:v>-3.7609465789577681</c:v>
                </c:pt>
                <c:pt idx="1080">
                  <c:v>-18.31943235351747</c:v>
                </c:pt>
                <c:pt idx="1081">
                  <c:v>-8.7243793765094662</c:v>
                </c:pt>
                <c:pt idx="1082">
                  <c:v>-2.0030874218406818</c:v>
                </c:pt>
                <c:pt idx="1083">
                  <c:v>19.868134972621931</c:v>
                </c:pt>
                <c:pt idx="1084">
                  <c:v>-2.5558268960392998</c:v>
                </c:pt>
                <c:pt idx="1085">
                  <c:v>-13.547040433879131</c:v>
                </c:pt>
                <c:pt idx="1086">
                  <c:v>-3.9566590687982042</c:v>
                </c:pt>
                <c:pt idx="1087">
                  <c:v>8.7788346380013973</c:v>
                </c:pt>
                <c:pt idx="1088">
                  <c:v>2.6713421141018698</c:v>
                </c:pt>
                <c:pt idx="1089">
                  <c:v>-8.0687222285776556</c:v>
                </c:pt>
                <c:pt idx="1090">
                  <c:v>-4.6954801040288698</c:v>
                </c:pt>
                <c:pt idx="1091">
                  <c:v>-15.37677742120194</c:v>
                </c:pt>
                <c:pt idx="1092">
                  <c:v>15.494695935795241</c:v>
                </c:pt>
                <c:pt idx="1093">
                  <c:v>11.075058611269901</c:v>
                </c:pt>
                <c:pt idx="1094">
                  <c:v>-2.7581604907522208</c:v>
                </c:pt>
                <c:pt idx="1095">
                  <c:v>8.3719596159974934</c:v>
                </c:pt>
                <c:pt idx="1096">
                  <c:v>7.5579442414187072</c:v>
                </c:pt>
                <c:pt idx="1097">
                  <c:v>6.9975950528603148</c:v>
                </c:pt>
                <c:pt idx="1098">
                  <c:v>14.24342213698417</c:v>
                </c:pt>
                <c:pt idx="1099">
                  <c:v>5.9606070041850874</c:v>
                </c:pt>
                <c:pt idx="1100">
                  <c:v>5.9790097189156111</c:v>
                </c:pt>
                <c:pt idx="1101">
                  <c:v>3.5128630242448931</c:v>
                </c:pt>
                <c:pt idx="1102">
                  <c:v>-5.6459505848090608</c:v>
                </c:pt>
                <c:pt idx="1103">
                  <c:v>0.46154917555842101</c:v>
                </c:pt>
                <c:pt idx="1104">
                  <c:v>4.6453694695979424</c:v>
                </c:pt>
                <c:pt idx="1105">
                  <c:v>-9.8412316804375024</c:v>
                </c:pt>
                <c:pt idx="1106">
                  <c:v>-9.1410716573449218</c:v>
                </c:pt>
                <c:pt idx="1107">
                  <c:v>-12.769377836147889</c:v>
                </c:pt>
                <c:pt idx="1108">
                  <c:v>-7.8493576820796793</c:v>
                </c:pt>
                <c:pt idx="1109">
                  <c:v>-5.4911995738792649</c:v>
                </c:pt>
                <c:pt idx="1110">
                  <c:v>7.9075179910403737</c:v>
                </c:pt>
                <c:pt idx="1111">
                  <c:v>0.73673358917725484</c:v>
                </c:pt>
                <c:pt idx="1112">
                  <c:v>-9.6566847069080453</c:v>
                </c:pt>
                <c:pt idx="1113">
                  <c:v>-12.48755188270578</c:v>
                </c:pt>
                <c:pt idx="1114">
                  <c:v>-2.919385797087148</c:v>
                </c:pt>
                <c:pt idx="1115">
                  <c:v>-13.823147248252321</c:v>
                </c:pt>
                <c:pt idx="1116">
                  <c:v>0.73704780160220473</c:v>
                </c:pt>
                <c:pt idx="1117">
                  <c:v>-16.372044071027879</c:v>
                </c:pt>
                <c:pt idx="1118">
                  <c:v>11.998834138065639</c:v>
                </c:pt>
                <c:pt idx="1119">
                  <c:v>1.393518343104345</c:v>
                </c:pt>
                <c:pt idx="1120">
                  <c:v>-3.6223558258890818</c:v>
                </c:pt>
                <c:pt idx="1121">
                  <c:v>2.2706903192984789</c:v>
                </c:pt>
                <c:pt idx="1122">
                  <c:v>-17.354705978869141</c:v>
                </c:pt>
                <c:pt idx="1123">
                  <c:v>-3.037756846037118</c:v>
                </c:pt>
                <c:pt idx="1124">
                  <c:v>14.16088080844343</c:v>
                </c:pt>
                <c:pt idx="1125">
                  <c:v>14.8142217466698</c:v>
                </c:pt>
                <c:pt idx="1126">
                  <c:v>4.0703196536889434</c:v>
                </c:pt>
                <c:pt idx="1127">
                  <c:v>-4.6280307062763164</c:v>
                </c:pt>
                <c:pt idx="1128">
                  <c:v>-18.52063928732219</c:v>
                </c:pt>
                <c:pt idx="1129">
                  <c:v>4.3899497957654052</c:v>
                </c:pt>
                <c:pt idx="1130">
                  <c:v>-10.701719706242381</c:v>
                </c:pt>
                <c:pt idx="1131">
                  <c:v>-23.032855788867419</c:v>
                </c:pt>
                <c:pt idx="1132">
                  <c:v>-14.376071062096541</c:v>
                </c:pt>
                <c:pt idx="1133">
                  <c:v>8.0643892216999884</c:v>
                </c:pt>
                <c:pt idx="1134">
                  <c:v>-8.8823368240262877</c:v>
                </c:pt>
                <c:pt idx="1135">
                  <c:v>4.6472579239791916</c:v>
                </c:pt>
                <c:pt idx="1136">
                  <c:v>22.54277585352833</c:v>
                </c:pt>
                <c:pt idx="1137">
                  <c:v>4.8796011487176356</c:v>
                </c:pt>
                <c:pt idx="1138">
                  <c:v>-12.90378868439238</c:v>
                </c:pt>
                <c:pt idx="1139">
                  <c:v>5.0555585182131741</c:v>
                </c:pt>
                <c:pt idx="1140">
                  <c:v>5.5917348533296014</c:v>
                </c:pt>
                <c:pt idx="1141">
                  <c:v>-28.549024561949469</c:v>
                </c:pt>
                <c:pt idx="1142">
                  <c:v>-4.0770581152560936</c:v>
                </c:pt>
                <c:pt idx="1143">
                  <c:v>7.6182374432873763</c:v>
                </c:pt>
                <c:pt idx="1144">
                  <c:v>4.5092848473227836</c:v>
                </c:pt>
                <c:pt idx="1145">
                  <c:v>8.0777617719977624</c:v>
                </c:pt>
                <c:pt idx="1146">
                  <c:v>5.2146584127875011</c:v>
                </c:pt>
                <c:pt idx="1147">
                  <c:v>-3.4667232243428381</c:v>
                </c:pt>
                <c:pt idx="1148">
                  <c:v>-6.7951947829162993</c:v>
                </c:pt>
                <c:pt idx="1149">
                  <c:v>-11.167636545472201</c:v>
                </c:pt>
                <c:pt idx="1150">
                  <c:v>-5.9669705514932803</c:v>
                </c:pt>
                <c:pt idx="1151">
                  <c:v>0.89646431363088097</c:v>
                </c:pt>
                <c:pt idx="1152">
                  <c:v>-4.47168145614366</c:v>
                </c:pt>
                <c:pt idx="1153">
                  <c:v>-11.406158804184191</c:v>
                </c:pt>
                <c:pt idx="1154">
                  <c:v>2.7228528889625889</c:v>
                </c:pt>
                <c:pt idx="1155">
                  <c:v>3.7569115682574759</c:v>
                </c:pt>
                <c:pt idx="1156">
                  <c:v>6.7389470061127232</c:v>
                </c:pt>
                <c:pt idx="1157">
                  <c:v>5.7237267872381929</c:v>
                </c:pt>
                <c:pt idx="1158">
                  <c:v>-0.83485606518744893</c:v>
                </c:pt>
                <c:pt idx="1159">
                  <c:v>-3.558349777530788</c:v>
                </c:pt>
                <c:pt idx="1160">
                  <c:v>-12.92215969519658</c:v>
                </c:pt>
                <c:pt idx="1161">
                  <c:v>4.596551591123605</c:v>
                </c:pt>
                <c:pt idx="1162">
                  <c:v>-8.665588637076219</c:v>
                </c:pt>
                <c:pt idx="1163">
                  <c:v>-1.265758172049761</c:v>
                </c:pt>
                <c:pt idx="1164">
                  <c:v>10.44618256679653</c:v>
                </c:pt>
                <c:pt idx="1165">
                  <c:v>4.9648482941551926</c:v>
                </c:pt>
                <c:pt idx="1166">
                  <c:v>13.087898239199539</c:v>
                </c:pt>
                <c:pt idx="1167">
                  <c:v>-0.21604426034281601</c:v>
                </c:pt>
                <c:pt idx="1168">
                  <c:v>4.2585220969940334</c:v>
                </c:pt>
                <c:pt idx="1169">
                  <c:v>-0.24733590660737531</c:v>
                </c:pt>
                <c:pt idx="1170">
                  <c:v>-2.5638234611056641</c:v>
                </c:pt>
                <c:pt idx="1171">
                  <c:v>14.87244697663742</c:v>
                </c:pt>
                <c:pt idx="1172">
                  <c:v>-3.5083222596760288</c:v>
                </c:pt>
                <c:pt idx="1173">
                  <c:v>-5.5485526635570368</c:v>
                </c:pt>
                <c:pt idx="1174">
                  <c:v>2.867736309305724</c:v>
                </c:pt>
                <c:pt idx="1175">
                  <c:v>3.5884938761824858</c:v>
                </c:pt>
                <c:pt idx="1176">
                  <c:v>-6.3566012823822282</c:v>
                </c:pt>
                <c:pt idx="1177">
                  <c:v>-3.7815929417906702</c:v>
                </c:pt>
                <c:pt idx="1178">
                  <c:v>-3.466249507263933</c:v>
                </c:pt>
                <c:pt idx="1179">
                  <c:v>7.0898882364410083</c:v>
                </c:pt>
                <c:pt idx="1180">
                  <c:v>7.625046250271172</c:v>
                </c:pt>
                <c:pt idx="1181">
                  <c:v>15.95137937357115</c:v>
                </c:pt>
                <c:pt idx="1182">
                  <c:v>0.20099986757243049</c:v>
                </c:pt>
                <c:pt idx="1183">
                  <c:v>5.8935231179501359</c:v>
                </c:pt>
                <c:pt idx="1184">
                  <c:v>5.3157504334185282</c:v>
                </c:pt>
                <c:pt idx="1185">
                  <c:v>-1.541567675275594</c:v>
                </c:pt>
                <c:pt idx="1186">
                  <c:v>-0.27463335222020158</c:v>
                </c:pt>
                <c:pt idx="1187">
                  <c:v>-2.1343642483985819</c:v>
                </c:pt>
                <c:pt idx="1188">
                  <c:v>-6.1919770455401046</c:v>
                </c:pt>
                <c:pt idx="1189">
                  <c:v>2.737710736050635</c:v>
                </c:pt>
                <c:pt idx="1190">
                  <c:v>-11.1729715769635</c:v>
                </c:pt>
                <c:pt idx="1191">
                  <c:v>-4.3129448265739292</c:v>
                </c:pt>
                <c:pt idx="1192">
                  <c:v>-5.9482237537709652</c:v>
                </c:pt>
                <c:pt idx="1193">
                  <c:v>-3.694897842149341</c:v>
                </c:pt>
                <c:pt idx="1194">
                  <c:v>-1.718556851218213</c:v>
                </c:pt>
                <c:pt idx="1195">
                  <c:v>-8.3137644208464838</c:v>
                </c:pt>
                <c:pt idx="1196">
                  <c:v>1.35594551411422</c:v>
                </c:pt>
                <c:pt idx="1197">
                  <c:v>4.2959429978008536</c:v>
                </c:pt>
                <c:pt idx="1198">
                  <c:v>-5.2209846784438616</c:v>
                </c:pt>
                <c:pt idx="1199">
                  <c:v>9.6107349756323188</c:v>
                </c:pt>
                <c:pt idx="1200">
                  <c:v>2.3009840656847191</c:v>
                </c:pt>
                <c:pt idx="1201">
                  <c:v>1.551559005186318</c:v>
                </c:pt>
                <c:pt idx="1202">
                  <c:v>-2.9468990877389052</c:v>
                </c:pt>
                <c:pt idx="1203">
                  <c:v>-10.817728034574349</c:v>
                </c:pt>
                <c:pt idx="1204">
                  <c:v>-10.434137095621759</c:v>
                </c:pt>
                <c:pt idx="1205">
                  <c:v>0.9000946695665365</c:v>
                </c:pt>
                <c:pt idx="1206">
                  <c:v>0.66057251583425303</c:v>
                </c:pt>
                <c:pt idx="1207">
                  <c:v>0.88158282625370366</c:v>
                </c:pt>
                <c:pt idx="1208">
                  <c:v>1.79166997328924</c:v>
                </c:pt>
                <c:pt idx="1209">
                  <c:v>-7.6487811687712499</c:v>
                </c:pt>
                <c:pt idx="1210">
                  <c:v>-4.5143267404701959</c:v>
                </c:pt>
                <c:pt idx="1211">
                  <c:v>0.36876430925994741</c:v>
                </c:pt>
                <c:pt idx="1212">
                  <c:v>1.911738375137102</c:v>
                </c:pt>
                <c:pt idx="1213">
                  <c:v>-6.9180596773664522</c:v>
                </c:pt>
                <c:pt idx="1214">
                  <c:v>-7.7865693744503206</c:v>
                </c:pt>
                <c:pt idx="1215">
                  <c:v>2.7980815267553579E-2</c:v>
                </c:pt>
                <c:pt idx="1216">
                  <c:v>-8.6517984910213901</c:v>
                </c:pt>
                <c:pt idx="1217">
                  <c:v>-7.7805218613230336</c:v>
                </c:pt>
                <c:pt idx="1218">
                  <c:v>-4.0763536818173094</c:v>
                </c:pt>
                <c:pt idx="1219">
                  <c:v>3.3979548105682169</c:v>
                </c:pt>
                <c:pt idx="1220">
                  <c:v>-7.077751299839842</c:v>
                </c:pt>
                <c:pt idx="1221">
                  <c:v>-9.6231861809286077</c:v>
                </c:pt>
                <c:pt idx="1222">
                  <c:v>0.26390572960269459</c:v>
                </c:pt>
                <c:pt idx="1223">
                  <c:v>4.3708757502010753</c:v>
                </c:pt>
                <c:pt idx="1224">
                  <c:v>-4.2634515271789972</c:v>
                </c:pt>
                <c:pt idx="1225">
                  <c:v>-11.355993620241041</c:v>
                </c:pt>
                <c:pt idx="1226">
                  <c:v>11.83308103805876</c:v>
                </c:pt>
                <c:pt idx="1227">
                  <c:v>3.115197929525626</c:v>
                </c:pt>
                <c:pt idx="1228">
                  <c:v>-4.6820530947887411</c:v>
                </c:pt>
                <c:pt idx="1229">
                  <c:v>-4.7666871554563759</c:v>
                </c:pt>
                <c:pt idx="1230">
                  <c:v>5.4453447943499702</c:v>
                </c:pt>
                <c:pt idx="1231">
                  <c:v>3.2793132932186149</c:v>
                </c:pt>
                <c:pt idx="1232">
                  <c:v>6.82606425828636</c:v>
                </c:pt>
                <c:pt idx="1233">
                  <c:v>-2.087690283715836</c:v>
                </c:pt>
                <c:pt idx="1234">
                  <c:v>-13.787105045985481</c:v>
                </c:pt>
                <c:pt idx="1235">
                  <c:v>-20.111781720585899</c:v>
                </c:pt>
                <c:pt idx="1236">
                  <c:v>3.394564459378496</c:v>
                </c:pt>
                <c:pt idx="1237">
                  <c:v>-5.3426023882180012</c:v>
                </c:pt>
                <c:pt idx="1238">
                  <c:v>-12.52992481767159</c:v>
                </c:pt>
                <c:pt idx="1239">
                  <c:v>-8.7036287555718008</c:v>
                </c:pt>
                <c:pt idx="1240">
                  <c:v>-6.0880362061244702</c:v>
                </c:pt>
                <c:pt idx="1241">
                  <c:v>2.5121826263714269</c:v>
                </c:pt>
                <c:pt idx="1242">
                  <c:v>8.5244495089890062</c:v>
                </c:pt>
                <c:pt idx="1243">
                  <c:v>-7.335305845544843</c:v>
                </c:pt>
                <c:pt idx="1244">
                  <c:v>5.2249676652335157</c:v>
                </c:pt>
                <c:pt idx="1245">
                  <c:v>9.1982983364106694</c:v>
                </c:pt>
                <c:pt idx="1246">
                  <c:v>8.3238821817138753</c:v>
                </c:pt>
                <c:pt idx="1247">
                  <c:v>-6.7652953137400997</c:v>
                </c:pt>
                <c:pt idx="1248">
                  <c:v>4.1999988369726626</c:v>
                </c:pt>
                <c:pt idx="1249">
                  <c:v>-1.540887096598863</c:v>
                </c:pt>
                <c:pt idx="1250">
                  <c:v>-8.5773232352552764</c:v>
                </c:pt>
                <c:pt idx="1251">
                  <c:v>3.5392465055904911</c:v>
                </c:pt>
                <c:pt idx="1252">
                  <c:v>-3.095486997653027</c:v>
                </c:pt>
                <c:pt idx="1253">
                  <c:v>-1.790609655408586</c:v>
                </c:pt>
                <c:pt idx="1254">
                  <c:v>-0.19747760462935779</c:v>
                </c:pt>
                <c:pt idx="1255">
                  <c:v>4.6985860183931347</c:v>
                </c:pt>
                <c:pt idx="1256">
                  <c:v>-9.7962959302354502</c:v>
                </c:pt>
                <c:pt idx="1257">
                  <c:v>0.18942796149723259</c:v>
                </c:pt>
                <c:pt idx="1258">
                  <c:v>-11.235842625390349</c:v>
                </c:pt>
                <c:pt idx="1259">
                  <c:v>0.18244022314643021</c:v>
                </c:pt>
                <c:pt idx="1260">
                  <c:v>-3.2971487682222862</c:v>
                </c:pt>
                <c:pt idx="1261">
                  <c:v>-9.5089705823928341</c:v>
                </c:pt>
                <c:pt idx="1262">
                  <c:v>9.0224917954656885</c:v>
                </c:pt>
                <c:pt idx="1263">
                  <c:v>-5.3348492662319291</c:v>
                </c:pt>
                <c:pt idx="1264">
                  <c:v>-8.1255125088620073</c:v>
                </c:pt>
                <c:pt idx="1265">
                  <c:v>-13.83435598887276</c:v>
                </c:pt>
                <c:pt idx="1266">
                  <c:v>8.1788868977516529</c:v>
                </c:pt>
                <c:pt idx="1267">
                  <c:v>0.62599934079941322</c:v>
                </c:pt>
                <c:pt idx="1268">
                  <c:v>-3.6353235241609831</c:v>
                </c:pt>
                <c:pt idx="1269">
                  <c:v>-13.643875876480919</c:v>
                </c:pt>
                <c:pt idx="1270">
                  <c:v>9.0211523767532569</c:v>
                </c:pt>
                <c:pt idx="1271">
                  <c:v>0.74253617806027084</c:v>
                </c:pt>
                <c:pt idx="1272">
                  <c:v>3.258321586512769</c:v>
                </c:pt>
                <c:pt idx="1273">
                  <c:v>-6.1075052074626992</c:v>
                </c:pt>
                <c:pt idx="1274">
                  <c:v>-6.0864424649350646</c:v>
                </c:pt>
                <c:pt idx="1275">
                  <c:v>0.46416599774387668</c:v>
                </c:pt>
                <c:pt idx="1276">
                  <c:v>1.310076153177737</c:v>
                </c:pt>
                <c:pt idx="1277">
                  <c:v>-11.062852037598891</c:v>
                </c:pt>
                <c:pt idx="1278">
                  <c:v>3.7795252422784809</c:v>
                </c:pt>
                <c:pt idx="1279">
                  <c:v>-4.3387421168654701</c:v>
                </c:pt>
                <c:pt idx="1280">
                  <c:v>1.428798353681183</c:v>
                </c:pt>
                <c:pt idx="1281">
                  <c:v>-3.208082821639981</c:v>
                </c:pt>
                <c:pt idx="1282">
                  <c:v>5.682437339415964</c:v>
                </c:pt>
                <c:pt idx="1283">
                  <c:v>-12.386030215117559</c:v>
                </c:pt>
                <c:pt idx="1284">
                  <c:v>-1.590582967409186</c:v>
                </c:pt>
                <c:pt idx="1285">
                  <c:v>5.8195942563617837</c:v>
                </c:pt>
                <c:pt idx="1286">
                  <c:v>7.5865467722173046</c:v>
                </c:pt>
                <c:pt idx="1287">
                  <c:v>2.354651354664353</c:v>
                </c:pt>
                <c:pt idx="1288">
                  <c:v>10.32445977770578</c:v>
                </c:pt>
                <c:pt idx="1289">
                  <c:v>5.4318686450280627</c:v>
                </c:pt>
                <c:pt idx="1290">
                  <c:v>-2.4394125687055102</c:v>
                </c:pt>
                <c:pt idx="1291">
                  <c:v>-8.5973230340454521</c:v>
                </c:pt>
                <c:pt idx="1292">
                  <c:v>-11.11631737784238</c:v>
                </c:pt>
                <c:pt idx="1293">
                  <c:v>-10.441435534505739</c:v>
                </c:pt>
                <c:pt idx="1294">
                  <c:v>-4.9842649163161914</c:v>
                </c:pt>
                <c:pt idx="1295">
                  <c:v>-1.2945298994531369</c:v>
                </c:pt>
                <c:pt idx="1296">
                  <c:v>5.4093680461424807</c:v>
                </c:pt>
                <c:pt idx="1297">
                  <c:v>-2.4929370541593641</c:v>
                </c:pt>
                <c:pt idx="1298">
                  <c:v>-8.6911456279483694</c:v>
                </c:pt>
                <c:pt idx="1299">
                  <c:v>2.4124068065455031</c:v>
                </c:pt>
                <c:pt idx="1300">
                  <c:v>10.832354631451039</c:v>
                </c:pt>
                <c:pt idx="1301">
                  <c:v>2.274262467454514</c:v>
                </c:pt>
                <c:pt idx="1302">
                  <c:v>1.339973958545275</c:v>
                </c:pt>
                <c:pt idx="1303">
                  <c:v>13.44180311849394</c:v>
                </c:pt>
                <c:pt idx="1304">
                  <c:v>1.9652597960153551</c:v>
                </c:pt>
                <c:pt idx="1305">
                  <c:v>14.74658231362034</c:v>
                </c:pt>
                <c:pt idx="1306">
                  <c:v>-1.361483820818842</c:v>
                </c:pt>
                <c:pt idx="1307">
                  <c:v>8.6005678338483644</c:v>
                </c:pt>
                <c:pt idx="1308">
                  <c:v>8.3965356515180982</c:v>
                </c:pt>
                <c:pt idx="1309">
                  <c:v>11.630283903078229</c:v>
                </c:pt>
                <c:pt idx="1310">
                  <c:v>6.7472473243627702</c:v>
                </c:pt>
                <c:pt idx="1311">
                  <c:v>-2.354737917796208</c:v>
                </c:pt>
                <c:pt idx="1312">
                  <c:v>-1.944181398991909</c:v>
                </c:pt>
                <c:pt idx="1313">
                  <c:v>-3.5850776376940492</c:v>
                </c:pt>
                <c:pt idx="1314">
                  <c:v>-5.4580266959909407</c:v>
                </c:pt>
                <c:pt idx="1315">
                  <c:v>-7.9777169712102358</c:v>
                </c:pt>
                <c:pt idx="1316">
                  <c:v>-4.5906400071978952</c:v>
                </c:pt>
                <c:pt idx="1317">
                  <c:v>-2.305939159516234</c:v>
                </c:pt>
                <c:pt idx="1318">
                  <c:v>-4.8002538462655684</c:v>
                </c:pt>
                <c:pt idx="1319">
                  <c:v>1.138834551784339</c:v>
                </c:pt>
                <c:pt idx="1320">
                  <c:v>2.816702771960609</c:v>
                </c:pt>
                <c:pt idx="1321">
                  <c:v>3.9143499090995899</c:v>
                </c:pt>
                <c:pt idx="1322">
                  <c:v>-2.508203279254364</c:v>
                </c:pt>
                <c:pt idx="1323">
                  <c:v>-10.80714501028519</c:v>
                </c:pt>
                <c:pt idx="1324">
                  <c:v>3.6837573608405698</c:v>
                </c:pt>
                <c:pt idx="1325">
                  <c:v>8.6052683462765245</c:v>
                </c:pt>
                <c:pt idx="1326">
                  <c:v>7.2931335272168676</c:v>
                </c:pt>
                <c:pt idx="1327">
                  <c:v>3.5275267635831811</c:v>
                </c:pt>
                <c:pt idx="1328">
                  <c:v>0.48736118847938448</c:v>
                </c:pt>
                <c:pt idx="1329">
                  <c:v>4.3117142761050884</c:v>
                </c:pt>
                <c:pt idx="1330">
                  <c:v>13.574688551777751</c:v>
                </c:pt>
                <c:pt idx="1331">
                  <c:v>0.61838209311920711</c:v>
                </c:pt>
                <c:pt idx="1332">
                  <c:v>0.30355040132043248</c:v>
                </c:pt>
                <c:pt idx="1333">
                  <c:v>11.60282464826062</c:v>
                </c:pt>
                <c:pt idx="1334">
                  <c:v>1.3472044376648109</c:v>
                </c:pt>
                <c:pt idx="1335">
                  <c:v>6.3061940765168014</c:v>
                </c:pt>
                <c:pt idx="1336">
                  <c:v>7.4162057233236958</c:v>
                </c:pt>
                <c:pt idx="1337">
                  <c:v>-1.786124496184724</c:v>
                </c:pt>
                <c:pt idx="1338">
                  <c:v>0.94560400774377418</c:v>
                </c:pt>
                <c:pt idx="1339">
                  <c:v>2.0216650956654192</c:v>
                </c:pt>
                <c:pt idx="1340">
                  <c:v>-5.8219466878136263E-2</c:v>
                </c:pt>
                <c:pt idx="1341">
                  <c:v>9.184487013093749</c:v>
                </c:pt>
                <c:pt idx="1342">
                  <c:v>5.3583254805049796</c:v>
                </c:pt>
                <c:pt idx="1343">
                  <c:v>-2.7747502882329229</c:v>
                </c:pt>
                <c:pt idx="1344">
                  <c:v>5.566239418487049</c:v>
                </c:pt>
                <c:pt idx="1345">
                  <c:v>8.7860491027014564</c:v>
                </c:pt>
                <c:pt idx="1346">
                  <c:v>7.0475634807408181</c:v>
                </c:pt>
                <c:pt idx="1347">
                  <c:v>8.7857427810483824</c:v>
                </c:pt>
                <c:pt idx="1348">
                  <c:v>-9.6244612808911363</c:v>
                </c:pt>
                <c:pt idx="1349">
                  <c:v>-4.8475570196344444</c:v>
                </c:pt>
                <c:pt idx="1350">
                  <c:v>-4.9951201613708438</c:v>
                </c:pt>
                <c:pt idx="1351">
                  <c:v>4.0496947334487379</c:v>
                </c:pt>
                <c:pt idx="1352">
                  <c:v>7.4654857553537246</c:v>
                </c:pt>
                <c:pt idx="1353">
                  <c:v>-5.0199694564407409</c:v>
                </c:pt>
                <c:pt idx="1354">
                  <c:v>-4.323050591086786</c:v>
                </c:pt>
                <c:pt idx="1355">
                  <c:v>-3.7644649759990658</c:v>
                </c:pt>
                <c:pt idx="1356">
                  <c:v>-12.256303642882379</c:v>
                </c:pt>
                <c:pt idx="1357">
                  <c:v>1.8530271006191701</c:v>
                </c:pt>
                <c:pt idx="1358">
                  <c:v>-8.8058984676292997</c:v>
                </c:pt>
                <c:pt idx="1359">
                  <c:v>-1.7167487651821149</c:v>
                </c:pt>
                <c:pt idx="1360">
                  <c:v>-0.43095263020753982</c:v>
                </c:pt>
                <c:pt idx="1361">
                  <c:v>1.360449467396601</c:v>
                </c:pt>
                <c:pt idx="1362">
                  <c:v>-11.18029337750799</c:v>
                </c:pt>
                <c:pt idx="1363">
                  <c:v>-0.92305061132226096</c:v>
                </c:pt>
                <c:pt idx="1364">
                  <c:v>-2.6841120763898059</c:v>
                </c:pt>
                <c:pt idx="1365">
                  <c:v>0.89038296108810555</c:v>
                </c:pt>
                <c:pt idx="1366">
                  <c:v>-8.1855957929398713</c:v>
                </c:pt>
                <c:pt idx="1367">
                  <c:v>-5.4752337118147709</c:v>
                </c:pt>
                <c:pt idx="1368">
                  <c:v>4.5399956463624731</c:v>
                </c:pt>
                <c:pt idx="1369">
                  <c:v>-7.2106106117692788</c:v>
                </c:pt>
                <c:pt idx="1370">
                  <c:v>-8.0275878246098422</c:v>
                </c:pt>
                <c:pt idx="1371">
                  <c:v>-6.8320219698513176</c:v>
                </c:pt>
                <c:pt idx="1372">
                  <c:v>-5.4190959321563099</c:v>
                </c:pt>
                <c:pt idx="1373">
                  <c:v>-6.1567307022528341</c:v>
                </c:pt>
                <c:pt idx="1374">
                  <c:v>2.6272294832146379</c:v>
                </c:pt>
                <c:pt idx="1375">
                  <c:v>-4.2534847994982963</c:v>
                </c:pt>
                <c:pt idx="1376">
                  <c:v>8.4372231232232835</c:v>
                </c:pt>
                <c:pt idx="1377">
                  <c:v>-15.552530557199921</c:v>
                </c:pt>
                <c:pt idx="1378">
                  <c:v>-1.088899708324508</c:v>
                </c:pt>
                <c:pt idx="1379">
                  <c:v>9.9972326748427154</c:v>
                </c:pt>
                <c:pt idx="1380">
                  <c:v>-9.4685759954076225</c:v>
                </c:pt>
                <c:pt idx="1381">
                  <c:v>0.38253387957409801</c:v>
                </c:pt>
                <c:pt idx="1382">
                  <c:v>3.201291898174071</c:v>
                </c:pt>
                <c:pt idx="1383">
                  <c:v>1.385134081419364</c:v>
                </c:pt>
                <c:pt idx="1384">
                  <c:v>-3.5620893225424219</c:v>
                </c:pt>
                <c:pt idx="1385">
                  <c:v>-8.8117385225019493</c:v>
                </c:pt>
                <c:pt idx="1386">
                  <c:v>-10.67516682316062</c:v>
                </c:pt>
                <c:pt idx="1387">
                  <c:v>-2.4852575481562829</c:v>
                </c:pt>
                <c:pt idx="1388">
                  <c:v>-1.055535490955229</c:v>
                </c:pt>
                <c:pt idx="1389">
                  <c:v>-0.60543008071160309</c:v>
                </c:pt>
                <c:pt idx="1390">
                  <c:v>6.1395941731847072</c:v>
                </c:pt>
                <c:pt idx="1391">
                  <c:v>0.20236565907460691</c:v>
                </c:pt>
                <c:pt idx="1392">
                  <c:v>3.8464583509627528</c:v>
                </c:pt>
                <c:pt idx="1393">
                  <c:v>-1.2693460373059069</c:v>
                </c:pt>
                <c:pt idx="1394">
                  <c:v>-3.0804588612119201</c:v>
                </c:pt>
                <c:pt idx="1395">
                  <c:v>-11.8511250093739</c:v>
                </c:pt>
                <c:pt idx="1396">
                  <c:v>-7.0609059231020437</c:v>
                </c:pt>
                <c:pt idx="1397">
                  <c:v>1.44226002896199</c:v>
                </c:pt>
                <c:pt idx="1398">
                  <c:v>1.1934267773263501</c:v>
                </c:pt>
                <c:pt idx="1399">
                  <c:v>-5.2994390888467926</c:v>
                </c:pt>
                <c:pt idx="1400">
                  <c:v>0.2339166948040324</c:v>
                </c:pt>
                <c:pt idx="1401">
                  <c:v>-9.6549583272952724</c:v>
                </c:pt>
                <c:pt idx="1402">
                  <c:v>-6.3350245901594313</c:v>
                </c:pt>
                <c:pt idx="1403">
                  <c:v>-6.229829564500692</c:v>
                </c:pt>
                <c:pt idx="1404">
                  <c:v>0.19812773389691951</c:v>
                </c:pt>
                <c:pt idx="1405">
                  <c:v>-17.767114035404479</c:v>
                </c:pt>
                <c:pt idx="1406">
                  <c:v>1.7114333546837741</c:v>
                </c:pt>
                <c:pt idx="1407">
                  <c:v>5.7269828269605618</c:v>
                </c:pt>
                <c:pt idx="1408">
                  <c:v>2.5513817066875348</c:v>
                </c:pt>
                <c:pt idx="1409">
                  <c:v>2.1330793082735142</c:v>
                </c:pt>
                <c:pt idx="1410">
                  <c:v>-1.468447647147086</c:v>
                </c:pt>
                <c:pt idx="1411">
                  <c:v>-3.4925096089151071E-3</c:v>
                </c:pt>
                <c:pt idx="1412">
                  <c:v>12.45362223810185</c:v>
                </c:pt>
                <c:pt idx="1413">
                  <c:v>3.1652002041456728</c:v>
                </c:pt>
                <c:pt idx="1414">
                  <c:v>-7.4496953824019121</c:v>
                </c:pt>
                <c:pt idx="1415">
                  <c:v>4.5838642180211417</c:v>
                </c:pt>
                <c:pt idx="1416">
                  <c:v>4.6907035647163546</c:v>
                </c:pt>
                <c:pt idx="1417">
                  <c:v>8.1349251998246714</c:v>
                </c:pt>
                <c:pt idx="1418">
                  <c:v>10.342043966964861</c:v>
                </c:pt>
                <c:pt idx="1419">
                  <c:v>0.34774915946805068</c:v>
                </c:pt>
                <c:pt idx="1420">
                  <c:v>3.1889468579657869</c:v>
                </c:pt>
                <c:pt idx="1421">
                  <c:v>12.67278021094983</c:v>
                </c:pt>
                <c:pt idx="1422">
                  <c:v>15.79649822944797</c:v>
                </c:pt>
                <c:pt idx="1423">
                  <c:v>-1.71733275509543</c:v>
                </c:pt>
                <c:pt idx="1424">
                  <c:v>0.25250083150652752</c:v>
                </c:pt>
                <c:pt idx="1425">
                  <c:v>4.8807629893540554</c:v>
                </c:pt>
                <c:pt idx="1426">
                  <c:v>-4.6808652758484177</c:v>
                </c:pt>
                <c:pt idx="1427">
                  <c:v>-5.9858564219729073</c:v>
                </c:pt>
                <c:pt idx="1428">
                  <c:v>-14.72206236003419</c:v>
                </c:pt>
                <c:pt idx="1429">
                  <c:v>2.423943154637854</c:v>
                </c:pt>
                <c:pt idx="1430">
                  <c:v>4.6708897760856107</c:v>
                </c:pt>
                <c:pt idx="1431">
                  <c:v>-9.557788573655964</c:v>
                </c:pt>
                <c:pt idx="1432">
                  <c:v>3.2166924828821091</c:v>
                </c:pt>
                <c:pt idx="1433">
                  <c:v>-14.38828861534205</c:v>
                </c:pt>
                <c:pt idx="1434">
                  <c:v>-6.1106894983848674</c:v>
                </c:pt>
                <c:pt idx="1435">
                  <c:v>-1.0222488717398071</c:v>
                </c:pt>
                <c:pt idx="1436">
                  <c:v>-3.4395119955908799</c:v>
                </c:pt>
                <c:pt idx="1437">
                  <c:v>-8.1426095896785036</c:v>
                </c:pt>
                <c:pt idx="1438">
                  <c:v>-3.3128561551268811</c:v>
                </c:pt>
                <c:pt idx="1439">
                  <c:v>2.4472081689341292</c:v>
                </c:pt>
                <c:pt idx="1440">
                  <c:v>0.60399050165695156</c:v>
                </c:pt>
                <c:pt idx="1441">
                  <c:v>-6.244531383140373</c:v>
                </c:pt>
                <c:pt idx="1442">
                  <c:v>-5.003376690413238</c:v>
                </c:pt>
                <c:pt idx="1443">
                  <c:v>6.8225628083209449</c:v>
                </c:pt>
                <c:pt idx="1444">
                  <c:v>3.134582898165382</c:v>
                </c:pt>
                <c:pt idx="1445">
                  <c:v>-4.0258040737512264</c:v>
                </c:pt>
                <c:pt idx="1446">
                  <c:v>-3.9382626008227368</c:v>
                </c:pt>
                <c:pt idx="1447">
                  <c:v>10.07506631206545</c:v>
                </c:pt>
                <c:pt idx="1448">
                  <c:v>3.867936638131277</c:v>
                </c:pt>
                <c:pt idx="1449">
                  <c:v>2.4585130634725409</c:v>
                </c:pt>
                <c:pt idx="1450">
                  <c:v>-8.9870520846096014</c:v>
                </c:pt>
                <c:pt idx="1451">
                  <c:v>-3.799372003033326</c:v>
                </c:pt>
                <c:pt idx="1452">
                  <c:v>-6.2225881010065232</c:v>
                </c:pt>
                <c:pt idx="1453">
                  <c:v>-0.82727138334486272</c:v>
                </c:pt>
                <c:pt idx="1454">
                  <c:v>-6.975436140413068</c:v>
                </c:pt>
                <c:pt idx="1455">
                  <c:v>2.206762176294836</c:v>
                </c:pt>
                <c:pt idx="1456">
                  <c:v>5.9871491972594164</c:v>
                </c:pt>
                <c:pt idx="1457">
                  <c:v>9.3879929379619256</c:v>
                </c:pt>
                <c:pt idx="1458">
                  <c:v>3.6975458428182648</c:v>
                </c:pt>
                <c:pt idx="1459">
                  <c:v>10.145306760379089</c:v>
                </c:pt>
                <c:pt idx="1460">
                  <c:v>2.74735252508995</c:v>
                </c:pt>
                <c:pt idx="1461">
                  <c:v>4.0155245291936579</c:v>
                </c:pt>
                <c:pt idx="1462">
                  <c:v>10.14193207417078</c:v>
                </c:pt>
                <c:pt idx="1463">
                  <c:v>14.50943882879827</c:v>
                </c:pt>
                <c:pt idx="1464">
                  <c:v>4.6300541554617807</c:v>
                </c:pt>
                <c:pt idx="1465">
                  <c:v>2.5113639703108701</c:v>
                </c:pt>
                <c:pt idx="1466">
                  <c:v>-6.0130587319044571</c:v>
                </c:pt>
                <c:pt idx="1467">
                  <c:v>3.1576637615944532</c:v>
                </c:pt>
                <c:pt idx="1468">
                  <c:v>-1.8118009085915681</c:v>
                </c:pt>
                <c:pt idx="1469">
                  <c:v>-1.403402640236681</c:v>
                </c:pt>
                <c:pt idx="1470">
                  <c:v>-1.575453849704368</c:v>
                </c:pt>
                <c:pt idx="1471">
                  <c:v>14.40782052799241</c:v>
                </c:pt>
                <c:pt idx="1472">
                  <c:v>19.873616073165898</c:v>
                </c:pt>
                <c:pt idx="1473">
                  <c:v>-0.24304409010459949</c:v>
                </c:pt>
                <c:pt idx="1474">
                  <c:v>1.0361064488569449</c:v>
                </c:pt>
                <c:pt idx="1475">
                  <c:v>1.2254033817112839</c:v>
                </c:pt>
                <c:pt idx="1476">
                  <c:v>0.52977432126274893</c:v>
                </c:pt>
                <c:pt idx="1477">
                  <c:v>-0.14319570081543559</c:v>
                </c:pt>
                <c:pt idx="1478">
                  <c:v>-3.4287823812120042</c:v>
                </c:pt>
                <c:pt idx="1479">
                  <c:v>-0.88302541337743579</c:v>
                </c:pt>
                <c:pt idx="1480">
                  <c:v>6.2094385377584924</c:v>
                </c:pt>
                <c:pt idx="1481">
                  <c:v>-9.4691814795142495</c:v>
                </c:pt>
                <c:pt idx="1482">
                  <c:v>11.29865035235084</c:v>
                </c:pt>
                <c:pt idx="1483">
                  <c:v>8.5084383880458141</c:v>
                </c:pt>
                <c:pt idx="1484">
                  <c:v>3.0107466989275302</c:v>
                </c:pt>
                <c:pt idx="1485">
                  <c:v>4.9864523352315251</c:v>
                </c:pt>
                <c:pt idx="1486">
                  <c:v>3.1949552070436829</c:v>
                </c:pt>
                <c:pt idx="1487">
                  <c:v>-0.32594695556218778</c:v>
                </c:pt>
                <c:pt idx="1488">
                  <c:v>-0.52908608037103677</c:v>
                </c:pt>
                <c:pt idx="1489">
                  <c:v>12.73160667351007</c:v>
                </c:pt>
                <c:pt idx="1490">
                  <c:v>4.090816844748554</c:v>
                </c:pt>
                <c:pt idx="1491">
                  <c:v>-7.5326357475697439</c:v>
                </c:pt>
                <c:pt idx="1492">
                  <c:v>-5.6750508548297276</c:v>
                </c:pt>
                <c:pt idx="1493">
                  <c:v>-4.5968742941289573</c:v>
                </c:pt>
                <c:pt idx="1494">
                  <c:v>-0.2194794103245585</c:v>
                </c:pt>
                <c:pt idx="1495">
                  <c:v>-7.0257336032588604</c:v>
                </c:pt>
                <c:pt idx="1496">
                  <c:v>-7.9880345580232586</c:v>
                </c:pt>
                <c:pt idx="1497">
                  <c:v>-6.5496228746307823</c:v>
                </c:pt>
                <c:pt idx="1498">
                  <c:v>1.985606278447835</c:v>
                </c:pt>
                <c:pt idx="1499">
                  <c:v>-4.7133999618113309</c:v>
                </c:pt>
                <c:pt idx="1500">
                  <c:v>-0.43132026973153242</c:v>
                </c:pt>
                <c:pt idx="1501">
                  <c:v>11.80726302893483</c:v>
                </c:pt>
                <c:pt idx="1502">
                  <c:v>-3.8239089841045359</c:v>
                </c:pt>
                <c:pt idx="1503">
                  <c:v>-5.6229010330987643</c:v>
                </c:pt>
                <c:pt idx="1504">
                  <c:v>-4.6451353319151796</c:v>
                </c:pt>
                <c:pt idx="1505">
                  <c:v>-1.604404683832539</c:v>
                </c:pt>
                <c:pt idx="1506">
                  <c:v>16.763356325498609</c:v>
                </c:pt>
                <c:pt idx="1507">
                  <c:v>-1.1886570733192541</c:v>
                </c:pt>
                <c:pt idx="1508">
                  <c:v>-4.8750345565601272</c:v>
                </c:pt>
                <c:pt idx="1509">
                  <c:v>-2.2994824446658879</c:v>
                </c:pt>
                <c:pt idx="1510">
                  <c:v>-12.13619726846656</c:v>
                </c:pt>
                <c:pt idx="1511">
                  <c:v>3.784155074521077</c:v>
                </c:pt>
                <c:pt idx="1512">
                  <c:v>-6.7301719372547399</c:v>
                </c:pt>
                <c:pt idx="1513">
                  <c:v>-9.4518311109462821E-2</c:v>
                </c:pt>
                <c:pt idx="1514">
                  <c:v>-14.485880791128221</c:v>
                </c:pt>
                <c:pt idx="1515">
                  <c:v>-2.816152501946303</c:v>
                </c:pt>
                <c:pt idx="1516">
                  <c:v>2.9567928083914299</c:v>
                </c:pt>
                <c:pt idx="1517">
                  <c:v>-20.965168316186048</c:v>
                </c:pt>
                <c:pt idx="1518">
                  <c:v>-18.66198758787942</c:v>
                </c:pt>
                <c:pt idx="1519">
                  <c:v>-6.8803566128014486</c:v>
                </c:pt>
                <c:pt idx="1520">
                  <c:v>-15.174479896847791</c:v>
                </c:pt>
                <c:pt idx="1521">
                  <c:v>-2.8347595308575131</c:v>
                </c:pt>
                <c:pt idx="1522">
                  <c:v>4.37635887786272</c:v>
                </c:pt>
                <c:pt idx="1523">
                  <c:v>-2.4525487760957532</c:v>
                </c:pt>
                <c:pt idx="1524">
                  <c:v>-1.6316156969697739</c:v>
                </c:pt>
                <c:pt idx="1525">
                  <c:v>-4.1263746642729693</c:v>
                </c:pt>
                <c:pt idx="1526">
                  <c:v>6.5309792510510221</c:v>
                </c:pt>
                <c:pt idx="1527">
                  <c:v>8.1512716272626697</c:v>
                </c:pt>
                <c:pt idx="1528">
                  <c:v>1.0688436927914911</c:v>
                </c:pt>
                <c:pt idx="1529">
                  <c:v>-2.228464788480534</c:v>
                </c:pt>
                <c:pt idx="1530">
                  <c:v>6.3966128153212489</c:v>
                </c:pt>
                <c:pt idx="1531">
                  <c:v>8.6637995288272176</c:v>
                </c:pt>
                <c:pt idx="1532">
                  <c:v>7.67567263232832</c:v>
                </c:pt>
                <c:pt idx="1533">
                  <c:v>-0.73934999460317175</c:v>
                </c:pt>
                <c:pt idx="1534">
                  <c:v>-1.0115746012677851</c:v>
                </c:pt>
                <c:pt idx="1535">
                  <c:v>0.58033811258568535</c:v>
                </c:pt>
                <c:pt idx="1536">
                  <c:v>0.1187335262928397</c:v>
                </c:pt>
                <c:pt idx="1537">
                  <c:v>7.9187492794111467</c:v>
                </c:pt>
                <c:pt idx="1538">
                  <c:v>3.65657568773935</c:v>
                </c:pt>
                <c:pt idx="1539">
                  <c:v>-6.4260775713196594</c:v>
                </c:pt>
                <c:pt idx="1540">
                  <c:v>-6.1187441592492533</c:v>
                </c:pt>
                <c:pt idx="1541">
                  <c:v>-1.7612937945135629</c:v>
                </c:pt>
                <c:pt idx="1542">
                  <c:v>-4.5536127819481322</c:v>
                </c:pt>
                <c:pt idx="1543">
                  <c:v>-9.8569231689816501</c:v>
                </c:pt>
                <c:pt idx="1544">
                  <c:v>-4.1701642839291573</c:v>
                </c:pt>
                <c:pt idx="1545">
                  <c:v>2.0605055466038138</c:v>
                </c:pt>
                <c:pt idx="1546">
                  <c:v>-1.789745665191846</c:v>
                </c:pt>
                <c:pt idx="1547">
                  <c:v>-5.716914413348257</c:v>
                </c:pt>
                <c:pt idx="1548">
                  <c:v>-22.563964017927319</c:v>
                </c:pt>
                <c:pt idx="1549">
                  <c:v>-13.406197678823069</c:v>
                </c:pt>
                <c:pt idx="1550">
                  <c:v>-23.251699142172608</c:v>
                </c:pt>
                <c:pt idx="1551">
                  <c:v>-7.9639610774418124</c:v>
                </c:pt>
                <c:pt idx="1552">
                  <c:v>-5.9770125995400116</c:v>
                </c:pt>
                <c:pt idx="1553">
                  <c:v>-2.08756780894449</c:v>
                </c:pt>
                <c:pt idx="1554">
                  <c:v>0.27290618603559769</c:v>
                </c:pt>
                <c:pt idx="1555">
                  <c:v>-5.9660143340401968</c:v>
                </c:pt>
                <c:pt idx="1556">
                  <c:v>-10.2893095735036</c:v>
                </c:pt>
                <c:pt idx="1557">
                  <c:v>-1.550219899489288</c:v>
                </c:pt>
                <c:pt idx="1558">
                  <c:v>-1.041805822843989</c:v>
                </c:pt>
                <c:pt idx="1559">
                  <c:v>-9.6250290144769401</c:v>
                </c:pt>
                <c:pt idx="1560">
                  <c:v>8.844818970561084</c:v>
                </c:pt>
                <c:pt idx="1561">
                  <c:v>-3.9397588836168489</c:v>
                </c:pt>
                <c:pt idx="1562">
                  <c:v>5.2628923633109146</c:v>
                </c:pt>
                <c:pt idx="1563">
                  <c:v>-3.8151034236348238</c:v>
                </c:pt>
                <c:pt idx="1564">
                  <c:v>-12.05346978706771</c:v>
                </c:pt>
                <c:pt idx="1565">
                  <c:v>3.2715459067761512</c:v>
                </c:pt>
                <c:pt idx="1566">
                  <c:v>-4.469688999467353</c:v>
                </c:pt>
                <c:pt idx="1567">
                  <c:v>-3.352646995929168</c:v>
                </c:pt>
                <c:pt idx="1568">
                  <c:v>-10.170080074470469</c:v>
                </c:pt>
                <c:pt idx="1569">
                  <c:v>-21.09538528261622</c:v>
                </c:pt>
                <c:pt idx="1570">
                  <c:v>-11.590425469931461</c:v>
                </c:pt>
                <c:pt idx="1571">
                  <c:v>-1.670601132126676</c:v>
                </c:pt>
                <c:pt idx="1572">
                  <c:v>2.4791275534761978</c:v>
                </c:pt>
                <c:pt idx="1573">
                  <c:v>8.0546973823490138</c:v>
                </c:pt>
                <c:pt idx="1574">
                  <c:v>10.8152204027799</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01FD-41BB-A486-DB833710AF41}"/>
            </c:ext>
          </c:extLst>
        </c:ser>
        <c:ser>
          <c:idx val="0"/>
          <c:order val="2"/>
          <c:tx>
            <c:v>Erro NMEA</c:v>
          </c:tx>
          <c:spPr>
            <a:ln w="25400" cap="rnd">
              <a:noFill/>
              <a:round/>
            </a:ln>
            <a:effectLst/>
          </c:spPr>
          <c:marker>
            <c:symbol val="circle"/>
            <c:size val="2"/>
            <c:spPr>
              <a:solidFill>
                <a:srgbClr val="FF0000"/>
              </a:solidFill>
              <a:ln w="9525">
                <a:solidFill>
                  <a:srgbClr val="FF0000"/>
                </a:solidFill>
              </a:ln>
              <a:effectLst/>
            </c:spPr>
          </c:marker>
          <c:xVal>
            <c:numRef>
              <c:f>'1) Erro NMEA'!$G$2:$G$5937</c:f>
              <c:numCache>
                <c:formatCode>h:mm:ss</c:formatCode>
                <c:ptCount val="5936"/>
                <c:pt idx="0">
                  <c:v>43466.372256944444</c:v>
                </c:pt>
                <c:pt idx="1">
                  <c:v>43466.37226851852</c:v>
                </c:pt>
                <c:pt idx="2">
                  <c:v>43466.37228009259</c:v>
                </c:pt>
                <c:pt idx="3">
                  <c:v>43466.372291666667</c:v>
                </c:pt>
                <c:pt idx="4">
                  <c:v>43466.372303240743</c:v>
                </c:pt>
                <c:pt idx="5">
                  <c:v>43466.372314814813</c:v>
                </c:pt>
                <c:pt idx="6">
                  <c:v>43466.37232638889</c:v>
                </c:pt>
                <c:pt idx="7">
                  <c:v>43466.372337962966</c:v>
                </c:pt>
                <c:pt idx="8">
                  <c:v>43466.372349537043</c:v>
                </c:pt>
                <c:pt idx="9">
                  <c:v>43466.372361111113</c:v>
                </c:pt>
                <c:pt idx="10">
                  <c:v>43466.372372685182</c:v>
                </c:pt>
                <c:pt idx="11">
                  <c:v>43466.372384259259</c:v>
                </c:pt>
                <c:pt idx="12">
                  <c:v>43466.372395833343</c:v>
                </c:pt>
                <c:pt idx="13">
                  <c:v>43466.372407407413</c:v>
                </c:pt>
                <c:pt idx="14">
                  <c:v>43466.372418981482</c:v>
                </c:pt>
                <c:pt idx="15">
                  <c:v>43466.372430555559</c:v>
                </c:pt>
                <c:pt idx="16">
                  <c:v>43466.372442129628</c:v>
                </c:pt>
                <c:pt idx="17">
                  <c:v>43466.372453703712</c:v>
                </c:pt>
                <c:pt idx="18">
                  <c:v>43466.372465277767</c:v>
                </c:pt>
                <c:pt idx="19">
                  <c:v>43466.372476851851</c:v>
                </c:pt>
                <c:pt idx="20">
                  <c:v>43466.372488425928</c:v>
                </c:pt>
                <c:pt idx="21">
                  <c:v>43466.372499999998</c:v>
                </c:pt>
                <c:pt idx="22">
                  <c:v>43466.372511574067</c:v>
                </c:pt>
                <c:pt idx="23">
                  <c:v>43466.372523148151</c:v>
                </c:pt>
                <c:pt idx="24">
                  <c:v>43466.372534722221</c:v>
                </c:pt>
                <c:pt idx="25">
                  <c:v>43466.372546296298</c:v>
                </c:pt>
                <c:pt idx="26">
                  <c:v>43466.372557870367</c:v>
                </c:pt>
                <c:pt idx="27">
                  <c:v>43466.372569444437</c:v>
                </c:pt>
                <c:pt idx="28">
                  <c:v>43466.372581018521</c:v>
                </c:pt>
                <c:pt idx="29">
                  <c:v>43466.37259259259</c:v>
                </c:pt>
                <c:pt idx="30">
                  <c:v>43466.372604166667</c:v>
                </c:pt>
                <c:pt idx="31">
                  <c:v>43466.372615740736</c:v>
                </c:pt>
                <c:pt idx="32">
                  <c:v>43466.372627314813</c:v>
                </c:pt>
                <c:pt idx="33">
                  <c:v>43466.37263888889</c:v>
                </c:pt>
                <c:pt idx="34">
                  <c:v>43466.372650462959</c:v>
                </c:pt>
                <c:pt idx="35">
                  <c:v>43466.372662037043</c:v>
                </c:pt>
                <c:pt idx="36">
                  <c:v>43466.372673611113</c:v>
                </c:pt>
                <c:pt idx="37">
                  <c:v>43466.372685185182</c:v>
                </c:pt>
                <c:pt idx="38">
                  <c:v>43466.372696759259</c:v>
                </c:pt>
                <c:pt idx="39">
                  <c:v>43466.372708333343</c:v>
                </c:pt>
                <c:pt idx="40">
                  <c:v>43466.372719907413</c:v>
                </c:pt>
                <c:pt idx="41">
                  <c:v>43466.372731481482</c:v>
                </c:pt>
                <c:pt idx="42">
                  <c:v>43466.372743055559</c:v>
                </c:pt>
                <c:pt idx="43">
                  <c:v>43466.372754629629</c:v>
                </c:pt>
                <c:pt idx="44">
                  <c:v>43466.372766203713</c:v>
                </c:pt>
                <c:pt idx="45">
                  <c:v>43466.372777777768</c:v>
                </c:pt>
                <c:pt idx="46">
                  <c:v>43466.372789351852</c:v>
                </c:pt>
                <c:pt idx="47">
                  <c:v>43466.372800925928</c:v>
                </c:pt>
                <c:pt idx="48">
                  <c:v>43466.372812499998</c:v>
                </c:pt>
                <c:pt idx="49">
                  <c:v>43466.372824074067</c:v>
                </c:pt>
                <c:pt idx="50">
                  <c:v>43466.372835648152</c:v>
                </c:pt>
                <c:pt idx="51">
                  <c:v>43466.372847222221</c:v>
                </c:pt>
                <c:pt idx="52">
                  <c:v>43466.372858796298</c:v>
                </c:pt>
                <c:pt idx="53">
                  <c:v>43466.372870370367</c:v>
                </c:pt>
                <c:pt idx="54">
                  <c:v>43466.372881944437</c:v>
                </c:pt>
                <c:pt idx="55">
                  <c:v>43466.372893518521</c:v>
                </c:pt>
                <c:pt idx="56">
                  <c:v>43466.37290509259</c:v>
                </c:pt>
                <c:pt idx="57">
                  <c:v>43466.372916666667</c:v>
                </c:pt>
                <c:pt idx="58">
                  <c:v>43466.372928240737</c:v>
                </c:pt>
                <c:pt idx="59">
                  <c:v>43466.372939814813</c:v>
                </c:pt>
                <c:pt idx="60">
                  <c:v>43466.37295138889</c:v>
                </c:pt>
                <c:pt idx="61">
                  <c:v>43466.37296296296</c:v>
                </c:pt>
                <c:pt idx="62">
                  <c:v>43466.372974537036</c:v>
                </c:pt>
                <c:pt idx="63">
                  <c:v>43466.372986111113</c:v>
                </c:pt>
                <c:pt idx="64">
                  <c:v>43466.372997685183</c:v>
                </c:pt>
                <c:pt idx="65">
                  <c:v>43466.37300925926</c:v>
                </c:pt>
                <c:pt idx="66">
                  <c:v>43466.373020833344</c:v>
                </c:pt>
                <c:pt idx="67">
                  <c:v>43466.373032407413</c:v>
                </c:pt>
                <c:pt idx="68">
                  <c:v>43466.373043981483</c:v>
                </c:pt>
                <c:pt idx="69">
                  <c:v>43466.373055555552</c:v>
                </c:pt>
                <c:pt idx="70">
                  <c:v>43466.373067129629</c:v>
                </c:pt>
                <c:pt idx="71">
                  <c:v>43466.373078703713</c:v>
                </c:pt>
                <c:pt idx="72">
                  <c:v>43466.373090277782</c:v>
                </c:pt>
                <c:pt idx="73">
                  <c:v>43466.373101851852</c:v>
                </c:pt>
                <c:pt idx="74">
                  <c:v>43466.373113425929</c:v>
                </c:pt>
                <c:pt idx="75">
                  <c:v>43466.373124999998</c:v>
                </c:pt>
                <c:pt idx="76">
                  <c:v>43466.373136574082</c:v>
                </c:pt>
                <c:pt idx="77">
                  <c:v>43466.373148148137</c:v>
                </c:pt>
                <c:pt idx="78">
                  <c:v>43466.373159722221</c:v>
                </c:pt>
                <c:pt idx="79">
                  <c:v>43466.373171296298</c:v>
                </c:pt>
                <c:pt idx="80">
                  <c:v>43466.373182870368</c:v>
                </c:pt>
                <c:pt idx="81">
                  <c:v>43466.373194444437</c:v>
                </c:pt>
                <c:pt idx="82">
                  <c:v>43466.373206018521</c:v>
                </c:pt>
                <c:pt idx="83">
                  <c:v>43466.373217592591</c:v>
                </c:pt>
                <c:pt idx="84">
                  <c:v>43466.373229166667</c:v>
                </c:pt>
                <c:pt idx="85">
                  <c:v>43466.373240740737</c:v>
                </c:pt>
                <c:pt idx="86">
                  <c:v>43466.373252314806</c:v>
                </c:pt>
                <c:pt idx="87">
                  <c:v>43466.373263888891</c:v>
                </c:pt>
                <c:pt idx="88">
                  <c:v>43466.37327546296</c:v>
                </c:pt>
                <c:pt idx="89">
                  <c:v>43466.373287037037</c:v>
                </c:pt>
                <c:pt idx="90">
                  <c:v>43466.373298611114</c:v>
                </c:pt>
                <c:pt idx="91">
                  <c:v>43466.373310185183</c:v>
                </c:pt>
                <c:pt idx="92">
                  <c:v>43466.37332175926</c:v>
                </c:pt>
                <c:pt idx="93">
                  <c:v>43466.373333333337</c:v>
                </c:pt>
                <c:pt idx="94">
                  <c:v>43466.373344907413</c:v>
                </c:pt>
                <c:pt idx="95">
                  <c:v>43466.373356481483</c:v>
                </c:pt>
                <c:pt idx="96">
                  <c:v>43466.373368055552</c:v>
                </c:pt>
                <c:pt idx="97">
                  <c:v>43466.373379629629</c:v>
                </c:pt>
                <c:pt idx="98">
                  <c:v>43466.373391203713</c:v>
                </c:pt>
                <c:pt idx="99">
                  <c:v>43466.373402777783</c:v>
                </c:pt>
                <c:pt idx="100">
                  <c:v>43466.373414351852</c:v>
                </c:pt>
                <c:pt idx="101">
                  <c:v>43466.373425925929</c:v>
                </c:pt>
                <c:pt idx="102">
                  <c:v>43466.373437499999</c:v>
                </c:pt>
                <c:pt idx="103">
                  <c:v>43466.373449074083</c:v>
                </c:pt>
                <c:pt idx="104">
                  <c:v>43466.373460648138</c:v>
                </c:pt>
                <c:pt idx="105">
                  <c:v>43466.373472222222</c:v>
                </c:pt>
                <c:pt idx="106">
                  <c:v>43466.373483796298</c:v>
                </c:pt>
                <c:pt idx="107">
                  <c:v>43466.373495370368</c:v>
                </c:pt>
                <c:pt idx="108">
                  <c:v>43466.373506944437</c:v>
                </c:pt>
                <c:pt idx="109">
                  <c:v>43466.373518518521</c:v>
                </c:pt>
                <c:pt idx="110">
                  <c:v>43466.373530092591</c:v>
                </c:pt>
                <c:pt idx="111">
                  <c:v>43466.373541666668</c:v>
                </c:pt>
                <c:pt idx="112">
                  <c:v>43466.373553240737</c:v>
                </c:pt>
                <c:pt idx="113">
                  <c:v>43466.373564814807</c:v>
                </c:pt>
                <c:pt idx="114">
                  <c:v>43466.373576388891</c:v>
                </c:pt>
                <c:pt idx="115">
                  <c:v>43466.37358796296</c:v>
                </c:pt>
                <c:pt idx="116">
                  <c:v>43466.373599537037</c:v>
                </c:pt>
                <c:pt idx="117">
                  <c:v>43466.373611111107</c:v>
                </c:pt>
                <c:pt idx="118">
                  <c:v>43466.373622685183</c:v>
                </c:pt>
                <c:pt idx="119">
                  <c:v>43466.37363425926</c:v>
                </c:pt>
                <c:pt idx="120">
                  <c:v>43466.373645833337</c:v>
                </c:pt>
                <c:pt idx="121">
                  <c:v>43466.373657407406</c:v>
                </c:pt>
                <c:pt idx="122">
                  <c:v>43466.373668981483</c:v>
                </c:pt>
                <c:pt idx="123">
                  <c:v>43466.373680555553</c:v>
                </c:pt>
                <c:pt idx="124">
                  <c:v>43466.373692129629</c:v>
                </c:pt>
                <c:pt idx="125">
                  <c:v>43466.373703703714</c:v>
                </c:pt>
                <c:pt idx="126">
                  <c:v>43466.373715277783</c:v>
                </c:pt>
                <c:pt idx="127">
                  <c:v>43466.373726851853</c:v>
                </c:pt>
                <c:pt idx="128">
                  <c:v>43466.373738425929</c:v>
                </c:pt>
                <c:pt idx="129">
                  <c:v>43466.373749999999</c:v>
                </c:pt>
                <c:pt idx="130">
                  <c:v>43466.373761574083</c:v>
                </c:pt>
                <c:pt idx="131">
                  <c:v>43466.373773148152</c:v>
                </c:pt>
                <c:pt idx="132">
                  <c:v>43466.373784722222</c:v>
                </c:pt>
                <c:pt idx="133">
                  <c:v>43466.373796296299</c:v>
                </c:pt>
                <c:pt idx="134">
                  <c:v>43466.373807870368</c:v>
                </c:pt>
                <c:pt idx="135">
                  <c:v>43466.373819444438</c:v>
                </c:pt>
                <c:pt idx="136">
                  <c:v>43466.373831018522</c:v>
                </c:pt>
                <c:pt idx="137">
                  <c:v>43466.373842592591</c:v>
                </c:pt>
                <c:pt idx="138">
                  <c:v>43466.373854166668</c:v>
                </c:pt>
                <c:pt idx="139">
                  <c:v>43466.373865740738</c:v>
                </c:pt>
                <c:pt idx="140">
                  <c:v>43466.373877314807</c:v>
                </c:pt>
                <c:pt idx="141">
                  <c:v>43466.373888888891</c:v>
                </c:pt>
                <c:pt idx="142">
                  <c:v>43466.373900462961</c:v>
                </c:pt>
                <c:pt idx="143">
                  <c:v>43466.373912037037</c:v>
                </c:pt>
                <c:pt idx="144">
                  <c:v>43466.373923611107</c:v>
                </c:pt>
                <c:pt idx="145">
                  <c:v>43466.373935185176</c:v>
                </c:pt>
                <c:pt idx="146">
                  <c:v>43466.37394675926</c:v>
                </c:pt>
                <c:pt idx="147">
                  <c:v>43466.37395833333</c:v>
                </c:pt>
                <c:pt idx="148">
                  <c:v>43466.373969907407</c:v>
                </c:pt>
                <c:pt idx="149">
                  <c:v>43466.373981481483</c:v>
                </c:pt>
                <c:pt idx="150">
                  <c:v>43466.373993055553</c:v>
                </c:pt>
                <c:pt idx="151">
                  <c:v>43466.37400462963</c:v>
                </c:pt>
                <c:pt idx="152">
                  <c:v>43466.374016203707</c:v>
                </c:pt>
                <c:pt idx="153">
                  <c:v>43466.374027777783</c:v>
                </c:pt>
                <c:pt idx="154">
                  <c:v>43466.374039351853</c:v>
                </c:pt>
                <c:pt idx="155">
                  <c:v>43466.374050925922</c:v>
                </c:pt>
                <c:pt idx="156">
                  <c:v>43466.374062499999</c:v>
                </c:pt>
                <c:pt idx="157">
                  <c:v>43466.374074074083</c:v>
                </c:pt>
                <c:pt idx="158">
                  <c:v>43466.374085648153</c:v>
                </c:pt>
                <c:pt idx="159">
                  <c:v>43466.374097222222</c:v>
                </c:pt>
                <c:pt idx="160">
                  <c:v>43466.374108796299</c:v>
                </c:pt>
                <c:pt idx="161">
                  <c:v>43466.374120370368</c:v>
                </c:pt>
                <c:pt idx="162">
                  <c:v>43466.374131944453</c:v>
                </c:pt>
                <c:pt idx="163">
                  <c:v>43466.374143518522</c:v>
                </c:pt>
                <c:pt idx="164">
                  <c:v>43466.374155092592</c:v>
                </c:pt>
                <c:pt idx="165">
                  <c:v>43466.374166666668</c:v>
                </c:pt>
                <c:pt idx="166">
                  <c:v>43466.374178240738</c:v>
                </c:pt>
                <c:pt idx="167">
                  <c:v>43466.374189814807</c:v>
                </c:pt>
                <c:pt idx="168">
                  <c:v>43466.374201388891</c:v>
                </c:pt>
                <c:pt idx="169">
                  <c:v>43466.374212962961</c:v>
                </c:pt>
                <c:pt idx="170">
                  <c:v>43466.374224537038</c:v>
                </c:pt>
                <c:pt idx="171">
                  <c:v>43466.374236111107</c:v>
                </c:pt>
                <c:pt idx="172">
                  <c:v>43466.374247685177</c:v>
                </c:pt>
                <c:pt idx="173">
                  <c:v>43466.374259259261</c:v>
                </c:pt>
                <c:pt idx="174">
                  <c:v>43466.37427083333</c:v>
                </c:pt>
                <c:pt idx="175">
                  <c:v>43466.374282407407</c:v>
                </c:pt>
                <c:pt idx="176">
                  <c:v>43466.374293981477</c:v>
                </c:pt>
                <c:pt idx="177">
                  <c:v>43466.374305555553</c:v>
                </c:pt>
                <c:pt idx="178">
                  <c:v>43466.37431712963</c:v>
                </c:pt>
                <c:pt idx="179">
                  <c:v>43466.374328703707</c:v>
                </c:pt>
                <c:pt idx="180">
                  <c:v>43466.374340277784</c:v>
                </c:pt>
                <c:pt idx="181">
                  <c:v>43466.374351851853</c:v>
                </c:pt>
                <c:pt idx="182">
                  <c:v>43466.374363425923</c:v>
                </c:pt>
                <c:pt idx="183">
                  <c:v>43466.374374999999</c:v>
                </c:pt>
                <c:pt idx="184">
                  <c:v>43466.374386574083</c:v>
                </c:pt>
                <c:pt idx="185">
                  <c:v>43466.374398148153</c:v>
                </c:pt>
                <c:pt idx="186">
                  <c:v>43466.374409722222</c:v>
                </c:pt>
                <c:pt idx="187">
                  <c:v>43466.374421296299</c:v>
                </c:pt>
                <c:pt idx="188">
                  <c:v>43466.374432870369</c:v>
                </c:pt>
                <c:pt idx="189">
                  <c:v>43466.374444444453</c:v>
                </c:pt>
                <c:pt idx="190">
                  <c:v>43466.374456018522</c:v>
                </c:pt>
                <c:pt idx="191">
                  <c:v>43466.374467592592</c:v>
                </c:pt>
                <c:pt idx="192">
                  <c:v>43466.374479166669</c:v>
                </c:pt>
                <c:pt idx="193">
                  <c:v>43466.374490740738</c:v>
                </c:pt>
                <c:pt idx="194">
                  <c:v>43466.374502314808</c:v>
                </c:pt>
                <c:pt idx="195">
                  <c:v>43466.374513888892</c:v>
                </c:pt>
                <c:pt idx="196">
                  <c:v>43466.374525462961</c:v>
                </c:pt>
                <c:pt idx="197">
                  <c:v>43466.374537037038</c:v>
                </c:pt>
                <c:pt idx="198">
                  <c:v>43466.374548611107</c:v>
                </c:pt>
                <c:pt idx="199">
                  <c:v>43466.374560185177</c:v>
                </c:pt>
                <c:pt idx="200">
                  <c:v>43466.374571759261</c:v>
                </c:pt>
                <c:pt idx="201">
                  <c:v>43466.374583333331</c:v>
                </c:pt>
                <c:pt idx="202">
                  <c:v>43466.374594907407</c:v>
                </c:pt>
                <c:pt idx="203">
                  <c:v>43466.374606481477</c:v>
                </c:pt>
                <c:pt idx="204">
                  <c:v>43466.374618055554</c:v>
                </c:pt>
                <c:pt idx="205">
                  <c:v>43466.37462962963</c:v>
                </c:pt>
                <c:pt idx="206">
                  <c:v>43466.374641203707</c:v>
                </c:pt>
                <c:pt idx="207">
                  <c:v>43466.374652777777</c:v>
                </c:pt>
                <c:pt idx="208">
                  <c:v>43466.374664351853</c:v>
                </c:pt>
                <c:pt idx="209">
                  <c:v>43466.374675925923</c:v>
                </c:pt>
                <c:pt idx="210">
                  <c:v>43466.3746875</c:v>
                </c:pt>
                <c:pt idx="211">
                  <c:v>43466.374699074076</c:v>
                </c:pt>
                <c:pt idx="212">
                  <c:v>43466.374710648153</c:v>
                </c:pt>
                <c:pt idx="213">
                  <c:v>43466.374722222223</c:v>
                </c:pt>
                <c:pt idx="214">
                  <c:v>43466.3747337963</c:v>
                </c:pt>
                <c:pt idx="215">
                  <c:v>43466.374745370369</c:v>
                </c:pt>
                <c:pt idx="216">
                  <c:v>43466.374756944453</c:v>
                </c:pt>
                <c:pt idx="217">
                  <c:v>43466.374768518523</c:v>
                </c:pt>
                <c:pt idx="218">
                  <c:v>43466.374780092592</c:v>
                </c:pt>
                <c:pt idx="219">
                  <c:v>43466.374791666669</c:v>
                </c:pt>
                <c:pt idx="220">
                  <c:v>43466.374803240738</c:v>
                </c:pt>
                <c:pt idx="221">
                  <c:v>43466.374814814822</c:v>
                </c:pt>
                <c:pt idx="222">
                  <c:v>43466.374826388892</c:v>
                </c:pt>
                <c:pt idx="223">
                  <c:v>43466.374837962961</c:v>
                </c:pt>
                <c:pt idx="224">
                  <c:v>43466.374849537038</c:v>
                </c:pt>
                <c:pt idx="225">
                  <c:v>43466.374861111108</c:v>
                </c:pt>
                <c:pt idx="226">
                  <c:v>43466.374872685177</c:v>
                </c:pt>
                <c:pt idx="227">
                  <c:v>43466.374884259261</c:v>
                </c:pt>
                <c:pt idx="228">
                  <c:v>43466.374895833331</c:v>
                </c:pt>
                <c:pt idx="229">
                  <c:v>43466.374907407408</c:v>
                </c:pt>
                <c:pt idx="230">
                  <c:v>43466.374918981477</c:v>
                </c:pt>
                <c:pt idx="231">
                  <c:v>43466.374930555547</c:v>
                </c:pt>
                <c:pt idx="232">
                  <c:v>43466.374942129631</c:v>
                </c:pt>
                <c:pt idx="233">
                  <c:v>43466.3749537037</c:v>
                </c:pt>
                <c:pt idx="234">
                  <c:v>43466.374965277777</c:v>
                </c:pt>
                <c:pt idx="235">
                  <c:v>43466.374976851846</c:v>
                </c:pt>
                <c:pt idx="236">
                  <c:v>43466.374988425923</c:v>
                </c:pt>
                <c:pt idx="237">
                  <c:v>43466.375</c:v>
                </c:pt>
                <c:pt idx="238">
                  <c:v>43466.375011574077</c:v>
                </c:pt>
                <c:pt idx="239">
                  <c:v>43466.375023148154</c:v>
                </c:pt>
                <c:pt idx="240">
                  <c:v>43466.375034722223</c:v>
                </c:pt>
                <c:pt idx="241">
                  <c:v>43466.3750462963</c:v>
                </c:pt>
                <c:pt idx="242">
                  <c:v>43466.375057870369</c:v>
                </c:pt>
                <c:pt idx="243">
                  <c:v>43466.375069444453</c:v>
                </c:pt>
                <c:pt idx="244">
                  <c:v>43466.375081018523</c:v>
                </c:pt>
                <c:pt idx="245">
                  <c:v>43466.375092592592</c:v>
                </c:pt>
                <c:pt idx="246">
                  <c:v>43466.375104166669</c:v>
                </c:pt>
                <c:pt idx="247">
                  <c:v>43466.375115740739</c:v>
                </c:pt>
                <c:pt idx="248">
                  <c:v>43466.375127314823</c:v>
                </c:pt>
                <c:pt idx="249">
                  <c:v>43466.375138888892</c:v>
                </c:pt>
                <c:pt idx="250">
                  <c:v>43466.375150462962</c:v>
                </c:pt>
                <c:pt idx="251">
                  <c:v>43466.375162037039</c:v>
                </c:pt>
                <c:pt idx="252">
                  <c:v>43466.375173611108</c:v>
                </c:pt>
                <c:pt idx="253">
                  <c:v>43466.375185185178</c:v>
                </c:pt>
                <c:pt idx="254">
                  <c:v>43466.375196759262</c:v>
                </c:pt>
                <c:pt idx="255">
                  <c:v>43466.375208333331</c:v>
                </c:pt>
                <c:pt idx="256">
                  <c:v>43466.375219907408</c:v>
                </c:pt>
                <c:pt idx="257">
                  <c:v>43466.375231481477</c:v>
                </c:pt>
                <c:pt idx="258">
                  <c:v>43466.375243055547</c:v>
                </c:pt>
                <c:pt idx="259">
                  <c:v>43466.375254629631</c:v>
                </c:pt>
                <c:pt idx="260">
                  <c:v>43466.3752662037</c:v>
                </c:pt>
                <c:pt idx="261">
                  <c:v>43466.375277777777</c:v>
                </c:pt>
                <c:pt idx="262">
                  <c:v>43466.375289351847</c:v>
                </c:pt>
                <c:pt idx="263">
                  <c:v>43466.375300925924</c:v>
                </c:pt>
                <c:pt idx="264">
                  <c:v>43466.3753125</c:v>
                </c:pt>
                <c:pt idx="265">
                  <c:v>43466.375324074077</c:v>
                </c:pt>
                <c:pt idx="266">
                  <c:v>43466.375335648147</c:v>
                </c:pt>
                <c:pt idx="267">
                  <c:v>43466.375347222223</c:v>
                </c:pt>
                <c:pt idx="268">
                  <c:v>43466.375358796293</c:v>
                </c:pt>
                <c:pt idx="269">
                  <c:v>43466.37537037037</c:v>
                </c:pt>
                <c:pt idx="270">
                  <c:v>43466.375381944446</c:v>
                </c:pt>
                <c:pt idx="271">
                  <c:v>43466.375393518523</c:v>
                </c:pt>
                <c:pt idx="272">
                  <c:v>43466.375405092593</c:v>
                </c:pt>
                <c:pt idx="273">
                  <c:v>43466.375416666669</c:v>
                </c:pt>
                <c:pt idx="274">
                  <c:v>43466.375428240739</c:v>
                </c:pt>
                <c:pt idx="275">
                  <c:v>43466.375439814823</c:v>
                </c:pt>
                <c:pt idx="276">
                  <c:v>43466.375451388893</c:v>
                </c:pt>
                <c:pt idx="277">
                  <c:v>43466.375462962962</c:v>
                </c:pt>
                <c:pt idx="278">
                  <c:v>43466.375474537039</c:v>
                </c:pt>
                <c:pt idx="279">
                  <c:v>43466.375486111108</c:v>
                </c:pt>
                <c:pt idx="280">
                  <c:v>43466.375497685192</c:v>
                </c:pt>
                <c:pt idx="281">
                  <c:v>43466.375509259262</c:v>
                </c:pt>
                <c:pt idx="282">
                  <c:v>43466.375520833331</c:v>
                </c:pt>
                <c:pt idx="283">
                  <c:v>43466.375532407408</c:v>
                </c:pt>
                <c:pt idx="284">
                  <c:v>43466.375543981478</c:v>
                </c:pt>
                <c:pt idx="285">
                  <c:v>43466.375555555547</c:v>
                </c:pt>
                <c:pt idx="286">
                  <c:v>43466.375567129631</c:v>
                </c:pt>
                <c:pt idx="287">
                  <c:v>43466.375578703701</c:v>
                </c:pt>
                <c:pt idx="288">
                  <c:v>43466.375590277778</c:v>
                </c:pt>
                <c:pt idx="289">
                  <c:v>43466.375601851847</c:v>
                </c:pt>
                <c:pt idx="290">
                  <c:v>43466.375613425917</c:v>
                </c:pt>
                <c:pt idx="291">
                  <c:v>43466.375625000001</c:v>
                </c:pt>
                <c:pt idx="292">
                  <c:v>43466.375636574077</c:v>
                </c:pt>
                <c:pt idx="293">
                  <c:v>43466.375648148147</c:v>
                </c:pt>
                <c:pt idx="294">
                  <c:v>43466.375659722216</c:v>
                </c:pt>
                <c:pt idx="295">
                  <c:v>43466.375671296293</c:v>
                </c:pt>
                <c:pt idx="296">
                  <c:v>43466.37568287037</c:v>
                </c:pt>
                <c:pt idx="297">
                  <c:v>43466.375694444447</c:v>
                </c:pt>
                <c:pt idx="298">
                  <c:v>43466.375706018523</c:v>
                </c:pt>
                <c:pt idx="299">
                  <c:v>43466.375717592593</c:v>
                </c:pt>
                <c:pt idx="300">
                  <c:v>43466.37572916667</c:v>
                </c:pt>
                <c:pt idx="301">
                  <c:v>43466.375740740739</c:v>
                </c:pt>
                <c:pt idx="302">
                  <c:v>43466.375752314823</c:v>
                </c:pt>
                <c:pt idx="303">
                  <c:v>43466.375763888893</c:v>
                </c:pt>
                <c:pt idx="304">
                  <c:v>43466.375775462962</c:v>
                </c:pt>
                <c:pt idx="305">
                  <c:v>43466.375787037039</c:v>
                </c:pt>
                <c:pt idx="306">
                  <c:v>43466.375798611109</c:v>
                </c:pt>
                <c:pt idx="307">
                  <c:v>43466.375810185193</c:v>
                </c:pt>
                <c:pt idx="308">
                  <c:v>43466.375821759262</c:v>
                </c:pt>
                <c:pt idx="309">
                  <c:v>43466.375833333332</c:v>
                </c:pt>
                <c:pt idx="310">
                  <c:v>43466.375844907408</c:v>
                </c:pt>
                <c:pt idx="311">
                  <c:v>43466.375856481478</c:v>
                </c:pt>
                <c:pt idx="312">
                  <c:v>43466.375868055547</c:v>
                </c:pt>
                <c:pt idx="313">
                  <c:v>43466.375879629632</c:v>
                </c:pt>
                <c:pt idx="314">
                  <c:v>43466.375891203701</c:v>
                </c:pt>
                <c:pt idx="315">
                  <c:v>43466.375902777778</c:v>
                </c:pt>
                <c:pt idx="316">
                  <c:v>43466.375914351847</c:v>
                </c:pt>
                <c:pt idx="317">
                  <c:v>43466.375925925917</c:v>
                </c:pt>
                <c:pt idx="318">
                  <c:v>43466.375937500001</c:v>
                </c:pt>
                <c:pt idx="319">
                  <c:v>43466.375949074078</c:v>
                </c:pt>
                <c:pt idx="320">
                  <c:v>43466.375960648147</c:v>
                </c:pt>
                <c:pt idx="321">
                  <c:v>43466.375972222217</c:v>
                </c:pt>
                <c:pt idx="322">
                  <c:v>43466.375983796293</c:v>
                </c:pt>
                <c:pt idx="323">
                  <c:v>43466.37599537037</c:v>
                </c:pt>
                <c:pt idx="324">
                  <c:v>43466.376006944447</c:v>
                </c:pt>
                <c:pt idx="325">
                  <c:v>43466.376018518517</c:v>
                </c:pt>
                <c:pt idx="326">
                  <c:v>43466.376030092593</c:v>
                </c:pt>
                <c:pt idx="327">
                  <c:v>43466.37604166667</c:v>
                </c:pt>
                <c:pt idx="328">
                  <c:v>43466.37605324074</c:v>
                </c:pt>
                <c:pt idx="329">
                  <c:v>43466.376064814824</c:v>
                </c:pt>
                <c:pt idx="330">
                  <c:v>43466.376076388893</c:v>
                </c:pt>
                <c:pt idx="331">
                  <c:v>43466.376087962963</c:v>
                </c:pt>
                <c:pt idx="332">
                  <c:v>43466.376099537039</c:v>
                </c:pt>
                <c:pt idx="333">
                  <c:v>43466.376111111109</c:v>
                </c:pt>
                <c:pt idx="334">
                  <c:v>43466.376122685193</c:v>
                </c:pt>
                <c:pt idx="335">
                  <c:v>43466.376134259262</c:v>
                </c:pt>
                <c:pt idx="336">
                  <c:v>43466.376145833332</c:v>
                </c:pt>
                <c:pt idx="337">
                  <c:v>43466.376157407409</c:v>
                </c:pt>
                <c:pt idx="338">
                  <c:v>43466.376168981478</c:v>
                </c:pt>
                <c:pt idx="339">
                  <c:v>43466.376180555562</c:v>
                </c:pt>
                <c:pt idx="340">
                  <c:v>43466.376192129632</c:v>
                </c:pt>
                <c:pt idx="341">
                  <c:v>43466.376203703701</c:v>
                </c:pt>
                <c:pt idx="342">
                  <c:v>43466.376215277778</c:v>
                </c:pt>
                <c:pt idx="343">
                  <c:v>43466.376226851848</c:v>
                </c:pt>
                <c:pt idx="344">
                  <c:v>43466.376238425917</c:v>
                </c:pt>
                <c:pt idx="345">
                  <c:v>43466.376250000001</c:v>
                </c:pt>
                <c:pt idx="346">
                  <c:v>43466.376261574071</c:v>
                </c:pt>
                <c:pt idx="347">
                  <c:v>43466.376273148147</c:v>
                </c:pt>
                <c:pt idx="348">
                  <c:v>43466.376284722217</c:v>
                </c:pt>
                <c:pt idx="349">
                  <c:v>43466.376296296286</c:v>
                </c:pt>
                <c:pt idx="350">
                  <c:v>43466.376307870371</c:v>
                </c:pt>
                <c:pt idx="351">
                  <c:v>43466.376319444447</c:v>
                </c:pt>
                <c:pt idx="352">
                  <c:v>43466.376331018517</c:v>
                </c:pt>
                <c:pt idx="353">
                  <c:v>43466.376342592594</c:v>
                </c:pt>
                <c:pt idx="354">
                  <c:v>43466.376354166663</c:v>
                </c:pt>
                <c:pt idx="355">
                  <c:v>43466.37636574074</c:v>
                </c:pt>
                <c:pt idx="356">
                  <c:v>43466.376377314817</c:v>
                </c:pt>
                <c:pt idx="357">
                  <c:v>43466.376388888893</c:v>
                </c:pt>
                <c:pt idx="358">
                  <c:v>43466.376400462963</c:v>
                </c:pt>
                <c:pt idx="359">
                  <c:v>43466.37641203704</c:v>
                </c:pt>
                <c:pt idx="360">
                  <c:v>43466.376423611109</c:v>
                </c:pt>
                <c:pt idx="361">
                  <c:v>43466.376435185193</c:v>
                </c:pt>
                <c:pt idx="362">
                  <c:v>43466.376446759263</c:v>
                </c:pt>
                <c:pt idx="363">
                  <c:v>43466.376458333332</c:v>
                </c:pt>
                <c:pt idx="364">
                  <c:v>43466.376469907409</c:v>
                </c:pt>
                <c:pt idx="365">
                  <c:v>43466.376481481479</c:v>
                </c:pt>
                <c:pt idx="366">
                  <c:v>43466.376493055563</c:v>
                </c:pt>
                <c:pt idx="367">
                  <c:v>43466.376504629632</c:v>
                </c:pt>
                <c:pt idx="368">
                  <c:v>43466.376516203702</c:v>
                </c:pt>
                <c:pt idx="369">
                  <c:v>43466.376527777778</c:v>
                </c:pt>
                <c:pt idx="370">
                  <c:v>43466.376539351862</c:v>
                </c:pt>
                <c:pt idx="371">
                  <c:v>43466.376550925917</c:v>
                </c:pt>
                <c:pt idx="372">
                  <c:v>43466.376562500001</c:v>
                </c:pt>
                <c:pt idx="373">
                  <c:v>43466.376574074071</c:v>
                </c:pt>
                <c:pt idx="374">
                  <c:v>43466.376585648148</c:v>
                </c:pt>
                <c:pt idx="375">
                  <c:v>43466.376597222217</c:v>
                </c:pt>
                <c:pt idx="376">
                  <c:v>43466.376608796287</c:v>
                </c:pt>
                <c:pt idx="377">
                  <c:v>43466.376620370371</c:v>
                </c:pt>
                <c:pt idx="378">
                  <c:v>43466.376631944448</c:v>
                </c:pt>
                <c:pt idx="379">
                  <c:v>43466.376643518517</c:v>
                </c:pt>
                <c:pt idx="380">
                  <c:v>43466.376655092587</c:v>
                </c:pt>
                <c:pt idx="381">
                  <c:v>43466.376666666663</c:v>
                </c:pt>
                <c:pt idx="382">
                  <c:v>43466.37667824074</c:v>
                </c:pt>
                <c:pt idx="383">
                  <c:v>43466.376689814817</c:v>
                </c:pt>
                <c:pt idx="384">
                  <c:v>43466.376701388886</c:v>
                </c:pt>
                <c:pt idx="385">
                  <c:v>43466.376712962963</c:v>
                </c:pt>
                <c:pt idx="386">
                  <c:v>43466.37672453704</c:v>
                </c:pt>
                <c:pt idx="387">
                  <c:v>43466.376736111109</c:v>
                </c:pt>
                <c:pt idx="388">
                  <c:v>43466.376747685194</c:v>
                </c:pt>
                <c:pt idx="389">
                  <c:v>43466.376759259263</c:v>
                </c:pt>
                <c:pt idx="390">
                  <c:v>43466.376770833333</c:v>
                </c:pt>
                <c:pt idx="391">
                  <c:v>43466.376782407409</c:v>
                </c:pt>
                <c:pt idx="392">
                  <c:v>43466.376793981479</c:v>
                </c:pt>
                <c:pt idx="393">
                  <c:v>43466.376805555563</c:v>
                </c:pt>
                <c:pt idx="394">
                  <c:v>43466.376817129632</c:v>
                </c:pt>
                <c:pt idx="395">
                  <c:v>43466.376828703702</c:v>
                </c:pt>
                <c:pt idx="396">
                  <c:v>43466.376840277779</c:v>
                </c:pt>
                <c:pt idx="397">
                  <c:v>43466.376851851863</c:v>
                </c:pt>
                <c:pt idx="398">
                  <c:v>43466.376863425918</c:v>
                </c:pt>
                <c:pt idx="399">
                  <c:v>43466.376875000002</c:v>
                </c:pt>
                <c:pt idx="400">
                  <c:v>43466.376886574071</c:v>
                </c:pt>
                <c:pt idx="401">
                  <c:v>43466.376898148148</c:v>
                </c:pt>
                <c:pt idx="402">
                  <c:v>43466.376909722218</c:v>
                </c:pt>
                <c:pt idx="403">
                  <c:v>43466.376921296287</c:v>
                </c:pt>
                <c:pt idx="404">
                  <c:v>43466.376932870371</c:v>
                </c:pt>
                <c:pt idx="405">
                  <c:v>43466.376944444448</c:v>
                </c:pt>
                <c:pt idx="406">
                  <c:v>43466.376956018517</c:v>
                </c:pt>
                <c:pt idx="407">
                  <c:v>43466.376967592587</c:v>
                </c:pt>
                <c:pt idx="408">
                  <c:v>43466.376979166656</c:v>
                </c:pt>
                <c:pt idx="409">
                  <c:v>43466.37699074074</c:v>
                </c:pt>
                <c:pt idx="410">
                  <c:v>43466.377002314817</c:v>
                </c:pt>
                <c:pt idx="411">
                  <c:v>43466.377013888887</c:v>
                </c:pt>
                <c:pt idx="412">
                  <c:v>43466.377025462964</c:v>
                </c:pt>
                <c:pt idx="413">
                  <c:v>43466.37703703704</c:v>
                </c:pt>
                <c:pt idx="414">
                  <c:v>43466.37704861111</c:v>
                </c:pt>
                <c:pt idx="415">
                  <c:v>43466.377060185187</c:v>
                </c:pt>
                <c:pt idx="416">
                  <c:v>43466.377071759263</c:v>
                </c:pt>
                <c:pt idx="417">
                  <c:v>43466.377083333333</c:v>
                </c:pt>
                <c:pt idx="418">
                  <c:v>43466.37709490741</c:v>
                </c:pt>
                <c:pt idx="419">
                  <c:v>43466.377106481479</c:v>
                </c:pt>
                <c:pt idx="420">
                  <c:v>43466.377118055563</c:v>
                </c:pt>
                <c:pt idx="421">
                  <c:v>43466.377129629633</c:v>
                </c:pt>
                <c:pt idx="422">
                  <c:v>43466.377141203702</c:v>
                </c:pt>
                <c:pt idx="423">
                  <c:v>43466.377152777779</c:v>
                </c:pt>
                <c:pt idx="424">
                  <c:v>43466.377164351848</c:v>
                </c:pt>
                <c:pt idx="425">
                  <c:v>43466.377175925933</c:v>
                </c:pt>
                <c:pt idx="426">
                  <c:v>43466.377187500002</c:v>
                </c:pt>
                <c:pt idx="427">
                  <c:v>43466.377199074072</c:v>
                </c:pt>
                <c:pt idx="428">
                  <c:v>43466.377210648148</c:v>
                </c:pt>
                <c:pt idx="429">
                  <c:v>43466.377222222232</c:v>
                </c:pt>
                <c:pt idx="430">
                  <c:v>43466.377233796287</c:v>
                </c:pt>
                <c:pt idx="431">
                  <c:v>43466.377245370371</c:v>
                </c:pt>
                <c:pt idx="432">
                  <c:v>43466.377256944441</c:v>
                </c:pt>
                <c:pt idx="433">
                  <c:v>43466.377268518518</c:v>
                </c:pt>
                <c:pt idx="434">
                  <c:v>43466.377280092587</c:v>
                </c:pt>
                <c:pt idx="435">
                  <c:v>43466.377291666657</c:v>
                </c:pt>
                <c:pt idx="436">
                  <c:v>43466.377303240741</c:v>
                </c:pt>
                <c:pt idx="437">
                  <c:v>43466.377314814818</c:v>
                </c:pt>
                <c:pt idx="438">
                  <c:v>43466.377326388887</c:v>
                </c:pt>
                <c:pt idx="439">
                  <c:v>43466.377337962957</c:v>
                </c:pt>
                <c:pt idx="440">
                  <c:v>43466.377349537041</c:v>
                </c:pt>
                <c:pt idx="441">
                  <c:v>43466.37736111111</c:v>
                </c:pt>
                <c:pt idx="442">
                  <c:v>43466.377372685187</c:v>
                </c:pt>
                <c:pt idx="443">
                  <c:v>43466.377384259264</c:v>
                </c:pt>
                <c:pt idx="444">
                  <c:v>43466.377395833333</c:v>
                </c:pt>
                <c:pt idx="445">
                  <c:v>43466.37740740741</c:v>
                </c:pt>
                <c:pt idx="446">
                  <c:v>43466.377418981479</c:v>
                </c:pt>
                <c:pt idx="447">
                  <c:v>43466.377430555563</c:v>
                </c:pt>
                <c:pt idx="448">
                  <c:v>43466.377442129633</c:v>
                </c:pt>
                <c:pt idx="449">
                  <c:v>43466.377453703702</c:v>
                </c:pt>
                <c:pt idx="450">
                  <c:v>43466.377465277779</c:v>
                </c:pt>
                <c:pt idx="451">
                  <c:v>43466.377476851849</c:v>
                </c:pt>
                <c:pt idx="452">
                  <c:v>43466.377488425933</c:v>
                </c:pt>
                <c:pt idx="453">
                  <c:v>43466.377500000002</c:v>
                </c:pt>
                <c:pt idx="454">
                  <c:v>43466.377511574072</c:v>
                </c:pt>
                <c:pt idx="455">
                  <c:v>43466.377523148149</c:v>
                </c:pt>
                <c:pt idx="456">
                  <c:v>43466.377534722233</c:v>
                </c:pt>
                <c:pt idx="457">
                  <c:v>43466.377546296288</c:v>
                </c:pt>
                <c:pt idx="458">
                  <c:v>43466.377557870372</c:v>
                </c:pt>
                <c:pt idx="459">
                  <c:v>43466.377569444441</c:v>
                </c:pt>
                <c:pt idx="460">
                  <c:v>43466.377581018518</c:v>
                </c:pt>
                <c:pt idx="461">
                  <c:v>43466.377592592587</c:v>
                </c:pt>
                <c:pt idx="462">
                  <c:v>43466.377604166657</c:v>
                </c:pt>
                <c:pt idx="463">
                  <c:v>43466.377615740741</c:v>
                </c:pt>
                <c:pt idx="464">
                  <c:v>43466.377627314818</c:v>
                </c:pt>
                <c:pt idx="465">
                  <c:v>43466.377638888887</c:v>
                </c:pt>
                <c:pt idx="466">
                  <c:v>43466.377650462957</c:v>
                </c:pt>
                <c:pt idx="467">
                  <c:v>43466.377662037034</c:v>
                </c:pt>
                <c:pt idx="468">
                  <c:v>43466.37767361111</c:v>
                </c:pt>
                <c:pt idx="469">
                  <c:v>43466.377685185187</c:v>
                </c:pt>
                <c:pt idx="470">
                  <c:v>43466.377696759257</c:v>
                </c:pt>
                <c:pt idx="471">
                  <c:v>43466.377708333333</c:v>
                </c:pt>
                <c:pt idx="472">
                  <c:v>43466.37771990741</c:v>
                </c:pt>
                <c:pt idx="473">
                  <c:v>43466.37773148148</c:v>
                </c:pt>
                <c:pt idx="474">
                  <c:v>43466.377743055556</c:v>
                </c:pt>
                <c:pt idx="475">
                  <c:v>43466.377754629633</c:v>
                </c:pt>
                <c:pt idx="476">
                  <c:v>43466.377766203703</c:v>
                </c:pt>
                <c:pt idx="477">
                  <c:v>43466.37777777778</c:v>
                </c:pt>
                <c:pt idx="478">
                  <c:v>43466.377789351849</c:v>
                </c:pt>
                <c:pt idx="479">
                  <c:v>43466.377800925933</c:v>
                </c:pt>
                <c:pt idx="480">
                  <c:v>43466.377812500003</c:v>
                </c:pt>
                <c:pt idx="481">
                  <c:v>43466.377824074072</c:v>
                </c:pt>
                <c:pt idx="482">
                  <c:v>43466.377835648149</c:v>
                </c:pt>
                <c:pt idx="483">
                  <c:v>43466.377847222233</c:v>
                </c:pt>
                <c:pt idx="484">
                  <c:v>43466.377858796302</c:v>
                </c:pt>
                <c:pt idx="485">
                  <c:v>43466.377870370372</c:v>
                </c:pt>
                <c:pt idx="486">
                  <c:v>43466.377881944441</c:v>
                </c:pt>
                <c:pt idx="487">
                  <c:v>43466.377893518518</c:v>
                </c:pt>
                <c:pt idx="488">
                  <c:v>43466.377905092602</c:v>
                </c:pt>
                <c:pt idx="489">
                  <c:v>43466.377916666657</c:v>
                </c:pt>
                <c:pt idx="490">
                  <c:v>43466.377928240741</c:v>
                </c:pt>
                <c:pt idx="491">
                  <c:v>43466.377939814818</c:v>
                </c:pt>
                <c:pt idx="492">
                  <c:v>43466.377951388888</c:v>
                </c:pt>
                <c:pt idx="493">
                  <c:v>43466.377962962957</c:v>
                </c:pt>
                <c:pt idx="494">
                  <c:v>43466.377974537027</c:v>
                </c:pt>
                <c:pt idx="495">
                  <c:v>43466.377986111111</c:v>
                </c:pt>
                <c:pt idx="496">
                  <c:v>43466.377997685187</c:v>
                </c:pt>
                <c:pt idx="497">
                  <c:v>43466.378009259257</c:v>
                </c:pt>
                <c:pt idx="498">
                  <c:v>43466.378020833326</c:v>
                </c:pt>
                <c:pt idx="499">
                  <c:v>43466.378032407411</c:v>
                </c:pt>
                <c:pt idx="500">
                  <c:v>43466.37804398148</c:v>
                </c:pt>
                <c:pt idx="501">
                  <c:v>43466.378055555557</c:v>
                </c:pt>
                <c:pt idx="502">
                  <c:v>43466.378067129634</c:v>
                </c:pt>
                <c:pt idx="503">
                  <c:v>43466.378078703703</c:v>
                </c:pt>
                <c:pt idx="504">
                  <c:v>43466.37809027778</c:v>
                </c:pt>
                <c:pt idx="505">
                  <c:v>43466.378101851849</c:v>
                </c:pt>
                <c:pt idx="506">
                  <c:v>43466.378113425933</c:v>
                </c:pt>
                <c:pt idx="507">
                  <c:v>43466.378125000003</c:v>
                </c:pt>
                <c:pt idx="508">
                  <c:v>43466.378136574072</c:v>
                </c:pt>
                <c:pt idx="509">
                  <c:v>43466.378148148149</c:v>
                </c:pt>
                <c:pt idx="510">
                  <c:v>43466.378159722219</c:v>
                </c:pt>
                <c:pt idx="511">
                  <c:v>43466.378171296303</c:v>
                </c:pt>
                <c:pt idx="512">
                  <c:v>43466.378182870372</c:v>
                </c:pt>
                <c:pt idx="513">
                  <c:v>43466.378194444442</c:v>
                </c:pt>
                <c:pt idx="514">
                  <c:v>43466.378206018519</c:v>
                </c:pt>
                <c:pt idx="515">
                  <c:v>43466.378217592603</c:v>
                </c:pt>
                <c:pt idx="516">
                  <c:v>43466.378229166658</c:v>
                </c:pt>
                <c:pt idx="517">
                  <c:v>43466.378240740742</c:v>
                </c:pt>
                <c:pt idx="518">
                  <c:v>43466.378252314818</c:v>
                </c:pt>
                <c:pt idx="519">
                  <c:v>43466.378263888888</c:v>
                </c:pt>
                <c:pt idx="520">
                  <c:v>43466.378275462957</c:v>
                </c:pt>
                <c:pt idx="521">
                  <c:v>43466.378287037027</c:v>
                </c:pt>
                <c:pt idx="522">
                  <c:v>43466.378298611111</c:v>
                </c:pt>
                <c:pt idx="523">
                  <c:v>43466.378310185188</c:v>
                </c:pt>
                <c:pt idx="524">
                  <c:v>43466.378321759257</c:v>
                </c:pt>
                <c:pt idx="525">
                  <c:v>43466.378333333327</c:v>
                </c:pt>
                <c:pt idx="526">
                  <c:v>43466.378344907411</c:v>
                </c:pt>
                <c:pt idx="527">
                  <c:v>43466.37835648148</c:v>
                </c:pt>
                <c:pt idx="528">
                  <c:v>43466.378368055557</c:v>
                </c:pt>
                <c:pt idx="529">
                  <c:v>43466.378379629627</c:v>
                </c:pt>
                <c:pt idx="530">
                  <c:v>43466.378391203703</c:v>
                </c:pt>
                <c:pt idx="531">
                  <c:v>43466.37840277778</c:v>
                </c:pt>
                <c:pt idx="532">
                  <c:v>43466.37841435185</c:v>
                </c:pt>
                <c:pt idx="533">
                  <c:v>43466.378425925926</c:v>
                </c:pt>
                <c:pt idx="534">
                  <c:v>43466.378437500003</c:v>
                </c:pt>
                <c:pt idx="535">
                  <c:v>43466.378449074073</c:v>
                </c:pt>
                <c:pt idx="536">
                  <c:v>43466.378460648149</c:v>
                </c:pt>
                <c:pt idx="537">
                  <c:v>43466.378472222219</c:v>
                </c:pt>
                <c:pt idx="538">
                  <c:v>43466.378483796303</c:v>
                </c:pt>
                <c:pt idx="539">
                  <c:v>43466.378495370373</c:v>
                </c:pt>
                <c:pt idx="540">
                  <c:v>43466.378506944442</c:v>
                </c:pt>
                <c:pt idx="541">
                  <c:v>43466.378518518519</c:v>
                </c:pt>
                <c:pt idx="542">
                  <c:v>43466.378530092603</c:v>
                </c:pt>
                <c:pt idx="543">
                  <c:v>43466.378541666672</c:v>
                </c:pt>
                <c:pt idx="544">
                  <c:v>43466.378553240742</c:v>
                </c:pt>
                <c:pt idx="545">
                  <c:v>43466.378564814811</c:v>
                </c:pt>
                <c:pt idx="546">
                  <c:v>43466.378576388888</c:v>
                </c:pt>
                <c:pt idx="547">
                  <c:v>43466.378587962958</c:v>
                </c:pt>
                <c:pt idx="548">
                  <c:v>43466.378599537027</c:v>
                </c:pt>
                <c:pt idx="549">
                  <c:v>43466.378611111111</c:v>
                </c:pt>
                <c:pt idx="550">
                  <c:v>43466.378622685188</c:v>
                </c:pt>
                <c:pt idx="551">
                  <c:v>43466.378634259258</c:v>
                </c:pt>
                <c:pt idx="552">
                  <c:v>43466.378645833327</c:v>
                </c:pt>
                <c:pt idx="553">
                  <c:v>43466.378657407397</c:v>
                </c:pt>
                <c:pt idx="554">
                  <c:v>43466.378668981481</c:v>
                </c:pt>
                <c:pt idx="555">
                  <c:v>43466.378680555557</c:v>
                </c:pt>
                <c:pt idx="556">
                  <c:v>43466.378692129627</c:v>
                </c:pt>
                <c:pt idx="557">
                  <c:v>43466.378703703696</c:v>
                </c:pt>
                <c:pt idx="558">
                  <c:v>43466.37871527778</c:v>
                </c:pt>
                <c:pt idx="559">
                  <c:v>43466.37872685185</c:v>
                </c:pt>
                <c:pt idx="560">
                  <c:v>43466.378738425927</c:v>
                </c:pt>
                <c:pt idx="561">
                  <c:v>43466.378750000003</c:v>
                </c:pt>
                <c:pt idx="562">
                  <c:v>43466.378761574073</c:v>
                </c:pt>
                <c:pt idx="563">
                  <c:v>43466.37877314815</c:v>
                </c:pt>
                <c:pt idx="564">
                  <c:v>43466.378784722219</c:v>
                </c:pt>
                <c:pt idx="565">
                  <c:v>43466.378796296303</c:v>
                </c:pt>
                <c:pt idx="566">
                  <c:v>43466.378807870373</c:v>
                </c:pt>
                <c:pt idx="567">
                  <c:v>43466.378819444442</c:v>
                </c:pt>
                <c:pt idx="568">
                  <c:v>43466.378831018519</c:v>
                </c:pt>
                <c:pt idx="569">
                  <c:v>43466.378842592603</c:v>
                </c:pt>
                <c:pt idx="570">
                  <c:v>43466.378854166673</c:v>
                </c:pt>
                <c:pt idx="571">
                  <c:v>43466.378865740742</c:v>
                </c:pt>
                <c:pt idx="572">
                  <c:v>43466.378877314812</c:v>
                </c:pt>
                <c:pt idx="573">
                  <c:v>43466.378888888888</c:v>
                </c:pt>
                <c:pt idx="574">
                  <c:v>43466.378900462973</c:v>
                </c:pt>
                <c:pt idx="575">
                  <c:v>43466.378912037027</c:v>
                </c:pt>
                <c:pt idx="576">
                  <c:v>43466.378923611112</c:v>
                </c:pt>
                <c:pt idx="577">
                  <c:v>43466.378935185188</c:v>
                </c:pt>
                <c:pt idx="578">
                  <c:v>43466.378946759258</c:v>
                </c:pt>
                <c:pt idx="579">
                  <c:v>43466.378958333327</c:v>
                </c:pt>
                <c:pt idx="580">
                  <c:v>43466.378969907397</c:v>
                </c:pt>
                <c:pt idx="581">
                  <c:v>43466.378981481481</c:v>
                </c:pt>
                <c:pt idx="582">
                  <c:v>43466.378993055558</c:v>
                </c:pt>
                <c:pt idx="583">
                  <c:v>43466.379004629627</c:v>
                </c:pt>
                <c:pt idx="584">
                  <c:v>43466.379016203697</c:v>
                </c:pt>
                <c:pt idx="585">
                  <c:v>43466.379027777781</c:v>
                </c:pt>
                <c:pt idx="586">
                  <c:v>43466.37903935185</c:v>
                </c:pt>
                <c:pt idx="587">
                  <c:v>43466.379050925927</c:v>
                </c:pt>
                <c:pt idx="588">
                  <c:v>43466.379062499997</c:v>
                </c:pt>
                <c:pt idx="589">
                  <c:v>43466.379074074073</c:v>
                </c:pt>
                <c:pt idx="590">
                  <c:v>43466.37908564815</c:v>
                </c:pt>
                <c:pt idx="591">
                  <c:v>43466.37909722222</c:v>
                </c:pt>
                <c:pt idx="592">
                  <c:v>43466.379108796304</c:v>
                </c:pt>
                <c:pt idx="593">
                  <c:v>43466.379120370373</c:v>
                </c:pt>
                <c:pt idx="594">
                  <c:v>43466.379131944443</c:v>
                </c:pt>
                <c:pt idx="595">
                  <c:v>43466.379143518519</c:v>
                </c:pt>
                <c:pt idx="596">
                  <c:v>43466.379155092603</c:v>
                </c:pt>
                <c:pt idx="597">
                  <c:v>43466.379166666673</c:v>
                </c:pt>
                <c:pt idx="598">
                  <c:v>43466.379178240742</c:v>
                </c:pt>
                <c:pt idx="599">
                  <c:v>43466.379189814812</c:v>
                </c:pt>
                <c:pt idx="600">
                  <c:v>43466.379201388889</c:v>
                </c:pt>
                <c:pt idx="601">
                  <c:v>43466.379212962973</c:v>
                </c:pt>
                <c:pt idx="602">
                  <c:v>43466.379224537042</c:v>
                </c:pt>
                <c:pt idx="603">
                  <c:v>43466.379236111112</c:v>
                </c:pt>
                <c:pt idx="604">
                  <c:v>43466.379247685189</c:v>
                </c:pt>
                <c:pt idx="605">
                  <c:v>43466.379259259258</c:v>
                </c:pt>
                <c:pt idx="606">
                  <c:v>43466.379270833328</c:v>
                </c:pt>
                <c:pt idx="607">
                  <c:v>43466.379282407397</c:v>
                </c:pt>
                <c:pt idx="608">
                  <c:v>43466.379293981481</c:v>
                </c:pt>
                <c:pt idx="609">
                  <c:v>43466.379305555558</c:v>
                </c:pt>
                <c:pt idx="610">
                  <c:v>43466.379317129627</c:v>
                </c:pt>
                <c:pt idx="611">
                  <c:v>43466.379328703697</c:v>
                </c:pt>
                <c:pt idx="612">
                  <c:v>43466.379340277781</c:v>
                </c:pt>
                <c:pt idx="613">
                  <c:v>43466.379351851851</c:v>
                </c:pt>
                <c:pt idx="614">
                  <c:v>43466.379363425927</c:v>
                </c:pt>
                <c:pt idx="615">
                  <c:v>43466.379374999997</c:v>
                </c:pt>
                <c:pt idx="616">
                  <c:v>43466.379386574074</c:v>
                </c:pt>
                <c:pt idx="617">
                  <c:v>43466.37939814815</c:v>
                </c:pt>
                <c:pt idx="618">
                  <c:v>43466.37940972222</c:v>
                </c:pt>
                <c:pt idx="619">
                  <c:v>43466.379421296297</c:v>
                </c:pt>
                <c:pt idx="620">
                  <c:v>43466.379432870373</c:v>
                </c:pt>
                <c:pt idx="621">
                  <c:v>43466.379444444443</c:v>
                </c:pt>
                <c:pt idx="622">
                  <c:v>43466.37945601852</c:v>
                </c:pt>
                <c:pt idx="623">
                  <c:v>43466.379467592589</c:v>
                </c:pt>
                <c:pt idx="624">
                  <c:v>43466.379479166673</c:v>
                </c:pt>
                <c:pt idx="625">
                  <c:v>43466.379490740743</c:v>
                </c:pt>
                <c:pt idx="626">
                  <c:v>43466.379502314812</c:v>
                </c:pt>
                <c:pt idx="627">
                  <c:v>43466.379513888889</c:v>
                </c:pt>
                <c:pt idx="628">
                  <c:v>43466.379525462973</c:v>
                </c:pt>
                <c:pt idx="629">
                  <c:v>43466.379537037043</c:v>
                </c:pt>
                <c:pt idx="630">
                  <c:v>43466.379548611112</c:v>
                </c:pt>
                <c:pt idx="631">
                  <c:v>43466.379560185182</c:v>
                </c:pt>
                <c:pt idx="632">
                  <c:v>43466.379571759258</c:v>
                </c:pt>
                <c:pt idx="633">
                  <c:v>43466.379583333342</c:v>
                </c:pt>
                <c:pt idx="634">
                  <c:v>43466.379594907397</c:v>
                </c:pt>
                <c:pt idx="635">
                  <c:v>43466.379606481481</c:v>
                </c:pt>
                <c:pt idx="636">
                  <c:v>43466.379618055558</c:v>
                </c:pt>
                <c:pt idx="637">
                  <c:v>43466.379629629628</c:v>
                </c:pt>
                <c:pt idx="638">
                  <c:v>43466.379641203697</c:v>
                </c:pt>
                <c:pt idx="639">
                  <c:v>43466.379652777781</c:v>
                </c:pt>
                <c:pt idx="640">
                  <c:v>43466.379664351851</c:v>
                </c:pt>
                <c:pt idx="641">
                  <c:v>43466.379675925928</c:v>
                </c:pt>
                <c:pt idx="642">
                  <c:v>43466.379687499997</c:v>
                </c:pt>
                <c:pt idx="643">
                  <c:v>43466.379699074067</c:v>
                </c:pt>
                <c:pt idx="644">
                  <c:v>43466.379710648151</c:v>
                </c:pt>
                <c:pt idx="645">
                  <c:v>43466.37972222222</c:v>
                </c:pt>
                <c:pt idx="646">
                  <c:v>43466.379733796297</c:v>
                </c:pt>
                <c:pt idx="647">
                  <c:v>43466.379745370366</c:v>
                </c:pt>
                <c:pt idx="648">
                  <c:v>43466.379756944443</c:v>
                </c:pt>
                <c:pt idx="649">
                  <c:v>43466.37976851852</c:v>
                </c:pt>
                <c:pt idx="650">
                  <c:v>43466.379780092589</c:v>
                </c:pt>
                <c:pt idx="651">
                  <c:v>43466.379791666674</c:v>
                </c:pt>
                <c:pt idx="652">
                  <c:v>43466.379803240743</c:v>
                </c:pt>
                <c:pt idx="653">
                  <c:v>43466.379814814813</c:v>
                </c:pt>
                <c:pt idx="654">
                  <c:v>43466.379826388889</c:v>
                </c:pt>
                <c:pt idx="655">
                  <c:v>43466.379837962973</c:v>
                </c:pt>
                <c:pt idx="656">
                  <c:v>43466.379849537043</c:v>
                </c:pt>
                <c:pt idx="657">
                  <c:v>43466.379861111112</c:v>
                </c:pt>
                <c:pt idx="658">
                  <c:v>43466.379872685182</c:v>
                </c:pt>
                <c:pt idx="659">
                  <c:v>43466.379884259259</c:v>
                </c:pt>
                <c:pt idx="660">
                  <c:v>43466.379895833343</c:v>
                </c:pt>
                <c:pt idx="661">
                  <c:v>43466.379907407398</c:v>
                </c:pt>
                <c:pt idx="662">
                  <c:v>43466.379918981482</c:v>
                </c:pt>
                <c:pt idx="663">
                  <c:v>43466.379930555559</c:v>
                </c:pt>
                <c:pt idx="664">
                  <c:v>43466.379942129628</c:v>
                </c:pt>
                <c:pt idx="665">
                  <c:v>43466.379953703698</c:v>
                </c:pt>
                <c:pt idx="666">
                  <c:v>43466.379965277767</c:v>
                </c:pt>
                <c:pt idx="667">
                  <c:v>43466.379976851851</c:v>
                </c:pt>
                <c:pt idx="668">
                  <c:v>43466.379988425928</c:v>
                </c:pt>
                <c:pt idx="669">
                  <c:v>43466.38</c:v>
                </c:pt>
                <c:pt idx="670">
                  <c:v>43466.380011574067</c:v>
                </c:pt>
                <c:pt idx="671">
                  <c:v>43466.380023148151</c:v>
                </c:pt>
                <c:pt idx="672">
                  <c:v>43466.38003472222</c:v>
                </c:pt>
                <c:pt idx="673">
                  <c:v>43466.380046296297</c:v>
                </c:pt>
                <c:pt idx="674">
                  <c:v>43466.380057870367</c:v>
                </c:pt>
                <c:pt idx="675">
                  <c:v>43466.380069444444</c:v>
                </c:pt>
                <c:pt idx="676">
                  <c:v>43466.38008101852</c:v>
                </c:pt>
                <c:pt idx="677">
                  <c:v>43466.38009259259</c:v>
                </c:pt>
                <c:pt idx="678">
                  <c:v>43466.380104166667</c:v>
                </c:pt>
                <c:pt idx="679">
                  <c:v>43466.380115740743</c:v>
                </c:pt>
                <c:pt idx="680">
                  <c:v>43466.380127314813</c:v>
                </c:pt>
                <c:pt idx="681">
                  <c:v>43466.38013888889</c:v>
                </c:pt>
                <c:pt idx="682">
                  <c:v>43466.380150462966</c:v>
                </c:pt>
                <c:pt idx="683">
                  <c:v>43466.380162037043</c:v>
                </c:pt>
                <c:pt idx="684">
                  <c:v>43466.380173611113</c:v>
                </c:pt>
                <c:pt idx="685">
                  <c:v>43466.380185185182</c:v>
                </c:pt>
                <c:pt idx="686">
                  <c:v>43466.380196759259</c:v>
                </c:pt>
                <c:pt idx="687">
                  <c:v>43466.380208333343</c:v>
                </c:pt>
                <c:pt idx="688">
                  <c:v>43466.380219907413</c:v>
                </c:pt>
                <c:pt idx="689">
                  <c:v>43466.380231481482</c:v>
                </c:pt>
                <c:pt idx="690">
                  <c:v>43466.380243055559</c:v>
                </c:pt>
                <c:pt idx="691">
                  <c:v>43466.380254629628</c:v>
                </c:pt>
                <c:pt idx="692">
                  <c:v>43466.380266203712</c:v>
                </c:pt>
                <c:pt idx="693">
                  <c:v>43466.380277777767</c:v>
                </c:pt>
                <c:pt idx="694">
                  <c:v>43466.380289351851</c:v>
                </c:pt>
                <c:pt idx="695">
                  <c:v>43466.380300925928</c:v>
                </c:pt>
                <c:pt idx="696">
                  <c:v>43466.380312499998</c:v>
                </c:pt>
                <c:pt idx="697">
                  <c:v>43466.380324074067</c:v>
                </c:pt>
                <c:pt idx="698">
                  <c:v>43466.380335648151</c:v>
                </c:pt>
                <c:pt idx="699">
                  <c:v>43466.380347222221</c:v>
                </c:pt>
                <c:pt idx="700">
                  <c:v>43466.380358796298</c:v>
                </c:pt>
                <c:pt idx="701">
                  <c:v>43466.380370370367</c:v>
                </c:pt>
                <c:pt idx="702">
                  <c:v>43466.380381944437</c:v>
                </c:pt>
                <c:pt idx="703">
                  <c:v>43466.380393518521</c:v>
                </c:pt>
                <c:pt idx="704">
                  <c:v>43466.38040509259</c:v>
                </c:pt>
                <c:pt idx="705">
                  <c:v>43466.380416666667</c:v>
                </c:pt>
                <c:pt idx="706">
                  <c:v>43466.380428240736</c:v>
                </c:pt>
                <c:pt idx="707">
                  <c:v>43466.380439814813</c:v>
                </c:pt>
                <c:pt idx="708">
                  <c:v>43466.38045138889</c:v>
                </c:pt>
                <c:pt idx="709">
                  <c:v>43466.380462962959</c:v>
                </c:pt>
                <c:pt idx="710">
                  <c:v>43466.380474537043</c:v>
                </c:pt>
                <c:pt idx="711">
                  <c:v>43466.380486111113</c:v>
                </c:pt>
                <c:pt idx="712">
                  <c:v>43466.380497685182</c:v>
                </c:pt>
                <c:pt idx="713">
                  <c:v>43466.380509259259</c:v>
                </c:pt>
                <c:pt idx="714">
                  <c:v>43466.380520833343</c:v>
                </c:pt>
                <c:pt idx="715">
                  <c:v>43466.380532407413</c:v>
                </c:pt>
                <c:pt idx="716">
                  <c:v>43466.380543981482</c:v>
                </c:pt>
                <c:pt idx="717">
                  <c:v>43466.380555555559</c:v>
                </c:pt>
                <c:pt idx="718">
                  <c:v>43466.380567129629</c:v>
                </c:pt>
                <c:pt idx="719">
                  <c:v>43466.380578703713</c:v>
                </c:pt>
                <c:pt idx="720">
                  <c:v>43466.380590277768</c:v>
                </c:pt>
                <c:pt idx="721">
                  <c:v>43466.380601851852</c:v>
                </c:pt>
                <c:pt idx="722">
                  <c:v>43466.380613425928</c:v>
                </c:pt>
                <c:pt idx="723">
                  <c:v>43466.380624999998</c:v>
                </c:pt>
                <c:pt idx="724">
                  <c:v>43466.380636574067</c:v>
                </c:pt>
                <c:pt idx="725">
                  <c:v>43466.380648148152</c:v>
                </c:pt>
                <c:pt idx="726">
                  <c:v>43466.380659722221</c:v>
                </c:pt>
                <c:pt idx="727">
                  <c:v>43466.380671296298</c:v>
                </c:pt>
                <c:pt idx="728">
                  <c:v>43466.380682870367</c:v>
                </c:pt>
                <c:pt idx="729">
                  <c:v>43466.380694444437</c:v>
                </c:pt>
                <c:pt idx="730">
                  <c:v>43466.380706018521</c:v>
                </c:pt>
                <c:pt idx="731">
                  <c:v>43466.38071759259</c:v>
                </c:pt>
                <c:pt idx="732">
                  <c:v>43466.380729166667</c:v>
                </c:pt>
                <c:pt idx="733">
                  <c:v>43466.380740740737</c:v>
                </c:pt>
                <c:pt idx="734">
                  <c:v>43466.380752314813</c:v>
                </c:pt>
                <c:pt idx="735">
                  <c:v>43466.38076388889</c:v>
                </c:pt>
                <c:pt idx="736">
                  <c:v>43466.38077546296</c:v>
                </c:pt>
                <c:pt idx="737">
                  <c:v>43466.380787037036</c:v>
                </c:pt>
                <c:pt idx="738">
                  <c:v>43466.380798611113</c:v>
                </c:pt>
                <c:pt idx="739">
                  <c:v>43466.380810185183</c:v>
                </c:pt>
                <c:pt idx="740">
                  <c:v>43466.38082175926</c:v>
                </c:pt>
                <c:pt idx="741">
                  <c:v>43466.380833333344</c:v>
                </c:pt>
                <c:pt idx="742">
                  <c:v>43466.380844907413</c:v>
                </c:pt>
                <c:pt idx="743">
                  <c:v>43466.380856481483</c:v>
                </c:pt>
                <c:pt idx="744">
                  <c:v>43466.380868055552</c:v>
                </c:pt>
                <c:pt idx="745">
                  <c:v>43466.380879629629</c:v>
                </c:pt>
                <c:pt idx="746">
                  <c:v>43466.380891203713</c:v>
                </c:pt>
                <c:pt idx="747">
                  <c:v>43466.380902777782</c:v>
                </c:pt>
                <c:pt idx="748">
                  <c:v>43466.380914351852</c:v>
                </c:pt>
                <c:pt idx="749">
                  <c:v>43466.380925925929</c:v>
                </c:pt>
                <c:pt idx="750">
                  <c:v>43466.380937499998</c:v>
                </c:pt>
                <c:pt idx="751">
                  <c:v>43466.380949074082</c:v>
                </c:pt>
                <c:pt idx="752">
                  <c:v>43466.380960648137</c:v>
                </c:pt>
                <c:pt idx="753">
                  <c:v>43466.380972222221</c:v>
                </c:pt>
                <c:pt idx="754">
                  <c:v>43466.380983796298</c:v>
                </c:pt>
                <c:pt idx="755">
                  <c:v>43466.380995370368</c:v>
                </c:pt>
                <c:pt idx="756">
                  <c:v>43466.381006944437</c:v>
                </c:pt>
                <c:pt idx="757">
                  <c:v>43466.381018518521</c:v>
                </c:pt>
                <c:pt idx="758">
                  <c:v>43466.381030092591</c:v>
                </c:pt>
                <c:pt idx="759">
                  <c:v>43466.381041666667</c:v>
                </c:pt>
                <c:pt idx="760">
                  <c:v>43466.381053240737</c:v>
                </c:pt>
                <c:pt idx="761">
                  <c:v>43466.381064814806</c:v>
                </c:pt>
                <c:pt idx="762">
                  <c:v>43466.381076388891</c:v>
                </c:pt>
                <c:pt idx="763">
                  <c:v>43466.38108796296</c:v>
                </c:pt>
                <c:pt idx="764">
                  <c:v>43466.381099537037</c:v>
                </c:pt>
                <c:pt idx="765">
                  <c:v>43466.381111111114</c:v>
                </c:pt>
                <c:pt idx="766">
                  <c:v>43466.381122685183</c:v>
                </c:pt>
                <c:pt idx="767">
                  <c:v>43466.38113425926</c:v>
                </c:pt>
                <c:pt idx="768">
                  <c:v>43466.381145833337</c:v>
                </c:pt>
                <c:pt idx="769">
                  <c:v>43466.381157407413</c:v>
                </c:pt>
                <c:pt idx="770">
                  <c:v>43466.381168981483</c:v>
                </c:pt>
                <c:pt idx="771">
                  <c:v>43466.381180555552</c:v>
                </c:pt>
                <c:pt idx="772">
                  <c:v>43466.381192129629</c:v>
                </c:pt>
                <c:pt idx="773">
                  <c:v>43466.381203703713</c:v>
                </c:pt>
                <c:pt idx="774">
                  <c:v>43466.381215277783</c:v>
                </c:pt>
                <c:pt idx="775">
                  <c:v>43466.381226851852</c:v>
                </c:pt>
                <c:pt idx="776">
                  <c:v>43466.381238425929</c:v>
                </c:pt>
                <c:pt idx="777">
                  <c:v>43466.381249999999</c:v>
                </c:pt>
                <c:pt idx="778">
                  <c:v>43466.381261574083</c:v>
                </c:pt>
                <c:pt idx="779">
                  <c:v>43466.381273148138</c:v>
                </c:pt>
                <c:pt idx="780">
                  <c:v>43466.381284722222</c:v>
                </c:pt>
                <c:pt idx="781">
                  <c:v>43466.381296296298</c:v>
                </c:pt>
                <c:pt idx="782">
                  <c:v>43466.381307870368</c:v>
                </c:pt>
                <c:pt idx="783">
                  <c:v>43466.381319444437</c:v>
                </c:pt>
                <c:pt idx="784">
                  <c:v>43466.381331018521</c:v>
                </c:pt>
                <c:pt idx="785">
                  <c:v>43466.381342592591</c:v>
                </c:pt>
                <c:pt idx="786">
                  <c:v>43466.381354166668</c:v>
                </c:pt>
                <c:pt idx="787">
                  <c:v>43466.381365740737</c:v>
                </c:pt>
                <c:pt idx="788">
                  <c:v>43466.381377314807</c:v>
                </c:pt>
                <c:pt idx="789">
                  <c:v>43466.381388888891</c:v>
                </c:pt>
                <c:pt idx="790">
                  <c:v>43466.38140046296</c:v>
                </c:pt>
                <c:pt idx="791">
                  <c:v>43466.381412037037</c:v>
                </c:pt>
                <c:pt idx="792">
                  <c:v>43466.381423611107</c:v>
                </c:pt>
                <c:pt idx="793">
                  <c:v>43466.381435185183</c:v>
                </c:pt>
                <c:pt idx="794">
                  <c:v>43466.38144675926</c:v>
                </c:pt>
                <c:pt idx="795">
                  <c:v>43466.381458333337</c:v>
                </c:pt>
                <c:pt idx="796">
                  <c:v>43466.381469907406</c:v>
                </c:pt>
                <c:pt idx="797">
                  <c:v>43466.381481481483</c:v>
                </c:pt>
                <c:pt idx="798">
                  <c:v>43466.381493055553</c:v>
                </c:pt>
                <c:pt idx="799">
                  <c:v>43466.381504629629</c:v>
                </c:pt>
                <c:pt idx="800">
                  <c:v>43466.381516203714</c:v>
                </c:pt>
                <c:pt idx="801">
                  <c:v>43466.381527777783</c:v>
                </c:pt>
                <c:pt idx="802">
                  <c:v>43466.381539351853</c:v>
                </c:pt>
                <c:pt idx="803">
                  <c:v>43466.381550925929</c:v>
                </c:pt>
                <c:pt idx="804">
                  <c:v>43466.381562499999</c:v>
                </c:pt>
                <c:pt idx="805">
                  <c:v>43466.381574074083</c:v>
                </c:pt>
                <c:pt idx="806">
                  <c:v>43466.381585648152</c:v>
                </c:pt>
                <c:pt idx="807">
                  <c:v>43466.381597222222</c:v>
                </c:pt>
                <c:pt idx="808">
                  <c:v>43466.381608796299</c:v>
                </c:pt>
                <c:pt idx="809">
                  <c:v>43466.381620370368</c:v>
                </c:pt>
                <c:pt idx="810">
                  <c:v>43466.381631944438</c:v>
                </c:pt>
                <c:pt idx="811">
                  <c:v>43466.381643518522</c:v>
                </c:pt>
                <c:pt idx="812">
                  <c:v>43466.381655092591</c:v>
                </c:pt>
                <c:pt idx="813">
                  <c:v>43466.381666666668</c:v>
                </c:pt>
                <c:pt idx="814">
                  <c:v>43466.381678240738</c:v>
                </c:pt>
                <c:pt idx="815">
                  <c:v>43466.381689814807</c:v>
                </c:pt>
                <c:pt idx="816">
                  <c:v>43466.381701388891</c:v>
                </c:pt>
                <c:pt idx="817">
                  <c:v>43466.381712962961</c:v>
                </c:pt>
                <c:pt idx="818">
                  <c:v>43466.381724537037</c:v>
                </c:pt>
                <c:pt idx="819">
                  <c:v>43466.381736111107</c:v>
                </c:pt>
                <c:pt idx="820">
                  <c:v>43466.381747685176</c:v>
                </c:pt>
                <c:pt idx="821">
                  <c:v>43466.38175925926</c:v>
                </c:pt>
                <c:pt idx="822">
                  <c:v>43466.38177083333</c:v>
                </c:pt>
                <c:pt idx="823">
                  <c:v>43466.381782407407</c:v>
                </c:pt>
                <c:pt idx="824">
                  <c:v>43466.381793981483</c:v>
                </c:pt>
                <c:pt idx="825">
                  <c:v>43466.381805555553</c:v>
                </c:pt>
                <c:pt idx="826">
                  <c:v>43466.38181712963</c:v>
                </c:pt>
                <c:pt idx="827">
                  <c:v>43466.381828703707</c:v>
                </c:pt>
                <c:pt idx="828">
                  <c:v>43466.381840277783</c:v>
                </c:pt>
                <c:pt idx="829">
                  <c:v>43466.381851851853</c:v>
                </c:pt>
                <c:pt idx="830">
                  <c:v>43466.381863425922</c:v>
                </c:pt>
                <c:pt idx="831">
                  <c:v>43466.381874999999</c:v>
                </c:pt>
                <c:pt idx="832">
                  <c:v>43466.381886574083</c:v>
                </c:pt>
                <c:pt idx="833">
                  <c:v>43466.381898148153</c:v>
                </c:pt>
                <c:pt idx="834">
                  <c:v>43466.381909722222</c:v>
                </c:pt>
                <c:pt idx="835">
                  <c:v>43466.381921296299</c:v>
                </c:pt>
                <c:pt idx="836">
                  <c:v>43466.381932870368</c:v>
                </c:pt>
                <c:pt idx="837">
                  <c:v>43466.381944444453</c:v>
                </c:pt>
                <c:pt idx="838">
                  <c:v>43466.381956018522</c:v>
                </c:pt>
                <c:pt idx="839">
                  <c:v>43466.381967592592</c:v>
                </c:pt>
                <c:pt idx="840">
                  <c:v>43466.381979166668</c:v>
                </c:pt>
                <c:pt idx="841">
                  <c:v>43466.381990740738</c:v>
                </c:pt>
                <c:pt idx="842">
                  <c:v>43466.382002314807</c:v>
                </c:pt>
                <c:pt idx="843">
                  <c:v>43466.382013888891</c:v>
                </c:pt>
                <c:pt idx="844">
                  <c:v>43466.382025462961</c:v>
                </c:pt>
                <c:pt idx="845">
                  <c:v>43466.382037037038</c:v>
                </c:pt>
                <c:pt idx="846">
                  <c:v>43466.382048611107</c:v>
                </c:pt>
                <c:pt idx="847">
                  <c:v>43466.382060185177</c:v>
                </c:pt>
                <c:pt idx="848">
                  <c:v>43466.382071759261</c:v>
                </c:pt>
                <c:pt idx="849">
                  <c:v>43466.38208333333</c:v>
                </c:pt>
                <c:pt idx="850">
                  <c:v>43466.382094907407</c:v>
                </c:pt>
                <c:pt idx="851">
                  <c:v>43466.382106481477</c:v>
                </c:pt>
                <c:pt idx="852">
                  <c:v>43466.382118055553</c:v>
                </c:pt>
                <c:pt idx="853">
                  <c:v>43466.38212962963</c:v>
                </c:pt>
                <c:pt idx="854">
                  <c:v>43466.382141203707</c:v>
                </c:pt>
                <c:pt idx="855">
                  <c:v>43466.382152777784</c:v>
                </c:pt>
                <c:pt idx="856">
                  <c:v>43466.382164351853</c:v>
                </c:pt>
                <c:pt idx="857">
                  <c:v>43466.382175925923</c:v>
                </c:pt>
                <c:pt idx="858">
                  <c:v>43466.382187499999</c:v>
                </c:pt>
                <c:pt idx="859">
                  <c:v>43466.382199074083</c:v>
                </c:pt>
                <c:pt idx="860">
                  <c:v>43466.382210648153</c:v>
                </c:pt>
                <c:pt idx="861">
                  <c:v>43466.382222222222</c:v>
                </c:pt>
                <c:pt idx="862">
                  <c:v>43466.382233796299</c:v>
                </c:pt>
                <c:pt idx="863">
                  <c:v>43466.382245370369</c:v>
                </c:pt>
                <c:pt idx="864">
                  <c:v>43466.382256944453</c:v>
                </c:pt>
                <c:pt idx="865">
                  <c:v>43466.382268518522</c:v>
                </c:pt>
                <c:pt idx="866">
                  <c:v>43466.382280092592</c:v>
                </c:pt>
                <c:pt idx="867">
                  <c:v>43466.382291666669</c:v>
                </c:pt>
                <c:pt idx="868">
                  <c:v>43466.382303240738</c:v>
                </c:pt>
                <c:pt idx="869">
                  <c:v>43466.382314814808</c:v>
                </c:pt>
                <c:pt idx="870">
                  <c:v>43466.382326388892</c:v>
                </c:pt>
                <c:pt idx="871">
                  <c:v>43466.382337962961</c:v>
                </c:pt>
                <c:pt idx="872">
                  <c:v>43466.382349537038</c:v>
                </c:pt>
                <c:pt idx="873">
                  <c:v>43466.382361111107</c:v>
                </c:pt>
                <c:pt idx="874">
                  <c:v>43466.382372685177</c:v>
                </c:pt>
                <c:pt idx="875">
                  <c:v>43466.382384259261</c:v>
                </c:pt>
                <c:pt idx="876">
                  <c:v>43466.382395833331</c:v>
                </c:pt>
                <c:pt idx="877">
                  <c:v>43466.382407407407</c:v>
                </c:pt>
                <c:pt idx="878">
                  <c:v>43466.382418981477</c:v>
                </c:pt>
                <c:pt idx="879">
                  <c:v>43466.382430555554</c:v>
                </c:pt>
                <c:pt idx="880">
                  <c:v>43466.38244212963</c:v>
                </c:pt>
                <c:pt idx="881">
                  <c:v>43466.382453703707</c:v>
                </c:pt>
                <c:pt idx="882">
                  <c:v>43466.382465277777</c:v>
                </c:pt>
                <c:pt idx="883">
                  <c:v>43466.382476851853</c:v>
                </c:pt>
                <c:pt idx="884">
                  <c:v>43466.382488425923</c:v>
                </c:pt>
                <c:pt idx="885">
                  <c:v>43466.3825</c:v>
                </c:pt>
                <c:pt idx="886">
                  <c:v>43466.382511574076</c:v>
                </c:pt>
                <c:pt idx="887">
                  <c:v>43466.382523148153</c:v>
                </c:pt>
                <c:pt idx="888">
                  <c:v>43466.382534722223</c:v>
                </c:pt>
                <c:pt idx="889">
                  <c:v>43466.3825462963</c:v>
                </c:pt>
                <c:pt idx="890">
                  <c:v>43466.382557870369</c:v>
                </c:pt>
                <c:pt idx="891">
                  <c:v>43466.382569444453</c:v>
                </c:pt>
                <c:pt idx="892">
                  <c:v>43466.382581018523</c:v>
                </c:pt>
                <c:pt idx="893">
                  <c:v>43466.382592592592</c:v>
                </c:pt>
                <c:pt idx="894">
                  <c:v>43466.382604166669</c:v>
                </c:pt>
                <c:pt idx="895">
                  <c:v>43466.382615740738</c:v>
                </c:pt>
                <c:pt idx="896">
                  <c:v>43466.382627314822</c:v>
                </c:pt>
                <c:pt idx="897">
                  <c:v>43466.382638888892</c:v>
                </c:pt>
                <c:pt idx="898">
                  <c:v>43466.382650462961</c:v>
                </c:pt>
                <c:pt idx="899">
                  <c:v>43466.382662037038</c:v>
                </c:pt>
                <c:pt idx="900">
                  <c:v>43466.382673611108</c:v>
                </c:pt>
                <c:pt idx="901">
                  <c:v>43466.382685185177</c:v>
                </c:pt>
                <c:pt idx="902">
                  <c:v>43466.382696759261</c:v>
                </c:pt>
                <c:pt idx="903">
                  <c:v>43466.382708333331</c:v>
                </c:pt>
                <c:pt idx="904">
                  <c:v>43466.382719907408</c:v>
                </c:pt>
                <c:pt idx="905">
                  <c:v>43466.382731481477</c:v>
                </c:pt>
                <c:pt idx="906">
                  <c:v>43466.382743055547</c:v>
                </c:pt>
                <c:pt idx="907">
                  <c:v>43466.382754629631</c:v>
                </c:pt>
                <c:pt idx="908">
                  <c:v>43466.3827662037</c:v>
                </c:pt>
                <c:pt idx="909">
                  <c:v>43466.382777777777</c:v>
                </c:pt>
                <c:pt idx="910">
                  <c:v>43466.382789351846</c:v>
                </c:pt>
                <c:pt idx="911">
                  <c:v>43466.382800925923</c:v>
                </c:pt>
                <c:pt idx="912">
                  <c:v>43466.3828125</c:v>
                </c:pt>
                <c:pt idx="913">
                  <c:v>43466.382824074077</c:v>
                </c:pt>
                <c:pt idx="914">
                  <c:v>43466.382835648154</c:v>
                </c:pt>
                <c:pt idx="915">
                  <c:v>43466.382847222223</c:v>
                </c:pt>
                <c:pt idx="916">
                  <c:v>43466.3828587963</c:v>
                </c:pt>
                <c:pt idx="917">
                  <c:v>43466.382870370369</c:v>
                </c:pt>
                <c:pt idx="918">
                  <c:v>43466.382881944453</c:v>
                </c:pt>
                <c:pt idx="919">
                  <c:v>43466.382893518523</c:v>
                </c:pt>
                <c:pt idx="920">
                  <c:v>43466.382905092592</c:v>
                </c:pt>
                <c:pt idx="921">
                  <c:v>43466.382916666669</c:v>
                </c:pt>
                <c:pt idx="922">
                  <c:v>43466.382928240739</c:v>
                </c:pt>
                <c:pt idx="923">
                  <c:v>43466.382939814823</c:v>
                </c:pt>
                <c:pt idx="924">
                  <c:v>43466.382951388892</c:v>
                </c:pt>
                <c:pt idx="925">
                  <c:v>43466.382962962962</c:v>
                </c:pt>
                <c:pt idx="926">
                  <c:v>43466.382974537039</c:v>
                </c:pt>
                <c:pt idx="927">
                  <c:v>43466.382986111108</c:v>
                </c:pt>
                <c:pt idx="928">
                  <c:v>43466.382997685178</c:v>
                </c:pt>
                <c:pt idx="929">
                  <c:v>43466.383009259262</c:v>
                </c:pt>
                <c:pt idx="930">
                  <c:v>43466.383020833331</c:v>
                </c:pt>
                <c:pt idx="931">
                  <c:v>43466.383032407408</c:v>
                </c:pt>
                <c:pt idx="932">
                  <c:v>43466.383043981477</c:v>
                </c:pt>
                <c:pt idx="933">
                  <c:v>43466.383055555547</c:v>
                </c:pt>
                <c:pt idx="934">
                  <c:v>43466.383067129631</c:v>
                </c:pt>
                <c:pt idx="935">
                  <c:v>43466.3830787037</c:v>
                </c:pt>
                <c:pt idx="936">
                  <c:v>43466.383090277777</c:v>
                </c:pt>
                <c:pt idx="937">
                  <c:v>43466.383101851847</c:v>
                </c:pt>
                <c:pt idx="938">
                  <c:v>43466.383113425924</c:v>
                </c:pt>
                <c:pt idx="939">
                  <c:v>43466.383125</c:v>
                </c:pt>
                <c:pt idx="940">
                  <c:v>43466.383136574077</c:v>
                </c:pt>
                <c:pt idx="941">
                  <c:v>43466.383148148147</c:v>
                </c:pt>
                <c:pt idx="942">
                  <c:v>43466.383159722223</c:v>
                </c:pt>
                <c:pt idx="943">
                  <c:v>43466.383171296293</c:v>
                </c:pt>
                <c:pt idx="944">
                  <c:v>43466.38318287037</c:v>
                </c:pt>
                <c:pt idx="945">
                  <c:v>43466.383194444446</c:v>
                </c:pt>
                <c:pt idx="946">
                  <c:v>43466.383206018523</c:v>
                </c:pt>
                <c:pt idx="947">
                  <c:v>43466.383217592593</c:v>
                </c:pt>
                <c:pt idx="948">
                  <c:v>43466.383229166669</c:v>
                </c:pt>
                <c:pt idx="949">
                  <c:v>43466.383240740739</c:v>
                </c:pt>
                <c:pt idx="950">
                  <c:v>43466.383252314823</c:v>
                </c:pt>
                <c:pt idx="951">
                  <c:v>43466.383263888893</c:v>
                </c:pt>
                <c:pt idx="952">
                  <c:v>43466.383275462962</c:v>
                </c:pt>
                <c:pt idx="953">
                  <c:v>43466.383287037039</c:v>
                </c:pt>
                <c:pt idx="954">
                  <c:v>43466.383298611108</c:v>
                </c:pt>
                <c:pt idx="955">
                  <c:v>43466.383310185192</c:v>
                </c:pt>
                <c:pt idx="956">
                  <c:v>43466.383321759262</c:v>
                </c:pt>
                <c:pt idx="957">
                  <c:v>43466.383333333331</c:v>
                </c:pt>
                <c:pt idx="958">
                  <c:v>43466.383344907408</c:v>
                </c:pt>
                <c:pt idx="959">
                  <c:v>43466.383356481478</c:v>
                </c:pt>
                <c:pt idx="960">
                  <c:v>43466.383368055547</c:v>
                </c:pt>
                <c:pt idx="961">
                  <c:v>43466.383379629631</c:v>
                </c:pt>
                <c:pt idx="962">
                  <c:v>43466.383391203701</c:v>
                </c:pt>
                <c:pt idx="963">
                  <c:v>43466.383402777778</c:v>
                </c:pt>
                <c:pt idx="964">
                  <c:v>43466.383414351847</c:v>
                </c:pt>
                <c:pt idx="965">
                  <c:v>43466.383425925917</c:v>
                </c:pt>
                <c:pt idx="966">
                  <c:v>43466.383437500001</c:v>
                </c:pt>
                <c:pt idx="967">
                  <c:v>43466.383449074077</c:v>
                </c:pt>
                <c:pt idx="968">
                  <c:v>43466.383460648147</c:v>
                </c:pt>
                <c:pt idx="969">
                  <c:v>43466.383472222216</c:v>
                </c:pt>
                <c:pt idx="970">
                  <c:v>43466.383483796293</c:v>
                </c:pt>
                <c:pt idx="971">
                  <c:v>43466.38349537037</c:v>
                </c:pt>
                <c:pt idx="972">
                  <c:v>43466.383506944447</c:v>
                </c:pt>
                <c:pt idx="973">
                  <c:v>43466.383518518523</c:v>
                </c:pt>
                <c:pt idx="974">
                  <c:v>43466.383530092593</c:v>
                </c:pt>
                <c:pt idx="975">
                  <c:v>43466.38354166667</c:v>
                </c:pt>
                <c:pt idx="976">
                  <c:v>43466.383553240739</c:v>
                </c:pt>
                <c:pt idx="977">
                  <c:v>43466.383564814823</c:v>
                </c:pt>
                <c:pt idx="978">
                  <c:v>43466.383576388893</c:v>
                </c:pt>
                <c:pt idx="979">
                  <c:v>43466.383587962962</c:v>
                </c:pt>
                <c:pt idx="980">
                  <c:v>43466.383599537039</c:v>
                </c:pt>
                <c:pt idx="981">
                  <c:v>43466.383611111109</c:v>
                </c:pt>
                <c:pt idx="982">
                  <c:v>43466.383622685193</c:v>
                </c:pt>
                <c:pt idx="983">
                  <c:v>43466.383634259262</c:v>
                </c:pt>
                <c:pt idx="984">
                  <c:v>43466.383645833332</c:v>
                </c:pt>
                <c:pt idx="985">
                  <c:v>43466.383657407408</c:v>
                </c:pt>
                <c:pt idx="986">
                  <c:v>43466.383668981478</c:v>
                </c:pt>
                <c:pt idx="987">
                  <c:v>43466.383680555547</c:v>
                </c:pt>
                <c:pt idx="988">
                  <c:v>43466.383692129632</c:v>
                </c:pt>
                <c:pt idx="989">
                  <c:v>43466.383703703701</c:v>
                </c:pt>
                <c:pt idx="990">
                  <c:v>43466.383715277778</c:v>
                </c:pt>
                <c:pt idx="991">
                  <c:v>43466.383726851847</c:v>
                </c:pt>
                <c:pt idx="992">
                  <c:v>43466.383738425917</c:v>
                </c:pt>
                <c:pt idx="993">
                  <c:v>43466.383750000001</c:v>
                </c:pt>
                <c:pt idx="994">
                  <c:v>43466.383761574078</c:v>
                </c:pt>
                <c:pt idx="995">
                  <c:v>43466.383773148147</c:v>
                </c:pt>
                <c:pt idx="996">
                  <c:v>43466.383784722217</c:v>
                </c:pt>
                <c:pt idx="997">
                  <c:v>43466.383796296293</c:v>
                </c:pt>
                <c:pt idx="998">
                  <c:v>43466.38380787037</c:v>
                </c:pt>
                <c:pt idx="999">
                  <c:v>43466.383819444447</c:v>
                </c:pt>
                <c:pt idx="1000">
                  <c:v>43466.383831018517</c:v>
                </c:pt>
                <c:pt idx="1001">
                  <c:v>43466.383842592593</c:v>
                </c:pt>
                <c:pt idx="1002">
                  <c:v>43466.38385416667</c:v>
                </c:pt>
                <c:pt idx="1003">
                  <c:v>43466.38386574074</c:v>
                </c:pt>
                <c:pt idx="1004">
                  <c:v>43466.383877314824</c:v>
                </c:pt>
                <c:pt idx="1005">
                  <c:v>43466.383888888893</c:v>
                </c:pt>
                <c:pt idx="1006">
                  <c:v>43466.383900462963</c:v>
                </c:pt>
                <c:pt idx="1007">
                  <c:v>43466.383912037039</c:v>
                </c:pt>
                <c:pt idx="1008">
                  <c:v>43466.383923611109</c:v>
                </c:pt>
                <c:pt idx="1009">
                  <c:v>43466.383935185193</c:v>
                </c:pt>
                <c:pt idx="1010">
                  <c:v>43466.383946759262</c:v>
                </c:pt>
                <c:pt idx="1011">
                  <c:v>43466.383958333332</c:v>
                </c:pt>
                <c:pt idx="1012">
                  <c:v>43466.383969907409</c:v>
                </c:pt>
                <c:pt idx="1013">
                  <c:v>43466.383981481478</c:v>
                </c:pt>
                <c:pt idx="1014">
                  <c:v>43466.383993055562</c:v>
                </c:pt>
                <c:pt idx="1015">
                  <c:v>43466.384004629632</c:v>
                </c:pt>
                <c:pt idx="1016">
                  <c:v>43466.384016203701</c:v>
                </c:pt>
                <c:pt idx="1017">
                  <c:v>43466.384027777778</c:v>
                </c:pt>
                <c:pt idx="1018">
                  <c:v>43466.384039351848</c:v>
                </c:pt>
                <c:pt idx="1019">
                  <c:v>43466.384050925917</c:v>
                </c:pt>
                <c:pt idx="1020">
                  <c:v>43466.384062500001</c:v>
                </c:pt>
                <c:pt idx="1021">
                  <c:v>43466.384074074071</c:v>
                </c:pt>
                <c:pt idx="1022">
                  <c:v>43466.384085648147</c:v>
                </c:pt>
                <c:pt idx="1023">
                  <c:v>43466.384097222217</c:v>
                </c:pt>
                <c:pt idx="1024">
                  <c:v>43466.384108796286</c:v>
                </c:pt>
                <c:pt idx="1025">
                  <c:v>43466.384120370371</c:v>
                </c:pt>
                <c:pt idx="1026">
                  <c:v>43466.384131944447</c:v>
                </c:pt>
                <c:pt idx="1027">
                  <c:v>43466.384143518517</c:v>
                </c:pt>
                <c:pt idx="1028">
                  <c:v>43466.384155092594</c:v>
                </c:pt>
                <c:pt idx="1029">
                  <c:v>43466.384166666663</c:v>
                </c:pt>
                <c:pt idx="1030">
                  <c:v>43466.38417824074</c:v>
                </c:pt>
                <c:pt idx="1031">
                  <c:v>43466.384189814817</c:v>
                </c:pt>
                <c:pt idx="1032">
                  <c:v>43466.384201388893</c:v>
                </c:pt>
                <c:pt idx="1033">
                  <c:v>43466.384212962963</c:v>
                </c:pt>
                <c:pt idx="1034">
                  <c:v>43466.38422453704</c:v>
                </c:pt>
                <c:pt idx="1035">
                  <c:v>43466.384236111109</c:v>
                </c:pt>
                <c:pt idx="1036">
                  <c:v>43466.384247685193</c:v>
                </c:pt>
                <c:pt idx="1037">
                  <c:v>43466.384259259263</c:v>
                </c:pt>
                <c:pt idx="1038">
                  <c:v>43466.384270833332</c:v>
                </c:pt>
                <c:pt idx="1039">
                  <c:v>43466.384282407409</c:v>
                </c:pt>
                <c:pt idx="1040">
                  <c:v>43466.384293981479</c:v>
                </c:pt>
                <c:pt idx="1041">
                  <c:v>43466.384305555563</c:v>
                </c:pt>
                <c:pt idx="1042">
                  <c:v>43466.384317129632</c:v>
                </c:pt>
                <c:pt idx="1043">
                  <c:v>43466.384328703702</c:v>
                </c:pt>
                <c:pt idx="1044">
                  <c:v>43466.384340277778</c:v>
                </c:pt>
                <c:pt idx="1045">
                  <c:v>43466.384351851862</c:v>
                </c:pt>
                <c:pt idx="1046">
                  <c:v>43466.384363425917</c:v>
                </c:pt>
                <c:pt idx="1047">
                  <c:v>43466.384375000001</c:v>
                </c:pt>
                <c:pt idx="1048">
                  <c:v>43466.384386574071</c:v>
                </c:pt>
                <c:pt idx="1049">
                  <c:v>43466.384398148148</c:v>
                </c:pt>
                <c:pt idx="1050">
                  <c:v>43466.384409722217</c:v>
                </c:pt>
                <c:pt idx="1051">
                  <c:v>43466.384421296287</c:v>
                </c:pt>
                <c:pt idx="1052">
                  <c:v>43466.384432870371</c:v>
                </c:pt>
                <c:pt idx="1053">
                  <c:v>43466.384444444448</c:v>
                </c:pt>
                <c:pt idx="1054">
                  <c:v>43466.384456018517</c:v>
                </c:pt>
                <c:pt idx="1055">
                  <c:v>43466.384467592587</c:v>
                </c:pt>
                <c:pt idx="1056">
                  <c:v>43466.384479166663</c:v>
                </c:pt>
                <c:pt idx="1057">
                  <c:v>43466.38449074074</c:v>
                </c:pt>
                <c:pt idx="1058">
                  <c:v>43466.384502314817</c:v>
                </c:pt>
                <c:pt idx="1059">
                  <c:v>43466.384513888886</c:v>
                </c:pt>
                <c:pt idx="1060">
                  <c:v>43466.384525462963</c:v>
                </c:pt>
                <c:pt idx="1061">
                  <c:v>43466.38453703704</c:v>
                </c:pt>
                <c:pt idx="1062">
                  <c:v>43466.384548611109</c:v>
                </c:pt>
                <c:pt idx="1063">
                  <c:v>43466.384560185194</c:v>
                </c:pt>
                <c:pt idx="1064">
                  <c:v>43466.384571759263</c:v>
                </c:pt>
                <c:pt idx="1065">
                  <c:v>43466.384583333333</c:v>
                </c:pt>
                <c:pt idx="1066">
                  <c:v>43466.384594907409</c:v>
                </c:pt>
                <c:pt idx="1067">
                  <c:v>43466.384606481479</c:v>
                </c:pt>
                <c:pt idx="1068">
                  <c:v>43466.384618055563</c:v>
                </c:pt>
                <c:pt idx="1069">
                  <c:v>43466.384629629632</c:v>
                </c:pt>
                <c:pt idx="1070">
                  <c:v>43466.384641203702</c:v>
                </c:pt>
                <c:pt idx="1071">
                  <c:v>43466.384652777779</c:v>
                </c:pt>
                <c:pt idx="1072">
                  <c:v>43466.384664351863</c:v>
                </c:pt>
                <c:pt idx="1073">
                  <c:v>43466.384675925918</c:v>
                </c:pt>
                <c:pt idx="1074">
                  <c:v>43466.384687500002</c:v>
                </c:pt>
                <c:pt idx="1075">
                  <c:v>43466.384699074071</c:v>
                </c:pt>
                <c:pt idx="1076">
                  <c:v>43466.384710648148</c:v>
                </c:pt>
                <c:pt idx="1077">
                  <c:v>43466.384722222218</c:v>
                </c:pt>
                <c:pt idx="1078">
                  <c:v>43466.384733796287</c:v>
                </c:pt>
                <c:pt idx="1079">
                  <c:v>43466.384745370371</c:v>
                </c:pt>
                <c:pt idx="1080">
                  <c:v>43466.384756944448</c:v>
                </c:pt>
                <c:pt idx="1081">
                  <c:v>43466.384768518517</c:v>
                </c:pt>
                <c:pt idx="1082">
                  <c:v>43466.384780092587</c:v>
                </c:pt>
                <c:pt idx="1083">
                  <c:v>43466.384791666656</c:v>
                </c:pt>
                <c:pt idx="1084">
                  <c:v>43466.38480324074</c:v>
                </c:pt>
                <c:pt idx="1085">
                  <c:v>43466.384814814817</c:v>
                </c:pt>
                <c:pt idx="1086">
                  <c:v>43466.384826388887</c:v>
                </c:pt>
                <c:pt idx="1087">
                  <c:v>43466.384837962964</c:v>
                </c:pt>
                <c:pt idx="1088">
                  <c:v>43466.38484953704</c:v>
                </c:pt>
                <c:pt idx="1089">
                  <c:v>43466.38486111111</c:v>
                </c:pt>
                <c:pt idx="1090">
                  <c:v>43466.384872685187</c:v>
                </c:pt>
                <c:pt idx="1091">
                  <c:v>43466.384884259263</c:v>
                </c:pt>
                <c:pt idx="1092">
                  <c:v>43466.384895833333</c:v>
                </c:pt>
                <c:pt idx="1093">
                  <c:v>43466.38490740741</c:v>
                </c:pt>
                <c:pt idx="1094">
                  <c:v>43466.384918981479</c:v>
                </c:pt>
                <c:pt idx="1095">
                  <c:v>43466.384930555563</c:v>
                </c:pt>
                <c:pt idx="1096">
                  <c:v>43466.384942129633</c:v>
                </c:pt>
                <c:pt idx="1097">
                  <c:v>43466.384953703702</c:v>
                </c:pt>
                <c:pt idx="1098">
                  <c:v>43466.384965277779</c:v>
                </c:pt>
                <c:pt idx="1099">
                  <c:v>43466.384976851848</c:v>
                </c:pt>
                <c:pt idx="1100">
                  <c:v>43466.384988425933</c:v>
                </c:pt>
                <c:pt idx="1101">
                  <c:v>43466.385000000002</c:v>
                </c:pt>
                <c:pt idx="1102">
                  <c:v>43466.385011574072</c:v>
                </c:pt>
                <c:pt idx="1103">
                  <c:v>43466.385023148148</c:v>
                </c:pt>
                <c:pt idx="1104">
                  <c:v>43466.385034722232</c:v>
                </c:pt>
                <c:pt idx="1105">
                  <c:v>43466.385046296287</c:v>
                </c:pt>
                <c:pt idx="1106">
                  <c:v>43466.385057870371</c:v>
                </c:pt>
                <c:pt idx="1107">
                  <c:v>43466.385069444441</c:v>
                </c:pt>
                <c:pt idx="1108">
                  <c:v>43466.385081018518</c:v>
                </c:pt>
                <c:pt idx="1109">
                  <c:v>43466.385092592587</c:v>
                </c:pt>
                <c:pt idx="1110">
                  <c:v>43466.385104166657</c:v>
                </c:pt>
                <c:pt idx="1111">
                  <c:v>43466.385115740741</c:v>
                </c:pt>
                <c:pt idx="1112">
                  <c:v>43466.385127314818</c:v>
                </c:pt>
                <c:pt idx="1113">
                  <c:v>43466.385138888887</c:v>
                </c:pt>
                <c:pt idx="1114">
                  <c:v>43466.385150462957</c:v>
                </c:pt>
                <c:pt idx="1115">
                  <c:v>43466.385162037041</c:v>
                </c:pt>
                <c:pt idx="1116">
                  <c:v>43466.38517361111</c:v>
                </c:pt>
                <c:pt idx="1117">
                  <c:v>43466.385185185187</c:v>
                </c:pt>
                <c:pt idx="1118">
                  <c:v>43466.385196759264</c:v>
                </c:pt>
                <c:pt idx="1119">
                  <c:v>43466.385208333333</c:v>
                </c:pt>
                <c:pt idx="1120">
                  <c:v>43466.38521990741</c:v>
                </c:pt>
                <c:pt idx="1121">
                  <c:v>43466.385231481479</c:v>
                </c:pt>
                <c:pt idx="1122">
                  <c:v>43466.385243055563</c:v>
                </c:pt>
                <c:pt idx="1123">
                  <c:v>43466.385254629633</c:v>
                </c:pt>
                <c:pt idx="1124">
                  <c:v>43466.385266203702</c:v>
                </c:pt>
                <c:pt idx="1125">
                  <c:v>43466.385277777779</c:v>
                </c:pt>
                <c:pt idx="1126">
                  <c:v>43466.385289351849</c:v>
                </c:pt>
                <c:pt idx="1127">
                  <c:v>43466.385300925933</c:v>
                </c:pt>
                <c:pt idx="1128">
                  <c:v>43466.385312500002</c:v>
                </c:pt>
                <c:pt idx="1129">
                  <c:v>43466.385324074072</c:v>
                </c:pt>
                <c:pt idx="1130">
                  <c:v>43466.385335648149</c:v>
                </c:pt>
                <c:pt idx="1131">
                  <c:v>43466.385347222233</c:v>
                </c:pt>
                <c:pt idx="1132">
                  <c:v>43466.385358796288</c:v>
                </c:pt>
                <c:pt idx="1133">
                  <c:v>43466.385370370372</c:v>
                </c:pt>
                <c:pt idx="1134">
                  <c:v>43466.385381944441</c:v>
                </c:pt>
                <c:pt idx="1135">
                  <c:v>43466.385393518518</c:v>
                </c:pt>
                <c:pt idx="1136">
                  <c:v>43466.385405092587</c:v>
                </c:pt>
                <c:pt idx="1137">
                  <c:v>43466.385416666657</c:v>
                </c:pt>
                <c:pt idx="1138">
                  <c:v>43466.385428240741</c:v>
                </c:pt>
                <c:pt idx="1139">
                  <c:v>43466.385439814818</c:v>
                </c:pt>
                <c:pt idx="1140">
                  <c:v>43466.385451388887</c:v>
                </c:pt>
                <c:pt idx="1141">
                  <c:v>43466.385462962957</c:v>
                </c:pt>
                <c:pt idx="1142">
                  <c:v>43466.385474537034</c:v>
                </c:pt>
                <c:pt idx="1143">
                  <c:v>43466.38548611111</c:v>
                </c:pt>
                <c:pt idx="1144">
                  <c:v>43466.385497685187</c:v>
                </c:pt>
                <c:pt idx="1145">
                  <c:v>43466.385509259257</c:v>
                </c:pt>
                <c:pt idx="1146">
                  <c:v>43466.385520833333</c:v>
                </c:pt>
                <c:pt idx="1147">
                  <c:v>43466.38553240741</c:v>
                </c:pt>
                <c:pt idx="1148">
                  <c:v>43466.38554398148</c:v>
                </c:pt>
                <c:pt idx="1149">
                  <c:v>43466.385555555556</c:v>
                </c:pt>
                <c:pt idx="1150">
                  <c:v>43466.385567129633</c:v>
                </c:pt>
                <c:pt idx="1151">
                  <c:v>43466.385578703703</c:v>
                </c:pt>
                <c:pt idx="1152">
                  <c:v>43466.38559027778</c:v>
                </c:pt>
                <c:pt idx="1153">
                  <c:v>43466.385601851849</c:v>
                </c:pt>
                <c:pt idx="1154">
                  <c:v>43466.385613425933</c:v>
                </c:pt>
                <c:pt idx="1155">
                  <c:v>43466.385625000003</c:v>
                </c:pt>
                <c:pt idx="1156">
                  <c:v>43466.385636574072</c:v>
                </c:pt>
                <c:pt idx="1157">
                  <c:v>43466.385648148149</c:v>
                </c:pt>
                <c:pt idx="1158">
                  <c:v>43466.385659722233</c:v>
                </c:pt>
                <c:pt idx="1159">
                  <c:v>43466.385671296302</c:v>
                </c:pt>
                <c:pt idx="1160">
                  <c:v>43466.385682870372</c:v>
                </c:pt>
                <c:pt idx="1161">
                  <c:v>43466.385694444441</c:v>
                </c:pt>
                <c:pt idx="1162">
                  <c:v>43466.385706018518</c:v>
                </c:pt>
                <c:pt idx="1163">
                  <c:v>43466.385717592602</c:v>
                </c:pt>
                <c:pt idx="1164">
                  <c:v>43466.385729166657</c:v>
                </c:pt>
                <c:pt idx="1165">
                  <c:v>43466.385740740741</c:v>
                </c:pt>
                <c:pt idx="1166">
                  <c:v>43466.385752314818</c:v>
                </c:pt>
                <c:pt idx="1167">
                  <c:v>43466.385763888888</c:v>
                </c:pt>
                <c:pt idx="1168">
                  <c:v>43466.385775462957</c:v>
                </c:pt>
                <c:pt idx="1169">
                  <c:v>43466.385787037027</c:v>
                </c:pt>
                <c:pt idx="1170">
                  <c:v>43466.385798611111</c:v>
                </c:pt>
                <c:pt idx="1171">
                  <c:v>43466.385810185187</c:v>
                </c:pt>
                <c:pt idx="1172">
                  <c:v>43466.385821759257</c:v>
                </c:pt>
                <c:pt idx="1173">
                  <c:v>43466.385833333326</c:v>
                </c:pt>
                <c:pt idx="1174">
                  <c:v>43466.385844907411</c:v>
                </c:pt>
                <c:pt idx="1175">
                  <c:v>43466.38585648148</c:v>
                </c:pt>
                <c:pt idx="1176">
                  <c:v>43466.385868055557</c:v>
                </c:pt>
                <c:pt idx="1177">
                  <c:v>43466.385879629634</c:v>
                </c:pt>
                <c:pt idx="1178">
                  <c:v>43466.385891203703</c:v>
                </c:pt>
                <c:pt idx="1179">
                  <c:v>43466.38590277778</c:v>
                </c:pt>
                <c:pt idx="1180">
                  <c:v>43466.385914351849</c:v>
                </c:pt>
                <c:pt idx="1181">
                  <c:v>43466.385925925933</c:v>
                </c:pt>
                <c:pt idx="1182">
                  <c:v>43466.385937500003</c:v>
                </c:pt>
                <c:pt idx="1183">
                  <c:v>43466.385949074072</c:v>
                </c:pt>
                <c:pt idx="1184">
                  <c:v>43466.385960648149</c:v>
                </c:pt>
                <c:pt idx="1185">
                  <c:v>43466.385972222219</c:v>
                </c:pt>
                <c:pt idx="1186">
                  <c:v>43466.385983796303</c:v>
                </c:pt>
                <c:pt idx="1187">
                  <c:v>43466.385995370372</c:v>
                </c:pt>
                <c:pt idx="1188">
                  <c:v>43466.386006944442</c:v>
                </c:pt>
                <c:pt idx="1189">
                  <c:v>43466.386018518519</c:v>
                </c:pt>
                <c:pt idx="1190">
                  <c:v>43466.386030092603</c:v>
                </c:pt>
                <c:pt idx="1191">
                  <c:v>43466.386041666658</c:v>
                </c:pt>
                <c:pt idx="1192">
                  <c:v>43466.386053240742</c:v>
                </c:pt>
                <c:pt idx="1193">
                  <c:v>43466.386064814818</c:v>
                </c:pt>
                <c:pt idx="1194">
                  <c:v>43466.386076388888</c:v>
                </c:pt>
                <c:pt idx="1195">
                  <c:v>43466.386087962957</c:v>
                </c:pt>
                <c:pt idx="1196">
                  <c:v>43466.386099537027</c:v>
                </c:pt>
                <c:pt idx="1197">
                  <c:v>43466.386111111111</c:v>
                </c:pt>
                <c:pt idx="1198">
                  <c:v>43466.386122685188</c:v>
                </c:pt>
                <c:pt idx="1199">
                  <c:v>43466.386134259257</c:v>
                </c:pt>
                <c:pt idx="1200">
                  <c:v>43466.386145833327</c:v>
                </c:pt>
                <c:pt idx="1201">
                  <c:v>43466.386157407411</c:v>
                </c:pt>
                <c:pt idx="1202">
                  <c:v>43466.38616898148</c:v>
                </c:pt>
                <c:pt idx="1203">
                  <c:v>43466.386180555557</c:v>
                </c:pt>
                <c:pt idx="1204">
                  <c:v>43466.386192129627</c:v>
                </c:pt>
                <c:pt idx="1205">
                  <c:v>43466.386203703703</c:v>
                </c:pt>
                <c:pt idx="1206">
                  <c:v>43466.38621527778</c:v>
                </c:pt>
                <c:pt idx="1207">
                  <c:v>43466.38622685185</c:v>
                </c:pt>
                <c:pt idx="1208">
                  <c:v>43466.386238425926</c:v>
                </c:pt>
                <c:pt idx="1209">
                  <c:v>43466.386250000003</c:v>
                </c:pt>
                <c:pt idx="1210">
                  <c:v>43466.386261574073</c:v>
                </c:pt>
                <c:pt idx="1211">
                  <c:v>43466.386273148149</c:v>
                </c:pt>
                <c:pt idx="1212">
                  <c:v>43466.386284722219</c:v>
                </c:pt>
                <c:pt idx="1213">
                  <c:v>43466.386296296303</c:v>
                </c:pt>
                <c:pt idx="1214">
                  <c:v>43466.386307870373</c:v>
                </c:pt>
                <c:pt idx="1215">
                  <c:v>43466.386319444442</c:v>
                </c:pt>
                <c:pt idx="1216">
                  <c:v>43466.386331018519</c:v>
                </c:pt>
                <c:pt idx="1217">
                  <c:v>43466.386342592603</c:v>
                </c:pt>
                <c:pt idx="1218">
                  <c:v>43466.386354166672</c:v>
                </c:pt>
                <c:pt idx="1219">
                  <c:v>43466.386365740742</c:v>
                </c:pt>
                <c:pt idx="1220">
                  <c:v>43466.386377314811</c:v>
                </c:pt>
                <c:pt idx="1221">
                  <c:v>43466.386388888888</c:v>
                </c:pt>
                <c:pt idx="1222">
                  <c:v>43466.386400462958</c:v>
                </c:pt>
                <c:pt idx="1223">
                  <c:v>43466.386412037027</c:v>
                </c:pt>
                <c:pt idx="1224">
                  <c:v>43466.386423611111</c:v>
                </c:pt>
                <c:pt idx="1225">
                  <c:v>43466.386435185188</c:v>
                </c:pt>
                <c:pt idx="1226">
                  <c:v>43466.386446759258</c:v>
                </c:pt>
                <c:pt idx="1227">
                  <c:v>43466.386458333327</c:v>
                </c:pt>
                <c:pt idx="1228">
                  <c:v>43466.386469907397</c:v>
                </c:pt>
                <c:pt idx="1229">
                  <c:v>43466.386481481481</c:v>
                </c:pt>
                <c:pt idx="1230">
                  <c:v>43466.386493055557</c:v>
                </c:pt>
                <c:pt idx="1231">
                  <c:v>43466.386504629627</c:v>
                </c:pt>
                <c:pt idx="1232">
                  <c:v>43466.386516203696</c:v>
                </c:pt>
                <c:pt idx="1233">
                  <c:v>43466.38652777778</c:v>
                </c:pt>
                <c:pt idx="1234">
                  <c:v>43466.38653935185</c:v>
                </c:pt>
                <c:pt idx="1235">
                  <c:v>43466.386550925927</c:v>
                </c:pt>
                <c:pt idx="1236">
                  <c:v>43466.386562500003</c:v>
                </c:pt>
                <c:pt idx="1237">
                  <c:v>43466.386574074073</c:v>
                </c:pt>
                <c:pt idx="1238">
                  <c:v>43466.38658564815</c:v>
                </c:pt>
                <c:pt idx="1239">
                  <c:v>43466.386597222219</c:v>
                </c:pt>
                <c:pt idx="1240">
                  <c:v>43466.386608796303</c:v>
                </c:pt>
                <c:pt idx="1241">
                  <c:v>43466.386620370373</c:v>
                </c:pt>
                <c:pt idx="1242">
                  <c:v>43466.386631944442</c:v>
                </c:pt>
                <c:pt idx="1243">
                  <c:v>43466.386643518519</c:v>
                </c:pt>
                <c:pt idx="1244">
                  <c:v>43466.386655092603</c:v>
                </c:pt>
                <c:pt idx="1245">
                  <c:v>43466.386666666673</c:v>
                </c:pt>
                <c:pt idx="1246">
                  <c:v>43466.386678240742</c:v>
                </c:pt>
                <c:pt idx="1247">
                  <c:v>43466.386689814812</c:v>
                </c:pt>
                <c:pt idx="1248">
                  <c:v>43466.386701388888</c:v>
                </c:pt>
                <c:pt idx="1249">
                  <c:v>43466.386712962973</c:v>
                </c:pt>
                <c:pt idx="1250">
                  <c:v>43466.386724537027</c:v>
                </c:pt>
                <c:pt idx="1251">
                  <c:v>43466.386736111112</c:v>
                </c:pt>
                <c:pt idx="1252">
                  <c:v>43466.386747685188</c:v>
                </c:pt>
                <c:pt idx="1253">
                  <c:v>43466.386759259258</c:v>
                </c:pt>
                <c:pt idx="1254">
                  <c:v>43466.386770833327</c:v>
                </c:pt>
                <c:pt idx="1255">
                  <c:v>43466.386782407397</c:v>
                </c:pt>
                <c:pt idx="1256">
                  <c:v>43466.386793981481</c:v>
                </c:pt>
                <c:pt idx="1257">
                  <c:v>43466.386805555558</c:v>
                </c:pt>
                <c:pt idx="1258">
                  <c:v>43466.386817129627</c:v>
                </c:pt>
                <c:pt idx="1259">
                  <c:v>43466.386828703697</c:v>
                </c:pt>
                <c:pt idx="1260">
                  <c:v>43466.386840277781</c:v>
                </c:pt>
                <c:pt idx="1261">
                  <c:v>43466.38685185185</c:v>
                </c:pt>
                <c:pt idx="1262">
                  <c:v>43466.386863425927</c:v>
                </c:pt>
                <c:pt idx="1263">
                  <c:v>43466.386874999997</c:v>
                </c:pt>
                <c:pt idx="1264">
                  <c:v>43466.386886574073</c:v>
                </c:pt>
                <c:pt idx="1265">
                  <c:v>43466.38689814815</c:v>
                </c:pt>
                <c:pt idx="1266">
                  <c:v>43466.38690972222</c:v>
                </c:pt>
                <c:pt idx="1267">
                  <c:v>43466.386921296304</c:v>
                </c:pt>
                <c:pt idx="1268">
                  <c:v>43466.386932870373</c:v>
                </c:pt>
                <c:pt idx="1269">
                  <c:v>43466.386944444443</c:v>
                </c:pt>
                <c:pt idx="1270">
                  <c:v>43466.386956018519</c:v>
                </c:pt>
                <c:pt idx="1271">
                  <c:v>43466.386967592603</c:v>
                </c:pt>
                <c:pt idx="1272">
                  <c:v>43466.386979166673</c:v>
                </c:pt>
                <c:pt idx="1273">
                  <c:v>43466.386990740742</c:v>
                </c:pt>
                <c:pt idx="1274">
                  <c:v>43466.387002314812</c:v>
                </c:pt>
                <c:pt idx="1275">
                  <c:v>43466.387013888889</c:v>
                </c:pt>
                <c:pt idx="1276">
                  <c:v>43466.387025462973</c:v>
                </c:pt>
                <c:pt idx="1277">
                  <c:v>43466.387037037042</c:v>
                </c:pt>
                <c:pt idx="1278">
                  <c:v>43466.387048611112</c:v>
                </c:pt>
                <c:pt idx="1279">
                  <c:v>43466.387060185189</c:v>
                </c:pt>
                <c:pt idx="1280">
                  <c:v>43466.387071759258</c:v>
                </c:pt>
                <c:pt idx="1281">
                  <c:v>43466.387083333328</c:v>
                </c:pt>
                <c:pt idx="1282">
                  <c:v>43466.387094907397</c:v>
                </c:pt>
                <c:pt idx="1283">
                  <c:v>43466.387106481481</c:v>
                </c:pt>
                <c:pt idx="1284">
                  <c:v>43466.387118055558</c:v>
                </c:pt>
                <c:pt idx="1285">
                  <c:v>43466.387129629627</c:v>
                </c:pt>
                <c:pt idx="1286">
                  <c:v>43466.387141203697</c:v>
                </c:pt>
                <c:pt idx="1287">
                  <c:v>43466.387152777781</c:v>
                </c:pt>
                <c:pt idx="1288">
                  <c:v>43466.387164351851</c:v>
                </c:pt>
                <c:pt idx="1289">
                  <c:v>43466.387175925927</c:v>
                </c:pt>
                <c:pt idx="1290">
                  <c:v>43466.387187499997</c:v>
                </c:pt>
                <c:pt idx="1291">
                  <c:v>43466.387199074074</c:v>
                </c:pt>
                <c:pt idx="1292">
                  <c:v>43466.38721064815</c:v>
                </c:pt>
                <c:pt idx="1293">
                  <c:v>43466.38722222222</c:v>
                </c:pt>
                <c:pt idx="1294">
                  <c:v>43466.387233796297</c:v>
                </c:pt>
                <c:pt idx="1295">
                  <c:v>43466.387245370373</c:v>
                </c:pt>
                <c:pt idx="1296">
                  <c:v>43466.387256944443</c:v>
                </c:pt>
                <c:pt idx="1297">
                  <c:v>43466.38726851852</c:v>
                </c:pt>
                <c:pt idx="1298">
                  <c:v>43466.387280092589</c:v>
                </c:pt>
                <c:pt idx="1299">
                  <c:v>43466.387291666673</c:v>
                </c:pt>
                <c:pt idx="1300">
                  <c:v>43466.387303240743</c:v>
                </c:pt>
                <c:pt idx="1301">
                  <c:v>43466.387314814812</c:v>
                </c:pt>
                <c:pt idx="1302">
                  <c:v>43466.387326388889</c:v>
                </c:pt>
                <c:pt idx="1303">
                  <c:v>43466.387337962973</c:v>
                </c:pt>
                <c:pt idx="1304">
                  <c:v>43466.387349537043</c:v>
                </c:pt>
                <c:pt idx="1305">
                  <c:v>43466.387361111112</c:v>
                </c:pt>
                <c:pt idx="1306">
                  <c:v>43466.387372685182</c:v>
                </c:pt>
                <c:pt idx="1307">
                  <c:v>43466.387384259258</c:v>
                </c:pt>
                <c:pt idx="1308">
                  <c:v>43466.387395833342</c:v>
                </c:pt>
                <c:pt idx="1309">
                  <c:v>43466.387407407397</c:v>
                </c:pt>
                <c:pt idx="1310">
                  <c:v>43466.387418981481</c:v>
                </c:pt>
                <c:pt idx="1311">
                  <c:v>43466.387430555558</c:v>
                </c:pt>
                <c:pt idx="1312">
                  <c:v>43466.387442129628</c:v>
                </c:pt>
                <c:pt idx="1313">
                  <c:v>43466.387453703697</c:v>
                </c:pt>
                <c:pt idx="1314">
                  <c:v>43466.387465277781</c:v>
                </c:pt>
                <c:pt idx="1315">
                  <c:v>43466.387476851851</c:v>
                </c:pt>
                <c:pt idx="1316">
                  <c:v>43466.387488425928</c:v>
                </c:pt>
                <c:pt idx="1317">
                  <c:v>43466.387499999997</c:v>
                </c:pt>
                <c:pt idx="1318">
                  <c:v>43466.387511574067</c:v>
                </c:pt>
                <c:pt idx="1319">
                  <c:v>43466.387523148151</c:v>
                </c:pt>
                <c:pt idx="1320">
                  <c:v>43466.38753472222</c:v>
                </c:pt>
                <c:pt idx="1321">
                  <c:v>43466.387546296297</c:v>
                </c:pt>
                <c:pt idx="1322">
                  <c:v>43466.387557870366</c:v>
                </c:pt>
                <c:pt idx="1323">
                  <c:v>43466.387569444443</c:v>
                </c:pt>
                <c:pt idx="1324">
                  <c:v>43466.38758101852</c:v>
                </c:pt>
                <c:pt idx="1325">
                  <c:v>43466.387592592589</c:v>
                </c:pt>
                <c:pt idx="1326">
                  <c:v>43466.387604166674</c:v>
                </c:pt>
                <c:pt idx="1327">
                  <c:v>43466.387615740743</c:v>
                </c:pt>
                <c:pt idx="1328">
                  <c:v>43466.387627314813</c:v>
                </c:pt>
                <c:pt idx="1329">
                  <c:v>43466.387638888889</c:v>
                </c:pt>
                <c:pt idx="1330">
                  <c:v>43466.387650462973</c:v>
                </c:pt>
                <c:pt idx="1331">
                  <c:v>43466.387662037043</c:v>
                </c:pt>
                <c:pt idx="1332">
                  <c:v>43466.387673611112</c:v>
                </c:pt>
                <c:pt idx="1333">
                  <c:v>43466.387685185182</c:v>
                </c:pt>
                <c:pt idx="1334">
                  <c:v>43466.387696759259</c:v>
                </c:pt>
                <c:pt idx="1335">
                  <c:v>43466.387708333343</c:v>
                </c:pt>
                <c:pt idx="1336">
                  <c:v>43466.387719907398</c:v>
                </c:pt>
                <c:pt idx="1337">
                  <c:v>43466.387731481482</c:v>
                </c:pt>
                <c:pt idx="1338">
                  <c:v>43466.387743055559</c:v>
                </c:pt>
                <c:pt idx="1339">
                  <c:v>43466.387754629628</c:v>
                </c:pt>
                <c:pt idx="1340">
                  <c:v>43466.387766203698</c:v>
                </c:pt>
                <c:pt idx="1341">
                  <c:v>43466.387777777767</c:v>
                </c:pt>
                <c:pt idx="1342">
                  <c:v>43466.387789351851</c:v>
                </c:pt>
                <c:pt idx="1343">
                  <c:v>43466.387800925928</c:v>
                </c:pt>
                <c:pt idx="1344">
                  <c:v>43466.387812499997</c:v>
                </c:pt>
                <c:pt idx="1345">
                  <c:v>43466.387824074067</c:v>
                </c:pt>
                <c:pt idx="1346">
                  <c:v>43466.387835648151</c:v>
                </c:pt>
                <c:pt idx="1347">
                  <c:v>43466.38784722222</c:v>
                </c:pt>
                <c:pt idx="1348">
                  <c:v>43466.387858796297</c:v>
                </c:pt>
                <c:pt idx="1349">
                  <c:v>43466.387870370367</c:v>
                </c:pt>
                <c:pt idx="1350">
                  <c:v>43466.387881944444</c:v>
                </c:pt>
                <c:pt idx="1351">
                  <c:v>43466.38789351852</c:v>
                </c:pt>
                <c:pt idx="1352">
                  <c:v>43466.38790509259</c:v>
                </c:pt>
                <c:pt idx="1353">
                  <c:v>43466.387916666667</c:v>
                </c:pt>
                <c:pt idx="1354">
                  <c:v>43466.387928240743</c:v>
                </c:pt>
                <c:pt idx="1355">
                  <c:v>43466.387939814813</c:v>
                </c:pt>
                <c:pt idx="1356">
                  <c:v>43466.38795138889</c:v>
                </c:pt>
                <c:pt idx="1357">
                  <c:v>43466.387962962966</c:v>
                </c:pt>
                <c:pt idx="1358">
                  <c:v>43466.387974537043</c:v>
                </c:pt>
                <c:pt idx="1359">
                  <c:v>43466.387986111113</c:v>
                </c:pt>
                <c:pt idx="1360">
                  <c:v>43466.387997685182</c:v>
                </c:pt>
                <c:pt idx="1361">
                  <c:v>43466.388009259259</c:v>
                </c:pt>
                <c:pt idx="1362">
                  <c:v>43466.388020833343</c:v>
                </c:pt>
                <c:pt idx="1363">
                  <c:v>43466.388032407413</c:v>
                </c:pt>
                <c:pt idx="1364">
                  <c:v>43466.388043981482</c:v>
                </c:pt>
                <c:pt idx="1365">
                  <c:v>43466.388055555559</c:v>
                </c:pt>
                <c:pt idx="1366">
                  <c:v>43466.388067129628</c:v>
                </c:pt>
                <c:pt idx="1367">
                  <c:v>43466.388078703712</c:v>
                </c:pt>
                <c:pt idx="1368">
                  <c:v>43466.388090277767</c:v>
                </c:pt>
                <c:pt idx="1369">
                  <c:v>43466.388101851851</c:v>
                </c:pt>
                <c:pt idx="1370">
                  <c:v>43466.388113425928</c:v>
                </c:pt>
                <c:pt idx="1371">
                  <c:v>43466.388124999998</c:v>
                </c:pt>
                <c:pt idx="1372">
                  <c:v>43466.388136574067</c:v>
                </c:pt>
                <c:pt idx="1373">
                  <c:v>43466.388148148151</c:v>
                </c:pt>
                <c:pt idx="1374">
                  <c:v>43466.388159722221</c:v>
                </c:pt>
                <c:pt idx="1375">
                  <c:v>43466.388171296298</c:v>
                </c:pt>
                <c:pt idx="1376">
                  <c:v>43466.388182870367</c:v>
                </c:pt>
                <c:pt idx="1377">
                  <c:v>43466.388194444437</c:v>
                </c:pt>
                <c:pt idx="1378">
                  <c:v>43466.388206018521</c:v>
                </c:pt>
                <c:pt idx="1379">
                  <c:v>43466.38821759259</c:v>
                </c:pt>
                <c:pt idx="1380">
                  <c:v>43466.388229166667</c:v>
                </c:pt>
                <c:pt idx="1381">
                  <c:v>43466.388240740736</c:v>
                </c:pt>
                <c:pt idx="1382">
                  <c:v>43466.388252314813</c:v>
                </c:pt>
                <c:pt idx="1383">
                  <c:v>43466.38826388889</c:v>
                </c:pt>
                <c:pt idx="1384">
                  <c:v>43466.388275462959</c:v>
                </c:pt>
                <c:pt idx="1385">
                  <c:v>43466.388287037043</c:v>
                </c:pt>
                <c:pt idx="1386">
                  <c:v>43466.388298611113</c:v>
                </c:pt>
                <c:pt idx="1387">
                  <c:v>43466.388310185182</c:v>
                </c:pt>
                <c:pt idx="1388">
                  <c:v>43466.388321759259</c:v>
                </c:pt>
                <c:pt idx="1389">
                  <c:v>43466.388333333343</c:v>
                </c:pt>
                <c:pt idx="1390">
                  <c:v>43466.388344907413</c:v>
                </c:pt>
                <c:pt idx="1391">
                  <c:v>43466.388356481482</c:v>
                </c:pt>
                <c:pt idx="1392">
                  <c:v>43466.388368055559</c:v>
                </c:pt>
                <c:pt idx="1393">
                  <c:v>43466.388379629629</c:v>
                </c:pt>
                <c:pt idx="1394">
                  <c:v>43466.388391203713</c:v>
                </c:pt>
                <c:pt idx="1395">
                  <c:v>43466.388402777768</c:v>
                </c:pt>
                <c:pt idx="1396">
                  <c:v>43466.388414351852</c:v>
                </c:pt>
                <c:pt idx="1397">
                  <c:v>43466.388425925928</c:v>
                </c:pt>
                <c:pt idx="1398">
                  <c:v>43466.388437499998</c:v>
                </c:pt>
                <c:pt idx="1399">
                  <c:v>43466.388449074067</c:v>
                </c:pt>
                <c:pt idx="1400">
                  <c:v>43466.388460648152</c:v>
                </c:pt>
                <c:pt idx="1401">
                  <c:v>43466.388472222221</c:v>
                </c:pt>
                <c:pt idx="1402">
                  <c:v>43466.388483796298</c:v>
                </c:pt>
                <c:pt idx="1403">
                  <c:v>43466.388495370367</c:v>
                </c:pt>
                <c:pt idx="1404">
                  <c:v>43466.388506944437</c:v>
                </c:pt>
                <c:pt idx="1405">
                  <c:v>43466.388518518521</c:v>
                </c:pt>
                <c:pt idx="1406">
                  <c:v>43466.38853009259</c:v>
                </c:pt>
                <c:pt idx="1407">
                  <c:v>43466.388541666667</c:v>
                </c:pt>
                <c:pt idx="1408">
                  <c:v>43466.388553240737</c:v>
                </c:pt>
                <c:pt idx="1409">
                  <c:v>43466.388564814813</c:v>
                </c:pt>
                <c:pt idx="1410">
                  <c:v>43466.38857638889</c:v>
                </c:pt>
                <c:pt idx="1411">
                  <c:v>43466.38858796296</c:v>
                </c:pt>
                <c:pt idx="1412">
                  <c:v>43466.388599537036</c:v>
                </c:pt>
                <c:pt idx="1413">
                  <c:v>43466.388611111113</c:v>
                </c:pt>
                <c:pt idx="1414">
                  <c:v>43466.388622685183</c:v>
                </c:pt>
                <c:pt idx="1415">
                  <c:v>43466.38863425926</c:v>
                </c:pt>
                <c:pt idx="1416">
                  <c:v>43466.388645833344</c:v>
                </c:pt>
                <c:pt idx="1417">
                  <c:v>43466.388657407413</c:v>
                </c:pt>
                <c:pt idx="1418">
                  <c:v>43466.388668981483</c:v>
                </c:pt>
                <c:pt idx="1419">
                  <c:v>43466.388680555552</c:v>
                </c:pt>
                <c:pt idx="1420">
                  <c:v>43466.388692129629</c:v>
                </c:pt>
                <c:pt idx="1421">
                  <c:v>43466.388703703713</c:v>
                </c:pt>
                <c:pt idx="1422">
                  <c:v>43466.388715277782</c:v>
                </c:pt>
                <c:pt idx="1423">
                  <c:v>43466.388726851852</c:v>
                </c:pt>
                <c:pt idx="1424">
                  <c:v>43466.388738425929</c:v>
                </c:pt>
                <c:pt idx="1425">
                  <c:v>43466.388749999998</c:v>
                </c:pt>
                <c:pt idx="1426">
                  <c:v>43466.388761574082</c:v>
                </c:pt>
                <c:pt idx="1427">
                  <c:v>43466.388773148137</c:v>
                </c:pt>
                <c:pt idx="1428">
                  <c:v>43466.388784722221</c:v>
                </c:pt>
                <c:pt idx="1429">
                  <c:v>43466.388796296298</c:v>
                </c:pt>
                <c:pt idx="1430">
                  <c:v>43466.388807870368</c:v>
                </c:pt>
                <c:pt idx="1431">
                  <c:v>43466.388819444437</c:v>
                </c:pt>
                <c:pt idx="1432">
                  <c:v>43466.388831018521</c:v>
                </c:pt>
                <c:pt idx="1433">
                  <c:v>43466.388842592591</c:v>
                </c:pt>
                <c:pt idx="1434">
                  <c:v>43466.388854166667</c:v>
                </c:pt>
                <c:pt idx="1435">
                  <c:v>43466.388865740737</c:v>
                </c:pt>
                <c:pt idx="1436">
                  <c:v>43466.388877314806</c:v>
                </c:pt>
                <c:pt idx="1437">
                  <c:v>43466.388888888891</c:v>
                </c:pt>
                <c:pt idx="1438">
                  <c:v>43466.38890046296</c:v>
                </c:pt>
                <c:pt idx="1439">
                  <c:v>43466.388912037037</c:v>
                </c:pt>
                <c:pt idx="1440">
                  <c:v>43466.388923611114</c:v>
                </c:pt>
                <c:pt idx="1441">
                  <c:v>43466.388935185183</c:v>
                </c:pt>
                <c:pt idx="1442">
                  <c:v>43466.38894675926</c:v>
                </c:pt>
                <c:pt idx="1443">
                  <c:v>43466.388958333337</c:v>
                </c:pt>
                <c:pt idx="1444">
                  <c:v>43466.388969907413</c:v>
                </c:pt>
                <c:pt idx="1445">
                  <c:v>43466.388981481483</c:v>
                </c:pt>
                <c:pt idx="1446">
                  <c:v>43466.388993055552</c:v>
                </c:pt>
                <c:pt idx="1447">
                  <c:v>43466.389004629629</c:v>
                </c:pt>
                <c:pt idx="1448">
                  <c:v>43466.389016203713</c:v>
                </c:pt>
                <c:pt idx="1449">
                  <c:v>43466.389027777783</c:v>
                </c:pt>
                <c:pt idx="1450">
                  <c:v>43466.389039351852</c:v>
                </c:pt>
                <c:pt idx="1451">
                  <c:v>43466.389050925929</c:v>
                </c:pt>
                <c:pt idx="1452">
                  <c:v>43466.389062499999</c:v>
                </c:pt>
                <c:pt idx="1453">
                  <c:v>43466.389074074083</c:v>
                </c:pt>
                <c:pt idx="1454">
                  <c:v>43466.389085648138</c:v>
                </c:pt>
                <c:pt idx="1455">
                  <c:v>43466.389097222222</c:v>
                </c:pt>
                <c:pt idx="1456">
                  <c:v>43466.389108796298</c:v>
                </c:pt>
                <c:pt idx="1457">
                  <c:v>43466.389120370368</c:v>
                </c:pt>
                <c:pt idx="1458">
                  <c:v>43466.389131944437</c:v>
                </c:pt>
                <c:pt idx="1459">
                  <c:v>43466.389143518521</c:v>
                </c:pt>
                <c:pt idx="1460">
                  <c:v>43466.389155092591</c:v>
                </c:pt>
                <c:pt idx="1461">
                  <c:v>43466.389166666668</c:v>
                </c:pt>
                <c:pt idx="1462">
                  <c:v>43466.389178240737</c:v>
                </c:pt>
                <c:pt idx="1463">
                  <c:v>43466.389189814807</c:v>
                </c:pt>
                <c:pt idx="1464">
                  <c:v>43466.389201388891</c:v>
                </c:pt>
                <c:pt idx="1465">
                  <c:v>43466.38921296296</c:v>
                </c:pt>
                <c:pt idx="1466">
                  <c:v>43466.389224537037</c:v>
                </c:pt>
                <c:pt idx="1467">
                  <c:v>43466.389236111107</c:v>
                </c:pt>
                <c:pt idx="1468">
                  <c:v>43466.389247685183</c:v>
                </c:pt>
                <c:pt idx="1469">
                  <c:v>43466.38925925926</c:v>
                </c:pt>
                <c:pt idx="1470">
                  <c:v>43466.389270833337</c:v>
                </c:pt>
                <c:pt idx="1471">
                  <c:v>43466.389282407406</c:v>
                </c:pt>
                <c:pt idx="1472">
                  <c:v>43466.389293981483</c:v>
                </c:pt>
                <c:pt idx="1473">
                  <c:v>43466.389305555553</c:v>
                </c:pt>
                <c:pt idx="1474">
                  <c:v>43466.389317129629</c:v>
                </c:pt>
                <c:pt idx="1475">
                  <c:v>43466.389328703714</c:v>
                </c:pt>
                <c:pt idx="1476">
                  <c:v>43466.389340277783</c:v>
                </c:pt>
                <c:pt idx="1477">
                  <c:v>43466.389351851853</c:v>
                </c:pt>
                <c:pt idx="1478">
                  <c:v>43466.389363425929</c:v>
                </c:pt>
                <c:pt idx="1479">
                  <c:v>43466.389374999999</c:v>
                </c:pt>
                <c:pt idx="1480">
                  <c:v>43466.389386574083</c:v>
                </c:pt>
                <c:pt idx="1481">
                  <c:v>43466.389398148152</c:v>
                </c:pt>
                <c:pt idx="1482">
                  <c:v>43466.389409722222</c:v>
                </c:pt>
                <c:pt idx="1483">
                  <c:v>43466.389421296299</c:v>
                </c:pt>
                <c:pt idx="1484">
                  <c:v>43466.389432870368</c:v>
                </c:pt>
                <c:pt idx="1485">
                  <c:v>43466.389444444438</c:v>
                </c:pt>
                <c:pt idx="1486">
                  <c:v>43466.389456018522</c:v>
                </c:pt>
                <c:pt idx="1487">
                  <c:v>43466.389467592591</c:v>
                </c:pt>
                <c:pt idx="1488">
                  <c:v>43466.389479166668</c:v>
                </c:pt>
                <c:pt idx="1489">
                  <c:v>43466.389490740738</c:v>
                </c:pt>
                <c:pt idx="1490">
                  <c:v>43466.389502314807</c:v>
                </c:pt>
                <c:pt idx="1491">
                  <c:v>43466.389513888891</c:v>
                </c:pt>
                <c:pt idx="1492">
                  <c:v>43466.389525462961</c:v>
                </c:pt>
                <c:pt idx="1493">
                  <c:v>43466.389537037037</c:v>
                </c:pt>
                <c:pt idx="1494">
                  <c:v>43466.389548611107</c:v>
                </c:pt>
                <c:pt idx="1495">
                  <c:v>43466.389560185176</c:v>
                </c:pt>
                <c:pt idx="1496">
                  <c:v>43466.38957175926</c:v>
                </c:pt>
                <c:pt idx="1497">
                  <c:v>43466.38958333333</c:v>
                </c:pt>
                <c:pt idx="1498">
                  <c:v>43466.389594907407</c:v>
                </c:pt>
                <c:pt idx="1499">
                  <c:v>43466.389606481483</c:v>
                </c:pt>
                <c:pt idx="1500">
                  <c:v>43466.389618055553</c:v>
                </c:pt>
                <c:pt idx="1501">
                  <c:v>43466.38962962963</c:v>
                </c:pt>
                <c:pt idx="1502">
                  <c:v>43466.389641203707</c:v>
                </c:pt>
                <c:pt idx="1503">
                  <c:v>43466.389652777783</c:v>
                </c:pt>
                <c:pt idx="1504">
                  <c:v>43466.389664351853</c:v>
                </c:pt>
                <c:pt idx="1505">
                  <c:v>43466.389675925922</c:v>
                </c:pt>
                <c:pt idx="1506">
                  <c:v>43466.389687499999</c:v>
                </c:pt>
                <c:pt idx="1507">
                  <c:v>43466.389699074083</c:v>
                </c:pt>
                <c:pt idx="1508">
                  <c:v>43466.389710648153</c:v>
                </c:pt>
                <c:pt idx="1509">
                  <c:v>43466.389722222222</c:v>
                </c:pt>
                <c:pt idx="1510">
                  <c:v>43466.389733796299</c:v>
                </c:pt>
                <c:pt idx="1511">
                  <c:v>43466.389745370368</c:v>
                </c:pt>
                <c:pt idx="1512">
                  <c:v>43466.389756944453</c:v>
                </c:pt>
                <c:pt idx="1513">
                  <c:v>43466.389768518522</c:v>
                </c:pt>
                <c:pt idx="1514">
                  <c:v>43466.389780092592</c:v>
                </c:pt>
                <c:pt idx="1515">
                  <c:v>43466.389791666668</c:v>
                </c:pt>
                <c:pt idx="1516">
                  <c:v>43466.389803240738</c:v>
                </c:pt>
                <c:pt idx="1517">
                  <c:v>43466.389814814807</c:v>
                </c:pt>
                <c:pt idx="1518">
                  <c:v>43466.389826388891</c:v>
                </c:pt>
                <c:pt idx="1519">
                  <c:v>43466.389837962961</c:v>
                </c:pt>
                <c:pt idx="1520">
                  <c:v>43466.389849537038</c:v>
                </c:pt>
                <c:pt idx="1521">
                  <c:v>43466.389861111107</c:v>
                </c:pt>
                <c:pt idx="1522">
                  <c:v>43466.389872685177</c:v>
                </c:pt>
                <c:pt idx="1523">
                  <c:v>43466.389884259261</c:v>
                </c:pt>
                <c:pt idx="1524">
                  <c:v>43466.38989583333</c:v>
                </c:pt>
                <c:pt idx="1525">
                  <c:v>43466.389907407407</c:v>
                </c:pt>
                <c:pt idx="1526">
                  <c:v>43466.389918981477</c:v>
                </c:pt>
                <c:pt idx="1527">
                  <c:v>43466.389930555553</c:v>
                </c:pt>
                <c:pt idx="1528">
                  <c:v>43466.38994212963</c:v>
                </c:pt>
                <c:pt idx="1529">
                  <c:v>43466.389953703707</c:v>
                </c:pt>
                <c:pt idx="1530">
                  <c:v>43466.389965277784</c:v>
                </c:pt>
                <c:pt idx="1531">
                  <c:v>43466.389976851853</c:v>
                </c:pt>
                <c:pt idx="1532">
                  <c:v>43466.389988425923</c:v>
                </c:pt>
                <c:pt idx="1533">
                  <c:v>43466.39</c:v>
                </c:pt>
                <c:pt idx="1534">
                  <c:v>43466.390011574083</c:v>
                </c:pt>
                <c:pt idx="1535">
                  <c:v>43466.390023148153</c:v>
                </c:pt>
                <c:pt idx="1536">
                  <c:v>43466.390034722222</c:v>
                </c:pt>
                <c:pt idx="1537">
                  <c:v>43466.390046296299</c:v>
                </c:pt>
                <c:pt idx="1538">
                  <c:v>43466.390057870369</c:v>
                </c:pt>
                <c:pt idx="1539">
                  <c:v>43466.390069444453</c:v>
                </c:pt>
                <c:pt idx="1540">
                  <c:v>43466.390081018522</c:v>
                </c:pt>
                <c:pt idx="1541">
                  <c:v>43466.390092592592</c:v>
                </c:pt>
                <c:pt idx="1542">
                  <c:v>43466.390104166669</c:v>
                </c:pt>
                <c:pt idx="1543">
                  <c:v>43466.390115740738</c:v>
                </c:pt>
                <c:pt idx="1544">
                  <c:v>43466.390127314808</c:v>
                </c:pt>
                <c:pt idx="1545">
                  <c:v>43466.390138888892</c:v>
                </c:pt>
                <c:pt idx="1546">
                  <c:v>43466.390150462961</c:v>
                </c:pt>
                <c:pt idx="1547">
                  <c:v>43466.390162037038</c:v>
                </c:pt>
                <c:pt idx="1548">
                  <c:v>43466.390173611107</c:v>
                </c:pt>
                <c:pt idx="1549">
                  <c:v>43466.390185185177</c:v>
                </c:pt>
                <c:pt idx="1550">
                  <c:v>43466.390196759261</c:v>
                </c:pt>
                <c:pt idx="1551">
                  <c:v>43466.390208333331</c:v>
                </c:pt>
                <c:pt idx="1552">
                  <c:v>43466.390219907407</c:v>
                </c:pt>
                <c:pt idx="1553">
                  <c:v>43466.390231481477</c:v>
                </c:pt>
                <c:pt idx="1554">
                  <c:v>43466.390243055554</c:v>
                </c:pt>
                <c:pt idx="1555">
                  <c:v>43466.39025462963</c:v>
                </c:pt>
                <c:pt idx="1556">
                  <c:v>43466.390266203707</c:v>
                </c:pt>
                <c:pt idx="1557">
                  <c:v>43466.390277777777</c:v>
                </c:pt>
                <c:pt idx="1558">
                  <c:v>43466.390289351853</c:v>
                </c:pt>
                <c:pt idx="1559">
                  <c:v>43466.390300925923</c:v>
                </c:pt>
                <c:pt idx="1560">
                  <c:v>43466.3903125</c:v>
                </c:pt>
                <c:pt idx="1561">
                  <c:v>43466.390324074076</c:v>
                </c:pt>
                <c:pt idx="1562">
                  <c:v>43466.390335648153</c:v>
                </c:pt>
                <c:pt idx="1563">
                  <c:v>43466.390347222223</c:v>
                </c:pt>
                <c:pt idx="1564">
                  <c:v>43466.3903587963</c:v>
                </c:pt>
                <c:pt idx="1565">
                  <c:v>43466.390370370369</c:v>
                </c:pt>
                <c:pt idx="1566">
                  <c:v>43466.390381944453</c:v>
                </c:pt>
                <c:pt idx="1567">
                  <c:v>43466.390393518523</c:v>
                </c:pt>
                <c:pt idx="1568">
                  <c:v>43466.390405092592</c:v>
                </c:pt>
                <c:pt idx="1569">
                  <c:v>43466.390416666669</c:v>
                </c:pt>
                <c:pt idx="1570">
                  <c:v>43466.390428240738</c:v>
                </c:pt>
                <c:pt idx="1571">
                  <c:v>43466.390439814822</c:v>
                </c:pt>
                <c:pt idx="1572">
                  <c:v>43466.390451388892</c:v>
                </c:pt>
                <c:pt idx="1573">
                  <c:v>43466.390462962961</c:v>
                </c:pt>
                <c:pt idx="1574">
                  <c:v>43466.390474537038</c:v>
                </c:pt>
                <c:pt idx="1575">
                  <c:v>43466.390486111108</c:v>
                </c:pt>
                <c:pt idx="1576">
                  <c:v>43466.390497685177</c:v>
                </c:pt>
                <c:pt idx="1577">
                  <c:v>43466.390509259261</c:v>
                </c:pt>
                <c:pt idx="1578">
                  <c:v>43466.390520833331</c:v>
                </c:pt>
                <c:pt idx="1579">
                  <c:v>43466.390532407408</c:v>
                </c:pt>
                <c:pt idx="1580">
                  <c:v>43466.390543981477</c:v>
                </c:pt>
                <c:pt idx="1581">
                  <c:v>43466.390555555547</c:v>
                </c:pt>
                <c:pt idx="1582">
                  <c:v>43466.390567129631</c:v>
                </c:pt>
                <c:pt idx="1583">
                  <c:v>43466.3905787037</c:v>
                </c:pt>
                <c:pt idx="1584">
                  <c:v>43466.390590277777</c:v>
                </c:pt>
                <c:pt idx="1585">
                  <c:v>43466.390601851846</c:v>
                </c:pt>
                <c:pt idx="1586">
                  <c:v>43466.390613425923</c:v>
                </c:pt>
                <c:pt idx="1587">
                  <c:v>43466.390625</c:v>
                </c:pt>
                <c:pt idx="1588">
                  <c:v>43466.390636574077</c:v>
                </c:pt>
                <c:pt idx="1589">
                  <c:v>43466.390648148154</c:v>
                </c:pt>
                <c:pt idx="1590">
                  <c:v>43466.390659722223</c:v>
                </c:pt>
                <c:pt idx="1591">
                  <c:v>43466.3906712963</c:v>
                </c:pt>
                <c:pt idx="1592">
                  <c:v>43466.390682870369</c:v>
                </c:pt>
                <c:pt idx="1593">
                  <c:v>43466.390694444453</c:v>
                </c:pt>
                <c:pt idx="1594">
                  <c:v>43466.390706018523</c:v>
                </c:pt>
                <c:pt idx="1595">
                  <c:v>43466.390717592592</c:v>
                </c:pt>
                <c:pt idx="1596">
                  <c:v>43466.390729166669</c:v>
                </c:pt>
                <c:pt idx="1597">
                  <c:v>43466.390740740739</c:v>
                </c:pt>
                <c:pt idx="1598">
                  <c:v>43466.390752314823</c:v>
                </c:pt>
                <c:pt idx="1599">
                  <c:v>43466.390763888892</c:v>
                </c:pt>
                <c:pt idx="1600">
                  <c:v>43466.390775462962</c:v>
                </c:pt>
                <c:pt idx="1601">
                  <c:v>43466.390787037039</c:v>
                </c:pt>
                <c:pt idx="1602">
                  <c:v>43466.390798611108</c:v>
                </c:pt>
                <c:pt idx="1603">
                  <c:v>43466.390810185178</c:v>
                </c:pt>
                <c:pt idx="1604">
                  <c:v>43466.390821759262</c:v>
                </c:pt>
                <c:pt idx="1605">
                  <c:v>43466.390833333331</c:v>
                </c:pt>
                <c:pt idx="1606">
                  <c:v>43466.390844907408</c:v>
                </c:pt>
                <c:pt idx="1607">
                  <c:v>43466.390856481477</c:v>
                </c:pt>
                <c:pt idx="1608">
                  <c:v>43466.390868055547</c:v>
                </c:pt>
                <c:pt idx="1609">
                  <c:v>43466.390879629631</c:v>
                </c:pt>
                <c:pt idx="1610">
                  <c:v>43466.3908912037</c:v>
                </c:pt>
                <c:pt idx="1611">
                  <c:v>43466.390902777777</c:v>
                </c:pt>
                <c:pt idx="1612">
                  <c:v>43466.390914351847</c:v>
                </c:pt>
                <c:pt idx="1613">
                  <c:v>43466.390925925924</c:v>
                </c:pt>
                <c:pt idx="1614">
                  <c:v>43466.3909375</c:v>
                </c:pt>
                <c:pt idx="1615">
                  <c:v>43466.390949074077</c:v>
                </c:pt>
                <c:pt idx="1616">
                  <c:v>43466.390960648147</c:v>
                </c:pt>
                <c:pt idx="1617">
                  <c:v>43466.390972222223</c:v>
                </c:pt>
                <c:pt idx="1618">
                  <c:v>43466.390983796293</c:v>
                </c:pt>
                <c:pt idx="1619">
                  <c:v>43466.39099537037</c:v>
                </c:pt>
                <c:pt idx="1620">
                  <c:v>43466.391006944446</c:v>
                </c:pt>
                <c:pt idx="1621">
                  <c:v>43466.391018518523</c:v>
                </c:pt>
                <c:pt idx="1622">
                  <c:v>43466.391030092593</c:v>
                </c:pt>
                <c:pt idx="1623">
                  <c:v>43466.391041666669</c:v>
                </c:pt>
                <c:pt idx="1624">
                  <c:v>43466.391053240739</c:v>
                </c:pt>
                <c:pt idx="1625">
                  <c:v>43466.391064814823</c:v>
                </c:pt>
                <c:pt idx="1626">
                  <c:v>43466.391076388893</c:v>
                </c:pt>
                <c:pt idx="1627">
                  <c:v>43466.391087962962</c:v>
                </c:pt>
                <c:pt idx="1628">
                  <c:v>43466.391099537039</c:v>
                </c:pt>
                <c:pt idx="1629">
                  <c:v>43466.391111111108</c:v>
                </c:pt>
                <c:pt idx="1630">
                  <c:v>43466.391122685192</c:v>
                </c:pt>
                <c:pt idx="1631">
                  <c:v>43466.391134259262</c:v>
                </c:pt>
                <c:pt idx="1632">
                  <c:v>43466.391145833331</c:v>
                </c:pt>
                <c:pt idx="1633">
                  <c:v>43466.391157407408</c:v>
                </c:pt>
                <c:pt idx="1634">
                  <c:v>43466.391168981478</c:v>
                </c:pt>
                <c:pt idx="1635">
                  <c:v>43466.391180555547</c:v>
                </c:pt>
                <c:pt idx="1636">
                  <c:v>43466.391192129631</c:v>
                </c:pt>
                <c:pt idx="1637">
                  <c:v>43466.391203703701</c:v>
                </c:pt>
                <c:pt idx="1638">
                  <c:v>43466.391215277778</c:v>
                </c:pt>
                <c:pt idx="1639">
                  <c:v>43466.391226851847</c:v>
                </c:pt>
                <c:pt idx="1640">
                  <c:v>43466.391238425917</c:v>
                </c:pt>
                <c:pt idx="1641">
                  <c:v>43466.391250000001</c:v>
                </c:pt>
                <c:pt idx="1642">
                  <c:v>43466.391261574077</c:v>
                </c:pt>
                <c:pt idx="1643">
                  <c:v>43466.391273148147</c:v>
                </c:pt>
                <c:pt idx="1644">
                  <c:v>43466.391284722216</c:v>
                </c:pt>
                <c:pt idx="1645">
                  <c:v>43466.391296296293</c:v>
                </c:pt>
                <c:pt idx="1646">
                  <c:v>43466.39130787037</c:v>
                </c:pt>
                <c:pt idx="1647">
                  <c:v>43466.391319444447</c:v>
                </c:pt>
                <c:pt idx="1648">
                  <c:v>43466.391331018523</c:v>
                </c:pt>
                <c:pt idx="1649">
                  <c:v>43466.391342592593</c:v>
                </c:pt>
                <c:pt idx="1650">
                  <c:v>43466.39135416667</c:v>
                </c:pt>
                <c:pt idx="1651">
                  <c:v>43466.391365740739</c:v>
                </c:pt>
                <c:pt idx="1652">
                  <c:v>43466.391377314823</c:v>
                </c:pt>
                <c:pt idx="1653">
                  <c:v>43466.391388888893</c:v>
                </c:pt>
                <c:pt idx="1654">
                  <c:v>43466.391400462962</c:v>
                </c:pt>
                <c:pt idx="1655">
                  <c:v>43466.391412037039</c:v>
                </c:pt>
                <c:pt idx="1656">
                  <c:v>43466.391423611109</c:v>
                </c:pt>
                <c:pt idx="1657">
                  <c:v>43466.391435185193</c:v>
                </c:pt>
                <c:pt idx="1658">
                  <c:v>43466.391446759262</c:v>
                </c:pt>
                <c:pt idx="1659">
                  <c:v>43466.391458333332</c:v>
                </c:pt>
                <c:pt idx="1660">
                  <c:v>43466.391469907408</c:v>
                </c:pt>
                <c:pt idx="1661">
                  <c:v>43466.391481481478</c:v>
                </c:pt>
                <c:pt idx="1662">
                  <c:v>43466.391493055547</c:v>
                </c:pt>
                <c:pt idx="1663">
                  <c:v>43466.391504629632</c:v>
                </c:pt>
                <c:pt idx="1664">
                  <c:v>43466.391516203701</c:v>
                </c:pt>
                <c:pt idx="1665">
                  <c:v>43466.391527777778</c:v>
                </c:pt>
                <c:pt idx="1666">
                  <c:v>43466.391539351847</c:v>
                </c:pt>
                <c:pt idx="1667">
                  <c:v>43466.391550925917</c:v>
                </c:pt>
                <c:pt idx="1668">
                  <c:v>43466.391562500001</c:v>
                </c:pt>
                <c:pt idx="1669">
                  <c:v>43466.391574074078</c:v>
                </c:pt>
                <c:pt idx="1670">
                  <c:v>43466.391585648147</c:v>
                </c:pt>
                <c:pt idx="1671">
                  <c:v>43466.391597222217</c:v>
                </c:pt>
                <c:pt idx="1672">
                  <c:v>43466.391608796293</c:v>
                </c:pt>
                <c:pt idx="1673">
                  <c:v>43466.39162037037</c:v>
                </c:pt>
                <c:pt idx="1674">
                  <c:v>43466.391631944447</c:v>
                </c:pt>
                <c:pt idx="1675">
                  <c:v>43466.391643518517</c:v>
                </c:pt>
                <c:pt idx="1676">
                  <c:v>43466.391655092593</c:v>
                </c:pt>
                <c:pt idx="1677">
                  <c:v>43466.39166666667</c:v>
                </c:pt>
                <c:pt idx="1678">
                  <c:v>43466.39167824074</c:v>
                </c:pt>
                <c:pt idx="1679">
                  <c:v>43466.391689814824</c:v>
                </c:pt>
                <c:pt idx="1680">
                  <c:v>43466.391701388893</c:v>
                </c:pt>
                <c:pt idx="1681">
                  <c:v>43466.391712962963</c:v>
                </c:pt>
                <c:pt idx="1682">
                  <c:v>43466.391724537039</c:v>
                </c:pt>
                <c:pt idx="1683">
                  <c:v>43466.391736111109</c:v>
                </c:pt>
                <c:pt idx="1684">
                  <c:v>43466.391747685193</c:v>
                </c:pt>
                <c:pt idx="1685">
                  <c:v>43466.391759259262</c:v>
                </c:pt>
                <c:pt idx="1686">
                  <c:v>43466.391770833332</c:v>
                </c:pt>
                <c:pt idx="1687">
                  <c:v>43466.391782407409</c:v>
                </c:pt>
                <c:pt idx="1688">
                  <c:v>43466.391793981478</c:v>
                </c:pt>
                <c:pt idx="1689">
                  <c:v>43466.391805555562</c:v>
                </c:pt>
                <c:pt idx="1690">
                  <c:v>43466.391817129632</c:v>
                </c:pt>
                <c:pt idx="1691">
                  <c:v>43466.391828703701</c:v>
                </c:pt>
                <c:pt idx="1692">
                  <c:v>43466.391840277778</c:v>
                </c:pt>
                <c:pt idx="1693">
                  <c:v>43466.391851851848</c:v>
                </c:pt>
                <c:pt idx="1694">
                  <c:v>43466.391863425917</c:v>
                </c:pt>
                <c:pt idx="1695">
                  <c:v>43466.391875000001</c:v>
                </c:pt>
                <c:pt idx="1696">
                  <c:v>43466.391886574071</c:v>
                </c:pt>
                <c:pt idx="1697">
                  <c:v>43466.391898148147</c:v>
                </c:pt>
                <c:pt idx="1698">
                  <c:v>43466.391909722217</c:v>
                </c:pt>
                <c:pt idx="1699">
                  <c:v>43466.391921296286</c:v>
                </c:pt>
                <c:pt idx="1700">
                  <c:v>43466.391932870371</c:v>
                </c:pt>
                <c:pt idx="1701">
                  <c:v>43466.391944444447</c:v>
                </c:pt>
                <c:pt idx="1702">
                  <c:v>43466.391956018517</c:v>
                </c:pt>
                <c:pt idx="1703">
                  <c:v>43466.391967592594</c:v>
                </c:pt>
                <c:pt idx="1704">
                  <c:v>43466.391979166663</c:v>
                </c:pt>
                <c:pt idx="1705">
                  <c:v>43466.39199074074</c:v>
                </c:pt>
                <c:pt idx="1706">
                  <c:v>43466.392002314817</c:v>
                </c:pt>
                <c:pt idx="1707">
                  <c:v>43466.392013888893</c:v>
                </c:pt>
                <c:pt idx="1708">
                  <c:v>43466.392025462963</c:v>
                </c:pt>
                <c:pt idx="1709">
                  <c:v>43466.39203703704</c:v>
                </c:pt>
                <c:pt idx="1710">
                  <c:v>43466.392048611109</c:v>
                </c:pt>
                <c:pt idx="1711">
                  <c:v>43466.392060185193</c:v>
                </c:pt>
                <c:pt idx="1712">
                  <c:v>43466.392071759263</c:v>
                </c:pt>
                <c:pt idx="1713">
                  <c:v>43466.392083333332</c:v>
                </c:pt>
                <c:pt idx="1714">
                  <c:v>43466.392094907409</c:v>
                </c:pt>
                <c:pt idx="1715">
                  <c:v>43466.392106481479</c:v>
                </c:pt>
                <c:pt idx="1716">
                  <c:v>43466.392118055563</c:v>
                </c:pt>
                <c:pt idx="1717">
                  <c:v>43466.392129629632</c:v>
                </c:pt>
                <c:pt idx="1718">
                  <c:v>43466.392141203702</c:v>
                </c:pt>
                <c:pt idx="1719">
                  <c:v>43466.392152777778</c:v>
                </c:pt>
                <c:pt idx="1720">
                  <c:v>43466.392164351862</c:v>
                </c:pt>
                <c:pt idx="1721">
                  <c:v>43466.392175925917</c:v>
                </c:pt>
                <c:pt idx="1722">
                  <c:v>43466.392187500001</c:v>
                </c:pt>
                <c:pt idx="1723">
                  <c:v>43466.392199074071</c:v>
                </c:pt>
                <c:pt idx="1724">
                  <c:v>43466.392210648148</c:v>
                </c:pt>
                <c:pt idx="1725">
                  <c:v>43466.392222222217</c:v>
                </c:pt>
                <c:pt idx="1726">
                  <c:v>43466.392233796287</c:v>
                </c:pt>
                <c:pt idx="1727">
                  <c:v>43466.392245370371</c:v>
                </c:pt>
                <c:pt idx="1728">
                  <c:v>43466.392256944448</c:v>
                </c:pt>
                <c:pt idx="1729">
                  <c:v>43466.392268518517</c:v>
                </c:pt>
                <c:pt idx="1730">
                  <c:v>43466.392280092587</c:v>
                </c:pt>
                <c:pt idx="1731">
                  <c:v>43466.392291666663</c:v>
                </c:pt>
                <c:pt idx="1732">
                  <c:v>43466.39230324074</c:v>
                </c:pt>
                <c:pt idx="1733">
                  <c:v>43466.392314814817</c:v>
                </c:pt>
                <c:pt idx="1734">
                  <c:v>43466.392326388886</c:v>
                </c:pt>
                <c:pt idx="1735">
                  <c:v>43466.392337962963</c:v>
                </c:pt>
                <c:pt idx="1736">
                  <c:v>43466.39234953704</c:v>
                </c:pt>
                <c:pt idx="1737">
                  <c:v>43466.392361111109</c:v>
                </c:pt>
                <c:pt idx="1738">
                  <c:v>43466.392372685194</c:v>
                </c:pt>
                <c:pt idx="1739">
                  <c:v>43466.392384259263</c:v>
                </c:pt>
                <c:pt idx="1740">
                  <c:v>43466.392395833333</c:v>
                </c:pt>
                <c:pt idx="1741">
                  <c:v>43466.392407407409</c:v>
                </c:pt>
                <c:pt idx="1742">
                  <c:v>43466.392418981479</c:v>
                </c:pt>
                <c:pt idx="1743">
                  <c:v>43466.392430555563</c:v>
                </c:pt>
                <c:pt idx="1744">
                  <c:v>43466.392442129632</c:v>
                </c:pt>
                <c:pt idx="1745">
                  <c:v>43466.392453703702</c:v>
                </c:pt>
                <c:pt idx="1746">
                  <c:v>43466.392465277779</c:v>
                </c:pt>
                <c:pt idx="1747">
                  <c:v>43466.392476851863</c:v>
                </c:pt>
                <c:pt idx="1748">
                  <c:v>43466.392488425918</c:v>
                </c:pt>
                <c:pt idx="1749">
                  <c:v>43466.392500000002</c:v>
                </c:pt>
                <c:pt idx="1750">
                  <c:v>43466.392511574071</c:v>
                </c:pt>
                <c:pt idx="1751">
                  <c:v>43466.392523148148</c:v>
                </c:pt>
                <c:pt idx="1752">
                  <c:v>43466.392534722218</c:v>
                </c:pt>
                <c:pt idx="1753">
                  <c:v>43466.392546296287</c:v>
                </c:pt>
                <c:pt idx="1754">
                  <c:v>43466.392557870371</c:v>
                </c:pt>
                <c:pt idx="1755">
                  <c:v>43466.392569444448</c:v>
                </c:pt>
                <c:pt idx="1756">
                  <c:v>43466.392581018517</c:v>
                </c:pt>
                <c:pt idx="1757">
                  <c:v>43466.392592592587</c:v>
                </c:pt>
                <c:pt idx="1758">
                  <c:v>43466.392604166656</c:v>
                </c:pt>
                <c:pt idx="1759">
                  <c:v>43466.39261574074</c:v>
                </c:pt>
                <c:pt idx="1760">
                  <c:v>43466.392627314817</c:v>
                </c:pt>
                <c:pt idx="1761">
                  <c:v>43466.392638888887</c:v>
                </c:pt>
                <c:pt idx="1762">
                  <c:v>43466.392650462964</c:v>
                </c:pt>
                <c:pt idx="1763">
                  <c:v>43466.39266203704</c:v>
                </c:pt>
                <c:pt idx="1764">
                  <c:v>43466.39267361111</c:v>
                </c:pt>
                <c:pt idx="1765">
                  <c:v>43466.392685185187</c:v>
                </c:pt>
                <c:pt idx="1766">
                  <c:v>43466.392696759263</c:v>
                </c:pt>
                <c:pt idx="1767">
                  <c:v>43466.392708333333</c:v>
                </c:pt>
                <c:pt idx="1768">
                  <c:v>43466.39271990741</c:v>
                </c:pt>
                <c:pt idx="1769">
                  <c:v>43466.392731481479</c:v>
                </c:pt>
                <c:pt idx="1770">
                  <c:v>43466.392743055563</c:v>
                </c:pt>
                <c:pt idx="1771">
                  <c:v>43466.392754629633</c:v>
                </c:pt>
                <c:pt idx="1772">
                  <c:v>43466.392766203702</c:v>
                </c:pt>
                <c:pt idx="1773">
                  <c:v>43466.392777777779</c:v>
                </c:pt>
                <c:pt idx="1774">
                  <c:v>43466.392789351848</c:v>
                </c:pt>
                <c:pt idx="1775">
                  <c:v>43466.392800925933</c:v>
                </c:pt>
                <c:pt idx="1776">
                  <c:v>43466.392812500002</c:v>
                </c:pt>
                <c:pt idx="1777">
                  <c:v>43466.392824074072</c:v>
                </c:pt>
                <c:pt idx="1778">
                  <c:v>43466.392835648148</c:v>
                </c:pt>
                <c:pt idx="1779">
                  <c:v>43466.392847222232</c:v>
                </c:pt>
                <c:pt idx="1780">
                  <c:v>43466.392858796287</c:v>
                </c:pt>
                <c:pt idx="1781">
                  <c:v>43466.392870370371</c:v>
                </c:pt>
                <c:pt idx="1782">
                  <c:v>43466.392881944441</c:v>
                </c:pt>
                <c:pt idx="1783">
                  <c:v>43466.392893518518</c:v>
                </c:pt>
                <c:pt idx="1784">
                  <c:v>43466.392905092587</c:v>
                </c:pt>
                <c:pt idx="1785">
                  <c:v>43466.392916666657</c:v>
                </c:pt>
                <c:pt idx="1786">
                  <c:v>43466.392928240741</c:v>
                </c:pt>
                <c:pt idx="1787">
                  <c:v>43466.392939814818</c:v>
                </c:pt>
                <c:pt idx="1788">
                  <c:v>43466.392951388887</c:v>
                </c:pt>
                <c:pt idx="1789">
                  <c:v>43466.392962962957</c:v>
                </c:pt>
                <c:pt idx="1790">
                  <c:v>43466.392974537041</c:v>
                </c:pt>
                <c:pt idx="1791">
                  <c:v>43466.39298611111</c:v>
                </c:pt>
                <c:pt idx="1792">
                  <c:v>43466.392997685187</c:v>
                </c:pt>
                <c:pt idx="1793">
                  <c:v>43466.393009259264</c:v>
                </c:pt>
                <c:pt idx="1794">
                  <c:v>43466.393020833333</c:v>
                </c:pt>
                <c:pt idx="1795">
                  <c:v>43466.39303240741</c:v>
                </c:pt>
                <c:pt idx="1796">
                  <c:v>43466.393043981479</c:v>
                </c:pt>
                <c:pt idx="1797">
                  <c:v>43466.393055555563</c:v>
                </c:pt>
                <c:pt idx="1798">
                  <c:v>43466.393067129633</c:v>
                </c:pt>
                <c:pt idx="1799">
                  <c:v>43466.393078703702</c:v>
                </c:pt>
                <c:pt idx="1800">
                  <c:v>43466.393090277779</c:v>
                </c:pt>
                <c:pt idx="1801">
                  <c:v>43466.393101851849</c:v>
                </c:pt>
                <c:pt idx="1802">
                  <c:v>43466.393113425933</c:v>
                </c:pt>
                <c:pt idx="1803">
                  <c:v>43466.393125000002</c:v>
                </c:pt>
                <c:pt idx="1804">
                  <c:v>43466.393136574072</c:v>
                </c:pt>
                <c:pt idx="1805">
                  <c:v>43466.393148148149</c:v>
                </c:pt>
                <c:pt idx="1806">
                  <c:v>43466.393159722233</c:v>
                </c:pt>
                <c:pt idx="1807">
                  <c:v>43466.393171296288</c:v>
                </c:pt>
                <c:pt idx="1808">
                  <c:v>43466.393182870372</c:v>
                </c:pt>
                <c:pt idx="1809">
                  <c:v>43466.393194444441</c:v>
                </c:pt>
                <c:pt idx="1810">
                  <c:v>43466.393206018518</c:v>
                </c:pt>
                <c:pt idx="1811">
                  <c:v>43466.393217592587</c:v>
                </c:pt>
                <c:pt idx="1812">
                  <c:v>43466.393229166657</c:v>
                </c:pt>
                <c:pt idx="1813">
                  <c:v>43466.393240740741</c:v>
                </c:pt>
                <c:pt idx="1814">
                  <c:v>43466.393252314818</c:v>
                </c:pt>
                <c:pt idx="1815">
                  <c:v>43466.393263888887</c:v>
                </c:pt>
                <c:pt idx="1816">
                  <c:v>43466.393275462957</c:v>
                </c:pt>
                <c:pt idx="1817">
                  <c:v>43466.393287037034</c:v>
                </c:pt>
                <c:pt idx="1818">
                  <c:v>43466.39329861111</c:v>
                </c:pt>
                <c:pt idx="1819">
                  <c:v>43466.393310185187</c:v>
                </c:pt>
                <c:pt idx="1820">
                  <c:v>43466.393321759257</c:v>
                </c:pt>
                <c:pt idx="1821">
                  <c:v>43466.393333333333</c:v>
                </c:pt>
                <c:pt idx="1822">
                  <c:v>43466.39334490741</c:v>
                </c:pt>
                <c:pt idx="1823">
                  <c:v>43466.39335648148</c:v>
                </c:pt>
                <c:pt idx="1824">
                  <c:v>43466.393368055556</c:v>
                </c:pt>
                <c:pt idx="1825">
                  <c:v>43466.393379629633</c:v>
                </c:pt>
                <c:pt idx="1826">
                  <c:v>43466.393391203703</c:v>
                </c:pt>
                <c:pt idx="1827">
                  <c:v>43466.39340277778</c:v>
                </c:pt>
                <c:pt idx="1828">
                  <c:v>43466.393414351849</c:v>
                </c:pt>
                <c:pt idx="1829">
                  <c:v>43466.393425925933</c:v>
                </c:pt>
                <c:pt idx="1830">
                  <c:v>43466.393437500003</c:v>
                </c:pt>
                <c:pt idx="1831">
                  <c:v>43466.393449074072</c:v>
                </c:pt>
                <c:pt idx="1832">
                  <c:v>43466.393460648149</c:v>
                </c:pt>
                <c:pt idx="1833">
                  <c:v>43466.393472222233</c:v>
                </c:pt>
                <c:pt idx="1834">
                  <c:v>43466.393483796302</c:v>
                </c:pt>
                <c:pt idx="1835">
                  <c:v>43466.393495370372</c:v>
                </c:pt>
                <c:pt idx="1836">
                  <c:v>43466.393506944441</c:v>
                </c:pt>
                <c:pt idx="1837">
                  <c:v>43466.393518518518</c:v>
                </c:pt>
                <c:pt idx="1838">
                  <c:v>43466.393530092602</c:v>
                </c:pt>
                <c:pt idx="1839">
                  <c:v>43466.393541666657</c:v>
                </c:pt>
                <c:pt idx="1840">
                  <c:v>43466.393553240741</c:v>
                </c:pt>
                <c:pt idx="1841">
                  <c:v>43466.393564814818</c:v>
                </c:pt>
                <c:pt idx="1842">
                  <c:v>43466.393576388888</c:v>
                </c:pt>
                <c:pt idx="1843">
                  <c:v>43466.393587962957</c:v>
                </c:pt>
                <c:pt idx="1844">
                  <c:v>43466.393599537027</c:v>
                </c:pt>
                <c:pt idx="1845">
                  <c:v>43466.393611111111</c:v>
                </c:pt>
                <c:pt idx="1846">
                  <c:v>43466.393622685187</c:v>
                </c:pt>
                <c:pt idx="1847">
                  <c:v>43466.393634259257</c:v>
                </c:pt>
                <c:pt idx="1848">
                  <c:v>43466.393645833326</c:v>
                </c:pt>
                <c:pt idx="1849">
                  <c:v>43466.393657407411</c:v>
                </c:pt>
                <c:pt idx="1850">
                  <c:v>43466.39366898148</c:v>
                </c:pt>
                <c:pt idx="1851">
                  <c:v>43466.393680555557</c:v>
                </c:pt>
                <c:pt idx="1852">
                  <c:v>43466.393692129634</c:v>
                </c:pt>
                <c:pt idx="1853">
                  <c:v>43466.393703703703</c:v>
                </c:pt>
                <c:pt idx="1854">
                  <c:v>43466.39371527778</c:v>
                </c:pt>
                <c:pt idx="1855">
                  <c:v>43466.393726851849</c:v>
                </c:pt>
                <c:pt idx="1856">
                  <c:v>43466.393738425933</c:v>
                </c:pt>
                <c:pt idx="1857">
                  <c:v>43466.393750000003</c:v>
                </c:pt>
                <c:pt idx="1858">
                  <c:v>43466.393761574072</c:v>
                </c:pt>
                <c:pt idx="1859">
                  <c:v>43466.393773148149</c:v>
                </c:pt>
                <c:pt idx="1860">
                  <c:v>43466.393784722219</c:v>
                </c:pt>
                <c:pt idx="1861">
                  <c:v>43466.393796296303</c:v>
                </c:pt>
                <c:pt idx="1862">
                  <c:v>43466.393807870372</c:v>
                </c:pt>
                <c:pt idx="1863">
                  <c:v>43466.393819444442</c:v>
                </c:pt>
                <c:pt idx="1864">
                  <c:v>43466.393831018519</c:v>
                </c:pt>
                <c:pt idx="1865">
                  <c:v>43466.393842592603</c:v>
                </c:pt>
                <c:pt idx="1866">
                  <c:v>43466.393854166658</c:v>
                </c:pt>
                <c:pt idx="1867">
                  <c:v>43466.393865740742</c:v>
                </c:pt>
                <c:pt idx="1868">
                  <c:v>43466.393877314818</c:v>
                </c:pt>
                <c:pt idx="1869">
                  <c:v>43466.393888888888</c:v>
                </c:pt>
                <c:pt idx="1870">
                  <c:v>43466.393900462957</c:v>
                </c:pt>
                <c:pt idx="1871">
                  <c:v>43466.393912037027</c:v>
                </c:pt>
                <c:pt idx="1872">
                  <c:v>43466.393923611111</c:v>
                </c:pt>
                <c:pt idx="1873">
                  <c:v>43466.393935185188</c:v>
                </c:pt>
                <c:pt idx="1874">
                  <c:v>43466.393946759257</c:v>
                </c:pt>
                <c:pt idx="1875">
                  <c:v>43466.393958333327</c:v>
                </c:pt>
                <c:pt idx="1876">
                  <c:v>43466.393969907411</c:v>
                </c:pt>
                <c:pt idx="1877">
                  <c:v>43466.39398148148</c:v>
                </c:pt>
                <c:pt idx="1878">
                  <c:v>43466.393993055557</c:v>
                </c:pt>
                <c:pt idx="1879">
                  <c:v>43466.394004629627</c:v>
                </c:pt>
                <c:pt idx="1880">
                  <c:v>43466.394016203703</c:v>
                </c:pt>
                <c:pt idx="1881">
                  <c:v>43466.39402777778</c:v>
                </c:pt>
                <c:pt idx="1882">
                  <c:v>43466.39403935185</c:v>
                </c:pt>
                <c:pt idx="1883">
                  <c:v>43466.394050925926</c:v>
                </c:pt>
                <c:pt idx="1884">
                  <c:v>43466.394062500003</c:v>
                </c:pt>
                <c:pt idx="1885">
                  <c:v>43466.394074074073</c:v>
                </c:pt>
                <c:pt idx="1886">
                  <c:v>43466.394085648149</c:v>
                </c:pt>
                <c:pt idx="1887">
                  <c:v>43466.394097222219</c:v>
                </c:pt>
                <c:pt idx="1888">
                  <c:v>43466.394108796303</c:v>
                </c:pt>
                <c:pt idx="1889">
                  <c:v>43466.394120370373</c:v>
                </c:pt>
                <c:pt idx="1890">
                  <c:v>43466.394131944442</c:v>
                </c:pt>
                <c:pt idx="1891">
                  <c:v>43466.394143518519</c:v>
                </c:pt>
                <c:pt idx="1892">
                  <c:v>43466.394155092603</c:v>
                </c:pt>
                <c:pt idx="1893">
                  <c:v>43466.394166666672</c:v>
                </c:pt>
                <c:pt idx="1894">
                  <c:v>43466.394178240742</c:v>
                </c:pt>
                <c:pt idx="1895">
                  <c:v>43466.394189814811</c:v>
                </c:pt>
                <c:pt idx="1896">
                  <c:v>43466.394201388888</c:v>
                </c:pt>
                <c:pt idx="1897">
                  <c:v>43466.394212962958</c:v>
                </c:pt>
                <c:pt idx="1898">
                  <c:v>43466.394224537027</c:v>
                </c:pt>
                <c:pt idx="1899">
                  <c:v>43466.394236111111</c:v>
                </c:pt>
                <c:pt idx="1900">
                  <c:v>43466.394247685188</c:v>
                </c:pt>
                <c:pt idx="1901">
                  <c:v>43466.394259259258</c:v>
                </c:pt>
                <c:pt idx="1902">
                  <c:v>43466.394270833327</c:v>
                </c:pt>
                <c:pt idx="1903">
                  <c:v>43466.394282407397</c:v>
                </c:pt>
                <c:pt idx="1904">
                  <c:v>43466.394293981481</c:v>
                </c:pt>
                <c:pt idx="1905">
                  <c:v>43466.394305555557</c:v>
                </c:pt>
                <c:pt idx="1906">
                  <c:v>43466.394317129627</c:v>
                </c:pt>
                <c:pt idx="1907">
                  <c:v>43466.394328703696</c:v>
                </c:pt>
                <c:pt idx="1908">
                  <c:v>43466.39434027778</c:v>
                </c:pt>
                <c:pt idx="1909">
                  <c:v>43466.39435185185</c:v>
                </c:pt>
                <c:pt idx="1910">
                  <c:v>43466.394363425927</c:v>
                </c:pt>
                <c:pt idx="1911">
                  <c:v>43466.394375000003</c:v>
                </c:pt>
                <c:pt idx="1912">
                  <c:v>43466.394386574073</c:v>
                </c:pt>
                <c:pt idx="1913">
                  <c:v>43466.39439814815</c:v>
                </c:pt>
                <c:pt idx="1914">
                  <c:v>43466.394409722219</c:v>
                </c:pt>
                <c:pt idx="1915">
                  <c:v>43466.394421296303</c:v>
                </c:pt>
                <c:pt idx="1916">
                  <c:v>43466.394432870373</c:v>
                </c:pt>
                <c:pt idx="1917">
                  <c:v>43466.394444444442</c:v>
                </c:pt>
                <c:pt idx="1918">
                  <c:v>43466.394456018519</c:v>
                </c:pt>
                <c:pt idx="1919">
                  <c:v>43466.394467592603</c:v>
                </c:pt>
                <c:pt idx="1920">
                  <c:v>43466.394479166673</c:v>
                </c:pt>
                <c:pt idx="1921">
                  <c:v>43466.394490740742</c:v>
                </c:pt>
                <c:pt idx="1922">
                  <c:v>43466.394502314812</c:v>
                </c:pt>
                <c:pt idx="1923">
                  <c:v>43466.394513888888</c:v>
                </c:pt>
                <c:pt idx="1924">
                  <c:v>43466.394525462973</c:v>
                </c:pt>
                <c:pt idx="1925">
                  <c:v>43466.394537037027</c:v>
                </c:pt>
                <c:pt idx="1926">
                  <c:v>43466.394548611112</c:v>
                </c:pt>
                <c:pt idx="1927">
                  <c:v>43466.394560185188</c:v>
                </c:pt>
                <c:pt idx="1928">
                  <c:v>43466.394571759258</c:v>
                </c:pt>
                <c:pt idx="1929">
                  <c:v>43466.394583333327</c:v>
                </c:pt>
                <c:pt idx="1930">
                  <c:v>43466.394594907397</c:v>
                </c:pt>
                <c:pt idx="1931">
                  <c:v>43466.394606481481</c:v>
                </c:pt>
                <c:pt idx="1932">
                  <c:v>43466.394618055558</c:v>
                </c:pt>
                <c:pt idx="1933">
                  <c:v>43466.394629629627</c:v>
                </c:pt>
                <c:pt idx="1934">
                  <c:v>43466.394641203697</c:v>
                </c:pt>
                <c:pt idx="1935">
                  <c:v>43466.394652777781</c:v>
                </c:pt>
                <c:pt idx="1936">
                  <c:v>43466.39466435185</c:v>
                </c:pt>
                <c:pt idx="1937">
                  <c:v>43466.394675925927</c:v>
                </c:pt>
                <c:pt idx="1938">
                  <c:v>43466.394687499997</c:v>
                </c:pt>
                <c:pt idx="1939">
                  <c:v>43466.394699074073</c:v>
                </c:pt>
                <c:pt idx="1940">
                  <c:v>43466.39471064815</c:v>
                </c:pt>
                <c:pt idx="1941">
                  <c:v>43466.39472222222</c:v>
                </c:pt>
                <c:pt idx="1942">
                  <c:v>43466.394733796304</c:v>
                </c:pt>
                <c:pt idx="1943">
                  <c:v>43466.394745370373</c:v>
                </c:pt>
                <c:pt idx="1944">
                  <c:v>43466.394756944443</c:v>
                </c:pt>
                <c:pt idx="1945">
                  <c:v>43466.394768518519</c:v>
                </c:pt>
                <c:pt idx="1946">
                  <c:v>43466.394780092603</c:v>
                </c:pt>
                <c:pt idx="1947">
                  <c:v>43466.394791666673</c:v>
                </c:pt>
                <c:pt idx="1948">
                  <c:v>43466.394803240742</c:v>
                </c:pt>
                <c:pt idx="1949">
                  <c:v>43466.394814814812</c:v>
                </c:pt>
                <c:pt idx="1950">
                  <c:v>43466.394826388889</c:v>
                </c:pt>
                <c:pt idx="1951">
                  <c:v>43466.394837962973</c:v>
                </c:pt>
                <c:pt idx="1952">
                  <c:v>43466.394849537042</c:v>
                </c:pt>
                <c:pt idx="1953">
                  <c:v>43466.394861111112</c:v>
                </c:pt>
                <c:pt idx="1954">
                  <c:v>43466.394872685189</c:v>
                </c:pt>
                <c:pt idx="1955">
                  <c:v>43466.394884259258</c:v>
                </c:pt>
                <c:pt idx="1956">
                  <c:v>43466.394895833328</c:v>
                </c:pt>
                <c:pt idx="1957">
                  <c:v>43466.394907407397</c:v>
                </c:pt>
                <c:pt idx="1958">
                  <c:v>43466.394918981481</c:v>
                </c:pt>
                <c:pt idx="1959">
                  <c:v>43466.394930555558</c:v>
                </c:pt>
                <c:pt idx="1960">
                  <c:v>43466.394942129627</c:v>
                </c:pt>
                <c:pt idx="1961">
                  <c:v>43466.394953703697</c:v>
                </c:pt>
                <c:pt idx="1962">
                  <c:v>43466.394965277781</c:v>
                </c:pt>
                <c:pt idx="1963">
                  <c:v>43466.394976851851</c:v>
                </c:pt>
                <c:pt idx="1964">
                  <c:v>43466.394988425927</c:v>
                </c:pt>
                <c:pt idx="1965">
                  <c:v>43466.394999999997</c:v>
                </c:pt>
                <c:pt idx="1966">
                  <c:v>43466.395011574074</c:v>
                </c:pt>
                <c:pt idx="1967">
                  <c:v>43466.39502314815</c:v>
                </c:pt>
                <c:pt idx="1968">
                  <c:v>43466.39503472222</c:v>
                </c:pt>
                <c:pt idx="1969">
                  <c:v>43466.395046296297</c:v>
                </c:pt>
                <c:pt idx="1970">
                  <c:v>43466.395057870373</c:v>
                </c:pt>
                <c:pt idx="1971">
                  <c:v>43466.395069444443</c:v>
                </c:pt>
                <c:pt idx="1972">
                  <c:v>43466.39508101852</c:v>
                </c:pt>
                <c:pt idx="1973">
                  <c:v>43466.395092592589</c:v>
                </c:pt>
                <c:pt idx="1974">
                  <c:v>43466.395104166673</c:v>
                </c:pt>
                <c:pt idx="1975">
                  <c:v>43466.395115740743</c:v>
                </c:pt>
                <c:pt idx="1976">
                  <c:v>43466.395127314812</c:v>
                </c:pt>
                <c:pt idx="1977">
                  <c:v>43466.395138888889</c:v>
                </c:pt>
                <c:pt idx="1978">
                  <c:v>43466.395150462973</c:v>
                </c:pt>
                <c:pt idx="1979">
                  <c:v>43466.395162037043</c:v>
                </c:pt>
                <c:pt idx="1980">
                  <c:v>43466.395173611112</c:v>
                </c:pt>
                <c:pt idx="1981">
                  <c:v>43466.395185185182</c:v>
                </c:pt>
                <c:pt idx="1982">
                  <c:v>43466.395196759258</c:v>
                </c:pt>
                <c:pt idx="1983">
                  <c:v>43466.395208333342</c:v>
                </c:pt>
                <c:pt idx="1984">
                  <c:v>43466.395219907397</c:v>
                </c:pt>
                <c:pt idx="1985">
                  <c:v>43466.395231481481</c:v>
                </c:pt>
                <c:pt idx="1986">
                  <c:v>43466.395243055558</c:v>
                </c:pt>
                <c:pt idx="1987">
                  <c:v>43466.395254629628</c:v>
                </c:pt>
                <c:pt idx="1988">
                  <c:v>43466.395266203697</c:v>
                </c:pt>
                <c:pt idx="1989">
                  <c:v>43466.395277777781</c:v>
                </c:pt>
                <c:pt idx="1990">
                  <c:v>43466.395289351851</c:v>
                </c:pt>
                <c:pt idx="1991">
                  <c:v>43466.395300925928</c:v>
                </c:pt>
                <c:pt idx="1992">
                  <c:v>43466.395312499997</c:v>
                </c:pt>
                <c:pt idx="1993">
                  <c:v>43466.395324074067</c:v>
                </c:pt>
                <c:pt idx="1994">
                  <c:v>43466.395335648151</c:v>
                </c:pt>
                <c:pt idx="1995">
                  <c:v>43466.39534722222</c:v>
                </c:pt>
                <c:pt idx="1996">
                  <c:v>43466.395358796297</c:v>
                </c:pt>
                <c:pt idx="1997">
                  <c:v>43466.395370370366</c:v>
                </c:pt>
                <c:pt idx="1998">
                  <c:v>43466.395381944443</c:v>
                </c:pt>
                <c:pt idx="1999">
                  <c:v>43466.39539351852</c:v>
                </c:pt>
                <c:pt idx="2000">
                  <c:v>43466.395405092589</c:v>
                </c:pt>
                <c:pt idx="2001">
                  <c:v>43466.395416666674</c:v>
                </c:pt>
                <c:pt idx="2002">
                  <c:v>43466.395428240743</c:v>
                </c:pt>
                <c:pt idx="2003">
                  <c:v>43466.395439814813</c:v>
                </c:pt>
                <c:pt idx="2004">
                  <c:v>43466.395451388889</c:v>
                </c:pt>
                <c:pt idx="2005">
                  <c:v>43466.395462962973</c:v>
                </c:pt>
                <c:pt idx="2006">
                  <c:v>43466.395474537043</c:v>
                </c:pt>
                <c:pt idx="2007">
                  <c:v>43466.395486111112</c:v>
                </c:pt>
                <c:pt idx="2008">
                  <c:v>43466.395497685182</c:v>
                </c:pt>
                <c:pt idx="2009">
                  <c:v>43466.395509259259</c:v>
                </c:pt>
                <c:pt idx="2010">
                  <c:v>43466.395520833343</c:v>
                </c:pt>
                <c:pt idx="2011">
                  <c:v>43466.395532407398</c:v>
                </c:pt>
                <c:pt idx="2012">
                  <c:v>43466.395543981482</c:v>
                </c:pt>
                <c:pt idx="2013">
                  <c:v>43466.395555555559</c:v>
                </c:pt>
                <c:pt idx="2014">
                  <c:v>43466.395567129628</c:v>
                </c:pt>
                <c:pt idx="2015">
                  <c:v>43466.395578703698</c:v>
                </c:pt>
                <c:pt idx="2016">
                  <c:v>43466.395590277767</c:v>
                </c:pt>
                <c:pt idx="2017">
                  <c:v>43466.395601851851</c:v>
                </c:pt>
                <c:pt idx="2018">
                  <c:v>43466.395613425928</c:v>
                </c:pt>
                <c:pt idx="2019">
                  <c:v>43466.395624999997</c:v>
                </c:pt>
                <c:pt idx="2020">
                  <c:v>43466.395636574067</c:v>
                </c:pt>
                <c:pt idx="2021">
                  <c:v>43466.395648148151</c:v>
                </c:pt>
                <c:pt idx="2022">
                  <c:v>43466.39565972222</c:v>
                </c:pt>
                <c:pt idx="2023">
                  <c:v>43466.395671296297</c:v>
                </c:pt>
                <c:pt idx="2024">
                  <c:v>43466.395682870367</c:v>
                </c:pt>
                <c:pt idx="2025">
                  <c:v>43466.395694444444</c:v>
                </c:pt>
                <c:pt idx="2026">
                  <c:v>43466.39570601852</c:v>
                </c:pt>
                <c:pt idx="2027">
                  <c:v>43466.39571759259</c:v>
                </c:pt>
                <c:pt idx="2028">
                  <c:v>43466.395729166667</c:v>
                </c:pt>
                <c:pt idx="2029">
                  <c:v>43466.395740740743</c:v>
                </c:pt>
                <c:pt idx="2030">
                  <c:v>43466.395752314813</c:v>
                </c:pt>
                <c:pt idx="2031">
                  <c:v>43466.39576388889</c:v>
                </c:pt>
                <c:pt idx="2032">
                  <c:v>43466.395775462966</c:v>
                </c:pt>
                <c:pt idx="2033">
                  <c:v>43466.395787037043</c:v>
                </c:pt>
                <c:pt idx="2034">
                  <c:v>43466.395798611113</c:v>
                </c:pt>
                <c:pt idx="2035">
                  <c:v>43466.395810185182</c:v>
                </c:pt>
                <c:pt idx="2036">
                  <c:v>43466.395821759259</c:v>
                </c:pt>
                <c:pt idx="2037">
                  <c:v>43466.395833333343</c:v>
                </c:pt>
                <c:pt idx="2038">
                  <c:v>43466.395844907413</c:v>
                </c:pt>
                <c:pt idx="2039">
                  <c:v>43466.395856481482</c:v>
                </c:pt>
                <c:pt idx="2040">
                  <c:v>43466.395868055559</c:v>
                </c:pt>
                <c:pt idx="2041">
                  <c:v>43466.395879629628</c:v>
                </c:pt>
                <c:pt idx="2042">
                  <c:v>43466.395891203712</c:v>
                </c:pt>
                <c:pt idx="2043">
                  <c:v>43466.395902777767</c:v>
                </c:pt>
                <c:pt idx="2044">
                  <c:v>43466.395914351851</c:v>
                </c:pt>
                <c:pt idx="2045">
                  <c:v>43466.395925925928</c:v>
                </c:pt>
                <c:pt idx="2046">
                  <c:v>43466.395937499998</c:v>
                </c:pt>
                <c:pt idx="2047">
                  <c:v>43466.395949074067</c:v>
                </c:pt>
                <c:pt idx="2048">
                  <c:v>43466.395960648151</c:v>
                </c:pt>
                <c:pt idx="2049">
                  <c:v>43466.395972222221</c:v>
                </c:pt>
                <c:pt idx="2050">
                  <c:v>43466.395983796298</c:v>
                </c:pt>
                <c:pt idx="2051">
                  <c:v>43466.395995370367</c:v>
                </c:pt>
                <c:pt idx="2052">
                  <c:v>43466.396006944437</c:v>
                </c:pt>
                <c:pt idx="2053">
                  <c:v>43466.396018518521</c:v>
                </c:pt>
                <c:pt idx="2054">
                  <c:v>43466.39603009259</c:v>
                </c:pt>
                <c:pt idx="2055">
                  <c:v>43466.396041666667</c:v>
                </c:pt>
                <c:pt idx="2056">
                  <c:v>43466.396053240736</c:v>
                </c:pt>
                <c:pt idx="2057">
                  <c:v>43466.396064814813</c:v>
                </c:pt>
                <c:pt idx="2058">
                  <c:v>43466.39607638889</c:v>
                </c:pt>
                <c:pt idx="2059">
                  <c:v>43466.396087962959</c:v>
                </c:pt>
                <c:pt idx="2060">
                  <c:v>43466.396099537043</c:v>
                </c:pt>
                <c:pt idx="2061">
                  <c:v>43466.396111111113</c:v>
                </c:pt>
                <c:pt idx="2062">
                  <c:v>43466.396122685182</c:v>
                </c:pt>
                <c:pt idx="2063">
                  <c:v>43466.396134259259</c:v>
                </c:pt>
                <c:pt idx="2064">
                  <c:v>43466.396145833343</c:v>
                </c:pt>
                <c:pt idx="2065">
                  <c:v>43466.396157407413</c:v>
                </c:pt>
                <c:pt idx="2066">
                  <c:v>43466.396168981482</c:v>
                </c:pt>
                <c:pt idx="2067">
                  <c:v>43466.396180555559</c:v>
                </c:pt>
                <c:pt idx="2068">
                  <c:v>43466.396192129629</c:v>
                </c:pt>
                <c:pt idx="2069">
                  <c:v>43466.396203703713</c:v>
                </c:pt>
                <c:pt idx="2070">
                  <c:v>43466.396215277768</c:v>
                </c:pt>
                <c:pt idx="2071">
                  <c:v>43466.396226851852</c:v>
                </c:pt>
                <c:pt idx="2072">
                  <c:v>43466.396238425928</c:v>
                </c:pt>
                <c:pt idx="2073">
                  <c:v>43466.396249999998</c:v>
                </c:pt>
                <c:pt idx="2074">
                  <c:v>43466.396261574067</c:v>
                </c:pt>
                <c:pt idx="2075">
                  <c:v>43466.396273148152</c:v>
                </c:pt>
                <c:pt idx="2076">
                  <c:v>43466.396284722221</c:v>
                </c:pt>
                <c:pt idx="2077">
                  <c:v>43466.396296296298</c:v>
                </c:pt>
                <c:pt idx="2078">
                  <c:v>43466.396307870367</c:v>
                </c:pt>
                <c:pt idx="2079">
                  <c:v>43466.396319444437</c:v>
                </c:pt>
                <c:pt idx="2080">
                  <c:v>43466.396331018521</c:v>
                </c:pt>
                <c:pt idx="2081">
                  <c:v>43466.39634259259</c:v>
                </c:pt>
                <c:pt idx="2082">
                  <c:v>43466.396354166667</c:v>
                </c:pt>
                <c:pt idx="2083">
                  <c:v>43466.396365740737</c:v>
                </c:pt>
                <c:pt idx="2084">
                  <c:v>43466.396377314813</c:v>
                </c:pt>
                <c:pt idx="2085">
                  <c:v>43466.39638888889</c:v>
                </c:pt>
                <c:pt idx="2086">
                  <c:v>43466.39640046296</c:v>
                </c:pt>
                <c:pt idx="2087">
                  <c:v>43466.396412037036</c:v>
                </c:pt>
                <c:pt idx="2088">
                  <c:v>43466.396423611113</c:v>
                </c:pt>
                <c:pt idx="2089">
                  <c:v>43466.396435185183</c:v>
                </c:pt>
                <c:pt idx="2090">
                  <c:v>43466.39644675926</c:v>
                </c:pt>
                <c:pt idx="2091">
                  <c:v>43466.396458333344</c:v>
                </c:pt>
                <c:pt idx="2092">
                  <c:v>43466.396469907413</c:v>
                </c:pt>
                <c:pt idx="2093">
                  <c:v>43466.396481481483</c:v>
                </c:pt>
                <c:pt idx="2094">
                  <c:v>43466.396493055552</c:v>
                </c:pt>
                <c:pt idx="2095">
                  <c:v>43466.396504629629</c:v>
                </c:pt>
                <c:pt idx="2096">
                  <c:v>43466.396516203713</c:v>
                </c:pt>
                <c:pt idx="2097">
                  <c:v>43466.396527777782</c:v>
                </c:pt>
                <c:pt idx="2098">
                  <c:v>43466.396539351852</c:v>
                </c:pt>
                <c:pt idx="2099">
                  <c:v>43466.396550925929</c:v>
                </c:pt>
                <c:pt idx="2100">
                  <c:v>43466.396562499998</c:v>
                </c:pt>
                <c:pt idx="2101">
                  <c:v>43466.396574074082</c:v>
                </c:pt>
                <c:pt idx="2102">
                  <c:v>43466.396585648137</c:v>
                </c:pt>
                <c:pt idx="2103">
                  <c:v>43466.396597222221</c:v>
                </c:pt>
                <c:pt idx="2104">
                  <c:v>43466.396608796298</c:v>
                </c:pt>
                <c:pt idx="2105">
                  <c:v>43466.396620370368</c:v>
                </c:pt>
                <c:pt idx="2106">
                  <c:v>43466.396631944437</c:v>
                </c:pt>
                <c:pt idx="2107">
                  <c:v>43466.396643518521</c:v>
                </c:pt>
                <c:pt idx="2108">
                  <c:v>43466.396655092591</c:v>
                </c:pt>
                <c:pt idx="2109">
                  <c:v>43466.396666666667</c:v>
                </c:pt>
                <c:pt idx="2110">
                  <c:v>43466.396678240737</c:v>
                </c:pt>
                <c:pt idx="2111">
                  <c:v>43466.396689814806</c:v>
                </c:pt>
                <c:pt idx="2112">
                  <c:v>43466.396701388891</c:v>
                </c:pt>
                <c:pt idx="2113">
                  <c:v>43466.39671296296</c:v>
                </c:pt>
                <c:pt idx="2114">
                  <c:v>43466.396724537037</c:v>
                </c:pt>
                <c:pt idx="2115">
                  <c:v>43466.396736111114</c:v>
                </c:pt>
                <c:pt idx="2116">
                  <c:v>43466.396747685183</c:v>
                </c:pt>
                <c:pt idx="2117">
                  <c:v>43466.39675925926</c:v>
                </c:pt>
                <c:pt idx="2118">
                  <c:v>43466.396770833337</c:v>
                </c:pt>
                <c:pt idx="2119">
                  <c:v>43466.396782407413</c:v>
                </c:pt>
                <c:pt idx="2120">
                  <c:v>43466.396793981483</c:v>
                </c:pt>
                <c:pt idx="2121">
                  <c:v>43466.396805555552</c:v>
                </c:pt>
                <c:pt idx="2122">
                  <c:v>43466.396817129629</c:v>
                </c:pt>
                <c:pt idx="2123">
                  <c:v>43466.396828703713</c:v>
                </c:pt>
                <c:pt idx="2124">
                  <c:v>43466.396840277783</c:v>
                </c:pt>
                <c:pt idx="2125">
                  <c:v>43466.396851851852</c:v>
                </c:pt>
                <c:pt idx="2126">
                  <c:v>43466.396863425929</c:v>
                </c:pt>
                <c:pt idx="2127">
                  <c:v>43466.396874999999</c:v>
                </c:pt>
                <c:pt idx="2128">
                  <c:v>43466.396886574083</c:v>
                </c:pt>
                <c:pt idx="2129">
                  <c:v>43466.396898148138</c:v>
                </c:pt>
                <c:pt idx="2130">
                  <c:v>43466.396909722222</c:v>
                </c:pt>
                <c:pt idx="2131">
                  <c:v>43466.396921296298</c:v>
                </c:pt>
                <c:pt idx="2132">
                  <c:v>43466.396932870368</c:v>
                </c:pt>
                <c:pt idx="2133">
                  <c:v>43466.396944444437</c:v>
                </c:pt>
                <c:pt idx="2134">
                  <c:v>43466.396956018521</c:v>
                </c:pt>
                <c:pt idx="2135">
                  <c:v>43466.396967592591</c:v>
                </c:pt>
                <c:pt idx="2136">
                  <c:v>43466.396979166668</c:v>
                </c:pt>
                <c:pt idx="2137">
                  <c:v>43466.396990740737</c:v>
                </c:pt>
                <c:pt idx="2138">
                  <c:v>43466.397002314807</c:v>
                </c:pt>
                <c:pt idx="2139">
                  <c:v>43466.397013888891</c:v>
                </c:pt>
                <c:pt idx="2140">
                  <c:v>43466.39702546296</c:v>
                </c:pt>
                <c:pt idx="2141">
                  <c:v>43466.397037037037</c:v>
                </c:pt>
                <c:pt idx="2142">
                  <c:v>43466.397048611107</c:v>
                </c:pt>
                <c:pt idx="2143">
                  <c:v>43466.397060185183</c:v>
                </c:pt>
                <c:pt idx="2144">
                  <c:v>43466.39707175926</c:v>
                </c:pt>
                <c:pt idx="2145">
                  <c:v>43466.397083333337</c:v>
                </c:pt>
                <c:pt idx="2146">
                  <c:v>43466.397094907406</c:v>
                </c:pt>
                <c:pt idx="2147">
                  <c:v>43466.397106481483</c:v>
                </c:pt>
                <c:pt idx="2148">
                  <c:v>43466.397118055553</c:v>
                </c:pt>
                <c:pt idx="2149">
                  <c:v>43466.397129629629</c:v>
                </c:pt>
                <c:pt idx="2150">
                  <c:v>43466.397141203714</c:v>
                </c:pt>
                <c:pt idx="2151">
                  <c:v>43466.397152777783</c:v>
                </c:pt>
                <c:pt idx="2152">
                  <c:v>43466.397164351853</c:v>
                </c:pt>
                <c:pt idx="2153">
                  <c:v>43466.397175925929</c:v>
                </c:pt>
                <c:pt idx="2154">
                  <c:v>43466.397187499999</c:v>
                </c:pt>
                <c:pt idx="2155">
                  <c:v>43466.397199074083</c:v>
                </c:pt>
                <c:pt idx="2156">
                  <c:v>43466.397210648152</c:v>
                </c:pt>
                <c:pt idx="2157">
                  <c:v>43466.397222222222</c:v>
                </c:pt>
                <c:pt idx="2158">
                  <c:v>43466.397233796299</c:v>
                </c:pt>
                <c:pt idx="2159">
                  <c:v>43466.397245370368</c:v>
                </c:pt>
                <c:pt idx="2160">
                  <c:v>43466.397256944438</c:v>
                </c:pt>
                <c:pt idx="2161">
                  <c:v>43466.397268518522</c:v>
                </c:pt>
                <c:pt idx="2162">
                  <c:v>43466.397280092591</c:v>
                </c:pt>
                <c:pt idx="2163">
                  <c:v>43466.397291666668</c:v>
                </c:pt>
                <c:pt idx="2164">
                  <c:v>43466.397303240738</c:v>
                </c:pt>
                <c:pt idx="2165">
                  <c:v>43466.397314814807</c:v>
                </c:pt>
                <c:pt idx="2166">
                  <c:v>43466.397326388891</c:v>
                </c:pt>
                <c:pt idx="2167">
                  <c:v>43466.397337962961</c:v>
                </c:pt>
                <c:pt idx="2168">
                  <c:v>43466.397349537037</c:v>
                </c:pt>
                <c:pt idx="2169">
                  <c:v>43466.397361111107</c:v>
                </c:pt>
                <c:pt idx="2170">
                  <c:v>43466.397372685176</c:v>
                </c:pt>
                <c:pt idx="2171">
                  <c:v>43466.39738425926</c:v>
                </c:pt>
                <c:pt idx="2172">
                  <c:v>43466.39739583333</c:v>
                </c:pt>
                <c:pt idx="2173">
                  <c:v>43466.397407407407</c:v>
                </c:pt>
                <c:pt idx="2174">
                  <c:v>43466.397418981483</c:v>
                </c:pt>
                <c:pt idx="2175">
                  <c:v>43466.397430555553</c:v>
                </c:pt>
                <c:pt idx="2176">
                  <c:v>43466.39744212963</c:v>
                </c:pt>
                <c:pt idx="2177">
                  <c:v>43466.397453703707</c:v>
                </c:pt>
                <c:pt idx="2178">
                  <c:v>43466.397465277783</c:v>
                </c:pt>
                <c:pt idx="2179">
                  <c:v>43466.397476851853</c:v>
                </c:pt>
                <c:pt idx="2180">
                  <c:v>43466.397488425922</c:v>
                </c:pt>
                <c:pt idx="2181">
                  <c:v>43466.397499999999</c:v>
                </c:pt>
                <c:pt idx="2182">
                  <c:v>43466.397511574083</c:v>
                </c:pt>
                <c:pt idx="2183">
                  <c:v>43466.397523148153</c:v>
                </c:pt>
                <c:pt idx="2184">
                  <c:v>43466.397534722222</c:v>
                </c:pt>
                <c:pt idx="2185">
                  <c:v>43466.397546296299</c:v>
                </c:pt>
                <c:pt idx="2186">
                  <c:v>43466.397557870368</c:v>
                </c:pt>
                <c:pt idx="2187">
                  <c:v>43466.397569444453</c:v>
                </c:pt>
                <c:pt idx="2188">
                  <c:v>43466.397581018522</c:v>
                </c:pt>
                <c:pt idx="2189">
                  <c:v>43466.397592592592</c:v>
                </c:pt>
                <c:pt idx="2190">
                  <c:v>43466.397604166668</c:v>
                </c:pt>
                <c:pt idx="2191">
                  <c:v>43466.397615740738</c:v>
                </c:pt>
                <c:pt idx="2192">
                  <c:v>43466.397627314807</c:v>
                </c:pt>
                <c:pt idx="2193">
                  <c:v>43466.397638888891</c:v>
                </c:pt>
                <c:pt idx="2194">
                  <c:v>43466.397650462961</c:v>
                </c:pt>
                <c:pt idx="2195">
                  <c:v>43466.397662037038</c:v>
                </c:pt>
                <c:pt idx="2196">
                  <c:v>43466.397673611107</c:v>
                </c:pt>
                <c:pt idx="2197">
                  <c:v>43466.397685185177</c:v>
                </c:pt>
                <c:pt idx="2198">
                  <c:v>43466.397696759261</c:v>
                </c:pt>
                <c:pt idx="2199">
                  <c:v>43466.39770833333</c:v>
                </c:pt>
                <c:pt idx="2200">
                  <c:v>43466.397719907407</c:v>
                </c:pt>
                <c:pt idx="2201">
                  <c:v>43466.397731481477</c:v>
                </c:pt>
                <c:pt idx="2202">
                  <c:v>43466.397743055553</c:v>
                </c:pt>
                <c:pt idx="2203">
                  <c:v>43466.39775462963</c:v>
                </c:pt>
                <c:pt idx="2204">
                  <c:v>43466.397766203707</c:v>
                </c:pt>
                <c:pt idx="2205">
                  <c:v>43466.397777777784</c:v>
                </c:pt>
                <c:pt idx="2206">
                  <c:v>43466.397789351853</c:v>
                </c:pt>
                <c:pt idx="2207">
                  <c:v>43466.397800925923</c:v>
                </c:pt>
                <c:pt idx="2208">
                  <c:v>43466.397812499999</c:v>
                </c:pt>
                <c:pt idx="2209">
                  <c:v>43466.397824074083</c:v>
                </c:pt>
                <c:pt idx="2210">
                  <c:v>43466.397835648153</c:v>
                </c:pt>
                <c:pt idx="2211">
                  <c:v>43466.397847222222</c:v>
                </c:pt>
                <c:pt idx="2212">
                  <c:v>43466.397858796299</c:v>
                </c:pt>
                <c:pt idx="2213">
                  <c:v>43466.397870370369</c:v>
                </c:pt>
                <c:pt idx="2214">
                  <c:v>43466.397881944453</c:v>
                </c:pt>
                <c:pt idx="2215">
                  <c:v>43466.397893518522</c:v>
                </c:pt>
                <c:pt idx="2216">
                  <c:v>43466.397905092592</c:v>
                </c:pt>
                <c:pt idx="2217">
                  <c:v>43466.397916666669</c:v>
                </c:pt>
                <c:pt idx="2218">
                  <c:v>43466.397928240738</c:v>
                </c:pt>
                <c:pt idx="2219">
                  <c:v>43466.397939814808</c:v>
                </c:pt>
                <c:pt idx="2220">
                  <c:v>43466.397951388892</c:v>
                </c:pt>
                <c:pt idx="2221">
                  <c:v>43466.397962962961</c:v>
                </c:pt>
                <c:pt idx="2222">
                  <c:v>43466.397974537038</c:v>
                </c:pt>
                <c:pt idx="2223">
                  <c:v>43466.397986111107</c:v>
                </c:pt>
                <c:pt idx="2224">
                  <c:v>43466.397997685177</c:v>
                </c:pt>
                <c:pt idx="2225">
                  <c:v>43466.398009259261</c:v>
                </c:pt>
                <c:pt idx="2226">
                  <c:v>43466.398020833331</c:v>
                </c:pt>
                <c:pt idx="2227">
                  <c:v>43466.398032407407</c:v>
                </c:pt>
                <c:pt idx="2228">
                  <c:v>43466.398043981477</c:v>
                </c:pt>
                <c:pt idx="2229">
                  <c:v>43466.398055555554</c:v>
                </c:pt>
                <c:pt idx="2230">
                  <c:v>43466.39806712963</c:v>
                </c:pt>
                <c:pt idx="2231">
                  <c:v>43466.398078703707</c:v>
                </c:pt>
                <c:pt idx="2232">
                  <c:v>43466.398090277777</c:v>
                </c:pt>
                <c:pt idx="2233">
                  <c:v>43466.398101851853</c:v>
                </c:pt>
                <c:pt idx="2234">
                  <c:v>43466.398113425923</c:v>
                </c:pt>
                <c:pt idx="2235">
                  <c:v>43466.398125</c:v>
                </c:pt>
                <c:pt idx="2236">
                  <c:v>43466.398136574076</c:v>
                </c:pt>
                <c:pt idx="2237">
                  <c:v>43466.398148148153</c:v>
                </c:pt>
                <c:pt idx="2238">
                  <c:v>43466.398159722223</c:v>
                </c:pt>
                <c:pt idx="2239">
                  <c:v>43466.3981712963</c:v>
                </c:pt>
                <c:pt idx="2240">
                  <c:v>43466.398182870369</c:v>
                </c:pt>
                <c:pt idx="2241">
                  <c:v>43466.398194444453</c:v>
                </c:pt>
                <c:pt idx="2242">
                  <c:v>43466.398206018523</c:v>
                </c:pt>
                <c:pt idx="2243">
                  <c:v>43466.398217592592</c:v>
                </c:pt>
                <c:pt idx="2244">
                  <c:v>43466.398229166669</c:v>
                </c:pt>
                <c:pt idx="2245">
                  <c:v>43466.398240740738</c:v>
                </c:pt>
                <c:pt idx="2246">
                  <c:v>43466.398252314822</c:v>
                </c:pt>
                <c:pt idx="2247">
                  <c:v>43466.398263888892</c:v>
                </c:pt>
                <c:pt idx="2248">
                  <c:v>43466.398275462961</c:v>
                </c:pt>
                <c:pt idx="2249">
                  <c:v>43466.398287037038</c:v>
                </c:pt>
                <c:pt idx="2250">
                  <c:v>43466.398298611108</c:v>
                </c:pt>
                <c:pt idx="2251">
                  <c:v>43466.398310185177</c:v>
                </c:pt>
                <c:pt idx="2252">
                  <c:v>43466.398321759261</c:v>
                </c:pt>
                <c:pt idx="2253">
                  <c:v>43466.398333333331</c:v>
                </c:pt>
                <c:pt idx="2254">
                  <c:v>43466.398344907408</c:v>
                </c:pt>
                <c:pt idx="2255">
                  <c:v>43466.398356481477</c:v>
                </c:pt>
                <c:pt idx="2256">
                  <c:v>43466.398368055547</c:v>
                </c:pt>
                <c:pt idx="2257">
                  <c:v>43466.398379629631</c:v>
                </c:pt>
                <c:pt idx="2258">
                  <c:v>43466.3983912037</c:v>
                </c:pt>
                <c:pt idx="2259">
                  <c:v>43466.398402777777</c:v>
                </c:pt>
                <c:pt idx="2260">
                  <c:v>43466.398414351846</c:v>
                </c:pt>
                <c:pt idx="2261">
                  <c:v>43466.398425925923</c:v>
                </c:pt>
                <c:pt idx="2262">
                  <c:v>43466.3984375</c:v>
                </c:pt>
                <c:pt idx="2263">
                  <c:v>43466.398449074077</c:v>
                </c:pt>
                <c:pt idx="2264">
                  <c:v>43466.398460648154</c:v>
                </c:pt>
                <c:pt idx="2265">
                  <c:v>43466.398472222223</c:v>
                </c:pt>
                <c:pt idx="2266">
                  <c:v>43466.3984837963</c:v>
                </c:pt>
                <c:pt idx="2267">
                  <c:v>43466.398495370369</c:v>
                </c:pt>
                <c:pt idx="2268">
                  <c:v>43466.398506944453</c:v>
                </c:pt>
                <c:pt idx="2269">
                  <c:v>43466.398518518523</c:v>
                </c:pt>
                <c:pt idx="2270">
                  <c:v>43466.398530092592</c:v>
                </c:pt>
                <c:pt idx="2271">
                  <c:v>43466.398541666669</c:v>
                </c:pt>
                <c:pt idx="2272">
                  <c:v>43466.398553240739</c:v>
                </c:pt>
                <c:pt idx="2273">
                  <c:v>43466.398564814823</c:v>
                </c:pt>
                <c:pt idx="2274">
                  <c:v>43466.398576388892</c:v>
                </c:pt>
                <c:pt idx="2275">
                  <c:v>43466.398587962962</c:v>
                </c:pt>
                <c:pt idx="2276">
                  <c:v>43466.398599537039</c:v>
                </c:pt>
                <c:pt idx="2277">
                  <c:v>43466.398611111108</c:v>
                </c:pt>
                <c:pt idx="2278">
                  <c:v>43466.398622685178</c:v>
                </c:pt>
                <c:pt idx="2279">
                  <c:v>43466.398634259262</c:v>
                </c:pt>
                <c:pt idx="2280">
                  <c:v>43466.398645833331</c:v>
                </c:pt>
                <c:pt idx="2281">
                  <c:v>43466.398657407408</c:v>
                </c:pt>
                <c:pt idx="2282">
                  <c:v>43466.398668981477</c:v>
                </c:pt>
                <c:pt idx="2283">
                  <c:v>43466.398680555547</c:v>
                </c:pt>
                <c:pt idx="2284">
                  <c:v>43466.398692129631</c:v>
                </c:pt>
                <c:pt idx="2285">
                  <c:v>43466.3987037037</c:v>
                </c:pt>
                <c:pt idx="2286">
                  <c:v>43466.398715277777</c:v>
                </c:pt>
                <c:pt idx="2287">
                  <c:v>43466.398726851847</c:v>
                </c:pt>
                <c:pt idx="2288">
                  <c:v>43466.398738425924</c:v>
                </c:pt>
                <c:pt idx="2289">
                  <c:v>43466.39875</c:v>
                </c:pt>
                <c:pt idx="2290">
                  <c:v>43466.398761574077</c:v>
                </c:pt>
                <c:pt idx="2291">
                  <c:v>43466.398773148147</c:v>
                </c:pt>
                <c:pt idx="2292">
                  <c:v>43466.398784722223</c:v>
                </c:pt>
                <c:pt idx="2293">
                  <c:v>43466.398796296293</c:v>
                </c:pt>
                <c:pt idx="2294">
                  <c:v>43466.39880787037</c:v>
                </c:pt>
                <c:pt idx="2295">
                  <c:v>43466.398819444446</c:v>
                </c:pt>
                <c:pt idx="2296">
                  <c:v>43466.398831018523</c:v>
                </c:pt>
                <c:pt idx="2297">
                  <c:v>43466.398842592593</c:v>
                </c:pt>
                <c:pt idx="2298">
                  <c:v>43466.398854166669</c:v>
                </c:pt>
                <c:pt idx="2299">
                  <c:v>43466.398865740739</c:v>
                </c:pt>
                <c:pt idx="2300">
                  <c:v>43466.398877314823</c:v>
                </c:pt>
                <c:pt idx="2301">
                  <c:v>43466.398888888893</c:v>
                </c:pt>
                <c:pt idx="2302">
                  <c:v>43466.398900462962</c:v>
                </c:pt>
                <c:pt idx="2303">
                  <c:v>43466.398912037039</c:v>
                </c:pt>
                <c:pt idx="2304">
                  <c:v>43466.398923611108</c:v>
                </c:pt>
                <c:pt idx="2305">
                  <c:v>43466.398935185192</c:v>
                </c:pt>
                <c:pt idx="2306">
                  <c:v>43466.398946759262</c:v>
                </c:pt>
                <c:pt idx="2307">
                  <c:v>43466.398958333331</c:v>
                </c:pt>
                <c:pt idx="2308">
                  <c:v>43466.398969907408</c:v>
                </c:pt>
                <c:pt idx="2309">
                  <c:v>43466.398981481478</c:v>
                </c:pt>
                <c:pt idx="2310">
                  <c:v>43466.398993055547</c:v>
                </c:pt>
                <c:pt idx="2311">
                  <c:v>43466.399004629631</c:v>
                </c:pt>
                <c:pt idx="2312">
                  <c:v>43466.399016203701</c:v>
                </c:pt>
                <c:pt idx="2313">
                  <c:v>43466.399027777778</c:v>
                </c:pt>
                <c:pt idx="2314">
                  <c:v>43466.399039351847</c:v>
                </c:pt>
                <c:pt idx="2315">
                  <c:v>43466.399050925917</c:v>
                </c:pt>
                <c:pt idx="2316">
                  <c:v>43466.399062500001</c:v>
                </c:pt>
                <c:pt idx="2317">
                  <c:v>43466.399074074077</c:v>
                </c:pt>
                <c:pt idx="2318">
                  <c:v>43466.399085648147</c:v>
                </c:pt>
                <c:pt idx="2319">
                  <c:v>43466.399097222216</c:v>
                </c:pt>
                <c:pt idx="2320">
                  <c:v>43466.399108796293</c:v>
                </c:pt>
                <c:pt idx="2321">
                  <c:v>43466.39912037037</c:v>
                </c:pt>
                <c:pt idx="2322">
                  <c:v>43466.399131944447</c:v>
                </c:pt>
                <c:pt idx="2323">
                  <c:v>43466.399143518523</c:v>
                </c:pt>
                <c:pt idx="2324">
                  <c:v>43466.399155092593</c:v>
                </c:pt>
                <c:pt idx="2325">
                  <c:v>43466.39916666667</c:v>
                </c:pt>
                <c:pt idx="2326">
                  <c:v>43466.399178240739</c:v>
                </c:pt>
                <c:pt idx="2327">
                  <c:v>43466.399189814823</c:v>
                </c:pt>
                <c:pt idx="2328">
                  <c:v>43466.399201388893</c:v>
                </c:pt>
                <c:pt idx="2329">
                  <c:v>43466.399212962962</c:v>
                </c:pt>
                <c:pt idx="2330">
                  <c:v>43466.399224537039</c:v>
                </c:pt>
                <c:pt idx="2331">
                  <c:v>43466.399236111109</c:v>
                </c:pt>
                <c:pt idx="2332">
                  <c:v>43466.399247685193</c:v>
                </c:pt>
                <c:pt idx="2333">
                  <c:v>43466.399259259262</c:v>
                </c:pt>
                <c:pt idx="2334">
                  <c:v>43466.399270833332</c:v>
                </c:pt>
                <c:pt idx="2335">
                  <c:v>43466.399282407408</c:v>
                </c:pt>
                <c:pt idx="2336">
                  <c:v>43466.399293981478</c:v>
                </c:pt>
                <c:pt idx="2337">
                  <c:v>43466.399305555547</c:v>
                </c:pt>
                <c:pt idx="2338">
                  <c:v>43466.399317129632</c:v>
                </c:pt>
                <c:pt idx="2339">
                  <c:v>43466.399328703701</c:v>
                </c:pt>
                <c:pt idx="2340">
                  <c:v>43466.399340277778</c:v>
                </c:pt>
                <c:pt idx="2341">
                  <c:v>43466.399351851847</c:v>
                </c:pt>
                <c:pt idx="2342">
                  <c:v>43466.399363425917</c:v>
                </c:pt>
                <c:pt idx="2343">
                  <c:v>43466.399375000001</c:v>
                </c:pt>
                <c:pt idx="2344">
                  <c:v>43466.399386574078</c:v>
                </c:pt>
                <c:pt idx="2345">
                  <c:v>43466.399398148147</c:v>
                </c:pt>
                <c:pt idx="2346">
                  <c:v>43466.399409722217</c:v>
                </c:pt>
                <c:pt idx="2347">
                  <c:v>43466.399421296293</c:v>
                </c:pt>
                <c:pt idx="2348">
                  <c:v>43466.39943287037</c:v>
                </c:pt>
                <c:pt idx="2349">
                  <c:v>43466.399444444447</c:v>
                </c:pt>
                <c:pt idx="2350">
                  <c:v>43466.399456018517</c:v>
                </c:pt>
                <c:pt idx="2351">
                  <c:v>43466.399467592593</c:v>
                </c:pt>
                <c:pt idx="2352">
                  <c:v>43466.39947916667</c:v>
                </c:pt>
                <c:pt idx="2353">
                  <c:v>43466.39949074074</c:v>
                </c:pt>
                <c:pt idx="2354">
                  <c:v>43466.399502314824</c:v>
                </c:pt>
                <c:pt idx="2355">
                  <c:v>43466.399513888893</c:v>
                </c:pt>
                <c:pt idx="2356">
                  <c:v>43466.399525462963</c:v>
                </c:pt>
                <c:pt idx="2357">
                  <c:v>43466.399537037039</c:v>
                </c:pt>
                <c:pt idx="2358">
                  <c:v>43466.399548611109</c:v>
                </c:pt>
                <c:pt idx="2359">
                  <c:v>43466.399560185193</c:v>
                </c:pt>
                <c:pt idx="2360">
                  <c:v>43466.399571759262</c:v>
                </c:pt>
                <c:pt idx="2361">
                  <c:v>43466.399583333332</c:v>
                </c:pt>
                <c:pt idx="2362">
                  <c:v>43466.399594907409</c:v>
                </c:pt>
                <c:pt idx="2363">
                  <c:v>43466.399606481478</c:v>
                </c:pt>
                <c:pt idx="2364">
                  <c:v>43466.399618055562</c:v>
                </c:pt>
                <c:pt idx="2365">
                  <c:v>43466.399629629632</c:v>
                </c:pt>
                <c:pt idx="2366">
                  <c:v>43466.399641203701</c:v>
                </c:pt>
                <c:pt idx="2367">
                  <c:v>43466.399652777778</c:v>
                </c:pt>
                <c:pt idx="2368">
                  <c:v>43466.399664351848</c:v>
                </c:pt>
                <c:pt idx="2369">
                  <c:v>43466.399675925917</c:v>
                </c:pt>
                <c:pt idx="2370">
                  <c:v>43466.399687500001</c:v>
                </c:pt>
                <c:pt idx="2371">
                  <c:v>43466.399699074071</c:v>
                </c:pt>
                <c:pt idx="2372">
                  <c:v>43466.399710648147</c:v>
                </c:pt>
                <c:pt idx="2373">
                  <c:v>43466.399722222217</c:v>
                </c:pt>
                <c:pt idx="2374">
                  <c:v>43466.399733796286</c:v>
                </c:pt>
                <c:pt idx="2375">
                  <c:v>43466.399745370371</c:v>
                </c:pt>
                <c:pt idx="2376">
                  <c:v>43466.399756944447</c:v>
                </c:pt>
                <c:pt idx="2377">
                  <c:v>43466.399768518517</c:v>
                </c:pt>
                <c:pt idx="2378">
                  <c:v>43466.399780092594</c:v>
                </c:pt>
                <c:pt idx="2379">
                  <c:v>43466.399791666663</c:v>
                </c:pt>
                <c:pt idx="2380">
                  <c:v>43466.39980324074</c:v>
                </c:pt>
                <c:pt idx="2381">
                  <c:v>43466.399814814817</c:v>
                </c:pt>
                <c:pt idx="2382">
                  <c:v>43466.399826388893</c:v>
                </c:pt>
                <c:pt idx="2383">
                  <c:v>43466.399837962963</c:v>
                </c:pt>
                <c:pt idx="2384">
                  <c:v>43466.39984953704</c:v>
                </c:pt>
                <c:pt idx="2385">
                  <c:v>43466.399861111109</c:v>
                </c:pt>
                <c:pt idx="2386">
                  <c:v>43466.399872685193</c:v>
                </c:pt>
                <c:pt idx="2387">
                  <c:v>43466.399884259263</c:v>
                </c:pt>
                <c:pt idx="2388">
                  <c:v>43466.399895833332</c:v>
                </c:pt>
                <c:pt idx="2389">
                  <c:v>43466.399907407409</c:v>
                </c:pt>
                <c:pt idx="2390">
                  <c:v>43466.399918981479</c:v>
                </c:pt>
                <c:pt idx="2391">
                  <c:v>43466.399930555563</c:v>
                </c:pt>
                <c:pt idx="2392">
                  <c:v>43466.399942129632</c:v>
                </c:pt>
                <c:pt idx="2393">
                  <c:v>43466.399953703702</c:v>
                </c:pt>
                <c:pt idx="2394">
                  <c:v>43466.399965277778</c:v>
                </c:pt>
                <c:pt idx="2395">
                  <c:v>43466.399976851862</c:v>
                </c:pt>
                <c:pt idx="2396">
                  <c:v>43466.399988425917</c:v>
                </c:pt>
                <c:pt idx="2397">
                  <c:v>43466.400000000001</c:v>
                </c:pt>
                <c:pt idx="2398">
                  <c:v>43466.400011574071</c:v>
                </c:pt>
                <c:pt idx="2399">
                  <c:v>43466.400023148148</c:v>
                </c:pt>
                <c:pt idx="2400">
                  <c:v>43466.400034722217</c:v>
                </c:pt>
                <c:pt idx="2401">
                  <c:v>43466.400046296287</c:v>
                </c:pt>
                <c:pt idx="2402">
                  <c:v>43466.400057870371</c:v>
                </c:pt>
                <c:pt idx="2403">
                  <c:v>43466.400069444448</c:v>
                </c:pt>
                <c:pt idx="2404">
                  <c:v>43466.400081018517</c:v>
                </c:pt>
                <c:pt idx="2405">
                  <c:v>43466.400092592587</c:v>
                </c:pt>
                <c:pt idx="2406">
                  <c:v>43466.400104166663</c:v>
                </c:pt>
                <c:pt idx="2407">
                  <c:v>43466.40011574074</c:v>
                </c:pt>
                <c:pt idx="2408">
                  <c:v>43466.400127314817</c:v>
                </c:pt>
                <c:pt idx="2409">
                  <c:v>43466.400138888886</c:v>
                </c:pt>
                <c:pt idx="2410">
                  <c:v>43466.400150462963</c:v>
                </c:pt>
                <c:pt idx="2411">
                  <c:v>43466.40016203704</c:v>
                </c:pt>
                <c:pt idx="2412">
                  <c:v>43466.400173611109</c:v>
                </c:pt>
                <c:pt idx="2413">
                  <c:v>43466.400185185194</c:v>
                </c:pt>
                <c:pt idx="2414">
                  <c:v>43466.400196759263</c:v>
                </c:pt>
                <c:pt idx="2415">
                  <c:v>43466.400208333333</c:v>
                </c:pt>
                <c:pt idx="2416">
                  <c:v>43466.400219907409</c:v>
                </c:pt>
                <c:pt idx="2417">
                  <c:v>43466.400231481479</c:v>
                </c:pt>
                <c:pt idx="2418">
                  <c:v>43466.400243055563</c:v>
                </c:pt>
                <c:pt idx="2419">
                  <c:v>43466.400254629632</c:v>
                </c:pt>
                <c:pt idx="2420">
                  <c:v>43466.400266203702</c:v>
                </c:pt>
                <c:pt idx="2421">
                  <c:v>43466.400277777779</c:v>
                </c:pt>
                <c:pt idx="2422">
                  <c:v>43466.400289351863</c:v>
                </c:pt>
                <c:pt idx="2423">
                  <c:v>43466.400300925918</c:v>
                </c:pt>
                <c:pt idx="2424">
                  <c:v>43466.400312500002</c:v>
                </c:pt>
                <c:pt idx="2425">
                  <c:v>43466.400324074071</c:v>
                </c:pt>
                <c:pt idx="2426">
                  <c:v>43466.400335648148</c:v>
                </c:pt>
                <c:pt idx="2427">
                  <c:v>43466.400347222218</c:v>
                </c:pt>
                <c:pt idx="2428">
                  <c:v>43466.400358796287</c:v>
                </c:pt>
                <c:pt idx="2429">
                  <c:v>43466.400370370371</c:v>
                </c:pt>
                <c:pt idx="2430">
                  <c:v>43466.400381944448</c:v>
                </c:pt>
                <c:pt idx="2431">
                  <c:v>43466.400393518517</c:v>
                </c:pt>
                <c:pt idx="2432">
                  <c:v>43466.400405092587</c:v>
                </c:pt>
                <c:pt idx="2433">
                  <c:v>43466.400416666656</c:v>
                </c:pt>
                <c:pt idx="2434">
                  <c:v>43466.40042824074</c:v>
                </c:pt>
                <c:pt idx="2435">
                  <c:v>43466.400439814817</c:v>
                </c:pt>
                <c:pt idx="2436">
                  <c:v>43466.400451388887</c:v>
                </c:pt>
                <c:pt idx="2437">
                  <c:v>43466.400462962964</c:v>
                </c:pt>
                <c:pt idx="2438">
                  <c:v>43466.40047453704</c:v>
                </c:pt>
                <c:pt idx="2439">
                  <c:v>43466.40048611111</c:v>
                </c:pt>
                <c:pt idx="2440">
                  <c:v>43466.400497685187</c:v>
                </c:pt>
                <c:pt idx="2441">
                  <c:v>43466.400509259263</c:v>
                </c:pt>
                <c:pt idx="2442">
                  <c:v>43466.400520833333</c:v>
                </c:pt>
                <c:pt idx="2443">
                  <c:v>43466.40053240741</c:v>
                </c:pt>
                <c:pt idx="2444">
                  <c:v>43466.400543981479</c:v>
                </c:pt>
                <c:pt idx="2445">
                  <c:v>43466.400555555563</c:v>
                </c:pt>
                <c:pt idx="2446">
                  <c:v>43466.400567129633</c:v>
                </c:pt>
                <c:pt idx="2447">
                  <c:v>43466.400578703702</c:v>
                </c:pt>
                <c:pt idx="2448">
                  <c:v>43466.400590277779</c:v>
                </c:pt>
                <c:pt idx="2449">
                  <c:v>43466.400601851848</c:v>
                </c:pt>
                <c:pt idx="2450">
                  <c:v>43466.400613425933</c:v>
                </c:pt>
                <c:pt idx="2451">
                  <c:v>43466.400625000002</c:v>
                </c:pt>
                <c:pt idx="2452">
                  <c:v>43466.400636574072</c:v>
                </c:pt>
                <c:pt idx="2453">
                  <c:v>43466.400648148148</c:v>
                </c:pt>
                <c:pt idx="2454">
                  <c:v>43466.400659722232</c:v>
                </c:pt>
                <c:pt idx="2455">
                  <c:v>43466.400671296287</c:v>
                </c:pt>
                <c:pt idx="2456">
                  <c:v>43466.400682870371</c:v>
                </c:pt>
                <c:pt idx="2457">
                  <c:v>43466.400694444441</c:v>
                </c:pt>
                <c:pt idx="2458">
                  <c:v>43466.400706018518</c:v>
                </c:pt>
                <c:pt idx="2459">
                  <c:v>43466.400717592587</c:v>
                </c:pt>
                <c:pt idx="2460">
                  <c:v>43466.400729166657</c:v>
                </c:pt>
                <c:pt idx="2461">
                  <c:v>43466.400740740741</c:v>
                </c:pt>
                <c:pt idx="2462">
                  <c:v>43466.400752314818</c:v>
                </c:pt>
                <c:pt idx="2463">
                  <c:v>43466.400763888887</c:v>
                </c:pt>
                <c:pt idx="2464">
                  <c:v>43466.400775462957</c:v>
                </c:pt>
                <c:pt idx="2465">
                  <c:v>43466.400787037041</c:v>
                </c:pt>
                <c:pt idx="2466">
                  <c:v>43466.40079861111</c:v>
                </c:pt>
                <c:pt idx="2467">
                  <c:v>43466.400810185187</c:v>
                </c:pt>
                <c:pt idx="2468">
                  <c:v>43466.400821759264</c:v>
                </c:pt>
                <c:pt idx="2469">
                  <c:v>43466.400833333333</c:v>
                </c:pt>
                <c:pt idx="2470">
                  <c:v>43466.40084490741</c:v>
                </c:pt>
                <c:pt idx="2471">
                  <c:v>43466.400856481479</c:v>
                </c:pt>
                <c:pt idx="2472">
                  <c:v>43466.400868055563</c:v>
                </c:pt>
                <c:pt idx="2473">
                  <c:v>43466.400879629633</c:v>
                </c:pt>
                <c:pt idx="2474">
                  <c:v>43466.400891203702</c:v>
                </c:pt>
                <c:pt idx="2475">
                  <c:v>43466.400902777779</c:v>
                </c:pt>
                <c:pt idx="2476">
                  <c:v>43466.400914351849</c:v>
                </c:pt>
                <c:pt idx="2477">
                  <c:v>43466.400925925933</c:v>
                </c:pt>
                <c:pt idx="2478">
                  <c:v>43466.400937500002</c:v>
                </c:pt>
                <c:pt idx="2479">
                  <c:v>43466.400949074072</c:v>
                </c:pt>
                <c:pt idx="2480">
                  <c:v>43466.400960648149</c:v>
                </c:pt>
                <c:pt idx="2481">
                  <c:v>43466.400972222233</c:v>
                </c:pt>
                <c:pt idx="2482">
                  <c:v>43466.400983796288</c:v>
                </c:pt>
                <c:pt idx="2483">
                  <c:v>43466.400995370372</c:v>
                </c:pt>
                <c:pt idx="2484">
                  <c:v>43466.401006944441</c:v>
                </c:pt>
                <c:pt idx="2485">
                  <c:v>43466.401018518518</c:v>
                </c:pt>
                <c:pt idx="2486">
                  <c:v>43466.401030092587</c:v>
                </c:pt>
                <c:pt idx="2487">
                  <c:v>43466.401041666657</c:v>
                </c:pt>
                <c:pt idx="2488">
                  <c:v>43466.401053240741</c:v>
                </c:pt>
                <c:pt idx="2489">
                  <c:v>43466.401064814818</c:v>
                </c:pt>
                <c:pt idx="2490">
                  <c:v>43466.401076388887</c:v>
                </c:pt>
                <c:pt idx="2491">
                  <c:v>43466.401087962957</c:v>
                </c:pt>
                <c:pt idx="2492">
                  <c:v>43466.401099537034</c:v>
                </c:pt>
                <c:pt idx="2493">
                  <c:v>43466.40111111111</c:v>
                </c:pt>
                <c:pt idx="2494">
                  <c:v>43466.401122685187</c:v>
                </c:pt>
                <c:pt idx="2495">
                  <c:v>43466.401134259257</c:v>
                </c:pt>
                <c:pt idx="2496">
                  <c:v>43466.401145833333</c:v>
                </c:pt>
                <c:pt idx="2497">
                  <c:v>43466.40115740741</c:v>
                </c:pt>
                <c:pt idx="2498">
                  <c:v>43466.40116898148</c:v>
                </c:pt>
                <c:pt idx="2499">
                  <c:v>43466.401180555556</c:v>
                </c:pt>
                <c:pt idx="2500">
                  <c:v>43466.401192129633</c:v>
                </c:pt>
                <c:pt idx="2501">
                  <c:v>43466.401203703703</c:v>
                </c:pt>
                <c:pt idx="2502">
                  <c:v>43466.40121527778</c:v>
                </c:pt>
                <c:pt idx="2503">
                  <c:v>43466.401226851849</c:v>
                </c:pt>
                <c:pt idx="2504">
                  <c:v>43466.401238425933</c:v>
                </c:pt>
                <c:pt idx="2505">
                  <c:v>43466.401250000003</c:v>
                </c:pt>
                <c:pt idx="2506">
                  <c:v>43466.401261574072</c:v>
                </c:pt>
                <c:pt idx="2507">
                  <c:v>43466.401273148149</c:v>
                </c:pt>
                <c:pt idx="2508">
                  <c:v>43466.401284722233</c:v>
                </c:pt>
                <c:pt idx="2509">
                  <c:v>43466.401296296302</c:v>
                </c:pt>
                <c:pt idx="2510">
                  <c:v>43466.401307870372</c:v>
                </c:pt>
                <c:pt idx="2511">
                  <c:v>43466.401319444441</c:v>
                </c:pt>
                <c:pt idx="2512">
                  <c:v>43466.401331018518</c:v>
                </c:pt>
                <c:pt idx="2513">
                  <c:v>43466.401342592602</c:v>
                </c:pt>
                <c:pt idx="2514">
                  <c:v>43466.401354166657</c:v>
                </c:pt>
                <c:pt idx="2515">
                  <c:v>43466.401365740741</c:v>
                </c:pt>
                <c:pt idx="2516">
                  <c:v>43466.401377314818</c:v>
                </c:pt>
                <c:pt idx="2517">
                  <c:v>43466.401388888888</c:v>
                </c:pt>
                <c:pt idx="2518">
                  <c:v>43466.401400462957</c:v>
                </c:pt>
                <c:pt idx="2519">
                  <c:v>43466.401412037027</c:v>
                </c:pt>
                <c:pt idx="2520">
                  <c:v>43466.401423611111</c:v>
                </c:pt>
                <c:pt idx="2521">
                  <c:v>43466.401435185187</c:v>
                </c:pt>
                <c:pt idx="2522">
                  <c:v>43466.401446759257</c:v>
                </c:pt>
                <c:pt idx="2523">
                  <c:v>43466.401458333326</c:v>
                </c:pt>
                <c:pt idx="2524">
                  <c:v>43466.401469907411</c:v>
                </c:pt>
                <c:pt idx="2525">
                  <c:v>43466.40148148148</c:v>
                </c:pt>
                <c:pt idx="2526">
                  <c:v>43466.401493055557</c:v>
                </c:pt>
                <c:pt idx="2527">
                  <c:v>43466.401504629634</c:v>
                </c:pt>
                <c:pt idx="2528">
                  <c:v>43466.401516203703</c:v>
                </c:pt>
                <c:pt idx="2529">
                  <c:v>43466.40152777778</c:v>
                </c:pt>
                <c:pt idx="2530">
                  <c:v>43466.401539351849</c:v>
                </c:pt>
                <c:pt idx="2531">
                  <c:v>43466.401550925933</c:v>
                </c:pt>
                <c:pt idx="2532">
                  <c:v>43466.401562500003</c:v>
                </c:pt>
                <c:pt idx="2533">
                  <c:v>43466.401574074072</c:v>
                </c:pt>
                <c:pt idx="2534">
                  <c:v>43466.401585648149</c:v>
                </c:pt>
                <c:pt idx="2535">
                  <c:v>43466.401597222219</c:v>
                </c:pt>
                <c:pt idx="2536">
                  <c:v>43466.401608796303</c:v>
                </c:pt>
                <c:pt idx="2537">
                  <c:v>43466.401620370372</c:v>
                </c:pt>
                <c:pt idx="2538">
                  <c:v>43466.401631944442</c:v>
                </c:pt>
                <c:pt idx="2539">
                  <c:v>43466.401643518519</c:v>
                </c:pt>
                <c:pt idx="2540">
                  <c:v>43466.401655092603</c:v>
                </c:pt>
                <c:pt idx="2541">
                  <c:v>43466.401666666658</c:v>
                </c:pt>
                <c:pt idx="2542">
                  <c:v>43466.401678240742</c:v>
                </c:pt>
                <c:pt idx="2543">
                  <c:v>43466.401689814818</c:v>
                </c:pt>
                <c:pt idx="2544">
                  <c:v>43466.401701388888</c:v>
                </c:pt>
                <c:pt idx="2545">
                  <c:v>43466.401712962957</c:v>
                </c:pt>
                <c:pt idx="2546">
                  <c:v>43466.401724537027</c:v>
                </c:pt>
                <c:pt idx="2547">
                  <c:v>43466.401736111111</c:v>
                </c:pt>
                <c:pt idx="2548">
                  <c:v>43466.401747685188</c:v>
                </c:pt>
                <c:pt idx="2549">
                  <c:v>43466.401759259257</c:v>
                </c:pt>
                <c:pt idx="2550">
                  <c:v>43466.401770833327</c:v>
                </c:pt>
                <c:pt idx="2551">
                  <c:v>43466.401782407411</c:v>
                </c:pt>
                <c:pt idx="2552">
                  <c:v>43466.40179398148</c:v>
                </c:pt>
                <c:pt idx="2553">
                  <c:v>43466.401805555557</c:v>
                </c:pt>
                <c:pt idx="2554">
                  <c:v>43466.401817129627</c:v>
                </c:pt>
                <c:pt idx="2555">
                  <c:v>43466.401828703703</c:v>
                </c:pt>
                <c:pt idx="2556">
                  <c:v>43466.40184027778</c:v>
                </c:pt>
                <c:pt idx="2557">
                  <c:v>43466.40185185185</c:v>
                </c:pt>
                <c:pt idx="2558">
                  <c:v>43466.401863425926</c:v>
                </c:pt>
                <c:pt idx="2559">
                  <c:v>43466.401875000003</c:v>
                </c:pt>
                <c:pt idx="2560">
                  <c:v>43466.401886574073</c:v>
                </c:pt>
                <c:pt idx="2561">
                  <c:v>43466.401898148149</c:v>
                </c:pt>
                <c:pt idx="2562">
                  <c:v>43466.401909722219</c:v>
                </c:pt>
                <c:pt idx="2563">
                  <c:v>43466.401921296303</c:v>
                </c:pt>
                <c:pt idx="2564">
                  <c:v>43466.401932870373</c:v>
                </c:pt>
                <c:pt idx="2565">
                  <c:v>43466.401944444442</c:v>
                </c:pt>
                <c:pt idx="2566">
                  <c:v>43466.401956018519</c:v>
                </c:pt>
                <c:pt idx="2567">
                  <c:v>43466.401967592603</c:v>
                </c:pt>
                <c:pt idx="2568">
                  <c:v>43466.401979166672</c:v>
                </c:pt>
                <c:pt idx="2569">
                  <c:v>43466.401990740742</c:v>
                </c:pt>
                <c:pt idx="2570">
                  <c:v>43466.402002314811</c:v>
                </c:pt>
                <c:pt idx="2571">
                  <c:v>43466.402013888888</c:v>
                </c:pt>
                <c:pt idx="2572">
                  <c:v>43466.402025462958</c:v>
                </c:pt>
                <c:pt idx="2573">
                  <c:v>43466.402037037027</c:v>
                </c:pt>
                <c:pt idx="2574">
                  <c:v>43466.402048611111</c:v>
                </c:pt>
                <c:pt idx="2575">
                  <c:v>43466.402060185188</c:v>
                </c:pt>
                <c:pt idx="2576">
                  <c:v>43466.402071759258</c:v>
                </c:pt>
                <c:pt idx="2577">
                  <c:v>43466.402083333327</c:v>
                </c:pt>
                <c:pt idx="2578">
                  <c:v>43466.402094907397</c:v>
                </c:pt>
                <c:pt idx="2579">
                  <c:v>43466.402106481481</c:v>
                </c:pt>
                <c:pt idx="2580">
                  <c:v>43466.402118055557</c:v>
                </c:pt>
                <c:pt idx="2581">
                  <c:v>43466.402129629627</c:v>
                </c:pt>
                <c:pt idx="2582">
                  <c:v>43466.402141203696</c:v>
                </c:pt>
                <c:pt idx="2583">
                  <c:v>43466.40215277778</c:v>
                </c:pt>
                <c:pt idx="2584">
                  <c:v>43466.40216435185</c:v>
                </c:pt>
                <c:pt idx="2585">
                  <c:v>43466.402175925927</c:v>
                </c:pt>
                <c:pt idx="2586">
                  <c:v>43466.402187500003</c:v>
                </c:pt>
                <c:pt idx="2587">
                  <c:v>43466.402199074073</c:v>
                </c:pt>
                <c:pt idx="2588">
                  <c:v>43466.40221064815</c:v>
                </c:pt>
                <c:pt idx="2589">
                  <c:v>43466.402222222219</c:v>
                </c:pt>
                <c:pt idx="2590">
                  <c:v>43466.402233796303</c:v>
                </c:pt>
                <c:pt idx="2591">
                  <c:v>43466.402245370373</c:v>
                </c:pt>
                <c:pt idx="2592">
                  <c:v>43466.402256944442</c:v>
                </c:pt>
                <c:pt idx="2593">
                  <c:v>43466.402268518519</c:v>
                </c:pt>
                <c:pt idx="2594">
                  <c:v>43466.402280092603</c:v>
                </c:pt>
                <c:pt idx="2595">
                  <c:v>43466.402291666673</c:v>
                </c:pt>
                <c:pt idx="2596">
                  <c:v>43466.402303240742</c:v>
                </c:pt>
                <c:pt idx="2597">
                  <c:v>43466.402314814812</c:v>
                </c:pt>
                <c:pt idx="2598">
                  <c:v>43466.402326388888</c:v>
                </c:pt>
                <c:pt idx="2599">
                  <c:v>43466.402337962973</c:v>
                </c:pt>
                <c:pt idx="2600">
                  <c:v>43466.402349537027</c:v>
                </c:pt>
                <c:pt idx="2601">
                  <c:v>43466.402361111112</c:v>
                </c:pt>
                <c:pt idx="2602">
                  <c:v>43466.402372685188</c:v>
                </c:pt>
                <c:pt idx="2603">
                  <c:v>43466.402384259258</c:v>
                </c:pt>
                <c:pt idx="2604">
                  <c:v>43466.402395833327</c:v>
                </c:pt>
                <c:pt idx="2605">
                  <c:v>43466.402407407397</c:v>
                </c:pt>
                <c:pt idx="2606">
                  <c:v>43466.402418981481</c:v>
                </c:pt>
                <c:pt idx="2607">
                  <c:v>43466.402430555558</c:v>
                </c:pt>
                <c:pt idx="2608">
                  <c:v>43466.402442129627</c:v>
                </c:pt>
                <c:pt idx="2609">
                  <c:v>43466.402453703697</c:v>
                </c:pt>
                <c:pt idx="2610">
                  <c:v>43466.402465277781</c:v>
                </c:pt>
                <c:pt idx="2611">
                  <c:v>43466.40247685185</c:v>
                </c:pt>
                <c:pt idx="2612">
                  <c:v>43466.402488425927</c:v>
                </c:pt>
                <c:pt idx="2613">
                  <c:v>43466.402499999997</c:v>
                </c:pt>
                <c:pt idx="2614">
                  <c:v>43466.402511574073</c:v>
                </c:pt>
                <c:pt idx="2615">
                  <c:v>43466.40252314815</c:v>
                </c:pt>
                <c:pt idx="2616">
                  <c:v>43466.40253472222</c:v>
                </c:pt>
                <c:pt idx="2617">
                  <c:v>43466.402546296304</c:v>
                </c:pt>
                <c:pt idx="2618">
                  <c:v>43466.402557870373</c:v>
                </c:pt>
                <c:pt idx="2619">
                  <c:v>43466.402569444443</c:v>
                </c:pt>
                <c:pt idx="2620">
                  <c:v>43466.402581018519</c:v>
                </c:pt>
                <c:pt idx="2621">
                  <c:v>43466.402592592603</c:v>
                </c:pt>
                <c:pt idx="2622">
                  <c:v>43466.402604166673</c:v>
                </c:pt>
                <c:pt idx="2623">
                  <c:v>43466.402615740742</c:v>
                </c:pt>
                <c:pt idx="2624">
                  <c:v>43466.402627314812</c:v>
                </c:pt>
                <c:pt idx="2625">
                  <c:v>43466.402638888889</c:v>
                </c:pt>
                <c:pt idx="2626">
                  <c:v>43466.402650462973</c:v>
                </c:pt>
                <c:pt idx="2627">
                  <c:v>43466.402662037042</c:v>
                </c:pt>
                <c:pt idx="2628">
                  <c:v>43466.402673611112</c:v>
                </c:pt>
                <c:pt idx="2629">
                  <c:v>43466.402685185189</c:v>
                </c:pt>
                <c:pt idx="2630">
                  <c:v>43466.402696759258</c:v>
                </c:pt>
                <c:pt idx="2631">
                  <c:v>43466.402708333328</c:v>
                </c:pt>
                <c:pt idx="2632">
                  <c:v>43466.402719907397</c:v>
                </c:pt>
                <c:pt idx="2633">
                  <c:v>43466.402731481481</c:v>
                </c:pt>
                <c:pt idx="2634">
                  <c:v>43466.402743055558</c:v>
                </c:pt>
                <c:pt idx="2635">
                  <c:v>43466.402754629627</c:v>
                </c:pt>
                <c:pt idx="2636">
                  <c:v>43466.402766203697</c:v>
                </c:pt>
                <c:pt idx="2637">
                  <c:v>43466.402777777781</c:v>
                </c:pt>
                <c:pt idx="2638">
                  <c:v>43466.402789351851</c:v>
                </c:pt>
                <c:pt idx="2639">
                  <c:v>43466.402800925927</c:v>
                </c:pt>
                <c:pt idx="2640">
                  <c:v>43466.402812499997</c:v>
                </c:pt>
                <c:pt idx="2641">
                  <c:v>43466.402824074074</c:v>
                </c:pt>
                <c:pt idx="2642">
                  <c:v>43466.40283564815</c:v>
                </c:pt>
                <c:pt idx="2643">
                  <c:v>43466.40284722222</c:v>
                </c:pt>
                <c:pt idx="2644">
                  <c:v>43466.402858796297</c:v>
                </c:pt>
                <c:pt idx="2645">
                  <c:v>43466.402870370373</c:v>
                </c:pt>
                <c:pt idx="2646">
                  <c:v>43466.402881944443</c:v>
                </c:pt>
                <c:pt idx="2647">
                  <c:v>43466.40289351852</c:v>
                </c:pt>
                <c:pt idx="2648">
                  <c:v>43466.402905092589</c:v>
                </c:pt>
                <c:pt idx="2649">
                  <c:v>43466.402916666673</c:v>
                </c:pt>
                <c:pt idx="2650">
                  <c:v>43466.402928240743</c:v>
                </c:pt>
                <c:pt idx="2651">
                  <c:v>43466.402939814812</c:v>
                </c:pt>
                <c:pt idx="2652">
                  <c:v>43466.402951388889</c:v>
                </c:pt>
                <c:pt idx="2653">
                  <c:v>43466.402962962973</c:v>
                </c:pt>
                <c:pt idx="2654">
                  <c:v>43466.402974537043</c:v>
                </c:pt>
                <c:pt idx="2655">
                  <c:v>43466.402986111112</c:v>
                </c:pt>
                <c:pt idx="2656">
                  <c:v>43466.402997685182</c:v>
                </c:pt>
                <c:pt idx="2657">
                  <c:v>43466.403009259258</c:v>
                </c:pt>
                <c:pt idx="2658">
                  <c:v>43466.403020833342</c:v>
                </c:pt>
                <c:pt idx="2659">
                  <c:v>43466.403032407397</c:v>
                </c:pt>
                <c:pt idx="2660">
                  <c:v>43466.403043981481</c:v>
                </c:pt>
                <c:pt idx="2661">
                  <c:v>43466.403055555558</c:v>
                </c:pt>
                <c:pt idx="2662">
                  <c:v>43466.403067129628</c:v>
                </c:pt>
                <c:pt idx="2663">
                  <c:v>43466.403078703697</c:v>
                </c:pt>
                <c:pt idx="2664">
                  <c:v>43466.403090277781</c:v>
                </c:pt>
                <c:pt idx="2665">
                  <c:v>43466.403101851851</c:v>
                </c:pt>
                <c:pt idx="2666">
                  <c:v>43466.403113425928</c:v>
                </c:pt>
                <c:pt idx="2667">
                  <c:v>43466.403124999997</c:v>
                </c:pt>
                <c:pt idx="2668">
                  <c:v>43466.403136574067</c:v>
                </c:pt>
                <c:pt idx="2669">
                  <c:v>43466.403148148151</c:v>
                </c:pt>
                <c:pt idx="2670">
                  <c:v>43466.40315972222</c:v>
                </c:pt>
                <c:pt idx="2671">
                  <c:v>43466.403171296297</c:v>
                </c:pt>
                <c:pt idx="2672">
                  <c:v>43466.403182870366</c:v>
                </c:pt>
                <c:pt idx="2673">
                  <c:v>43466.403194444443</c:v>
                </c:pt>
                <c:pt idx="2674">
                  <c:v>43466.40320601852</c:v>
                </c:pt>
                <c:pt idx="2675">
                  <c:v>43466.403217592589</c:v>
                </c:pt>
                <c:pt idx="2676">
                  <c:v>43466.403229166674</c:v>
                </c:pt>
                <c:pt idx="2677">
                  <c:v>43466.403240740743</c:v>
                </c:pt>
                <c:pt idx="2678">
                  <c:v>43466.403252314813</c:v>
                </c:pt>
                <c:pt idx="2679">
                  <c:v>43466.403263888889</c:v>
                </c:pt>
                <c:pt idx="2680">
                  <c:v>43466.403275462973</c:v>
                </c:pt>
                <c:pt idx="2681">
                  <c:v>43466.403287037043</c:v>
                </c:pt>
                <c:pt idx="2682">
                  <c:v>43466.403298611112</c:v>
                </c:pt>
                <c:pt idx="2683">
                  <c:v>43466.403310185182</c:v>
                </c:pt>
                <c:pt idx="2684">
                  <c:v>43466.403321759259</c:v>
                </c:pt>
                <c:pt idx="2685">
                  <c:v>43466.403333333343</c:v>
                </c:pt>
                <c:pt idx="2686">
                  <c:v>43466.403344907398</c:v>
                </c:pt>
                <c:pt idx="2687">
                  <c:v>43466.403356481482</c:v>
                </c:pt>
                <c:pt idx="2688">
                  <c:v>43466.403368055559</c:v>
                </c:pt>
                <c:pt idx="2689">
                  <c:v>43466.403379629628</c:v>
                </c:pt>
                <c:pt idx="2690">
                  <c:v>43466.403391203698</c:v>
                </c:pt>
                <c:pt idx="2691">
                  <c:v>43466.403402777767</c:v>
                </c:pt>
                <c:pt idx="2692">
                  <c:v>43466.403414351851</c:v>
                </c:pt>
                <c:pt idx="2693">
                  <c:v>43466.403425925928</c:v>
                </c:pt>
                <c:pt idx="2694">
                  <c:v>43466.403437499997</c:v>
                </c:pt>
                <c:pt idx="2695">
                  <c:v>43466.403449074067</c:v>
                </c:pt>
                <c:pt idx="2696">
                  <c:v>43466.403460648151</c:v>
                </c:pt>
                <c:pt idx="2697">
                  <c:v>43466.40347222222</c:v>
                </c:pt>
                <c:pt idx="2698">
                  <c:v>43466.403483796297</c:v>
                </c:pt>
                <c:pt idx="2699">
                  <c:v>43466.403495370367</c:v>
                </c:pt>
                <c:pt idx="2700">
                  <c:v>43466.403506944444</c:v>
                </c:pt>
                <c:pt idx="2701">
                  <c:v>43466.40351851852</c:v>
                </c:pt>
                <c:pt idx="2702">
                  <c:v>43466.40353009259</c:v>
                </c:pt>
                <c:pt idx="2703">
                  <c:v>43466.403541666667</c:v>
                </c:pt>
                <c:pt idx="2704">
                  <c:v>43466.403553240743</c:v>
                </c:pt>
                <c:pt idx="2705">
                  <c:v>43466.403564814813</c:v>
                </c:pt>
                <c:pt idx="2706">
                  <c:v>43466.40357638889</c:v>
                </c:pt>
                <c:pt idx="2707">
                  <c:v>43466.403587962966</c:v>
                </c:pt>
                <c:pt idx="2708">
                  <c:v>43466.403599537043</c:v>
                </c:pt>
                <c:pt idx="2709">
                  <c:v>43466.403611111113</c:v>
                </c:pt>
                <c:pt idx="2710">
                  <c:v>43466.403622685182</c:v>
                </c:pt>
                <c:pt idx="2711">
                  <c:v>43466.403634259259</c:v>
                </c:pt>
                <c:pt idx="2712">
                  <c:v>43466.403645833343</c:v>
                </c:pt>
                <c:pt idx="2713">
                  <c:v>43466.403657407413</c:v>
                </c:pt>
                <c:pt idx="2714">
                  <c:v>43466.403668981482</c:v>
                </c:pt>
                <c:pt idx="2715">
                  <c:v>43466.403680555559</c:v>
                </c:pt>
                <c:pt idx="2716">
                  <c:v>43466.403692129628</c:v>
                </c:pt>
                <c:pt idx="2717">
                  <c:v>43466.403703703712</c:v>
                </c:pt>
                <c:pt idx="2718">
                  <c:v>43466.403715277767</c:v>
                </c:pt>
                <c:pt idx="2719">
                  <c:v>43466.403726851851</c:v>
                </c:pt>
                <c:pt idx="2720">
                  <c:v>43466.403738425928</c:v>
                </c:pt>
                <c:pt idx="2721">
                  <c:v>43466.403749999998</c:v>
                </c:pt>
                <c:pt idx="2722">
                  <c:v>43466.403761574067</c:v>
                </c:pt>
                <c:pt idx="2723">
                  <c:v>43466.403773148151</c:v>
                </c:pt>
                <c:pt idx="2724">
                  <c:v>43466.403784722221</c:v>
                </c:pt>
                <c:pt idx="2725">
                  <c:v>43466.403796296298</c:v>
                </c:pt>
                <c:pt idx="2726">
                  <c:v>43466.403807870367</c:v>
                </c:pt>
                <c:pt idx="2727">
                  <c:v>43466.403819444437</c:v>
                </c:pt>
                <c:pt idx="2728">
                  <c:v>43466.403831018521</c:v>
                </c:pt>
                <c:pt idx="2729">
                  <c:v>43466.40384259259</c:v>
                </c:pt>
                <c:pt idx="2730">
                  <c:v>43466.403854166667</c:v>
                </c:pt>
                <c:pt idx="2731">
                  <c:v>43466.403865740736</c:v>
                </c:pt>
                <c:pt idx="2732">
                  <c:v>43466.403877314813</c:v>
                </c:pt>
                <c:pt idx="2733">
                  <c:v>43466.40388888889</c:v>
                </c:pt>
                <c:pt idx="2734">
                  <c:v>43466.403900462959</c:v>
                </c:pt>
                <c:pt idx="2735">
                  <c:v>43466.403912037043</c:v>
                </c:pt>
                <c:pt idx="2736">
                  <c:v>43466.403923611113</c:v>
                </c:pt>
                <c:pt idx="2737">
                  <c:v>43466.403935185182</c:v>
                </c:pt>
                <c:pt idx="2738">
                  <c:v>43466.403946759259</c:v>
                </c:pt>
                <c:pt idx="2739">
                  <c:v>43466.403958333343</c:v>
                </c:pt>
                <c:pt idx="2740">
                  <c:v>43466.403969907413</c:v>
                </c:pt>
                <c:pt idx="2741">
                  <c:v>43466.403981481482</c:v>
                </c:pt>
                <c:pt idx="2742">
                  <c:v>43466.403993055559</c:v>
                </c:pt>
                <c:pt idx="2743">
                  <c:v>43466.404004629629</c:v>
                </c:pt>
                <c:pt idx="2744">
                  <c:v>43466.404016203713</c:v>
                </c:pt>
                <c:pt idx="2745">
                  <c:v>43466.404027777768</c:v>
                </c:pt>
                <c:pt idx="2746">
                  <c:v>43466.404039351852</c:v>
                </c:pt>
                <c:pt idx="2747">
                  <c:v>43466.404050925928</c:v>
                </c:pt>
                <c:pt idx="2748">
                  <c:v>43466.404062499998</c:v>
                </c:pt>
                <c:pt idx="2749">
                  <c:v>43466.404074074067</c:v>
                </c:pt>
                <c:pt idx="2750">
                  <c:v>43466.404085648152</c:v>
                </c:pt>
                <c:pt idx="2751">
                  <c:v>43466.404097222221</c:v>
                </c:pt>
                <c:pt idx="2752">
                  <c:v>43466.404108796298</c:v>
                </c:pt>
                <c:pt idx="2753">
                  <c:v>43466.404120370367</c:v>
                </c:pt>
                <c:pt idx="2754">
                  <c:v>43466.404131944437</c:v>
                </c:pt>
                <c:pt idx="2755">
                  <c:v>43466.404143518521</c:v>
                </c:pt>
                <c:pt idx="2756">
                  <c:v>43466.40415509259</c:v>
                </c:pt>
                <c:pt idx="2757">
                  <c:v>43466.404166666667</c:v>
                </c:pt>
                <c:pt idx="2758">
                  <c:v>43466.404178240737</c:v>
                </c:pt>
                <c:pt idx="2759">
                  <c:v>43466.404189814813</c:v>
                </c:pt>
                <c:pt idx="2760">
                  <c:v>43466.40420138889</c:v>
                </c:pt>
                <c:pt idx="2761">
                  <c:v>43466.40421296296</c:v>
                </c:pt>
                <c:pt idx="2762">
                  <c:v>43466.404224537036</c:v>
                </c:pt>
                <c:pt idx="2763">
                  <c:v>43466.404236111113</c:v>
                </c:pt>
                <c:pt idx="2764">
                  <c:v>43466.404247685183</c:v>
                </c:pt>
                <c:pt idx="2765">
                  <c:v>43466.40425925926</c:v>
                </c:pt>
                <c:pt idx="2766">
                  <c:v>43466.404270833344</c:v>
                </c:pt>
                <c:pt idx="2767">
                  <c:v>43466.404282407413</c:v>
                </c:pt>
                <c:pt idx="2768">
                  <c:v>43466.404293981483</c:v>
                </c:pt>
                <c:pt idx="2769">
                  <c:v>43466.404305555552</c:v>
                </c:pt>
                <c:pt idx="2770">
                  <c:v>43466.404317129629</c:v>
                </c:pt>
                <c:pt idx="2771">
                  <c:v>43466.404328703713</c:v>
                </c:pt>
                <c:pt idx="2772">
                  <c:v>43466.404340277782</c:v>
                </c:pt>
                <c:pt idx="2773">
                  <c:v>43466.404351851852</c:v>
                </c:pt>
                <c:pt idx="2774">
                  <c:v>43466.404363425929</c:v>
                </c:pt>
                <c:pt idx="2775">
                  <c:v>43466.404374999998</c:v>
                </c:pt>
                <c:pt idx="2776">
                  <c:v>43466.404386574082</c:v>
                </c:pt>
                <c:pt idx="2777">
                  <c:v>43466.404398148137</c:v>
                </c:pt>
                <c:pt idx="2778">
                  <c:v>43466.404409722221</c:v>
                </c:pt>
                <c:pt idx="2779">
                  <c:v>43466.404421296298</c:v>
                </c:pt>
                <c:pt idx="2780">
                  <c:v>43466.404432870368</c:v>
                </c:pt>
                <c:pt idx="2781">
                  <c:v>43466.404444444437</c:v>
                </c:pt>
                <c:pt idx="2782">
                  <c:v>43466.404456018521</c:v>
                </c:pt>
                <c:pt idx="2783">
                  <c:v>43466.404467592591</c:v>
                </c:pt>
                <c:pt idx="2784">
                  <c:v>43466.404479166667</c:v>
                </c:pt>
                <c:pt idx="2785">
                  <c:v>43466.404490740737</c:v>
                </c:pt>
                <c:pt idx="2786">
                  <c:v>43466.404502314806</c:v>
                </c:pt>
                <c:pt idx="2787">
                  <c:v>43466.404513888891</c:v>
                </c:pt>
                <c:pt idx="2788">
                  <c:v>43466.40452546296</c:v>
                </c:pt>
                <c:pt idx="2789">
                  <c:v>43466.404537037037</c:v>
                </c:pt>
                <c:pt idx="2790">
                  <c:v>43466.404548611114</c:v>
                </c:pt>
                <c:pt idx="2791">
                  <c:v>43466.404560185183</c:v>
                </c:pt>
                <c:pt idx="2792">
                  <c:v>43466.40457175926</c:v>
                </c:pt>
                <c:pt idx="2793">
                  <c:v>43466.404583333337</c:v>
                </c:pt>
                <c:pt idx="2794">
                  <c:v>43466.404594907413</c:v>
                </c:pt>
                <c:pt idx="2795">
                  <c:v>43466.404606481483</c:v>
                </c:pt>
                <c:pt idx="2796">
                  <c:v>43466.404618055552</c:v>
                </c:pt>
                <c:pt idx="2797">
                  <c:v>43466.404629629629</c:v>
                </c:pt>
                <c:pt idx="2798">
                  <c:v>43466.404641203713</c:v>
                </c:pt>
                <c:pt idx="2799">
                  <c:v>43466.404652777783</c:v>
                </c:pt>
                <c:pt idx="2800">
                  <c:v>43466.404664351852</c:v>
                </c:pt>
                <c:pt idx="2801">
                  <c:v>43466.404675925929</c:v>
                </c:pt>
                <c:pt idx="2802">
                  <c:v>43466.404687499999</c:v>
                </c:pt>
                <c:pt idx="2803">
                  <c:v>43466.404699074083</c:v>
                </c:pt>
                <c:pt idx="2804">
                  <c:v>43466.404710648138</c:v>
                </c:pt>
                <c:pt idx="2805">
                  <c:v>43466.404722222222</c:v>
                </c:pt>
                <c:pt idx="2806">
                  <c:v>43466.404733796298</c:v>
                </c:pt>
                <c:pt idx="2807">
                  <c:v>43466.404745370368</c:v>
                </c:pt>
                <c:pt idx="2808">
                  <c:v>43466.404756944437</c:v>
                </c:pt>
                <c:pt idx="2809">
                  <c:v>43466.404768518521</c:v>
                </c:pt>
                <c:pt idx="2810">
                  <c:v>43466.404780092591</c:v>
                </c:pt>
                <c:pt idx="2811">
                  <c:v>43466.404791666668</c:v>
                </c:pt>
                <c:pt idx="2812">
                  <c:v>43466.404803240737</c:v>
                </c:pt>
                <c:pt idx="2813">
                  <c:v>43466.404814814807</c:v>
                </c:pt>
                <c:pt idx="2814">
                  <c:v>43466.404826388891</c:v>
                </c:pt>
                <c:pt idx="2815">
                  <c:v>43466.40483796296</c:v>
                </c:pt>
                <c:pt idx="2816">
                  <c:v>43466.404849537037</c:v>
                </c:pt>
                <c:pt idx="2817">
                  <c:v>43466.404861111107</c:v>
                </c:pt>
                <c:pt idx="2818">
                  <c:v>43466.404872685183</c:v>
                </c:pt>
                <c:pt idx="2819">
                  <c:v>43466.40488425926</c:v>
                </c:pt>
                <c:pt idx="2820">
                  <c:v>43466.404895833337</c:v>
                </c:pt>
                <c:pt idx="2821">
                  <c:v>43466.404907407406</c:v>
                </c:pt>
                <c:pt idx="2822">
                  <c:v>43466.404918981483</c:v>
                </c:pt>
                <c:pt idx="2823">
                  <c:v>43466.404930555553</c:v>
                </c:pt>
                <c:pt idx="2824">
                  <c:v>43466.404942129629</c:v>
                </c:pt>
                <c:pt idx="2825">
                  <c:v>43466.404953703714</c:v>
                </c:pt>
                <c:pt idx="2826">
                  <c:v>43466.404965277783</c:v>
                </c:pt>
                <c:pt idx="2827">
                  <c:v>43466.404976851853</c:v>
                </c:pt>
                <c:pt idx="2828">
                  <c:v>43466.404988425929</c:v>
                </c:pt>
                <c:pt idx="2829">
                  <c:v>43466.404999999999</c:v>
                </c:pt>
                <c:pt idx="2830">
                  <c:v>43466.405011574083</c:v>
                </c:pt>
                <c:pt idx="2831">
                  <c:v>43466.405023148152</c:v>
                </c:pt>
                <c:pt idx="2832">
                  <c:v>43466.405034722222</c:v>
                </c:pt>
                <c:pt idx="2833">
                  <c:v>43466.405046296299</c:v>
                </c:pt>
                <c:pt idx="2834">
                  <c:v>43466.405057870368</c:v>
                </c:pt>
                <c:pt idx="2835">
                  <c:v>43466.405069444438</c:v>
                </c:pt>
                <c:pt idx="2836">
                  <c:v>43466.405081018522</c:v>
                </c:pt>
                <c:pt idx="2837">
                  <c:v>43466.405092592591</c:v>
                </c:pt>
                <c:pt idx="2838">
                  <c:v>43466.405104166668</c:v>
                </c:pt>
                <c:pt idx="2839">
                  <c:v>43466.405115740738</c:v>
                </c:pt>
                <c:pt idx="2840">
                  <c:v>43466.405127314807</c:v>
                </c:pt>
                <c:pt idx="2841">
                  <c:v>43466.405138888891</c:v>
                </c:pt>
                <c:pt idx="2842">
                  <c:v>43466.405150462961</c:v>
                </c:pt>
                <c:pt idx="2843">
                  <c:v>43466.405162037037</c:v>
                </c:pt>
                <c:pt idx="2844">
                  <c:v>43466.405173611107</c:v>
                </c:pt>
                <c:pt idx="2845">
                  <c:v>43466.405185185176</c:v>
                </c:pt>
                <c:pt idx="2846">
                  <c:v>43466.40519675926</c:v>
                </c:pt>
                <c:pt idx="2847">
                  <c:v>43466.40520833333</c:v>
                </c:pt>
                <c:pt idx="2848">
                  <c:v>43466.405219907407</c:v>
                </c:pt>
                <c:pt idx="2849">
                  <c:v>43466.405231481483</c:v>
                </c:pt>
                <c:pt idx="2850">
                  <c:v>43466.405243055553</c:v>
                </c:pt>
                <c:pt idx="2851">
                  <c:v>43466.40525462963</c:v>
                </c:pt>
                <c:pt idx="2852">
                  <c:v>43466.405266203707</c:v>
                </c:pt>
                <c:pt idx="2853">
                  <c:v>43466.405277777783</c:v>
                </c:pt>
                <c:pt idx="2854">
                  <c:v>43466.405289351853</c:v>
                </c:pt>
                <c:pt idx="2855">
                  <c:v>43466.405300925922</c:v>
                </c:pt>
                <c:pt idx="2856">
                  <c:v>43466.405312499999</c:v>
                </c:pt>
                <c:pt idx="2857">
                  <c:v>43466.405324074083</c:v>
                </c:pt>
                <c:pt idx="2858">
                  <c:v>43466.405335648153</c:v>
                </c:pt>
                <c:pt idx="2859">
                  <c:v>43466.405347222222</c:v>
                </c:pt>
                <c:pt idx="2860">
                  <c:v>43466.405358796299</c:v>
                </c:pt>
                <c:pt idx="2861">
                  <c:v>43466.405370370368</c:v>
                </c:pt>
                <c:pt idx="2862">
                  <c:v>43466.405381944453</c:v>
                </c:pt>
                <c:pt idx="2863">
                  <c:v>43466.405393518522</c:v>
                </c:pt>
                <c:pt idx="2864">
                  <c:v>43466.405405092592</c:v>
                </c:pt>
                <c:pt idx="2865">
                  <c:v>43466.405416666668</c:v>
                </c:pt>
                <c:pt idx="2866">
                  <c:v>43466.405428240738</c:v>
                </c:pt>
                <c:pt idx="2867">
                  <c:v>43466.405439814807</c:v>
                </c:pt>
                <c:pt idx="2868">
                  <c:v>43466.405451388891</c:v>
                </c:pt>
                <c:pt idx="2869">
                  <c:v>43466.405462962961</c:v>
                </c:pt>
                <c:pt idx="2870">
                  <c:v>43466.405474537038</c:v>
                </c:pt>
                <c:pt idx="2871">
                  <c:v>43466.405486111107</c:v>
                </c:pt>
                <c:pt idx="2872">
                  <c:v>43466.405497685177</c:v>
                </c:pt>
                <c:pt idx="2873">
                  <c:v>43466.405509259261</c:v>
                </c:pt>
                <c:pt idx="2874">
                  <c:v>43466.40552083333</c:v>
                </c:pt>
                <c:pt idx="2875">
                  <c:v>43466.405532407407</c:v>
                </c:pt>
                <c:pt idx="2876">
                  <c:v>43466.405543981477</c:v>
                </c:pt>
                <c:pt idx="2877">
                  <c:v>43466.405555555553</c:v>
                </c:pt>
                <c:pt idx="2878">
                  <c:v>43466.40556712963</c:v>
                </c:pt>
                <c:pt idx="2879">
                  <c:v>43466.405578703707</c:v>
                </c:pt>
                <c:pt idx="2880">
                  <c:v>43466.405590277784</c:v>
                </c:pt>
                <c:pt idx="2881">
                  <c:v>43466.405601851853</c:v>
                </c:pt>
                <c:pt idx="2882">
                  <c:v>43466.405613425923</c:v>
                </c:pt>
                <c:pt idx="2883">
                  <c:v>43466.405624999999</c:v>
                </c:pt>
                <c:pt idx="2884">
                  <c:v>43466.405636574083</c:v>
                </c:pt>
                <c:pt idx="2885">
                  <c:v>43466.405648148153</c:v>
                </c:pt>
                <c:pt idx="2886">
                  <c:v>43466.405659722222</c:v>
                </c:pt>
                <c:pt idx="2887">
                  <c:v>43466.405671296299</c:v>
                </c:pt>
                <c:pt idx="2888">
                  <c:v>43466.405682870369</c:v>
                </c:pt>
                <c:pt idx="2889">
                  <c:v>43466.405694444453</c:v>
                </c:pt>
                <c:pt idx="2890">
                  <c:v>43466.405706018522</c:v>
                </c:pt>
                <c:pt idx="2891">
                  <c:v>43466.405717592592</c:v>
                </c:pt>
                <c:pt idx="2892">
                  <c:v>43466.405729166669</c:v>
                </c:pt>
                <c:pt idx="2893">
                  <c:v>43466.405740740738</c:v>
                </c:pt>
                <c:pt idx="2894">
                  <c:v>43466.405752314808</c:v>
                </c:pt>
                <c:pt idx="2895">
                  <c:v>43466.405763888892</c:v>
                </c:pt>
                <c:pt idx="2896">
                  <c:v>43466.405775462961</c:v>
                </c:pt>
                <c:pt idx="2897">
                  <c:v>43466.405787037038</c:v>
                </c:pt>
                <c:pt idx="2898">
                  <c:v>43466.405798611107</c:v>
                </c:pt>
                <c:pt idx="2899">
                  <c:v>43466.405810185177</c:v>
                </c:pt>
                <c:pt idx="2900">
                  <c:v>43466.405821759261</c:v>
                </c:pt>
                <c:pt idx="2901">
                  <c:v>43466.405833333331</c:v>
                </c:pt>
                <c:pt idx="2902">
                  <c:v>43466.405844907407</c:v>
                </c:pt>
                <c:pt idx="2903">
                  <c:v>43466.405856481477</c:v>
                </c:pt>
                <c:pt idx="2904">
                  <c:v>43466.405868055554</c:v>
                </c:pt>
                <c:pt idx="2905">
                  <c:v>43466.40587962963</c:v>
                </c:pt>
                <c:pt idx="2906">
                  <c:v>43466.405891203707</c:v>
                </c:pt>
                <c:pt idx="2907">
                  <c:v>43466.405902777777</c:v>
                </c:pt>
                <c:pt idx="2908">
                  <c:v>43466.405914351853</c:v>
                </c:pt>
                <c:pt idx="2909">
                  <c:v>43466.405925925923</c:v>
                </c:pt>
                <c:pt idx="2910">
                  <c:v>43466.4059375</c:v>
                </c:pt>
                <c:pt idx="2911">
                  <c:v>43466.405949074076</c:v>
                </c:pt>
                <c:pt idx="2912">
                  <c:v>43466.405960648153</c:v>
                </c:pt>
                <c:pt idx="2913">
                  <c:v>43466.405972222223</c:v>
                </c:pt>
                <c:pt idx="2914">
                  <c:v>43466.4059837963</c:v>
                </c:pt>
                <c:pt idx="2915">
                  <c:v>43466.405995370369</c:v>
                </c:pt>
                <c:pt idx="2916">
                  <c:v>43466.406006944453</c:v>
                </c:pt>
                <c:pt idx="2917">
                  <c:v>43466.406018518523</c:v>
                </c:pt>
                <c:pt idx="2918">
                  <c:v>43466.406030092592</c:v>
                </c:pt>
                <c:pt idx="2919">
                  <c:v>43466.406041666669</c:v>
                </c:pt>
                <c:pt idx="2920">
                  <c:v>43466.406053240738</c:v>
                </c:pt>
                <c:pt idx="2921">
                  <c:v>43466.406064814822</c:v>
                </c:pt>
                <c:pt idx="2922">
                  <c:v>43466.406076388892</c:v>
                </c:pt>
                <c:pt idx="2923">
                  <c:v>43466.406087962961</c:v>
                </c:pt>
                <c:pt idx="2924">
                  <c:v>43466.406099537038</c:v>
                </c:pt>
                <c:pt idx="2925">
                  <c:v>43466.406111111108</c:v>
                </c:pt>
                <c:pt idx="2926">
                  <c:v>43466.406122685177</c:v>
                </c:pt>
                <c:pt idx="2927">
                  <c:v>43466.406134259261</c:v>
                </c:pt>
                <c:pt idx="2928">
                  <c:v>43466.406145833331</c:v>
                </c:pt>
                <c:pt idx="2929">
                  <c:v>43466.406157407408</c:v>
                </c:pt>
                <c:pt idx="2930">
                  <c:v>43466.406168981477</c:v>
                </c:pt>
                <c:pt idx="2931">
                  <c:v>43466.406180555547</c:v>
                </c:pt>
                <c:pt idx="2932">
                  <c:v>43466.406192129631</c:v>
                </c:pt>
                <c:pt idx="2933">
                  <c:v>43466.4062037037</c:v>
                </c:pt>
                <c:pt idx="2934">
                  <c:v>43466.406215277777</c:v>
                </c:pt>
                <c:pt idx="2935">
                  <c:v>43466.406226851846</c:v>
                </c:pt>
                <c:pt idx="2936">
                  <c:v>43466.406238425923</c:v>
                </c:pt>
                <c:pt idx="2937">
                  <c:v>43466.40625</c:v>
                </c:pt>
                <c:pt idx="2938">
                  <c:v>43466.406261574077</c:v>
                </c:pt>
                <c:pt idx="2939">
                  <c:v>43466.406273148154</c:v>
                </c:pt>
                <c:pt idx="2940">
                  <c:v>43466.406284722223</c:v>
                </c:pt>
                <c:pt idx="2941">
                  <c:v>43466.4062962963</c:v>
                </c:pt>
                <c:pt idx="2942">
                  <c:v>43466.406307870369</c:v>
                </c:pt>
                <c:pt idx="2943">
                  <c:v>43466.406319444453</c:v>
                </c:pt>
                <c:pt idx="2944">
                  <c:v>43466.406331018523</c:v>
                </c:pt>
                <c:pt idx="2945">
                  <c:v>43466.406342592592</c:v>
                </c:pt>
                <c:pt idx="2946">
                  <c:v>43466.406354166669</c:v>
                </c:pt>
                <c:pt idx="2947">
                  <c:v>43466.406365740739</c:v>
                </c:pt>
                <c:pt idx="2948">
                  <c:v>43466.406377314823</c:v>
                </c:pt>
                <c:pt idx="2949">
                  <c:v>43466.406388888892</c:v>
                </c:pt>
                <c:pt idx="2950">
                  <c:v>43466.406400462962</c:v>
                </c:pt>
                <c:pt idx="2951">
                  <c:v>43466.406412037039</c:v>
                </c:pt>
                <c:pt idx="2952">
                  <c:v>43466.406423611108</c:v>
                </c:pt>
                <c:pt idx="2953">
                  <c:v>43466.406435185178</c:v>
                </c:pt>
                <c:pt idx="2954">
                  <c:v>43466.406446759262</c:v>
                </c:pt>
                <c:pt idx="2955">
                  <c:v>43466.406458333331</c:v>
                </c:pt>
                <c:pt idx="2956">
                  <c:v>43466.406469907408</c:v>
                </c:pt>
                <c:pt idx="2957">
                  <c:v>43466.406481481477</c:v>
                </c:pt>
                <c:pt idx="2958">
                  <c:v>43466.406493055547</c:v>
                </c:pt>
                <c:pt idx="2959">
                  <c:v>43466.406504629631</c:v>
                </c:pt>
                <c:pt idx="2960">
                  <c:v>43466.4065162037</c:v>
                </c:pt>
                <c:pt idx="2961">
                  <c:v>43466.406527777777</c:v>
                </c:pt>
                <c:pt idx="2962">
                  <c:v>43466.406539351847</c:v>
                </c:pt>
                <c:pt idx="2963">
                  <c:v>43466.406550925924</c:v>
                </c:pt>
                <c:pt idx="2964">
                  <c:v>43466.4065625</c:v>
                </c:pt>
                <c:pt idx="2965">
                  <c:v>43466.406574074077</c:v>
                </c:pt>
                <c:pt idx="2966">
                  <c:v>43466.406585648147</c:v>
                </c:pt>
                <c:pt idx="2967">
                  <c:v>43466.406597222223</c:v>
                </c:pt>
                <c:pt idx="2968">
                  <c:v>43466.406608796293</c:v>
                </c:pt>
                <c:pt idx="2969">
                  <c:v>43466.40662037037</c:v>
                </c:pt>
                <c:pt idx="2970">
                  <c:v>43466.406631944446</c:v>
                </c:pt>
                <c:pt idx="2971">
                  <c:v>43466.406643518523</c:v>
                </c:pt>
                <c:pt idx="2972">
                  <c:v>43466.406655092593</c:v>
                </c:pt>
                <c:pt idx="2973">
                  <c:v>43466.406666666669</c:v>
                </c:pt>
                <c:pt idx="2974">
                  <c:v>43466.406678240739</c:v>
                </c:pt>
                <c:pt idx="2975">
                  <c:v>43466.406689814823</c:v>
                </c:pt>
                <c:pt idx="2976">
                  <c:v>43466.406701388893</c:v>
                </c:pt>
                <c:pt idx="2977">
                  <c:v>43466.406712962962</c:v>
                </c:pt>
                <c:pt idx="2978">
                  <c:v>43466.406724537039</c:v>
                </c:pt>
                <c:pt idx="2979">
                  <c:v>43466.406736111108</c:v>
                </c:pt>
                <c:pt idx="2980">
                  <c:v>43466.406747685192</c:v>
                </c:pt>
                <c:pt idx="2981">
                  <c:v>43466.406759259262</c:v>
                </c:pt>
                <c:pt idx="2982">
                  <c:v>43466.406770833331</c:v>
                </c:pt>
                <c:pt idx="2983">
                  <c:v>43466.406782407408</c:v>
                </c:pt>
                <c:pt idx="2984">
                  <c:v>43466.406793981478</c:v>
                </c:pt>
                <c:pt idx="2985">
                  <c:v>43466.406805555547</c:v>
                </c:pt>
                <c:pt idx="2986">
                  <c:v>43466.406817129631</c:v>
                </c:pt>
                <c:pt idx="2987">
                  <c:v>43466.406828703701</c:v>
                </c:pt>
                <c:pt idx="2988">
                  <c:v>43466.406840277778</c:v>
                </c:pt>
                <c:pt idx="2989">
                  <c:v>43466.406851851847</c:v>
                </c:pt>
                <c:pt idx="2990">
                  <c:v>43466.406863425917</c:v>
                </c:pt>
                <c:pt idx="2991">
                  <c:v>43466.406875000001</c:v>
                </c:pt>
                <c:pt idx="2992">
                  <c:v>43466.406886574077</c:v>
                </c:pt>
                <c:pt idx="2993">
                  <c:v>43466.406898148147</c:v>
                </c:pt>
                <c:pt idx="2994">
                  <c:v>43466.406909722216</c:v>
                </c:pt>
                <c:pt idx="2995">
                  <c:v>43466.406921296293</c:v>
                </c:pt>
                <c:pt idx="2996">
                  <c:v>43466.40693287037</c:v>
                </c:pt>
                <c:pt idx="2997">
                  <c:v>43466.406944444447</c:v>
                </c:pt>
                <c:pt idx="2998">
                  <c:v>43466.406956018523</c:v>
                </c:pt>
                <c:pt idx="2999">
                  <c:v>43466.406967592593</c:v>
                </c:pt>
                <c:pt idx="3000">
                  <c:v>43466.40697916667</c:v>
                </c:pt>
                <c:pt idx="3001">
                  <c:v>43466.406990740739</c:v>
                </c:pt>
                <c:pt idx="3002">
                  <c:v>43466.407002314823</c:v>
                </c:pt>
                <c:pt idx="3003">
                  <c:v>43466.407013888893</c:v>
                </c:pt>
                <c:pt idx="3004">
                  <c:v>43466.407025462962</c:v>
                </c:pt>
                <c:pt idx="3005">
                  <c:v>43466.407037037039</c:v>
                </c:pt>
                <c:pt idx="3006">
                  <c:v>43466.407048611109</c:v>
                </c:pt>
                <c:pt idx="3007">
                  <c:v>43466.407060185193</c:v>
                </c:pt>
                <c:pt idx="3008">
                  <c:v>43466.407071759262</c:v>
                </c:pt>
                <c:pt idx="3009">
                  <c:v>43466.407083333332</c:v>
                </c:pt>
                <c:pt idx="3010">
                  <c:v>43466.407094907408</c:v>
                </c:pt>
                <c:pt idx="3011">
                  <c:v>43466.407106481478</c:v>
                </c:pt>
                <c:pt idx="3012">
                  <c:v>43466.407118055547</c:v>
                </c:pt>
                <c:pt idx="3013">
                  <c:v>43466.407129629632</c:v>
                </c:pt>
                <c:pt idx="3014">
                  <c:v>43466.407141203701</c:v>
                </c:pt>
                <c:pt idx="3015">
                  <c:v>43466.407152777778</c:v>
                </c:pt>
                <c:pt idx="3016">
                  <c:v>43466.407164351847</c:v>
                </c:pt>
                <c:pt idx="3017">
                  <c:v>43466.407175925917</c:v>
                </c:pt>
                <c:pt idx="3018">
                  <c:v>43466.407187500001</c:v>
                </c:pt>
                <c:pt idx="3019">
                  <c:v>43466.407199074078</c:v>
                </c:pt>
                <c:pt idx="3020">
                  <c:v>43466.407210648147</c:v>
                </c:pt>
                <c:pt idx="3021">
                  <c:v>43466.407222222217</c:v>
                </c:pt>
                <c:pt idx="3022">
                  <c:v>43466.407233796293</c:v>
                </c:pt>
                <c:pt idx="3023">
                  <c:v>43466.40724537037</c:v>
                </c:pt>
                <c:pt idx="3024">
                  <c:v>43466.407256944447</c:v>
                </c:pt>
                <c:pt idx="3025">
                  <c:v>43466.407268518517</c:v>
                </c:pt>
                <c:pt idx="3026">
                  <c:v>43466.407280092593</c:v>
                </c:pt>
                <c:pt idx="3027">
                  <c:v>43466.40729166667</c:v>
                </c:pt>
                <c:pt idx="3028">
                  <c:v>43466.40730324074</c:v>
                </c:pt>
                <c:pt idx="3029">
                  <c:v>43466.407314814824</c:v>
                </c:pt>
                <c:pt idx="3030">
                  <c:v>43466.407326388893</c:v>
                </c:pt>
                <c:pt idx="3031">
                  <c:v>43466.407337962963</c:v>
                </c:pt>
                <c:pt idx="3032">
                  <c:v>43466.407349537039</c:v>
                </c:pt>
                <c:pt idx="3033">
                  <c:v>43466.407361111109</c:v>
                </c:pt>
                <c:pt idx="3034">
                  <c:v>43466.407372685193</c:v>
                </c:pt>
                <c:pt idx="3035">
                  <c:v>43466.407384259262</c:v>
                </c:pt>
                <c:pt idx="3036">
                  <c:v>43466.407395833332</c:v>
                </c:pt>
                <c:pt idx="3037">
                  <c:v>43466.407407407409</c:v>
                </c:pt>
                <c:pt idx="3038">
                  <c:v>43466.407418981478</c:v>
                </c:pt>
                <c:pt idx="3039">
                  <c:v>43466.407430555562</c:v>
                </c:pt>
                <c:pt idx="3040">
                  <c:v>43466.407442129632</c:v>
                </c:pt>
                <c:pt idx="3041">
                  <c:v>43466.407453703701</c:v>
                </c:pt>
                <c:pt idx="3042">
                  <c:v>43466.407465277778</c:v>
                </c:pt>
                <c:pt idx="3043">
                  <c:v>43466.407476851848</c:v>
                </c:pt>
                <c:pt idx="3044">
                  <c:v>43466.407488425917</c:v>
                </c:pt>
                <c:pt idx="3045">
                  <c:v>43466.407500000001</c:v>
                </c:pt>
                <c:pt idx="3046">
                  <c:v>43466.407511574071</c:v>
                </c:pt>
                <c:pt idx="3047">
                  <c:v>43466.407523148147</c:v>
                </c:pt>
                <c:pt idx="3048">
                  <c:v>43466.407534722217</c:v>
                </c:pt>
                <c:pt idx="3049">
                  <c:v>43466.407546296286</c:v>
                </c:pt>
                <c:pt idx="3050">
                  <c:v>43466.407557870371</c:v>
                </c:pt>
                <c:pt idx="3051">
                  <c:v>43466.407569444447</c:v>
                </c:pt>
                <c:pt idx="3052">
                  <c:v>43466.407581018517</c:v>
                </c:pt>
                <c:pt idx="3053">
                  <c:v>43466.407592592594</c:v>
                </c:pt>
                <c:pt idx="3054">
                  <c:v>43466.407604166663</c:v>
                </c:pt>
                <c:pt idx="3055">
                  <c:v>43466.40761574074</c:v>
                </c:pt>
                <c:pt idx="3056">
                  <c:v>43466.407627314817</c:v>
                </c:pt>
                <c:pt idx="3057">
                  <c:v>43466.407638888893</c:v>
                </c:pt>
                <c:pt idx="3058">
                  <c:v>43466.407650462963</c:v>
                </c:pt>
                <c:pt idx="3059">
                  <c:v>43466.40766203704</c:v>
                </c:pt>
                <c:pt idx="3060">
                  <c:v>43466.407673611109</c:v>
                </c:pt>
                <c:pt idx="3061">
                  <c:v>43466.407685185193</c:v>
                </c:pt>
                <c:pt idx="3062">
                  <c:v>43466.407696759263</c:v>
                </c:pt>
                <c:pt idx="3063">
                  <c:v>43466.407708333332</c:v>
                </c:pt>
                <c:pt idx="3064">
                  <c:v>43466.407719907409</c:v>
                </c:pt>
                <c:pt idx="3065">
                  <c:v>43466.407731481479</c:v>
                </c:pt>
                <c:pt idx="3066">
                  <c:v>43466.407743055563</c:v>
                </c:pt>
                <c:pt idx="3067">
                  <c:v>43466.407754629632</c:v>
                </c:pt>
                <c:pt idx="3068">
                  <c:v>43466.407766203702</c:v>
                </c:pt>
                <c:pt idx="3069">
                  <c:v>43466.407777777778</c:v>
                </c:pt>
                <c:pt idx="3070">
                  <c:v>43466.407789351862</c:v>
                </c:pt>
                <c:pt idx="3071">
                  <c:v>43466.407800925917</c:v>
                </c:pt>
                <c:pt idx="3072">
                  <c:v>43466.407812500001</c:v>
                </c:pt>
                <c:pt idx="3073">
                  <c:v>43466.407824074071</c:v>
                </c:pt>
                <c:pt idx="3074">
                  <c:v>43466.407835648148</c:v>
                </c:pt>
                <c:pt idx="3075">
                  <c:v>43466.407847222217</c:v>
                </c:pt>
                <c:pt idx="3076">
                  <c:v>43466.407858796287</c:v>
                </c:pt>
                <c:pt idx="3077">
                  <c:v>43466.407870370371</c:v>
                </c:pt>
                <c:pt idx="3078">
                  <c:v>43466.407881944448</c:v>
                </c:pt>
                <c:pt idx="3079">
                  <c:v>43466.407893518517</c:v>
                </c:pt>
                <c:pt idx="3080">
                  <c:v>43466.407905092587</c:v>
                </c:pt>
                <c:pt idx="3081">
                  <c:v>43466.407916666663</c:v>
                </c:pt>
                <c:pt idx="3082">
                  <c:v>43466.40792824074</c:v>
                </c:pt>
                <c:pt idx="3083">
                  <c:v>43466.407939814817</c:v>
                </c:pt>
                <c:pt idx="3084">
                  <c:v>43466.407951388886</c:v>
                </c:pt>
                <c:pt idx="3085">
                  <c:v>43466.407962962963</c:v>
                </c:pt>
                <c:pt idx="3086">
                  <c:v>43466.40797453704</c:v>
                </c:pt>
                <c:pt idx="3087">
                  <c:v>43466.407986111109</c:v>
                </c:pt>
                <c:pt idx="3088">
                  <c:v>43466.407997685194</c:v>
                </c:pt>
                <c:pt idx="3089">
                  <c:v>43466.408009259263</c:v>
                </c:pt>
                <c:pt idx="3090">
                  <c:v>43466.408020833333</c:v>
                </c:pt>
                <c:pt idx="3091">
                  <c:v>43466.408032407409</c:v>
                </c:pt>
                <c:pt idx="3092">
                  <c:v>43466.408043981479</c:v>
                </c:pt>
                <c:pt idx="3093">
                  <c:v>43466.408055555563</c:v>
                </c:pt>
                <c:pt idx="3094">
                  <c:v>43466.408067129632</c:v>
                </c:pt>
                <c:pt idx="3095">
                  <c:v>43466.408078703702</c:v>
                </c:pt>
                <c:pt idx="3096">
                  <c:v>43466.408090277779</c:v>
                </c:pt>
                <c:pt idx="3097">
                  <c:v>43466.408101851863</c:v>
                </c:pt>
                <c:pt idx="3098">
                  <c:v>43466.408113425918</c:v>
                </c:pt>
                <c:pt idx="3099">
                  <c:v>43466.408125000002</c:v>
                </c:pt>
                <c:pt idx="3100">
                  <c:v>43466.408136574071</c:v>
                </c:pt>
                <c:pt idx="3101">
                  <c:v>43466.408148148148</c:v>
                </c:pt>
                <c:pt idx="3102">
                  <c:v>43466.408159722218</c:v>
                </c:pt>
                <c:pt idx="3103">
                  <c:v>43466.408171296287</c:v>
                </c:pt>
                <c:pt idx="3104">
                  <c:v>43466.408182870371</c:v>
                </c:pt>
                <c:pt idx="3105">
                  <c:v>43466.408194444448</c:v>
                </c:pt>
                <c:pt idx="3106">
                  <c:v>43466.408206018517</c:v>
                </c:pt>
                <c:pt idx="3107">
                  <c:v>43466.408217592587</c:v>
                </c:pt>
                <c:pt idx="3108">
                  <c:v>43466.408229166656</c:v>
                </c:pt>
                <c:pt idx="3109">
                  <c:v>43466.40824074074</c:v>
                </c:pt>
                <c:pt idx="3110">
                  <c:v>43466.408252314817</c:v>
                </c:pt>
                <c:pt idx="3111">
                  <c:v>43466.408263888887</c:v>
                </c:pt>
                <c:pt idx="3112">
                  <c:v>43466.408275462964</c:v>
                </c:pt>
                <c:pt idx="3113">
                  <c:v>43466.40828703704</c:v>
                </c:pt>
                <c:pt idx="3114">
                  <c:v>43466.40829861111</c:v>
                </c:pt>
                <c:pt idx="3115">
                  <c:v>43466.408310185187</c:v>
                </c:pt>
                <c:pt idx="3116">
                  <c:v>43466.408321759263</c:v>
                </c:pt>
                <c:pt idx="3117">
                  <c:v>43466.408333333333</c:v>
                </c:pt>
                <c:pt idx="3118">
                  <c:v>43466.40834490741</c:v>
                </c:pt>
                <c:pt idx="3119">
                  <c:v>43466.408356481479</c:v>
                </c:pt>
                <c:pt idx="3120">
                  <c:v>43466.408368055563</c:v>
                </c:pt>
                <c:pt idx="3121">
                  <c:v>43466.408379629633</c:v>
                </c:pt>
                <c:pt idx="3122">
                  <c:v>43466.408391203702</c:v>
                </c:pt>
                <c:pt idx="3123">
                  <c:v>43466.408402777779</c:v>
                </c:pt>
                <c:pt idx="3124">
                  <c:v>43466.408414351848</c:v>
                </c:pt>
                <c:pt idx="3125">
                  <c:v>43466.408425925933</c:v>
                </c:pt>
                <c:pt idx="3126">
                  <c:v>43466.408437500002</c:v>
                </c:pt>
                <c:pt idx="3127">
                  <c:v>43466.408449074072</c:v>
                </c:pt>
                <c:pt idx="3128">
                  <c:v>43466.408460648148</c:v>
                </c:pt>
                <c:pt idx="3129">
                  <c:v>43466.408472222232</c:v>
                </c:pt>
                <c:pt idx="3130">
                  <c:v>43466.408483796287</c:v>
                </c:pt>
                <c:pt idx="3131">
                  <c:v>43466.408495370371</c:v>
                </c:pt>
                <c:pt idx="3132">
                  <c:v>43466.408506944441</c:v>
                </c:pt>
                <c:pt idx="3133">
                  <c:v>43466.408518518518</c:v>
                </c:pt>
                <c:pt idx="3134">
                  <c:v>43466.408530092587</c:v>
                </c:pt>
                <c:pt idx="3135">
                  <c:v>43466.408541666657</c:v>
                </c:pt>
                <c:pt idx="3136">
                  <c:v>43466.408553240741</c:v>
                </c:pt>
                <c:pt idx="3137">
                  <c:v>43466.408564814818</c:v>
                </c:pt>
                <c:pt idx="3138">
                  <c:v>43466.408576388887</c:v>
                </c:pt>
                <c:pt idx="3139">
                  <c:v>43466.408587962957</c:v>
                </c:pt>
                <c:pt idx="3140">
                  <c:v>43466.408599537041</c:v>
                </c:pt>
                <c:pt idx="3141">
                  <c:v>43466.40861111111</c:v>
                </c:pt>
                <c:pt idx="3142">
                  <c:v>43466.408622685187</c:v>
                </c:pt>
                <c:pt idx="3143">
                  <c:v>43466.408634259264</c:v>
                </c:pt>
                <c:pt idx="3144">
                  <c:v>43466.408645833333</c:v>
                </c:pt>
                <c:pt idx="3145">
                  <c:v>43466.40865740741</c:v>
                </c:pt>
                <c:pt idx="3146">
                  <c:v>43466.408668981479</c:v>
                </c:pt>
                <c:pt idx="3147">
                  <c:v>43466.408680555563</c:v>
                </c:pt>
                <c:pt idx="3148">
                  <c:v>43466.408692129633</c:v>
                </c:pt>
                <c:pt idx="3149">
                  <c:v>43466.408703703702</c:v>
                </c:pt>
                <c:pt idx="3150">
                  <c:v>43466.408715277779</c:v>
                </c:pt>
                <c:pt idx="3151">
                  <c:v>43466.408726851849</c:v>
                </c:pt>
                <c:pt idx="3152">
                  <c:v>43466.408738425933</c:v>
                </c:pt>
                <c:pt idx="3153">
                  <c:v>43466.408750000002</c:v>
                </c:pt>
                <c:pt idx="3154">
                  <c:v>43466.408761574072</c:v>
                </c:pt>
                <c:pt idx="3155">
                  <c:v>43466.408773148149</c:v>
                </c:pt>
                <c:pt idx="3156">
                  <c:v>43466.408784722233</c:v>
                </c:pt>
                <c:pt idx="3157">
                  <c:v>43466.408796296288</c:v>
                </c:pt>
                <c:pt idx="3158">
                  <c:v>43466.408807870372</c:v>
                </c:pt>
                <c:pt idx="3159">
                  <c:v>43466.408819444441</c:v>
                </c:pt>
                <c:pt idx="3160">
                  <c:v>43466.408831018518</c:v>
                </c:pt>
                <c:pt idx="3161">
                  <c:v>43466.408842592587</c:v>
                </c:pt>
                <c:pt idx="3162">
                  <c:v>43466.408854166657</c:v>
                </c:pt>
                <c:pt idx="3163">
                  <c:v>43466.408865740741</c:v>
                </c:pt>
                <c:pt idx="3164">
                  <c:v>43466.408877314818</c:v>
                </c:pt>
                <c:pt idx="3165">
                  <c:v>43466.408888888887</c:v>
                </c:pt>
                <c:pt idx="3166">
                  <c:v>43466.408900462957</c:v>
                </c:pt>
                <c:pt idx="3167">
                  <c:v>43466.408912037034</c:v>
                </c:pt>
                <c:pt idx="3168">
                  <c:v>43466.40892361111</c:v>
                </c:pt>
                <c:pt idx="3169">
                  <c:v>43466.408935185187</c:v>
                </c:pt>
                <c:pt idx="3170">
                  <c:v>43466.408946759257</c:v>
                </c:pt>
                <c:pt idx="3171">
                  <c:v>43466.408958333333</c:v>
                </c:pt>
                <c:pt idx="3172">
                  <c:v>43466.40896990741</c:v>
                </c:pt>
                <c:pt idx="3173">
                  <c:v>43466.40898148148</c:v>
                </c:pt>
                <c:pt idx="3174">
                  <c:v>43466.408993055556</c:v>
                </c:pt>
                <c:pt idx="3175">
                  <c:v>43466.409004629633</c:v>
                </c:pt>
                <c:pt idx="3176">
                  <c:v>43466.409016203703</c:v>
                </c:pt>
                <c:pt idx="3177">
                  <c:v>43466.40902777778</c:v>
                </c:pt>
                <c:pt idx="3178">
                  <c:v>43466.409039351849</c:v>
                </c:pt>
                <c:pt idx="3179">
                  <c:v>43466.409050925933</c:v>
                </c:pt>
                <c:pt idx="3180">
                  <c:v>43466.409062500003</c:v>
                </c:pt>
                <c:pt idx="3181">
                  <c:v>43466.409074074072</c:v>
                </c:pt>
                <c:pt idx="3182">
                  <c:v>43466.409085648149</c:v>
                </c:pt>
                <c:pt idx="3183">
                  <c:v>43466.409097222233</c:v>
                </c:pt>
                <c:pt idx="3184">
                  <c:v>43466.409108796302</c:v>
                </c:pt>
                <c:pt idx="3185">
                  <c:v>43466.409120370372</c:v>
                </c:pt>
                <c:pt idx="3186">
                  <c:v>43466.409131944441</c:v>
                </c:pt>
                <c:pt idx="3187">
                  <c:v>43466.409143518518</c:v>
                </c:pt>
                <c:pt idx="3188">
                  <c:v>43466.409155092602</c:v>
                </c:pt>
                <c:pt idx="3189">
                  <c:v>43466.409166666657</c:v>
                </c:pt>
                <c:pt idx="3190">
                  <c:v>43466.409178240741</c:v>
                </c:pt>
                <c:pt idx="3191">
                  <c:v>43466.409189814818</c:v>
                </c:pt>
                <c:pt idx="3192">
                  <c:v>43466.409201388888</c:v>
                </c:pt>
                <c:pt idx="3193">
                  <c:v>43466.409212962957</c:v>
                </c:pt>
                <c:pt idx="3194">
                  <c:v>43466.409224537027</c:v>
                </c:pt>
                <c:pt idx="3195">
                  <c:v>43466.409236111111</c:v>
                </c:pt>
                <c:pt idx="3196">
                  <c:v>43466.409247685187</c:v>
                </c:pt>
                <c:pt idx="3197">
                  <c:v>43466.409259259257</c:v>
                </c:pt>
                <c:pt idx="3198">
                  <c:v>43466.409270833326</c:v>
                </c:pt>
                <c:pt idx="3199">
                  <c:v>43466.409282407411</c:v>
                </c:pt>
                <c:pt idx="3200">
                  <c:v>43466.40929398148</c:v>
                </c:pt>
                <c:pt idx="3201">
                  <c:v>43466.409305555557</c:v>
                </c:pt>
                <c:pt idx="3202">
                  <c:v>43466.409317129634</c:v>
                </c:pt>
                <c:pt idx="3203">
                  <c:v>43466.409328703703</c:v>
                </c:pt>
                <c:pt idx="3204">
                  <c:v>43466.40934027778</c:v>
                </c:pt>
                <c:pt idx="3205">
                  <c:v>43466.409351851849</c:v>
                </c:pt>
                <c:pt idx="3206">
                  <c:v>43466.409363425933</c:v>
                </c:pt>
                <c:pt idx="3207">
                  <c:v>43466.409375000003</c:v>
                </c:pt>
                <c:pt idx="3208">
                  <c:v>43466.409386574072</c:v>
                </c:pt>
                <c:pt idx="3209">
                  <c:v>43466.409398148149</c:v>
                </c:pt>
                <c:pt idx="3210">
                  <c:v>43466.409409722219</c:v>
                </c:pt>
                <c:pt idx="3211">
                  <c:v>43466.409421296303</c:v>
                </c:pt>
                <c:pt idx="3212">
                  <c:v>43466.409432870372</c:v>
                </c:pt>
                <c:pt idx="3213">
                  <c:v>43466.409444444442</c:v>
                </c:pt>
                <c:pt idx="3214">
                  <c:v>43466.409456018519</c:v>
                </c:pt>
                <c:pt idx="3215">
                  <c:v>43466.409467592603</c:v>
                </c:pt>
                <c:pt idx="3216">
                  <c:v>43466.409479166658</c:v>
                </c:pt>
                <c:pt idx="3217">
                  <c:v>43466.409490740742</c:v>
                </c:pt>
                <c:pt idx="3218">
                  <c:v>43466.409502314818</c:v>
                </c:pt>
                <c:pt idx="3219">
                  <c:v>43466.409513888888</c:v>
                </c:pt>
                <c:pt idx="3220">
                  <c:v>43466.409525462957</c:v>
                </c:pt>
                <c:pt idx="3221">
                  <c:v>43466.409537037027</c:v>
                </c:pt>
                <c:pt idx="3222">
                  <c:v>43466.409548611111</c:v>
                </c:pt>
                <c:pt idx="3223">
                  <c:v>43466.409560185188</c:v>
                </c:pt>
                <c:pt idx="3224">
                  <c:v>43466.409571759257</c:v>
                </c:pt>
                <c:pt idx="3225">
                  <c:v>43466.409583333327</c:v>
                </c:pt>
                <c:pt idx="3226">
                  <c:v>43466.409594907411</c:v>
                </c:pt>
                <c:pt idx="3227">
                  <c:v>43466.40960648148</c:v>
                </c:pt>
                <c:pt idx="3228">
                  <c:v>43466.409618055557</c:v>
                </c:pt>
                <c:pt idx="3229">
                  <c:v>43466.409629629627</c:v>
                </c:pt>
                <c:pt idx="3230">
                  <c:v>43466.409641203703</c:v>
                </c:pt>
                <c:pt idx="3231">
                  <c:v>43466.40965277778</c:v>
                </c:pt>
                <c:pt idx="3232">
                  <c:v>43466.40966435185</c:v>
                </c:pt>
                <c:pt idx="3233">
                  <c:v>43466.409675925926</c:v>
                </c:pt>
                <c:pt idx="3234">
                  <c:v>43466.409687500003</c:v>
                </c:pt>
                <c:pt idx="3235">
                  <c:v>43466.409699074073</c:v>
                </c:pt>
                <c:pt idx="3236">
                  <c:v>43466.409710648149</c:v>
                </c:pt>
                <c:pt idx="3237">
                  <c:v>43466.409722222219</c:v>
                </c:pt>
                <c:pt idx="3238">
                  <c:v>43466.409733796303</c:v>
                </c:pt>
                <c:pt idx="3239">
                  <c:v>43466.409745370373</c:v>
                </c:pt>
                <c:pt idx="3240">
                  <c:v>43466.409756944442</c:v>
                </c:pt>
                <c:pt idx="3241">
                  <c:v>43466.409768518519</c:v>
                </c:pt>
                <c:pt idx="3242">
                  <c:v>43466.409780092603</c:v>
                </c:pt>
                <c:pt idx="3243">
                  <c:v>43466.409791666672</c:v>
                </c:pt>
                <c:pt idx="3244">
                  <c:v>43466.409803240742</c:v>
                </c:pt>
                <c:pt idx="3245">
                  <c:v>43466.409814814811</c:v>
                </c:pt>
                <c:pt idx="3246">
                  <c:v>43466.409826388888</c:v>
                </c:pt>
                <c:pt idx="3247">
                  <c:v>43466.409837962958</c:v>
                </c:pt>
                <c:pt idx="3248">
                  <c:v>43466.409849537027</c:v>
                </c:pt>
                <c:pt idx="3249">
                  <c:v>43466.409861111111</c:v>
                </c:pt>
                <c:pt idx="3250">
                  <c:v>43466.409872685188</c:v>
                </c:pt>
                <c:pt idx="3251">
                  <c:v>43466.409884259258</c:v>
                </c:pt>
                <c:pt idx="3252">
                  <c:v>43466.409895833327</c:v>
                </c:pt>
                <c:pt idx="3253">
                  <c:v>43466.409907407397</c:v>
                </c:pt>
                <c:pt idx="3254">
                  <c:v>43466.409918981481</c:v>
                </c:pt>
                <c:pt idx="3255">
                  <c:v>43466.409930555557</c:v>
                </c:pt>
                <c:pt idx="3256">
                  <c:v>43466.409942129627</c:v>
                </c:pt>
                <c:pt idx="3257">
                  <c:v>43466.409953703696</c:v>
                </c:pt>
                <c:pt idx="3258">
                  <c:v>43466.40996527778</c:v>
                </c:pt>
                <c:pt idx="3259">
                  <c:v>43466.40997685185</c:v>
                </c:pt>
                <c:pt idx="3260">
                  <c:v>43466.409988425927</c:v>
                </c:pt>
                <c:pt idx="3261">
                  <c:v>43466.41</c:v>
                </c:pt>
                <c:pt idx="3262">
                  <c:v>43466.410011574073</c:v>
                </c:pt>
                <c:pt idx="3263">
                  <c:v>43466.41002314815</c:v>
                </c:pt>
                <c:pt idx="3264">
                  <c:v>43466.410034722219</c:v>
                </c:pt>
                <c:pt idx="3265">
                  <c:v>43466.410046296303</c:v>
                </c:pt>
                <c:pt idx="3266">
                  <c:v>43466.410057870373</c:v>
                </c:pt>
                <c:pt idx="3267">
                  <c:v>43466.410069444442</c:v>
                </c:pt>
                <c:pt idx="3268">
                  <c:v>43466.410081018519</c:v>
                </c:pt>
                <c:pt idx="3269">
                  <c:v>43466.410092592603</c:v>
                </c:pt>
                <c:pt idx="3270">
                  <c:v>43466.410104166673</c:v>
                </c:pt>
                <c:pt idx="3271">
                  <c:v>43466.410115740742</c:v>
                </c:pt>
                <c:pt idx="3272">
                  <c:v>43466.410127314812</c:v>
                </c:pt>
                <c:pt idx="3273">
                  <c:v>43466.410138888888</c:v>
                </c:pt>
                <c:pt idx="3274">
                  <c:v>43466.410150462973</c:v>
                </c:pt>
                <c:pt idx="3275">
                  <c:v>43466.410162037027</c:v>
                </c:pt>
                <c:pt idx="3276">
                  <c:v>43466.410173611112</c:v>
                </c:pt>
                <c:pt idx="3277">
                  <c:v>43466.410185185188</c:v>
                </c:pt>
                <c:pt idx="3278">
                  <c:v>43466.410196759258</c:v>
                </c:pt>
                <c:pt idx="3279">
                  <c:v>43466.410208333327</c:v>
                </c:pt>
                <c:pt idx="3280">
                  <c:v>43466.410219907397</c:v>
                </c:pt>
                <c:pt idx="3281">
                  <c:v>43466.410231481481</c:v>
                </c:pt>
                <c:pt idx="3282">
                  <c:v>43466.410243055558</c:v>
                </c:pt>
                <c:pt idx="3283">
                  <c:v>43466.410254629627</c:v>
                </c:pt>
                <c:pt idx="3284">
                  <c:v>43466.410266203697</c:v>
                </c:pt>
                <c:pt idx="3285">
                  <c:v>43466.410277777781</c:v>
                </c:pt>
                <c:pt idx="3286">
                  <c:v>43466.41028935185</c:v>
                </c:pt>
                <c:pt idx="3287">
                  <c:v>43466.410300925927</c:v>
                </c:pt>
                <c:pt idx="3288">
                  <c:v>43466.410312499997</c:v>
                </c:pt>
                <c:pt idx="3289">
                  <c:v>43466.410324074073</c:v>
                </c:pt>
                <c:pt idx="3290">
                  <c:v>43466.41033564815</c:v>
                </c:pt>
                <c:pt idx="3291">
                  <c:v>43466.41034722222</c:v>
                </c:pt>
                <c:pt idx="3292">
                  <c:v>43466.410358796304</c:v>
                </c:pt>
                <c:pt idx="3293">
                  <c:v>43466.410370370373</c:v>
                </c:pt>
                <c:pt idx="3294">
                  <c:v>43466.410381944443</c:v>
                </c:pt>
                <c:pt idx="3295">
                  <c:v>43466.410393518519</c:v>
                </c:pt>
                <c:pt idx="3296">
                  <c:v>43466.410405092603</c:v>
                </c:pt>
                <c:pt idx="3297">
                  <c:v>43466.410416666673</c:v>
                </c:pt>
                <c:pt idx="3298">
                  <c:v>43466.410428240742</c:v>
                </c:pt>
                <c:pt idx="3299">
                  <c:v>43466.410439814812</c:v>
                </c:pt>
                <c:pt idx="3300">
                  <c:v>43466.410451388889</c:v>
                </c:pt>
                <c:pt idx="3301">
                  <c:v>43466.410462962973</c:v>
                </c:pt>
                <c:pt idx="3302">
                  <c:v>43466.410474537042</c:v>
                </c:pt>
                <c:pt idx="3303">
                  <c:v>43466.410486111112</c:v>
                </c:pt>
                <c:pt idx="3304">
                  <c:v>43466.410497685189</c:v>
                </c:pt>
                <c:pt idx="3305">
                  <c:v>43466.410509259258</c:v>
                </c:pt>
                <c:pt idx="3306">
                  <c:v>43466.410520833328</c:v>
                </c:pt>
                <c:pt idx="3307">
                  <c:v>43466.410532407397</c:v>
                </c:pt>
                <c:pt idx="3308">
                  <c:v>43466.410543981481</c:v>
                </c:pt>
                <c:pt idx="3309">
                  <c:v>43466.410555555558</c:v>
                </c:pt>
                <c:pt idx="3310">
                  <c:v>43466.410567129627</c:v>
                </c:pt>
                <c:pt idx="3311">
                  <c:v>43466.410578703697</c:v>
                </c:pt>
                <c:pt idx="3312">
                  <c:v>43466.410590277781</c:v>
                </c:pt>
                <c:pt idx="3313">
                  <c:v>43466.410601851851</c:v>
                </c:pt>
                <c:pt idx="3314">
                  <c:v>43466.410613425927</c:v>
                </c:pt>
                <c:pt idx="3315">
                  <c:v>43466.410624999997</c:v>
                </c:pt>
                <c:pt idx="3316">
                  <c:v>43466.410636574074</c:v>
                </c:pt>
                <c:pt idx="3317">
                  <c:v>43466.41064814815</c:v>
                </c:pt>
                <c:pt idx="3318">
                  <c:v>43466.41065972222</c:v>
                </c:pt>
                <c:pt idx="3319">
                  <c:v>43466.410671296297</c:v>
                </c:pt>
                <c:pt idx="3320">
                  <c:v>43466.410682870373</c:v>
                </c:pt>
                <c:pt idx="3321">
                  <c:v>43466.410694444443</c:v>
                </c:pt>
                <c:pt idx="3322">
                  <c:v>43466.41070601852</c:v>
                </c:pt>
                <c:pt idx="3323">
                  <c:v>43466.410717592589</c:v>
                </c:pt>
                <c:pt idx="3324">
                  <c:v>43466.410729166673</c:v>
                </c:pt>
                <c:pt idx="3325">
                  <c:v>43466.410740740743</c:v>
                </c:pt>
                <c:pt idx="3326">
                  <c:v>43466.410752314812</c:v>
                </c:pt>
                <c:pt idx="3327">
                  <c:v>43466.410763888889</c:v>
                </c:pt>
                <c:pt idx="3328">
                  <c:v>43466.410775462973</c:v>
                </c:pt>
                <c:pt idx="3329">
                  <c:v>43466.410787037043</c:v>
                </c:pt>
                <c:pt idx="3330">
                  <c:v>43466.410798611112</c:v>
                </c:pt>
                <c:pt idx="3331">
                  <c:v>43466.410810185182</c:v>
                </c:pt>
                <c:pt idx="3332">
                  <c:v>43466.410821759258</c:v>
                </c:pt>
                <c:pt idx="3333">
                  <c:v>43466.410833333342</c:v>
                </c:pt>
                <c:pt idx="3334">
                  <c:v>43466.410844907397</c:v>
                </c:pt>
                <c:pt idx="3335">
                  <c:v>43466.410856481481</c:v>
                </c:pt>
                <c:pt idx="3336">
                  <c:v>43466.410868055558</c:v>
                </c:pt>
                <c:pt idx="3337">
                  <c:v>43466.410879629628</c:v>
                </c:pt>
                <c:pt idx="3338">
                  <c:v>43466.410891203697</c:v>
                </c:pt>
                <c:pt idx="3339">
                  <c:v>43466.410902777781</c:v>
                </c:pt>
                <c:pt idx="3340">
                  <c:v>43466.410914351851</c:v>
                </c:pt>
                <c:pt idx="3341">
                  <c:v>43466.410925925928</c:v>
                </c:pt>
                <c:pt idx="3342">
                  <c:v>43466.410937499997</c:v>
                </c:pt>
                <c:pt idx="3343">
                  <c:v>43466.410949074067</c:v>
                </c:pt>
                <c:pt idx="3344">
                  <c:v>43466.410960648151</c:v>
                </c:pt>
                <c:pt idx="3345">
                  <c:v>43466.41097222222</c:v>
                </c:pt>
                <c:pt idx="3346">
                  <c:v>43466.410983796297</c:v>
                </c:pt>
                <c:pt idx="3347">
                  <c:v>43466.410995370366</c:v>
                </c:pt>
                <c:pt idx="3348">
                  <c:v>43466.411006944443</c:v>
                </c:pt>
                <c:pt idx="3349">
                  <c:v>43466.41101851852</c:v>
                </c:pt>
                <c:pt idx="3350">
                  <c:v>43466.411030092589</c:v>
                </c:pt>
                <c:pt idx="3351">
                  <c:v>43466.411041666674</c:v>
                </c:pt>
                <c:pt idx="3352">
                  <c:v>43466.411053240743</c:v>
                </c:pt>
                <c:pt idx="3353">
                  <c:v>43466.411064814813</c:v>
                </c:pt>
                <c:pt idx="3354">
                  <c:v>43466.411076388889</c:v>
                </c:pt>
                <c:pt idx="3355">
                  <c:v>43466.411087962973</c:v>
                </c:pt>
                <c:pt idx="3356">
                  <c:v>43466.411099537043</c:v>
                </c:pt>
                <c:pt idx="3357">
                  <c:v>43466.411111111112</c:v>
                </c:pt>
                <c:pt idx="3358">
                  <c:v>43466.411122685182</c:v>
                </c:pt>
                <c:pt idx="3359">
                  <c:v>43466.411134259259</c:v>
                </c:pt>
                <c:pt idx="3360">
                  <c:v>43466.411145833343</c:v>
                </c:pt>
                <c:pt idx="3361">
                  <c:v>43466.411157407398</c:v>
                </c:pt>
                <c:pt idx="3362">
                  <c:v>43466.411168981482</c:v>
                </c:pt>
                <c:pt idx="3363">
                  <c:v>43466.411180555559</c:v>
                </c:pt>
                <c:pt idx="3364">
                  <c:v>43466.411192129628</c:v>
                </c:pt>
                <c:pt idx="3365">
                  <c:v>43466.411203703698</c:v>
                </c:pt>
                <c:pt idx="3366">
                  <c:v>43466.411215277767</c:v>
                </c:pt>
                <c:pt idx="3367">
                  <c:v>43466.411226851851</c:v>
                </c:pt>
                <c:pt idx="3368">
                  <c:v>43466.411238425928</c:v>
                </c:pt>
                <c:pt idx="3369">
                  <c:v>43466.411249999997</c:v>
                </c:pt>
                <c:pt idx="3370">
                  <c:v>43466.411261574067</c:v>
                </c:pt>
                <c:pt idx="3371">
                  <c:v>43466.411273148151</c:v>
                </c:pt>
                <c:pt idx="3372">
                  <c:v>43466.41128472222</c:v>
                </c:pt>
                <c:pt idx="3373">
                  <c:v>43466.411296296297</c:v>
                </c:pt>
                <c:pt idx="3374">
                  <c:v>43466.411307870367</c:v>
                </c:pt>
                <c:pt idx="3375">
                  <c:v>43466.411319444444</c:v>
                </c:pt>
                <c:pt idx="3376">
                  <c:v>43466.41133101852</c:v>
                </c:pt>
                <c:pt idx="3377">
                  <c:v>43466.41134259259</c:v>
                </c:pt>
                <c:pt idx="3378">
                  <c:v>43466.411354166667</c:v>
                </c:pt>
                <c:pt idx="3379">
                  <c:v>43466.411365740743</c:v>
                </c:pt>
                <c:pt idx="3380">
                  <c:v>43466.411377314813</c:v>
                </c:pt>
                <c:pt idx="3381">
                  <c:v>43466.41138888889</c:v>
                </c:pt>
                <c:pt idx="3382">
                  <c:v>43466.411400462966</c:v>
                </c:pt>
                <c:pt idx="3383">
                  <c:v>43466.411412037043</c:v>
                </c:pt>
                <c:pt idx="3384">
                  <c:v>43466.411423611113</c:v>
                </c:pt>
                <c:pt idx="3385">
                  <c:v>43466.411435185182</c:v>
                </c:pt>
                <c:pt idx="3386">
                  <c:v>43466.411446759259</c:v>
                </c:pt>
                <c:pt idx="3387">
                  <c:v>43466.411458333343</c:v>
                </c:pt>
                <c:pt idx="3388">
                  <c:v>43466.411469907413</c:v>
                </c:pt>
                <c:pt idx="3389">
                  <c:v>43466.411481481482</c:v>
                </c:pt>
                <c:pt idx="3390">
                  <c:v>43466.411493055559</c:v>
                </c:pt>
                <c:pt idx="3391">
                  <c:v>43466.411504629628</c:v>
                </c:pt>
                <c:pt idx="3392">
                  <c:v>43466.411516203712</c:v>
                </c:pt>
                <c:pt idx="3393">
                  <c:v>43466.411527777767</c:v>
                </c:pt>
                <c:pt idx="3394">
                  <c:v>43466.411539351851</c:v>
                </c:pt>
                <c:pt idx="3395">
                  <c:v>43466.411550925928</c:v>
                </c:pt>
                <c:pt idx="3396">
                  <c:v>43466.411562499998</c:v>
                </c:pt>
                <c:pt idx="3397">
                  <c:v>43466.411574074067</c:v>
                </c:pt>
                <c:pt idx="3398">
                  <c:v>43466.411585648151</c:v>
                </c:pt>
                <c:pt idx="3399">
                  <c:v>43466.411597222221</c:v>
                </c:pt>
                <c:pt idx="3400">
                  <c:v>43466.411608796298</c:v>
                </c:pt>
                <c:pt idx="3401">
                  <c:v>43466.411620370367</c:v>
                </c:pt>
                <c:pt idx="3402">
                  <c:v>43466.411631944437</c:v>
                </c:pt>
                <c:pt idx="3403">
                  <c:v>43466.411643518521</c:v>
                </c:pt>
                <c:pt idx="3404">
                  <c:v>43466.41165509259</c:v>
                </c:pt>
                <c:pt idx="3405">
                  <c:v>43466.411666666667</c:v>
                </c:pt>
                <c:pt idx="3406">
                  <c:v>43466.411678240736</c:v>
                </c:pt>
                <c:pt idx="3407">
                  <c:v>43466.411689814813</c:v>
                </c:pt>
                <c:pt idx="3408">
                  <c:v>43466.41170138889</c:v>
                </c:pt>
                <c:pt idx="3409">
                  <c:v>43466.411712962959</c:v>
                </c:pt>
                <c:pt idx="3410">
                  <c:v>43466.411724537043</c:v>
                </c:pt>
                <c:pt idx="3411">
                  <c:v>43466.411736111113</c:v>
                </c:pt>
                <c:pt idx="3412">
                  <c:v>43466.411747685182</c:v>
                </c:pt>
                <c:pt idx="3413">
                  <c:v>43466.411759259259</c:v>
                </c:pt>
                <c:pt idx="3414">
                  <c:v>43466.411770833343</c:v>
                </c:pt>
                <c:pt idx="3415">
                  <c:v>43466.411782407413</c:v>
                </c:pt>
                <c:pt idx="3416">
                  <c:v>43466.411793981482</c:v>
                </c:pt>
                <c:pt idx="3417">
                  <c:v>43466.411805555559</c:v>
                </c:pt>
                <c:pt idx="3418">
                  <c:v>43466.411817129629</c:v>
                </c:pt>
                <c:pt idx="3419">
                  <c:v>43466.411828703713</c:v>
                </c:pt>
                <c:pt idx="3420">
                  <c:v>43466.411840277768</c:v>
                </c:pt>
                <c:pt idx="3421">
                  <c:v>43466.411851851852</c:v>
                </c:pt>
                <c:pt idx="3422">
                  <c:v>43466.411863425928</c:v>
                </c:pt>
                <c:pt idx="3423">
                  <c:v>43466.411874999998</c:v>
                </c:pt>
                <c:pt idx="3424">
                  <c:v>43466.411886574067</c:v>
                </c:pt>
                <c:pt idx="3425">
                  <c:v>43466.411898148152</c:v>
                </c:pt>
                <c:pt idx="3426">
                  <c:v>43466.411909722221</c:v>
                </c:pt>
                <c:pt idx="3427">
                  <c:v>43466.411921296298</c:v>
                </c:pt>
                <c:pt idx="3428">
                  <c:v>43466.411932870367</c:v>
                </c:pt>
                <c:pt idx="3429">
                  <c:v>43466.411944444437</c:v>
                </c:pt>
                <c:pt idx="3430">
                  <c:v>43466.411956018521</c:v>
                </c:pt>
                <c:pt idx="3431">
                  <c:v>43466.41196759259</c:v>
                </c:pt>
                <c:pt idx="3432">
                  <c:v>43466.411979166667</c:v>
                </c:pt>
                <c:pt idx="3433">
                  <c:v>43466.411990740737</c:v>
                </c:pt>
                <c:pt idx="3434">
                  <c:v>43466.412002314813</c:v>
                </c:pt>
                <c:pt idx="3435">
                  <c:v>43466.41201388889</c:v>
                </c:pt>
                <c:pt idx="3436">
                  <c:v>43466.41202546296</c:v>
                </c:pt>
                <c:pt idx="3437">
                  <c:v>43466.412037037036</c:v>
                </c:pt>
                <c:pt idx="3438">
                  <c:v>43466.412048611113</c:v>
                </c:pt>
                <c:pt idx="3439">
                  <c:v>43466.412060185183</c:v>
                </c:pt>
                <c:pt idx="3440">
                  <c:v>43466.41207175926</c:v>
                </c:pt>
                <c:pt idx="3441">
                  <c:v>43466.412083333344</c:v>
                </c:pt>
                <c:pt idx="3442">
                  <c:v>43466.412094907413</c:v>
                </c:pt>
                <c:pt idx="3443">
                  <c:v>43466.412106481483</c:v>
                </c:pt>
                <c:pt idx="3444">
                  <c:v>43466.412118055552</c:v>
                </c:pt>
                <c:pt idx="3445">
                  <c:v>43466.412129629629</c:v>
                </c:pt>
                <c:pt idx="3446">
                  <c:v>43466.412141203713</c:v>
                </c:pt>
                <c:pt idx="3447">
                  <c:v>43466.412152777782</c:v>
                </c:pt>
                <c:pt idx="3448">
                  <c:v>43466.412164351852</c:v>
                </c:pt>
                <c:pt idx="3449">
                  <c:v>43466.412175925929</c:v>
                </c:pt>
                <c:pt idx="3450">
                  <c:v>43466.412187499998</c:v>
                </c:pt>
                <c:pt idx="3451">
                  <c:v>43466.412199074082</c:v>
                </c:pt>
                <c:pt idx="3452">
                  <c:v>43466.412210648137</c:v>
                </c:pt>
                <c:pt idx="3453">
                  <c:v>43466.412222222221</c:v>
                </c:pt>
                <c:pt idx="3454">
                  <c:v>43466.412233796298</c:v>
                </c:pt>
                <c:pt idx="3455">
                  <c:v>43466.412245370368</c:v>
                </c:pt>
                <c:pt idx="3456">
                  <c:v>43466.412256944437</c:v>
                </c:pt>
                <c:pt idx="3457">
                  <c:v>43466.412268518521</c:v>
                </c:pt>
                <c:pt idx="3458">
                  <c:v>43466.412280092591</c:v>
                </c:pt>
                <c:pt idx="3459">
                  <c:v>43466.412291666667</c:v>
                </c:pt>
                <c:pt idx="3460">
                  <c:v>43466.412303240737</c:v>
                </c:pt>
                <c:pt idx="3461">
                  <c:v>43466.412314814806</c:v>
                </c:pt>
                <c:pt idx="3462">
                  <c:v>43466.412326388891</c:v>
                </c:pt>
                <c:pt idx="3463">
                  <c:v>43466.41233796296</c:v>
                </c:pt>
                <c:pt idx="3464">
                  <c:v>43466.412349537037</c:v>
                </c:pt>
                <c:pt idx="3465">
                  <c:v>43466.412361111114</c:v>
                </c:pt>
                <c:pt idx="3466">
                  <c:v>43466.412372685183</c:v>
                </c:pt>
                <c:pt idx="3467">
                  <c:v>43466.41238425926</c:v>
                </c:pt>
                <c:pt idx="3468">
                  <c:v>43466.412395833337</c:v>
                </c:pt>
                <c:pt idx="3469">
                  <c:v>43466.412407407413</c:v>
                </c:pt>
                <c:pt idx="3470">
                  <c:v>43466.412418981483</c:v>
                </c:pt>
                <c:pt idx="3471">
                  <c:v>43466.412430555552</c:v>
                </c:pt>
                <c:pt idx="3472">
                  <c:v>43466.412442129629</c:v>
                </c:pt>
                <c:pt idx="3473">
                  <c:v>43466.412453703713</c:v>
                </c:pt>
                <c:pt idx="3474">
                  <c:v>43466.412465277783</c:v>
                </c:pt>
                <c:pt idx="3475">
                  <c:v>43466.412476851852</c:v>
                </c:pt>
                <c:pt idx="3476">
                  <c:v>43466.412488425929</c:v>
                </c:pt>
                <c:pt idx="3477">
                  <c:v>43466.412499999999</c:v>
                </c:pt>
                <c:pt idx="3478">
                  <c:v>43466.412511574083</c:v>
                </c:pt>
                <c:pt idx="3479">
                  <c:v>43466.412523148138</c:v>
                </c:pt>
                <c:pt idx="3480">
                  <c:v>43466.412534722222</c:v>
                </c:pt>
                <c:pt idx="3481">
                  <c:v>43466.412546296298</c:v>
                </c:pt>
                <c:pt idx="3482">
                  <c:v>43466.412557870368</c:v>
                </c:pt>
                <c:pt idx="3483">
                  <c:v>43466.412569444437</c:v>
                </c:pt>
                <c:pt idx="3484">
                  <c:v>43466.412581018521</c:v>
                </c:pt>
                <c:pt idx="3485">
                  <c:v>43466.412592592591</c:v>
                </c:pt>
                <c:pt idx="3486">
                  <c:v>43466.412604166668</c:v>
                </c:pt>
                <c:pt idx="3487">
                  <c:v>43466.412615740737</c:v>
                </c:pt>
                <c:pt idx="3488">
                  <c:v>43466.412627314807</c:v>
                </c:pt>
                <c:pt idx="3489">
                  <c:v>43466.412638888891</c:v>
                </c:pt>
                <c:pt idx="3490">
                  <c:v>43466.41265046296</c:v>
                </c:pt>
                <c:pt idx="3491">
                  <c:v>43466.412662037037</c:v>
                </c:pt>
                <c:pt idx="3492">
                  <c:v>43466.412673611107</c:v>
                </c:pt>
                <c:pt idx="3493">
                  <c:v>43466.412685185183</c:v>
                </c:pt>
                <c:pt idx="3494">
                  <c:v>43466.41269675926</c:v>
                </c:pt>
                <c:pt idx="3495">
                  <c:v>43466.412708333337</c:v>
                </c:pt>
                <c:pt idx="3496">
                  <c:v>43466.412719907406</c:v>
                </c:pt>
                <c:pt idx="3497">
                  <c:v>43466.412731481483</c:v>
                </c:pt>
                <c:pt idx="3498">
                  <c:v>43466.412743055553</c:v>
                </c:pt>
                <c:pt idx="3499">
                  <c:v>43466.412754629629</c:v>
                </c:pt>
                <c:pt idx="3500">
                  <c:v>43466.412766203714</c:v>
                </c:pt>
                <c:pt idx="3501">
                  <c:v>43466.412777777783</c:v>
                </c:pt>
                <c:pt idx="3502">
                  <c:v>43466.412789351853</c:v>
                </c:pt>
                <c:pt idx="3503">
                  <c:v>43466.412800925929</c:v>
                </c:pt>
                <c:pt idx="3504">
                  <c:v>43466.412812499999</c:v>
                </c:pt>
                <c:pt idx="3505">
                  <c:v>43466.412824074083</c:v>
                </c:pt>
                <c:pt idx="3506">
                  <c:v>43466.412835648152</c:v>
                </c:pt>
                <c:pt idx="3507">
                  <c:v>43466.412847222222</c:v>
                </c:pt>
                <c:pt idx="3508">
                  <c:v>43466.412858796299</c:v>
                </c:pt>
                <c:pt idx="3509">
                  <c:v>43466.412870370368</c:v>
                </c:pt>
                <c:pt idx="3510">
                  <c:v>43466.412881944438</c:v>
                </c:pt>
                <c:pt idx="3511">
                  <c:v>43466.412893518522</c:v>
                </c:pt>
                <c:pt idx="3512">
                  <c:v>43466.412905092591</c:v>
                </c:pt>
                <c:pt idx="3513">
                  <c:v>43466.412916666668</c:v>
                </c:pt>
                <c:pt idx="3514">
                  <c:v>43466.412928240738</c:v>
                </c:pt>
                <c:pt idx="3515">
                  <c:v>43466.412939814807</c:v>
                </c:pt>
                <c:pt idx="3516">
                  <c:v>43466.412951388891</c:v>
                </c:pt>
                <c:pt idx="3517">
                  <c:v>43466.412962962961</c:v>
                </c:pt>
                <c:pt idx="3518">
                  <c:v>43466.412974537037</c:v>
                </c:pt>
                <c:pt idx="3519">
                  <c:v>43466.412986111107</c:v>
                </c:pt>
                <c:pt idx="3520">
                  <c:v>43466.412997685176</c:v>
                </c:pt>
                <c:pt idx="3521">
                  <c:v>43466.41300925926</c:v>
                </c:pt>
                <c:pt idx="3522">
                  <c:v>43466.41302083333</c:v>
                </c:pt>
                <c:pt idx="3523">
                  <c:v>43466.413032407407</c:v>
                </c:pt>
                <c:pt idx="3524">
                  <c:v>43466.413043981483</c:v>
                </c:pt>
                <c:pt idx="3525">
                  <c:v>43466.413055555553</c:v>
                </c:pt>
                <c:pt idx="3526">
                  <c:v>43466.41306712963</c:v>
                </c:pt>
                <c:pt idx="3527">
                  <c:v>43466.413078703707</c:v>
                </c:pt>
                <c:pt idx="3528">
                  <c:v>43466.413090277783</c:v>
                </c:pt>
                <c:pt idx="3529">
                  <c:v>43466.413101851853</c:v>
                </c:pt>
                <c:pt idx="3530">
                  <c:v>43466.413113425922</c:v>
                </c:pt>
                <c:pt idx="3531">
                  <c:v>43466.413124999999</c:v>
                </c:pt>
                <c:pt idx="3532">
                  <c:v>43466.413136574083</c:v>
                </c:pt>
                <c:pt idx="3533">
                  <c:v>43466.413148148153</c:v>
                </c:pt>
                <c:pt idx="3534">
                  <c:v>43466.413159722222</c:v>
                </c:pt>
                <c:pt idx="3535">
                  <c:v>43466.413171296299</c:v>
                </c:pt>
                <c:pt idx="3536">
                  <c:v>43466.413182870368</c:v>
                </c:pt>
                <c:pt idx="3537">
                  <c:v>43466.413194444453</c:v>
                </c:pt>
                <c:pt idx="3538">
                  <c:v>43466.413206018522</c:v>
                </c:pt>
                <c:pt idx="3539">
                  <c:v>43466.413217592592</c:v>
                </c:pt>
                <c:pt idx="3540">
                  <c:v>43466.413229166668</c:v>
                </c:pt>
                <c:pt idx="3541">
                  <c:v>43466.413240740738</c:v>
                </c:pt>
                <c:pt idx="3542">
                  <c:v>43466.413252314807</c:v>
                </c:pt>
                <c:pt idx="3543">
                  <c:v>43466.413263888891</c:v>
                </c:pt>
                <c:pt idx="3544">
                  <c:v>43466.413275462961</c:v>
                </c:pt>
                <c:pt idx="3545">
                  <c:v>43466.413287037038</c:v>
                </c:pt>
                <c:pt idx="3546">
                  <c:v>43466.413298611107</c:v>
                </c:pt>
                <c:pt idx="3547">
                  <c:v>43466.413310185177</c:v>
                </c:pt>
                <c:pt idx="3548">
                  <c:v>43466.413321759261</c:v>
                </c:pt>
                <c:pt idx="3549">
                  <c:v>43466.41333333333</c:v>
                </c:pt>
                <c:pt idx="3550">
                  <c:v>43466.413344907407</c:v>
                </c:pt>
                <c:pt idx="3551">
                  <c:v>43466.413356481477</c:v>
                </c:pt>
                <c:pt idx="3552">
                  <c:v>43466.413368055553</c:v>
                </c:pt>
                <c:pt idx="3553">
                  <c:v>43466.41337962963</c:v>
                </c:pt>
                <c:pt idx="3554">
                  <c:v>43466.413391203707</c:v>
                </c:pt>
                <c:pt idx="3555">
                  <c:v>43466.413402777784</c:v>
                </c:pt>
                <c:pt idx="3556">
                  <c:v>43466.413414351853</c:v>
                </c:pt>
                <c:pt idx="3557">
                  <c:v>43466.413425925923</c:v>
                </c:pt>
                <c:pt idx="3558">
                  <c:v>43466.413437499999</c:v>
                </c:pt>
                <c:pt idx="3559">
                  <c:v>43466.413449074083</c:v>
                </c:pt>
                <c:pt idx="3560">
                  <c:v>43466.413460648153</c:v>
                </c:pt>
                <c:pt idx="3561">
                  <c:v>43466.413472222222</c:v>
                </c:pt>
                <c:pt idx="3562">
                  <c:v>43466.413483796299</c:v>
                </c:pt>
                <c:pt idx="3563">
                  <c:v>43466.413495370369</c:v>
                </c:pt>
                <c:pt idx="3564">
                  <c:v>43466.413506944453</c:v>
                </c:pt>
                <c:pt idx="3565">
                  <c:v>43466.413518518522</c:v>
                </c:pt>
                <c:pt idx="3566">
                  <c:v>43466.413530092592</c:v>
                </c:pt>
                <c:pt idx="3567">
                  <c:v>43466.413541666669</c:v>
                </c:pt>
                <c:pt idx="3568">
                  <c:v>43466.413553240738</c:v>
                </c:pt>
                <c:pt idx="3569">
                  <c:v>43466.413564814808</c:v>
                </c:pt>
                <c:pt idx="3570">
                  <c:v>43466.413576388892</c:v>
                </c:pt>
                <c:pt idx="3571">
                  <c:v>43466.413587962961</c:v>
                </c:pt>
                <c:pt idx="3572">
                  <c:v>43466.413599537038</c:v>
                </c:pt>
                <c:pt idx="3573">
                  <c:v>43466.413611111107</c:v>
                </c:pt>
                <c:pt idx="3574">
                  <c:v>43466.413622685177</c:v>
                </c:pt>
                <c:pt idx="3575">
                  <c:v>43466.413634259261</c:v>
                </c:pt>
                <c:pt idx="3576">
                  <c:v>43466.413645833331</c:v>
                </c:pt>
                <c:pt idx="3577">
                  <c:v>43466.413657407407</c:v>
                </c:pt>
                <c:pt idx="3578">
                  <c:v>43466.413668981477</c:v>
                </c:pt>
                <c:pt idx="3579">
                  <c:v>43466.413680555554</c:v>
                </c:pt>
                <c:pt idx="3580">
                  <c:v>43466.41369212963</c:v>
                </c:pt>
                <c:pt idx="3581">
                  <c:v>43466.413703703707</c:v>
                </c:pt>
                <c:pt idx="3582">
                  <c:v>43466.413715277777</c:v>
                </c:pt>
                <c:pt idx="3583">
                  <c:v>43466.413726851853</c:v>
                </c:pt>
                <c:pt idx="3584">
                  <c:v>43466.413738425923</c:v>
                </c:pt>
                <c:pt idx="3585">
                  <c:v>43466.41375</c:v>
                </c:pt>
                <c:pt idx="3586">
                  <c:v>43466.413761574076</c:v>
                </c:pt>
                <c:pt idx="3587">
                  <c:v>43466.413773148153</c:v>
                </c:pt>
                <c:pt idx="3588">
                  <c:v>43466.413784722223</c:v>
                </c:pt>
                <c:pt idx="3589">
                  <c:v>43466.4137962963</c:v>
                </c:pt>
                <c:pt idx="3590">
                  <c:v>43466.413807870369</c:v>
                </c:pt>
                <c:pt idx="3591">
                  <c:v>43466.413819444453</c:v>
                </c:pt>
                <c:pt idx="3592">
                  <c:v>43466.413831018523</c:v>
                </c:pt>
                <c:pt idx="3593">
                  <c:v>43466.413842592592</c:v>
                </c:pt>
                <c:pt idx="3594">
                  <c:v>43466.413854166669</c:v>
                </c:pt>
                <c:pt idx="3595">
                  <c:v>43466.413865740738</c:v>
                </c:pt>
                <c:pt idx="3596">
                  <c:v>43466.413877314822</c:v>
                </c:pt>
                <c:pt idx="3597">
                  <c:v>43466.413888888892</c:v>
                </c:pt>
                <c:pt idx="3598">
                  <c:v>43466.413900462961</c:v>
                </c:pt>
                <c:pt idx="3599">
                  <c:v>43466.413912037038</c:v>
                </c:pt>
                <c:pt idx="3600">
                  <c:v>43466.413923611108</c:v>
                </c:pt>
                <c:pt idx="3601">
                  <c:v>43466.413935185177</c:v>
                </c:pt>
                <c:pt idx="3602">
                  <c:v>43466.413946759261</c:v>
                </c:pt>
                <c:pt idx="3603">
                  <c:v>43466.413958333331</c:v>
                </c:pt>
                <c:pt idx="3604">
                  <c:v>43466.413969907408</c:v>
                </c:pt>
                <c:pt idx="3605">
                  <c:v>43466.413981481477</c:v>
                </c:pt>
                <c:pt idx="3606">
                  <c:v>43466.413993055547</c:v>
                </c:pt>
                <c:pt idx="3607">
                  <c:v>43466.414004629631</c:v>
                </c:pt>
                <c:pt idx="3608">
                  <c:v>43466.4140162037</c:v>
                </c:pt>
                <c:pt idx="3609">
                  <c:v>43466.414027777777</c:v>
                </c:pt>
                <c:pt idx="3610">
                  <c:v>43466.414039351846</c:v>
                </c:pt>
                <c:pt idx="3611">
                  <c:v>43466.414050925923</c:v>
                </c:pt>
                <c:pt idx="3612">
                  <c:v>43466.4140625</c:v>
                </c:pt>
                <c:pt idx="3613">
                  <c:v>43466.414074074077</c:v>
                </c:pt>
                <c:pt idx="3614">
                  <c:v>43466.414085648154</c:v>
                </c:pt>
                <c:pt idx="3615">
                  <c:v>43466.414097222223</c:v>
                </c:pt>
                <c:pt idx="3616">
                  <c:v>43466.4141087963</c:v>
                </c:pt>
                <c:pt idx="3617">
                  <c:v>43466.414120370369</c:v>
                </c:pt>
                <c:pt idx="3618">
                  <c:v>43466.414131944453</c:v>
                </c:pt>
                <c:pt idx="3619">
                  <c:v>43466.414143518523</c:v>
                </c:pt>
                <c:pt idx="3620">
                  <c:v>43466.414155092592</c:v>
                </c:pt>
                <c:pt idx="3621">
                  <c:v>43466.414166666669</c:v>
                </c:pt>
                <c:pt idx="3622">
                  <c:v>43466.414178240739</c:v>
                </c:pt>
                <c:pt idx="3623">
                  <c:v>43466.414189814823</c:v>
                </c:pt>
                <c:pt idx="3624">
                  <c:v>43466.414201388892</c:v>
                </c:pt>
                <c:pt idx="3625">
                  <c:v>43466.414212962962</c:v>
                </c:pt>
                <c:pt idx="3626">
                  <c:v>43466.414224537039</c:v>
                </c:pt>
                <c:pt idx="3627">
                  <c:v>43466.414236111108</c:v>
                </c:pt>
                <c:pt idx="3628">
                  <c:v>43466.414247685178</c:v>
                </c:pt>
                <c:pt idx="3629">
                  <c:v>43466.414259259262</c:v>
                </c:pt>
                <c:pt idx="3630">
                  <c:v>43466.414270833331</c:v>
                </c:pt>
                <c:pt idx="3631">
                  <c:v>43466.414282407408</c:v>
                </c:pt>
                <c:pt idx="3632">
                  <c:v>43466.414293981477</c:v>
                </c:pt>
                <c:pt idx="3633">
                  <c:v>43466.414305555547</c:v>
                </c:pt>
                <c:pt idx="3634">
                  <c:v>43466.414317129631</c:v>
                </c:pt>
                <c:pt idx="3635">
                  <c:v>43466.4143287037</c:v>
                </c:pt>
                <c:pt idx="3636">
                  <c:v>43466.414340277777</c:v>
                </c:pt>
                <c:pt idx="3637">
                  <c:v>43466.414351851847</c:v>
                </c:pt>
                <c:pt idx="3638">
                  <c:v>43466.414363425924</c:v>
                </c:pt>
                <c:pt idx="3639">
                  <c:v>43466.414375</c:v>
                </c:pt>
                <c:pt idx="3640">
                  <c:v>43466.414386574077</c:v>
                </c:pt>
                <c:pt idx="3641">
                  <c:v>43466.414398148147</c:v>
                </c:pt>
                <c:pt idx="3642">
                  <c:v>43466.414409722223</c:v>
                </c:pt>
                <c:pt idx="3643">
                  <c:v>43466.414421296293</c:v>
                </c:pt>
                <c:pt idx="3644">
                  <c:v>43466.41443287037</c:v>
                </c:pt>
                <c:pt idx="3645">
                  <c:v>43466.414444444446</c:v>
                </c:pt>
                <c:pt idx="3646">
                  <c:v>43466.414456018523</c:v>
                </c:pt>
                <c:pt idx="3647">
                  <c:v>43466.414467592593</c:v>
                </c:pt>
                <c:pt idx="3648">
                  <c:v>43466.414479166669</c:v>
                </c:pt>
                <c:pt idx="3649">
                  <c:v>43466.414490740739</c:v>
                </c:pt>
                <c:pt idx="3650">
                  <c:v>43466.414502314823</c:v>
                </c:pt>
                <c:pt idx="3651">
                  <c:v>43466.414513888893</c:v>
                </c:pt>
                <c:pt idx="3652">
                  <c:v>43466.414525462962</c:v>
                </c:pt>
                <c:pt idx="3653">
                  <c:v>43466.414537037039</c:v>
                </c:pt>
                <c:pt idx="3654">
                  <c:v>43466.414548611108</c:v>
                </c:pt>
                <c:pt idx="3655">
                  <c:v>43466.414560185192</c:v>
                </c:pt>
                <c:pt idx="3656">
                  <c:v>43466.414571759262</c:v>
                </c:pt>
                <c:pt idx="3657">
                  <c:v>43466.414583333331</c:v>
                </c:pt>
                <c:pt idx="3658">
                  <c:v>43466.414594907408</c:v>
                </c:pt>
                <c:pt idx="3659">
                  <c:v>43466.414606481478</c:v>
                </c:pt>
                <c:pt idx="3660">
                  <c:v>43466.414618055547</c:v>
                </c:pt>
                <c:pt idx="3661">
                  <c:v>43466.414629629631</c:v>
                </c:pt>
                <c:pt idx="3662">
                  <c:v>43466.414641203701</c:v>
                </c:pt>
                <c:pt idx="3663">
                  <c:v>43466.414652777778</c:v>
                </c:pt>
                <c:pt idx="3664">
                  <c:v>43466.414664351847</c:v>
                </c:pt>
                <c:pt idx="3665">
                  <c:v>43466.414675925917</c:v>
                </c:pt>
                <c:pt idx="3666">
                  <c:v>43466.414687500001</c:v>
                </c:pt>
                <c:pt idx="3667">
                  <c:v>43466.414699074077</c:v>
                </c:pt>
                <c:pt idx="3668">
                  <c:v>43466.414710648147</c:v>
                </c:pt>
                <c:pt idx="3669">
                  <c:v>43466.414722222216</c:v>
                </c:pt>
                <c:pt idx="3670">
                  <c:v>43466.414733796293</c:v>
                </c:pt>
                <c:pt idx="3671">
                  <c:v>43466.41474537037</c:v>
                </c:pt>
                <c:pt idx="3672">
                  <c:v>43466.414756944447</c:v>
                </c:pt>
                <c:pt idx="3673">
                  <c:v>43466.414768518523</c:v>
                </c:pt>
                <c:pt idx="3674">
                  <c:v>43466.414780092593</c:v>
                </c:pt>
                <c:pt idx="3675">
                  <c:v>43466.41479166667</c:v>
                </c:pt>
                <c:pt idx="3676">
                  <c:v>43466.414803240739</c:v>
                </c:pt>
                <c:pt idx="3677">
                  <c:v>43466.414814814823</c:v>
                </c:pt>
                <c:pt idx="3678">
                  <c:v>43466.414826388893</c:v>
                </c:pt>
                <c:pt idx="3679">
                  <c:v>43466.414837962962</c:v>
                </c:pt>
                <c:pt idx="3680">
                  <c:v>43466.414849537039</c:v>
                </c:pt>
                <c:pt idx="3681">
                  <c:v>43466.414861111109</c:v>
                </c:pt>
                <c:pt idx="3682">
                  <c:v>43466.414872685193</c:v>
                </c:pt>
                <c:pt idx="3683">
                  <c:v>43466.414884259262</c:v>
                </c:pt>
                <c:pt idx="3684">
                  <c:v>43466.414895833332</c:v>
                </c:pt>
                <c:pt idx="3685">
                  <c:v>43466.414907407408</c:v>
                </c:pt>
                <c:pt idx="3686">
                  <c:v>43466.414918981478</c:v>
                </c:pt>
                <c:pt idx="3687">
                  <c:v>43466.414930555547</c:v>
                </c:pt>
                <c:pt idx="3688">
                  <c:v>43466.414942129632</c:v>
                </c:pt>
                <c:pt idx="3689">
                  <c:v>43466.414953703701</c:v>
                </c:pt>
                <c:pt idx="3690">
                  <c:v>43466.414965277778</c:v>
                </c:pt>
                <c:pt idx="3691">
                  <c:v>43466.414976851847</c:v>
                </c:pt>
                <c:pt idx="3692">
                  <c:v>43466.414988425917</c:v>
                </c:pt>
                <c:pt idx="3693">
                  <c:v>43466.415000000001</c:v>
                </c:pt>
                <c:pt idx="3694">
                  <c:v>43466.415011574078</c:v>
                </c:pt>
                <c:pt idx="3695">
                  <c:v>43466.415023148147</c:v>
                </c:pt>
                <c:pt idx="3696">
                  <c:v>43466.415034722217</c:v>
                </c:pt>
                <c:pt idx="3697">
                  <c:v>43466.415046296293</c:v>
                </c:pt>
                <c:pt idx="3698">
                  <c:v>43466.41505787037</c:v>
                </c:pt>
                <c:pt idx="3699">
                  <c:v>43466.415069444447</c:v>
                </c:pt>
                <c:pt idx="3700">
                  <c:v>43466.415081018517</c:v>
                </c:pt>
                <c:pt idx="3701">
                  <c:v>43466.415092592593</c:v>
                </c:pt>
                <c:pt idx="3702">
                  <c:v>43466.41510416667</c:v>
                </c:pt>
                <c:pt idx="3703">
                  <c:v>43466.41511574074</c:v>
                </c:pt>
                <c:pt idx="3704">
                  <c:v>43466.415127314824</c:v>
                </c:pt>
                <c:pt idx="3705">
                  <c:v>43466.415138888893</c:v>
                </c:pt>
                <c:pt idx="3706">
                  <c:v>43466.415150462963</c:v>
                </c:pt>
                <c:pt idx="3707">
                  <c:v>43466.415162037039</c:v>
                </c:pt>
                <c:pt idx="3708">
                  <c:v>43466.415173611109</c:v>
                </c:pt>
                <c:pt idx="3709">
                  <c:v>43466.415185185193</c:v>
                </c:pt>
                <c:pt idx="3710">
                  <c:v>43466.415196759262</c:v>
                </c:pt>
                <c:pt idx="3711">
                  <c:v>43466.415208333332</c:v>
                </c:pt>
                <c:pt idx="3712">
                  <c:v>43466.415219907409</c:v>
                </c:pt>
                <c:pt idx="3713">
                  <c:v>43466.415231481478</c:v>
                </c:pt>
                <c:pt idx="3714">
                  <c:v>43466.415243055562</c:v>
                </c:pt>
                <c:pt idx="3715">
                  <c:v>43466.415254629632</c:v>
                </c:pt>
                <c:pt idx="3716">
                  <c:v>43466.415266203701</c:v>
                </c:pt>
                <c:pt idx="3717">
                  <c:v>43466.415277777778</c:v>
                </c:pt>
                <c:pt idx="3718">
                  <c:v>43466.415289351848</c:v>
                </c:pt>
                <c:pt idx="3719">
                  <c:v>43466.415300925917</c:v>
                </c:pt>
                <c:pt idx="3720">
                  <c:v>43466.415312500001</c:v>
                </c:pt>
                <c:pt idx="3721">
                  <c:v>43466.415324074071</c:v>
                </c:pt>
                <c:pt idx="3722">
                  <c:v>43466.415335648147</c:v>
                </c:pt>
                <c:pt idx="3723">
                  <c:v>43466.415347222217</c:v>
                </c:pt>
                <c:pt idx="3724">
                  <c:v>43466.415358796286</c:v>
                </c:pt>
                <c:pt idx="3725">
                  <c:v>43466.415370370371</c:v>
                </c:pt>
                <c:pt idx="3726">
                  <c:v>43466.415381944447</c:v>
                </c:pt>
                <c:pt idx="3727">
                  <c:v>43466.415393518517</c:v>
                </c:pt>
                <c:pt idx="3728">
                  <c:v>43466.415405092594</c:v>
                </c:pt>
                <c:pt idx="3729">
                  <c:v>43466.415416666663</c:v>
                </c:pt>
                <c:pt idx="3730">
                  <c:v>43466.41542824074</c:v>
                </c:pt>
                <c:pt idx="3731">
                  <c:v>43466.415439814817</c:v>
                </c:pt>
                <c:pt idx="3732">
                  <c:v>43466.415451388893</c:v>
                </c:pt>
                <c:pt idx="3733">
                  <c:v>43466.415462962963</c:v>
                </c:pt>
                <c:pt idx="3734">
                  <c:v>43466.41547453704</c:v>
                </c:pt>
                <c:pt idx="3735">
                  <c:v>43466.415486111109</c:v>
                </c:pt>
                <c:pt idx="3736">
                  <c:v>43466.415497685193</c:v>
                </c:pt>
                <c:pt idx="3737">
                  <c:v>43466.415509259263</c:v>
                </c:pt>
                <c:pt idx="3738">
                  <c:v>43466.415520833332</c:v>
                </c:pt>
                <c:pt idx="3739">
                  <c:v>43466.415532407409</c:v>
                </c:pt>
                <c:pt idx="3740">
                  <c:v>43466.415543981479</c:v>
                </c:pt>
                <c:pt idx="3741">
                  <c:v>43466.415555555563</c:v>
                </c:pt>
                <c:pt idx="3742">
                  <c:v>43466.415567129632</c:v>
                </c:pt>
                <c:pt idx="3743">
                  <c:v>43466.415578703702</c:v>
                </c:pt>
                <c:pt idx="3744">
                  <c:v>43466.415590277778</c:v>
                </c:pt>
                <c:pt idx="3745">
                  <c:v>43466.415601851862</c:v>
                </c:pt>
                <c:pt idx="3746">
                  <c:v>43466.415613425917</c:v>
                </c:pt>
                <c:pt idx="3747">
                  <c:v>43466.415625000001</c:v>
                </c:pt>
                <c:pt idx="3748">
                  <c:v>43466.415636574071</c:v>
                </c:pt>
                <c:pt idx="3749">
                  <c:v>43466.415648148148</c:v>
                </c:pt>
                <c:pt idx="3750">
                  <c:v>43466.415659722217</c:v>
                </c:pt>
                <c:pt idx="3751">
                  <c:v>43466.415671296287</c:v>
                </c:pt>
                <c:pt idx="3752">
                  <c:v>43466.415682870371</c:v>
                </c:pt>
                <c:pt idx="3753">
                  <c:v>43466.415694444448</c:v>
                </c:pt>
                <c:pt idx="3754">
                  <c:v>43466.415706018517</c:v>
                </c:pt>
                <c:pt idx="3755">
                  <c:v>43466.415717592587</c:v>
                </c:pt>
                <c:pt idx="3756">
                  <c:v>43466.415729166663</c:v>
                </c:pt>
                <c:pt idx="3757">
                  <c:v>43466.41574074074</c:v>
                </c:pt>
                <c:pt idx="3758">
                  <c:v>43466.415752314817</c:v>
                </c:pt>
                <c:pt idx="3759">
                  <c:v>43466.415763888886</c:v>
                </c:pt>
                <c:pt idx="3760">
                  <c:v>43466.415775462963</c:v>
                </c:pt>
                <c:pt idx="3761">
                  <c:v>43466.41578703704</c:v>
                </c:pt>
                <c:pt idx="3762">
                  <c:v>43466.415798611109</c:v>
                </c:pt>
                <c:pt idx="3763">
                  <c:v>43466.415810185194</c:v>
                </c:pt>
                <c:pt idx="3764">
                  <c:v>43466.415821759263</c:v>
                </c:pt>
                <c:pt idx="3765">
                  <c:v>43466.415833333333</c:v>
                </c:pt>
                <c:pt idx="3766">
                  <c:v>43466.415844907409</c:v>
                </c:pt>
                <c:pt idx="3767">
                  <c:v>43466.415856481479</c:v>
                </c:pt>
                <c:pt idx="3768">
                  <c:v>43466.415868055563</c:v>
                </c:pt>
                <c:pt idx="3769">
                  <c:v>43466.415879629632</c:v>
                </c:pt>
                <c:pt idx="3770">
                  <c:v>43466.415891203702</c:v>
                </c:pt>
                <c:pt idx="3771">
                  <c:v>43466.415902777779</c:v>
                </c:pt>
                <c:pt idx="3772">
                  <c:v>43466.415914351863</c:v>
                </c:pt>
                <c:pt idx="3773">
                  <c:v>43466.415925925918</c:v>
                </c:pt>
                <c:pt idx="3774">
                  <c:v>43466.415937500002</c:v>
                </c:pt>
                <c:pt idx="3775">
                  <c:v>43466.415949074071</c:v>
                </c:pt>
                <c:pt idx="3776">
                  <c:v>43466.415960648148</c:v>
                </c:pt>
                <c:pt idx="3777">
                  <c:v>43466.415972222218</c:v>
                </c:pt>
                <c:pt idx="3778">
                  <c:v>43466.415983796287</c:v>
                </c:pt>
                <c:pt idx="3779">
                  <c:v>43466.415995370371</c:v>
                </c:pt>
                <c:pt idx="3780">
                  <c:v>43466.416006944448</c:v>
                </c:pt>
                <c:pt idx="3781">
                  <c:v>43466.416018518517</c:v>
                </c:pt>
                <c:pt idx="3782">
                  <c:v>43466.416030092587</c:v>
                </c:pt>
                <c:pt idx="3783">
                  <c:v>43466.416041666656</c:v>
                </c:pt>
                <c:pt idx="3784">
                  <c:v>43466.41605324074</c:v>
                </c:pt>
                <c:pt idx="3785">
                  <c:v>43466.416064814817</c:v>
                </c:pt>
                <c:pt idx="3786">
                  <c:v>43466.416076388887</c:v>
                </c:pt>
                <c:pt idx="3787">
                  <c:v>43466.416087962964</c:v>
                </c:pt>
                <c:pt idx="3788">
                  <c:v>43466.41609953704</c:v>
                </c:pt>
                <c:pt idx="3789">
                  <c:v>43466.41611111111</c:v>
                </c:pt>
                <c:pt idx="3790">
                  <c:v>43466.416122685187</c:v>
                </c:pt>
                <c:pt idx="3791">
                  <c:v>43466.416134259263</c:v>
                </c:pt>
                <c:pt idx="3792">
                  <c:v>43466.416145833333</c:v>
                </c:pt>
                <c:pt idx="3793">
                  <c:v>43466.41615740741</c:v>
                </c:pt>
                <c:pt idx="3794">
                  <c:v>43466.416168981479</c:v>
                </c:pt>
                <c:pt idx="3795">
                  <c:v>43466.416180555563</c:v>
                </c:pt>
                <c:pt idx="3796">
                  <c:v>43466.416192129633</c:v>
                </c:pt>
                <c:pt idx="3797">
                  <c:v>43466.416203703702</c:v>
                </c:pt>
                <c:pt idx="3798">
                  <c:v>43466.416215277779</c:v>
                </c:pt>
                <c:pt idx="3799">
                  <c:v>43466.416226851848</c:v>
                </c:pt>
                <c:pt idx="3800">
                  <c:v>43466.416238425933</c:v>
                </c:pt>
                <c:pt idx="3801">
                  <c:v>43466.416250000002</c:v>
                </c:pt>
                <c:pt idx="3802">
                  <c:v>43466.416261574072</c:v>
                </c:pt>
                <c:pt idx="3803">
                  <c:v>43466.416273148148</c:v>
                </c:pt>
                <c:pt idx="3804">
                  <c:v>43466.416284722232</c:v>
                </c:pt>
                <c:pt idx="3805">
                  <c:v>43466.416296296287</c:v>
                </c:pt>
                <c:pt idx="3806">
                  <c:v>43466.416307870371</c:v>
                </c:pt>
                <c:pt idx="3807">
                  <c:v>43466.416319444441</c:v>
                </c:pt>
                <c:pt idx="3808">
                  <c:v>43466.416331018518</c:v>
                </c:pt>
                <c:pt idx="3809">
                  <c:v>43466.416342592587</c:v>
                </c:pt>
                <c:pt idx="3810">
                  <c:v>43466.416354166657</c:v>
                </c:pt>
                <c:pt idx="3811">
                  <c:v>43466.416365740741</c:v>
                </c:pt>
                <c:pt idx="3812">
                  <c:v>43466.416377314818</c:v>
                </c:pt>
                <c:pt idx="3813">
                  <c:v>43466.416388888887</c:v>
                </c:pt>
                <c:pt idx="3814">
                  <c:v>43466.416400462957</c:v>
                </c:pt>
                <c:pt idx="3815">
                  <c:v>43466.416412037041</c:v>
                </c:pt>
                <c:pt idx="3816">
                  <c:v>43466.41642361111</c:v>
                </c:pt>
                <c:pt idx="3817">
                  <c:v>43466.416435185187</c:v>
                </c:pt>
                <c:pt idx="3818">
                  <c:v>43466.416446759264</c:v>
                </c:pt>
                <c:pt idx="3819">
                  <c:v>43466.416458333333</c:v>
                </c:pt>
                <c:pt idx="3820">
                  <c:v>43466.41646990741</c:v>
                </c:pt>
                <c:pt idx="3821">
                  <c:v>43466.416481481479</c:v>
                </c:pt>
                <c:pt idx="3822">
                  <c:v>43466.416493055563</c:v>
                </c:pt>
                <c:pt idx="3823">
                  <c:v>43466.416504629633</c:v>
                </c:pt>
                <c:pt idx="3824">
                  <c:v>43466.416516203702</c:v>
                </c:pt>
                <c:pt idx="3825">
                  <c:v>43466.416527777779</c:v>
                </c:pt>
                <c:pt idx="3826">
                  <c:v>43466.416539351849</c:v>
                </c:pt>
                <c:pt idx="3827">
                  <c:v>43466.416550925933</c:v>
                </c:pt>
                <c:pt idx="3828">
                  <c:v>43466.416562500002</c:v>
                </c:pt>
                <c:pt idx="3829">
                  <c:v>43466.416574074072</c:v>
                </c:pt>
                <c:pt idx="3830">
                  <c:v>43466.416585648149</c:v>
                </c:pt>
                <c:pt idx="3831">
                  <c:v>43466.416597222233</c:v>
                </c:pt>
                <c:pt idx="3832">
                  <c:v>43466.416608796288</c:v>
                </c:pt>
                <c:pt idx="3833">
                  <c:v>43466.416620370372</c:v>
                </c:pt>
                <c:pt idx="3834">
                  <c:v>43466.416631944441</c:v>
                </c:pt>
                <c:pt idx="3835">
                  <c:v>43466.416643518518</c:v>
                </c:pt>
                <c:pt idx="3836">
                  <c:v>43466.416655092587</c:v>
                </c:pt>
                <c:pt idx="3837">
                  <c:v>43466.416666666657</c:v>
                </c:pt>
                <c:pt idx="3838">
                  <c:v>43466.416678240741</c:v>
                </c:pt>
                <c:pt idx="3839">
                  <c:v>43466.416689814818</c:v>
                </c:pt>
                <c:pt idx="3840">
                  <c:v>43466.416701388887</c:v>
                </c:pt>
                <c:pt idx="3841">
                  <c:v>43466.416712962957</c:v>
                </c:pt>
                <c:pt idx="3842">
                  <c:v>43466.416724537034</c:v>
                </c:pt>
                <c:pt idx="3843">
                  <c:v>43466.41673611111</c:v>
                </c:pt>
                <c:pt idx="3844">
                  <c:v>43466.416747685187</c:v>
                </c:pt>
                <c:pt idx="3845">
                  <c:v>43466.416759259257</c:v>
                </c:pt>
                <c:pt idx="3846">
                  <c:v>43466.416770833333</c:v>
                </c:pt>
                <c:pt idx="3847">
                  <c:v>43466.41678240741</c:v>
                </c:pt>
                <c:pt idx="3848">
                  <c:v>43466.41679398148</c:v>
                </c:pt>
                <c:pt idx="3849">
                  <c:v>43466.416805555556</c:v>
                </c:pt>
                <c:pt idx="3850">
                  <c:v>43466.416817129633</c:v>
                </c:pt>
                <c:pt idx="3851">
                  <c:v>43466.416828703703</c:v>
                </c:pt>
                <c:pt idx="3852">
                  <c:v>43466.41684027778</c:v>
                </c:pt>
                <c:pt idx="3853">
                  <c:v>43466.416851851849</c:v>
                </c:pt>
                <c:pt idx="3854">
                  <c:v>43466.416863425933</c:v>
                </c:pt>
                <c:pt idx="3855">
                  <c:v>43466.416875000003</c:v>
                </c:pt>
                <c:pt idx="3856">
                  <c:v>43466.416886574072</c:v>
                </c:pt>
                <c:pt idx="3857">
                  <c:v>43466.416898148149</c:v>
                </c:pt>
                <c:pt idx="3858">
                  <c:v>43466.416909722233</c:v>
                </c:pt>
                <c:pt idx="3859">
                  <c:v>43466.416921296302</c:v>
                </c:pt>
                <c:pt idx="3860">
                  <c:v>43466.416932870372</c:v>
                </c:pt>
                <c:pt idx="3861">
                  <c:v>43466.416944444441</c:v>
                </c:pt>
                <c:pt idx="3862">
                  <c:v>43466.416956018518</c:v>
                </c:pt>
                <c:pt idx="3863">
                  <c:v>43466.416967592602</c:v>
                </c:pt>
                <c:pt idx="3864">
                  <c:v>43466.416979166657</c:v>
                </c:pt>
                <c:pt idx="3865">
                  <c:v>43466.416990740741</c:v>
                </c:pt>
                <c:pt idx="3866">
                  <c:v>43466.417002314818</c:v>
                </c:pt>
                <c:pt idx="3867">
                  <c:v>43466.417013888888</c:v>
                </c:pt>
                <c:pt idx="3868">
                  <c:v>43466.417025462957</c:v>
                </c:pt>
                <c:pt idx="3869">
                  <c:v>43466.417037037027</c:v>
                </c:pt>
                <c:pt idx="3870">
                  <c:v>43466.417048611111</c:v>
                </c:pt>
                <c:pt idx="3871">
                  <c:v>43466.417060185187</c:v>
                </c:pt>
                <c:pt idx="3872">
                  <c:v>43466.417071759257</c:v>
                </c:pt>
                <c:pt idx="3873">
                  <c:v>43466.417083333326</c:v>
                </c:pt>
                <c:pt idx="3874">
                  <c:v>43466.417094907411</c:v>
                </c:pt>
                <c:pt idx="3875">
                  <c:v>43466.41710648148</c:v>
                </c:pt>
                <c:pt idx="3876">
                  <c:v>43466.417118055557</c:v>
                </c:pt>
                <c:pt idx="3877">
                  <c:v>43466.417129629634</c:v>
                </c:pt>
                <c:pt idx="3878">
                  <c:v>43466.417141203703</c:v>
                </c:pt>
                <c:pt idx="3879">
                  <c:v>43466.41715277778</c:v>
                </c:pt>
                <c:pt idx="3880">
                  <c:v>43466.417164351849</c:v>
                </c:pt>
                <c:pt idx="3881">
                  <c:v>43466.417175925933</c:v>
                </c:pt>
                <c:pt idx="3882">
                  <c:v>43466.417187500003</c:v>
                </c:pt>
                <c:pt idx="3883">
                  <c:v>43466.417199074072</c:v>
                </c:pt>
                <c:pt idx="3884">
                  <c:v>43466.417210648149</c:v>
                </c:pt>
                <c:pt idx="3885">
                  <c:v>43466.417222222219</c:v>
                </c:pt>
                <c:pt idx="3886">
                  <c:v>43466.417233796303</c:v>
                </c:pt>
                <c:pt idx="3887">
                  <c:v>43466.417245370372</c:v>
                </c:pt>
                <c:pt idx="3888">
                  <c:v>43466.417256944442</c:v>
                </c:pt>
                <c:pt idx="3889">
                  <c:v>43466.417268518519</c:v>
                </c:pt>
                <c:pt idx="3890">
                  <c:v>43466.417280092603</c:v>
                </c:pt>
                <c:pt idx="3891">
                  <c:v>43466.417291666658</c:v>
                </c:pt>
                <c:pt idx="3892">
                  <c:v>43466.417303240742</c:v>
                </c:pt>
                <c:pt idx="3893">
                  <c:v>43466.417314814818</c:v>
                </c:pt>
                <c:pt idx="3894">
                  <c:v>43466.417326388888</c:v>
                </c:pt>
                <c:pt idx="3895">
                  <c:v>43466.417337962957</c:v>
                </c:pt>
                <c:pt idx="3896">
                  <c:v>43466.417349537027</c:v>
                </c:pt>
                <c:pt idx="3897">
                  <c:v>43466.417361111111</c:v>
                </c:pt>
                <c:pt idx="3898">
                  <c:v>43466.417372685188</c:v>
                </c:pt>
                <c:pt idx="3899">
                  <c:v>43466.417384259257</c:v>
                </c:pt>
                <c:pt idx="3900">
                  <c:v>43466.417395833327</c:v>
                </c:pt>
                <c:pt idx="3901">
                  <c:v>43466.417407407411</c:v>
                </c:pt>
                <c:pt idx="3902">
                  <c:v>43466.41741898148</c:v>
                </c:pt>
                <c:pt idx="3903">
                  <c:v>43466.417430555557</c:v>
                </c:pt>
                <c:pt idx="3904">
                  <c:v>43466.417442129627</c:v>
                </c:pt>
                <c:pt idx="3905">
                  <c:v>43466.417453703703</c:v>
                </c:pt>
                <c:pt idx="3906">
                  <c:v>43466.41746527778</c:v>
                </c:pt>
                <c:pt idx="3907">
                  <c:v>43466.41747685185</c:v>
                </c:pt>
                <c:pt idx="3908">
                  <c:v>43466.417488425926</c:v>
                </c:pt>
                <c:pt idx="3909">
                  <c:v>43466.417500000003</c:v>
                </c:pt>
                <c:pt idx="3910">
                  <c:v>43466.417511574073</c:v>
                </c:pt>
                <c:pt idx="3911">
                  <c:v>43466.417523148149</c:v>
                </c:pt>
                <c:pt idx="3912">
                  <c:v>43466.417534722219</c:v>
                </c:pt>
                <c:pt idx="3913">
                  <c:v>43466.417546296303</c:v>
                </c:pt>
                <c:pt idx="3914">
                  <c:v>43466.417557870373</c:v>
                </c:pt>
                <c:pt idx="3915">
                  <c:v>43466.417569444442</c:v>
                </c:pt>
                <c:pt idx="3916">
                  <c:v>43466.417581018519</c:v>
                </c:pt>
                <c:pt idx="3917">
                  <c:v>43466.417592592603</c:v>
                </c:pt>
                <c:pt idx="3918">
                  <c:v>43466.417604166672</c:v>
                </c:pt>
                <c:pt idx="3919">
                  <c:v>43466.417615740742</c:v>
                </c:pt>
                <c:pt idx="3920">
                  <c:v>43466.417627314811</c:v>
                </c:pt>
                <c:pt idx="3921">
                  <c:v>43466.417638888888</c:v>
                </c:pt>
                <c:pt idx="3922">
                  <c:v>43466.417650462958</c:v>
                </c:pt>
                <c:pt idx="3923">
                  <c:v>43466.417662037027</c:v>
                </c:pt>
                <c:pt idx="3924">
                  <c:v>43466.417673611111</c:v>
                </c:pt>
                <c:pt idx="3925">
                  <c:v>43466.417685185188</c:v>
                </c:pt>
                <c:pt idx="3926">
                  <c:v>43466.417696759258</c:v>
                </c:pt>
                <c:pt idx="3927">
                  <c:v>43466.417708333327</c:v>
                </c:pt>
                <c:pt idx="3928">
                  <c:v>43466.417719907397</c:v>
                </c:pt>
                <c:pt idx="3929">
                  <c:v>43466.417731481481</c:v>
                </c:pt>
                <c:pt idx="3930">
                  <c:v>43466.417743055557</c:v>
                </c:pt>
                <c:pt idx="3931">
                  <c:v>43466.417754629627</c:v>
                </c:pt>
                <c:pt idx="3932">
                  <c:v>43466.417766203696</c:v>
                </c:pt>
                <c:pt idx="3933">
                  <c:v>43466.41777777778</c:v>
                </c:pt>
                <c:pt idx="3934">
                  <c:v>43466.41778935185</c:v>
                </c:pt>
                <c:pt idx="3935">
                  <c:v>43466.417800925927</c:v>
                </c:pt>
                <c:pt idx="3936">
                  <c:v>43466.417812500003</c:v>
                </c:pt>
                <c:pt idx="3937">
                  <c:v>43466.417824074073</c:v>
                </c:pt>
                <c:pt idx="3938">
                  <c:v>43466.41783564815</c:v>
                </c:pt>
                <c:pt idx="3939">
                  <c:v>43466.417847222219</c:v>
                </c:pt>
                <c:pt idx="3940">
                  <c:v>43466.417858796303</c:v>
                </c:pt>
                <c:pt idx="3941">
                  <c:v>43466.417870370373</c:v>
                </c:pt>
                <c:pt idx="3942">
                  <c:v>43466.417881944442</c:v>
                </c:pt>
                <c:pt idx="3943">
                  <c:v>43466.417893518519</c:v>
                </c:pt>
                <c:pt idx="3944">
                  <c:v>43466.417905092603</c:v>
                </c:pt>
                <c:pt idx="3945">
                  <c:v>43466.417916666673</c:v>
                </c:pt>
                <c:pt idx="3946">
                  <c:v>43466.417928240742</c:v>
                </c:pt>
                <c:pt idx="3947">
                  <c:v>43466.417939814812</c:v>
                </c:pt>
                <c:pt idx="3948">
                  <c:v>43466.417951388888</c:v>
                </c:pt>
                <c:pt idx="3949">
                  <c:v>43466.417962962973</c:v>
                </c:pt>
                <c:pt idx="3950">
                  <c:v>43466.417974537027</c:v>
                </c:pt>
                <c:pt idx="3951">
                  <c:v>43466.417986111112</c:v>
                </c:pt>
                <c:pt idx="3952">
                  <c:v>43466.417997685188</c:v>
                </c:pt>
                <c:pt idx="3953">
                  <c:v>43466.418009259258</c:v>
                </c:pt>
                <c:pt idx="3954">
                  <c:v>43466.418020833327</c:v>
                </c:pt>
                <c:pt idx="3955">
                  <c:v>43466.418032407397</c:v>
                </c:pt>
                <c:pt idx="3956">
                  <c:v>43466.418043981481</c:v>
                </c:pt>
                <c:pt idx="3957">
                  <c:v>43466.418055555558</c:v>
                </c:pt>
                <c:pt idx="3958">
                  <c:v>43466.418067129627</c:v>
                </c:pt>
                <c:pt idx="3959">
                  <c:v>43466.418078703697</c:v>
                </c:pt>
                <c:pt idx="3960">
                  <c:v>43466.418090277781</c:v>
                </c:pt>
                <c:pt idx="3961">
                  <c:v>43466.41810185185</c:v>
                </c:pt>
                <c:pt idx="3962">
                  <c:v>43466.418113425927</c:v>
                </c:pt>
                <c:pt idx="3963">
                  <c:v>43466.418124999997</c:v>
                </c:pt>
                <c:pt idx="3964">
                  <c:v>43466.418136574073</c:v>
                </c:pt>
                <c:pt idx="3965">
                  <c:v>43466.41814814815</c:v>
                </c:pt>
                <c:pt idx="3966">
                  <c:v>43466.41815972222</c:v>
                </c:pt>
                <c:pt idx="3967">
                  <c:v>43466.418171296304</c:v>
                </c:pt>
                <c:pt idx="3968">
                  <c:v>43466.418182870373</c:v>
                </c:pt>
                <c:pt idx="3969">
                  <c:v>43466.418194444443</c:v>
                </c:pt>
                <c:pt idx="3970">
                  <c:v>43466.418206018519</c:v>
                </c:pt>
                <c:pt idx="3971">
                  <c:v>43466.418217592603</c:v>
                </c:pt>
                <c:pt idx="3972">
                  <c:v>43466.418229166673</c:v>
                </c:pt>
                <c:pt idx="3973">
                  <c:v>43466.418240740742</c:v>
                </c:pt>
                <c:pt idx="3974">
                  <c:v>43466.418252314812</c:v>
                </c:pt>
                <c:pt idx="3975">
                  <c:v>43466.418263888889</c:v>
                </c:pt>
                <c:pt idx="3976">
                  <c:v>43466.418275462973</c:v>
                </c:pt>
                <c:pt idx="3977">
                  <c:v>43466.418287037042</c:v>
                </c:pt>
                <c:pt idx="3978">
                  <c:v>43466.418298611112</c:v>
                </c:pt>
                <c:pt idx="3979">
                  <c:v>43466.418310185189</c:v>
                </c:pt>
                <c:pt idx="3980">
                  <c:v>43466.418321759258</c:v>
                </c:pt>
                <c:pt idx="3981">
                  <c:v>43466.418333333328</c:v>
                </c:pt>
                <c:pt idx="3982">
                  <c:v>43466.418344907397</c:v>
                </c:pt>
                <c:pt idx="3983">
                  <c:v>43466.418356481481</c:v>
                </c:pt>
                <c:pt idx="3984">
                  <c:v>43466.418368055558</c:v>
                </c:pt>
                <c:pt idx="3985">
                  <c:v>43466.418379629627</c:v>
                </c:pt>
                <c:pt idx="3986">
                  <c:v>43466.418391203697</c:v>
                </c:pt>
                <c:pt idx="3987">
                  <c:v>43466.418402777781</c:v>
                </c:pt>
                <c:pt idx="3988">
                  <c:v>43466.418414351851</c:v>
                </c:pt>
                <c:pt idx="3989">
                  <c:v>43466.418425925927</c:v>
                </c:pt>
                <c:pt idx="3990">
                  <c:v>43466.418437499997</c:v>
                </c:pt>
                <c:pt idx="3991">
                  <c:v>43466.418449074074</c:v>
                </c:pt>
                <c:pt idx="3992">
                  <c:v>43466.41846064815</c:v>
                </c:pt>
                <c:pt idx="3993">
                  <c:v>43466.41847222222</c:v>
                </c:pt>
                <c:pt idx="3994">
                  <c:v>43466.418483796297</c:v>
                </c:pt>
                <c:pt idx="3995">
                  <c:v>43466.418495370373</c:v>
                </c:pt>
                <c:pt idx="3996">
                  <c:v>43466.418506944443</c:v>
                </c:pt>
                <c:pt idx="3997">
                  <c:v>43466.41851851852</c:v>
                </c:pt>
                <c:pt idx="3998">
                  <c:v>43466.418530092589</c:v>
                </c:pt>
                <c:pt idx="3999">
                  <c:v>43466.418541666673</c:v>
                </c:pt>
                <c:pt idx="4000">
                  <c:v>43466.418553240743</c:v>
                </c:pt>
                <c:pt idx="4001">
                  <c:v>43466.418564814812</c:v>
                </c:pt>
                <c:pt idx="4002">
                  <c:v>43466.418576388889</c:v>
                </c:pt>
                <c:pt idx="4003">
                  <c:v>43466.418587962973</c:v>
                </c:pt>
                <c:pt idx="4004">
                  <c:v>43466.418599537043</c:v>
                </c:pt>
                <c:pt idx="4005">
                  <c:v>43466.418611111112</c:v>
                </c:pt>
                <c:pt idx="4006">
                  <c:v>43466.418622685182</c:v>
                </c:pt>
                <c:pt idx="4007">
                  <c:v>43466.418634259258</c:v>
                </c:pt>
                <c:pt idx="4008">
                  <c:v>43466.418645833342</c:v>
                </c:pt>
                <c:pt idx="4009">
                  <c:v>43466.418657407397</c:v>
                </c:pt>
                <c:pt idx="4010">
                  <c:v>43466.418668981481</c:v>
                </c:pt>
                <c:pt idx="4011">
                  <c:v>43466.418680555558</c:v>
                </c:pt>
                <c:pt idx="4012">
                  <c:v>43466.418692129628</c:v>
                </c:pt>
                <c:pt idx="4013">
                  <c:v>43466.418703703697</c:v>
                </c:pt>
                <c:pt idx="4014">
                  <c:v>43466.418715277781</c:v>
                </c:pt>
                <c:pt idx="4015">
                  <c:v>43466.418726851851</c:v>
                </c:pt>
                <c:pt idx="4016">
                  <c:v>43466.418738425928</c:v>
                </c:pt>
                <c:pt idx="4017">
                  <c:v>43466.418749999997</c:v>
                </c:pt>
                <c:pt idx="4018">
                  <c:v>43466.418761574067</c:v>
                </c:pt>
                <c:pt idx="4019">
                  <c:v>43466.418773148151</c:v>
                </c:pt>
                <c:pt idx="4020">
                  <c:v>43466.41878472222</c:v>
                </c:pt>
                <c:pt idx="4021">
                  <c:v>43466.418796296297</c:v>
                </c:pt>
                <c:pt idx="4022">
                  <c:v>43466.418807870366</c:v>
                </c:pt>
                <c:pt idx="4023">
                  <c:v>43466.418819444443</c:v>
                </c:pt>
                <c:pt idx="4024">
                  <c:v>43466.41883101852</c:v>
                </c:pt>
                <c:pt idx="4025">
                  <c:v>43466.418842592589</c:v>
                </c:pt>
                <c:pt idx="4026">
                  <c:v>43466.418854166674</c:v>
                </c:pt>
                <c:pt idx="4027">
                  <c:v>43466.418865740743</c:v>
                </c:pt>
                <c:pt idx="4028">
                  <c:v>43466.418877314813</c:v>
                </c:pt>
                <c:pt idx="4029">
                  <c:v>43466.418888888889</c:v>
                </c:pt>
                <c:pt idx="4030">
                  <c:v>43466.418900462973</c:v>
                </c:pt>
                <c:pt idx="4031">
                  <c:v>43466.418912037043</c:v>
                </c:pt>
                <c:pt idx="4032">
                  <c:v>43466.418923611112</c:v>
                </c:pt>
                <c:pt idx="4033">
                  <c:v>43466.418935185182</c:v>
                </c:pt>
                <c:pt idx="4034">
                  <c:v>43466.418946759259</c:v>
                </c:pt>
                <c:pt idx="4035">
                  <c:v>43466.418958333343</c:v>
                </c:pt>
                <c:pt idx="4036">
                  <c:v>43466.418969907398</c:v>
                </c:pt>
                <c:pt idx="4037">
                  <c:v>43466.418981481482</c:v>
                </c:pt>
                <c:pt idx="4038">
                  <c:v>43466.418993055559</c:v>
                </c:pt>
                <c:pt idx="4039">
                  <c:v>43466.419004629628</c:v>
                </c:pt>
                <c:pt idx="4040">
                  <c:v>43466.419016203698</c:v>
                </c:pt>
                <c:pt idx="4041">
                  <c:v>43466.419027777767</c:v>
                </c:pt>
                <c:pt idx="4042">
                  <c:v>43466.419039351851</c:v>
                </c:pt>
                <c:pt idx="4043">
                  <c:v>43466.419050925928</c:v>
                </c:pt>
                <c:pt idx="4044">
                  <c:v>43466.419062499997</c:v>
                </c:pt>
                <c:pt idx="4045">
                  <c:v>43466.419074074067</c:v>
                </c:pt>
                <c:pt idx="4046">
                  <c:v>43466.419085648151</c:v>
                </c:pt>
                <c:pt idx="4047">
                  <c:v>43466.41909722222</c:v>
                </c:pt>
                <c:pt idx="4048">
                  <c:v>43466.419108796297</c:v>
                </c:pt>
                <c:pt idx="4049">
                  <c:v>43466.419120370367</c:v>
                </c:pt>
                <c:pt idx="4050">
                  <c:v>43466.419131944444</c:v>
                </c:pt>
                <c:pt idx="4051">
                  <c:v>43466.41914351852</c:v>
                </c:pt>
                <c:pt idx="4052">
                  <c:v>43466.41915509259</c:v>
                </c:pt>
                <c:pt idx="4053">
                  <c:v>43466.419166666667</c:v>
                </c:pt>
                <c:pt idx="4054">
                  <c:v>43466.419178240743</c:v>
                </c:pt>
                <c:pt idx="4055">
                  <c:v>43466.419189814813</c:v>
                </c:pt>
                <c:pt idx="4056">
                  <c:v>43466.41920138889</c:v>
                </c:pt>
                <c:pt idx="4057">
                  <c:v>43466.419212962966</c:v>
                </c:pt>
                <c:pt idx="4058">
                  <c:v>43466.419224537043</c:v>
                </c:pt>
                <c:pt idx="4059">
                  <c:v>43466.419236111113</c:v>
                </c:pt>
                <c:pt idx="4060">
                  <c:v>43466.419247685182</c:v>
                </c:pt>
                <c:pt idx="4061">
                  <c:v>43466.419259259259</c:v>
                </c:pt>
                <c:pt idx="4062">
                  <c:v>43466.419270833343</c:v>
                </c:pt>
                <c:pt idx="4063">
                  <c:v>43466.419282407413</c:v>
                </c:pt>
                <c:pt idx="4064">
                  <c:v>43466.419293981482</c:v>
                </c:pt>
                <c:pt idx="4065">
                  <c:v>43466.419305555559</c:v>
                </c:pt>
                <c:pt idx="4066">
                  <c:v>43466.419317129628</c:v>
                </c:pt>
                <c:pt idx="4067">
                  <c:v>43466.419328703712</c:v>
                </c:pt>
                <c:pt idx="4068">
                  <c:v>43466.419340277767</c:v>
                </c:pt>
                <c:pt idx="4069">
                  <c:v>43466.419351851851</c:v>
                </c:pt>
                <c:pt idx="4070">
                  <c:v>43466.419363425928</c:v>
                </c:pt>
                <c:pt idx="4071">
                  <c:v>43466.419374999998</c:v>
                </c:pt>
                <c:pt idx="4072">
                  <c:v>43466.419386574067</c:v>
                </c:pt>
                <c:pt idx="4073">
                  <c:v>43466.419398148151</c:v>
                </c:pt>
                <c:pt idx="4074">
                  <c:v>43466.419409722221</c:v>
                </c:pt>
                <c:pt idx="4075">
                  <c:v>43466.419421296298</c:v>
                </c:pt>
                <c:pt idx="4076">
                  <c:v>43466.419432870367</c:v>
                </c:pt>
                <c:pt idx="4077">
                  <c:v>43466.419444444437</c:v>
                </c:pt>
                <c:pt idx="4078">
                  <c:v>43466.419456018521</c:v>
                </c:pt>
                <c:pt idx="4079">
                  <c:v>43466.41946759259</c:v>
                </c:pt>
                <c:pt idx="4080">
                  <c:v>43466.419479166667</c:v>
                </c:pt>
                <c:pt idx="4081">
                  <c:v>43466.419490740736</c:v>
                </c:pt>
                <c:pt idx="4082">
                  <c:v>43466.419502314813</c:v>
                </c:pt>
                <c:pt idx="4083">
                  <c:v>43466.41951388889</c:v>
                </c:pt>
                <c:pt idx="4084">
                  <c:v>43466.419525462959</c:v>
                </c:pt>
                <c:pt idx="4085">
                  <c:v>43466.419537037043</c:v>
                </c:pt>
                <c:pt idx="4086">
                  <c:v>43466.419548611113</c:v>
                </c:pt>
                <c:pt idx="4087">
                  <c:v>43466.419560185182</c:v>
                </c:pt>
                <c:pt idx="4088">
                  <c:v>43466.419571759259</c:v>
                </c:pt>
                <c:pt idx="4089">
                  <c:v>43466.419583333343</c:v>
                </c:pt>
                <c:pt idx="4090">
                  <c:v>43466.419594907413</c:v>
                </c:pt>
                <c:pt idx="4091">
                  <c:v>43466.419606481482</c:v>
                </c:pt>
                <c:pt idx="4092">
                  <c:v>43466.419618055559</c:v>
                </c:pt>
                <c:pt idx="4093">
                  <c:v>43466.419629629629</c:v>
                </c:pt>
                <c:pt idx="4094">
                  <c:v>43466.419641203713</c:v>
                </c:pt>
                <c:pt idx="4095">
                  <c:v>43466.419652777768</c:v>
                </c:pt>
                <c:pt idx="4096">
                  <c:v>43466.419664351852</c:v>
                </c:pt>
                <c:pt idx="4097">
                  <c:v>43466.419675925928</c:v>
                </c:pt>
                <c:pt idx="4098">
                  <c:v>43466.419687499998</c:v>
                </c:pt>
                <c:pt idx="4099">
                  <c:v>43466.419699074067</c:v>
                </c:pt>
                <c:pt idx="4100">
                  <c:v>43466.419710648152</c:v>
                </c:pt>
                <c:pt idx="4101">
                  <c:v>43466.419722222221</c:v>
                </c:pt>
                <c:pt idx="4102">
                  <c:v>43466.419733796298</c:v>
                </c:pt>
                <c:pt idx="4103">
                  <c:v>43466.419745370367</c:v>
                </c:pt>
                <c:pt idx="4104">
                  <c:v>43466.419756944437</c:v>
                </c:pt>
                <c:pt idx="4105">
                  <c:v>43466.419768518521</c:v>
                </c:pt>
                <c:pt idx="4106">
                  <c:v>43466.41978009259</c:v>
                </c:pt>
                <c:pt idx="4107">
                  <c:v>43466.419791666667</c:v>
                </c:pt>
                <c:pt idx="4108">
                  <c:v>43466.419803240737</c:v>
                </c:pt>
                <c:pt idx="4109">
                  <c:v>43466.419814814813</c:v>
                </c:pt>
                <c:pt idx="4110">
                  <c:v>43466.41982638889</c:v>
                </c:pt>
                <c:pt idx="4111">
                  <c:v>43466.41983796296</c:v>
                </c:pt>
                <c:pt idx="4112">
                  <c:v>43466.419849537036</c:v>
                </c:pt>
                <c:pt idx="4113">
                  <c:v>43466.419861111113</c:v>
                </c:pt>
                <c:pt idx="4114">
                  <c:v>43466.419872685183</c:v>
                </c:pt>
                <c:pt idx="4115">
                  <c:v>43466.41988425926</c:v>
                </c:pt>
                <c:pt idx="4116">
                  <c:v>43466.419895833344</c:v>
                </c:pt>
                <c:pt idx="4117">
                  <c:v>43466.419907407413</c:v>
                </c:pt>
                <c:pt idx="4118">
                  <c:v>43466.419918981483</c:v>
                </c:pt>
                <c:pt idx="4119">
                  <c:v>43466.419930555552</c:v>
                </c:pt>
                <c:pt idx="4120">
                  <c:v>43466.419942129629</c:v>
                </c:pt>
                <c:pt idx="4121">
                  <c:v>43466.419953703713</c:v>
                </c:pt>
                <c:pt idx="4122">
                  <c:v>43466.419965277782</c:v>
                </c:pt>
                <c:pt idx="4123">
                  <c:v>43466.419976851852</c:v>
                </c:pt>
                <c:pt idx="4124">
                  <c:v>43466.419988425929</c:v>
                </c:pt>
                <c:pt idx="4125">
                  <c:v>43466.42</c:v>
                </c:pt>
                <c:pt idx="4126">
                  <c:v>43466.420011574082</c:v>
                </c:pt>
                <c:pt idx="4127">
                  <c:v>43466.420023148137</c:v>
                </c:pt>
                <c:pt idx="4128">
                  <c:v>43466.420034722221</c:v>
                </c:pt>
                <c:pt idx="4129">
                  <c:v>43466.420046296298</c:v>
                </c:pt>
                <c:pt idx="4130">
                  <c:v>43466.420057870368</c:v>
                </c:pt>
                <c:pt idx="4131">
                  <c:v>43466.420069444437</c:v>
                </c:pt>
                <c:pt idx="4132">
                  <c:v>43466.420081018521</c:v>
                </c:pt>
                <c:pt idx="4133">
                  <c:v>43466.420092592591</c:v>
                </c:pt>
                <c:pt idx="4134">
                  <c:v>43466.420104166667</c:v>
                </c:pt>
                <c:pt idx="4135">
                  <c:v>43466.420115740737</c:v>
                </c:pt>
                <c:pt idx="4136">
                  <c:v>43466.420127314806</c:v>
                </c:pt>
                <c:pt idx="4137">
                  <c:v>43466.420138888891</c:v>
                </c:pt>
                <c:pt idx="4138">
                  <c:v>43466.42015046296</c:v>
                </c:pt>
                <c:pt idx="4139">
                  <c:v>43466.420162037037</c:v>
                </c:pt>
                <c:pt idx="4140">
                  <c:v>43466.420173611114</c:v>
                </c:pt>
                <c:pt idx="4141">
                  <c:v>43466.420185185183</c:v>
                </c:pt>
                <c:pt idx="4142">
                  <c:v>43466.42019675926</c:v>
                </c:pt>
                <c:pt idx="4143">
                  <c:v>43466.420208333337</c:v>
                </c:pt>
                <c:pt idx="4144">
                  <c:v>43466.420219907413</c:v>
                </c:pt>
                <c:pt idx="4145">
                  <c:v>43466.420231481483</c:v>
                </c:pt>
                <c:pt idx="4146">
                  <c:v>43466.420243055552</c:v>
                </c:pt>
                <c:pt idx="4147">
                  <c:v>43466.420254629629</c:v>
                </c:pt>
                <c:pt idx="4148">
                  <c:v>43466.420266203713</c:v>
                </c:pt>
                <c:pt idx="4149">
                  <c:v>43466.420277777783</c:v>
                </c:pt>
                <c:pt idx="4150">
                  <c:v>43466.420289351852</c:v>
                </c:pt>
                <c:pt idx="4151">
                  <c:v>43466.420300925929</c:v>
                </c:pt>
                <c:pt idx="4152">
                  <c:v>43466.420312499999</c:v>
                </c:pt>
                <c:pt idx="4153">
                  <c:v>43466.420324074083</c:v>
                </c:pt>
                <c:pt idx="4154">
                  <c:v>43466.420335648138</c:v>
                </c:pt>
                <c:pt idx="4155">
                  <c:v>43466.420347222222</c:v>
                </c:pt>
                <c:pt idx="4156">
                  <c:v>43466.420358796298</c:v>
                </c:pt>
                <c:pt idx="4157">
                  <c:v>43466.420370370368</c:v>
                </c:pt>
                <c:pt idx="4158">
                  <c:v>43466.420381944437</c:v>
                </c:pt>
                <c:pt idx="4159">
                  <c:v>43466.420393518521</c:v>
                </c:pt>
                <c:pt idx="4160">
                  <c:v>43466.420405092591</c:v>
                </c:pt>
                <c:pt idx="4161">
                  <c:v>43466.420416666668</c:v>
                </c:pt>
                <c:pt idx="4162">
                  <c:v>43466.420428240737</c:v>
                </c:pt>
                <c:pt idx="4163">
                  <c:v>43466.420439814807</c:v>
                </c:pt>
                <c:pt idx="4164">
                  <c:v>43466.420451388891</c:v>
                </c:pt>
                <c:pt idx="4165">
                  <c:v>43466.42046296296</c:v>
                </c:pt>
                <c:pt idx="4166">
                  <c:v>43466.420474537037</c:v>
                </c:pt>
                <c:pt idx="4167">
                  <c:v>43466.420486111107</c:v>
                </c:pt>
                <c:pt idx="4168">
                  <c:v>43466.420497685183</c:v>
                </c:pt>
                <c:pt idx="4169">
                  <c:v>43466.42050925926</c:v>
                </c:pt>
                <c:pt idx="4170">
                  <c:v>43466.420520833337</c:v>
                </c:pt>
                <c:pt idx="4171">
                  <c:v>43466.420532407406</c:v>
                </c:pt>
                <c:pt idx="4172">
                  <c:v>43466.420543981483</c:v>
                </c:pt>
                <c:pt idx="4173">
                  <c:v>43466.420555555553</c:v>
                </c:pt>
                <c:pt idx="4174">
                  <c:v>43466.420567129629</c:v>
                </c:pt>
                <c:pt idx="4175">
                  <c:v>43466.420578703714</c:v>
                </c:pt>
                <c:pt idx="4176">
                  <c:v>43466.420590277783</c:v>
                </c:pt>
                <c:pt idx="4177">
                  <c:v>43466.420601851853</c:v>
                </c:pt>
                <c:pt idx="4178">
                  <c:v>43466.420613425929</c:v>
                </c:pt>
                <c:pt idx="4179">
                  <c:v>43466.420624999999</c:v>
                </c:pt>
                <c:pt idx="4180">
                  <c:v>43466.420636574083</c:v>
                </c:pt>
                <c:pt idx="4181">
                  <c:v>43466.420648148152</c:v>
                </c:pt>
                <c:pt idx="4182">
                  <c:v>43466.420659722222</c:v>
                </c:pt>
                <c:pt idx="4183">
                  <c:v>43466.420671296299</c:v>
                </c:pt>
                <c:pt idx="4184">
                  <c:v>43466.420682870368</c:v>
                </c:pt>
                <c:pt idx="4185">
                  <c:v>43466.420694444438</c:v>
                </c:pt>
                <c:pt idx="4186">
                  <c:v>43466.420706018522</c:v>
                </c:pt>
                <c:pt idx="4187">
                  <c:v>43466.420717592591</c:v>
                </c:pt>
                <c:pt idx="4188">
                  <c:v>43466.420729166668</c:v>
                </c:pt>
                <c:pt idx="4189">
                  <c:v>43466.420740740738</c:v>
                </c:pt>
                <c:pt idx="4190">
                  <c:v>43466.420752314807</c:v>
                </c:pt>
                <c:pt idx="4191">
                  <c:v>43466.420763888891</c:v>
                </c:pt>
                <c:pt idx="4192">
                  <c:v>43466.420775462961</c:v>
                </c:pt>
                <c:pt idx="4193">
                  <c:v>43466.420787037037</c:v>
                </c:pt>
                <c:pt idx="4194">
                  <c:v>43466.420798611107</c:v>
                </c:pt>
                <c:pt idx="4195">
                  <c:v>43466.420810185176</c:v>
                </c:pt>
                <c:pt idx="4196">
                  <c:v>43466.42082175926</c:v>
                </c:pt>
                <c:pt idx="4197">
                  <c:v>43466.42083333333</c:v>
                </c:pt>
                <c:pt idx="4198">
                  <c:v>43466.420844907407</c:v>
                </c:pt>
                <c:pt idx="4199">
                  <c:v>43466.420856481483</c:v>
                </c:pt>
                <c:pt idx="4200">
                  <c:v>43466.420868055553</c:v>
                </c:pt>
                <c:pt idx="4201">
                  <c:v>43466.42087962963</c:v>
                </c:pt>
                <c:pt idx="4202">
                  <c:v>43466.420891203707</c:v>
                </c:pt>
                <c:pt idx="4203">
                  <c:v>43466.420902777783</c:v>
                </c:pt>
                <c:pt idx="4204">
                  <c:v>43466.420914351853</c:v>
                </c:pt>
                <c:pt idx="4205">
                  <c:v>43466.420925925922</c:v>
                </c:pt>
                <c:pt idx="4206">
                  <c:v>43466.420937499999</c:v>
                </c:pt>
                <c:pt idx="4207">
                  <c:v>43466.420949074083</c:v>
                </c:pt>
                <c:pt idx="4208">
                  <c:v>43466.420960648153</c:v>
                </c:pt>
                <c:pt idx="4209">
                  <c:v>43466.420972222222</c:v>
                </c:pt>
                <c:pt idx="4210">
                  <c:v>43466.420983796299</c:v>
                </c:pt>
                <c:pt idx="4211">
                  <c:v>43466.420995370368</c:v>
                </c:pt>
                <c:pt idx="4212">
                  <c:v>43466.421006944453</c:v>
                </c:pt>
                <c:pt idx="4213">
                  <c:v>43466.421018518522</c:v>
                </c:pt>
                <c:pt idx="4214">
                  <c:v>43466.421030092592</c:v>
                </c:pt>
                <c:pt idx="4215">
                  <c:v>43466.421041666668</c:v>
                </c:pt>
                <c:pt idx="4216">
                  <c:v>43466.421053240738</c:v>
                </c:pt>
                <c:pt idx="4217">
                  <c:v>43466.421064814807</c:v>
                </c:pt>
                <c:pt idx="4218">
                  <c:v>43466.421076388891</c:v>
                </c:pt>
                <c:pt idx="4219">
                  <c:v>43466.421087962961</c:v>
                </c:pt>
                <c:pt idx="4220">
                  <c:v>43466.421099537038</c:v>
                </c:pt>
                <c:pt idx="4221">
                  <c:v>43466.421111111107</c:v>
                </c:pt>
                <c:pt idx="4222">
                  <c:v>43466.421122685177</c:v>
                </c:pt>
                <c:pt idx="4223">
                  <c:v>43466.421134259261</c:v>
                </c:pt>
                <c:pt idx="4224">
                  <c:v>43466.42114583333</c:v>
                </c:pt>
                <c:pt idx="4225">
                  <c:v>43466.421157407407</c:v>
                </c:pt>
                <c:pt idx="4226">
                  <c:v>43466.421168981477</c:v>
                </c:pt>
                <c:pt idx="4227">
                  <c:v>43466.421180555553</c:v>
                </c:pt>
                <c:pt idx="4228">
                  <c:v>43466.42119212963</c:v>
                </c:pt>
                <c:pt idx="4229">
                  <c:v>43466.421203703707</c:v>
                </c:pt>
                <c:pt idx="4230">
                  <c:v>43466.421215277784</c:v>
                </c:pt>
                <c:pt idx="4231">
                  <c:v>43466.421226851853</c:v>
                </c:pt>
                <c:pt idx="4232">
                  <c:v>43466.421238425923</c:v>
                </c:pt>
                <c:pt idx="4233">
                  <c:v>43466.421249999999</c:v>
                </c:pt>
                <c:pt idx="4234">
                  <c:v>43466.421261574083</c:v>
                </c:pt>
                <c:pt idx="4235">
                  <c:v>43466.421273148153</c:v>
                </c:pt>
                <c:pt idx="4236">
                  <c:v>43466.421284722222</c:v>
                </c:pt>
                <c:pt idx="4237">
                  <c:v>43466.421296296299</c:v>
                </c:pt>
                <c:pt idx="4238">
                  <c:v>43466.421307870369</c:v>
                </c:pt>
                <c:pt idx="4239">
                  <c:v>43466.421319444453</c:v>
                </c:pt>
                <c:pt idx="4240">
                  <c:v>43466.421331018522</c:v>
                </c:pt>
                <c:pt idx="4241">
                  <c:v>43466.421342592592</c:v>
                </c:pt>
                <c:pt idx="4242">
                  <c:v>43466.421354166669</c:v>
                </c:pt>
                <c:pt idx="4243">
                  <c:v>43466.421365740738</c:v>
                </c:pt>
                <c:pt idx="4244">
                  <c:v>43466.421377314808</c:v>
                </c:pt>
                <c:pt idx="4245">
                  <c:v>43466.421388888892</c:v>
                </c:pt>
                <c:pt idx="4246">
                  <c:v>43466.421400462961</c:v>
                </c:pt>
                <c:pt idx="4247">
                  <c:v>43466.421412037038</c:v>
                </c:pt>
                <c:pt idx="4248">
                  <c:v>43466.421423611107</c:v>
                </c:pt>
                <c:pt idx="4249">
                  <c:v>43466.421435185177</c:v>
                </c:pt>
                <c:pt idx="4250">
                  <c:v>43466.421446759261</c:v>
                </c:pt>
                <c:pt idx="4251">
                  <c:v>43466.421458333331</c:v>
                </c:pt>
                <c:pt idx="4252">
                  <c:v>43466.421469907407</c:v>
                </c:pt>
                <c:pt idx="4253">
                  <c:v>43466.421481481477</c:v>
                </c:pt>
                <c:pt idx="4254">
                  <c:v>43466.421493055554</c:v>
                </c:pt>
                <c:pt idx="4255">
                  <c:v>43466.42150462963</c:v>
                </c:pt>
                <c:pt idx="4256">
                  <c:v>43466.421516203707</c:v>
                </c:pt>
                <c:pt idx="4257">
                  <c:v>43466.421527777777</c:v>
                </c:pt>
                <c:pt idx="4258">
                  <c:v>43466.421539351853</c:v>
                </c:pt>
                <c:pt idx="4259">
                  <c:v>43466.421550925923</c:v>
                </c:pt>
                <c:pt idx="4260">
                  <c:v>43466.4215625</c:v>
                </c:pt>
                <c:pt idx="4261">
                  <c:v>43466.421574074076</c:v>
                </c:pt>
                <c:pt idx="4262">
                  <c:v>43466.421585648153</c:v>
                </c:pt>
                <c:pt idx="4263">
                  <c:v>43466.421597222223</c:v>
                </c:pt>
                <c:pt idx="4264">
                  <c:v>43466.4216087963</c:v>
                </c:pt>
                <c:pt idx="4265">
                  <c:v>43466.421620370369</c:v>
                </c:pt>
                <c:pt idx="4266">
                  <c:v>43466.421631944453</c:v>
                </c:pt>
                <c:pt idx="4267">
                  <c:v>43466.421643518523</c:v>
                </c:pt>
                <c:pt idx="4268">
                  <c:v>43466.421655092592</c:v>
                </c:pt>
                <c:pt idx="4269">
                  <c:v>43466.421666666669</c:v>
                </c:pt>
                <c:pt idx="4270">
                  <c:v>43466.421678240738</c:v>
                </c:pt>
                <c:pt idx="4271">
                  <c:v>43466.421689814822</c:v>
                </c:pt>
                <c:pt idx="4272">
                  <c:v>43466.421701388892</c:v>
                </c:pt>
                <c:pt idx="4273">
                  <c:v>43466.421712962961</c:v>
                </c:pt>
                <c:pt idx="4274">
                  <c:v>43466.421724537038</c:v>
                </c:pt>
                <c:pt idx="4275">
                  <c:v>43466.421736111108</c:v>
                </c:pt>
                <c:pt idx="4276">
                  <c:v>43466.421747685177</c:v>
                </c:pt>
                <c:pt idx="4277">
                  <c:v>43466.421759259261</c:v>
                </c:pt>
                <c:pt idx="4278">
                  <c:v>43466.421770833331</c:v>
                </c:pt>
                <c:pt idx="4279">
                  <c:v>43466.421782407408</c:v>
                </c:pt>
                <c:pt idx="4280">
                  <c:v>43466.421793981477</c:v>
                </c:pt>
                <c:pt idx="4281">
                  <c:v>43466.421805555547</c:v>
                </c:pt>
                <c:pt idx="4282">
                  <c:v>43466.421817129631</c:v>
                </c:pt>
                <c:pt idx="4283">
                  <c:v>43466.4218287037</c:v>
                </c:pt>
                <c:pt idx="4284">
                  <c:v>43466.421840277777</c:v>
                </c:pt>
                <c:pt idx="4285">
                  <c:v>43466.421851851846</c:v>
                </c:pt>
                <c:pt idx="4286">
                  <c:v>43466.421863425923</c:v>
                </c:pt>
                <c:pt idx="4287">
                  <c:v>43466.421875</c:v>
                </c:pt>
                <c:pt idx="4288">
                  <c:v>43466.421886574077</c:v>
                </c:pt>
                <c:pt idx="4289">
                  <c:v>43466.421898148154</c:v>
                </c:pt>
                <c:pt idx="4290">
                  <c:v>43466.421909722223</c:v>
                </c:pt>
                <c:pt idx="4291">
                  <c:v>43466.4219212963</c:v>
                </c:pt>
                <c:pt idx="4292">
                  <c:v>43466.421932870369</c:v>
                </c:pt>
                <c:pt idx="4293">
                  <c:v>43466.421944444453</c:v>
                </c:pt>
                <c:pt idx="4294">
                  <c:v>43466.421956018523</c:v>
                </c:pt>
                <c:pt idx="4295">
                  <c:v>43466.421967592592</c:v>
                </c:pt>
                <c:pt idx="4296">
                  <c:v>43466.421979166669</c:v>
                </c:pt>
                <c:pt idx="4297">
                  <c:v>43466.421990740739</c:v>
                </c:pt>
                <c:pt idx="4298">
                  <c:v>43466.422002314823</c:v>
                </c:pt>
                <c:pt idx="4299">
                  <c:v>43466.422013888892</c:v>
                </c:pt>
                <c:pt idx="4300">
                  <c:v>43466.422025462962</c:v>
                </c:pt>
                <c:pt idx="4301">
                  <c:v>43466.422037037039</c:v>
                </c:pt>
                <c:pt idx="4302">
                  <c:v>43466.422048611108</c:v>
                </c:pt>
                <c:pt idx="4303">
                  <c:v>43466.422060185178</c:v>
                </c:pt>
                <c:pt idx="4304">
                  <c:v>43466.422071759262</c:v>
                </c:pt>
                <c:pt idx="4305">
                  <c:v>43466.422083333331</c:v>
                </c:pt>
                <c:pt idx="4306">
                  <c:v>43466.422094907408</c:v>
                </c:pt>
                <c:pt idx="4307">
                  <c:v>43466.422106481477</c:v>
                </c:pt>
                <c:pt idx="4308">
                  <c:v>43466.422118055547</c:v>
                </c:pt>
                <c:pt idx="4309">
                  <c:v>43466.422129629631</c:v>
                </c:pt>
                <c:pt idx="4310">
                  <c:v>43466.4221412037</c:v>
                </c:pt>
                <c:pt idx="4311">
                  <c:v>43466.422152777777</c:v>
                </c:pt>
                <c:pt idx="4312">
                  <c:v>43466.422164351847</c:v>
                </c:pt>
                <c:pt idx="4313">
                  <c:v>43466.422175925924</c:v>
                </c:pt>
                <c:pt idx="4314">
                  <c:v>43466.4221875</c:v>
                </c:pt>
                <c:pt idx="4315">
                  <c:v>43466.422199074077</c:v>
                </c:pt>
                <c:pt idx="4316">
                  <c:v>43466.422210648147</c:v>
                </c:pt>
                <c:pt idx="4317">
                  <c:v>43466.422222222223</c:v>
                </c:pt>
                <c:pt idx="4318">
                  <c:v>43466.422233796293</c:v>
                </c:pt>
                <c:pt idx="4319">
                  <c:v>43466.42224537037</c:v>
                </c:pt>
                <c:pt idx="4320">
                  <c:v>43466.422256944446</c:v>
                </c:pt>
                <c:pt idx="4321">
                  <c:v>43466.422268518523</c:v>
                </c:pt>
                <c:pt idx="4322">
                  <c:v>43466.422280092593</c:v>
                </c:pt>
                <c:pt idx="4323">
                  <c:v>43466.422291666669</c:v>
                </c:pt>
                <c:pt idx="4324">
                  <c:v>43466.422303240739</c:v>
                </c:pt>
                <c:pt idx="4325">
                  <c:v>43466.422314814823</c:v>
                </c:pt>
                <c:pt idx="4326">
                  <c:v>43466.422326388893</c:v>
                </c:pt>
                <c:pt idx="4327">
                  <c:v>43466.422337962962</c:v>
                </c:pt>
                <c:pt idx="4328">
                  <c:v>43466.422349537039</c:v>
                </c:pt>
                <c:pt idx="4329">
                  <c:v>43466.422361111108</c:v>
                </c:pt>
                <c:pt idx="4330">
                  <c:v>43466.422372685192</c:v>
                </c:pt>
                <c:pt idx="4331">
                  <c:v>43466.422384259262</c:v>
                </c:pt>
                <c:pt idx="4332">
                  <c:v>43466.422395833331</c:v>
                </c:pt>
                <c:pt idx="4333">
                  <c:v>43466.422407407408</c:v>
                </c:pt>
                <c:pt idx="4334">
                  <c:v>43466.422418981478</c:v>
                </c:pt>
                <c:pt idx="4335">
                  <c:v>43466.422430555547</c:v>
                </c:pt>
                <c:pt idx="4336">
                  <c:v>43466.422442129631</c:v>
                </c:pt>
                <c:pt idx="4337">
                  <c:v>43466.422453703701</c:v>
                </c:pt>
                <c:pt idx="4338">
                  <c:v>43466.422465277778</c:v>
                </c:pt>
                <c:pt idx="4339">
                  <c:v>43466.422476851847</c:v>
                </c:pt>
                <c:pt idx="4340">
                  <c:v>43466.422488425917</c:v>
                </c:pt>
                <c:pt idx="4341">
                  <c:v>43466.422500000001</c:v>
                </c:pt>
                <c:pt idx="4342">
                  <c:v>43466.422511574077</c:v>
                </c:pt>
                <c:pt idx="4343">
                  <c:v>43466.422523148147</c:v>
                </c:pt>
                <c:pt idx="4344">
                  <c:v>43466.422534722216</c:v>
                </c:pt>
                <c:pt idx="4345">
                  <c:v>43466.422546296293</c:v>
                </c:pt>
                <c:pt idx="4346">
                  <c:v>43466.42255787037</c:v>
                </c:pt>
                <c:pt idx="4347">
                  <c:v>43466.422569444447</c:v>
                </c:pt>
                <c:pt idx="4348">
                  <c:v>43466.422581018523</c:v>
                </c:pt>
                <c:pt idx="4349">
                  <c:v>43466.422592592593</c:v>
                </c:pt>
                <c:pt idx="4350">
                  <c:v>43466.42260416667</c:v>
                </c:pt>
                <c:pt idx="4351">
                  <c:v>43466.422615740739</c:v>
                </c:pt>
                <c:pt idx="4352">
                  <c:v>43466.422627314823</c:v>
                </c:pt>
                <c:pt idx="4353">
                  <c:v>43466.422638888893</c:v>
                </c:pt>
                <c:pt idx="4354">
                  <c:v>43466.422650462962</c:v>
                </c:pt>
                <c:pt idx="4355">
                  <c:v>43466.422662037039</c:v>
                </c:pt>
                <c:pt idx="4356">
                  <c:v>43466.422673611109</c:v>
                </c:pt>
                <c:pt idx="4357">
                  <c:v>43466.422685185193</c:v>
                </c:pt>
                <c:pt idx="4358">
                  <c:v>43466.422696759262</c:v>
                </c:pt>
                <c:pt idx="4359">
                  <c:v>43466.422708333332</c:v>
                </c:pt>
                <c:pt idx="4360">
                  <c:v>43466.422719907408</c:v>
                </c:pt>
                <c:pt idx="4361">
                  <c:v>43466.422731481478</c:v>
                </c:pt>
                <c:pt idx="4362">
                  <c:v>43466.422743055547</c:v>
                </c:pt>
                <c:pt idx="4363">
                  <c:v>43466.422754629632</c:v>
                </c:pt>
                <c:pt idx="4364">
                  <c:v>43466.422766203701</c:v>
                </c:pt>
                <c:pt idx="4365">
                  <c:v>43466.422777777778</c:v>
                </c:pt>
                <c:pt idx="4366">
                  <c:v>43466.422789351847</c:v>
                </c:pt>
                <c:pt idx="4367">
                  <c:v>43466.422800925917</c:v>
                </c:pt>
                <c:pt idx="4368">
                  <c:v>43466.422812500001</c:v>
                </c:pt>
                <c:pt idx="4369">
                  <c:v>43466.422824074078</c:v>
                </c:pt>
                <c:pt idx="4370">
                  <c:v>43466.422835648147</c:v>
                </c:pt>
                <c:pt idx="4371">
                  <c:v>43466.422847222217</c:v>
                </c:pt>
                <c:pt idx="4372">
                  <c:v>43466.422858796293</c:v>
                </c:pt>
                <c:pt idx="4373">
                  <c:v>43466.42287037037</c:v>
                </c:pt>
                <c:pt idx="4374">
                  <c:v>43466.422881944447</c:v>
                </c:pt>
                <c:pt idx="4375">
                  <c:v>43466.422893518517</c:v>
                </c:pt>
                <c:pt idx="4376">
                  <c:v>43466.422905092593</c:v>
                </c:pt>
                <c:pt idx="4377">
                  <c:v>43466.42291666667</c:v>
                </c:pt>
                <c:pt idx="4378">
                  <c:v>43466.42292824074</c:v>
                </c:pt>
                <c:pt idx="4379">
                  <c:v>43466.422939814824</c:v>
                </c:pt>
                <c:pt idx="4380">
                  <c:v>43466.422951388893</c:v>
                </c:pt>
                <c:pt idx="4381">
                  <c:v>43466.422962962963</c:v>
                </c:pt>
                <c:pt idx="4382">
                  <c:v>43466.422974537039</c:v>
                </c:pt>
                <c:pt idx="4383">
                  <c:v>43466.422986111109</c:v>
                </c:pt>
                <c:pt idx="4384">
                  <c:v>43466.422997685193</c:v>
                </c:pt>
                <c:pt idx="4385">
                  <c:v>43466.423009259262</c:v>
                </c:pt>
                <c:pt idx="4386">
                  <c:v>43466.423020833332</c:v>
                </c:pt>
                <c:pt idx="4387">
                  <c:v>43466.423032407409</c:v>
                </c:pt>
                <c:pt idx="4388">
                  <c:v>43466.423043981478</c:v>
                </c:pt>
                <c:pt idx="4389">
                  <c:v>43466.423055555562</c:v>
                </c:pt>
                <c:pt idx="4390">
                  <c:v>43466.423067129632</c:v>
                </c:pt>
                <c:pt idx="4391">
                  <c:v>43466.423078703701</c:v>
                </c:pt>
                <c:pt idx="4392">
                  <c:v>43466.423090277778</c:v>
                </c:pt>
                <c:pt idx="4393">
                  <c:v>43466.423101851848</c:v>
                </c:pt>
                <c:pt idx="4394">
                  <c:v>43466.423113425917</c:v>
                </c:pt>
                <c:pt idx="4395">
                  <c:v>43466.423125000001</c:v>
                </c:pt>
                <c:pt idx="4396">
                  <c:v>43466.423136574071</c:v>
                </c:pt>
                <c:pt idx="4397">
                  <c:v>43466.423148148147</c:v>
                </c:pt>
                <c:pt idx="4398">
                  <c:v>43466.423159722217</c:v>
                </c:pt>
                <c:pt idx="4399">
                  <c:v>43466.423171296286</c:v>
                </c:pt>
                <c:pt idx="4400">
                  <c:v>43466.423182870371</c:v>
                </c:pt>
                <c:pt idx="4401">
                  <c:v>43466.423194444447</c:v>
                </c:pt>
                <c:pt idx="4402">
                  <c:v>43466.423206018517</c:v>
                </c:pt>
                <c:pt idx="4403">
                  <c:v>43466.423217592594</c:v>
                </c:pt>
                <c:pt idx="4404">
                  <c:v>43466.423229166663</c:v>
                </c:pt>
                <c:pt idx="4405">
                  <c:v>43466.42324074074</c:v>
                </c:pt>
                <c:pt idx="4406">
                  <c:v>43466.423252314817</c:v>
                </c:pt>
                <c:pt idx="4407">
                  <c:v>43466.423263888893</c:v>
                </c:pt>
                <c:pt idx="4408">
                  <c:v>43466.423275462963</c:v>
                </c:pt>
                <c:pt idx="4409">
                  <c:v>43466.42328703704</c:v>
                </c:pt>
                <c:pt idx="4410">
                  <c:v>43466.423298611109</c:v>
                </c:pt>
                <c:pt idx="4411">
                  <c:v>43466.423310185193</c:v>
                </c:pt>
                <c:pt idx="4412">
                  <c:v>43466.423321759263</c:v>
                </c:pt>
                <c:pt idx="4413">
                  <c:v>43466.423333333332</c:v>
                </c:pt>
                <c:pt idx="4414">
                  <c:v>43466.423344907409</c:v>
                </c:pt>
                <c:pt idx="4415">
                  <c:v>43466.423356481479</c:v>
                </c:pt>
                <c:pt idx="4416">
                  <c:v>43466.423368055563</c:v>
                </c:pt>
                <c:pt idx="4417">
                  <c:v>43466.423379629632</c:v>
                </c:pt>
                <c:pt idx="4418">
                  <c:v>43466.423391203702</c:v>
                </c:pt>
                <c:pt idx="4419">
                  <c:v>43466.423402777778</c:v>
                </c:pt>
                <c:pt idx="4420">
                  <c:v>43466.423414351862</c:v>
                </c:pt>
                <c:pt idx="4421">
                  <c:v>43466.423425925917</c:v>
                </c:pt>
                <c:pt idx="4422">
                  <c:v>43466.423437500001</c:v>
                </c:pt>
                <c:pt idx="4423">
                  <c:v>43466.423449074071</c:v>
                </c:pt>
                <c:pt idx="4424">
                  <c:v>43466.423460648148</c:v>
                </c:pt>
                <c:pt idx="4425">
                  <c:v>43466.423472222217</c:v>
                </c:pt>
                <c:pt idx="4426">
                  <c:v>43466.423483796287</c:v>
                </c:pt>
                <c:pt idx="4427">
                  <c:v>43466.423495370371</c:v>
                </c:pt>
                <c:pt idx="4428">
                  <c:v>43466.423506944448</c:v>
                </c:pt>
                <c:pt idx="4429">
                  <c:v>43466.423518518517</c:v>
                </c:pt>
                <c:pt idx="4430">
                  <c:v>43466.423530092587</c:v>
                </c:pt>
                <c:pt idx="4431">
                  <c:v>43466.423541666663</c:v>
                </c:pt>
                <c:pt idx="4432">
                  <c:v>43466.42355324074</c:v>
                </c:pt>
                <c:pt idx="4433">
                  <c:v>43466.423564814817</c:v>
                </c:pt>
                <c:pt idx="4434">
                  <c:v>43466.423576388886</c:v>
                </c:pt>
                <c:pt idx="4435">
                  <c:v>43466.423587962963</c:v>
                </c:pt>
                <c:pt idx="4436">
                  <c:v>43466.42359953704</c:v>
                </c:pt>
                <c:pt idx="4437">
                  <c:v>43466.423611111109</c:v>
                </c:pt>
                <c:pt idx="4438">
                  <c:v>43466.423622685194</c:v>
                </c:pt>
                <c:pt idx="4439">
                  <c:v>43466.423634259263</c:v>
                </c:pt>
                <c:pt idx="4440">
                  <c:v>43466.423645833333</c:v>
                </c:pt>
                <c:pt idx="4441">
                  <c:v>43466.423657407409</c:v>
                </c:pt>
                <c:pt idx="4442">
                  <c:v>43466.423668981479</c:v>
                </c:pt>
                <c:pt idx="4443">
                  <c:v>43466.423680555563</c:v>
                </c:pt>
                <c:pt idx="4444">
                  <c:v>43466.423692129632</c:v>
                </c:pt>
                <c:pt idx="4445">
                  <c:v>43466.423703703702</c:v>
                </c:pt>
                <c:pt idx="4446">
                  <c:v>43466.423715277779</c:v>
                </c:pt>
                <c:pt idx="4447">
                  <c:v>43466.423726851863</c:v>
                </c:pt>
                <c:pt idx="4448">
                  <c:v>43466.423738425918</c:v>
                </c:pt>
                <c:pt idx="4449">
                  <c:v>43466.423750000002</c:v>
                </c:pt>
                <c:pt idx="4450">
                  <c:v>43466.423761574071</c:v>
                </c:pt>
                <c:pt idx="4451">
                  <c:v>43466.423773148148</c:v>
                </c:pt>
                <c:pt idx="4452">
                  <c:v>43466.423784722218</c:v>
                </c:pt>
                <c:pt idx="4453">
                  <c:v>43466.423796296287</c:v>
                </c:pt>
                <c:pt idx="4454">
                  <c:v>43466.423807870371</c:v>
                </c:pt>
                <c:pt idx="4455">
                  <c:v>43466.423819444448</c:v>
                </c:pt>
                <c:pt idx="4456">
                  <c:v>43466.423831018517</c:v>
                </c:pt>
                <c:pt idx="4457">
                  <c:v>43466.423842592587</c:v>
                </c:pt>
                <c:pt idx="4458">
                  <c:v>43466.423854166656</c:v>
                </c:pt>
                <c:pt idx="4459">
                  <c:v>43466.42386574074</c:v>
                </c:pt>
                <c:pt idx="4460">
                  <c:v>43466.423877314817</c:v>
                </c:pt>
                <c:pt idx="4461">
                  <c:v>43466.423888888887</c:v>
                </c:pt>
                <c:pt idx="4462">
                  <c:v>43466.423900462964</c:v>
                </c:pt>
                <c:pt idx="4463">
                  <c:v>43466.42391203704</c:v>
                </c:pt>
                <c:pt idx="4464">
                  <c:v>43466.42392361111</c:v>
                </c:pt>
                <c:pt idx="4465">
                  <c:v>43466.423935185187</c:v>
                </c:pt>
                <c:pt idx="4466">
                  <c:v>43466.423946759263</c:v>
                </c:pt>
                <c:pt idx="4467">
                  <c:v>43466.423958333333</c:v>
                </c:pt>
                <c:pt idx="4468">
                  <c:v>43466.42396990741</c:v>
                </c:pt>
                <c:pt idx="4469">
                  <c:v>43466.423981481479</c:v>
                </c:pt>
                <c:pt idx="4470">
                  <c:v>43466.423993055563</c:v>
                </c:pt>
                <c:pt idx="4471">
                  <c:v>43466.424004629633</c:v>
                </c:pt>
                <c:pt idx="4472">
                  <c:v>43466.424016203702</c:v>
                </c:pt>
                <c:pt idx="4473">
                  <c:v>43466.424027777779</c:v>
                </c:pt>
                <c:pt idx="4474">
                  <c:v>43466.424039351848</c:v>
                </c:pt>
                <c:pt idx="4475">
                  <c:v>43466.424050925933</c:v>
                </c:pt>
                <c:pt idx="4476">
                  <c:v>43466.424062500002</c:v>
                </c:pt>
                <c:pt idx="4477">
                  <c:v>43466.424074074072</c:v>
                </c:pt>
                <c:pt idx="4478">
                  <c:v>43466.424085648148</c:v>
                </c:pt>
                <c:pt idx="4479">
                  <c:v>43466.424097222232</c:v>
                </c:pt>
                <c:pt idx="4480">
                  <c:v>43466.424108796287</c:v>
                </c:pt>
                <c:pt idx="4481">
                  <c:v>43466.424120370371</c:v>
                </c:pt>
                <c:pt idx="4482">
                  <c:v>43466.424131944441</c:v>
                </c:pt>
                <c:pt idx="4483">
                  <c:v>43466.424143518518</c:v>
                </c:pt>
                <c:pt idx="4484">
                  <c:v>43466.424155092587</c:v>
                </c:pt>
                <c:pt idx="4485">
                  <c:v>43466.424166666657</c:v>
                </c:pt>
                <c:pt idx="4486">
                  <c:v>43466.424178240741</c:v>
                </c:pt>
                <c:pt idx="4487">
                  <c:v>43466.424189814818</c:v>
                </c:pt>
                <c:pt idx="4488">
                  <c:v>43466.424201388887</c:v>
                </c:pt>
                <c:pt idx="4489">
                  <c:v>43466.424212962957</c:v>
                </c:pt>
                <c:pt idx="4490">
                  <c:v>43466.424224537041</c:v>
                </c:pt>
                <c:pt idx="4491">
                  <c:v>43466.42423611111</c:v>
                </c:pt>
                <c:pt idx="4492">
                  <c:v>43466.424247685187</c:v>
                </c:pt>
                <c:pt idx="4493">
                  <c:v>43466.424259259264</c:v>
                </c:pt>
                <c:pt idx="4494">
                  <c:v>43466.424270833333</c:v>
                </c:pt>
                <c:pt idx="4495">
                  <c:v>43466.42428240741</c:v>
                </c:pt>
                <c:pt idx="4496">
                  <c:v>43466.424293981479</c:v>
                </c:pt>
                <c:pt idx="4497">
                  <c:v>43466.424305555563</c:v>
                </c:pt>
                <c:pt idx="4498">
                  <c:v>43466.424317129633</c:v>
                </c:pt>
                <c:pt idx="4499">
                  <c:v>43466.424328703702</c:v>
                </c:pt>
                <c:pt idx="4500">
                  <c:v>43466.424340277779</c:v>
                </c:pt>
                <c:pt idx="4501">
                  <c:v>43466.424351851849</c:v>
                </c:pt>
                <c:pt idx="4502">
                  <c:v>43466.424363425933</c:v>
                </c:pt>
                <c:pt idx="4503">
                  <c:v>43466.424375000002</c:v>
                </c:pt>
                <c:pt idx="4504">
                  <c:v>43466.424386574072</c:v>
                </c:pt>
                <c:pt idx="4505">
                  <c:v>43466.424398148149</c:v>
                </c:pt>
                <c:pt idx="4506">
                  <c:v>43466.424409722233</c:v>
                </c:pt>
                <c:pt idx="4507">
                  <c:v>43466.424421296288</c:v>
                </c:pt>
                <c:pt idx="4508">
                  <c:v>43466.424432870372</c:v>
                </c:pt>
                <c:pt idx="4509">
                  <c:v>43466.424444444441</c:v>
                </c:pt>
                <c:pt idx="4510">
                  <c:v>43466.424456018518</c:v>
                </c:pt>
                <c:pt idx="4511">
                  <c:v>43466.424467592587</c:v>
                </c:pt>
                <c:pt idx="4512">
                  <c:v>43466.424479166657</c:v>
                </c:pt>
                <c:pt idx="4513">
                  <c:v>43466.424490740741</c:v>
                </c:pt>
                <c:pt idx="4514">
                  <c:v>43466.424502314818</c:v>
                </c:pt>
                <c:pt idx="4515">
                  <c:v>43466.424513888887</c:v>
                </c:pt>
                <c:pt idx="4516">
                  <c:v>43466.424525462957</c:v>
                </c:pt>
                <c:pt idx="4517">
                  <c:v>43466.424537037034</c:v>
                </c:pt>
                <c:pt idx="4518">
                  <c:v>43466.42454861111</c:v>
                </c:pt>
                <c:pt idx="4519">
                  <c:v>43466.424560185187</c:v>
                </c:pt>
                <c:pt idx="4520">
                  <c:v>43466.424571759257</c:v>
                </c:pt>
                <c:pt idx="4521">
                  <c:v>43466.424583333333</c:v>
                </c:pt>
                <c:pt idx="4522">
                  <c:v>43466.42459490741</c:v>
                </c:pt>
                <c:pt idx="4523">
                  <c:v>43466.42460648148</c:v>
                </c:pt>
                <c:pt idx="4524">
                  <c:v>43466.424618055556</c:v>
                </c:pt>
                <c:pt idx="4525">
                  <c:v>43466.424629629633</c:v>
                </c:pt>
                <c:pt idx="4526">
                  <c:v>43466.424641203703</c:v>
                </c:pt>
                <c:pt idx="4527">
                  <c:v>43466.42465277778</c:v>
                </c:pt>
                <c:pt idx="4528">
                  <c:v>43466.424664351849</c:v>
                </c:pt>
                <c:pt idx="4529">
                  <c:v>43466.424675925933</c:v>
                </c:pt>
                <c:pt idx="4530">
                  <c:v>43466.424687500003</c:v>
                </c:pt>
                <c:pt idx="4531">
                  <c:v>43466.424699074072</c:v>
                </c:pt>
                <c:pt idx="4532">
                  <c:v>43466.424710648149</c:v>
                </c:pt>
                <c:pt idx="4533">
                  <c:v>43466.424722222233</c:v>
                </c:pt>
                <c:pt idx="4534">
                  <c:v>43466.424733796302</c:v>
                </c:pt>
                <c:pt idx="4535">
                  <c:v>43466.424745370372</c:v>
                </c:pt>
                <c:pt idx="4536">
                  <c:v>43466.424756944441</c:v>
                </c:pt>
                <c:pt idx="4537">
                  <c:v>43466.424768518518</c:v>
                </c:pt>
                <c:pt idx="4538">
                  <c:v>43466.424780092602</c:v>
                </c:pt>
                <c:pt idx="4539">
                  <c:v>43466.424791666657</c:v>
                </c:pt>
                <c:pt idx="4540">
                  <c:v>43466.424803240741</c:v>
                </c:pt>
                <c:pt idx="4541">
                  <c:v>43466.424814814818</c:v>
                </c:pt>
                <c:pt idx="4542">
                  <c:v>43466.424826388888</c:v>
                </c:pt>
                <c:pt idx="4543">
                  <c:v>43466.424837962957</c:v>
                </c:pt>
                <c:pt idx="4544">
                  <c:v>43466.424849537027</c:v>
                </c:pt>
                <c:pt idx="4545">
                  <c:v>43466.424861111111</c:v>
                </c:pt>
                <c:pt idx="4546">
                  <c:v>43466.424872685187</c:v>
                </c:pt>
                <c:pt idx="4547">
                  <c:v>43466.424884259257</c:v>
                </c:pt>
                <c:pt idx="4548">
                  <c:v>43466.424895833326</c:v>
                </c:pt>
                <c:pt idx="4549">
                  <c:v>43466.424907407411</c:v>
                </c:pt>
                <c:pt idx="4550">
                  <c:v>43466.42491898148</c:v>
                </c:pt>
                <c:pt idx="4551">
                  <c:v>43466.424930555557</c:v>
                </c:pt>
                <c:pt idx="4552">
                  <c:v>43466.424942129634</c:v>
                </c:pt>
                <c:pt idx="4553">
                  <c:v>43466.424953703703</c:v>
                </c:pt>
                <c:pt idx="4554">
                  <c:v>43466.42496527778</c:v>
                </c:pt>
                <c:pt idx="4555">
                  <c:v>43466.424976851849</c:v>
                </c:pt>
                <c:pt idx="4556">
                  <c:v>43466.424988425933</c:v>
                </c:pt>
                <c:pt idx="4557">
                  <c:v>43466.425000000003</c:v>
                </c:pt>
                <c:pt idx="4558">
                  <c:v>43466.425011574072</c:v>
                </c:pt>
                <c:pt idx="4559">
                  <c:v>43466.425023148149</c:v>
                </c:pt>
                <c:pt idx="4560">
                  <c:v>43466.425034722219</c:v>
                </c:pt>
                <c:pt idx="4561">
                  <c:v>43466.425046296303</c:v>
                </c:pt>
                <c:pt idx="4562">
                  <c:v>43466.425057870372</c:v>
                </c:pt>
                <c:pt idx="4563">
                  <c:v>43466.425069444442</c:v>
                </c:pt>
                <c:pt idx="4564">
                  <c:v>43466.425081018519</c:v>
                </c:pt>
                <c:pt idx="4565">
                  <c:v>43466.425092592603</c:v>
                </c:pt>
                <c:pt idx="4566">
                  <c:v>43466.425104166658</c:v>
                </c:pt>
                <c:pt idx="4567">
                  <c:v>43466.425115740742</c:v>
                </c:pt>
                <c:pt idx="4568">
                  <c:v>43466.425127314818</c:v>
                </c:pt>
                <c:pt idx="4569">
                  <c:v>43466.425138888888</c:v>
                </c:pt>
                <c:pt idx="4570">
                  <c:v>43466.425150462957</c:v>
                </c:pt>
                <c:pt idx="4571">
                  <c:v>43466.425162037027</c:v>
                </c:pt>
                <c:pt idx="4572">
                  <c:v>43466.425173611111</c:v>
                </c:pt>
                <c:pt idx="4573">
                  <c:v>43466.425185185188</c:v>
                </c:pt>
                <c:pt idx="4574">
                  <c:v>43466.425196759257</c:v>
                </c:pt>
                <c:pt idx="4575">
                  <c:v>43466.425208333327</c:v>
                </c:pt>
                <c:pt idx="4576">
                  <c:v>43466.425219907411</c:v>
                </c:pt>
                <c:pt idx="4577">
                  <c:v>43466.42523148148</c:v>
                </c:pt>
                <c:pt idx="4578">
                  <c:v>43466.425243055557</c:v>
                </c:pt>
                <c:pt idx="4579">
                  <c:v>43466.425254629627</c:v>
                </c:pt>
                <c:pt idx="4580">
                  <c:v>43466.425266203703</c:v>
                </c:pt>
                <c:pt idx="4581">
                  <c:v>43466.42527777778</c:v>
                </c:pt>
                <c:pt idx="4582">
                  <c:v>43466.42528935185</c:v>
                </c:pt>
                <c:pt idx="4583">
                  <c:v>43466.425300925926</c:v>
                </c:pt>
                <c:pt idx="4584">
                  <c:v>43466.425312500003</c:v>
                </c:pt>
                <c:pt idx="4585">
                  <c:v>43466.425324074073</c:v>
                </c:pt>
                <c:pt idx="4586">
                  <c:v>43466.425335648149</c:v>
                </c:pt>
                <c:pt idx="4587">
                  <c:v>43466.425347222219</c:v>
                </c:pt>
                <c:pt idx="4588">
                  <c:v>43466.425358796303</c:v>
                </c:pt>
                <c:pt idx="4589">
                  <c:v>43466.425370370373</c:v>
                </c:pt>
                <c:pt idx="4590">
                  <c:v>43466.425381944442</c:v>
                </c:pt>
                <c:pt idx="4591">
                  <c:v>43466.425393518519</c:v>
                </c:pt>
                <c:pt idx="4592">
                  <c:v>43466.425405092603</c:v>
                </c:pt>
                <c:pt idx="4593">
                  <c:v>43466.425416666672</c:v>
                </c:pt>
                <c:pt idx="4594">
                  <c:v>43466.425428240742</c:v>
                </c:pt>
                <c:pt idx="4595">
                  <c:v>43466.425439814811</c:v>
                </c:pt>
                <c:pt idx="4596">
                  <c:v>43466.425451388888</c:v>
                </c:pt>
                <c:pt idx="4597">
                  <c:v>43466.425462962958</c:v>
                </c:pt>
                <c:pt idx="4598">
                  <c:v>43466.425474537027</c:v>
                </c:pt>
                <c:pt idx="4599">
                  <c:v>43466.425486111111</c:v>
                </c:pt>
                <c:pt idx="4600">
                  <c:v>43466.425497685188</c:v>
                </c:pt>
                <c:pt idx="4601">
                  <c:v>43466.425509259258</c:v>
                </c:pt>
                <c:pt idx="4602">
                  <c:v>43466.425520833327</c:v>
                </c:pt>
                <c:pt idx="4603">
                  <c:v>43466.425532407397</c:v>
                </c:pt>
                <c:pt idx="4604">
                  <c:v>43466.425543981481</c:v>
                </c:pt>
                <c:pt idx="4605">
                  <c:v>43466.425555555557</c:v>
                </c:pt>
                <c:pt idx="4606">
                  <c:v>43466.425567129627</c:v>
                </c:pt>
                <c:pt idx="4607">
                  <c:v>43466.425578703696</c:v>
                </c:pt>
                <c:pt idx="4608">
                  <c:v>43466.42559027778</c:v>
                </c:pt>
                <c:pt idx="4609">
                  <c:v>43466.42560185185</c:v>
                </c:pt>
                <c:pt idx="4610">
                  <c:v>43466.425613425927</c:v>
                </c:pt>
                <c:pt idx="4611">
                  <c:v>43466.425625000003</c:v>
                </c:pt>
                <c:pt idx="4612">
                  <c:v>43466.425636574073</c:v>
                </c:pt>
                <c:pt idx="4613">
                  <c:v>43466.42564814815</c:v>
                </c:pt>
                <c:pt idx="4614">
                  <c:v>43466.425659722219</c:v>
                </c:pt>
                <c:pt idx="4615">
                  <c:v>43466.425671296303</c:v>
                </c:pt>
                <c:pt idx="4616">
                  <c:v>43466.425682870373</c:v>
                </c:pt>
                <c:pt idx="4617">
                  <c:v>43466.425694444442</c:v>
                </c:pt>
                <c:pt idx="4618">
                  <c:v>43466.425706018519</c:v>
                </c:pt>
                <c:pt idx="4619">
                  <c:v>43466.425717592603</c:v>
                </c:pt>
                <c:pt idx="4620">
                  <c:v>43466.425729166673</c:v>
                </c:pt>
                <c:pt idx="4621">
                  <c:v>43466.425740740742</c:v>
                </c:pt>
                <c:pt idx="4622">
                  <c:v>43466.425752314812</c:v>
                </c:pt>
                <c:pt idx="4623">
                  <c:v>43466.425763888888</c:v>
                </c:pt>
                <c:pt idx="4624">
                  <c:v>43466.425775462973</c:v>
                </c:pt>
                <c:pt idx="4625">
                  <c:v>43466.425787037027</c:v>
                </c:pt>
                <c:pt idx="4626">
                  <c:v>43466.425798611112</c:v>
                </c:pt>
                <c:pt idx="4627">
                  <c:v>43466.425810185188</c:v>
                </c:pt>
                <c:pt idx="4628">
                  <c:v>43466.425821759258</c:v>
                </c:pt>
                <c:pt idx="4629">
                  <c:v>43466.425833333327</c:v>
                </c:pt>
                <c:pt idx="4630">
                  <c:v>43466.425844907397</c:v>
                </c:pt>
                <c:pt idx="4631">
                  <c:v>43466.425856481481</c:v>
                </c:pt>
                <c:pt idx="4632">
                  <c:v>43466.425868055558</c:v>
                </c:pt>
                <c:pt idx="4633">
                  <c:v>43466.425879629627</c:v>
                </c:pt>
                <c:pt idx="4634">
                  <c:v>43466.425891203697</c:v>
                </c:pt>
                <c:pt idx="4635">
                  <c:v>43466.425902777781</c:v>
                </c:pt>
                <c:pt idx="4636">
                  <c:v>43466.42591435185</c:v>
                </c:pt>
                <c:pt idx="4637">
                  <c:v>43466.425925925927</c:v>
                </c:pt>
                <c:pt idx="4638">
                  <c:v>43466.425937499997</c:v>
                </c:pt>
                <c:pt idx="4639">
                  <c:v>43466.425949074073</c:v>
                </c:pt>
                <c:pt idx="4640">
                  <c:v>43466.42596064815</c:v>
                </c:pt>
                <c:pt idx="4641">
                  <c:v>43466.42597222222</c:v>
                </c:pt>
                <c:pt idx="4642">
                  <c:v>43466.425983796304</c:v>
                </c:pt>
                <c:pt idx="4643">
                  <c:v>43466.425995370373</c:v>
                </c:pt>
                <c:pt idx="4644">
                  <c:v>43466.426006944443</c:v>
                </c:pt>
                <c:pt idx="4645">
                  <c:v>43466.426018518519</c:v>
                </c:pt>
                <c:pt idx="4646">
                  <c:v>43466.426030092603</c:v>
                </c:pt>
                <c:pt idx="4647">
                  <c:v>43466.426041666673</c:v>
                </c:pt>
                <c:pt idx="4648">
                  <c:v>43466.426053240742</c:v>
                </c:pt>
                <c:pt idx="4649">
                  <c:v>43466.426064814812</c:v>
                </c:pt>
                <c:pt idx="4650">
                  <c:v>43466.426076388889</c:v>
                </c:pt>
                <c:pt idx="4651">
                  <c:v>43466.426087962973</c:v>
                </c:pt>
                <c:pt idx="4652">
                  <c:v>43466.426099537042</c:v>
                </c:pt>
                <c:pt idx="4653">
                  <c:v>43466.426111111112</c:v>
                </c:pt>
                <c:pt idx="4654">
                  <c:v>43466.426122685189</c:v>
                </c:pt>
                <c:pt idx="4655">
                  <c:v>43466.426134259258</c:v>
                </c:pt>
                <c:pt idx="4656">
                  <c:v>43466.426145833328</c:v>
                </c:pt>
                <c:pt idx="4657">
                  <c:v>43466.426157407397</c:v>
                </c:pt>
                <c:pt idx="4658">
                  <c:v>43466.426168981481</c:v>
                </c:pt>
                <c:pt idx="4659">
                  <c:v>43466.426180555558</c:v>
                </c:pt>
                <c:pt idx="4660">
                  <c:v>43466.426192129627</c:v>
                </c:pt>
                <c:pt idx="4661">
                  <c:v>43466.426203703697</c:v>
                </c:pt>
                <c:pt idx="4662">
                  <c:v>43466.426215277781</c:v>
                </c:pt>
                <c:pt idx="4663">
                  <c:v>43466.426226851851</c:v>
                </c:pt>
                <c:pt idx="4664">
                  <c:v>43466.426238425927</c:v>
                </c:pt>
                <c:pt idx="4665">
                  <c:v>43466.426249999997</c:v>
                </c:pt>
                <c:pt idx="4666">
                  <c:v>43466.426261574074</c:v>
                </c:pt>
                <c:pt idx="4667">
                  <c:v>43466.42627314815</c:v>
                </c:pt>
                <c:pt idx="4668">
                  <c:v>43466.42628472222</c:v>
                </c:pt>
                <c:pt idx="4669">
                  <c:v>43466.426296296297</c:v>
                </c:pt>
                <c:pt idx="4670">
                  <c:v>43466.426307870373</c:v>
                </c:pt>
                <c:pt idx="4671">
                  <c:v>43466.426319444443</c:v>
                </c:pt>
                <c:pt idx="4672">
                  <c:v>43466.42633101852</c:v>
                </c:pt>
                <c:pt idx="4673">
                  <c:v>43466.426342592589</c:v>
                </c:pt>
                <c:pt idx="4674">
                  <c:v>43466.426354166673</c:v>
                </c:pt>
                <c:pt idx="4675">
                  <c:v>43466.426365740743</c:v>
                </c:pt>
                <c:pt idx="4676">
                  <c:v>43466.426377314812</c:v>
                </c:pt>
                <c:pt idx="4677">
                  <c:v>43466.426388888889</c:v>
                </c:pt>
                <c:pt idx="4678">
                  <c:v>43466.426400462973</c:v>
                </c:pt>
                <c:pt idx="4679">
                  <c:v>43466.426412037043</c:v>
                </c:pt>
                <c:pt idx="4680">
                  <c:v>43466.426423611112</c:v>
                </c:pt>
                <c:pt idx="4681">
                  <c:v>43466.426435185182</c:v>
                </c:pt>
                <c:pt idx="4682">
                  <c:v>43466.426446759258</c:v>
                </c:pt>
                <c:pt idx="4683">
                  <c:v>43466.426458333342</c:v>
                </c:pt>
                <c:pt idx="4684">
                  <c:v>43466.426469907397</c:v>
                </c:pt>
                <c:pt idx="4685">
                  <c:v>43466.426481481481</c:v>
                </c:pt>
                <c:pt idx="4686">
                  <c:v>43466.426493055558</c:v>
                </c:pt>
                <c:pt idx="4687">
                  <c:v>43466.426504629628</c:v>
                </c:pt>
                <c:pt idx="4688">
                  <c:v>43466.426516203697</c:v>
                </c:pt>
                <c:pt idx="4689">
                  <c:v>43466.426527777781</c:v>
                </c:pt>
                <c:pt idx="4690">
                  <c:v>43466.426539351851</c:v>
                </c:pt>
                <c:pt idx="4691">
                  <c:v>43466.426550925928</c:v>
                </c:pt>
                <c:pt idx="4692">
                  <c:v>43466.426562499997</c:v>
                </c:pt>
                <c:pt idx="4693">
                  <c:v>43466.426574074067</c:v>
                </c:pt>
                <c:pt idx="4694">
                  <c:v>43466.426585648151</c:v>
                </c:pt>
                <c:pt idx="4695">
                  <c:v>43466.42659722222</c:v>
                </c:pt>
                <c:pt idx="4696">
                  <c:v>43466.426608796297</c:v>
                </c:pt>
                <c:pt idx="4697">
                  <c:v>43466.426620370366</c:v>
                </c:pt>
                <c:pt idx="4698">
                  <c:v>43466.426631944443</c:v>
                </c:pt>
                <c:pt idx="4699">
                  <c:v>43466.42664351852</c:v>
                </c:pt>
                <c:pt idx="4700">
                  <c:v>43466.426655092589</c:v>
                </c:pt>
                <c:pt idx="4701">
                  <c:v>43466.426666666674</c:v>
                </c:pt>
                <c:pt idx="4702">
                  <c:v>43466.426678240743</c:v>
                </c:pt>
                <c:pt idx="4703">
                  <c:v>43466.426689814813</c:v>
                </c:pt>
                <c:pt idx="4704">
                  <c:v>43466.426701388889</c:v>
                </c:pt>
                <c:pt idx="4705">
                  <c:v>43466.426712962973</c:v>
                </c:pt>
                <c:pt idx="4706">
                  <c:v>43466.426724537043</c:v>
                </c:pt>
                <c:pt idx="4707">
                  <c:v>43466.426736111112</c:v>
                </c:pt>
                <c:pt idx="4708">
                  <c:v>43466.426747685182</c:v>
                </c:pt>
                <c:pt idx="4709">
                  <c:v>43466.426759259259</c:v>
                </c:pt>
                <c:pt idx="4710">
                  <c:v>43466.426770833343</c:v>
                </c:pt>
                <c:pt idx="4711">
                  <c:v>43466.426782407398</c:v>
                </c:pt>
                <c:pt idx="4712">
                  <c:v>43466.426793981482</c:v>
                </c:pt>
                <c:pt idx="4713">
                  <c:v>43466.426805555559</c:v>
                </c:pt>
                <c:pt idx="4714">
                  <c:v>43466.426817129628</c:v>
                </c:pt>
                <c:pt idx="4715">
                  <c:v>43466.426828703698</c:v>
                </c:pt>
                <c:pt idx="4716">
                  <c:v>43466.426840277767</c:v>
                </c:pt>
                <c:pt idx="4717">
                  <c:v>43466.426851851851</c:v>
                </c:pt>
                <c:pt idx="4718">
                  <c:v>43466.426863425928</c:v>
                </c:pt>
                <c:pt idx="4719">
                  <c:v>43466.426874999997</c:v>
                </c:pt>
                <c:pt idx="4720">
                  <c:v>43466.426886574067</c:v>
                </c:pt>
                <c:pt idx="4721">
                  <c:v>43466.426898148151</c:v>
                </c:pt>
                <c:pt idx="4722">
                  <c:v>43466.42690972222</c:v>
                </c:pt>
                <c:pt idx="4723">
                  <c:v>43466.426921296297</c:v>
                </c:pt>
                <c:pt idx="4724">
                  <c:v>43466.426932870367</c:v>
                </c:pt>
                <c:pt idx="4725">
                  <c:v>43466.426944444444</c:v>
                </c:pt>
                <c:pt idx="4726">
                  <c:v>43466.42695601852</c:v>
                </c:pt>
                <c:pt idx="4727">
                  <c:v>43466.42696759259</c:v>
                </c:pt>
                <c:pt idx="4728">
                  <c:v>43466.426979166667</c:v>
                </c:pt>
                <c:pt idx="4729">
                  <c:v>43466.426990740743</c:v>
                </c:pt>
                <c:pt idx="4730">
                  <c:v>43466.427002314813</c:v>
                </c:pt>
                <c:pt idx="4731">
                  <c:v>43466.42701388889</c:v>
                </c:pt>
                <c:pt idx="4732">
                  <c:v>43466.427025462966</c:v>
                </c:pt>
                <c:pt idx="4733">
                  <c:v>43466.427037037043</c:v>
                </c:pt>
                <c:pt idx="4734">
                  <c:v>43466.427048611113</c:v>
                </c:pt>
                <c:pt idx="4735">
                  <c:v>43466.427060185182</c:v>
                </c:pt>
                <c:pt idx="4736">
                  <c:v>43466.427071759259</c:v>
                </c:pt>
                <c:pt idx="4737">
                  <c:v>43466.427083333343</c:v>
                </c:pt>
                <c:pt idx="4738">
                  <c:v>43466.427094907413</c:v>
                </c:pt>
                <c:pt idx="4739">
                  <c:v>43466.427106481482</c:v>
                </c:pt>
                <c:pt idx="4740">
                  <c:v>43466.427118055559</c:v>
                </c:pt>
                <c:pt idx="4741">
                  <c:v>43466.427129629628</c:v>
                </c:pt>
                <c:pt idx="4742">
                  <c:v>43466.427141203712</c:v>
                </c:pt>
                <c:pt idx="4743">
                  <c:v>43466.427152777767</c:v>
                </c:pt>
                <c:pt idx="4744">
                  <c:v>43466.427164351851</c:v>
                </c:pt>
                <c:pt idx="4745">
                  <c:v>43466.427175925928</c:v>
                </c:pt>
                <c:pt idx="4746">
                  <c:v>43466.427187499998</c:v>
                </c:pt>
                <c:pt idx="4747">
                  <c:v>43466.427199074067</c:v>
                </c:pt>
                <c:pt idx="4748">
                  <c:v>43466.427210648151</c:v>
                </c:pt>
                <c:pt idx="4749">
                  <c:v>43466.427222222221</c:v>
                </c:pt>
                <c:pt idx="4750">
                  <c:v>43466.427233796298</c:v>
                </c:pt>
                <c:pt idx="4751">
                  <c:v>43466.427245370367</c:v>
                </c:pt>
                <c:pt idx="4752">
                  <c:v>43466.427256944437</c:v>
                </c:pt>
                <c:pt idx="4753">
                  <c:v>43466.427268518521</c:v>
                </c:pt>
                <c:pt idx="4754">
                  <c:v>43466.42728009259</c:v>
                </c:pt>
                <c:pt idx="4755">
                  <c:v>43466.427291666667</c:v>
                </c:pt>
                <c:pt idx="4756">
                  <c:v>43466.427303240736</c:v>
                </c:pt>
                <c:pt idx="4757">
                  <c:v>43466.427314814813</c:v>
                </c:pt>
                <c:pt idx="4758">
                  <c:v>43466.42732638889</c:v>
                </c:pt>
                <c:pt idx="4759">
                  <c:v>43466.427337962959</c:v>
                </c:pt>
                <c:pt idx="4760">
                  <c:v>43466.427349537043</c:v>
                </c:pt>
                <c:pt idx="4761">
                  <c:v>43466.427361111113</c:v>
                </c:pt>
                <c:pt idx="4762">
                  <c:v>43466.427372685182</c:v>
                </c:pt>
                <c:pt idx="4763">
                  <c:v>43466.427384259259</c:v>
                </c:pt>
                <c:pt idx="4764">
                  <c:v>43466.427395833343</c:v>
                </c:pt>
                <c:pt idx="4765">
                  <c:v>43466.427407407413</c:v>
                </c:pt>
                <c:pt idx="4766">
                  <c:v>43466.427418981482</c:v>
                </c:pt>
                <c:pt idx="4767">
                  <c:v>43466.427430555559</c:v>
                </c:pt>
                <c:pt idx="4768">
                  <c:v>43466.427442129629</c:v>
                </c:pt>
                <c:pt idx="4769">
                  <c:v>43466.427453703713</c:v>
                </c:pt>
                <c:pt idx="4770">
                  <c:v>43466.427465277768</c:v>
                </c:pt>
                <c:pt idx="4771">
                  <c:v>43466.427476851852</c:v>
                </c:pt>
                <c:pt idx="4772">
                  <c:v>43466.427488425928</c:v>
                </c:pt>
                <c:pt idx="4773">
                  <c:v>43466.427499999998</c:v>
                </c:pt>
                <c:pt idx="4774">
                  <c:v>43466.427511574067</c:v>
                </c:pt>
                <c:pt idx="4775">
                  <c:v>43466.427523148152</c:v>
                </c:pt>
                <c:pt idx="4776">
                  <c:v>43466.427534722221</c:v>
                </c:pt>
                <c:pt idx="4777">
                  <c:v>43466.427546296298</c:v>
                </c:pt>
                <c:pt idx="4778">
                  <c:v>43466.427557870367</c:v>
                </c:pt>
                <c:pt idx="4779">
                  <c:v>43466.427569444437</c:v>
                </c:pt>
                <c:pt idx="4780">
                  <c:v>43466.427581018521</c:v>
                </c:pt>
                <c:pt idx="4781">
                  <c:v>43466.42759259259</c:v>
                </c:pt>
                <c:pt idx="4782">
                  <c:v>43466.427604166667</c:v>
                </c:pt>
                <c:pt idx="4783">
                  <c:v>43466.427615740737</c:v>
                </c:pt>
                <c:pt idx="4784">
                  <c:v>43466.427627314813</c:v>
                </c:pt>
                <c:pt idx="4785">
                  <c:v>43466.42763888889</c:v>
                </c:pt>
                <c:pt idx="4786">
                  <c:v>43466.42765046296</c:v>
                </c:pt>
                <c:pt idx="4787">
                  <c:v>43466.427662037036</c:v>
                </c:pt>
                <c:pt idx="4788">
                  <c:v>43466.427673611113</c:v>
                </c:pt>
                <c:pt idx="4789">
                  <c:v>43466.427685185183</c:v>
                </c:pt>
                <c:pt idx="4790">
                  <c:v>43466.42769675926</c:v>
                </c:pt>
                <c:pt idx="4791">
                  <c:v>43466.427708333344</c:v>
                </c:pt>
                <c:pt idx="4792">
                  <c:v>43466.427719907413</c:v>
                </c:pt>
                <c:pt idx="4793">
                  <c:v>43466.427731481483</c:v>
                </c:pt>
                <c:pt idx="4794">
                  <c:v>43466.427743055552</c:v>
                </c:pt>
                <c:pt idx="4795">
                  <c:v>43466.427754629629</c:v>
                </c:pt>
                <c:pt idx="4796">
                  <c:v>43466.427766203713</c:v>
                </c:pt>
                <c:pt idx="4797">
                  <c:v>43466.427777777782</c:v>
                </c:pt>
                <c:pt idx="4798">
                  <c:v>43466.427789351852</c:v>
                </c:pt>
                <c:pt idx="4799">
                  <c:v>43466.427800925929</c:v>
                </c:pt>
                <c:pt idx="4800">
                  <c:v>43466.427812499998</c:v>
                </c:pt>
                <c:pt idx="4801">
                  <c:v>43466.427824074082</c:v>
                </c:pt>
                <c:pt idx="4802">
                  <c:v>43466.427835648137</c:v>
                </c:pt>
                <c:pt idx="4803">
                  <c:v>43466.427847222221</c:v>
                </c:pt>
                <c:pt idx="4804">
                  <c:v>43466.427858796298</c:v>
                </c:pt>
                <c:pt idx="4805">
                  <c:v>43466.427870370368</c:v>
                </c:pt>
                <c:pt idx="4806">
                  <c:v>43466.427881944437</c:v>
                </c:pt>
                <c:pt idx="4807">
                  <c:v>43466.427893518521</c:v>
                </c:pt>
                <c:pt idx="4808">
                  <c:v>43466.427905092591</c:v>
                </c:pt>
                <c:pt idx="4809">
                  <c:v>43466.427916666667</c:v>
                </c:pt>
                <c:pt idx="4810">
                  <c:v>43466.427928240737</c:v>
                </c:pt>
                <c:pt idx="4811">
                  <c:v>43466.427939814806</c:v>
                </c:pt>
                <c:pt idx="4812">
                  <c:v>43466.427951388891</c:v>
                </c:pt>
                <c:pt idx="4813">
                  <c:v>43466.42796296296</c:v>
                </c:pt>
                <c:pt idx="4814">
                  <c:v>43466.427974537037</c:v>
                </c:pt>
                <c:pt idx="4815">
                  <c:v>43466.427986111114</c:v>
                </c:pt>
                <c:pt idx="4816">
                  <c:v>43466.427997685183</c:v>
                </c:pt>
                <c:pt idx="4817">
                  <c:v>43466.42800925926</c:v>
                </c:pt>
                <c:pt idx="4818">
                  <c:v>43466.428020833337</c:v>
                </c:pt>
                <c:pt idx="4819">
                  <c:v>43466.428032407413</c:v>
                </c:pt>
                <c:pt idx="4820">
                  <c:v>43466.428043981483</c:v>
                </c:pt>
                <c:pt idx="4821">
                  <c:v>43466.428055555552</c:v>
                </c:pt>
                <c:pt idx="4822">
                  <c:v>43466.428067129629</c:v>
                </c:pt>
                <c:pt idx="4823">
                  <c:v>43466.428078703713</c:v>
                </c:pt>
                <c:pt idx="4824">
                  <c:v>43466.428090277783</c:v>
                </c:pt>
                <c:pt idx="4825">
                  <c:v>43466.428101851852</c:v>
                </c:pt>
                <c:pt idx="4826">
                  <c:v>43466.428113425929</c:v>
                </c:pt>
                <c:pt idx="4827">
                  <c:v>43466.428124999999</c:v>
                </c:pt>
                <c:pt idx="4828">
                  <c:v>43466.428136574083</c:v>
                </c:pt>
                <c:pt idx="4829">
                  <c:v>43466.428148148138</c:v>
                </c:pt>
                <c:pt idx="4830">
                  <c:v>43466.428159722222</c:v>
                </c:pt>
                <c:pt idx="4831">
                  <c:v>43466.428171296298</c:v>
                </c:pt>
                <c:pt idx="4832">
                  <c:v>43466.428182870368</c:v>
                </c:pt>
                <c:pt idx="4833">
                  <c:v>43466.428194444437</c:v>
                </c:pt>
                <c:pt idx="4834">
                  <c:v>43466.428206018521</c:v>
                </c:pt>
                <c:pt idx="4835">
                  <c:v>43466.428217592591</c:v>
                </c:pt>
                <c:pt idx="4836">
                  <c:v>43466.428229166668</c:v>
                </c:pt>
                <c:pt idx="4837">
                  <c:v>43466.428240740737</c:v>
                </c:pt>
                <c:pt idx="4838">
                  <c:v>43466.428252314807</c:v>
                </c:pt>
                <c:pt idx="4839">
                  <c:v>43466.428263888891</c:v>
                </c:pt>
                <c:pt idx="4840">
                  <c:v>43466.42827546296</c:v>
                </c:pt>
                <c:pt idx="4841">
                  <c:v>43466.428287037037</c:v>
                </c:pt>
                <c:pt idx="4842">
                  <c:v>43466.428298611107</c:v>
                </c:pt>
                <c:pt idx="4843">
                  <c:v>43466.428310185183</c:v>
                </c:pt>
                <c:pt idx="4844">
                  <c:v>43466.42832175926</c:v>
                </c:pt>
                <c:pt idx="4845">
                  <c:v>43466.428333333337</c:v>
                </c:pt>
                <c:pt idx="4846">
                  <c:v>43466.428344907406</c:v>
                </c:pt>
                <c:pt idx="4847">
                  <c:v>43466.428356481483</c:v>
                </c:pt>
                <c:pt idx="4848">
                  <c:v>43466.428368055553</c:v>
                </c:pt>
                <c:pt idx="4849">
                  <c:v>43466.428379629629</c:v>
                </c:pt>
                <c:pt idx="4850">
                  <c:v>43466.428391203714</c:v>
                </c:pt>
                <c:pt idx="4851">
                  <c:v>43466.428402777783</c:v>
                </c:pt>
                <c:pt idx="4852">
                  <c:v>43466.428414351853</c:v>
                </c:pt>
                <c:pt idx="4853">
                  <c:v>43466.428425925929</c:v>
                </c:pt>
                <c:pt idx="4854">
                  <c:v>43466.428437499999</c:v>
                </c:pt>
                <c:pt idx="4855">
                  <c:v>43466.428449074083</c:v>
                </c:pt>
                <c:pt idx="4856">
                  <c:v>43466.428460648152</c:v>
                </c:pt>
                <c:pt idx="4857">
                  <c:v>43466.428472222222</c:v>
                </c:pt>
                <c:pt idx="4858">
                  <c:v>43466.428483796299</c:v>
                </c:pt>
                <c:pt idx="4859">
                  <c:v>43466.428495370368</c:v>
                </c:pt>
                <c:pt idx="4860">
                  <c:v>43466.428506944438</c:v>
                </c:pt>
                <c:pt idx="4861">
                  <c:v>43466.428518518522</c:v>
                </c:pt>
                <c:pt idx="4862">
                  <c:v>43466.428530092591</c:v>
                </c:pt>
                <c:pt idx="4863">
                  <c:v>43466.428541666668</c:v>
                </c:pt>
                <c:pt idx="4864">
                  <c:v>43466.428553240738</c:v>
                </c:pt>
                <c:pt idx="4865">
                  <c:v>43466.428564814807</c:v>
                </c:pt>
                <c:pt idx="4866">
                  <c:v>43466.428576388891</c:v>
                </c:pt>
                <c:pt idx="4867">
                  <c:v>43466.428587962961</c:v>
                </c:pt>
                <c:pt idx="4868">
                  <c:v>43466.428599537037</c:v>
                </c:pt>
                <c:pt idx="4869">
                  <c:v>43466.428611111107</c:v>
                </c:pt>
                <c:pt idx="4870">
                  <c:v>43466.428622685176</c:v>
                </c:pt>
                <c:pt idx="4871">
                  <c:v>43466.42863425926</c:v>
                </c:pt>
                <c:pt idx="4872">
                  <c:v>43466.42864583333</c:v>
                </c:pt>
                <c:pt idx="4873">
                  <c:v>43466.428657407407</c:v>
                </c:pt>
                <c:pt idx="4874">
                  <c:v>43466.428668981483</c:v>
                </c:pt>
                <c:pt idx="4875">
                  <c:v>43466.428680555553</c:v>
                </c:pt>
                <c:pt idx="4876">
                  <c:v>43466.42869212963</c:v>
                </c:pt>
                <c:pt idx="4877">
                  <c:v>43466.428703703707</c:v>
                </c:pt>
                <c:pt idx="4878">
                  <c:v>43466.428715277783</c:v>
                </c:pt>
                <c:pt idx="4879">
                  <c:v>43466.428726851853</c:v>
                </c:pt>
                <c:pt idx="4880">
                  <c:v>43466.428738425922</c:v>
                </c:pt>
                <c:pt idx="4881">
                  <c:v>43466.428749999999</c:v>
                </c:pt>
                <c:pt idx="4882">
                  <c:v>43466.428761574083</c:v>
                </c:pt>
                <c:pt idx="4883">
                  <c:v>43466.428773148153</c:v>
                </c:pt>
                <c:pt idx="4884">
                  <c:v>43466.428784722222</c:v>
                </c:pt>
                <c:pt idx="4885">
                  <c:v>43466.428796296299</c:v>
                </c:pt>
                <c:pt idx="4886">
                  <c:v>43466.428807870368</c:v>
                </c:pt>
                <c:pt idx="4887">
                  <c:v>43466.428819444453</c:v>
                </c:pt>
                <c:pt idx="4888">
                  <c:v>43466.428831018522</c:v>
                </c:pt>
                <c:pt idx="4889">
                  <c:v>43466.428842592592</c:v>
                </c:pt>
                <c:pt idx="4890">
                  <c:v>43466.428854166668</c:v>
                </c:pt>
                <c:pt idx="4891">
                  <c:v>43466.428865740738</c:v>
                </c:pt>
                <c:pt idx="4892">
                  <c:v>43466.428877314807</c:v>
                </c:pt>
                <c:pt idx="4893">
                  <c:v>43466.428888888891</c:v>
                </c:pt>
                <c:pt idx="4894">
                  <c:v>43466.428900462961</c:v>
                </c:pt>
                <c:pt idx="4895">
                  <c:v>43466.428912037038</c:v>
                </c:pt>
                <c:pt idx="4896">
                  <c:v>43466.428923611107</c:v>
                </c:pt>
                <c:pt idx="4897">
                  <c:v>43466.428935185177</c:v>
                </c:pt>
                <c:pt idx="4898">
                  <c:v>43466.428946759261</c:v>
                </c:pt>
                <c:pt idx="4899">
                  <c:v>43466.42895833333</c:v>
                </c:pt>
                <c:pt idx="4900">
                  <c:v>43466.428969907407</c:v>
                </c:pt>
                <c:pt idx="4901">
                  <c:v>43466.428981481477</c:v>
                </c:pt>
                <c:pt idx="4902">
                  <c:v>43466.428993055553</c:v>
                </c:pt>
                <c:pt idx="4903">
                  <c:v>43466.42900462963</c:v>
                </c:pt>
                <c:pt idx="4904">
                  <c:v>43466.429016203707</c:v>
                </c:pt>
                <c:pt idx="4905">
                  <c:v>43466.429027777784</c:v>
                </c:pt>
                <c:pt idx="4906">
                  <c:v>43466.429039351853</c:v>
                </c:pt>
                <c:pt idx="4907">
                  <c:v>43466.429050925923</c:v>
                </c:pt>
                <c:pt idx="4908">
                  <c:v>43466.429062499999</c:v>
                </c:pt>
                <c:pt idx="4909">
                  <c:v>43466.429074074083</c:v>
                </c:pt>
                <c:pt idx="4910">
                  <c:v>43466.429085648153</c:v>
                </c:pt>
                <c:pt idx="4911">
                  <c:v>43466.429097222222</c:v>
                </c:pt>
                <c:pt idx="4912">
                  <c:v>43466.429108796299</c:v>
                </c:pt>
                <c:pt idx="4913">
                  <c:v>43466.429120370369</c:v>
                </c:pt>
                <c:pt idx="4914">
                  <c:v>43466.429131944453</c:v>
                </c:pt>
                <c:pt idx="4915">
                  <c:v>43466.429143518522</c:v>
                </c:pt>
                <c:pt idx="4916">
                  <c:v>43466.429155092592</c:v>
                </c:pt>
                <c:pt idx="4917">
                  <c:v>43466.429166666669</c:v>
                </c:pt>
                <c:pt idx="4918">
                  <c:v>43466.429178240738</c:v>
                </c:pt>
                <c:pt idx="4919">
                  <c:v>43466.429189814808</c:v>
                </c:pt>
                <c:pt idx="4920">
                  <c:v>43466.429201388892</c:v>
                </c:pt>
                <c:pt idx="4921">
                  <c:v>43466.429212962961</c:v>
                </c:pt>
                <c:pt idx="4922">
                  <c:v>43466.429224537038</c:v>
                </c:pt>
                <c:pt idx="4923">
                  <c:v>43466.429236111107</c:v>
                </c:pt>
                <c:pt idx="4924">
                  <c:v>43466.429247685177</c:v>
                </c:pt>
                <c:pt idx="4925">
                  <c:v>43466.429259259261</c:v>
                </c:pt>
                <c:pt idx="4926">
                  <c:v>43466.429270833331</c:v>
                </c:pt>
                <c:pt idx="4927">
                  <c:v>43466.429282407407</c:v>
                </c:pt>
                <c:pt idx="4928">
                  <c:v>43466.429293981477</c:v>
                </c:pt>
                <c:pt idx="4929">
                  <c:v>43466.429305555554</c:v>
                </c:pt>
                <c:pt idx="4930">
                  <c:v>43466.42931712963</c:v>
                </c:pt>
                <c:pt idx="4931">
                  <c:v>43466.429328703707</c:v>
                </c:pt>
                <c:pt idx="4932">
                  <c:v>43466.429340277777</c:v>
                </c:pt>
                <c:pt idx="4933">
                  <c:v>43466.429351851853</c:v>
                </c:pt>
                <c:pt idx="4934">
                  <c:v>43466.429363425923</c:v>
                </c:pt>
                <c:pt idx="4935">
                  <c:v>43466.429375</c:v>
                </c:pt>
                <c:pt idx="4936">
                  <c:v>43466.429386574076</c:v>
                </c:pt>
                <c:pt idx="4937">
                  <c:v>43466.429398148153</c:v>
                </c:pt>
                <c:pt idx="4938">
                  <c:v>43466.429409722223</c:v>
                </c:pt>
                <c:pt idx="4939">
                  <c:v>43466.4294212963</c:v>
                </c:pt>
                <c:pt idx="4940">
                  <c:v>43466.429432870369</c:v>
                </c:pt>
                <c:pt idx="4941">
                  <c:v>43466.429444444453</c:v>
                </c:pt>
                <c:pt idx="4942">
                  <c:v>43466.429456018523</c:v>
                </c:pt>
                <c:pt idx="4943">
                  <c:v>43466.429467592592</c:v>
                </c:pt>
                <c:pt idx="4944">
                  <c:v>43466.429479166669</c:v>
                </c:pt>
                <c:pt idx="4945">
                  <c:v>43466.429490740738</c:v>
                </c:pt>
                <c:pt idx="4946">
                  <c:v>43466.429502314822</c:v>
                </c:pt>
                <c:pt idx="4947">
                  <c:v>43466.429513888892</c:v>
                </c:pt>
                <c:pt idx="4948">
                  <c:v>43466.429525462961</c:v>
                </c:pt>
                <c:pt idx="4949">
                  <c:v>43466.429537037038</c:v>
                </c:pt>
                <c:pt idx="4950">
                  <c:v>43466.429548611108</c:v>
                </c:pt>
                <c:pt idx="4951">
                  <c:v>43466.429560185177</c:v>
                </c:pt>
                <c:pt idx="4952">
                  <c:v>43466.429571759261</c:v>
                </c:pt>
                <c:pt idx="4953">
                  <c:v>43466.429583333331</c:v>
                </c:pt>
                <c:pt idx="4954">
                  <c:v>43466.429594907408</c:v>
                </c:pt>
                <c:pt idx="4955">
                  <c:v>43466.429606481477</c:v>
                </c:pt>
                <c:pt idx="4956">
                  <c:v>43466.429618055547</c:v>
                </c:pt>
                <c:pt idx="4957">
                  <c:v>43466.429629629631</c:v>
                </c:pt>
                <c:pt idx="4958">
                  <c:v>43466.4296412037</c:v>
                </c:pt>
                <c:pt idx="4959">
                  <c:v>43466.429652777777</c:v>
                </c:pt>
                <c:pt idx="4960">
                  <c:v>43466.429664351846</c:v>
                </c:pt>
                <c:pt idx="4961">
                  <c:v>43466.429675925923</c:v>
                </c:pt>
                <c:pt idx="4962">
                  <c:v>43466.4296875</c:v>
                </c:pt>
                <c:pt idx="4963">
                  <c:v>43466.429699074077</c:v>
                </c:pt>
                <c:pt idx="4964">
                  <c:v>43466.429710648154</c:v>
                </c:pt>
                <c:pt idx="4965">
                  <c:v>43466.429722222223</c:v>
                </c:pt>
                <c:pt idx="4966">
                  <c:v>43466.4297337963</c:v>
                </c:pt>
                <c:pt idx="4967">
                  <c:v>43466.429745370369</c:v>
                </c:pt>
                <c:pt idx="4968">
                  <c:v>43466.429756944453</c:v>
                </c:pt>
                <c:pt idx="4969">
                  <c:v>43466.429768518523</c:v>
                </c:pt>
                <c:pt idx="4970">
                  <c:v>43466.429780092592</c:v>
                </c:pt>
                <c:pt idx="4971">
                  <c:v>43466.429791666669</c:v>
                </c:pt>
                <c:pt idx="4972">
                  <c:v>43466.429803240739</c:v>
                </c:pt>
                <c:pt idx="4973">
                  <c:v>43466.429814814823</c:v>
                </c:pt>
                <c:pt idx="4974">
                  <c:v>43466.429826388892</c:v>
                </c:pt>
                <c:pt idx="4975">
                  <c:v>43466.429837962962</c:v>
                </c:pt>
                <c:pt idx="4976">
                  <c:v>43466.429849537039</c:v>
                </c:pt>
                <c:pt idx="4977">
                  <c:v>43466.429861111108</c:v>
                </c:pt>
                <c:pt idx="4978">
                  <c:v>43466.429872685178</c:v>
                </c:pt>
                <c:pt idx="4979">
                  <c:v>43466.429884259262</c:v>
                </c:pt>
                <c:pt idx="4980">
                  <c:v>43466.429895833331</c:v>
                </c:pt>
                <c:pt idx="4981">
                  <c:v>43466.429907407408</c:v>
                </c:pt>
                <c:pt idx="4982">
                  <c:v>43466.429918981477</c:v>
                </c:pt>
                <c:pt idx="4983">
                  <c:v>43466.429930555547</c:v>
                </c:pt>
                <c:pt idx="4984">
                  <c:v>43466.429942129631</c:v>
                </c:pt>
                <c:pt idx="4985">
                  <c:v>43466.4299537037</c:v>
                </c:pt>
                <c:pt idx="4986">
                  <c:v>43466.429965277777</c:v>
                </c:pt>
                <c:pt idx="4987">
                  <c:v>43466.429976851847</c:v>
                </c:pt>
                <c:pt idx="4988">
                  <c:v>43466.429988425924</c:v>
                </c:pt>
                <c:pt idx="4989">
                  <c:v>43466.43</c:v>
                </c:pt>
                <c:pt idx="4990">
                  <c:v>43466.430011574077</c:v>
                </c:pt>
                <c:pt idx="4991">
                  <c:v>43466.430023148147</c:v>
                </c:pt>
                <c:pt idx="4992">
                  <c:v>43466.430034722223</c:v>
                </c:pt>
                <c:pt idx="4993">
                  <c:v>43466.430046296293</c:v>
                </c:pt>
                <c:pt idx="4994">
                  <c:v>43466.43005787037</c:v>
                </c:pt>
                <c:pt idx="4995">
                  <c:v>43466.430069444446</c:v>
                </c:pt>
                <c:pt idx="4996">
                  <c:v>43466.430081018523</c:v>
                </c:pt>
                <c:pt idx="4997">
                  <c:v>43466.430092592593</c:v>
                </c:pt>
                <c:pt idx="4998">
                  <c:v>43466.430104166669</c:v>
                </c:pt>
                <c:pt idx="4999">
                  <c:v>43466.430115740739</c:v>
                </c:pt>
                <c:pt idx="5000">
                  <c:v>43466.430127314823</c:v>
                </c:pt>
                <c:pt idx="5001">
                  <c:v>43466.430138888893</c:v>
                </c:pt>
                <c:pt idx="5002">
                  <c:v>43466.430150462962</c:v>
                </c:pt>
                <c:pt idx="5003">
                  <c:v>43466.430162037039</c:v>
                </c:pt>
                <c:pt idx="5004">
                  <c:v>43466.430173611108</c:v>
                </c:pt>
                <c:pt idx="5005">
                  <c:v>43466.430185185192</c:v>
                </c:pt>
                <c:pt idx="5006">
                  <c:v>43466.430196759262</c:v>
                </c:pt>
                <c:pt idx="5007">
                  <c:v>43466.430208333331</c:v>
                </c:pt>
                <c:pt idx="5008">
                  <c:v>43466.430219907408</c:v>
                </c:pt>
                <c:pt idx="5009">
                  <c:v>43466.430231481478</c:v>
                </c:pt>
                <c:pt idx="5010">
                  <c:v>43466.430243055547</c:v>
                </c:pt>
                <c:pt idx="5011">
                  <c:v>43466.430254629631</c:v>
                </c:pt>
                <c:pt idx="5012">
                  <c:v>43466.430266203701</c:v>
                </c:pt>
                <c:pt idx="5013">
                  <c:v>43466.430277777778</c:v>
                </c:pt>
                <c:pt idx="5014">
                  <c:v>43466.430289351847</c:v>
                </c:pt>
                <c:pt idx="5015">
                  <c:v>43466.430300925917</c:v>
                </c:pt>
                <c:pt idx="5016">
                  <c:v>43466.430312500001</c:v>
                </c:pt>
                <c:pt idx="5017">
                  <c:v>43466.430324074077</c:v>
                </c:pt>
                <c:pt idx="5018">
                  <c:v>43466.430335648147</c:v>
                </c:pt>
                <c:pt idx="5019">
                  <c:v>43466.430347222216</c:v>
                </c:pt>
                <c:pt idx="5020">
                  <c:v>43466.430358796293</c:v>
                </c:pt>
                <c:pt idx="5021">
                  <c:v>43466.43037037037</c:v>
                </c:pt>
                <c:pt idx="5022">
                  <c:v>43466.430381944447</c:v>
                </c:pt>
                <c:pt idx="5023">
                  <c:v>43466.430393518523</c:v>
                </c:pt>
                <c:pt idx="5024">
                  <c:v>43466.430405092593</c:v>
                </c:pt>
                <c:pt idx="5025">
                  <c:v>43466.43041666667</c:v>
                </c:pt>
                <c:pt idx="5026">
                  <c:v>43466.430428240739</c:v>
                </c:pt>
                <c:pt idx="5027">
                  <c:v>43466.430439814823</c:v>
                </c:pt>
                <c:pt idx="5028">
                  <c:v>43466.430451388893</c:v>
                </c:pt>
                <c:pt idx="5029">
                  <c:v>43466.430462962962</c:v>
                </c:pt>
                <c:pt idx="5030">
                  <c:v>43466.430474537039</c:v>
                </c:pt>
                <c:pt idx="5031">
                  <c:v>43466.430486111109</c:v>
                </c:pt>
                <c:pt idx="5032">
                  <c:v>43466.430497685193</c:v>
                </c:pt>
                <c:pt idx="5033">
                  <c:v>43466.430509259262</c:v>
                </c:pt>
                <c:pt idx="5034">
                  <c:v>43466.430520833332</c:v>
                </c:pt>
                <c:pt idx="5035">
                  <c:v>43466.430532407408</c:v>
                </c:pt>
                <c:pt idx="5036">
                  <c:v>43466.430543981478</c:v>
                </c:pt>
                <c:pt idx="5037">
                  <c:v>43466.430555555547</c:v>
                </c:pt>
                <c:pt idx="5038">
                  <c:v>43466.430567129632</c:v>
                </c:pt>
                <c:pt idx="5039">
                  <c:v>43466.430578703701</c:v>
                </c:pt>
                <c:pt idx="5040">
                  <c:v>43466.430590277778</c:v>
                </c:pt>
                <c:pt idx="5041">
                  <c:v>43466.430601851847</c:v>
                </c:pt>
                <c:pt idx="5042">
                  <c:v>43466.430613425917</c:v>
                </c:pt>
                <c:pt idx="5043">
                  <c:v>43466.430625000001</c:v>
                </c:pt>
                <c:pt idx="5044">
                  <c:v>43466.430636574078</c:v>
                </c:pt>
                <c:pt idx="5045">
                  <c:v>43466.430648148147</c:v>
                </c:pt>
                <c:pt idx="5046">
                  <c:v>43466.430659722217</c:v>
                </c:pt>
                <c:pt idx="5047">
                  <c:v>43466.430671296293</c:v>
                </c:pt>
                <c:pt idx="5048">
                  <c:v>43466.43068287037</c:v>
                </c:pt>
                <c:pt idx="5049">
                  <c:v>43466.430694444447</c:v>
                </c:pt>
                <c:pt idx="5050">
                  <c:v>43466.430706018517</c:v>
                </c:pt>
                <c:pt idx="5051">
                  <c:v>43466.430717592593</c:v>
                </c:pt>
                <c:pt idx="5052">
                  <c:v>43466.43072916667</c:v>
                </c:pt>
                <c:pt idx="5053">
                  <c:v>43466.43074074074</c:v>
                </c:pt>
                <c:pt idx="5054">
                  <c:v>43466.430752314824</c:v>
                </c:pt>
                <c:pt idx="5055">
                  <c:v>43466.430763888893</c:v>
                </c:pt>
                <c:pt idx="5056">
                  <c:v>43466.430775462963</c:v>
                </c:pt>
                <c:pt idx="5057">
                  <c:v>43466.430787037039</c:v>
                </c:pt>
                <c:pt idx="5058">
                  <c:v>43466.430798611109</c:v>
                </c:pt>
                <c:pt idx="5059">
                  <c:v>43466.430810185193</c:v>
                </c:pt>
                <c:pt idx="5060">
                  <c:v>43466.430821759262</c:v>
                </c:pt>
                <c:pt idx="5061">
                  <c:v>43466.430833333332</c:v>
                </c:pt>
                <c:pt idx="5062">
                  <c:v>43466.430844907409</c:v>
                </c:pt>
                <c:pt idx="5063">
                  <c:v>43466.430856481478</c:v>
                </c:pt>
                <c:pt idx="5064">
                  <c:v>43466.430868055562</c:v>
                </c:pt>
                <c:pt idx="5065">
                  <c:v>43466.430879629632</c:v>
                </c:pt>
                <c:pt idx="5066">
                  <c:v>43466.430891203701</c:v>
                </c:pt>
                <c:pt idx="5067">
                  <c:v>43466.430902777778</c:v>
                </c:pt>
                <c:pt idx="5068">
                  <c:v>43466.430914351848</c:v>
                </c:pt>
                <c:pt idx="5069">
                  <c:v>43466.430925925917</c:v>
                </c:pt>
                <c:pt idx="5070">
                  <c:v>43466.430937500001</c:v>
                </c:pt>
                <c:pt idx="5071">
                  <c:v>43466.430949074071</c:v>
                </c:pt>
                <c:pt idx="5072">
                  <c:v>43466.430960648147</c:v>
                </c:pt>
                <c:pt idx="5073">
                  <c:v>43466.430972222217</c:v>
                </c:pt>
                <c:pt idx="5074">
                  <c:v>43466.430983796286</c:v>
                </c:pt>
                <c:pt idx="5075">
                  <c:v>43466.430995370371</c:v>
                </c:pt>
                <c:pt idx="5076">
                  <c:v>43466.431006944447</c:v>
                </c:pt>
                <c:pt idx="5077">
                  <c:v>43466.431018518517</c:v>
                </c:pt>
                <c:pt idx="5078">
                  <c:v>43466.431030092594</c:v>
                </c:pt>
                <c:pt idx="5079">
                  <c:v>43466.431041666663</c:v>
                </c:pt>
                <c:pt idx="5080">
                  <c:v>43466.43105324074</c:v>
                </c:pt>
                <c:pt idx="5081">
                  <c:v>43466.431064814817</c:v>
                </c:pt>
                <c:pt idx="5082">
                  <c:v>43466.431076388893</c:v>
                </c:pt>
                <c:pt idx="5083">
                  <c:v>43466.431087962963</c:v>
                </c:pt>
                <c:pt idx="5084">
                  <c:v>43466.43109953704</c:v>
                </c:pt>
                <c:pt idx="5085">
                  <c:v>43466.431111111109</c:v>
                </c:pt>
                <c:pt idx="5086">
                  <c:v>43466.431122685193</c:v>
                </c:pt>
                <c:pt idx="5087">
                  <c:v>43466.431134259263</c:v>
                </c:pt>
                <c:pt idx="5088">
                  <c:v>43466.431145833332</c:v>
                </c:pt>
                <c:pt idx="5089">
                  <c:v>43466.431157407409</c:v>
                </c:pt>
                <c:pt idx="5090">
                  <c:v>43466.431168981479</c:v>
                </c:pt>
                <c:pt idx="5091">
                  <c:v>43466.431180555563</c:v>
                </c:pt>
                <c:pt idx="5092">
                  <c:v>43466.431192129632</c:v>
                </c:pt>
                <c:pt idx="5093">
                  <c:v>43466.431203703702</c:v>
                </c:pt>
                <c:pt idx="5094">
                  <c:v>43466.431215277778</c:v>
                </c:pt>
                <c:pt idx="5095">
                  <c:v>43466.431226851862</c:v>
                </c:pt>
                <c:pt idx="5096">
                  <c:v>43466.431238425917</c:v>
                </c:pt>
                <c:pt idx="5097">
                  <c:v>43466.431250000001</c:v>
                </c:pt>
                <c:pt idx="5098">
                  <c:v>43466.431261574071</c:v>
                </c:pt>
                <c:pt idx="5099">
                  <c:v>43466.431273148148</c:v>
                </c:pt>
                <c:pt idx="5100">
                  <c:v>43466.431284722217</c:v>
                </c:pt>
                <c:pt idx="5101">
                  <c:v>43466.431296296287</c:v>
                </c:pt>
                <c:pt idx="5102">
                  <c:v>43466.431307870371</c:v>
                </c:pt>
                <c:pt idx="5103">
                  <c:v>43466.431319444448</c:v>
                </c:pt>
                <c:pt idx="5104">
                  <c:v>43466.431331018517</c:v>
                </c:pt>
                <c:pt idx="5105">
                  <c:v>43466.431342592587</c:v>
                </c:pt>
                <c:pt idx="5106">
                  <c:v>43466.431354166663</c:v>
                </c:pt>
                <c:pt idx="5107">
                  <c:v>43466.43136574074</c:v>
                </c:pt>
                <c:pt idx="5108">
                  <c:v>43466.431377314817</c:v>
                </c:pt>
                <c:pt idx="5109">
                  <c:v>43466.431388888886</c:v>
                </c:pt>
                <c:pt idx="5110">
                  <c:v>43466.431400462963</c:v>
                </c:pt>
                <c:pt idx="5111">
                  <c:v>43466.43141203704</c:v>
                </c:pt>
                <c:pt idx="5112">
                  <c:v>43466.431423611109</c:v>
                </c:pt>
                <c:pt idx="5113">
                  <c:v>43466.431435185194</c:v>
                </c:pt>
                <c:pt idx="5114">
                  <c:v>43466.431446759263</c:v>
                </c:pt>
                <c:pt idx="5115">
                  <c:v>43466.431458333333</c:v>
                </c:pt>
                <c:pt idx="5116">
                  <c:v>43466.431469907409</c:v>
                </c:pt>
                <c:pt idx="5117">
                  <c:v>43466.431481481479</c:v>
                </c:pt>
                <c:pt idx="5118">
                  <c:v>43466.431493055563</c:v>
                </c:pt>
                <c:pt idx="5119">
                  <c:v>43466.431504629632</c:v>
                </c:pt>
                <c:pt idx="5120">
                  <c:v>43466.431516203702</c:v>
                </c:pt>
                <c:pt idx="5121">
                  <c:v>43466.431527777779</c:v>
                </c:pt>
                <c:pt idx="5122">
                  <c:v>43466.431539351863</c:v>
                </c:pt>
                <c:pt idx="5123">
                  <c:v>43466.431550925918</c:v>
                </c:pt>
                <c:pt idx="5124">
                  <c:v>43466.431562500002</c:v>
                </c:pt>
                <c:pt idx="5125">
                  <c:v>43466.431574074071</c:v>
                </c:pt>
                <c:pt idx="5126">
                  <c:v>43466.431585648148</c:v>
                </c:pt>
                <c:pt idx="5127">
                  <c:v>43466.431597222218</c:v>
                </c:pt>
                <c:pt idx="5128">
                  <c:v>43466.431608796287</c:v>
                </c:pt>
                <c:pt idx="5129">
                  <c:v>43466.431620370371</c:v>
                </c:pt>
                <c:pt idx="5130">
                  <c:v>43466.431631944448</c:v>
                </c:pt>
                <c:pt idx="5131">
                  <c:v>43466.431643518517</c:v>
                </c:pt>
                <c:pt idx="5132">
                  <c:v>43466.431655092587</c:v>
                </c:pt>
                <c:pt idx="5133">
                  <c:v>43466.431666666656</c:v>
                </c:pt>
                <c:pt idx="5134">
                  <c:v>43466.43167824074</c:v>
                </c:pt>
                <c:pt idx="5135">
                  <c:v>43466.431689814817</c:v>
                </c:pt>
                <c:pt idx="5136">
                  <c:v>43466.431701388887</c:v>
                </c:pt>
                <c:pt idx="5137">
                  <c:v>43466.431712962964</c:v>
                </c:pt>
                <c:pt idx="5138">
                  <c:v>43466.43172453704</c:v>
                </c:pt>
                <c:pt idx="5139">
                  <c:v>43466.43173611111</c:v>
                </c:pt>
                <c:pt idx="5140">
                  <c:v>43466.431747685187</c:v>
                </c:pt>
                <c:pt idx="5141">
                  <c:v>43466.431759259263</c:v>
                </c:pt>
                <c:pt idx="5142">
                  <c:v>43466.431770833333</c:v>
                </c:pt>
                <c:pt idx="5143">
                  <c:v>43466.43178240741</c:v>
                </c:pt>
                <c:pt idx="5144">
                  <c:v>43466.431793981479</c:v>
                </c:pt>
                <c:pt idx="5145">
                  <c:v>43466.431805555563</c:v>
                </c:pt>
                <c:pt idx="5146">
                  <c:v>43466.431817129633</c:v>
                </c:pt>
                <c:pt idx="5147">
                  <c:v>43466.431828703702</c:v>
                </c:pt>
                <c:pt idx="5148">
                  <c:v>43466.431840277779</c:v>
                </c:pt>
                <c:pt idx="5149">
                  <c:v>43466.431851851848</c:v>
                </c:pt>
                <c:pt idx="5150">
                  <c:v>43466.431863425933</c:v>
                </c:pt>
                <c:pt idx="5151">
                  <c:v>43466.431875000002</c:v>
                </c:pt>
                <c:pt idx="5152">
                  <c:v>43466.431886574072</c:v>
                </c:pt>
                <c:pt idx="5153">
                  <c:v>43466.431898148148</c:v>
                </c:pt>
                <c:pt idx="5154">
                  <c:v>43466.431909722232</c:v>
                </c:pt>
                <c:pt idx="5155">
                  <c:v>43466.431921296287</c:v>
                </c:pt>
                <c:pt idx="5156">
                  <c:v>43466.431932870371</c:v>
                </c:pt>
                <c:pt idx="5157">
                  <c:v>43466.431944444441</c:v>
                </c:pt>
                <c:pt idx="5158">
                  <c:v>43466.431956018518</c:v>
                </c:pt>
                <c:pt idx="5159">
                  <c:v>43466.431967592587</c:v>
                </c:pt>
                <c:pt idx="5160">
                  <c:v>43466.431979166657</c:v>
                </c:pt>
                <c:pt idx="5161">
                  <c:v>43466.431990740741</c:v>
                </c:pt>
                <c:pt idx="5162">
                  <c:v>43466.432002314818</c:v>
                </c:pt>
                <c:pt idx="5163">
                  <c:v>43466.432013888887</c:v>
                </c:pt>
                <c:pt idx="5164">
                  <c:v>43466.432025462957</c:v>
                </c:pt>
                <c:pt idx="5165">
                  <c:v>43466.432037037041</c:v>
                </c:pt>
                <c:pt idx="5166">
                  <c:v>43466.43204861111</c:v>
                </c:pt>
                <c:pt idx="5167">
                  <c:v>43466.432060185187</c:v>
                </c:pt>
                <c:pt idx="5168">
                  <c:v>43466.432071759264</c:v>
                </c:pt>
                <c:pt idx="5169">
                  <c:v>43466.432083333333</c:v>
                </c:pt>
                <c:pt idx="5170">
                  <c:v>43466.43209490741</c:v>
                </c:pt>
                <c:pt idx="5171">
                  <c:v>43466.432106481479</c:v>
                </c:pt>
                <c:pt idx="5172">
                  <c:v>43466.432118055563</c:v>
                </c:pt>
                <c:pt idx="5173">
                  <c:v>43466.432129629633</c:v>
                </c:pt>
                <c:pt idx="5174">
                  <c:v>43466.432141203702</c:v>
                </c:pt>
                <c:pt idx="5175">
                  <c:v>43466.432152777779</c:v>
                </c:pt>
                <c:pt idx="5176">
                  <c:v>43466.432164351849</c:v>
                </c:pt>
                <c:pt idx="5177">
                  <c:v>43466.432175925933</c:v>
                </c:pt>
                <c:pt idx="5178">
                  <c:v>43466.432187500002</c:v>
                </c:pt>
                <c:pt idx="5179">
                  <c:v>43466.432199074072</c:v>
                </c:pt>
                <c:pt idx="5180">
                  <c:v>43466.432210648149</c:v>
                </c:pt>
                <c:pt idx="5181">
                  <c:v>43466.432222222233</c:v>
                </c:pt>
                <c:pt idx="5182">
                  <c:v>43466.432233796288</c:v>
                </c:pt>
                <c:pt idx="5183">
                  <c:v>43466.432245370372</c:v>
                </c:pt>
                <c:pt idx="5184">
                  <c:v>43466.432256944441</c:v>
                </c:pt>
                <c:pt idx="5185">
                  <c:v>43466.432268518518</c:v>
                </c:pt>
                <c:pt idx="5186">
                  <c:v>43466.432280092587</c:v>
                </c:pt>
                <c:pt idx="5187">
                  <c:v>43466.432291666657</c:v>
                </c:pt>
                <c:pt idx="5188">
                  <c:v>43466.432303240741</c:v>
                </c:pt>
                <c:pt idx="5189">
                  <c:v>43466.432314814818</c:v>
                </c:pt>
                <c:pt idx="5190">
                  <c:v>43466.432326388887</c:v>
                </c:pt>
                <c:pt idx="5191">
                  <c:v>43466.432337962957</c:v>
                </c:pt>
                <c:pt idx="5192">
                  <c:v>43466.432349537034</c:v>
                </c:pt>
                <c:pt idx="5193">
                  <c:v>43466.43236111111</c:v>
                </c:pt>
                <c:pt idx="5194">
                  <c:v>43466.432372685187</c:v>
                </c:pt>
                <c:pt idx="5195">
                  <c:v>43466.432384259257</c:v>
                </c:pt>
                <c:pt idx="5196">
                  <c:v>43466.432395833333</c:v>
                </c:pt>
                <c:pt idx="5197">
                  <c:v>43466.43240740741</c:v>
                </c:pt>
                <c:pt idx="5198">
                  <c:v>43466.43241898148</c:v>
                </c:pt>
                <c:pt idx="5199">
                  <c:v>43466.432430555556</c:v>
                </c:pt>
                <c:pt idx="5200">
                  <c:v>43466.432442129633</c:v>
                </c:pt>
                <c:pt idx="5201">
                  <c:v>43466.432453703703</c:v>
                </c:pt>
                <c:pt idx="5202">
                  <c:v>43466.43246527778</c:v>
                </c:pt>
                <c:pt idx="5203">
                  <c:v>43466.432476851849</c:v>
                </c:pt>
                <c:pt idx="5204">
                  <c:v>43466.432488425933</c:v>
                </c:pt>
                <c:pt idx="5205">
                  <c:v>43466.432500000003</c:v>
                </c:pt>
                <c:pt idx="5206">
                  <c:v>43466.432511574072</c:v>
                </c:pt>
                <c:pt idx="5207">
                  <c:v>43466.432523148149</c:v>
                </c:pt>
                <c:pt idx="5208">
                  <c:v>43466.432534722233</c:v>
                </c:pt>
                <c:pt idx="5209">
                  <c:v>43466.432546296302</c:v>
                </c:pt>
                <c:pt idx="5210">
                  <c:v>43466.432557870372</c:v>
                </c:pt>
                <c:pt idx="5211">
                  <c:v>43466.432569444441</c:v>
                </c:pt>
                <c:pt idx="5212">
                  <c:v>43466.432581018518</c:v>
                </c:pt>
                <c:pt idx="5213">
                  <c:v>43466.432592592602</c:v>
                </c:pt>
                <c:pt idx="5214">
                  <c:v>43466.432604166657</c:v>
                </c:pt>
                <c:pt idx="5215">
                  <c:v>43466.432615740741</c:v>
                </c:pt>
                <c:pt idx="5216">
                  <c:v>43466.432627314818</c:v>
                </c:pt>
                <c:pt idx="5217">
                  <c:v>43466.432638888888</c:v>
                </c:pt>
                <c:pt idx="5218">
                  <c:v>43466.432650462957</c:v>
                </c:pt>
                <c:pt idx="5219">
                  <c:v>43466.432662037027</c:v>
                </c:pt>
                <c:pt idx="5220">
                  <c:v>43466.432673611111</c:v>
                </c:pt>
                <c:pt idx="5221">
                  <c:v>43466.432685185187</c:v>
                </c:pt>
                <c:pt idx="5222">
                  <c:v>43466.432696759257</c:v>
                </c:pt>
                <c:pt idx="5223">
                  <c:v>43466.432708333326</c:v>
                </c:pt>
                <c:pt idx="5224">
                  <c:v>43466.432719907411</c:v>
                </c:pt>
                <c:pt idx="5225">
                  <c:v>43466.43273148148</c:v>
                </c:pt>
                <c:pt idx="5226">
                  <c:v>43466.432743055557</c:v>
                </c:pt>
                <c:pt idx="5227">
                  <c:v>43466.432754629634</c:v>
                </c:pt>
                <c:pt idx="5228">
                  <c:v>43466.432766203703</c:v>
                </c:pt>
                <c:pt idx="5229">
                  <c:v>43466.43277777778</c:v>
                </c:pt>
                <c:pt idx="5230">
                  <c:v>43466.432789351849</c:v>
                </c:pt>
                <c:pt idx="5231">
                  <c:v>43466.432800925933</c:v>
                </c:pt>
                <c:pt idx="5232">
                  <c:v>43466.432812500003</c:v>
                </c:pt>
                <c:pt idx="5233">
                  <c:v>43466.432824074072</c:v>
                </c:pt>
                <c:pt idx="5234">
                  <c:v>43466.432835648149</c:v>
                </c:pt>
                <c:pt idx="5235">
                  <c:v>43466.432847222219</c:v>
                </c:pt>
                <c:pt idx="5236">
                  <c:v>43466.432858796303</c:v>
                </c:pt>
                <c:pt idx="5237">
                  <c:v>43466.432870370372</c:v>
                </c:pt>
                <c:pt idx="5238">
                  <c:v>43466.432881944442</c:v>
                </c:pt>
                <c:pt idx="5239">
                  <c:v>43466.432893518519</c:v>
                </c:pt>
                <c:pt idx="5240">
                  <c:v>43466.432905092603</c:v>
                </c:pt>
                <c:pt idx="5241">
                  <c:v>43466.432916666658</c:v>
                </c:pt>
                <c:pt idx="5242">
                  <c:v>43466.432928240742</c:v>
                </c:pt>
                <c:pt idx="5243">
                  <c:v>43466.432939814818</c:v>
                </c:pt>
                <c:pt idx="5244">
                  <c:v>43466.432951388888</c:v>
                </c:pt>
                <c:pt idx="5245">
                  <c:v>43466.432962962957</c:v>
                </c:pt>
                <c:pt idx="5246">
                  <c:v>43466.432974537027</c:v>
                </c:pt>
                <c:pt idx="5247">
                  <c:v>43466.432986111111</c:v>
                </c:pt>
                <c:pt idx="5248">
                  <c:v>43466.432997685188</c:v>
                </c:pt>
                <c:pt idx="5249">
                  <c:v>43466.433009259257</c:v>
                </c:pt>
                <c:pt idx="5250">
                  <c:v>43466.433020833327</c:v>
                </c:pt>
                <c:pt idx="5251">
                  <c:v>43466.433032407411</c:v>
                </c:pt>
                <c:pt idx="5252">
                  <c:v>43466.43304398148</c:v>
                </c:pt>
                <c:pt idx="5253">
                  <c:v>43466.433055555557</c:v>
                </c:pt>
                <c:pt idx="5254">
                  <c:v>43466.433067129627</c:v>
                </c:pt>
                <c:pt idx="5255">
                  <c:v>43466.433078703703</c:v>
                </c:pt>
                <c:pt idx="5256">
                  <c:v>43466.43309027778</c:v>
                </c:pt>
                <c:pt idx="5257">
                  <c:v>43466.43310185185</c:v>
                </c:pt>
                <c:pt idx="5258">
                  <c:v>43466.433113425926</c:v>
                </c:pt>
                <c:pt idx="5259">
                  <c:v>43466.433125000003</c:v>
                </c:pt>
                <c:pt idx="5260">
                  <c:v>43466.433136574073</c:v>
                </c:pt>
                <c:pt idx="5261">
                  <c:v>43466.433148148149</c:v>
                </c:pt>
                <c:pt idx="5262">
                  <c:v>43466.433159722219</c:v>
                </c:pt>
                <c:pt idx="5263">
                  <c:v>43466.433171296303</c:v>
                </c:pt>
                <c:pt idx="5264">
                  <c:v>43466.433182870373</c:v>
                </c:pt>
                <c:pt idx="5265">
                  <c:v>43466.433194444442</c:v>
                </c:pt>
                <c:pt idx="5266">
                  <c:v>43466.433206018519</c:v>
                </c:pt>
                <c:pt idx="5267">
                  <c:v>43466.433217592603</c:v>
                </c:pt>
                <c:pt idx="5268">
                  <c:v>43466.433229166672</c:v>
                </c:pt>
                <c:pt idx="5269">
                  <c:v>43466.433240740742</c:v>
                </c:pt>
                <c:pt idx="5270">
                  <c:v>43466.433252314811</c:v>
                </c:pt>
                <c:pt idx="5271">
                  <c:v>43466.433263888888</c:v>
                </c:pt>
                <c:pt idx="5272">
                  <c:v>43466.433275462958</c:v>
                </c:pt>
                <c:pt idx="5273">
                  <c:v>43466.433287037027</c:v>
                </c:pt>
                <c:pt idx="5274">
                  <c:v>43466.433298611111</c:v>
                </c:pt>
                <c:pt idx="5275">
                  <c:v>43466.433310185188</c:v>
                </c:pt>
                <c:pt idx="5276">
                  <c:v>43466.433321759258</c:v>
                </c:pt>
                <c:pt idx="5277">
                  <c:v>43466.433333333327</c:v>
                </c:pt>
                <c:pt idx="5278">
                  <c:v>43466.433344907397</c:v>
                </c:pt>
                <c:pt idx="5279">
                  <c:v>43466.433356481481</c:v>
                </c:pt>
                <c:pt idx="5280">
                  <c:v>43466.433368055557</c:v>
                </c:pt>
                <c:pt idx="5281">
                  <c:v>43466.433379629627</c:v>
                </c:pt>
                <c:pt idx="5282">
                  <c:v>43466.433391203696</c:v>
                </c:pt>
                <c:pt idx="5283">
                  <c:v>43466.43340277778</c:v>
                </c:pt>
                <c:pt idx="5284">
                  <c:v>43466.43341435185</c:v>
                </c:pt>
                <c:pt idx="5285">
                  <c:v>43466.433425925927</c:v>
                </c:pt>
                <c:pt idx="5286">
                  <c:v>43466.433437500003</c:v>
                </c:pt>
                <c:pt idx="5287">
                  <c:v>43466.433449074073</c:v>
                </c:pt>
                <c:pt idx="5288">
                  <c:v>43466.43346064815</c:v>
                </c:pt>
                <c:pt idx="5289">
                  <c:v>43466.433472222219</c:v>
                </c:pt>
                <c:pt idx="5290">
                  <c:v>43466.433483796303</c:v>
                </c:pt>
                <c:pt idx="5291">
                  <c:v>43466.433495370373</c:v>
                </c:pt>
                <c:pt idx="5292">
                  <c:v>43466.433506944442</c:v>
                </c:pt>
                <c:pt idx="5293">
                  <c:v>43466.433518518519</c:v>
                </c:pt>
                <c:pt idx="5294">
                  <c:v>43466.433530092603</c:v>
                </c:pt>
                <c:pt idx="5295">
                  <c:v>43466.433541666673</c:v>
                </c:pt>
                <c:pt idx="5296">
                  <c:v>43466.433553240742</c:v>
                </c:pt>
                <c:pt idx="5297">
                  <c:v>43466.433564814812</c:v>
                </c:pt>
                <c:pt idx="5298">
                  <c:v>43466.433576388888</c:v>
                </c:pt>
                <c:pt idx="5299">
                  <c:v>43466.433587962973</c:v>
                </c:pt>
                <c:pt idx="5300">
                  <c:v>43466.433599537027</c:v>
                </c:pt>
                <c:pt idx="5301">
                  <c:v>43466.433611111112</c:v>
                </c:pt>
                <c:pt idx="5302">
                  <c:v>43466.433622685188</c:v>
                </c:pt>
                <c:pt idx="5303">
                  <c:v>43466.433634259258</c:v>
                </c:pt>
                <c:pt idx="5304">
                  <c:v>43466.433645833327</c:v>
                </c:pt>
                <c:pt idx="5305">
                  <c:v>43466.433657407397</c:v>
                </c:pt>
                <c:pt idx="5306">
                  <c:v>43466.433668981481</c:v>
                </c:pt>
                <c:pt idx="5307">
                  <c:v>43466.433680555558</c:v>
                </c:pt>
                <c:pt idx="5308">
                  <c:v>43466.433692129627</c:v>
                </c:pt>
                <c:pt idx="5309">
                  <c:v>43466.433703703697</c:v>
                </c:pt>
                <c:pt idx="5310">
                  <c:v>43466.433715277781</c:v>
                </c:pt>
                <c:pt idx="5311">
                  <c:v>43466.43372685185</c:v>
                </c:pt>
                <c:pt idx="5312">
                  <c:v>43466.433738425927</c:v>
                </c:pt>
                <c:pt idx="5313">
                  <c:v>43466.433749999997</c:v>
                </c:pt>
                <c:pt idx="5314">
                  <c:v>43466.433761574073</c:v>
                </c:pt>
                <c:pt idx="5315">
                  <c:v>43466.43377314815</c:v>
                </c:pt>
                <c:pt idx="5316">
                  <c:v>43466.43378472222</c:v>
                </c:pt>
                <c:pt idx="5317">
                  <c:v>43466.433796296304</c:v>
                </c:pt>
                <c:pt idx="5318">
                  <c:v>43466.433807870373</c:v>
                </c:pt>
                <c:pt idx="5319">
                  <c:v>43466.433819444443</c:v>
                </c:pt>
                <c:pt idx="5320">
                  <c:v>43466.433831018519</c:v>
                </c:pt>
                <c:pt idx="5321">
                  <c:v>43466.433842592603</c:v>
                </c:pt>
                <c:pt idx="5322">
                  <c:v>43466.433854166673</c:v>
                </c:pt>
                <c:pt idx="5323">
                  <c:v>43466.433865740742</c:v>
                </c:pt>
                <c:pt idx="5324">
                  <c:v>43466.433877314812</c:v>
                </c:pt>
                <c:pt idx="5325">
                  <c:v>43466.433888888889</c:v>
                </c:pt>
                <c:pt idx="5326">
                  <c:v>43466.433900462973</c:v>
                </c:pt>
                <c:pt idx="5327">
                  <c:v>43466.433912037042</c:v>
                </c:pt>
                <c:pt idx="5328">
                  <c:v>43466.433923611112</c:v>
                </c:pt>
                <c:pt idx="5329">
                  <c:v>43466.433935185189</c:v>
                </c:pt>
                <c:pt idx="5330">
                  <c:v>43466.433946759258</c:v>
                </c:pt>
                <c:pt idx="5331">
                  <c:v>43466.433958333328</c:v>
                </c:pt>
                <c:pt idx="5332">
                  <c:v>43466.433969907397</c:v>
                </c:pt>
                <c:pt idx="5333">
                  <c:v>43466.433981481481</c:v>
                </c:pt>
                <c:pt idx="5334">
                  <c:v>43466.433993055558</c:v>
                </c:pt>
                <c:pt idx="5335">
                  <c:v>43466.434004629627</c:v>
                </c:pt>
                <c:pt idx="5336">
                  <c:v>43466.434016203697</c:v>
                </c:pt>
                <c:pt idx="5337">
                  <c:v>43466.434027777781</c:v>
                </c:pt>
                <c:pt idx="5338">
                  <c:v>43466.434039351851</c:v>
                </c:pt>
                <c:pt idx="5339">
                  <c:v>43466.434050925927</c:v>
                </c:pt>
                <c:pt idx="5340">
                  <c:v>43466.434062499997</c:v>
                </c:pt>
                <c:pt idx="5341">
                  <c:v>43466.434074074074</c:v>
                </c:pt>
                <c:pt idx="5342">
                  <c:v>43466.43408564815</c:v>
                </c:pt>
                <c:pt idx="5343">
                  <c:v>43466.43409722222</c:v>
                </c:pt>
                <c:pt idx="5344">
                  <c:v>43466.434108796297</c:v>
                </c:pt>
                <c:pt idx="5345">
                  <c:v>43466.434120370373</c:v>
                </c:pt>
                <c:pt idx="5346">
                  <c:v>43466.434131944443</c:v>
                </c:pt>
                <c:pt idx="5347">
                  <c:v>43466.43414351852</c:v>
                </c:pt>
                <c:pt idx="5348">
                  <c:v>43466.434155092589</c:v>
                </c:pt>
                <c:pt idx="5349">
                  <c:v>43466.434166666673</c:v>
                </c:pt>
                <c:pt idx="5350">
                  <c:v>43466.434178240743</c:v>
                </c:pt>
                <c:pt idx="5351">
                  <c:v>43466.434189814812</c:v>
                </c:pt>
                <c:pt idx="5352">
                  <c:v>43466.434201388889</c:v>
                </c:pt>
                <c:pt idx="5353">
                  <c:v>43466.434212962973</c:v>
                </c:pt>
                <c:pt idx="5354">
                  <c:v>43466.434224537043</c:v>
                </c:pt>
                <c:pt idx="5355">
                  <c:v>43466.434236111112</c:v>
                </c:pt>
                <c:pt idx="5356">
                  <c:v>43466.434247685182</c:v>
                </c:pt>
                <c:pt idx="5357">
                  <c:v>43466.434259259258</c:v>
                </c:pt>
                <c:pt idx="5358">
                  <c:v>43466.434270833342</c:v>
                </c:pt>
                <c:pt idx="5359">
                  <c:v>43466.434282407397</c:v>
                </c:pt>
                <c:pt idx="5360">
                  <c:v>43466.434293981481</c:v>
                </c:pt>
                <c:pt idx="5361">
                  <c:v>43466.434305555558</c:v>
                </c:pt>
                <c:pt idx="5362">
                  <c:v>43466.434317129628</c:v>
                </c:pt>
                <c:pt idx="5363">
                  <c:v>43466.434328703697</c:v>
                </c:pt>
                <c:pt idx="5364">
                  <c:v>43466.434340277781</c:v>
                </c:pt>
                <c:pt idx="5365">
                  <c:v>43466.434351851851</c:v>
                </c:pt>
                <c:pt idx="5366">
                  <c:v>43466.434363425928</c:v>
                </c:pt>
                <c:pt idx="5367">
                  <c:v>43466.434374999997</c:v>
                </c:pt>
                <c:pt idx="5368">
                  <c:v>43466.434386574067</c:v>
                </c:pt>
                <c:pt idx="5369">
                  <c:v>43466.434398148151</c:v>
                </c:pt>
                <c:pt idx="5370">
                  <c:v>43466.43440972222</c:v>
                </c:pt>
                <c:pt idx="5371">
                  <c:v>43466.434421296297</c:v>
                </c:pt>
                <c:pt idx="5372">
                  <c:v>43466.434432870366</c:v>
                </c:pt>
                <c:pt idx="5373">
                  <c:v>43466.434444444443</c:v>
                </c:pt>
                <c:pt idx="5374">
                  <c:v>43466.43445601852</c:v>
                </c:pt>
                <c:pt idx="5375">
                  <c:v>43466.434467592589</c:v>
                </c:pt>
                <c:pt idx="5376">
                  <c:v>43466.434479166674</c:v>
                </c:pt>
                <c:pt idx="5377">
                  <c:v>43466.434490740743</c:v>
                </c:pt>
                <c:pt idx="5378">
                  <c:v>43466.434502314813</c:v>
                </c:pt>
                <c:pt idx="5379">
                  <c:v>43466.434513888889</c:v>
                </c:pt>
                <c:pt idx="5380">
                  <c:v>43466.434525462973</c:v>
                </c:pt>
                <c:pt idx="5381">
                  <c:v>43466.434537037043</c:v>
                </c:pt>
                <c:pt idx="5382">
                  <c:v>43466.434548611112</c:v>
                </c:pt>
                <c:pt idx="5383">
                  <c:v>43466.434560185182</c:v>
                </c:pt>
                <c:pt idx="5384">
                  <c:v>43466.434571759259</c:v>
                </c:pt>
                <c:pt idx="5385">
                  <c:v>43466.434583333343</c:v>
                </c:pt>
                <c:pt idx="5386">
                  <c:v>43466.434594907398</c:v>
                </c:pt>
                <c:pt idx="5387">
                  <c:v>43466.434606481482</c:v>
                </c:pt>
                <c:pt idx="5388">
                  <c:v>43466.434618055559</c:v>
                </c:pt>
              </c:numCache>
            </c:numRef>
          </c:xVal>
          <c:yVal>
            <c:numRef>
              <c:f>'1) Erro NMEA'!$D$2:$D$5937</c:f>
              <c:numCache>
                <c:formatCode>General</c:formatCode>
                <c:ptCount val="5936"/>
                <c:pt idx="0">
                  <c:v>6.9263625390281103</c:v>
                </c:pt>
                <c:pt idx="1">
                  <c:v>6.9392823796903498</c:v>
                </c:pt>
                <c:pt idx="2">
                  <c:v>6.9522022196474431</c:v>
                </c:pt>
                <c:pt idx="3">
                  <c:v>7.0315669525713993</c:v>
                </c:pt>
                <c:pt idx="4">
                  <c:v>7.0647893988754378</c:v>
                </c:pt>
                <c:pt idx="5">
                  <c:v>7.0721721649171476</c:v>
                </c:pt>
                <c:pt idx="6">
                  <c:v>7.1256972175681392</c:v>
                </c:pt>
                <c:pt idx="7">
                  <c:v>7.1164687597535696</c:v>
                </c:pt>
                <c:pt idx="8">
                  <c:v>7.1607653549399073</c:v>
                </c:pt>
                <c:pt idx="9">
                  <c:v>7.2124447158109506</c:v>
                </c:pt>
                <c:pt idx="10">
                  <c:v>7.2512042367284542</c:v>
                </c:pt>
                <c:pt idx="11">
                  <c:v>7.2881180658677636</c:v>
                </c:pt>
                <c:pt idx="12">
                  <c:v>7.2659697684548696</c:v>
                </c:pt>
                <c:pt idx="13">
                  <c:v>7.2825809916024626</c:v>
                </c:pt>
                <c:pt idx="14">
                  <c:v>7.3268775864282629</c:v>
                </c:pt>
                <c:pt idx="15">
                  <c:v>7.3933224790151124</c:v>
                </c:pt>
                <c:pt idx="16">
                  <c:v>7.3508715756140246</c:v>
                </c:pt>
                <c:pt idx="17">
                  <c:v>7.4283906170814031</c:v>
                </c:pt>
                <c:pt idx="18">
                  <c:v>7.4523846059119379</c:v>
                </c:pt>
                <c:pt idx="19">
                  <c:v>7.5040639667670579</c:v>
                </c:pt>
                <c:pt idx="20">
                  <c:v>7.5280579559475056</c:v>
                </c:pt>
                <c:pt idx="21">
                  <c:v>7.5446691787398823</c:v>
                </c:pt>
                <c:pt idx="22">
                  <c:v>7.5206751902627964</c:v>
                </c:pt>
                <c:pt idx="23">
                  <c:v>7.5151381156475816</c:v>
                </c:pt>
                <c:pt idx="24">
                  <c:v>7.5317493387898606</c:v>
                </c:pt>
                <c:pt idx="25">
                  <c:v>7.5483605619339196</c:v>
                </c:pt>
                <c:pt idx="26">
                  <c:v>7.5428234876703906</c:v>
                </c:pt>
                <c:pt idx="27">
                  <c:v>7.5003725839247029</c:v>
                </c:pt>
                <c:pt idx="28">
                  <c:v>7.5003725839247029</c:v>
                </c:pt>
                <c:pt idx="29">
                  <c:v>7.5003725839247029</c:v>
                </c:pt>
                <c:pt idx="30">
                  <c:v>7.4689958290577678</c:v>
                </c:pt>
                <c:pt idx="31">
                  <c:v>7.4431561488042783</c:v>
                </c:pt>
                <c:pt idx="32">
                  <c:v>7.4080880107397604</c:v>
                </c:pt>
                <c:pt idx="33">
                  <c:v>7.391476787947397</c:v>
                </c:pt>
                <c:pt idx="34">
                  <c:v>7.376711256222749</c:v>
                </c:pt>
                <c:pt idx="35">
                  <c:v>7.3471801927716758</c:v>
                </c:pt>
                <c:pt idx="36">
                  <c:v>7.3822483304862754</c:v>
                </c:pt>
                <c:pt idx="37">
                  <c:v>7.2530499281496281</c:v>
                </c:pt>
                <c:pt idx="38">
                  <c:v>7.2290559393137821</c:v>
                </c:pt>
                <c:pt idx="39">
                  <c:v>7.2253645564696551</c:v>
                </c:pt>
                <c:pt idx="40">
                  <c:v>7.2069076411939674</c:v>
                </c:pt>
                <c:pt idx="41">
                  <c:v>7.1939878012404126</c:v>
                </c:pt>
                <c:pt idx="42">
                  <c:v>7.1589196638704182</c:v>
                </c:pt>
                <c:pt idx="43">
                  <c:v>7.0832463134495214</c:v>
                </c:pt>
                <c:pt idx="44">
                  <c:v>7.2327473221579117</c:v>
                </c:pt>
                <c:pt idx="45">
                  <c:v>7.1773765784427352</c:v>
                </c:pt>
                <c:pt idx="46">
                  <c:v>7.1312342914817544</c:v>
                </c:pt>
                <c:pt idx="47">
                  <c:v>7.0795549306053962</c:v>
                </c:pt>
                <c:pt idx="48">
                  <c:v>7.0186471122626166</c:v>
                </c:pt>
                <c:pt idx="49">
                  <c:v>6.9651220599562222</c:v>
                </c:pt>
                <c:pt idx="50">
                  <c:v>6.9318996136468636</c:v>
                </c:pt>
                <c:pt idx="51">
                  <c:v>6.91528839049219</c:v>
                </c:pt>
                <c:pt idx="52">
                  <c:v>6.8912944016474942</c:v>
                </c:pt>
                <c:pt idx="53">
                  <c:v>6.8820659441828429</c:v>
                </c:pt>
                <c:pt idx="54">
                  <c:v>6.9171340819151412</c:v>
                </c:pt>
                <c:pt idx="55">
                  <c:v>6.9189797733380907</c:v>
                </c:pt>
                <c:pt idx="56">
                  <c:v>6.9558936024915639</c:v>
                </c:pt>
                <c:pt idx="57">
                  <c:v>7.0168014208396636</c:v>
                </c:pt>
                <c:pt idx="58">
                  <c:v>7.029721261500133</c:v>
                </c:pt>
                <c:pt idx="59">
                  <c:v>7.0149557294167106</c:v>
                </c:pt>
                <c:pt idx="60">
                  <c:v>6.983578974533855</c:v>
                </c:pt>
                <c:pt idx="61">
                  <c:v>6.9355909968444509</c:v>
                </c:pt>
                <c:pt idx="62">
                  <c:v>6.8857573270269601</c:v>
                </c:pt>
                <c:pt idx="63">
                  <c:v>6.8783745613369423</c:v>
                </c:pt>
                <c:pt idx="64">
                  <c:v>6.8137753601340991</c:v>
                </c:pt>
                <c:pt idx="65">
                  <c:v>6.7823986052423821</c:v>
                </c:pt>
                <c:pt idx="66">
                  <c:v>6.8119296687111506</c:v>
                </c:pt>
                <c:pt idx="67">
                  <c:v>6.8303865832905464</c:v>
                </c:pt>
                <c:pt idx="68">
                  <c:v>6.8285408918675961</c:v>
                </c:pt>
                <c:pt idx="69">
                  <c:v>6.8359236579110751</c:v>
                </c:pt>
                <c:pt idx="70">
                  <c:v>6.8303865832905464</c:v>
                </c:pt>
                <c:pt idx="71">
                  <c:v>6.8082382855135686</c:v>
                </c:pt>
                <c:pt idx="72">
                  <c:v>6.778707222396485</c:v>
                </c:pt>
                <c:pt idx="73">
                  <c:v>6.7473304675029926</c:v>
                </c:pt>
                <c:pt idx="74">
                  <c:v>6.7362563186136217</c:v>
                </c:pt>
                <c:pt idx="75">
                  <c:v>6.7048795637201382</c:v>
                </c:pt>
                <c:pt idx="76">
                  <c:v>6.7141080211865622</c:v>
                </c:pt>
                <c:pt idx="77">
                  <c:v>6.7307192443447761</c:v>
                </c:pt>
                <c:pt idx="78">
                  <c:v>6.7104166383406687</c:v>
                </c:pt>
                <c:pt idx="79">
                  <c:v>6.6771941920206839</c:v>
                </c:pt>
                <c:pt idx="80">
                  <c:v>6.640280362854809</c:v>
                </c:pt>
                <c:pt idx="81">
                  <c:v>6.5849096187507739</c:v>
                </c:pt>
                <c:pt idx="82">
                  <c:v>6.5516871724290366</c:v>
                </c:pt>
                <c:pt idx="83">
                  <c:v>6.4963164286713777</c:v>
                </c:pt>
                <c:pt idx="84">
                  <c:v>6.4907793540490779</c:v>
                </c:pt>
                <c:pt idx="85">
                  <c:v>6.5424587149590643</c:v>
                </c:pt>
                <c:pt idx="86">
                  <c:v>6.512927651481446</c:v>
                </c:pt>
                <c:pt idx="87">
                  <c:v>6.4667853651919884</c:v>
                </c:pt>
                <c:pt idx="88">
                  <c:v>6.4464827588273241</c:v>
                </c:pt>
                <c:pt idx="89">
                  <c:v>6.428025844240854</c:v>
                </c:pt>
                <c:pt idx="90">
                  <c:v>6.4058775468049376</c:v>
                </c:pt>
                <c:pt idx="91">
                  <c:v>6.3671180262037241</c:v>
                </c:pt>
                <c:pt idx="92">
                  <c:v>6.313592973506708</c:v>
                </c:pt>
                <c:pt idx="93">
                  <c:v>6.2988274417643586</c:v>
                </c:pt>
                <c:pt idx="94">
                  <c:v>6.2619136125825534</c:v>
                </c:pt>
                <c:pt idx="95">
                  <c:v>6.2766791443248984</c:v>
                </c:pt>
                <c:pt idx="96">
                  <c:v>6.2932903678454348</c:v>
                </c:pt>
                <c:pt idx="97">
                  <c:v>6.3283585052490574</c:v>
                </c:pt>
                <c:pt idx="98">
                  <c:v>6.3246671224013911</c:v>
                </c:pt>
                <c:pt idx="99">
                  <c:v>6.2969817506931003</c:v>
                </c:pt>
                <c:pt idx="100">
                  <c:v>6.2600679215112969</c:v>
                </c:pt>
                <c:pt idx="101">
                  <c:v>6.2379196237183807</c:v>
                </c:pt>
                <c:pt idx="102">
                  <c:v>6.1954687199107408</c:v>
                </c:pt>
                <c:pt idx="103">
                  <c:v>6.140097976130062</c:v>
                </c:pt>
                <c:pt idx="104">
                  <c:v>6.1751661138942397</c:v>
                </c:pt>
                <c:pt idx="105">
                  <c:v>6.1511721250265152</c:v>
                </c:pt>
                <c:pt idx="106">
                  <c:v>6.1253324443841706</c:v>
                </c:pt>
                <c:pt idx="107">
                  <c:v>6.090264306620008</c:v>
                </c:pt>
                <c:pt idx="108">
                  <c:v>6.0275107971369284</c:v>
                </c:pt>
                <c:pt idx="109">
                  <c:v>5.9979797336416043</c:v>
                </c:pt>
                <c:pt idx="110">
                  <c:v>6.0201280310863643</c:v>
                </c:pt>
                <c:pt idx="111">
                  <c:v>5.9739857444168836</c:v>
                </c:pt>
                <c:pt idx="112">
                  <c:v>5.9204606920485441</c:v>
                </c:pt>
                <c:pt idx="113">
                  <c:v>5.7967993637736299</c:v>
                </c:pt>
                <c:pt idx="114">
                  <c:v>5.8946210110474313</c:v>
                </c:pt>
                <c:pt idx="115">
                  <c:v>5.9204606920485441</c:v>
                </c:pt>
                <c:pt idx="116">
                  <c:v>5.8189476612237021</c:v>
                </c:pt>
                <c:pt idx="117">
                  <c:v>5.623304365942623</c:v>
                </c:pt>
                <c:pt idx="118">
                  <c:v>5.479340431944471</c:v>
                </c:pt>
                <c:pt idx="119">
                  <c:v>5.3815187839194971</c:v>
                </c:pt>
                <c:pt idx="120">
                  <c:v>5.3501420293299047</c:v>
                </c:pt>
                <c:pt idx="121">
                  <c:v>5.3206109658115661</c:v>
                </c:pt>
                <c:pt idx="122">
                  <c:v>5.479340431944471</c:v>
                </c:pt>
                <c:pt idx="123">
                  <c:v>5.4165869220654468</c:v>
                </c:pt>
                <c:pt idx="124">
                  <c:v>5.3353764975716258</c:v>
                </c:pt>
                <c:pt idx="125">
                  <c:v>5.2892342108667414</c:v>
                </c:pt>
                <c:pt idx="126">
                  <c:v>5.2560117644936533</c:v>
                </c:pt>
                <c:pt idx="127">
                  <c:v>5.4202783049166534</c:v>
                </c:pt>
                <c:pt idx="128">
                  <c:v>5.3372221889963356</c:v>
                </c:pt>
                <c:pt idx="129">
                  <c:v>5.2947712854961209</c:v>
                </c:pt>
                <c:pt idx="130">
                  <c:v>5.2209436266958633</c:v>
                </c:pt>
                <c:pt idx="131">
                  <c:v>5.4645749001879587</c:v>
                </c:pt>
                <c:pt idx="132">
                  <c:v>5.3316851147186419</c:v>
                </c:pt>
                <c:pt idx="133">
                  <c:v>5.2486289984377859</c:v>
                </c:pt>
                <c:pt idx="134">
                  <c:v>5.1563444253708708</c:v>
                </c:pt>
                <c:pt idx="135">
                  <c:v>5.3243023486627701</c:v>
                </c:pt>
                <c:pt idx="136">
                  <c:v>5.1138935218618018</c:v>
                </c:pt>
                <c:pt idx="137">
                  <c:v>4.9588554385163777</c:v>
                </c:pt>
                <c:pt idx="138">
                  <c:v>5.1120478300836307</c:v>
                </c:pt>
                <c:pt idx="139">
                  <c:v>4.8112001212038074</c:v>
                </c:pt>
                <c:pt idx="140">
                  <c:v>4.4346790615738341</c:v>
                </c:pt>
                <c:pt idx="141">
                  <c:v>4.632168048898623</c:v>
                </c:pt>
                <c:pt idx="142">
                  <c:v>4.4826670397512318</c:v>
                </c:pt>
                <c:pt idx="143">
                  <c:v>4.3110177334417186</c:v>
                </c:pt>
                <c:pt idx="144">
                  <c:v>4.122757203894345</c:v>
                </c:pt>
                <c:pt idx="145">
                  <c:v>4.0341640135671142</c:v>
                </c:pt>
                <c:pt idx="146">
                  <c:v>3.973256195011893</c:v>
                </c:pt>
                <c:pt idx="147">
                  <c:v>3.9326509825227518</c:v>
                </c:pt>
                <c:pt idx="148">
                  <c:v>3.888354387175331</c:v>
                </c:pt>
                <c:pt idx="149">
                  <c:v>3.7960698139650231</c:v>
                </c:pt>
                <c:pt idx="150">
                  <c:v>3.7480818357522341</c:v>
                </c:pt>
                <c:pt idx="151">
                  <c:v>3.707476623252469</c:v>
                </c:pt>
                <c:pt idx="152">
                  <c:v>3.681636942891005</c:v>
                </c:pt>
                <c:pt idx="153">
                  <c:v>3.5801239121611741</c:v>
                </c:pt>
                <c:pt idx="154">
                  <c:v>3.3697150842390591</c:v>
                </c:pt>
                <c:pt idx="155">
                  <c:v>3.1777631716298238</c:v>
                </c:pt>
                <c:pt idx="156">
                  <c:v>2.9839655675462931</c:v>
                </c:pt>
                <c:pt idx="157">
                  <c:v>2.8935266853205062</c:v>
                </c:pt>
                <c:pt idx="158">
                  <c:v>2.7993964202240469</c:v>
                </c:pt>
                <c:pt idx="159">
                  <c:v>2.6111358903527169</c:v>
                </c:pt>
                <c:pt idx="160">
                  <c:v>2.5336168484640411</c:v>
                </c:pt>
                <c:pt idx="161">
                  <c:v>2.419183977225388</c:v>
                </c:pt>
                <c:pt idx="162">
                  <c:v>2.358276158560427</c:v>
                </c:pt>
                <c:pt idx="163">
                  <c:v>2.2549174362447819</c:v>
                </c:pt>
                <c:pt idx="164">
                  <c:v>2.112799192777981</c:v>
                </c:pt>
                <c:pt idx="165">
                  <c:v>2.0186689279500052</c:v>
                </c:pt>
                <c:pt idx="166">
                  <c:v>1.9669895664228001</c:v>
                </c:pt>
                <c:pt idx="167">
                  <c:v>1.928230045626868</c:v>
                </c:pt>
                <c:pt idx="168">
                  <c:v>1.8894705248291619</c:v>
                </c:pt>
                <c:pt idx="169">
                  <c:v>1.804568717144253</c:v>
                </c:pt>
                <c:pt idx="170">
                  <c:v>1.756580738821703</c:v>
                </c:pt>
                <c:pt idx="171">
                  <c:v>1.6919815368918909</c:v>
                </c:pt>
                <c:pt idx="172">
                  <c:v>1.632919409962619</c:v>
                </c:pt>
                <c:pt idx="173">
                  <c:v>1.48526409209243</c:v>
                </c:pt>
                <c:pt idx="174">
                  <c:v>1.422510581930178</c:v>
                </c:pt>
                <c:pt idx="175">
                  <c:v>1.426201964799092</c:v>
                </c:pt>
                <c:pt idx="176">
                  <c:v>1.383751061111236</c:v>
                </c:pt>
                <c:pt idx="177">
                  <c:v>1.368985529285685</c:v>
                </c:pt>
                <c:pt idx="178">
                  <c:v>1.372676912152816</c:v>
                </c:pt>
                <c:pt idx="179">
                  <c:v>1.3080777105481429</c:v>
                </c:pt>
                <c:pt idx="180">
                  <c:v>1.3339173913321081</c:v>
                </c:pt>
                <c:pt idx="181">
                  <c:v>1.348682922804191</c:v>
                </c:pt>
                <c:pt idx="182">
                  <c:v>1.3782139864552929</c:v>
                </c:pt>
                <c:pt idx="183">
                  <c:v>1.4483502627106</c:v>
                </c:pt>
                <c:pt idx="184">
                  <c:v>1.4926468578284791</c:v>
                </c:pt>
                <c:pt idx="185">
                  <c:v>1.614462495275246</c:v>
                </c:pt>
                <c:pt idx="186">
                  <c:v>1.752889355602878</c:v>
                </c:pt>
                <c:pt idx="187">
                  <c:v>1.821179940042833</c:v>
                </c:pt>
                <c:pt idx="188">
                  <c:v>1.878396375877827</c:v>
                </c:pt>
                <c:pt idx="189">
                  <c:v>1.911618822378371</c:v>
                </c:pt>
                <c:pt idx="190">
                  <c:v>1.941149886008217</c:v>
                </c:pt>
                <c:pt idx="191">
                  <c:v>1.972526640721741</c:v>
                </c:pt>
                <c:pt idx="192">
                  <c:v>1.9780637153723619</c:v>
                </c:pt>
                <c:pt idx="193">
                  <c:v>1.968835257854594</c:v>
                </c:pt>
                <c:pt idx="194">
                  <c:v>1.915310205243737</c:v>
                </c:pt>
                <c:pt idx="195">
                  <c:v>1.89685329056167</c:v>
                </c:pt>
                <c:pt idx="196">
                  <c:v>1.9060817477259711</c:v>
                </c:pt>
                <c:pt idx="197">
                  <c:v>1.954069726039666</c:v>
                </c:pt>
                <c:pt idx="198">
                  <c:v>1.9891378643219251</c:v>
                </c:pt>
                <c:pt idx="199">
                  <c:v>1.983600789669522</c:v>
                </c:pt>
                <c:pt idx="200">
                  <c:v>1.8839334501785441</c:v>
                </c:pt>
                <c:pt idx="201">
                  <c:v>1.854402386543367</c:v>
                </c:pt>
                <c:pt idx="202">
                  <c:v>1.84701962081086</c:v>
                </c:pt>
                <c:pt idx="203">
                  <c:v>1.81564286574212</c:v>
                </c:pt>
                <c:pt idx="204">
                  <c:v>1.771346270640171</c:v>
                </c:pt>
                <c:pt idx="205">
                  <c:v>1.730741058050129</c:v>
                </c:pt>
                <c:pt idx="206">
                  <c:v>1.6199995695741709</c:v>
                </c:pt>
                <c:pt idx="207">
                  <c:v>1.553554676553631</c:v>
                </c:pt>
                <c:pt idx="208">
                  <c:v>1.5203322300407009</c:v>
                </c:pt>
                <c:pt idx="209">
                  <c:v>1.3966709011497609</c:v>
                </c:pt>
                <c:pt idx="210">
                  <c:v>1.254552657896568</c:v>
                </c:pt>
                <c:pt idx="211">
                  <c:v>1.1438111697121029</c:v>
                </c:pt>
                <c:pt idx="212">
                  <c:v>0.81158670367233765</c:v>
                </c:pt>
                <c:pt idx="213">
                  <c:v>0.32432415440399542</c:v>
                </c:pt>
                <c:pt idx="214">
                  <c:v>0.15821192159861369</c:v>
                </c:pt>
                <c:pt idx="215">
                  <c:v>-6.3271055762223916E-2</c:v>
                </c:pt>
                <c:pt idx="216">
                  <c:v>-0.13525302286808519</c:v>
                </c:pt>
                <c:pt idx="217">
                  <c:v>-0.26076004378327261</c:v>
                </c:pt>
                <c:pt idx="218">
                  <c:v>-0.35119892598839492</c:v>
                </c:pt>
                <c:pt idx="219">
                  <c:v>-0.43056365957617698</c:v>
                </c:pt>
                <c:pt idx="220">
                  <c:v>-0.65758371139702232</c:v>
                </c:pt>
                <c:pt idx="221">
                  <c:v>-0.88091238040030451</c:v>
                </c:pt>
                <c:pt idx="222">
                  <c:v>-0.91967190096846296</c:v>
                </c:pt>
                <c:pt idx="223">
                  <c:v>-1.056253070628441</c:v>
                </c:pt>
                <c:pt idx="224">
                  <c:v>-1.275890356853095</c:v>
                </c:pt>
                <c:pt idx="225">
                  <c:v>-1.497373334218036</c:v>
                </c:pt>
                <c:pt idx="226">
                  <c:v>-1.6265717378540101</c:v>
                </c:pt>
                <c:pt idx="227">
                  <c:v>-1.7410046096325791</c:v>
                </c:pt>
                <c:pt idx="228">
                  <c:v>-1.8388262581042201</c:v>
                </c:pt>
                <c:pt idx="229">
                  <c:v>-1.897888385622388</c:v>
                </c:pt>
                <c:pt idx="230">
                  <c:v>-2.1673593416798562</c:v>
                </c:pt>
                <c:pt idx="231">
                  <c:v>-2.3833052449441299</c:v>
                </c:pt>
                <c:pt idx="232">
                  <c:v>-2.741369392508969</c:v>
                </c:pt>
                <c:pt idx="233">
                  <c:v>-3.4667261452968452</c:v>
                </c:pt>
                <c:pt idx="234">
                  <c:v>-4.0425818887697673</c:v>
                </c:pt>
                <c:pt idx="235">
                  <c:v>-4.5224616749308089</c:v>
                </c:pt>
                <c:pt idx="236">
                  <c:v>-4.9931130041151839</c:v>
                </c:pt>
                <c:pt idx="237">
                  <c:v>-5.2182873653102639</c:v>
                </c:pt>
                <c:pt idx="238">
                  <c:v>-5.3622513014285316</c:v>
                </c:pt>
                <c:pt idx="239">
                  <c:v>-5.4600729503020142</c:v>
                </c:pt>
                <c:pt idx="240">
                  <c:v>-5.5412833757977804</c:v>
                </c:pt>
                <c:pt idx="241">
                  <c:v>-5.607728269358236</c:v>
                </c:pt>
                <c:pt idx="242">
                  <c:v>-5.7535378969879574</c:v>
                </c:pt>
                <c:pt idx="243">
                  <c:v>-5.8144457158641556</c:v>
                </c:pt>
                <c:pt idx="244">
                  <c:v>-5.8052172586184199</c:v>
                </c:pt>
                <c:pt idx="245">
                  <c:v>-5.8181370987631613</c:v>
                </c:pt>
                <c:pt idx="246">
                  <c:v>-5.8568966202524253</c:v>
                </c:pt>
                <c:pt idx="247">
                  <c:v>-5.8495138544561964</c:v>
                </c:pt>
                <c:pt idx="248">
                  <c:v>-5.801525875721194</c:v>
                </c:pt>
                <c:pt idx="249">
                  <c:v>-5.6557162477291527</c:v>
                </c:pt>
                <c:pt idx="250">
                  <c:v>-5.5062152375698119</c:v>
                </c:pt>
                <c:pt idx="251">
                  <c:v>-5.5246721524076596</c:v>
                </c:pt>
                <c:pt idx="252">
                  <c:v>-5.4379246522170206</c:v>
                </c:pt>
                <c:pt idx="253">
                  <c:v>-5.4268505035270982</c:v>
                </c:pt>
                <c:pt idx="254">
                  <c:v>-5.4250048120793704</c:v>
                </c:pt>
                <c:pt idx="255">
                  <c:v>-5.0964717272911448</c:v>
                </c:pt>
                <c:pt idx="256">
                  <c:v>-5.4859126309325532</c:v>
                </c:pt>
                <c:pt idx="257">
                  <c:v>-5.895656141391779</c:v>
                </c:pt>
                <c:pt idx="258">
                  <c:v>-6.1226761946199453</c:v>
                </c:pt>
                <c:pt idx="259">
                  <c:v>-6.1817383224231053</c:v>
                </c:pt>
                <c:pt idx="260">
                  <c:v>-6.1725098651738364</c:v>
                </c:pt>
                <c:pt idx="261">
                  <c:v>-6.1614357161233784</c:v>
                </c:pt>
                <c:pt idx="262">
                  <c:v>-6.1097563544716689</c:v>
                </c:pt>
                <c:pt idx="263">
                  <c:v>-5.9196501309386704</c:v>
                </c:pt>
                <c:pt idx="264">
                  <c:v>-5.8310569396112664</c:v>
                </c:pt>
                <c:pt idx="265">
                  <c:v>-5.7369266732426176</c:v>
                </c:pt>
                <c:pt idx="266">
                  <c:v>-5.6630990138770736</c:v>
                </c:pt>
                <c:pt idx="267">
                  <c:v>-5.6797102372689601</c:v>
                </c:pt>
                <c:pt idx="268">
                  <c:v>-5.7055499182582672</c:v>
                </c:pt>
                <c:pt idx="269">
                  <c:v>-5.5283635353048917</c:v>
                </c:pt>
                <c:pt idx="270">
                  <c:v>-5.4083935883393357</c:v>
                </c:pt>
                <c:pt idx="271">
                  <c:v>-5.3788625248151094</c:v>
                </c:pt>
                <c:pt idx="272">
                  <c:v>-5.3474857694914633</c:v>
                </c:pt>
                <c:pt idx="273">
                  <c:v>-5.2773494930550191</c:v>
                </c:pt>
                <c:pt idx="274">
                  <c:v>-5.2164416738625334</c:v>
                </c:pt>
                <c:pt idx="275">
                  <c:v>-5.1906019928873874</c:v>
                </c:pt>
                <c:pt idx="276">
                  <c:v>-5.0817061953576124</c:v>
                </c:pt>
                <c:pt idx="277">
                  <c:v>-5.0411009828059292</c:v>
                </c:pt>
                <c:pt idx="278">
                  <c:v>-5.0207983761792896</c:v>
                </c:pt>
                <c:pt idx="279">
                  <c:v>-5.0281811419702196</c:v>
                </c:pt>
                <c:pt idx="280">
                  <c:v>-4.9672733227954389</c:v>
                </c:pt>
                <c:pt idx="281">
                  <c:v>-4.9266681106007502</c:v>
                </c:pt>
                <c:pt idx="282">
                  <c:v>-4.9026741210821916</c:v>
                </c:pt>
                <c:pt idx="283">
                  <c:v>-4.8805258230113608</c:v>
                </c:pt>
                <c:pt idx="284">
                  <c:v>-4.8380749186691094</c:v>
                </c:pt>
                <c:pt idx="285">
                  <c:v>-4.8196180038472027</c:v>
                </c:pt>
                <c:pt idx="286">
                  <c:v>-4.7051851316703441</c:v>
                </c:pt>
                <c:pt idx="287">
                  <c:v>-4.6147462490191327</c:v>
                </c:pt>
                <c:pt idx="288">
                  <c:v>-4.6276660894978514</c:v>
                </c:pt>
                <c:pt idx="289">
                  <c:v>-4.6073634832317438</c:v>
                </c:pt>
                <c:pt idx="290">
                  <c:v>-4.5981350256467168</c:v>
                </c:pt>
                <c:pt idx="291">
                  <c:v>-4.5667582703513991</c:v>
                </c:pt>
                <c:pt idx="292">
                  <c:v>-4.5316901321623773</c:v>
                </c:pt>
                <c:pt idx="293">
                  <c:v>-4.415411568576733</c:v>
                </c:pt>
                <c:pt idx="294">
                  <c:v>-4.3840348132885003</c:v>
                </c:pt>
                <c:pt idx="295">
                  <c:v>-4.3083614625885103</c:v>
                </c:pt>
                <c:pt idx="296">
                  <c:v>-4.2769847069503522</c:v>
                </c:pt>
                <c:pt idx="297">
                  <c:v>-4.2419165691271923</c:v>
                </c:pt>
                <c:pt idx="298">
                  <c:v>-4.195774281573204</c:v>
                </c:pt>
                <c:pt idx="299">
                  <c:v>-4.118255239444963</c:v>
                </c:pt>
                <c:pt idx="300">
                  <c:v>-4.1514776861703124</c:v>
                </c:pt>
                <c:pt idx="301">
                  <c:v>-4.1127181651088556</c:v>
                </c:pt>
                <c:pt idx="302">
                  <c:v>-4.0056680588043454</c:v>
                </c:pt>
                <c:pt idx="303">
                  <c:v>-3.9613714634120809</c:v>
                </c:pt>
                <c:pt idx="304">
                  <c:v>-3.9096921018896009</c:v>
                </c:pt>
                <c:pt idx="305">
                  <c:v>-3.8414015166589439</c:v>
                </c:pt>
                <c:pt idx="306">
                  <c:v>-3.8044876870558388</c:v>
                </c:pt>
                <c:pt idx="307">
                  <c:v>-3.7085117298088699</c:v>
                </c:pt>
                <c:pt idx="308">
                  <c:v>-3.5996159321115209</c:v>
                </c:pt>
                <c:pt idx="309">
                  <c:v>-3.5793133258684229</c:v>
                </c:pt>
                <c:pt idx="310">
                  <c:v>-3.5405538044800631</c:v>
                </c:pt>
                <c:pt idx="311">
                  <c:v>-3.4095097094701119</c:v>
                </c:pt>
                <c:pt idx="312">
                  <c:v>-3.2932311456814851</c:v>
                </c:pt>
                <c:pt idx="313">
                  <c:v>-3.230477635534573</c:v>
                </c:pt>
                <c:pt idx="314">
                  <c:v>-3.0643654017384558</c:v>
                </c:pt>
                <c:pt idx="315">
                  <c:v>-2.8521108815460812</c:v>
                </c:pt>
                <c:pt idx="316">
                  <c:v>-2.739523701066549</c:v>
                </c:pt>
                <c:pt idx="317">
                  <c:v>-2.632473594930218</c:v>
                </c:pt>
                <c:pt idx="318">
                  <c:v>-2.436830297820527</c:v>
                </c:pt>
                <c:pt idx="319">
                  <c:v>-2.3260888091882088</c:v>
                </c:pt>
                <c:pt idx="320">
                  <c:v>-2.1562851926789621</c:v>
                </c:pt>
                <c:pt idx="321">
                  <c:v>-2.0750747674947529</c:v>
                </c:pt>
                <c:pt idx="322">
                  <c:v>-2.0086298741998219</c:v>
                </c:pt>
                <c:pt idx="323">
                  <c:v>-1.8019124285843111</c:v>
                </c:pt>
                <c:pt idx="324">
                  <c:v>-1.729930460636995</c:v>
                </c:pt>
                <c:pt idx="325">
                  <c:v>-1.689325248239318</c:v>
                </c:pt>
                <c:pt idx="326">
                  <c:v>-1.536132855519672</c:v>
                </c:pt>
                <c:pt idx="327">
                  <c:v>-1.491836259897857</c:v>
                </c:pt>
                <c:pt idx="328">
                  <c:v>-1.250050675993011</c:v>
                </c:pt>
                <c:pt idx="329">
                  <c:v>-1.0544073791895641</c:v>
                </c:pt>
                <c:pt idx="330">
                  <c:v>-0.94182019894016389</c:v>
                </c:pt>
                <c:pt idx="331">
                  <c:v>-0.9030606780185465</c:v>
                </c:pt>
                <c:pt idx="332">
                  <c:v>-0.86983823141355987</c:v>
                </c:pt>
                <c:pt idx="333">
                  <c:v>-0.84584424200475006</c:v>
                </c:pt>
                <c:pt idx="334">
                  <c:v>-0.80154764641834431</c:v>
                </c:pt>
                <c:pt idx="335">
                  <c:v>-0.93443743283118252</c:v>
                </c:pt>
                <c:pt idx="336">
                  <c:v>-1.0987039747883589</c:v>
                </c:pt>
                <c:pt idx="337">
                  <c:v>-1.172531633771535</c:v>
                </c:pt>
                <c:pt idx="338">
                  <c:v>-1.259279133190949</c:v>
                </c:pt>
                <c:pt idx="339">
                  <c:v>-1.288810197282247</c:v>
                </c:pt>
                <c:pt idx="340">
                  <c:v>-1.3128041863517661</c:v>
                </c:pt>
                <c:pt idx="341">
                  <c:v>-1.296192962689624</c:v>
                </c:pt>
                <c:pt idx="342">
                  <c:v>-1.283273122610376</c:v>
                </c:pt>
                <c:pt idx="343">
                  <c:v>-1.26481620786282</c:v>
                </c:pt>
                <c:pt idx="344">
                  <c:v>-1.242667910233948</c:v>
                </c:pt>
                <c:pt idx="345">
                  <c:v>-1.202062697507605</c:v>
                </c:pt>
                <c:pt idx="346">
                  <c:v>-1.1983713146280719</c:v>
                </c:pt>
                <c:pt idx="347">
                  <c:v>-1.170685942332657</c:v>
                </c:pt>
                <c:pt idx="348">
                  <c:v>-1.1374634957188281</c:v>
                </c:pt>
                <c:pt idx="349">
                  <c:v>-1.150383336146211</c:v>
                </c:pt>
                <c:pt idx="350">
                  <c:v>-1.207599771826013</c:v>
                </c:pt>
                <c:pt idx="351">
                  <c:v>-1.233439453036008</c:v>
                </c:pt>
                <c:pt idx="352">
                  <c:v>-1.2112911547055449</c:v>
                </c:pt>
                <c:pt idx="353">
                  <c:v>-1.213136846497884</c:v>
                </c:pt>
                <c:pt idx="354">
                  <c:v>-1.200217005717044</c:v>
                </c:pt>
                <c:pt idx="355">
                  <c:v>-1.1965256228375121</c:v>
                </c:pt>
                <c:pt idx="356">
                  <c:v>-1.1983713146280719</c:v>
                </c:pt>
                <c:pt idx="357">
                  <c:v>-1.1466919532666771</c:v>
                </c:pt>
                <c:pt idx="358">
                  <c:v>-1.305421420239242</c:v>
                </c:pt>
                <c:pt idx="359">
                  <c:v>-1.255587750311417</c:v>
                </c:pt>
                <c:pt idx="360">
                  <c:v>-1.3792490795918051</c:v>
                </c:pt>
                <c:pt idx="361">
                  <c:v>-1.4752250365856381</c:v>
                </c:pt>
                <c:pt idx="362">
                  <c:v>-1.528750089405378</c:v>
                </c:pt>
                <c:pt idx="363">
                  <c:v>-1.528750089405378</c:v>
                </c:pt>
                <c:pt idx="364">
                  <c:v>-1.5139845575320361</c:v>
                </c:pt>
                <c:pt idx="365">
                  <c:v>-1.556435461713191</c:v>
                </c:pt>
                <c:pt idx="366">
                  <c:v>-1.5601268445944949</c:v>
                </c:pt>
                <c:pt idx="367">
                  <c:v>-1.5305957808460311</c:v>
                </c:pt>
                <c:pt idx="368">
                  <c:v>-1.5158302489726869</c:v>
                </c:pt>
                <c:pt idx="369">
                  <c:v>-1.445693972840719</c:v>
                </c:pt>
                <c:pt idx="370">
                  <c:v>-1.3423352500913699</c:v>
                </c:pt>
                <c:pt idx="371">
                  <c:v>-1.309112803472237</c:v>
                </c:pt>
                <c:pt idx="372">
                  <c:v>-1.2168282293756361</c:v>
                </c:pt>
                <c:pt idx="373">
                  <c:v>-1.1208522724119101</c:v>
                </c:pt>
                <c:pt idx="374">
                  <c:v>-1.0488703045194649</c:v>
                </c:pt>
                <c:pt idx="375">
                  <c:v>-1.0304133897754419</c:v>
                </c:pt>
                <c:pt idx="376">
                  <c:v>-0.93443743283118252</c:v>
                </c:pt>
                <c:pt idx="377">
                  <c:v>-0.78862780634795859</c:v>
                </c:pt>
                <c:pt idx="378">
                  <c:v>-0.69634323230801709</c:v>
                </c:pt>
                <c:pt idx="379">
                  <c:v>-0.54684222263606397</c:v>
                </c:pt>
                <c:pt idx="380">
                  <c:v>-0.49885424418782748</c:v>
                </c:pt>
                <c:pt idx="381">
                  <c:v>-0.50439131885616439</c:v>
                </c:pt>
                <c:pt idx="382">
                  <c:v>-0.44532919143182048</c:v>
                </c:pt>
                <c:pt idx="383">
                  <c:v>-0.46194041472456793</c:v>
                </c:pt>
                <c:pt idx="384">
                  <c:v>-0.39918690442777671</c:v>
                </c:pt>
                <c:pt idx="385">
                  <c:v>-0.36411876640516161</c:v>
                </c:pt>
                <c:pt idx="386">
                  <c:v>-0.33643339413452272</c:v>
                </c:pt>
                <c:pt idx="387">
                  <c:v>-0.32351355406943783</c:v>
                </c:pt>
                <c:pt idx="388">
                  <c:v>-0.28106264994847291</c:v>
                </c:pt>
                <c:pt idx="389">
                  <c:v>-0.2238462143288584</c:v>
                </c:pt>
                <c:pt idx="390">
                  <c:v>-0.20538929960253879</c:v>
                </c:pt>
                <c:pt idx="391">
                  <c:v>-0.15370993829956051</c:v>
                </c:pt>
                <c:pt idx="392">
                  <c:v>-0.1592470122574221</c:v>
                </c:pt>
                <c:pt idx="393">
                  <c:v>-0.16478408657052701</c:v>
                </c:pt>
                <c:pt idx="394">
                  <c:v>-0.17401254410953251</c:v>
                </c:pt>
                <c:pt idx="395">
                  <c:v>-0.1813953102114286</c:v>
                </c:pt>
                <c:pt idx="396">
                  <c:v>-0.225691905414282</c:v>
                </c:pt>
                <c:pt idx="397">
                  <c:v>-0.26814280953348119</c:v>
                </c:pt>
                <c:pt idx="398">
                  <c:v>-0.2367660543903912</c:v>
                </c:pt>
                <c:pt idx="399">
                  <c:v>-0.2090806824767536</c:v>
                </c:pt>
                <c:pt idx="400">
                  <c:v>-0.21830913966407159</c:v>
                </c:pt>
                <c:pt idx="401">
                  <c:v>-0.29398249036346458</c:v>
                </c:pt>
                <c:pt idx="402">
                  <c:v>-0.32351355406943783</c:v>
                </c:pt>
                <c:pt idx="403">
                  <c:v>-0.34935323454950867</c:v>
                </c:pt>
                <c:pt idx="404">
                  <c:v>-0.43979211676526059</c:v>
                </c:pt>
                <c:pt idx="405">
                  <c:v>-0.5339223825692172</c:v>
                </c:pt>
                <c:pt idx="406">
                  <c:v>-0.65020094529158723</c:v>
                </c:pt>
                <c:pt idx="407">
                  <c:v>-0.77939934880364836</c:v>
                </c:pt>
                <c:pt idx="408">
                  <c:v>-0.83661578481212928</c:v>
                </c:pt>
                <c:pt idx="409">
                  <c:v>-0.92520897563678506</c:v>
                </c:pt>
                <c:pt idx="410">
                  <c:v>-0.97688833698579292</c:v>
                </c:pt>
                <c:pt idx="411">
                  <c:v>-1.0008823260446791</c:v>
                </c:pt>
                <c:pt idx="412">
                  <c:v>-0.9990366349574844</c:v>
                </c:pt>
                <c:pt idx="413">
                  <c:v>-1.150383336146211</c:v>
                </c:pt>
                <c:pt idx="414">
                  <c:v>-1.185451474200695</c:v>
                </c:pt>
                <c:pt idx="415">
                  <c:v>-1.205754080387138</c:v>
                </c:pt>
                <c:pt idx="416">
                  <c:v>-1.3238783349885761</c:v>
                </c:pt>
                <c:pt idx="417">
                  <c:v>-1.370020622393876</c:v>
                </c:pt>
                <c:pt idx="418">
                  <c:v>-1.421699983767658</c:v>
                </c:pt>
                <c:pt idx="419">
                  <c:v>-1.4586138132734161</c:v>
                </c:pt>
                <c:pt idx="420">
                  <c:v>-1.5342871637273361</c:v>
                </c:pt>
                <c:pt idx="421">
                  <c:v>-1.6136518977712311</c:v>
                </c:pt>
                <c:pt idx="422">
                  <c:v>-1.6930166311206201</c:v>
                </c:pt>
                <c:pt idx="423">
                  <c:v>-1.787146896705653</c:v>
                </c:pt>
                <c:pt idx="424">
                  <c:v>-1.9218823747078371</c:v>
                </c:pt>
                <c:pt idx="425">
                  <c:v>-2.0436980122879391</c:v>
                </c:pt>
                <c:pt idx="426">
                  <c:v>-2.2448783839880688</c:v>
                </c:pt>
                <c:pt idx="427">
                  <c:v>-2.20058178833263</c:v>
                </c:pt>
                <c:pt idx="428">
                  <c:v>-2.2614896069645449</c:v>
                </c:pt>
                <c:pt idx="429">
                  <c:v>-2.3537741811691189</c:v>
                </c:pt>
                <c:pt idx="430">
                  <c:v>-2.3925337025061459</c:v>
                </c:pt>
                <c:pt idx="431">
                  <c:v>-2.4460587550308559</c:v>
                </c:pt>
                <c:pt idx="432">
                  <c:v>-2.4885096596079488</c:v>
                </c:pt>
                <c:pt idx="433">
                  <c:v>-2.617708063037397</c:v>
                </c:pt>
                <c:pt idx="434">
                  <c:v>-2.3150146601837669</c:v>
                </c:pt>
                <c:pt idx="435">
                  <c:v>-2.3833052449441299</c:v>
                </c:pt>
                <c:pt idx="436">
                  <c:v>-2.4479044468249622</c:v>
                </c:pt>
                <c:pt idx="437">
                  <c:v>-2.5549545529400581</c:v>
                </c:pt>
                <c:pt idx="438">
                  <c:v>-2.632473594930218</c:v>
                </c:pt>
                <c:pt idx="439">
                  <c:v>-2.6583132758292392</c:v>
                </c:pt>
                <c:pt idx="440">
                  <c:v>-2.7063012543943081</c:v>
                </c:pt>
                <c:pt idx="441">
                  <c:v>-2.7321409349434131</c:v>
                </c:pt>
                <c:pt idx="442">
                  <c:v>-2.8188884348685219</c:v>
                </c:pt>
                <c:pt idx="443">
                  <c:v>-2.892716094348545</c:v>
                </c:pt>
                <c:pt idx="444">
                  <c:v>-2.9407040725725389</c:v>
                </c:pt>
                <c:pt idx="445">
                  <c:v>-3.0477541787478239</c:v>
                </c:pt>
                <c:pt idx="446">
                  <c:v>-3.191718114512053</c:v>
                </c:pt>
                <c:pt idx="447">
                  <c:v>-3.300613911809938</c:v>
                </c:pt>
                <c:pt idx="448">
                  <c:v>-3.3910527946783011</c:v>
                </c:pt>
                <c:pt idx="449">
                  <c:v>-3.453806305187515</c:v>
                </c:pt>
                <c:pt idx="450">
                  <c:v>-3.5442451877201249</c:v>
                </c:pt>
                <c:pt idx="451">
                  <c:v>-3.8026419956116539</c:v>
                </c:pt>
                <c:pt idx="452">
                  <c:v>-3.8617041232590328</c:v>
                </c:pt>
                <c:pt idx="453">
                  <c:v>-3.904155027201802</c:v>
                </c:pt>
                <c:pt idx="454">
                  <c:v>-3.9336860910299269</c:v>
                </c:pt>
                <c:pt idx="455">
                  <c:v>-4.0555017288879496</c:v>
                </c:pt>
                <c:pt idx="456">
                  <c:v>-4.077650026585852</c:v>
                </c:pt>
                <c:pt idx="457">
                  <c:v>-4.0924155585016786</c:v>
                </c:pt>
                <c:pt idx="458">
                  <c:v>-4.0462732716599152</c:v>
                </c:pt>
                <c:pt idx="459">
                  <c:v>-3.8450928995490958</c:v>
                </c:pt>
                <c:pt idx="460">
                  <c:v>-3.7934135380336991</c:v>
                </c:pt>
                <c:pt idx="461">
                  <c:v>-3.741734176520064</c:v>
                </c:pt>
                <c:pt idx="462">
                  <c:v>-3.7011289640303411</c:v>
                </c:pt>
                <c:pt idx="463">
                  <c:v>-3.6605237511907029</c:v>
                </c:pt>
                <c:pt idx="464">
                  <c:v>-3.5940788577771769</c:v>
                </c:pt>
                <c:pt idx="465">
                  <c:v>-3.4814916772038278</c:v>
                </c:pt>
                <c:pt idx="466">
                  <c:v>-3.3965898690108718</c:v>
                </c:pt>
                <c:pt idx="467">
                  <c:v>-3.2433974759920452</c:v>
                </c:pt>
                <c:pt idx="468">
                  <c:v>-3.143730135920431</c:v>
                </c:pt>
                <c:pt idx="469">
                  <c:v>-3.0643654017384558</c:v>
                </c:pt>
                <c:pt idx="470">
                  <c:v>-2.9480868386992278</c:v>
                </c:pt>
                <c:pt idx="471">
                  <c:v>-2.8779505624521882</c:v>
                </c:pt>
                <c:pt idx="472">
                  <c:v>-2.853956572988499</c:v>
                </c:pt>
                <c:pt idx="473">
                  <c:v>-2.7709004562981492</c:v>
                </c:pt>
                <c:pt idx="474">
                  <c:v>-2.7284495520585761</c:v>
                </c:pt>
                <c:pt idx="475">
                  <c:v>-2.743215083951386</c:v>
                </c:pt>
                <c:pt idx="476">
                  <c:v>-2.7690547648557322</c:v>
                </c:pt>
                <c:pt idx="477">
                  <c:v>-2.8207341263127201</c:v>
                </c:pt>
                <c:pt idx="478">
                  <c:v>-2.8188884348685219</c:v>
                </c:pt>
                <c:pt idx="479">
                  <c:v>-2.8188884348685219</c:v>
                </c:pt>
                <c:pt idx="480">
                  <c:v>-2.824425509197555</c:v>
                </c:pt>
                <c:pt idx="481">
                  <c:v>-2.846573806865369</c:v>
                </c:pt>
                <c:pt idx="482">
                  <c:v>-2.8207341263127201</c:v>
                </c:pt>
                <c:pt idx="483">
                  <c:v>-2.839191041093919</c:v>
                </c:pt>
                <c:pt idx="484">
                  <c:v>-2.9167100834605439</c:v>
                </c:pt>
                <c:pt idx="485">
                  <c:v>-2.992383434391837</c:v>
                </c:pt>
                <c:pt idx="486">
                  <c:v>-3.012686040267305</c:v>
                </c:pt>
                <c:pt idx="487">
                  <c:v>-3.005303274494084</c:v>
                </c:pt>
                <c:pt idx="488">
                  <c:v>-2.9813092853803189</c:v>
                </c:pt>
                <c:pt idx="489">
                  <c:v>-2.957315295913086</c:v>
                </c:pt>
                <c:pt idx="490">
                  <c:v>-2.9831549768245158</c:v>
                </c:pt>
                <c:pt idx="491">
                  <c:v>-2.966543753482191</c:v>
                </c:pt>
                <c:pt idx="492">
                  <c:v>-2.9886920511535422</c:v>
                </c:pt>
                <c:pt idx="493">
                  <c:v>-3.0071489659382808</c:v>
                </c:pt>
                <c:pt idx="494">
                  <c:v>-2.992383434391837</c:v>
                </c:pt>
                <c:pt idx="495">
                  <c:v>-2.9480868386992278</c:v>
                </c:pt>
                <c:pt idx="496">
                  <c:v>-2.922247157789573</c:v>
                </c:pt>
                <c:pt idx="497">
                  <c:v>-2.890870402552665</c:v>
                </c:pt>
                <c:pt idx="498">
                  <c:v>-2.8613393387617272</c:v>
                </c:pt>
                <c:pt idx="499">
                  <c:v>-2.8650307216465611</c:v>
                </c:pt>
                <c:pt idx="500">
                  <c:v>-2.8521108815460812</c:v>
                </c:pt>
                <c:pt idx="501">
                  <c:v>-2.8133513601878062</c:v>
                </c:pt>
                <c:pt idx="502">
                  <c:v>-2.822579817755138</c:v>
                </c:pt>
                <c:pt idx="503">
                  <c:v>-2.8521108815460812</c:v>
                </c:pt>
                <c:pt idx="504">
                  <c:v>-2.8761048706563059</c:v>
                </c:pt>
                <c:pt idx="505">
                  <c:v>-2.8576479558751129</c:v>
                </c:pt>
                <c:pt idx="506">
                  <c:v>-2.8521108815460812</c:v>
                </c:pt>
                <c:pt idx="507">
                  <c:v>-2.890870402552665</c:v>
                </c:pt>
                <c:pt idx="508">
                  <c:v>-2.900098860119992</c:v>
                </c:pt>
                <c:pt idx="509">
                  <c:v>-2.907481625893217</c:v>
                </c:pt>
                <c:pt idx="510">
                  <c:v>-2.937012689687708</c:v>
                </c:pt>
                <c:pt idx="511">
                  <c:v>-2.966543753482191</c:v>
                </c:pt>
                <c:pt idx="512">
                  <c:v>-2.9960748172784482</c:v>
                </c:pt>
                <c:pt idx="513">
                  <c:v>-3.0182231149497958</c:v>
                </c:pt>
                <c:pt idx="514">
                  <c:v>-3.0292972639630911</c:v>
                </c:pt>
                <c:pt idx="515">
                  <c:v>-3.0403714129746038</c:v>
                </c:pt>
                <c:pt idx="516">
                  <c:v>-3.0551369445210441</c:v>
                </c:pt>
                <c:pt idx="517">
                  <c:v>-3.079130933638357</c:v>
                </c:pt>
                <c:pt idx="518">
                  <c:v>-3.128964604020537</c:v>
                </c:pt>
                <c:pt idx="519">
                  <c:v>-3.1363473697955331</c:v>
                </c:pt>
                <c:pt idx="520">
                  <c:v>-3.295076837477362</c:v>
                </c:pt>
                <c:pt idx="521">
                  <c:v>-3.3504475818510442</c:v>
                </c:pt>
                <c:pt idx="522">
                  <c:v>-3.37997864566147</c:v>
                </c:pt>
                <c:pt idx="523">
                  <c:v>-3.4150467838026839</c:v>
                </c:pt>
                <c:pt idx="524">
                  <c:v>-3.4335036985980532</c:v>
                </c:pt>
                <c:pt idx="525">
                  <c:v>-3.398435560453283</c:v>
                </c:pt>
                <c:pt idx="526">
                  <c:v>-3.3762872627730882</c:v>
                </c:pt>
                <c:pt idx="527">
                  <c:v>-3.3615217308678762</c:v>
                </c:pt>
                <c:pt idx="528">
                  <c:v>-3.24155178419795</c:v>
                </c:pt>
                <c:pt idx="529">
                  <c:v>-3.1898724227161761</c:v>
                </c:pt>
                <c:pt idx="530">
                  <c:v>-3.1215818378956368</c:v>
                </c:pt>
                <c:pt idx="531">
                  <c:v>-2.953623913028256</c:v>
                </c:pt>
                <c:pt idx="532">
                  <c:v>-2.887179019667832</c:v>
                </c:pt>
                <c:pt idx="533">
                  <c:v>-2.673078807722058</c:v>
                </c:pt>
                <c:pt idx="534">
                  <c:v>-2.5881769996069921</c:v>
                </c:pt>
                <c:pt idx="535">
                  <c:v>-2.4774355106035162</c:v>
                </c:pt>
                <c:pt idx="536">
                  <c:v>-2.4036078511589012</c:v>
                </c:pt>
                <c:pt idx="537">
                  <c:v>-2.2781008306443868</c:v>
                </c:pt>
                <c:pt idx="538">
                  <c:v>-2.237495617870247</c:v>
                </c:pt>
                <c:pt idx="539">
                  <c:v>-2.2171930116590159</c:v>
                </c:pt>
                <c:pt idx="540">
                  <c:v>-2.1673593416798562</c:v>
                </c:pt>
                <c:pt idx="541">
                  <c:v>-2.0990687565855159</c:v>
                </c:pt>
                <c:pt idx="542">
                  <c:v>-2.091685990819371</c:v>
                </c:pt>
                <c:pt idx="543">
                  <c:v>-2.0861489164956528</c:v>
                </c:pt>
                <c:pt idx="544">
                  <c:v>-2.0861489164956528</c:v>
                </c:pt>
                <c:pt idx="545">
                  <c:v>-2.115679980261814</c:v>
                </c:pt>
                <c:pt idx="546">
                  <c:v>-2.1230627460279559</c:v>
                </c:pt>
                <c:pt idx="547">
                  <c:v>-2.1489024269128199</c:v>
                </c:pt>
                <c:pt idx="548">
                  <c:v>-2.1728964160053512</c:v>
                </c:pt>
                <c:pt idx="549">
                  <c:v>-2.2190387031014409</c:v>
                </c:pt>
                <c:pt idx="550">
                  <c:v>-2.2651809898476132</c:v>
                </c:pt>
                <c:pt idx="551">
                  <c:v>-2.2744094477613199</c:v>
                </c:pt>
                <c:pt idx="552">
                  <c:v>-2.3002491282980349</c:v>
                </c:pt>
                <c:pt idx="553">
                  <c:v>-2.4534415211522278</c:v>
                </c:pt>
                <c:pt idx="554">
                  <c:v>-2.5291148720428001</c:v>
                </c:pt>
                <c:pt idx="555">
                  <c:v>-2.5826399252797319</c:v>
                </c:pt>
                <c:pt idx="556">
                  <c:v>-2.6915357225014929</c:v>
                </c:pt>
                <c:pt idx="557">
                  <c:v>-2.7469064668380052</c:v>
                </c:pt>
                <c:pt idx="558">
                  <c:v>-2.733986626739294</c:v>
                </c:pt>
                <c:pt idx="559">
                  <c:v>-2.7469064668380052</c:v>
                </c:pt>
                <c:pt idx="560">
                  <c:v>-2.6693874248372191</c:v>
                </c:pt>
                <c:pt idx="561">
                  <c:v>-2.695227105386329</c:v>
                </c:pt>
                <c:pt idx="562">
                  <c:v>-2.7118383290750292</c:v>
                </c:pt>
                <c:pt idx="563">
                  <c:v>-2.7229124777295399</c:v>
                </c:pt>
                <c:pt idx="564">
                  <c:v>-2.6656960416006981</c:v>
                </c:pt>
                <c:pt idx="565">
                  <c:v>-2.687844339614875</c:v>
                </c:pt>
                <c:pt idx="566">
                  <c:v>-2.735832318181715</c:v>
                </c:pt>
                <c:pt idx="567">
                  <c:v>-2.759826307288396</c:v>
                </c:pt>
                <c:pt idx="568">
                  <c:v>-2.739523701066549</c:v>
                </c:pt>
                <c:pt idx="569">
                  <c:v>-2.7099926372791439</c:v>
                </c:pt>
                <c:pt idx="570">
                  <c:v>-2.597405457170777</c:v>
                </c:pt>
                <c:pt idx="571">
                  <c:v>-2.4626699787142399</c:v>
                </c:pt>
                <c:pt idx="572">
                  <c:v>-2.4405216810570551</c:v>
                </c:pt>
                <c:pt idx="573">
                  <c:v>-2.416527691605761</c:v>
                </c:pt>
                <c:pt idx="574">
                  <c:v>-2.418373383046402</c:v>
                </c:pt>
                <c:pt idx="575">
                  <c:v>-2.399916468274057</c:v>
                </c:pt>
                <c:pt idx="576">
                  <c:v>-2.3888423192696182</c:v>
                </c:pt>
                <c:pt idx="577">
                  <c:v>-2.3500827982860528</c:v>
                </c:pt>
                <c:pt idx="578">
                  <c:v>-2.320551734511036</c:v>
                </c:pt>
                <c:pt idx="579">
                  <c:v>-2.2762551388502801</c:v>
                </c:pt>
                <c:pt idx="580">
                  <c:v>-2.1931990225664908</c:v>
                </c:pt>
                <c:pt idx="581">
                  <c:v>-2.0400066294066459</c:v>
                </c:pt>
                <c:pt idx="582">
                  <c:v>-1.792683971029382</c:v>
                </c:pt>
                <c:pt idx="583">
                  <c:v>-1.587812216902301</c:v>
                </c:pt>
                <c:pt idx="584">
                  <c:v>-1.392168920024508</c:v>
                </c:pt>
                <c:pt idx="585">
                  <c:v>-1.3109584945594279</c:v>
                </c:pt>
                <c:pt idx="586">
                  <c:v>-1.2611248249832889</c:v>
                </c:pt>
                <c:pt idx="587">
                  <c:v>-1.122697963850787</c:v>
                </c:pt>
                <c:pt idx="588">
                  <c:v>-0.90675206089452531</c:v>
                </c:pt>
                <c:pt idx="589">
                  <c:v>-0.86983823141355987</c:v>
                </c:pt>
                <c:pt idx="590">
                  <c:v>-0.6262069562397673</c:v>
                </c:pt>
                <c:pt idx="591">
                  <c:v>-0.2367660543903912</c:v>
                </c:pt>
                <c:pt idx="592">
                  <c:v>-0.2090806824767536</c:v>
                </c:pt>
                <c:pt idx="593">
                  <c:v>-0.17401254410953251</c:v>
                </c:pt>
                <c:pt idx="594">
                  <c:v>-8.1727970484999066E-2</c:v>
                </c:pt>
                <c:pt idx="595">
                  <c:v>-3.0048609189102311E-2</c:v>
                </c:pt>
                <c:pt idx="596">
                  <c:v>-2.266584308897936E-2</c:v>
                </c:pt>
                <c:pt idx="597">
                  <c:v>-5.1754549197438387E-4</c:v>
                </c:pt>
                <c:pt idx="598">
                  <c:v>0.21173697466736369</c:v>
                </c:pt>
                <c:pt idx="599">
                  <c:v>0.42214580263666368</c:v>
                </c:pt>
                <c:pt idx="600">
                  <c:v>0.47751654712659991</c:v>
                </c:pt>
                <c:pt idx="601">
                  <c:v>0.52919590839063912</c:v>
                </c:pt>
                <c:pt idx="602">
                  <c:v>0.52550452551818616</c:v>
                </c:pt>
                <c:pt idx="603">
                  <c:v>0.5827209610864702</c:v>
                </c:pt>
                <c:pt idx="604">
                  <c:v>0.6916167582563103</c:v>
                </c:pt>
                <c:pt idx="605">
                  <c:v>0.7063822900924811</c:v>
                </c:pt>
                <c:pt idx="606">
                  <c:v>0.77651856604920733</c:v>
                </c:pt>
                <c:pt idx="607">
                  <c:v>0.95924202165404315</c:v>
                </c:pt>
                <c:pt idx="608">
                  <c:v>1.2527069664612229</c:v>
                </c:pt>
                <c:pt idx="609">
                  <c:v>1.1678051587143521</c:v>
                </c:pt>
                <c:pt idx="610">
                  <c:v>1.112434414266898</c:v>
                </c:pt>
                <c:pt idx="611">
                  <c:v>1.3357630827656719</c:v>
                </c:pt>
                <c:pt idx="612">
                  <c:v>1.5240236132613001</c:v>
                </c:pt>
                <c:pt idx="613">
                  <c:v>1.433584730886821</c:v>
                </c:pt>
                <c:pt idx="614">
                  <c:v>1.3966709011497609</c:v>
                </c:pt>
                <c:pt idx="615">
                  <c:v>1.372676912152816</c:v>
                </c:pt>
                <c:pt idx="616">
                  <c:v>1.1696508501496981</c:v>
                </c:pt>
                <c:pt idx="617">
                  <c:v>1.129045637883014</c:v>
                </c:pt>
                <c:pt idx="618">
                  <c:v>1.0312239893765469</c:v>
                </c:pt>
                <c:pt idx="619">
                  <c:v>0.96847047918065321</c:v>
                </c:pt>
                <c:pt idx="620">
                  <c:v>0.90387127754588437</c:v>
                </c:pt>
                <c:pt idx="621">
                  <c:v>0.81343239546114199</c:v>
                </c:pt>
                <c:pt idx="622">
                  <c:v>0.77836425713108093</c:v>
                </c:pt>
                <c:pt idx="623">
                  <c:v>0.73222197054246185</c:v>
                </c:pt>
                <c:pt idx="624">
                  <c:v>0.63809170521587899</c:v>
                </c:pt>
                <c:pt idx="625">
                  <c:v>0.56426404602439539</c:v>
                </c:pt>
                <c:pt idx="626">
                  <c:v>0.53842436556910056</c:v>
                </c:pt>
                <c:pt idx="627">
                  <c:v>0.50335622758366594</c:v>
                </c:pt>
                <c:pt idx="628">
                  <c:v>0.44613979165838619</c:v>
                </c:pt>
                <c:pt idx="629">
                  <c:v>0.3999975050520615</c:v>
                </c:pt>
                <c:pt idx="630">
                  <c:v>0.35570090952584282</c:v>
                </c:pt>
                <c:pt idx="631">
                  <c:v>0.34647245199214749</c:v>
                </c:pt>
                <c:pt idx="632">
                  <c:v>0.30771293112540732</c:v>
                </c:pt>
                <c:pt idx="633">
                  <c:v>0.25418787841186702</c:v>
                </c:pt>
                <c:pt idx="634">
                  <c:v>0.2228111232882613</c:v>
                </c:pt>
                <c:pt idx="635">
                  <c:v>0.23573096369617519</c:v>
                </c:pt>
                <c:pt idx="636">
                  <c:v>0.24680511231351171</c:v>
                </c:pt>
                <c:pt idx="637">
                  <c:v>0.28741032497259322</c:v>
                </c:pt>
                <c:pt idx="638">
                  <c:v>0.34278106911969841</c:v>
                </c:pt>
                <c:pt idx="639">
                  <c:v>0.47936223821203278</c:v>
                </c:pt>
                <c:pt idx="640">
                  <c:v>0.52735021660183845</c:v>
                </c:pt>
                <c:pt idx="641">
                  <c:v>0.49043638717929111</c:v>
                </c:pt>
                <c:pt idx="642">
                  <c:v>0.42030011120132932</c:v>
                </c:pt>
                <c:pt idx="643">
                  <c:v>0.41476303689176519</c:v>
                </c:pt>
                <c:pt idx="644">
                  <c:v>0.38523197320880009</c:v>
                </c:pt>
                <c:pt idx="645">
                  <c:v>0.33724399481013612</c:v>
                </c:pt>
                <c:pt idx="646">
                  <c:v>0.25234218697653449</c:v>
                </c:pt>
                <c:pt idx="647">
                  <c:v>0.1858972938515433</c:v>
                </c:pt>
                <c:pt idx="648">
                  <c:v>3.455059286639213E-2</c:v>
                </c:pt>
                <c:pt idx="649">
                  <c:v>-1.7128768425965731E-2</c:v>
                </c:pt>
                <c:pt idx="650">
                  <c:v>-0.15001855471841671</c:v>
                </c:pt>
                <c:pt idx="651">
                  <c:v>-0.29582818180057202</c:v>
                </c:pt>
                <c:pt idx="652">
                  <c:v>-0.44532919143182048</c:v>
                </c:pt>
                <c:pt idx="653">
                  <c:v>-0.5099283931692562</c:v>
                </c:pt>
                <c:pt idx="654">
                  <c:v>-0.55237929730262025</c:v>
                </c:pt>
                <c:pt idx="655">
                  <c:v>-0.54868791442663212</c:v>
                </c:pt>
                <c:pt idx="656">
                  <c:v>-0.61513280761181055</c:v>
                </c:pt>
                <c:pt idx="657">
                  <c:v>-0.79047349778683929</c:v>
                </c:pt>
                <c:pt idx="658">
                  <c:v>-1.0082650921536569</c:v>
                </c:pt>
                <c:pt idx="659">
                  <c:v>-1.290655888369437</c:v>
                </c:pt>
                <c:pt idx="660">
                  <c:v>-1.4733793451449839</c:v>
                </c:pt>
                <c:pt idx="661">
                  <c:v>-1.543515621280501</c:v>
                </c:pt>
                <c:pt idx="662">
                  <c:v>-1.69486232256127</c:v>
                </c:pt>
                <c:pt idx="663">
                  <c:v>-1.7742270562694229</c:v>
                </c:pt>
                <c:pt idx="664">
                  <c:v>-1.9144996085917809</c:v>
                </c:pt>
                <c:pt idx="665">
                  <c:v>-1.9698703532321871</c:v>
                </c:pt>
                <c:pt idx="666">
                  <c:v>-2.091685990819371</c:v>
                </c:pt>
                <c:pt idx="667">
                  <c:v>-2.1138342884677042</c:v>
                </c:pt>
                <c:pt idx="668">
                  <c:v>-2.1175256717042412</c:v>
                </c:pt>
                <c:pt idx="669">
                  <c:v>-2.2227300859845092</c:v>
                </c:pt>
                <c:pt idx="670">
                  <c:v>-2.2651809898476132</c:v>
                </c:pt>
                <c:pt idx="671">
                  <c:v>-2.348237106843631</c:v>
                </c:pt>
                <c:pt idx="672">
                  <c:v>-2.434984606378106</c:v>
                </c:pt>
                <c:pt idx="673">
                  <c:v>-2.4737441277186729</c:v>
                </c:pt>
                <c:pt idx="674">
                  <c:v>-2.5309605638369059</c:v>
                </c:pt>
                <c:pt idx="675">
                  <c:v>-2.5918683824918332</c:v>
                </c:pt>
                <c:pt idx="676">
                  <c:v>-2.6583132758292392</c:v>
                </c:pt>
                <c:pt idx="677">
                  <c:v>-2.7210667862871198</c:v>
                </c:pt>
                <c:pt idx="678">
                  <c:v>-2.7985858282932221</c:v>
                </c:pt>
                <c:pt idx="679">
                  <c:v>-2.8410367325363342</c:v>
                </c:pt>
                <c:pt idx="680">
                  <c:v>-2.8797962535429198</c:v>
                </c:pt>
                <c:pt idx="681">
                  <c:v>-2.962852370595578</c:v>
                </c:pt>
                <c:pt idx="682">
                  <c:v>-3.014531732063185</c:v>
                </c:pt>
                <c:pt idx="683">
                  <c:v>-2.9905377425959578</c:v>
                </c:pt>
                <c:pt idx="684">
                  <c:v>-2.8262712006399728</c:v>
                </c:pt>
                <c:pt idx="685">
                  <c:v>-2.7192210948447029</c:v>
                </c:pt>
                <c:pt idx="686">
                  <c:v>-2.7063012543943081</c:v>
                </c:pt>
                <c:pt idx="687">
                  <c:v>-2.6749244991644772</c:v>
                </c:pt>
                <c:pt idx="688">
                  <c:v>-2.6989184882711692</c:v>
                </c:pt>
                <c:pt idx="689">
                  <c:v>-2.6970727971804331</c:v>
                </c:pt>
                <c:pt idx="690">
                  <c:v>-2.7192210948447029</c:v>
                </c:pt>
                <c:pt idx="691">
                  <c:v>-2.7469064668380052</c:v>
                </c:pt>
                <c:pt idx="692">
                  <c:v>-2.6915357225014929</c:v>
                </c:pt>
                <c:pt idx="693">
                  <c:v>-2.65646758438682</c:v>
                </c:pt>
                <c:pt idx="694">
                  <c:v>-2.632473594930218</c:v>
                </c:pt>
                <c:pt idx="695">
                  <c:v>-2.619553754833281</c:v>
                </c:pt>
                <c:pt idx="696">
                  <c:v>-2.6269365202494952</c:v>
                </c:pt>
                <c:pt idx="697">
                  <c:v>-2.65646758438682</c:v>
                </c:pt>
                <c:pt idx="698">
                  <c:v>-2.7081469458367269</c:v>
                </c:pt>
                <c:pt idx="699">
                  <c:v>-2.7247581691719578</c:v>
                </c:pt>
                <c:pt idx="700">
                  <c:v>-2.7690547648557322</c:v>
                </c:pt>
                <c:pt idx="701">
                  <c:v>-2.7579806158459759</c:v>
                </c:pt>
                <c:pt idx="702">
                  <c:v>-2.7745918391847648</c:v>
                </c:pt>
                <c:pt idx="703">
                  <c:v>-2.8281168920841688</c:v>
                </c:pt>
                <c:pt idx="704">
                  <c:v>-2.8631850305558291</c:v>
                </c:pt>
                <c:pt idx="705">
                  <c:v>-2.9259385410278691</c:v>
                </c:pt>
                <c:pt idx="706">
                  <c:v>-3.036680029736309</c:v>
                </c:pt>
                <c:pt idx="707">
                  <c:v>-3.143730135920431</c:v>
                </c:pt>
                <c:pt idx="708">
                  <c:v>-3.1972551884911669</c:v>
                </c:pt>
                <c:pt idx="709">
                  <c:v>-3.278465613778045</c:v>
                </c:pt>
                <c:pt idx="710">
                  <c:v>-3.295076837477362</c:v>
                </c:pt>
                <c:pt idx="711">
                  <c:v>-3.2913854545889771</c:v>
                </c:pt>
                <c:pt idx="712">
                  <c:v>-3.3301449756168142</c:v>
                </c:pt>
                <c:pt idx="713">
                  <c:v>-3.372595879884706</c:v>
                </c:pt>
                <c:pt idx="714">
                  <c:v>-3.3744415709772131</c:v>
                </c:pt>
                <c:pt idx="715">
                  <c:v>-3.3449105071685659</c:v>
                </c:pt>
                <c:pt idx="716">
                  <c:v>-3.3301449756168142</c:v>
                </c:pt>
                <c:pt idx="717">
                  <c:v>-3.400281251899254</c:v>
                </c:pt>
                <c:pt idx="718">
                  <c:v>-3.451960613391639</c:v>
                </c:pt>
                <c:pt idx="719">
                  <c:v>-3.4796459857596358</c:v>
                </c:pt>
                <c:pt idx="720">
                  <c:v>-3.5331710387015258</c:v>
                </c:pt>
                <c:pt idx="721">
                  <c:v>-3.588541783091145</c:v>
                </c:pt>
                <c:pt idx="722">
                  <c:v>-3.667906517320918</c:v>
                </c:pt>
                <c:pt idx="723">
                  <c:v>-3.7398884847224152</c:v>
                </c:pt>
                <c:pt idx="724">
                  <c:v>-3.8820067291557532</c:v>
                </c:pt>
                <c:pt idx="725">
                  <c:v>-3.9521430058341349</c:v>
                </c:pt>
                <c:pt idx="726">
                  <c:v>-4.0019766759141966</c:v>
                </c:pt>
                <c:pt idx="727">
                  <c:v>-4.0370448140801951</c:v>
                </c:pt>
                <c:pt idx="728">
                  <c:v>-4.0905698674091786</c:v>
                </c:pt>
                <c:pt idx="729">
                  <c:v>-4.1274836970246787</c:v>
                </c:pt>
                <c:pt idx="730">
                  <c:v>-4.1440949200365598</c:v>
                </c:pt>
                <c:pt idx="731">
                  <c:v>-4.1422492289422808</c:v>
                </c:pt>
                <c:pt idx="732">
                  <c:v>-4.073958643693925</c:v>
                </c:pt>
                <c:pt idx="733">
                  <c:v>-4.0259706650562892</c:v>
                </c:pt>
                <c:pt idx="734">
                  <c:v>-3.981674069662251</c:v>
                </c:pt>
                <c:pt idx="735">
                  <c:v>-3.972445612084305</c:v>
                </c:pt>
                <c:pt idx="736">
                  <c:v>-3.9115377929821</c:v>
                </c:pt>
                <c:pt idx="737">
                  <c:v>-3.8727782719294859</c:v>
                </c:pt>
                <c:pt idx="738">
                  <c:v>-3.8524756656810841</c:v>
                </c:pt>
                <c:pt idx="739">
                  <c:v>-3.7214315699235212</c:v>
                </c:pt>
                <c:pt idx="740">
                  <c:v>-3.697437580788502</c:v>
                </c:pt>
                <c:pt idx="741">
                  <c:v>-3.6845177403239471</c:v>
                </c:pt>
                <c:pt idx="742">
                  <c:v>-3.7011289640303411</c:v>
                </c:pt>
                <c:pt idx="743">
                  <c:v>-3.6882091232123222</c:v>
                </c:pt>
                <c:pt idx="744">
                  <c:v>-3.5811590173143899</c:v>
                </c:pt>
                <c:pt idx="745">
                  <c:v>-3.501794283443378</c:v>
                </c:pt>
                <c:pt idx="746">
                  <c:v>-3.4704175281852239</c:v>
                </c:pt>
                <c:pt idx="747">
                  <c:v>-3.3670588052004491</c:v>
                </c:pt>
                <c:pt idx="748">
                  <c:v>-3.3098423693808008</c:v>
                </c:pt>
                <c:pt idx="749">
                  <c:v>-3.2249405612037751</c:v>
                </c:pt>
                <c:pt idx="750">
                  <c:v>-3.1954094974004388</c:v>
                </c:pt>
                <c:pt idx="751">
                  <c:v>-3.1400387530338221</c:v>
                </c:pt>
                <c:pt idx="752">
                  <c:v>-3.106816306347425</c:v>
                </c:pt>
                <c:pt idx="753">
                  <c:v>-3.0219144978364061</c:v>
                </c:pt>
                <c:pt idx="754">
                  <c:v>-3.0274515721672111</c:v>
                </c:pt>
                <c:pt idx="755">
                  <c:v>-2.972080827811217</c:v>
                </c:pt>
                <c:pt idx="756">
                  <c:v>-2.9314756150052141</c:v>
                </c:pt>
                <c:pt idx="757">
                  <c:v>-2.8613393387617272</c:v>
                </c:pt>
                <c:pt idx="758">
                  <c:v>-2.8687221048848581</c:v>
                </c:pt>
                <c:pt idx="759">
                  <c:v>-2.8188884348685219</c:v>
                </c:pt>
                <c:pt idx="760">
                  <c:v>-2.815197051983688</c:v>
                </c:pt>
                <c:pt idx="761">
                  <c:v>-2.7764375306271831</c:v>
                </c:pt>
                <c:pt idx="762">
                  <c:v>-2.765363381617429</c:v>
                </c:pt>
                <c:pt idx="763">
                  <c:v>-2.741369392508969</c:v>
                </c:pt>
                <c:pt idx="764">
                  <c:v>-2.7229124777295399</c:v>
                </c:pt>
                <c:pt idx="765">
                  <c:v>-2.7118383290750292</c:v>
                </c:pt>
                <c:pt idx="766">
                  <c:v>-2.7173754030506001</c:v>
                </c:pt>
                <c:pt idx="767">
                  <c:v>-2.8115056690970728</c:v>
                </c:pt>
                <c:pt idx="768">
                  <c:v>-2.7099926372791439</c:v>
                </c:pt>
                <c:pt idx="769">
                  <c:v>-2.6490848186171418</c:v>
                </c:pt>
                <c:pt idx="770">
                  <c:v>-2.599251148261513</c:v>
                </c:pt>
                <c:pt idx="771">
                  <c:v>-2.678615882402779</c:v>
                </c:pt>
                <c:pt idx="772">
                  <c:v>-2.748752158633887</c:v>
                </c:pt>
                <c:pt idx="773">
                  <c:v>-2.7579806158459759</c:v>
                </c:pt>
                <c:pt idx="774">
                  <c:v>-2.8041229029739378</c:v>
                </c:pt>
                <c:pt idx="775">
                  <c:v>-2.743215083951386</c:v>
                </c:pt>
                <c:pt idx="776">
                  <c:v>-2.7690547648557322</c:v>
                </c:pt>
                <c:pt idx="777">
                  <c:v>-2.7985858282932221</c:v>
                </c:pt>
                <c:pt idx="778">
                  <c:v>-2.8705677963290568</c:v>
                </c:pt>
                <c:pt idx="779">
                  <c:v>-3.012686040267305</c:v>
                </c:pt>
                <c:pt idx="780">
                  <c:v>-3.184335348385376</c:v>
                </c:pt>
                <c:pt idx="781">
                  <c:v>-3.357830347981273</c:v>
                </c:pt>
                <c:pt idx="782">
                  <c:v>-3.3670588052004491</c:v>
                </c:pt>
                <c:pt idx="783">
                  <c:v>-3.5110227406643242</c:v>
                </c:pt>
                <c:pt idx="784">
                  <c:v>-3.6900548150099728</c:v>
                </c:pt>
                <c:pt idx="785">
                  <c:v>-3.821098910412319</c:v>
                </c:pt>
                <c:pt idx="786">
                  <c:v>-3.8764696551731022</c:v>
                </c:pt>
                <c:pt idx="787">
                  <c:v>-3.9318403995839599</c:v>
                </c:pt>
                <c:pt idx="788">
                  <c:v>-3.9890568354443259</c:v>
                </c:pt>
                <c:pt idx="789">
                  <c:v>-4.0610388035757436</c:v>
                </c:pt>
                <c:pt idx="790">
                  <c:v>-4.0924155585016786</c:v>
                </c:pt>
                <c:pt idx="791">
                  <c:v>-4.120100930890926</c:v>
                </c:pt>
                <c:pt idx="792">
                  <c:v>-4.1514776861703124</c:v>
                </c:pt>
                <c:pt idx="793">
                  <c:v>-4.1883915157893563</c:v>
                </c:pt>
                <c:pt idx="794">
                  <c:v>-4.2363794944376236</c:v>
                </c:pt>
                <c:pt idx="795">
                  <c:v>-4.2400708773295461</c:v>
                </c:pt>
                <c:pt idx="796">
                  <c:v>-4.2456079520191139</c:v>
                </c:pt>
                <c:pt idx="797">
                  <c:v>-4.2511450263569976</c:v>
                </c:pt>
                <c:pt idx="798">
                  <c:v>-4.2603734839384844</c:v>
                </c:pt>
                <c:pt idx="799">
                  <c:v>-4.252990717802958</c:v>
                </c:pt>
                <c:pt idx="800">
                  <c:v>-4.2566821010465636</c:v>
                </c:pt>
                <c:pt idx="801">
                  <c:v>-4.2345338029916633</c:v>
                </c:pt>
                <c:pt idx="802">
                  <c:v>-4.2363794944376236</c:v>
                </c:pt>
                <c:pt idx="803">
                  <c:v>-4.2714476329659323</c:v>
                </c:pt>
                <c:pt idx="804">
                  <c:v>-4.225305345410173</c:v>
                </c:pt>
                <c:pt idx="805">
                  <c:v>-4.2234596543158966</c:v>
                </c:pt>
                <c:pt idx="806">
                  <c:v>-4.1551690690622358</c:v>
                </c:pt>
                <c:pt idx="807">
                  <c:v>-4.133020771362566</c:v>
                </c:pt>
                <c:pt idx="808">
                  <c:v>-4.147786303280169</c:v>
                </c:pt>
                <c:pt idx="809">
                  <c:v>-4.1034897075273582</c:v>
                </c:pt>
                <c:pt idx="810">
                  <c:v>-4.073958643693925</c:v>
                </c:pt>
                <c:pt idx="811">
                  <c:v>-4.0148965163840682</c:v>
                </c:pt>
                <c:pt idx="812">
                  <c:v>-3.9632171545045809</c:v>
                </c:pt>
                <c:pt idx="813">
                  <c:v>-3.9226119420060139</c:v>
                </c:pt>
                <c:pt idx="814">
                  <c:v>-3.9281490166938111</c:v>
                </c:pt>
                <c:pt idx="815">
                  <c:v>-3.8967722610680369</c:v>
                </c:pt>
                <c:pt idx="816">
                  <c:v>-3.8930808781778889</c:v>
                </c:pt>
                <c:pt idx="817">
                  <c:v>-3.8930808781778889</c:v>
                </c:pt>
                <c:pt idx="818">
                  <c:v>-3.874623963375452</c:v>
                </c:pt>
                <c:pt idx="819">
                  <c:v>-3.7952592298295702</c:v>
                </c:pt>
                <c:pt idx="820">
                  <c:v>-3.7841850808092081</c:v>
                </c:pt>
                <c:pt idx="821">
                  <c:v>-3.7232772617193919</c:v>
                </c:pt>
                <c:pt idx="822">
                  <c:v>-3.7195858788310172</c:v>
                </c:pt>
                <c:pt idx="823">
                  <c:v>-3.7085117298088699</c:v>
                </c:pt>
                <c:pt idx="824">
                  <c:v>-3.623609921594678</c:v>
                </c:pt>
                <c:pt idx="825">
                  <c:v>-3.5940788577771769</c:v>
                </c:pt>
                <c:pt idx="826">
                  <c:v>-3.5460908791643129</c:v>
                </c:pt>
                <c:pt idx="827">
                  <c:v>-3.536862421589904</c:v>
                </c:pt>
                <c:pt idx="828">
                  <c:v>-3.542399496275936</c:v>
                </c:pt>
                <c:pt idx="829">
                  <c:v>-3.5553193363870399</c:v>
                </c:pt>
                <c:pt idx="830">
                  <c:v>-3.573776251182391</c:v>
                </c:pt>
                <c:pt idx="831">
                  <c:v>-3.5940788577771769</c:v>
                </c:pt>
                <c:pt idx="832">
                  <c:v>-3.643912528189452</c:v>
                </c:pt>
                <c:pt idx="833">
                  <c:v>-3.6937461979001269</c:v>
                </c:pt>
                <c:pt idx="834">
                  <c:v>-3.725122952813674</c:v>
                </c:pt>
                <c:pt idx="835">
                  <c:v>-3.7398884847224152</c:v>
                </c:pt>
                <c:pt idx="836">
                  <c:v>-3.741734176520064</c:v>
                </c:pt>
                <c:pt idx="837">
                  <c:v>-3.7288143364071971</c:v>
                </c:pt>
                <c:pt idx="838">
                  <c:v>-3.699283272586154</c:v>
                </c:pt>
                <c:pt idx="839">
                  <c:v>-3.630992687373209</c:v>
                </c:pt>
                <c:pt idx="840">
                  <c:v>-3.610690081481799</c:v>
                </c:pt>
                <c:pt idx="841">
                  <c:v>-3.5442451877201249</c:v>
                </c:pt>
                <c:pt idx="842">
                  <c:v>-3.5184055067945472</c:v>
                </c:pt>
                <c:pt idx="843">
                  <c:v>-3.4870287518880798</c:v>
                </c:pt>
                <c:pt idx="844">
                  <c:v>-3.4704175281852239</c:v>
                </c:pt>
                <c:pt idx="845">
                  <c:v>-3.4408864643748158</c:v>
                </c:pt>
                <c:pt idx="846">
                  <c:v>-3.3596760390720002</c:v>
                </c:pt>
                <c:pt idx="847">
                  <c:v>-3.3264535923749681</c:v>
                </c:pt>
                <c:pt idx="848">
                  <c:v>-3.3061509864924168</c:v>
                </c:pt>
                <c:pt idx="849">
                  <c:v>-3.3116880604715289</c:v>
                </c:pt>
                <c:pt idx="850">
                  <c:v>-3.3319906670592241</c:v>
                </c:pt>
                <c:pt idx="851">
                  <c:v>-3.343064816076057</c:v>
                </c:pt>
                <c:pt idx="852">
                  <c:v>-3.387361411436455</c:v>
                </c:pt>
                <c:pt idx="853">
                  <c:v>-3.4371950814864332</c:v>
                </c:pt>
                <c:pt idx="854">
                  <c:v>-3.4685718367410341</c:v>
                </c:pt>
                <c:pt idx="855">
                  <c:v>-3.492565825868966</c:v>
                </c:pt>
                <c:pt idx="856">
                  <c:v>-3.5220968896829259</c:v>
                </c:pt>
                <c:pt idx="857">
                  <c:v>-3.536862421589904</c:v>
                </c:pt>
                <c:pt idx="858">
                  <c:v>-3.573776251182391</c:v>
                </c:pt>
                <c:pt idx="859">
                  <c:v>-3.6549866765046781</c:v>
                </c:pt>
                <c:pt idx="860">
                  <c:v>-3.6919005061024772</c:v>
                </c:pt>
                <c:pt idx="861">
                  <c:v>-3.697437580788502</c:v>
                </c:pt>
                <c:pt idx="862">
                  <c:v>-3.68267204887976</c:v>
                </c:pt>
                <c:pt idx="863">
                  <c:v>-3.6383754535034249</c:v>
                </c:pt>
                <c:pt idx="864">
                  <c:v>-3.7048203469204961</c:v>
                </c:pt>
                <c:pt idx="865">
                  <c:v>-3.7085117298088699</c:v>
                </c:pt>
                <c:pt idx="866">
                  <c:v>-3.7952592298295702</c:v>
                </c:pt>
                <c:pt idx="867">
                  <c:v>-3.832173059434457</c:v>
                </c:pt>
                <c:pt idx="868">
                  <c:v>-3.8192532189663519</c:v>
                </c:pt>
                <c:pt idx="869">
                  <c:v>-3.832173059434457</c:v>
                </c:pt>
                <c:pt idx="870">
                  <c:v>-3.8506299742368988</c:v>
                </c:pt>
                <c:pt idx="871">
                  <c:v>-3.918920559115866</c:v>
                </c:pt>
                <c:pt idx="872">
                  <c:v>-3.915229176223936</c:v>
                </c:pt>
                <c:pt idx="873">
                  <c:v>-3.898617952865687</c:v>
                </c:pt>
                <c:pt idx="874">
                  <c:v>-3.915229176223936</c:v>
                </c:pt>
                <c:pt idx="875">
                  <c:v>-3.8820067291557532</c:v>
                </c:pt>
                <c:pt idx="876">
                  <c:v>-3.8192532189663519</c:v>
                </c:pt>
                <c:pt idx="877">
                  <c:v>-3.7897221551435449</c:v>
                </c:pt>
                <c:pt idx="878">
                  <c:v>-3.6900548150099728</c:v>
                </c:pt>
                <c:pt idx="879">
                  <c:v>-3.634684070261585</c:v>
                </c:pt>
                <c:pt idx="880">
                  <c:v>-3.5497822620526911</c:v>
                </c:pt>
                <c:pt idx="881">
                  <c:v>-3.5184055067945472</c:v>
                </c:pt>
                <c:pt idx="882">
                  <c:v>-3.4427321561706892</c:v>
                </c:pt>
                <c:pt idx="883">
                  <c:v>-3.3947441775649012</c:v>
                </c:pt>
                <c:pt idx="884">
                  <c:v>-3.2526259332112271</c:v>
                </c:pt>
                <c:pt idx="885">
                  <c:v>-3.210175029302107</c:v>
                </c:pt>
                <c:pt idx="886">
                  <c:v>-3.1787982737028919</c:v>
                </c:pt>
                <c:pt idx="887">
                  <c:v>-3.2212491779637049</c:v>
                </c:pt>
                <c:pt idx="888">
                  <c:v>-3.2009465717312389</c:v>
                </c:pt>
                <c:pt idx="889">
                  <c:v>-3.1381930612379469</c:v>
                </c:pt>
                <c:pt idx="890">
                  <c:v>-3.119736146451443</c:v>
                </c:pt>
                <c:pt idx="891">
                  <c:v>-3.1381930612379469</c:v>
                </c:pt>
                <c:pt idx="892">
                  <c:v>-3.1640327418012202</c:v>
                </c:pt>
                <c:pt idx="893">
                  <c:v>-3.3061509864924168</c:v>
                </c:pt>
                <c:pt idx="894">
                  <c:v>-3.335682049947609</c:v>
                </c:pt>
                <c:pt idx="895">
                  <c:v>-3.3707501880888322</c:v>
                </c:pt>
                <c:pt idx="896">
                  <c:v>-3.435349390040463</c:v>
                </c:pt>
                <c:pt idx="897">
                  <c:v>-3.4168924752468728</c:v>
                </c:pt>
                <c:pt idx="898">
                  <c:v>-3.3670588052004491</c:v>
                </c:pt>
                <c:pt idx="899">
                  <c:v>-3.365213113756258</c:v>
                </c:pt>
                <c:pt idx="900">
                  <c:v>-3.4039726347876358</c:v>
                </c:pt>
                <c:pt idx="901">
                  <c:v>-3.5497822620526911</c:v>
                </c:pt>
                <c:pt idx="902">
                  <c:v>-3.6752892831012289</c:v>
                </c:pt>
                <c:pt idx="903">
                  <c:v>-3.6623694429883571</c:v>
                </c:pt>
                <c:pt idx="904">
                  <c:v>-3.6494496021703342</c:v>
                </c:pt>
                <c:pt idx="905">
                  <c:v>-3.6845177403239471</c:v>
                </c:pt>
                <c:pt idx="906">
                  <c:v>-3.8653955061491851</c:v>
                </c:pt>
                <c:pt idx="907">
                  <c:v>-3.8838524209534029</c:v>
                </c:pt>
                <c:pt idx="908">
                  <c:v>-3.8912351870853858</c:v>
                </c:pt>
                <c:pt idx="909">
                  <c:v>-3.8820067291557532</c:v>
                </c:pt>
                <c:pt idx="910">
                  <c:v>-3.8506299742368988</c:v>
                </c:pt>
                <c:pt idx="911">
                  <c:v>-3.9632171545045809</c:v>
                </c:pt>
                <c:pt idx="912">
                  <c:v>-3.996439601226403</c:v>
                </c:pt>
                <c:pt idx="913">
                  <c:v>-4.0093594420479572</c:v>
                </c:pt>
                <c:pt idx="914">
                  <c:v>-4.1034897075273582</c:v>
                </c:pt>
                <c:pt idx="915">
                  <c:v>-4.145940611834205</c:v>
                </c:pt>
                <c:pt idx="916">
                  <c:v>-4.1976199733708492</c:v>
                </c:pt>
                <c:pt idx="917">
                  <c:v>-4.2511450263569976</c:v>
                </c:pt>
                <c:pt idx="918">
                  <c:v>-4.2345338029916633</c:v>
                </c:pt>
                <c:pt idx="919">
                  <c:v>-4.3009786964529848</c:v>
                </c:pt>
                <c:pt idx="920">
                  <c:v>-4.2806760901957368</c:v>
                </c:pt>
                <c:pt idx="921">
                  <c:v>-4.3009786964529848</c:v>
                </c:pt>
                <c:pt idx="922">
                  <c:v>-4.317589919820092</c:v>
                </c:pt>
                <c:pt idx="923">
                  <c:v>-4.3397382175232968</c:v>
                </c:pt>
                <c:pt idx="924">
                  <c:v>-4.2935959306691442</c:v>
                </c:pt>
                <c:pt idx="925">
                  <c:v>-4.5427642811933664</c:v>
                </c:pt>
                <c:pt idx="926">
                  <c:v>-4.6073634832317438</c:v>
                </c:pt>
                <c:pt idx="927">
                  <c:v>-4.6276660894978514</c:v>
                </c:pt>
                <c:pt idx="928">
                  <c:v>-4.6608885362426742</c:v>
                </c:pt>
                <c:pt idx="929">
                  <c:v>-4.7051851316703441</c:v>
                </c:pt>
                <c:pt idx="930">
                  <c:v>-4.8085438551643556</c:v>
                </c:pt>
                <c:pt idx="931">
                  <c:v>-4.9451250254279859</c:v>
                </c:pt>
                <c:pt idx="932">
                  <c:v>-5.0835518868053446</c:v>
                </c:pt>
                <c:pt idx="933">
                  <c:v>-5.1998304504794994</c:v>
                </c:pt>
                <c:pt idx="934">
                  <c:v>-5.227515822902375</c:v>
                </c:pt>
                <c:pt idx="935">
                  <c:v>-5.2035218337266427</c:v>
                </c:pt>
                <c:pt idx="936">
                  <c:v>-5.1223114082627479</c:v>
                </c:pt>
                <c:pt idx="937">
                  <c:v>-5.0281811419702196</c:v>
                </c:pt>
                <c:pt idx="938">
                  <c:v>-4.9931130041151839</c:v>
                </c:pt>
                <c:pt idx="939">
                  <c:v>-4.9820388550788861</c:v>
                </c:pt>
                <c:pt idx="940">
                  <c:v>-4.9968043870106493</c:v>
                </c:pt>
                <c:pt idx="941">
                  <c:v>-5.0577122058337354</c:v>
                </c:pt>
                <c:pt idx="942">
                  <c:v>-5.0983174187388771</c:v>
                </c:pt>
                <c:pt idx="943">
                  <c:v>-5.1038544934337544</c:v>
                </c:pt>
                <c:pt idx="944">
                  <c:v>-5.0835518868053446</c:v>
                </c:pt>
                <c:pt idx="945">
                  <c:v>-5.0743234295684676</c:v>
                </c:pt>
                <c:pt idx="946">
                  <c:v>-5.0392552910065138</c:v>
                </c:pt>
                <c:pt idx="947">
                  <c:v>-4.9432793336267888</c:v>
                </c:pt>
                <c:pt idx="948">
                  <c:v>-4.8565318341979422</c:v>
                </c:pt>
                <c:pt idx="949">
                  <c:v>-4.9119025786707624</c:v>
                </c:pt>
                <c:pt idx="950">
                  <c:v>-4.8989827381885043</c:v>
                </c:pt>
                <c:pt idx="951">
                  <c:v>-4.9155939612127648</c:v>
                </c:pt>
                <c:pt idx="952">
                  <c:v>-4.9119025786707624</c:v>
                </c:pt>
                <c:pt idx="953">
                  <c:v>-4.9451250254279859</c:v>
                </c:pt>
                <c:pt idx="954">
                  <c:v>-4.9820388550788861</c:v>
                </c:pt>
                <c:pt idx="955">
                  <c:v>-5.0134156103901439</c:v>
                </c:pt>
                <c:pt idx="956">
                  <c:v>-5.0521751314923193</c:v>
                </c:pt>
                <c:pt idx="957">
                  <c:v>-5.079860503909881</c:v>
                </c:pt>
                <c:pt idx="958">
                  <c:v>-5.1241570993587944</c:v>
                </c:pt>
                <c:pt idx="959">
                  <c:v>-5.1241570993587944</c:v>
                </c:pt>
                <c:pt idx="960">
                  <c:v>-5.2441270462854046</c:v>
                </c:pt>
                <c:pt idx="961">
                  <c:v>-5.3327202375526124</c:v>
                </c:pt>
                <c:pt idx="962">
                  <c:v>-5.3880909824089906</c:v>
                </c:pt>
                <c:pt idx="963">
                  <c:v>-5.4305418864243329</c:v>
                </c:pt>
                <c:pt idx="964">
                  <c:v>-5.5006781628731689</c:v>
                </c:pt>
                <c:pt idx="965">
                  <c:v>-5.7369266732426176</c:v>
                </c:pt>
                <c:pt idx="966">
                  <c:v>-5.9528725777312843</c:v>
                </c:pt>
                <c:pt idx="967">
                  <c:v>-6.0580769924700419</c:v>
                </c:pt>
                <c:pt idx="968">
                  <c:v>-6.0765339073185043</c:v>
                </c:pt>
                <c:pt idx="969">
                  <c:v>-6.0949908221687474</c:v>
                </c:pt>
                <c:pt idx="970">
                  <c:v>-6.0673054500710064</c:v>
                </c:pt>
                <c:pt idx="971">
                  <c:v>-6.1005278968689298</c:v>
                </c:pt>
                <c:pt idx="972">
                  <c:v>-6.1632814075728746</c:v>
                </c:pt>
                <c:pt idx="973">
                  <c:v>-6.2131150777768491</c:v>
                </c:pt>
                <c:pt idx="974">
                  <c:v>-6.2961711947911478</c:v>
                </c:pt>
                <c:pt idx="975">
                  <c:v>-6.4456722054367068</c:v>
                </c:pt>
                <c:pt idx="976">
                  <c:v>-6.537956780078523</c:v>
                </c:pt>
                <c:pt idx="977">
                  <c:v>-6.5896361417550127</c:v>
                </c:pt>
                <c:pt idx="978">
                  <c:v>-6.6616181097471721</c:v>
                </c:pt>
                <c:pt idx="979">
                  <c:v>-6.7575940673145416</c:v>
                </c:pt>
                <c:pt idx="980">
                  <c:v>-6.831421726770361</c:v>
                </c:pt>
                <c:pt idx="981">
                  <c:v>-6.8997123122329143</c:v>
                </c:pt>
                <c:pt idx="982">
                  <c:v>-7.047367631528104</c:v>
                </c:pt>
                <c:pt idx="983">
                  <c:v>-7.1175039081061691</c:v>
                </c:pt>
                <c:pt idx="984">
                  <c:v>-7.1285780571690198</c:v>
                </c:pt>
                <c:pt idx="985">
                  <c:v>-7.1894858761408136</c:v>
                </c:pt>
                <c:pt idx="986">
                  <c:v>-7.2577764616299119</c:v>
                </c:pt>
                <c:pt idx="987">
                  <c:v>-7.375900717042108</c:v>
                </c:pt>
                <c:pt idx="988">
                  <c:v>-7.4109688553426443</c:v>
                </c:pt>
                <c:pt idx="989">
                  <c:v>-7.379592099946418</c:v>
                </c:pt>
                <c:pt idx="990">
                  <c:v>-7.3980490148232088</c:v>
                </c:pt>
                <c:pt idx="991">
                  <c:v>-7.4349628445767824</c:v>
                </c:pt>
                <c:pt idx="992">
                  <c:v>-7.4644939085235116</c:v>
                </c:pt>
                <c:pt idx="993">
                  <c:v>-7.5106361958957493</c:v>
                </c:pt>
                <c:pt idx="994">
                  <c:v>-7.5493957171076831</c:v>
                </c:pt>
                <c:pt idx="995">
                  <c:v>-7.6361432175054311</c:v>
                </c:pt>
                <c:pt idx="996">
                  <c:v>-7.6490630576767247</c:v>
                </c:pt>
                <c:pt idx="997">
                  <c:v>-7.6435259833175966</c:v>
                </c:pt>
                <c:pt idx="998">
                  <c:v>-7.617686302623329</c:v>
                </c:pt>
                <c:pt idx="999">
                  <c:v>-7.5936923130321947</c:v>
                </c:pt>
                <c:pt idx="1000">
                  <c:v>-7.6139949197172454</c:v>
                </c:pt>
                <c:pt idx="1001">
                  <c:v>-7.577081089604909</c:v>
                </c:pt>
                <c:pt idx="1002">
                  <c:v>-7.4165059296999978</c:v>
                </c:pt>
                <c:pt idx="1003">
                  <c:v>-7.316838589157511</c:v>
                </c:pt>
                <c:pt idx="1004">
                  <c:v>-7.1322694400715552</c:v>
                </c:pt>
                <c:pt idx="1005">
                  <c:v>-6.9938425780203302</c:v>
                </c:pt>
                <c:pt idx="1006">
                  <c:v>-6.9292433761601648</c:v>
                </c:pt>
                <c:pt idx="1007">
                  <c:v>-6.9237063014528886</c:v>
                </c:pt>
                <c:pt idx="1008">
                  <c:v>-7.0270650248554407</c:v>
                </c:pt>
                <c:pt idx="1009">
                  <c:v>-7.1341151315246023</c:v>
                </c:pt>
                <c:pt idx="1010">
                  <c:v>-7.2983816742824903</c:v>
                </c:pt>
                <c:pt idx="1011">
                  <c:v>-7.4312714616724733</c:v>
                </c:pt>
                <c:pt idx="1012">
                  <c:v>-7.4921792810171954</c:v>
                </c:pt>
                <c:pt idx="1013">
                  <c:v>-7.6287604516932639</c:v>
                </c:pt>
                <c:pt idx="1014">
                  <c:v>-7.702588111223438</c:v>
                </c:pt>
                <c:pt idx="1015">
                  <c:v>-7.7468847071550258</c:v>
                </c:pt>
                <c:pt idx="1016">
                  <c:v>-7.8041011432632246</c:v>
                </c:pt>
                <c:pt idx="1017">
                  <c:v>-7.8723917284484388</c:v>
                </c:pt>
                <c:pt idx="1018">
                  <c:v>-7.9240710902028129</c:v>
                </c:pt>
                <c:pt idx="1019">
                  <c:v>-7.9277624734623551</c:v>
                </c:pt>
                <c:pt idx="1020">
                  <c:v>-7.9240710902028129</c:v>
                </c:pt>
                <c:pt idx="1021">
                  <c:v>-7.8779288028075536</c:v>
                </c:pt>
                <c:pt idx="1022">
                  <c:v>-7.8133296008818869</c:v>
                </c:pt>
                <c:pt idx="1023">
                  <c:v>-7.702588111223438</c:v>
                </c:pt>
                <c:pt idx="1024">
                  <c:v>-7.6010750788443637</c:v>
                </c:pt>
                <c:pt idx="1025">
                  <c:v>-7.475568057591679</c:v>
                </c:pt>
                <c:pt idx="1026">
                  <c:v>-7.3002273660872188</c:v>
                </c:pt>
                <c:pt idx="1027">
                  <c:v>-7.1045840675902712</c:v>
                </c:pt>
                <c:pt idx="1028">
                  <c:v>-6.8757183226594742</c:v>
                </c:pt>
                <c:pt idx="1029">
                  <c:v>-6.7963535888445206</c:v>
                </c:pt>
                <c:pt idx="1030">
                  <c:v>-6.4788946522505748</c:v>
                </c:pt>
                <c:pt idx="1031">
                  <c:v>-6.2352633758813134</c:v>
                </c:pt>
                <c:pt idx="1032">
                  <c:v>-6.1374417265694028</c:v>
                </c:pt>
                <c:pt idx="1033">
                  <c:v>-6.0414657690710776</c:v>
                </c:pt>
                <c:pt idx="1034">
                  <c:v>-5.7609206627841916</c:v>
                </c:pt>
                <c:pt idx="1035">
                  <c:v>-5.5209807695104267</c:v>
                </c:pt>
                <c:pt idx="1036">
                  <c:v>-5.1979847590317707</c:v>
                </c:pt>
                <c:pt idx="1037">
                  <c:v>-5.07063204631954</c:v>
                </c:pt>
                <c:pt idx="1038">
                  <c:v>-5.0337182166633196</c:v>
                </c:pt>
                <c:pt idx="1039">
                  <c:v>-4.9580448655585547</c:v>
                </c:pt>
                <c:pt idx="1040">
                  <c:v>-4.78085848275565</c:v>
                </c:pt>
                <c:pt idx="1041">
                  <c:v>-4.6184376322645093</c:v>
                </c:pt>
                <c:pt idx="1042">
                  <c:v>-4.4837021534999586</c:v>
                </c:pt>
                <c:pt idx="1043">
                  <c:v>-4.3545037494444374</c:v>
                </c:pt>
                <c:pt idx="1044">
                  <c:v>-4.2862131645336188</c:v>
                </c:pt>
                <c:pt idx="1045">
                  <c:v>-3.983519761108214</c:v>
                </c:pt>
                <c:pt idx="1046">
                  <c:v>-3.749116942300371</c:v>
                </c:pt>
                <c:pt idx="1047">
                  <c:v>-3.536862421589904</c:v>
                </c:pt>
                <c:pt idx="1048">
                  <c:v>-3.4962572091108099</c:v>
                </c:pt>
                <c:pt idx="1049">
                  <c:v>-3.4408864643748158</c:v>
                </c:pt>
                <c:pt idx="1050">
                  <c:v>-3.2433974759920452</c:v>
                </c:pt>
                <c:pt idx="1051">
                  <c:v>-3.0477541787478239</c:v>
                </c:pt>
                <c:pt idx="1052">
                  <c:v>-2.972080827811217</c:v>
                </c:pt>
                <c:pt idx="1053">
                  <c:v>-2.957315295913086</c:v>
                </c:pt>
                <c:pt idx="1054">
                  <c:v>-2.9333213068010928</c:v>
                </c:pt>
                <c:pt idx="1055">
                  <c:v>-2.5475717868186929</c:v>
                </c:pt>
                <c:pt idx="1056">
                  <c:v>-2.4534415211522278</c:v>
                </c:pt>
                <c:pt idx="1057">
                  <c:v>-2.436830297820527</c:v>
                </c:pt>
                <c:pt idx="1058">
                  <c:v>-2.3888423192696182</c:v>
                </c:pt>
                <c:pt idx="1059">
                  <c:v>-2.2873292878529461</c:v>
                </c:pt>
                <c:pt idx="1060">
                  <c:v>-2.235649926427822</c:v>
                </c:pt>
                <c:pt idx="1061">
                  <c:v>-2.091685990819371</c:v>
                </c:pt>
                <c:pt idx="1062">
                  <c:v>-1.9144996085917809</c:v>
                </c:pt>
                <c:pt idx="1063">
                  <c:v>-1.519521631852212</c:v>
                </c:pt>
                <c:pt idx="1064">
                  <c:v>-1.3589464734018251</c:v>
                </c:pt>
                <c:pt idx="1065">
                  <c:v>-1.0525616877506849</c:v>
                </c:pt>
                <c:pt idx="1066">
                  <c:v>-0.83107871014380341</c:v>
                </c:pt>
                <c:pt idx="1067">
                  <c:v>-0.73879413645023218</c:v>
                </c:pt>
                <c:pt idx="1068">
                  <c:v>-0.55422498838804013</c:v>
                </c:pt>
                <c:pt idx="1069">
                  <c:v>-0.31982217119522488</c:v>
                </c:pt>
                <c:pt idx="1070">
                  <c:v>-0.29582818180057202</c:v>
                </c:pt>
                <c:pt idx="1071">
                  <c:v>-0.24414882049406419</c:v>
                </c:pt>
                <c:pt idx="1072">
                  <c:v>3.1738373822442528E-3</c:v>
                </c:pt>
                <c:pt idx="1073">
                  <c:v>0.1619033044710573</c:v>
                </c:pt>
                <c:pt idx="1074">
                  <c:v>0.28741032497259322</c:v>
                </c:pt>
                <c:pt idx="1075">
                  <c:v>0.41107165402109469</c:v>
                </c:pt>
                <c:pt idx="1076">
                  <c:v>0.47197947246712868</c:v>
                </c:pt>
                <c:pt idx="1077">
                  <c:v>0.52365883373116628</c:v>
                </c:pt>
                <c:pt idx="1078">
                  <c:v>0.58087526965113401</c:v>
                </c:pt>
                <c:pt idx="1079">
                  <c:v>0.61963479050548065</c:v>
                </c:pt>
                <c:pt idx="1080">
                  <c:v>0.7063822900924811</c:v>
                </c:pt>
                <c:pt idx="1081">
                  <c:v>0.82081516120071907</c:v>
                </c:pt>
                <c:pt idx="1082">
                  <c:v>0.86142037383324754</c:v>
                </c:pt>
                <c:pt idx="1083">
                  <c:v>0.90940835220358995</c:v>
                </c:pt>
                <c:pt idx="1084">
                  <c:v>1.012767074675003</c:v>
                </c:pt>
                <c:pt idx="1085">
                  <c:v>1.055217978382339</c:v>
                </c:pt>
                <c:pt idx="1086">
                  <c:v>1.1438111697121029</c:v>
                </c:pt>
                <c:pt idx="1087">
                  <c:v>1.180724999108103</c:v>
                </c:pt>
                <c:pt idx="1088">
                  <c:v>1.2213302113712381</c:v>
                </c:pt>
                <c:pt idx="1089">
                  <c:v>1.3209975509401239</c:v>
                </c:pt>
                <c:pt idx="1090">
                  <c:v>1.35975707176261</c:v>
                </c:pt>
                <c:pt idx="1091">
                  <c:v>1.48526409209243</c:v>
                </c:pt>
                <c:pt idx="1092">
                  <c:v>1.4944925496155099</c:v>
                </c:pt>
                <c:pt idx="1093">
                  <c:v>1.535097761864487</c:v>
                </c:pt>
                <c:pt idx="1094">
                  <c:v>1.597851272019664</c:v>
                </c:pt>
                <c:pt idx="1095">
                  <c:v>1.6790616968569021</c:v>
                </c:pt>
                <c:pt idx="1096">
                  <c:v>1.767654887421346</c:v>
                </c:pt>
                <c:pt idx="1097">
                  <c:v>1.878396375877827</c:v>
                </c:pt>
                <c:pt idx="1098">
                  <c:v>1.8747049930124631</c:v>
                </c:pt>
                <c:pt idx="1099">
                  <c:v>1.8802420673113991</c:v>
                </c:pt>
                <c:pt idx="1100">
                  <c:v>1.869167918360064</c:v>
                </c:pt>
                <c:pt idx="1101">
                  <c:v>1.86363084406113</c:v>
                </c:pt>
                <c:pt idx="1102">
                  <c:v>1.8488653122444321</c:v>
                </c:pt>
                <c:pt idx="1103">
                  <c:v>1.9909835554020341</c:v>
                </c:pt>
                <c:pt idx="1104">
                  <c:v>2.1054164266955588</c:v>
                </c:pt>
                <c:pt idx="1105">
                  <c:v>2.2309234469209449</c:v>
                </c:pt>
                <c:pt idx="1106">
                  <c:v>2.3029054145407839</c:v>
                </c:pt>
                <c:pt idx="1107">
                  <c:v>2.4136469029299952</c:v>
                </c:pt>
                <c:pt idx="1108">
                  <c:v>2.4671719555107599</c:v>
                </c:pt>
                <c:pt idx="1109">
                  <c:v>2.487474561614011</c:v>
                </c:pt>
                <c:pt idx="1110">
                  <c:v>2.5262340827368441</c:v>
                </c:pt>
                <c:pt idx="1111">
                  <c:v>2.5354625398958421</c:v>
                </c:pt>
                <c:pt idx="1112">
                  <c:v>2.5539194545655208</c:v>
                </c:pt>
                <c:pt idx="1113">
                  <c:v>2.5262340827368441</c:v>
                </c:pt>
                <c:pt idx="1114">
                  <c:v>2.4911659444776082</c:v>
                </c:pt>
                <c:pt idx="1115">
                  <c:v>2.4948573273412058</c:v>
                </c:pt>
                <c:pt idx="1116">
                  <c:v>2.5649936035062222</c:v>
                </c:pt>
                <c:pt idx="1117">
                  <c:v>2.6166729646481182</c:v>
                </c:pt>
                <c:pt idx="1118">
                  <c:v>2.6129815817845179</c:v>
                </c:pt>
                <c:pt idx="1119">
                  <c:v>2.6185186560799192</c:v>
                </c:pt>
                <c:pt idx="1120">
                  <c:v>2.6185186560799192</c:v>
                </c:pt>
                <c:pt idx="1121">
                  <c:v>2.6351298793142468</c:v>
                </c:pt>
                <c:pt idx="1122">
                  <c:v>2.644358336824935</c:v>
                </c:pt>
                <c:pt idx="1123">
                  <c:v>2.6462040282567352</c:v>
                </c:pt>
                <c:pt idx="1124">
                  <c:v>2.995039716131783</c:v>
                </c:pt>
                <c:pt idx="1125">
                  <c:v>3.2589735963219071</c:v>
                </c:pt>
                <c:pt idx="1126">
                  <c:v>3.223905458442673</c:v>
                </c:pt>
                <c:pt idx="1127">
                  <c:v>3.6502601878877639</c:v>
                </c:pt>
                <c:pt idx="1128">
                  <c:v>3.6133463585962131</c:v>
                </c:pt>
                <c:pt idx="1129">
                  <c:v>3.593043752519518</c:v>
                </c:pt>
                <c:pt idx="1130">
                  <c:v>3.5524385400126741</c:v>
                </c:pt>
                <c:pt idx="1131">
                  <c:v>3.487839338919001</c:v>
                </c:pt>
                <c:pt idx="1132">
                  <c:v>3.4601539664170571</c:v>
                </c:pt>
                <c:pt idx="1133">
                  <c:v>3.4786108814171648</c:v>
                </c:pt>
                <c:pt idx="1134">
                  <c:v>3.556129922870956</c:v>
                </c:pt>
                <c:pt idx="1135">
                  <c:v>3.635494656452845</c:v>
                </c:pt>
                <c:pt idx="1136">
                  <c:v>3.7222421550390781</c:v>
                </c:pt>
                <c:pt idx="1137">
                  <c:v>3.8089896543216062</c:v>
                </c:pt>
                <c:pt idx="1138">
                  <c:v>3.8219094943247272</c:v>
                </c:pt>
                <c:pt idx="1139">
                  <c:v>3.8348293350329961</c:v>
                </c:pt>
                <c:pt idx="1140">
                  <c:v>3.9031199189583972</c:v>
                </c:pt>
                <c:pt idx="1141">
                  <c:v>3.9141940678831739</c:v>
                </c:pt>
                <c:pt idx="1142">
                  <c:v>3.9141940678831739</c:v>
                </c:pt>
                <c:pt idx="1143">
                  <c:v>3.928959599666241</c:v>
                </c:pt>
                <c:pt idx="1144">
                  <c:v>3.9215768335979768</c:v>
                </c:pt>
                <c:pt idx="1145">
                  <c:v>3.9455708228775661</c:v>
                </c:pt>
                <c:pt idx="1146">
                  <c:v>3.9972501839380299</c:v>
                </c:pt>
                <c:pt idx="1147">
                  <c:v>4.0563123110614407</c:v>
                </c:pt>
                <c:pt idx="1148">
                  <c:v>4.0839976828405424</c:v>
                </c:pt>
                <c:pt idx="1149">
                  <c:v>4.0692321510610201</c:v>
                </c:pt>
                <c:pt idx="1150">
                  <c:v>4.0858433746204854</c:v>
                </c:pt>
                <c:pt idx="1151">
                  <c:v>4.1412141185303879</c:v>
                </c:pt>
                <c:pt idx="1152">
                  <c:v>4.1762822563706621</c:v>
                </c:pt>
                <c:pt idx="1153">
                  <c:v>4.2113503942127259</c:v>
                </c:pt>
                <c:pt idx="1154">
                  <c:v>4.1910477881501942</c:v>
                </c:pt>
                <c:pt idx="1155">
                  <c:v>4.2298073091986819</c:v>
                </c:pt>
                <c:pt idx="1156">
                  <c:v>4.3017892759505134</c:v>
                </c:pt>
                <c:pt idx="1157">
                  <c:v>4.3220918823629608</c:v>
                </c:pt>
                <c:pt idx="1158">
                  <c:v>4.338703105567209</c:v>
                </c:pt>
                <c:pt idx="1159">
                  <c:v>4.3257832652194841</c:v>
                </c:pt>
                <c:pt idx="1160">
                  <c:v>4.2962522020192004</c:v>
                </c:pt>
                <c:pt idx="1161">
                  <c:v>4.305480659158718</c:v>
                </c:pt>
                <c:pt idx="1162">
                  <c:v>4.2962522020192004</c:v>
                </c:pt>
                <c:pt idx="1163">
                  <c:v>4.2390357663399776</c:v>
                </c:pt>
                <c:pt idx="1164">
                  <c:v>4.1855107138654182</c:v>
                </c:pt>
                <c:pt idx="1165">
                  <c:v>4.1892020967219352</c:v>
                </c:pt>
                <c:pt idx="1166">
                  <c:v>4.1043002892583047</c:v>
                </c:pt>
                <c:pt idx="1167">
                  <c:v>3.9344966743044729</c:v>
                </c:pt>
                <c:pt idx="1168">
                  <c:v>4.0046329500045186</c:v>
                </c:pt>
                <c:pt idx="1169">
                  <c:v>4.0950718317635522</c:v>
                </c:pt>
                <c:pt idx="1170">
                  <c:v>3.9954044925079928</c:v>
                </c:pt>
                <c:pt idx="1171">
                  <c:v>3.7960698139650231</c:v>
                </c:pt>
                <c:pt idx="1172">
                  <c:v>3.6945567832475792</c:v>
                </c:pt>
                <c:pt idx="1173">
                  <c:v>3.6041179010961479</c:v>
                </c:pt>
                <c:pt idx="1174">
                  <c:v>3.845903483606083</c:v>
                </c:pt>
                <c:pt idx="1175">
                  <c:v>3.7868413568201928</c:v>
                </c:pt>
                <c:pt idx="1176">
                  <c:v>3.681636942891005</c:v>
                </c:pt>
                <c:pt idx="1177">
                  <c:v>3.6207291246644639</c:v>
                </c:pt>
                <c:pt idx="1178">
                  <c:v>3.5616669975127362</c:v>
                </c:pt>
                <c:pt idx="1179">
                  <c:v>3.5321359335825249</c:v>
                </c:pt>
                <c:pt idx="1180">
                  <c:v>3.5173704017941532</c:v>
                </c:pt>
                <c:pt idx="1181">
                  <c:v>3.711168006464221</c:v>
                </c:pt>
                <c:pt idx="1182">
                  <c:v>3.7979155053950571</c:v>
                </c:pt>
                <c:pt idx="1183">
                  <c:v>4.04708385356669</c:v>
                </c:pt>
                <c:pt idx="1184">
                  <c:v>4.0415467792801412</c:v>
                </c:pt>
                <c:pt idx="1185">
                  <c:v>4.0323183217853931</c:v>
                </c:pt>
                <c:pt idx="1186">
                  <c:v>4.0378553964236268</c:v>
                </c:pt>
                <c:pt idx="1187">
                  <c:v>4.1172201292561077</c:v>
                </c:pt>
                <c:pt idx="1188">
                  <c:v>4.1578253417363946</c:v>
                </c:pt>
                <c:pt idx="1189">
                  <c:v>4.1725908735159258</c:v>
                </c:pt>
                <c:pt idx="1190">
                  <c:v>4.1818193310089038</c:v>
                </c:pt>
                <c:pt idx="1191">
                  <c:v>4.222424543133962</c:v>
                </c:pt>
                <c:pt idx="1192">
                  <c:v>4.2445728406247554</c:v>
                </c:pt>
                <c:pt idx="1193">
                  <c:v>4.2630297556089376</c:v>
                </c:pt>
                <c:pt idx="1194">
                  <c:v>4.2907151273827351</c:v>
                </c:pt>
                <c:pt idx="1195">
                  <c:v>4.2925608188109949</c:v>
                </c:pt>
                <c:pt idx="1196">
                  <c:v>4.2722582127502342</c:v>
                </c:pt>
                <c:pt idx="1197">
                  <c:v>4.0157070989275221</c:v>
                </c:pt>
                <c:pt idx="1198">
                  <c:v>3.9160397596648928</c:v>
                </c:pt>
                <c:pt idx="1199">
                  <c:v>3.8366750261095661</c:v>
                </c:pt>
                <c:pt idx="1200">
                  <c:v>3.7499275271804868</c:v>
                </c:pt>
                <c:pt idx="1201">
                  <c:v>3.7037852403941822</c:v>
                </c:pt>
                <c:pt idx="1202">
                  <c:v>3.6262661986010971</c:v>
                </c:pt>
                <c:pt idx="1203">
                  <c:v>3.5672040718010489</c:v>
                </c:pt>
                <c:pt idx="1204">
                  <c:v>3.4859936471372879</c:v>
                </c:pt>
                <c:pt idx="1205">
                  <c:v>3.3974004567445508</c:v>
                </c:pt>
                <c:pt idx="1206">
                  <c:v>3.329109872075056</c:v>
                </c:pt>
                <c:pt idx="1207">
                  <c:v>3.1814545544898758</c:v>
                </c:pt>
                <c:pt idx="1208">
                  <c:v>2.9396689721510749</c:v>
                </c:pt>
                <c:pt idx="1209">
                  <c:v>2.7329515272920148</c:v>
                </c:pt>
                <c:pt idx="1210">
                  <c:v>2.6886549322360902</c:v>
                </c:pt>
                <c:pt idx="1211">
                  <c:v>2.7071118469022282</c:v>
                </c:pt>
                <c:pt idx="1212">
                  <c:v>2.7126489211958531</c:v>
                </c:pt>
                <c:pt idx="1213">
                  <c:v>2.6701980175699558</c:v>
                </c:pt>
                <c:pt idx="1214">
                  <c:v>2.7200316869212782</c:v>
                </c:pt>
                <c:pt idx="1215">
                  <c:v>2.812316260594788</c:v>
                </c:pt>
                <c:pt idx="1216">
                  <c:v>2.7421799844474619</c:v>
                </c:pt>
                <c:pt idx="1217">
                  <c:v>2.5852962096077059</c:v>
                </c:pt>
                <c:pt idx="1218">
                  <c:v>2.487474561614011</c:v>
                </c:pt>
                <c:pt idx="1219">
                  <c:v>2.540999614542923</c:v>
                </c:pt>
                <c:pt idx="1220">
                  <c:v>2.4616348808636812</c:v>
                </c:pt>
                <c:pt idx="1221">
                  <c:v>2.4967030191246891</c:v>
                </c:pt>
                <c:pt idx="1222">
                  <c:v>2.5262340827368441</c:v>
                </c:pt>
                <c:pt idx="1223">
                  <c:v>2.5631479120744229</c:v>
                </c:pt>
                <c:pt idx="1224">
                  <c:v>2.5779134438805058</c:v>
                </c:pt>
                <c:pt idx="1225">
                  <c:v>2.6425126450414509</c:v>
                </c:pt>
                <c:pt idx="1226">
                  <c:v>2.6332841878842261</c:v>
                </c:pt>
                <c:pt idx="1227">
                  <c:v>2.6277471132371422</c:v>
                </c:pt>
                <c:pt idx="1228">
                  <c:v>2.6166729646481182</c:v>
                </c:pt>
                <c:pt idx="1229">
                  <c:v>2.5871419010395069</c:v>
                </c:pt>
                <c:pt idx="1230">
                  <c:v>2.5816048267441061</c:v>
                </c:pt>
                <c:pt idx="1231">
                  <c:v>2.537308231679325</c:v>
                </c:pt>
                <c:pt idx="1232">
                  <c:v>2.592678975684811</c:v>
                </c:pt>
                <c:pt idx="1233">
                  <c:v>2.607444507490897</c:v>
                </c:pt>
                <c:pt idx="1234">
                  <c:v>2.644358336824935</c:v>
                </c:pt>
                <c:pt idx="1235">
                  <c:v>2.6092901985692318</c:v>
                </c:pt>
                <c:pt idx="1236">
                  <c:v>2.651741102550357</c:v>
                </c:pt>
                <c:pt idx="1237">
                  <c:v>2.6609695600610461</c:v>
                </c:pt>
                <c:pt idx="1238">
                  <c:v>2.6572781768439788</c:v>
                </c:pt>
                <c:pt idx="1239">
                  <c:v>2.6701980175699558</c:v>
                </c:pt>
                <c:pt idx="1240">
                  <c:v>2.7587912080334891</c:v>
                </c:pt>
                <c:pt idx="1241">
                  <c:v>2.729260144428411</c:v>
                </c:pt>
                <c:pt idx="1242">
                  <c:v>2.6609695600610461</c:v>
                </c:pt>
                <c:pt idx="1243">
                  <c:v>2.5963703585484121</c:v>
                </c:pt>
                <c:pt idx="1244">
                  <c:v>2.6092901985692318</c:v>
                </c:pt>
                <c:pt idx="1245">
                  <c:v>2.546536688838323</c:v>
                </c:pt>
                <c:pt idx="1246">
                  <c:v>2.5391539227594402</c:v>
                </c:pt>
                <c:pt idx="1247">
                  <c:v>2.5336168484640411</c:v>
                </c:pt>
                <c:pt idx="1248">
                  <c:v>2.3951899879050882</c:v>
                </c:pt>
                <c:pt idx="1249">
                  <c:v>1.7122841433645259</c:v>
                </c:pt>
                <c:pt idx="1250">
                  <c:v>1.572011591242777</c:v>
                </c:pt>
                <c:pt idx="1251">
                  <c:v>1.573857282678127</c:v>
                </c:pt>
                <c:pt idx="1252">
                  <c:v>1.588622814498357</c:v>
                </c:pt>
                <c:pt idx="1253">
                  <c:v>1.6421478674821479</c:v>
                </c:pt>
                <c:pt idx="1254">
                  <c:v>1.6495306332164239</c:v>
                </c:pt>
                <c:pt idx="1255">
                  <c:v>1.810105791091503</c:v>
                </c:pt>
                <c:pt idx="1256">
                  <c:v>1.714129834798096</c:v>
                </c:pt>
                <c:pt idx="1257">
                  <c:v>1.7639635045542039</c:v>
                </c:pt>
                <c:pt idx="1258">
                  <c:v>1.8747049930124631</c:v>
                </c:pt>
                <c:pt idx="1259">
                  <c:v>1.8747049930124631</c:v>
                </c:pt>
                <c:pt idx="1260">
                  <c:v>1.9300757370586601</c:v>
                </c:pt>
                <c:pt idx="1261">
                  <c:v>1.8839334501785441</c:v>
                </c:pt>
                <c:pt idx="1262">
                  <c:v>1.725203983397736</c:v>
                </c:pt>
                <c:pt idx="1263">
                  <c:v>1.7067470687121331</c:v>
                </c:pt>
                <c:pt idx="1264">
                  <c:v>1.6753703139897631</c:v>
                </c:pt>
                <c:pt idx="1265">
                  <c:v>1.690135845810004</c:v>
                </c:pt>
                <c:pt idx="1266">
                  <c:v>1.575702974463377</c:v>
                </c:pt>
                <c:pt idx="1267">
                  <c:v>1.544326219032327</c:v>
                </c:pt>
                <c:pt idx="1268">
                  <c:v>1.5387891450833071</c:v>
                </c:pt>
                <c:pt idx="1269">
                  <c:v>1.4778813260064769</c:v>
                </c:pt>
                <c:pt idx="1270">
                  <c:v>1.4188191990630441</c:v>
                </c:pt>
                <c:pt idx="1271">
                  <c:v>1.440967496622868</c:v>
                </c:pt>
                <c:pt idx="1272">
                  <c:v>1.367139837850337</c:v>
                </c:pt>
                <c:pt idx="1273">
                  <c:v>1.2693181897221091</c:v>
                </c:pt>
                <c:pt idx="1274">
                  <c:v>1.2600897321990421</c:v>
                </c:pt>
                <c:pt idx="1275">
                  <c:v>1.1696508501496981</c:v>
                </c:pt>
                <c:pt idx="1276">
                  <c:v>1.208410370979266</c:v>
                </c:pt>
                <c:pt idx="1277">
                  <c:v>1.226867285675493</c:v>
                </c:pt>
                <c:pt idx="1278">
                  <c:v>1.2102560627662939</c:v>
                </c:pt>
                <c:pt idx="1279">
                  <c:v>1.2637811150679521</c:v>
                </c:pt>
                <c:pt idx="1280">
                  <c:v>1.300694944810322</c:v>
                </c:pt>
                <c:pt idx="1281">
                  <c:v>1.4022079758039241</c:v>
                </c:pt>
                <c:pt idx="1282">
                  <c:v>1.420664890496611</c:v>
                </c:pt>
                <c:pt idx="1283">
                  <c:v>1.4446588794900019</c:v>
                </c:pt>
                <c:pt idx="1284">
                  <c:v>1.4243562737172091</c:v>
                </c:pt>
                <c:pt idx="1285">
                  <c:v>1.573857282678127</c:v>
                </c:pt>
                <c:pt idx="1286">
                  <c:v>1.58493143163122</c:v>
                </c:pt>
                <c:pt idx="1287">
                  <c:v>1.618153878142383</c:v>
                </c:pt>
                <c:pt idx="1288">
                  <c:v>1.6347651013961879</c:v>
                </c:pt>
                <c:pt idx="1289">
                  <c:v>1.656913399304166</c:v>
                </c:pt>
                <c:pt idx="1290">
                  <c:v>1.7215126005305961</c:v>
                </c:pt>
                <c:pt idx="1291">
                  <c:v>1.84701962081086</c:v>
                </c:pt>
                <c:pt idx="1292">
                  <c:v>1.954069726039666</c:v>
                </c:pt>
                <c:pt idx="1293">
                  <c:v>1.941149886008217</c:v>
                </c:pt>
                <c:pt idx="1294">
                  <c:v>2.0186689279500052</c:v>
                </c:pt>
                <c:pt idx="1295">
                  <c:v>2.247534670164133</c:v>
                </c:pt>
                <c:pt idx="1296">
                  <c:v>2.42287536044245</c:v>
                </c:pt>
                <c:pt idx="1297">
                  <c:v>2.5576108374273412</c:v>
                </c:pt>
                <c:pt idx="1298">
                  <c:v>2.6055988157074128</c:v>
                </c:pt>
                <c:pt idx="1299">
                  <c:v>2.6683523257846891</c:v>
                </c:pt>
                <c:pt idx="1300">
                  <c:v>2.684963549020805</c:v>
                </c:pt>
                <c:pt idx="1301">
                  <c:v>2.7200316869212782</c:v>
                </c:pt>
                <c:pt idx="1302">
                  <c:v>2.8603042388589168</c:v>
                </c:pt>
                <c:pt idx="1303">
                  <c:v>2.9747371100409268</c:v>
                </c:pt>
                <c:pt idx="1304">
                  <c:v>3.0467190772471149</c:v>
                </c:pt>
                <c:pt idx="1305">
                  <c:v>3.199911469145392</c:v>
                </c:pt>
                <c:pt idx="1306">
                  <c:v>3.2995788084894531</c:v>
                </c:pt>
                <c:pt idx="1307">
                  <c:v>3.353103861368798</c:v>
                </c:pt>
                <c:pt idx="1308">
                  <c:v>3.3992461478228968</c:v>
                </c:pt>
                <c:pt idx="1309">
                  <c:v>3.3992461478228968</c:v>
                </c:pt>
                <c:pt idx="1310">
                  <c:v>3.4066289142463821</c:v>
                </c:pt>
                <c:pt idx="1311">
                  <c:v>3.4509255089152209</c:v>
                </c:pt>
                <c:pt idx="1312">
                  <c:v>3.4601539664170571</c:v>
                </c:pt>
                <c:pt idx="1313">
                  <c:v>3.4416970517650709</c:v>
                </c:pt>
                <c:pt idx="1314">
                  <c:v>3.3955547649628359</c:v>
                </c:pt>
                <c:pt idx="1315">
                  <c:v>3.3641780103024361</c:v>
                </c:pt>
                <c:pt idx="1316">
                  <c:v>3.3549495528006079</c:v>
                </c:pt>
                <c:pt idx="1317">
                  <c:v>3.314344340283145</c:v>
                </c:pt>
                <c:pt idx="1318">
                  <c:v>3.2829675856191982</c:v>
                </c:pt>
                <c:pt idx="1319">
                  <c:v>3.2903503513393111</c:v>
                </c:pt>
                <c:pt idx="1320">
                  <c:v>3.2829675856191982</c:v>
                </c:pt>
                <c:pt idx="1321">
                  <c:v>3.3272641806450269</c:v>
                </c:pt>
                <c:pt idx="1322">
                  <c:v>3.3401840210086911</c:v>
                </c:pt>
                <c:pt idx="1323">
                  <c:v>3.3328012549351151</c:v>
                </c:pt>
                <c:pt idx="1324">
                  <c:v>3.2091399266489908</c:v>
                </c:pt>
                <c:pt idx="1325">
                  <c:v>3.1390036508869952</c:v>
                </c:pt>
                <c:pt idx="1326">
                  <c:v>3.1408493423170212</c:v>
                </c:pt>
                <c:pt idx="1327">
                  <c:v>2.5963703585484121</c:v>
                </c:pt>
                <c:pt idx="1328">
                  <c:v>2.389652913961378</c:v>
                </c:pt>
                <c:pt idx="1329">
                  <c:v>2.2715286591362891</c:v>
                </c:pt>
                <c:pt idx="1330">
                  <c:v>2.1570957878640038</c:v>
                </c:pt>
                <c:pt idx="1331">
                  <c:v>2.0758853634209249</c:v>
                </c:pt>
                <c:pt idx="1332">
                  <c:v>1.9854464814547781</c:v>
                </c:pt>
                <c:pt idx="1333">
                  <c:v>1.9226929713279299</c:v>
                </c:pt>
                <c:pt idx="1334">
                  <c:v>1.826717014693451</c:v>
                </c:pt>
                <c:pt idx="1335">
                  <c:v>1.752889355602878</c:v>
                </c:pt>
                <c:pt idx="1336">
                  <c:v>1.758426429903589</c:v>
                </c:pt>
                <c:pt idx="1337">
                  <c:v>1.7971859510582859</c:v>
                </c:pt>
                <c:pt idx="1338">
                  <c:v>1.7344324409172709</c:v>
                </c:pt>
                <c:pt idx="1339">
                  <c:v>1.1917991473631431</c:v>
                </c:pt>
                <c:pt idx="1340">
                  <c:v>0.64362877987357503</c:v>
                </c:pt>
                <c:pt idx="1341">
                  <c:v>0.40368888792451268</c:v>
                </c:pt>
                <c:pt idx="1342">
                  <c:v>0.38707766464591509</c:v>
                </c:pt>
                <c:pt idx="1343">
                  <c:v>0.31509569722198583</c:v>
                </c:pt>
                <c:pt idx="1344">
                  <c:v>0.36492936670607368</c:v>
                </c:pt>
                <c:pt idx="1345">
                  <c:v>0.33908968624725111</c:v>
                </c:pt>
                <c:pt idx="1346">
                  <c:v>0.32247846296866112</c:v>
                </c:pt>
                <c:pt idx="1347">
                  <c:v>0.34831814378094628</c:v>
                </c:pt>
                <c:pt idx="1348">
                  <c:v>0.27633617600179039</c:v>
                </c:pt>
                <c:pt idx="1349">
                  <c:v>0.25049649518773781</c:v>
                </c:pt>
                <c:pt idx="1350">
                  <c:v>0.23942234656862069</c:v>
                </c:pt>
                <c:pt idx="1351">
                  <c:v>0.20619990000612329</c:v>
                </c:pt>
                <c:pt idx="1352">
                  <c:v>0.17482314487896561</c:v>
                </c:pt>
                <c:pt idx="1353">
                  <c:v>0.29848447358993518</c:v>
                </c:pt>
                <c:pt idx="1354">
                  <c:v>0.39446043039081358</c:v>
                </c:pt>
                <c:pt idx="1355">
                  <c:v>0.51073899368025388</c:v>
                </c:pt>
                <c:pt idx="1356">
                  <c:v>0.5328872912630922</c:v>
                </c:pt>
                <c:pt idx="1357">
                  <c:v>0.5734925035563232</c:v>
                </c:pt>
                <c:pt idx="1358">
                  <c:v>0.62148048194081684</c:v>
                </c:pt>
                <c:pt idx="1359">
                  <c:v>0.66762276888998939</c:v>
                </c:pt>
                <c:pt idx="1360">
                  <c:v>0.74514181058983364</c:v>
                </c:pt>
                <c:pt idx="1361">
                  <c:v>0.81896946976537932</c:v>
                </c:pt>
                <c:pt idx="1362">
                  <c:v>0.92786526690690097</c:v>
                </c:pt>
                <c:pt idx="1363">
                  <c:v>0.98323601101328839</c:v>
                </c:pt>
                <c:pt idx="1364">
                  <c:v>1.0441438301255299</c:v>
                </c:pt>
                <c:pt idx="1365">
                  <c:v>1.1567310097559489</c:v>
                </c:pt>
                <c:pt idx="1366">
                  <c:v>1.195490530937197</c:v>
                </c:pt>
                <c:pt idx="1367">
                  <c:v>1.239787126069247</c:v>
                </c:pt>
                <c:pt idx="1368">
                  <c:v>1.2527069664612229</c:v>
                </c:pt>
                <c:pt idx="1369">
                  <c:v>1.291466487638937</c:v>
                </c:pt>
                <c:pt idx="1370">
                  <c:v>1.3874424439783679</c:v>
                </c:pt>
                <c:pt idx="1371">
                  <c:v>1.422510581930178</c:v>
                </c:pt>
                <c:pt idx="1372">
                  <c:v>1.560937442641368</c:v>
                </c:pt>
                <c:pt idx="1373">
                  <c:v>1.697518611544284</c:v>
                </c:pt>
                <c:pt idx="1374">
                  <c:v>1.771346270640171</c:v>
                </c:pt>
                <c:pt idx="1375">
                  <c:v>1.778729036374453</c:v>
                </c:pt>
                <c:pt idx="1376">
                  <c:v>1.8137971743103281</c:v>
                </c:pt>
                <c:pt idx="1377">
                  <c:v>1.876550684092571</c:v>
                </c:pt>
                <c:pt idx="1378">
                  <c:v>1.9300757370586601</c:v>
                </c:pt>
                <c:pt idx="1379">
                  <c:v>1.972526640721741</c:v>
                </c:pt>
                <c:pt idx="1380">
                  <c:v>1.994674938620864</c:v>
                </c:pt>
                <c:pt idx="1381">
                  <c:v>2.0260516936807398</c:v>
                </c:pt>
                <c:pt idx="1382">
                  <c:v>2.2032380750834251</c:v>
                </c:pt>
                <c:pt idx="1383">
                  <c:v>2.2918312655947588</c:v>
                </c:pt>
                <c:pt idx="1384">
                  <c:v>2.2992140316754091</c:v>
                </c:pt>
                <c:pt idx="1385">
                  <c:v>2.2918312655947588</c:v>
                </c:pt>
                <c:pt idx="1386">
                  <c:v>2.234614829786318</c:v>
                </c:pt>
                <c:pt idx="1387">
                  <c:v>2.2050837661635372</c:v>
                </c:pt>
                <c:pt idx="1388">
                  <c:v>2.2050837661635372</c:v>
                </c:pt>
                <c:pt idx="1389">
                  <c:v>2.1349474903218808</c:v>
                </c:pt>
                <c:pt idx="1390">
                  <c:v>2.2290777554891492</c:v>
                </c:pt>
                <c:pt idx="1391">
                  <c:v>2.2623002019737468</c:v>
                </c:pt>
                <c:pt idx="1392">
                  <c:v>2.391498605041491</c:v>
                </c:pt>
                <c:pt idx="1393">
                  <c:v>2.4819374873186142</c:v>
                </c:pt>
                <c:pt idx="1394">
                  <c:v>2.5317711570322419</c:v>
                </c:pt>
                <c:pt idx="1395">
                  <c:v>2.6295928050206272</c:v>
                </c:pt>
                <c:pt idx="1396">
                  <c:v>2.7347972187238159</c:v>
                </c:pt>
                <c:pt idx="1397">
                  <c:v>2.8178533348884178</c:v>
                </c:pt>
                <c:pt idx="1398">
                  <c:v>2.9359775892892479</c:v>
                </c:pt>
                <c:pt idx="1399">
                  <c:v>3.02272508794452</c:v>
                </c:pt>
                <c:pt idx="1400">
                  <c:v>3.0707130661962521</c:v>
                </c:pt>
                <c:pt idx="1401">
                  <c:v>3.1925287034252818</c:v>
                </c:pt>
                <c:pt idx="1402">
                  <c:v>3.2312882245162471</c:v>
                </c:pt>
                <c:pt idx="1403">
                  <c:v>3.2497451391717691</c:v>
                </c:pt>
                <c:pt idx="1404">
                  <c:v>3.3254184892150001</c:v>
                </c:pt>
                <c:pt idx="1405">
                  <c:v>3.373406467452583</c:v>
                </c:pt>
                <c:pt idx="1406">
                  <c:v>3.471228115347142</c:v>
                </c:pt>
                <c:pt idx="1407">
                  <c:v>3.556129922870956</c:v>
                </c:pt>
                <c:pt idx="1408">
                  <c:v>3.635494656452845</c:v>
                </c:pt>
                <c:pt idx="1409">
                  <c:v>3.7130136978942541</c:v>
                </c:pt>
                <c:pt idx="1410">
                  <c:v>3.8403664089660738</c:v>
                </c:pt>
                <c:pt idx="1411">
                  <c:v>3.9880217264415019</c:v>
                </c:pt>
                <c:pt idx="1412">
                  <c:v>4.10799167211482</c:v>
                </c:pt>
                <c:pt idx="1413">
                  <c:v>4.2501099149077541</c:v>
                </c:pt>
                <c:pt idx="1414">
                  <c:v>4.3239375737912216</c:v>
                </c:pt>
                <c:pt idx="1415">
                  <c:v>4.3977652323159244</c:v>
                </c:pt>
                <c:pt idx="1416">
                  <c:v>4.4494445933480504</c:v>
                </c:pt>
                <c:pt idx="1417">
                  <c:v>4.4752842740399634</c:v>
                </c:pt>
                <c:pt idx="1418">
                  <c:v>4.5528033157587027</c:v>
                </c:pt>
                <c:pt idx="1419">
                  <c:v>4.6875387927731156</c:v>
                </c:pt>
                <c:pt idx="1420">
                  <c:v>4.9016390028796382</c:v>
                </c:pt>
                <c:pt idx="1421">
                  <c:v>4.9828494274159594</c:v>
                </c:pt>
                <c:pt idx="1422">
                  <c:v>5.1231219789942486</c:v>
                </c:pt>
                <c:pt idx="1423">
                  <c:v>5.2412462327336042</c:v>
                </c:pt>
                <c:pt idx="1424">
                  <c:v>5.2467833073647601</c:v>
                </c:pt>
                <c:pt idx="1425">
                  <c:v>5.2597031473466371</c:v>
                </c:pt>
                <c:pt idx="1426">
                  <c:v>5.2763143708848634</c:v>
                </c:pt>
                <c:pt idx="1427">
                  <c:v>5.2873885194402517</c:v>
                </c:pt>
                <c:pt idx="1428">
                  <c:v>5.3316851147186419</c:v>
                </c:pt>
                <c:pt idx="1429">
                  <c:v>5.3575247950323126</c:v>
                </c:pt>
                <c:pt idx="1430">
                  <c:v>5.3501420293299047</c:v>
                </c:pt>
                <c:pt idx="1431">
                  <c:v>5.3150738911821884</c:v>
                </c:pt>
                <c:pt idx="1432">
                  <c:v>5.3261480400892616</c:v>
                </c:pt>
                <c:pt idx="1433">
                  <c:v>5.3556791036058202</c:v>
                </c:pt>
                <c:pt idx="1434">
                  <c:v>5.4202783049166534</c:v>
                </c:pt>
                <c:pt idx="1435">
                  <c:v>5.4461179855802424</c:v>
                </c:pt>
                <c:pt idx="1436">
                  <c:v>5.444272293802066</c:v>
                </c:pt>
                <c:pt idx="1437">
                  <c:v>5.4516550598561624</c:v>
                </c:pt>
                <c:pt idx="1438">
                  <c:v>5.486723197646886</c:v>
                </c:pt>
                <c:pt idx="1439">
                  <c:v>5.514408569381736</c:v>
                </c:pt>
                <c:pt idx="1440">
                  <c:v>5.5199456440093408</c:v>
                </c:pt>
                <c:pt idx="1441">
                  <c:v>5.567933622126545</c:v>
                </c:pt>
                <c:pt idx="1442">
                  <c:v>5.5753163881806476</c:v>
                </c:pt>
                <c:pt idx="1443">
                  <c:v>5.6048474513384479</c:v>
                </c:pt>
                <c:pt idx="1444">
                  <c:v>5.5623965474989374</c:v>
                </c:pt>
                <c:pt idx="1445">
                  <c:v>5.6048474513384479</c:v>
                </c:pt>
                <c:pt idx="1446">
                  <c:v>5.7894165980729806</c:v>
                </c:pt>
                <c:pt idx="1447">
                  <c:v>5.9739857444168836</c:v>
                </c:pt>
                <c:pt idx="1448">
                  <c:v>6.3062102078113744</c:v>
                </c:pt>
                <c:pt idx="1449">
                  <c:v>6.3578895687337642</c:v>
                </c:pt>
                <c:pt idx="1450">
                  <c:v>6.3671180262037241</c:v>
                </c:pt>
                <c:pt idx="1451">
                  <c:v>6.463093982344315</c:v>
                </c:pt>
                <c:pt idx="1452">
                  <c:v>6.4815508969307896</c:v>
                </c:pt>
                <c:pt idx="1453">
                  <c:v>6.5203104175266899</c:v>
                </c:pt>
                <c:pt idx="1454">
                  <c:v>6.6347432882342838</c:v>
                </c:pt>
                <c:pt idx="1455">
                  <c:v>6.6716571174001551</c:v>
                </c:pt>
                <c:pt idx="1456">
                  <c:v>6.6624286602854221</c:v>
                </c:pt>
                <c:pt idx="1457">
                  <c:v>6.6328975968113388</c:v>
                </c:pt>
                <c:pt idx="1458">
                  <c:v>6.640280362854809</c:v>
                </c:pt>
                <c:pt idx="1459">
                  <c:v>6.7122623297636137</c:v>
                </c:pt>
                <c:pt idx="1460">
                  <c:v>6.666120043131313</c:v>
                </c:pt>
                <c:pt idx="1461">
                  <c:v>6.514773343256075</c:v>
                </c:pt>
                <c:pt idx="1462">
                  <c:v>6.2526851554625011</c:v>
                </c:pt>
                <c:pt idx="1463">
                  <c:v>6.1456350507559101</c:v>
                </c:pt>
                <c:pt idx="1464">
                  <c:v>6.1031841469429553</c:v>
                </c:pt>
                <c:pt idx="1465">
                  <c:v>6.0422763285311278</c:v>
                </c:pt>
                <c:pt idx="1466">
                  <c:v>5.9924426590157616</c:v>
                </c:pt>
                <c:pt idx="1467">
                  <c:v>5.9056951599474274</c:v>
                </c:pt>
                <c:pt idx="1468">
                  <c:v>5.8263304272742547</c:v>
                </c:pt>
                <c:pt idx="1469">
                  <c:v>5.8171019701506683</c:v>
                </c:pt>
                <c:pt idx="1470">
                  <c:v>5.7764967573948143</c:v>
                </c:pt>
                <c:pt idx="1471">
                  <c:v>5.7506570770935346</c:v>
                </c:pt>
                <c:pt idx="1472">
                  <c:v>5.7358915453405572</c:v>
                </c:pt>
                <c:pt idx="1473">
                  <c:v>5.6805208011798767</c:v>
                </c:pt>
                <c:pt idx="1474">
                  <c:v>5.6565268126532322</c:v>
                </c:pt>
                <c:pt idx="1475">
                  <c:v>5.6989777161357447</c:v>
                </c:pt>
                <c:pt idx="1476">
                  <c:v>5.7617312256436142</c:v>
                </c:pt>
                <c:pt idx="1477">
                  <c:v>5.7709596831206644</c:v>
                </c:pt>
                <c:pt idx="1478">
                  <c:v>5.8724727135991266</c:v>
                </c:pt>
                <c:pt idx="1479">
                  <c:v>5.8392502672490592</c:v>
                </c:pt>
                <c:pt idx="1480">
                  <c:v>5.8134105873012336</c:v>
                </c:pt>
                <c:pt idx="1481">
                  <c:v>5.8687813311013759</c:v>
                </c:pt>
                <c:pt idx="1482">
                  <c:v>5.8946210110474313</c:v>
                </c:pt>
                <c:pt idx="1483">
                  <c:v>5.9647572872950683</c:v>
                </c:pt>
                <c:pt idx="1484">
                  <c:v>6.0182823393099598</c:v>
                </c:pt>
                <c:pt idx="1485">
                  <c:v>6.0921099980447284</c:v>
                </c:pt>
                <c:pt idx="1486">
                  <c:v>6.2268454751753852</c:v>
                </c:pt>
                <c:pt idx="1487">
                  <c:v>6.2213084005513144</c:v>
                </c:pt>
                <c:pt idx="1488">
                  <c:v>6.2656049954302189</c:v>
                </c:pt>
                <c:pt idx="1489">
                  <c:v>6.2803705271725656</c:v>
                </c:pt>
                <c:pt idx="1490">
                  <c:v>6.2969817506931003</c:v>
                </c:pt>
                <c:pt idx="1491">
                  <c:v>6.3209757395555046</c:v>
                </c:pt>
                <c:pt idx="1492">
                  <c:v>6.4040318553819926</c:v>
                </c:pt>
                <c:pt idx="1493">
                  <c:v>6.6218234482718774</c:v>
                </c:pt>
                <c:pt idx="1494">
                  <c:v>6.6882683409118302</c:v>
                </c:pt>
                <c:pt idx="1495">
                  <c:v>6.7307192443447761</c:v>
                </c:pt>
                <c:pt idx="1496">
                  <c:v>6.7602503074636324</c:v>
                </c:pt>
                <c:pt idx="1497">
                  <c:v>6.7879356798629118</c:v>
                </c:pt>
                <c:pt idx="1498">
                  <c:v>6.8525348807140576</c:v>
                </c:pt>
                <c:pt idx="1499">
                  <c:v>6.9503565282244928</c:v>
                </c:pt>
                <c:pt idx="1500">
                  <c:v>7.0112643469260547</c:v>
                </c:pt>
                <c:pt idx="1501">
                  <c:v>7.5335950302128198</c:v>
                </c:pt>
                <c:pt idx="1502">
                  <c:v>7.847362578461448</c:v>
                </c:pt>
                <c:pt idx="1503">
                  <c:v>8.013474809820579</c:v>
                </c:pt>
                <c:pt idx="1504">
                  <c:v>8.2220379448616665</c:v>
                </c:pt>
                <c:pt idx="1505">
                  <c:v>8.5062744294556598</c:v>
                </c:pt>
                <c:pt idx="1506">
                  <c:v>8.7074547987058324</c:v>
                </c:pt>
                <c:pt idx="1507">
                  <c:v>8.7443686277849597</c:v>
                </c:pt>
                <c:pt idx="1508">
                  <c:v>8.7609798509060077</c:v>
                </c:pt>
                <c:pt idx="1509">
                  <c:v>8.753597084878459</c:v>
                </c:pt>
                <c:pt idx="1510">
                  <c:v>8.7849738400528263</c:v>
                </c:pt>
                <c:pt idx="1511">
                  <c:v>8.8421902750847359</c:v>
                </c:pt>
                <c:pt idx="1512">
                  <c:v>8.8108135202655973</c:v>
                </c:pt>
                <c:pt idx="1513">
                  <c:v>9.1578035142872114</c:v>
                </c:pt>
                <c:pt idx="1514">
                  <c:v>9.3073045222898596</c:v>
                </c:pt>
                <c:pt idx="1515">
                  <c:v>9.2740820760690159</c:v>
                </c:pt>
                <c:pt idx="1516">
                  <c:v>9.2759277674866532</c:v>
                </c:pt>
                <c:pt idx="1517">
                  <c:v>9.2390139384287586</c:v>
                </c:pt>
                <c:pt idx="1518">
                  <c:v>9.2630079272115093</c:v>
                </c:pt>
                <c:pt idx="1519">
                  <c:v>9.2648536189808297</c:v>
                </c:pt>
                <c:pt idx="1520">
                  <c:v>9.231631172758215</c:v>
                </c:pt>
                <c:pt idx="1521">
                  <c:v>9.1965630347645018</c:v>
                </c:pt>
                <c:pt idx="1522">
                  <c:v>9.1744147373994007</c:v>
                </c:pt>
                <c:pt idx="1523">
                  <c:v>9.1614948971224841</c:v>
                </c:pt>
                <c:pt idx="1524">
                  <c:v>9.1153526106176344</c:v>
                </c:pt>
                <c:pt idx="1525">
                  <c:v>9.0987413878571353</c:v>
                </c:pt>
                <c:pt idx="1526">
                  <c:v>9.0230680379543209</c:v>
                </c:pt>
                <c:pt idx="1527">
                  <c:v>9.211328566459061</c:v>
                </c:pt>
                <c:pt idx="1528">
                  <c:v>9.2796191506736143</c:v>
                </c:pt>
                <c:pt idx="1529">
                  <c:v>9.4955650507344149</c:v>
                </c:pt>
                <c:pt idx="1530">
                  <c:v>10.04558110484852</c:v>
                </c:pt>
                <c:pt idx="1531">
                  <c:v>10.351965886541491</c:v>
                </c:pt>
                <c:pt idx="1532">
                  <c:v>11.14376752063415</c:v>
                </c:pt>
                <c:pt idx="1533">
                  <c:v>12.16074351083609</c:v>
                </c:pt>
                <c:pt idx="1534">
                  <c:v>12.94147099379062</c:v>
                </c:pt>
                <c:pt idx="1535">
                  <c:v>13.16479965929598</c:v>
                </c:pt>
                <c:pt idx="1536">
                  <c:v>13.29584375252924</c:v>
                </c:pt>
                <c:pt idx="1537">
                  <c:v>13.4619559828652</c:v>
                </c:pt>
                <c:pt idx="1538">
                  <c:v>13.81448304928279</c:v>
                </c:pt>
                <c:pt idx="1539">
                  <c:v>14.01750910837746</c:v>
                </c:pt>
                <c:pt idx="1540">
                  <c:v>14.242683465372471</c:v>
                </c:pt>
                <c:pt idx="1541">
                  <c:v>14.512154416420261</c:v>
                </c:pt>
                <c:pt idx="1542">
                  <c:v>14.659809732111331</c:v>
                </c:pt>
                <c:pt idx="1543">
                  <c:v>14.92374360881594</c:v>
                </c:pt>
                <c:pt idx="1544">
                  <c:v>15.148917964873901</c:v>
                </c:pt>
                <c:pt idx="1545">
                  <c:v>15.298418972215689</c:v>
                </c:pt>
                <c:pt idx="1546">
                  <c:v>15.438691521803079</c:v>
                </c:pt>
                <c:pt idx="1547">
                  <c:v>15.5143648708019</c:v>
                </c:pt>
                <c:pt idx="1548">
                  <c:v>15.654637421060819</c:v>
                </c:pt>
                <c:pt idx="1549">
                  <c:v>15.7524590672424</c:v>
                </c:pt>
                <c:pt idx="1550">
                  <c:v>15.970250657474031</c:v>
                </c:pt>
                <c:pt idx="1551">
                  <c:v>16.13082581344851</c:v>
                </c:pt>
                <c:pt idx="1552">
                  <c:v>16.189887939407711</c:v>
                </c:pt>
                <c:pt idx="1553">
                  <c:v>16.337543254817319</c:v>
                </c:pt>
                <c:pt idx="1554">
                  <c:v>16.422445061105549</c:v>
                </c:pt>
                <c:pt idx="1555">
                  <c:v>16.67899617132235</c:v>
                </c:pt>
                <c:pt idx="1556">
                  <c:v>16.898633453080791</c:v>
                </c:pt>
                <c:pt idx="1557">
                  <c:v>16.963232653897141</c:v>
                </c:pt>
                <c:pt idx="1558">
                  <c:v>17.085048288855582</c:v>
                </c:pt>
                <c:pt idx="1559">
                  <c:v>17.116425043029189</c:v>
                </c:pt>
                <c:pt idx="1560">
                  <c:v>17.171795786472931</c:v>
                </c:pt>
                <c:pt idx="1561">
                  <c:v>17.24008636971978</c:v>
                </c:pt>
                <c:pt idx="1562">
                  <c:v>17.387741684954129</c:v>
                </c:pt>
                <c:pt idx="1563">
                  <c:v>17.64982986944274</c:v>
                </c:pt>
                <c:pt idx="1564">
                  <c:v>17.791948110058339</c:v>
                </c:pt>
                <c:pt idx="1565">
                  <c:v>17.81963348211066</c:v>
                </c:pt>
                <c:pt idx="1566">
                  <c:v>17.87500422515847</c:v>
                </c:pt>
                <c:pt idx="1567">
                  <c:v>17.841781779259801</c:v>
                </c:pt>
                <c:pt idx="1568">
                  <c:v>17.791948110058339</c:v>
                </c:pt>
                <c:pt idx="1569">
                  <c:v>17.668286783795551</c:v>
                </c:pt>
                <c:pt idx="1570">
                  <c:v>17.622144497736791</c:v>
                </c:pt>
                <c:pt idx="1571">
                  <c:v>17.63137295508993</c:v>
                </c:pt>
                <c:pt idx="1572">
                  <c:v>17.660904018195811</c:v>
                </c:pt>
                <c:pt idx="1573">
                  <c:v>17.611070348983731</c:v>
                </c:pt>
                <c:pt idx="1574">
                  <c:v>17.557545297671609</c:v>
                </c:pt>
                <c:pt idx="1575">
                  <c:v>17.518785777209061</c:v>
                </c:pt>
                <c:pt idx="1576">
                  <c:v>16.926318824809751</c:v>
                </c:pt>
                <c:pt idx="1577">
                  <c:v>16.865411007144949</c:v>
                </c:pt>
                <c:pt idx="1578">
                  <c:v>16.859873932939831</c:v>
                </c:pt>
                <c:pt idx="1579">
                  <c:v>16.937392973569889</c:v>
                </c:pt>
                <c:pt idx="1580">
                  <c:v>16.98907233387094</c:v>
                </c:pt>
                <c:pt idx="1581">
                  <c:v>17.0702827572938</c:v>
                </c:pt>
                <c:pt idx="1582">
                  <c:v>16.867256698898331</c:v>
                </c:pt>
                <c:pt idx="1583">
                  <c:v>16.882022230465441</c:v>
                </c:pt>
                <c:pt idx="1584">
                  <c:v>16.8192687213954</c:v>
                </c:pt>
                <c:pt idx="1585">
                  <c:v>16.67161340571376</c:v>
                </c:pt>
                <c:pt idx="1586">
                  <c:v>16.51472963334874</c:v>
                </c:pt>
                <c:pt idx="1587">
                  <c:v>16.457513198460799</c:v>
                </c:pt>
                <c:pt idx="1588">
                  <c:v>16.474124421788371</c:v>
                </c:pt>
                <c:pt idx="1589">
                  <c:v>16.37999415778647</c:v>
                </c:pt>
                <c:pt idx="1590">
                  <c:v>16.210190545194099</c:v>
                </c:pt>
                <c:pt idx="1591">
                  <c:v>16.143745653271068</c:v>
                </c:pt>
                <c:pt idx="1592">
                  <c:v>16.0588438469563</c:v>
                </c:pt>
                <c:pt idx="1593">
                  <c:v>15.964713583615289</c:v>
                </c:pt>
                <c:pt idx="1594">
                  <c:v>15.90196007448152</c:v>
                </c:pt>
                <c:pt idx="1595">
                  <c:v>15.80413842761071</c:v>
                </c:pt>
                <c:pt idx="1596">
                  <c:v>15.82997810796982</c:v>
                </c:pt>
                <c:pt idx="1597">
                  <c:v>15.85212640517031</c:v>
                </c:pt>
                <c:pt idx="1598">
                  <c:v>15.8816574683346</c:v>
                </c:pt>
                <c:pt idx="1599">
                  <c:v>15.96102220045665</c:v>
                </c:pt>
                <c:pt idx="1600">
                  <c:v>15.93887390325972</c:v>
                </c:pt>
                <c:pt idx="1601">
                  <c:v>15.90196007448152</c:v>
                </c:pt>
                <c:pt idx="1602">
                  <c:v>15.92041698887151</c:v>
                </c:pt>
                <c:pt idx="1603">
                  <c:v>15.997936029584769</c:v>
                </c:pt>
                <c:pt idx="1604">
                  <c:v>15.985016189055299</c:v>
                </c:pt>
                <c:pt idx="1605">
                  <c:v>16.082837835906641</c:v>
                </c:pt>
                <c:pt idx="1606">
                  <c:v>16.189887939407711</c:v>
                </c:pt>
                <c:pt idx="1607">
                  <c:v>16.339388946220801</c:v>
                </c:pt>
                <c:pt idx="1608">
                  <c:v>16.595940056814079</c:v>
                </c:pt>
                <c:pt idx="1609">
                  <c:v>16.756515212321808</c:v>
                </c:pt>
                <c:pt idx="1610">
                  <c:v>16.917090367449539</c:v>
                </c:pt>
                <c:pt idx="1611">
                  <c:v>16.91524467639951</c:v>
                </c:pt>
                <c:pt idx="1612">
                  <c:v>16.88386792151368</c:v>
                </c:pt>
                <c:pt idx="1613">
                  <c:v>16.789737658261188</c:v>
                </c:pt>
                <c:pt idx="1614">
                  <c:v>16.73621260619614</c:v>
                </c:pt>
                <c:pt idx="1615">
                  <c:v>16.63654526836914</c:v>
                </c:pt>
                <c:pt idx="1616">
                  <c:v>16.704835852010159</c:v>
                </c:pt>
                <c:pt idx="1617">
                  <c:v>16.7952747324663</c:v>
                </c:pt>
                <c:pt idx="1618">
                  <c:v>16.79158334966289</c:v>
                </c:pt>
                <c:pt idx="1619">
                  <c:v>16.756515212321808</c:v>
                </c:pt>
                <c:pt idx="1620">
                  <c:v>16.74728675495982</c:v>
                </c:pt>
                <c:pt idx="1621">
                  <c:v>17.05736291713194</c:v>
                </c:pt>
                <c:pt idx="1622">
                  <c:v>17.284382964399839</c:v>
                </c:pt>
                <c:pt idx="1623">
                  <c:v>17.075819831497139</c:v>
                </c:pt>
                <c:pt idx="1624">
                  <c:v>17.275154507041389</c:v>
                </c:pt>
                <c:pt idx="1625">
                  <c:v>17.175487169274572</c:v>
                </c:pt>
                <c:pt idx="1626">
                  <c:v>17.101659511819079</c:v>
                </c:pt>
                <c:pt idx="1627">
                  <c:v>17.042597385568381</c:v>
                </c:pt>
                <c:pt idx="1628">
                  <c:v>17.157030254911149</c:v>
                </c:pt>
                <c:pt idx="1629">
                  <c:v>17.227166529561469</c:v>
                </c:pt>
                <c:pt idx="1630">
                  <c:v>17.297302804204691</c:v>
                </c:pt>
                <c:pt idx="1631">
                  <c:v>17.300994187358022</c:v>
                </c:pt>
                <c:pt idx="1632">
                  <c:v>17.312068335762941</c:v>
                </c:pt>
                <c:pt idx="1633">
                  <c:v>17.129344883542728</c:v>
                </c:pt>
                <c:pt idx="1634">
                  <c:v>16.832188561209112</c:v>
                </c:pt>
                <c:pt idx="1635">
                  <c:v>16.367074317967461</c:v>
                </c:pt>
                <c:pt idx="1636">
                  <c:v>16.374457083931279</c:v>
                </c:pt>
                <c:pt idx="1637">
                  <c:v>16.128980121693349</c:v>
                </c:pt>
                <c:pt idx="1638">
                  <c:v>16.178813790990411</c:v>
                </c:pt>
                <c:pt idx="1639">
                  <c:v>15.90749714869194</c:v>
                </c:pt>
                <c:pt idx="1640">
                  <c:v>16.117905972920809</c:v>
                </c:pt>
                <c:pt idx="1641">
                  <c:v>15.243048228653331</c:v>
                </c:pt>
                <c:pt idx="1642">
                  <c:v>14.85360733363161</c:v>
                </c:pt>
                <c:pt idx="1643">
                  <c:v>15.11015844465682</c:v>
                </c:pt>
                <c:pt idx="1644">
                  <c:v>15.165529188226261</c:v>
                </c:pt>
                <c:pt idx="1645">
                  <c:v>15.15630073084656</c:v>
                </c:pt>
                <c:pt idx="1646">
                  <c:v>15.15260934768439</c:v>
                </c:pt>
                <c:pt idx="1647">
                  <c:v>15.17106626244199</c:v>
                </c:pt>
                <c:pt idx="1648">
                  <c:v>15.15999211365884</c:v>
                </c:pt>
                <c:pt idx="1649">
                  <c:v>15.193214559656621</c:v>
                </c:pt>
                <c:pt idx="1650">
                  <c:v>15.21167147406077</c:v>
                </c:pt>
                <c:pt idx="1651">
                  <c:v>15.20613439984503</c:v>
                </c:pt>
                <c:pt idx="1652">
                  <c:v>15.222745622843931</c:v>
                </c:pt>
                <c:pt idx="1653">
                  <c:v>15.230128388464919</c:v>
                </c:pt>
                <c:pt idx="1654">
                  <c:v>15.257813760246981</c:v>
                </c:pt>
                <c:pt idx="1655">
                  <c:v>15.27627067464935</c:v>
                </c:pt>
                <c:pt idx="1656">
                  <c:v>15.28919051483777</c:v>
                </c:pt>
                <c:pt idx="1657">
                  <c:v>15.353789715421049</c:v>
                </c:pt>
                <c:pt idx="1658">
                  <c:v>15.364863864202441</c:v>
                </c:pt>
                <c:pt idx="1659">
                  <c:v>15.40362338476058</c:v>
                </c:pt>
                <c:pt idx="1660">
                  <c:v>15.41285184178504</c:v>
                </c:pt>
                <c:pt idx="1661">
                  <c:v>15.44422859601705</c:v>
                </c:pt>
                <c:pt idx="1662">
                  <c:v>15.47560535095422</c:v>
                </c:pt>
                <c:pt idx="1663">
                  <c:v>15.50329072272743</c:v>
                </c:pt>
                <c:pt idx="1664">
                  <c:v>15.562352848727331</c:v>
                </c:pt>
                <c:pt idx="1665">
                  <c:v>15.66202018667826</c:v>
                </c:pt>
                <c:pt idx="1666">
                  <c:v>15.70262539862749</c:v>
                </c:pt>
                <c:pt idx="1667">
                  <c:v>15.728465078636679</c:v>
                </c:pt>
                <c:pt idx="1668">
                  <c:v>15.76907029058237</c:v>
                </c:pt>
                <c:pt idx="1669">
                  <c:v>15.77460736479634</c:v>
                </c:pt>
                <c:pt idx="1670">
                  <c:v>15.807829810771119</c:v>
                </c:pt>
                <c:pt idx="1671">
                  <c:v>15.890885925707209</c:v>
                </c:pt>
                <c:pt idx="1672">
                  <c:v>15.97578773203792</c:v>
                </c:pt>
                <c:pt idx="1673">
                  <c:v>15.985016189055299</c:v>
                </c:pt>
                <c:pt idx="1674">
                  <c:v>16.010855869409099</c:v>
                </c:pt>
                <c:pt idx="1675">
                  <c:v>16.007164486602139</c:v>
                </c:pt>
                <c:pt idx="1676">
                  <c:v>16.01823863502478</c:v>
                </c:pt>
                <c:pt idx="1677">
                  <c:v>16.009010178005621</c:v>
                </c:pt>
                <c:pt idx="1678">
                  <c:v>15.970250657474031</c:v>
                </c:pt>
                <c:pt idx="1679">
                  <c:v>15.98132480624834</c:v>
                </c:pt>
                <c:pt idx="1680">
                  <c:v>15.922262680274979</c:v>
                </c:pt>
                <c:pt idx="1681">
                  <c:v>15.866891936751561</c:v>
                </c:pt>
                <c:pt idx="1682">
                  <c:v>15.865046245701549</c:v>
                </c:pt>
                <c:pt idx="1683">
                  <c:v>15.83551518253549</c:v>
                </c:pt>
                <c:pt idx="1684">
                  <c:v>15.796755661995039</c:v>
                </c:pt>
                <c:pt idx="1685">
                  <c:v>15.754304758999339</c:v>
                </c:pt>
                <c:pt idx="1686">
                  <c:v>15.76168752461502</c:v>
                </c:pt>
                <c:pt idx="1687">
                  <c:v>15.79490997059157</c:v>
                </c:pt>
                <c:pt idx="1688">
                  <c:v>15.811521193579839</c:v>
                </c:pt>
                <c:pt idx="1689">
                  <c:v>15.824441033759401</c:v>
                </c:pt>
                <c:pt idx="1690">
                  <c:v>15.82997810796982</c:v>
                </c:pt>
                <c:pt idx="1691">
                  <c:v>15.81890395919552</c:v>
                </c:pt>
                <c:pt idx="1692">
                  <c:v>15.81890395919552</c:v>
                </c:pt>
                <c:pt idx="1693">
                  <c:v>15.833669490778551</c:v>
                </c:pt>
                <c:pt idx="1694">
                  <c:v>15.853972096925469</c:v>
                </c:pt>
                <c:pt idx="1695">
                  <c:v>15.844743639554631</c:v>
                </c:pt>
                <c:pt idx="1696">
                  <c:v>15.83920656534243</c:v>
                </c:pt>
                <c:pt idx="1697">
                  <c:v>15.802292736558931</c:v>
                </c:pt>
                <c:pt idx="1698">
                  <c:v>15.77091598163593</c:v>
                </c:pt>
                <c:pt idx="1699">
                  <c:v>15.69893401581877</c:v>
                </c:pt>
                <c:pt idx="1700">
                  <c:v>15.72292800442448</c:v>
                </c:pt>
                <c:pt idx="1701">
                  <c:v>15.654637421060819</c:v>
                </c:pt>
                <c:pt idx="1702">
                  <c:v>15.639871889474239</c:v>
                </c:pt>
                <c:pt idx="1703">
                  <c:v>15.71554523845535</c:v>
                </c:pt>
                <c:pt idx="1704">
                  <c:v>15.781990130412019</c:v>
                </c:pt>
                <c:pt idx="1705">
                  <c:v>15.87796608552765</c:v>
                </c:pt>
                <c:pt idx="1706">
                  <c:v>15.940719594664969</c:v>
                </c:pt>
                <c:pt idx="1707">
                  <c:v>15.92041698887151</c:v>
                </c:pt>
                <c:pt idx="1708">
                  <c:v>15.90749714869194</c:v>
                </c:pt>
                <c:pt idx="1709">
                  <c:v>15.909342840097199</c:v>
                </c:pt>
                <c:pt idx="1710">
                  <c:v>15.937028211856241</c:v>
                </c:pt>
                <c:pt idx="1711">
                  <c:v>15.94256528606666</c:v>
                </c:pt>
                <c:pt idx="1712">
                  <c:v>15.92041698887151</c:v>
                </c:pt>
                <c:pt idx="1713">
                  <c:v>15.90196007448152</c:v>
                </c:pt>
                <c:pt idx="1714">
                  <c:v>15.85581778833072</c:v>
                </c:pt>
                <c:pt idx="1715">
                  <c:v>15.77645305619982</c:v>
                </c:pt>
                <c:pt idx="1716">
                  <c:v>15.77460736479634</c:v>
                </c:pt>
                <c:pt idx="1717">
                  <c:v>15.8152125763868</c:v>
                </c:pt>
                <c:pt idx="1718">
                  <c:v>15.82997810796982</c:v>
                </c:pt>
                <c:pt idx="1719">
                  <c:v>15.91303422325583</c:v>
                </c:pt>
                <c:pt idx="1720">
                  <c:v>15.99609033782961</c:v>
                </c:pt>
                <c:pt idx="1721">
                  <c:v>16.033004166604272</c:v>
                </c:pt>
                <c:pt idx="1722">
                  <c:v>16.106831824501729</c:v>
                </c:pt>
                <c:pt idx="1723">
                  <c:v>16.11975166467597</c:v>
                </c:pt>
                <c:pt idx="1724">
                  <c:v>16.121597356079441</c:v>
                </c:pt>
                <c:pt idx="1725">
                  <c:v>16.195425013618149</c:v>
                </c:pt>
                <c:pt idx="1726">
                  <c:v>16.241567299751249</c:v>
                </c:pt>
                <c:pt idx="1727">
                  <c:v>16.298783734299889</c:v>
                </c:pt>
                <c:pt idx="1728">
                  <c:v>16.322777723243139</c:v>
                </c:pt>
                <c:pt idx="1729">
                  <c:v>16.37076570077263</c:v>
                </c:pt>
                <c:pt idx="1730">
                  <c:v>16.396605381115819</c:v>
                </c:pt>
                <c:pt idx="1731">
                  <c:v>16.38368554094512</c:v>
                </c:pt>
                <c:pt idx="1732">
                  <c:v>16.378148466736459</c:v>
                </c:pt>
                <c:pt idx="1733">
                  <c:v>16.34861740358809</c:v>
                </c:pt>
                <c:pt idx="1734">
                  <c:v>16.350463094989799</c:v>
                </c:pt>
                <c:pt idx="1735">
                  <c:v>16.341234637624279</c:v>
                </c:pt>
                <c:pt idx="1736">
                  <c:v>16.313549265875839</c:v>
                </c:pt>
                <c:pt idx="1737">
                  <c:v>16.287709585882581</c:v>
                </c:pt>
                <c:pt idx="1738">
                  <c:v>16.317240649034481</c:v>
                </c:pt>
                <c:pt idx="1739">
                  <c:v>16.394759689360651</c:v>
                </c:pt>
                <c:pt idx="1740">
                  <c:v>16.416907986896881</c:v>
                </c:pt>
                <c:pt idx="1741">
                  <c:v>16.426136444264191</c:v>
                </c:pt>
                <c:pt idx="1742">
                  <c:v>16.426136444264191</c:v>
                </c:pt>
                <c:pt idx="1743">
                  <c:v>16.45566750705731</c:v>
                </c:pt>
                <c:pt idx="1744">
                  <c:v>16.46858734722802</c:v>
                </c:pt>
                <c:pt idx="1745">
                  <c:v>16.44643904969357</c:v>
                </c:pt>
                <c:pt idx="1746">
                  <c:v>16.43351920987455</c:v>
                </c:pt>
                <c:pt idx="1747">
                  <c:v>16.409525220934839</c:v>
                </c:pt>
                <c:pt idx="1748">
                  <c:v>16.38368554094512</c:v>
                </c:pt>
                <c:pt idx="1749">
                  <c:v>16.40214245532448</c:v>
                </c:pt>
                <c:pt idx="1750">
                  <c:v>16.422445061105549</c:v>
                </c:pt>
                <c:pt idx="1751">
                  <c:v>16.427982135314199</c:v>
                </c:pt>
                <c:pt idx="1752">
                  <c:v>16.42059936970384</c:v>
                </c:pt>
                <c:pt idx="1753">
                  <c:v>16.40767952988482</c:v>
                </c:pt>
                <c:pt idx="1754">
                  <c:v>16.387376923750299</c:v>
                </c:pt>
                <c:pt idx="1755">
                  <c:v>16.40767952988482</c:v>
                </c:pt>
                <c:pt idx="1756">
                  <c:v>16.34861740358809</c:v>
                </c:pt>
                <c:pt idx="1757">
                  <c:v>16.35784586060193</c:v>
                </c:pt>
                <c:pt idx="1758">
                  <c:v>16.356000169198449</c:v>
                </c:pt>
                <c:pt idx="1759">
                  <c:v>16.337543254817319</c:v>
                </c:pt>
                <c:pt idx="1760">
                  <c:v>16.34308032902597</c:v>
                </c:pt>
                <c:pt idx="1761">
                  <c:v>16.356000169198449</c:v>
                </c:pt>
                <c:pt idx="1762">
                  <c:v>16.34308032902597</c:v>
                </c:pt>
                <c:pt idx="1763">
                  <c:v>16.44643904969357</c:v>
                </c:pt>
                <c:pt idx="1764">
                  <c:v>16.503655484581511</c:v>
                </c:pt>
                <c:pt idx="1765">
                  <c:v>16.34308032902597</c:v>
                </c:pt>
                <c:pt idx="1766">
                  <c:v>16.19357932256635</c:v>
                </c:pt>
                <c:pt idx="1767">
                  <c:v>15.94441097747192</c:v>
                </c:pt>
                <c:pt idx="1768">
                  <c:v>15.97578773203792</c:v>
                </c:pt>
                <c:pt idx="1769">
                  <c:v>16.071763687132311</c:v>
                </c:pt>
                <c:pt idx="1770">
                  <c:v>16.154819802043619</c:v>
                </c:pt>
                <c:pt idx="1771">
                  <c:v>16.341234637624279</c:v>
                </c:pt>
                <c:pt idx="1772">
                  <c:v>16.529495164919371</c:v>
                </c:pt>
                <c:pt idx="1773">
                  <c:v>16.699298777449791</c:v>
                </c:pt>
                <c:pt idx="1774">
                  <c:v>16.882022230465441</c:v>
                </c:pt>
                <c:pt idx="1775">
                  <c:v>16.782354892654372</c:v>
                </c:pt>
                <c:pt idx="1776">
                  <c:v>16.872793773105229</c:v>
                </c:pt>
                <c:pt idx="1777">
                  <c:v>17.081356906053951</c:v>
                </c:pt>
                <c:pt idx="1778">
                  <c:v>17.20132684959475</c:v>
                </c:pt>
                <c:pt idx="1779">
                  <c:v>17.40804429071396</c:v>
                </c:pt>
                <c:pt idx="1780">
                  <c:v>17.518785777209061</c:v>
                </c:pt>
                <c:pt idx="1781">
                  <c:v>17.668286783795551</c:v>
                </c:pt>
                <c:pt idx="1782">
                  <c:v>17.476334874294778</c:v>
                </c:pt>
                <c:pt idx="1783">
                  <c:v>17.603687583382211</c:v>
                </c:pt>
                <c:pt idx="1784">
                  <c:v>17.823324864910528</c:v>
                </c:pt>
                <c:pt idx="1785">
                  <c:v>17.93406635135252</c:v>
                </c:pt>
                <c:pt idx="1786">
                  <c:v>18.08725874066986</c:v>
                </c:pt>
                <c:pt idx="1787">
                  <c:v>18.32535293606297</c:v>
                </c:pt>
                <c:pt idx="1788">
                  <c:v>18.76462749835191</c:v>
                </c:pt>
                <c:pt idx="1789">
                  <c:v>19.15591408339753</c:v>
                </c:pt>
                <c:pt idx="1790">
                  <c:v>19.453070404245359</c:v>
                </c:pt>
                <c:pt idx="1791">
                  <c:v>19.471527318560991</c:v>
                </c:pt>
                <c:pt idx="1792">
                  <c:v>19.46968162751628</c:v>
                </c:pt>
                <c:pt idx="1793">
                  <c:v>19.39585396990028</c:v>
                </c:pt>
                <c:pt idx="1794">
                  <c:v>19.340483226948059</c:v>
                </c:pt>
                <c:pt idx="1795">
                  <c:v>19.309106472150759</c:v>
                </c:pt>
                <c:pt idx="1796">
                  <c:v>19.17437099772026</c:v>
                </c:pt>
                <c:pt idx="1797">
                  <c:v>19.0783950429622</c:v>
                </c:pt>
                <c:pt idx="1798">
                  <c:v>18.85875776174543</c:v>
                </c:pt>
                <c:pt idx="1799">
                  <c:v>18.532070377271889</c:v>
                </c:pt>
                <c:pt idx="1800">
                  <c:v>18.288439107383908</c:v>
                </c:pt>
                <c:pt idx="1801">
                  <c:v>17.780873961658731</c:v>
                </c:pt>
                <c:pt idx="1802">
                  <c:v>17.520631468609</c:v>
                </c:pt>
                <c:pt idx="1803">
                  <c:v>17.341599398881218</c:v>
                </c:pt>
                <c:pt idx="1804">
                  <c:v>17.251160518478159</c:v>
                </c:pt>
                <c:pt idx="1805">
                  <c:v>17.0702827572938</c:v>
                </c:pt>
                <c:pt idx="1806">
                  <c:v>17.062899991688749</c:v>
                </c:pt>
                <c:pt idx="1807">
                  <c:v>16.909707601842712</c:v>
                </c:pt>
                <c:pt idx="1808">
                  <c:v>16.782354892654372</c:v>
                </c:pt>
                <c:pt idx="1809">
                  <c:v>16.723292766382428</c:v>
                </c:pt>
                <c:pt idx="1810">
                  <c:v>16.688224629037791</c:v>
                </c:pt>
                <c:pt idx="1811">
                  <c:v>16.83772563576591</c:v>
                </c:pt>
                <c:pt idx="1812">
                  <c:v>16.669767714312059</c:v>
                </c:pt>
                <c:pt idx="1813">
                  <c:v>16.575637450683089</c:v>
                </c:pt>
                <c:pt idx="1814">
                  <c:v>16.54426069649179</c:v>
                </c:pt>
                <c:pt idx="1815">
                  <c:v>16.60516851382615</c:v>
                </c:pt>
                <c:pt idx="1816">
                  <c:v>16.701144469204969</c:v>
                </c:pt>
                <c:pt idx="1817">
                  <c:v>16.782354892654372</c:v>
                </c:pt>
                <c:pt idx="1818">
                  <c:v>16.987226642469238</c:v>
                </c:pt>
                <c:pt idx="1819">
                  <c:v>17.11827073478258</c:v>
                </c:pt>
                <c:pt idx="1820">
                  <c:v>17.216092380803079</c:v>
                </c:pt>
                <c:pt idx="1821">
                  <c:v>17.337908016079581</c:v>
                </c:pt>
                <c:pt idx="1822">
                  <c:v>17.522477160008929</c:v>
                </c:pt>
                <c:pt idx="1823">
                  <c:v>17.67013247519548</c:v>
                </c:pt>
                <c:pt idx="1824">
                  <c:v>17.799330876009769</c:v>
                </c:pt>
                <c:pt idx="1825">
                  <c:v>18.01527677433695</c:v>
                </c:pt>
                <c:pt idx="1826">
                  <c:v>18.218302832818559</c:v>
                </c:pt>
                <c:pt idx="1827">
                  <c:v>18.334581393409032</c:v>
                </c:pt>
                <c:pt idx="1828">
                  <c:v>18.406563359361911</c:v>
                </c:pt>
                <c:pt idx="1829">
                  <c:v>18.563447131745839</c:v>
                </c:pt>
                <c:pt idx="1830">
                  <c:v>18.644657555023539</c:v>
                </c:pt>
                <c:pt idx="1831">
                  <c:v>18.7701645728981</c:v>
                </c:pt>
                <c:pt idx="1832">
                  <c:v>18.62804633208836</c:v>
                </c:pt>
                <c:pt idx="1833">
                  <c:v>18.683417075084829</c:v>
                </c:pt>
                <c:pt idx="1834">
                  <c:v>18.74617058402211</c:v>
                </c:pt>
                <c:pt idx="1835">
                  <c:v>18.85691206999736</c:v>
                </c:pt>
                <c:pt idx="1836">
                  <c:v>18.969499248059979</c:v>
                </c:pt>
                <c:pt idx="1837">
                  <c:v>19.067320893873369</c:v>
                </c:pt>
                <c:pt idx="1838">
                  <c:v>19.198364986232161</c:v>
                </c:pt>
                <c:pt idx="1839">
                  <c:v>19.150377008854889</c:v>
                </c:pt>
                <c:pt idx="1840">
                  <c:v>19.240815889414922</c:v>
                </c:pt>
                <c:pt idx="1841">
                  <c:v>19.397699661296681</c:v>
                </c:pt>
                <c:pt idx="1842">
                  <c:v>19.451224712848958</c:v>
                </c:pt>
                <c:pt idx="1843">
                  <c:v>19.46968162751628</c:v>
                </c:pt>
                <c:pt idx="1844">
                  <c:v>19.51397822173136</c:v>
                </c:pt>
                <c:pt idx="1845">
                  <c:v>19.38477982117023</c:v>
                </c:pt>
                <c:pt idx="1846">
                  <c:v>19.31464354669162</c:v>
                </c:pt>
                <c:pt idx="1847">
                  <c:v>19.17806238051482</c:v>
                </c:pt>
                <c:pt idx="1848">
                  <c:v>19.377397055584659</c:v>
                </c:pt>
                <c:pt idx="1849">
                  <c:v>19.416156575614089</c:v>
                </c:pt>
                <c:pt idx="1850">
                  <c:v>19.423539341199671</c:v>
                </c:pt>
                <c:pt idx="1851">
                  <c:v>19.451224712848958</c:v>
                </c:pt>
                <c:pt idx="1852">
                  <c:v>19.477064393101859</c:v>
                </c:pt>
                <c:pt idx="1853">
                  <c:v>19.168833923177619</c:v>
                </c:pt>
                <c:pt idx="1854">
                  <c:v>19.0193329164908</c:v>
                </c:pt>
                <c:pt idx="1855">
                  <c:v>19.272192643512401</c:v>
                </c:pt>
                <c:pt idx="1856">
                  <c:v>19.458607478786231</c:v>
                </c:pt>
                <c:pt idx="1857">
                  <c:v>19.53058944464884</c:v>
                </c:pt>
                <c:pt idx="1858">
                  <c:v>19.624719707962711</c:v>
                </c:pt>
                <c:pt idx="1859">
                  <c:v>19.720695662660589</c:v>
                </c:pt>
                <c:pt idx="1860">
                  <c:v>19.74838103394934</c:v>
                </c:pt>
                <c:pt idx="1861">
                  <c:v>19.768683640005971</c:v>
                </c:pt>
                <c:pt idx="1862">
                  <c:v>19.859122520150589</c:v>
                </c:pt>
                <c:pt idx="1863">
                  <c:v>19.776066405589791</c:v>
                </c:pt>
                <c:pt idx="1864">
                  <c:v>19.74099826836553</c:v>
                </c:pt>
                <c:pt idx="1865">
                  <c:v>19.831437148513679</c:v>
                </c:pt>
                <c:pt idx="1866">
                  <c:v>19.58411449619226</c:v>
                </c:pt>
                <c:pt idx="1867">
                  <c:v>19.346020301139031</c:v>
                </c:pt>
                <c:pt idx="1868">
                  <c:v>19.141148551869371</c:v>
                </c:pt>
                <c:pt idx="1869">
                  <c:v>19.17621668876496</c:v>
                </c:pt>
                <c:pt idx="1870">
                  <c:v>19.305415089356192</c:v>
                </c:pt>
                <c:pt idx="1871">
                  <c:v>19.229741740683099</c:v>
                </c:pt>
                <c:pt idx="1872">
                  <c:v>19.148531317458499</c:v>
                </c:pt>
                <c:pt idx="1873">
                  <c:v>19.10423472252057</c:v>
                </c:pt>
                <c:pt idx="1874">
                  <c:v>18.960270790721012</c:v>
                </c:pt>
                <c:pt idx="1875">
                  <c:v>18.716639520951642</c:v>
                </c:pt>
                <c:pt idx="1876">
                  <c:v>18.709256755009061</c:v>
                </c:pt>
                <c:pt idx="1877">
                  <c:v>18.604052343560522</c:v>
                </c:pt>
                <c:pt idx="1878">
                  <c:v>18.45455133677989</c:v>
                </c:pt>
                <c:pt idx="1879">
                  <c:v>18.367803839288229</c:v>
                </c:pt>
                <c:pt idx="1880">
                  <c:v>18.41210043390987</c:v>
                </c:pt>
                <c:pt idx="1881">
                  <c:v>18.347501233551409</c:v>
                </c:pt>
                <c:pt idx="1882">
                  <c:v>18.408409051113541</c:v>
                </c:pt>
                <c:pt idx="1883">
                  <c:v>18.207228684072572</c:v>
                </c:pt>
                <c:pt idx="1884">
                  <c:v>18.102024272215711</c:v>
                </c:pt>
                <c:pt idx="1885">
                  <c:v>18.205382992674409</c:v>
                </c:pt>
                <c:pt idx="1886">
                  <c:v>18.364112456491899</c:v>
                </c:pt>
                <c:pt idx="1887">
                  <c:v>18.565292823143999</c:v>
                </c:pt>
                <c:pt idx="1888">
                  <c:v>18.515459154334941</c:v>
                </c:pt>
                <c:pt idx="1889">
                  <c:v>18.50069362279617</c:v>
                </c:pt>
                <c:pt idx="1890">
                  <c:v>18.3271986278146</c:v>
                </c:pt>
                <c:pt idx="1891">
                  <c:v>18.08541304926991</c:v>
                </c:pt>
                <c:pt idx="1892">
                  <c:v>18.124172569707682</c:v>
                </c:pt>
                <c:pt idx="1893">
                  <c:v>18.19061746148201</c:v>
                </c:pt>
                <c:pt idx="1894">
                  <c:v>18.170314855389972</c:v>
                </c:pt>
                <c:pt idx="1895">
                  <c:v>18.209074375824191</c:v>
                </c:pt>
                <c:pt idx="1896">
                  <c:v>18.258908044299272</c:v>
                </c:pt>
                <c:pt idx="1897">
                  <c:v>18.3271986278146</c:v>
                </c:pt>
                <c:pt idx="1898">
                  <c:v>18.360421073693789</c:v>
                </c:pt>
                <c:pt idx="1899">
                  <c:v>18.367803839288229</c:v>
                </c:pt>
                <c:pt idx="1900">
                  <c:v>18.401026285167429</c:v>
                </c:pt>
                <c:pt idx="1901">
                  <c:v>18.419483199504299</c:v>
                </c:pt>
                <c:pt idx="1902">
                  <c:v>18.447168571185461</c:v>
                </c:pt>
                <c:pt idx="1903">
                  <c:v>18.461934102372549</c:v>
                </c:pt>
                <c:pt idx="1904">
                  <c:v>18.473008251116781</c:v>
                </c:pt>
                <c:pt idx="1905">
                  <c:v>18.567138514540389</c:v>
                </c:pt>
                <c:pt idx="1906">
                  <c:v>18.550527291605221</c:v>
                </c:pt>
                <c:pt idx="1907">
                  <c:v>18.262599427097381</c:v>
                </c:pt>
                <c:pt idx="1908">
                  <c:v>18.26629081024716</c:v>
                </c:pt>
                <c:pt idx="1909">
                  <c:v>18.23860543855892</c:v>
                </c:pt>
                <c:pt idx="1910">
                  <c:v>18.221994215616661</c:v>
                </c:pt>
                <c:pt idx="1911">
                  <c:v>18.210920066870671</c:v>
                </c:pt>
                <c:pt idx="1912">
                  <c:v>18.233068364362651</c:v>
                </c:pt>
                <c:pt idx="1913">
                  <c:v>18.231222672962708</c:v>
                </c:pt>
                <c:pt idx="1914">
                  <c:v>18.288439107383908</c:v>
                </c:pt>
                <c:pt idx="1915">
                  <c:v>18.231222672962708</c:v>
                </c:pt>
                <c:pt idx="1916">
                  <c:v>18.23675974716075</c:v>
                </c:pt>
                <c:pt idx="1917">
                  <c:v>18.244142512755179</c:v>
                </c:pt>
                <c:pt idx="1918">
                  <c:v>18.351192616349518</c:v>
                </c:pt>
                <c:pt idx="1919">
                  <c:v>18.426865965450421</c:v>
                </c:pt>
                <c:pt idx="1920">
                  <c:v>18.474853942866631</c:v>
                </c:pt>
                <c:pt idx="1921">
                  <c:v>18.301358947528058</c:v>
                </c:pt>
                <c:pt idx="1922">
                  <c:v>18.321661553266651</c:v>
                </c:pt>
                <c:pt idx="1923">
                  <c:v>18.41394612530803</c:v>
                </c:pt>
                <c:pt idx="1924">
                  <c:v>18.635429097681019</c:v>
                </c:pt>
                <c:pt idx="1925">
                  <c:v>18.903054356344072</c:v>
                </c:pt>
                <c:pt idx="1926">
                  <c:v>19.10977179706499</c:v>
                </c:pt>
                <c:pt idx="1927">
                  <c:v>19.15406839164946</c:v>
                </c:pt>
                <c:pt idx="1928">
                  <c:v>19.19467360308591</c:v>
                </c:pt>
                <c:pt idx="1929">
                  <c:v>19.35524875847268</c:v>
                </c:pt>
                <c:pt idx="1930">
                  <c:v>19.622874016214631</c:v>
                </c:pt>
                <c:pt idx="1931">
                  <c:v>19.752072416740361</c:v>
                </c:pt>
                <c:pt idx="1932">
                  <c:v>19.921876028651209</c:v>
                </c:pt>
                <c:pt idx="1933">
                  <c:v>20.11013655518336</c:v>
                </c:pt>
                <c:pt idx="1934">
                  <c:v>20.130439161232911</c:v>
                </c:pt>
                <c:pt idx="1935">
                  <c:v>20.331619527129721</c:v>
                </c:pt>
                <c:pt idx="1936">
                  <c:v>20.56786803122974</c:v>
                </c:pt>
                <c:pt idx="1937">
                  <c:v>20.695220739872859</c:v>
                </c:pt>
                <c:pt idx="1938">
                  <c:v>20.787505311314732</c:v>
                </c:pt>
                <c:pt idx="1939">
                  <c:v>20.817036374316171</c:v>
                </c:pt>
                <c:pt idx="1940">
                  <c:v>20.913012328884811</c:v>
                </c:pt>
                <c:pt idx="1941">
                  <c:v>20.92224078620432</c:v>
                </c:pt>
                <c:pt idx="1942">
                  <c:v>20.992377060553689</c:v>
                </c:pt>
                <c:pt idx="1943">
                  <c:v>21.038519346437202</c:v>
                </c:pt>
                <c:pt idx="1944">
                  <c:v>21.099427163813459</c:v>
                </c:pt>
                <c:pt idx="1945">
                  <c:v>21.210168649844761</c:v>
                </c:pt>
                <c:pt idx="1946">
                  <c:v>21.287687689742551</c:v>
                </c:pt>
                <c:pt idx="1947">
                  <c:v>21.3965834840063</c:v>
                </c:pt>
                <c:pt idx="1948">
                  <c:v>21.481485289807718</c:v>
                </c:pt>
                <c:pt idx="1949">
                  <c:v>21.586689701616208</c:v>
                </c:pt>
                <c:pt idx="1950">
                  <c:v>21.747264856569291</c:v>
                </c:pt>
                <c:pt idx="1951">
                  <c:v>21.957673679405001</c:v>
                </c:pt>
                <c:pt idx="1952">
                  <c:v>22.003815965238939</c:v>
                </c:pt>
                <c:pt idx="1953">
                  <c:v>22.06287809080516</c:v>
                </c:pt>
                <c:pt idx="1954">
                  <c:v>22.09240915376234</c:v>
                </c:pt>
                <c:pt idx="1955">
                  <c:v>22.123785908110609</c:v>
                </c:pt>
                <c:pt idx="1956">
                  <c:v>22.24744723374852</c:v>
                </c:pt>
                <c:pt idx="1957">
                  <c:v>22.352651645464949</c:v>
                </c:pt>
                <c:pt idx="1958">
                  <c:v>22.428324993872529</c:v>
                </c:pt>
                <c:pt idx="1959">
                  <c:v>22.428324993872529</c:v>
                </c:pt>
                <c:pt idx="1960">
                  <c:v>22.382182708413279</c:v>
                </c:pt>
                <c:pt idx="1961">
                  <c:v>22.289898136784348</c:v>
                </c:pt>
                <c:pt idx="1962">
                  <c:v>22.39141116536517</c:v>
                </c:pt>
                <c:pt idx="1963">
                  <c:v>22.465238822729791</c:v>
                </c:pt>
                <c:pt idx="1964">
                  <c:v>22.53352940556772</c:v>
                </c:pt>
                <c:pt idx="1965">
                  <c:v>22.568597542680461</c:v>
                </c:pt>
                <c:pt idx="1966">
                  <c:v>22.57598030823771</c:v>
                </c:pt>
                <c:pt idx="1967">
                  <c:v>22.647962274198861</c:v>
                </c:pt>
                <c:pt idx="1968">
                  <c:v>22.716252857376091</c:v>
                </c:pt>
                <c:pt idx="1969">
                  <c:v>22.78638913158208</c:v>
                </c:pt>
                <c:pt idx="1970">
                  <c:v>22.86390817169347</c:v>
                </c:pt>
                <c:pt idx="1971">
                  <c:v>22.969112582985659</c:v>
                </c:pt>
                <c:pt idx="1972">
                  <c:v>23.030020400227361</c:v>
                </c:pt>
                <c:pt idx="1973">
                  <c:v>23.13153342836976</c:v>
                </c:pt>
                <c:pt idx="1974">
                  <c:v>23.240429223112081</c:v>
                </c:pt>
                <c:pt idx="1975">
                  <c:v>23.528357085644959</c:v>
                </c:pt>
                <c:pt idx="1976">
                  <c:v>23.76091420540973</c:v>
                </c:pt>
                <c:pt idx="1977">
                  <c:v>23.947329039736498</c:v>
                </c:pt>
                <c:pt idx="1978">
                  <c:v>24.196497381868792</c:v>
                </c:pt>
                <c:pt idx="1979">
                  <c:v>24.454894181564281</c:v>
                </c:pt>
                <c:pt idx="1980">
                  <c:v>24.768661723801308</c:v>
                </c:pt>
                <c:pt idx="1981">
                  <c:v>25.108268946365001</c:v>
                </c:pt>
                <c:pt idx="1982">
                  <c:v>25.217164740157891</c:v>
                </c:pt>
                <c:pt idx="1983">
                  <c:v>25.29283808867109</c:v>
                </c:pt>
                <c:pt idx="1984">
                  <c:v>25.41280803109667</c:v>
                </c:pt>
                <c:pt idx="1985">
                  <c:v>25.536469356624231</c:v>
                </c:pt>
                <c:pt idx="1986">
                  <c:v>25.591840099188779</c:v>
                </c:pt>
                <c:pt idx="1987">
                  <c:v>25.656439298666271</c:v>
                </c:pt>
                <c:pt idx="1988">
                  <c:v>26.018194817480421</c:v>
                </c:pt>
                <c:pt idx="1989">
                  <c:v>26.086485400395649</c:v>
                </c:pt>
                <c:pt idx="1990">
                  <c:v>26.18246135439076</c:v>
                </c:pt>
                <c:pt idx="1991">
                  <c:v>26.267363159731921</c:v>
                </c:pt>
                <c:pt idx="1992">
                  <c:v>26.184307045421299</c:v>
                </c:pt>
                <c:pt idx="1993">
                  <c:v>26.223066565503249</c:v>
                </c:pt>
                <c:pt idx="1994">
                  <c:v>26.317196827752049</c:v>
                </c:pt>
                <c:pt idx="1995">
                  <c:v>26.459315067676091</c:v>
                </c:pt>
                <c:pt idx="1996">
                  <c:v>26.66603250662682</c:v>
                </c:pt>
                <c:pt idx="1997">
                  <c:v>26.667878198360739</c:v>
                </c:pt>
                <c:pt idx="1998">
                  <c:v>26.468543524935409</c:v>
                </c:pt>
                <c:pt idx="1999">
                  <c:v>26.391024485140878</c:v>
                </c:pt>
                <c:pt idx="2000">
                  <c:v>26.367030496472012</c:v>
                </c:pt>
                <c:pt idx="2001">
                  <c:v>26.363339113709319</c:v>
                </c:pt>
                <c:pt idx="2002">
                  <c:v>26.357802039562621</c:v>
                </c:pt>
                <c:pt idx="2003">
                  <c:v>26.396561559287591</c:v>
                </c:pt>
                <c:pt idx="2004">
                  <c:v>26.435321079360701</c:v>
                </c:pt>
                <c:pt idx="2005">
                  <c:v>26.52945134158648</c:v>
                </c:pt>
                <c:pt idx="2006">
                  <c:v>26.680798038027511</c:v>
                </c:pt>
                <c:pt idx="2007">
                  <c:v>26.71217479221292</c:v>
                </c:pt>
                <c:pt idx="2008">
                  <c:v>26.894898242803968</c:v>
                </c:pt>
                <c:pt idx="2009">
                  <c:v>26.98533712257095</c:v>
                </c:pt>
                <c:pt idx="2010">
                  <c:v>27.064701853341159</c:v>
                </c:pt>
                <c:pt idx="2011">
                  <c:v>27.136683818935879</c:v>
                </c:pt>
                <c:pt idx="2012">
                  <c:v>27.210511475903989</c:v>
                </c:pt>
                <c:pt idx="2013">
                  <c:v>27.33232710944803</c:v>
                </c:pt>
                <c:pt idx="2014">
                  <c:v>27.241888229718231</c:v>
                </c:pt>
                <c:pt idx="2015">
                  <c:v>27.252962378350929</c:v>
                </c:pt>
                <c:pt idx="2016">
                  <c:v>27.254808069729609</c:v>
                </c:pt>
                <c:pt idx="2017">
                  <c:v>27.225277007297599</c:v>
                </c:pt>
                <c:pt idx="2018">
                  <c:v>27.179134721384589</c:v>
                </c:pt>
                <c:pt idx="2019">
                  <c:v>27.118226904779561</c:v>
                </c:pt>
                <c:pt idx="2020">
                  <c:v>27.062856162312379</c:v>
                </c:pt>
                <c:pt idx="2021">
                  <c:v>26.96318882565016</c:v>
                </c:pt>
                <c:pt idx="2022">
                  <c:v>26.889361168660809</c:v>
                </c:pt>
                <c:pt idx="2023">
                  <c:v>26.854293031721561</c:v>
                </c:pt>
                <c:pt idx="2024">
                  <c:v>26.793385214741829</c:v>
                </c:pt>
                <c:pt idx="2025">
                  <c:v>26.752780003654099</c:v>
                </c:pt>
                <c:pt idx="2026">
                  <c:v>26.71955755809001</c:v>
                </c:pt>
                <c:pt idx="2027">
                  <c:v>26.684489420791991</c:v>
                </c:pt>
                <c:pt idx="2028">
                  <c:v>26.656804049719181</c:v>
                </c:pt>
                <c:pt idx="2029">
                  <c:v>26.597741924460991</c:v>
                </c:pt>
                <c:pt idx="2030">
                  <c:v>26.570056552683049</c:v>
                </c:pt>
                <c:pt idx="2031">
                  <c:v>26.525759958822</c:v>
                </c:pt>
                <c:pt idx="2032">
                  <c:v>26.490691821866811</c:v>
                </c:pt>
                <c:pt idx="2033">
                  <c:v>26.461160759056561</c:v>
                </c:pt>
                <c:pt idx="2034">
                  <c:v>26.427938313481839</c:v>
                </c:pt>
                <c:pt idx="2035">
                  <c:v>26.381796027879801</c:v>
                </c:pt>
                <c:pt idx="2036">
                  <c:v>26.344882199537071</c:v>
                </c:pt>
                <c:pt idx="2037">
                  <c:v>26.307968370840879</c:v>
                </c:pt>
                <c:pt idx="2038">
                  <c:v>26.274745925260859</c:v>
                </c:pt>
                <c:pt idx="2039">
                  <c:v>26.23044933138565</c:v>
                </c:pt>
                <c:pt idx="2040">
                  <c:v>26.18246135439076</c:v>
                </c:pt>
                <c:pt idx="2041">
                  <c:v>26.1473932170715</c:v>
                </c:pt>
                <c:pt idx="2042">
                  <c:v>26.123399228747221</c:v>
                </c:pt>
                <c:pt idx="2043">
                  <c:v>26.103096623189199</c:v>
                </c:pt>
                <c:pt idx="2044">
                  <c:v>26.077256943131019</c:v>
                </c:pt>
                <c:pt idx="2045">
                  <c:v>26.055108646187222</c:v>
                </c:pt>
                <c:pt idx="2046">
                  <c:v>26.023731891980571</c:v>
                </c:pt>
                <c:pt idx="2047">
                  <c:v>25.999737903301089</c:v>
                </c:pt>
                <c:pt idx="2048">
                  <c:v>25.955441309411722</c:v>
                </c:pt>
                <c:pt idx="2049">
                  <c:v>25.93883008661463</c:v>
                </c:pt>
                <c:pt idx="2050">
                  <c:v>25.924064555199759</c:v>
                </c:pt>
                <c:pt idx="2051">
                  <c:v>25.90745333240266</c:v>
                </c:pt>
                <c:pt idx="2052">
                  <c:v>25.887150726839341</c:v>
                </c:pt>
                <c:pt idx="2053">
                  <c:v>25.883459344073088</c:v>
                </c:pt>
                <c:pt idx="2054">
                  <c:v>25.865002429891991</c:v>
                </c:pt>
                <c:pt idx="2055">
                  <c:v>25.83916274982673</c:v>
                </c:pt>
                <c:pt idx="2056">
                  <c:v>25.817014452877618</c:v>
                </c:pt>
                <c:pt idx="2057">
                  <c:v>25.783792007278109</c:v>
                </c:pt>
                <c:pt idx="2058">
                  <c:v>25.761643709975541</c:v>
                </c:pt>
                <c:pt idx="2059">
                  <c:v>25.706272967423399</c:v>
                </c:pt>
                <c:pt idx="2060">
                  <c:v>25.691507436005001</c:v>
                </c:pt>
                <c:pt idx="2061">
                  <c:v>25.660130681784189</c:v>
                </c:pt>
                <c:pt idx="2062">
                  <c:v>25.602914247842719</c:v>
                </c:pt>
                <c:pt idx="2063">
                  <c:v>25.578920259150831</c:v>
                </c:pt>
                <c:pt idx="2064">
                  <c:v>25.566000419114669</c:v>
                </c:pt>
                <c:pt idx="2065">
                  <c:v>25.530932282122311</c:v>
                </c:pt>
                <c:pt idx="2066">
                  <c:v>25.488481379593939</c:v>
                </c:pt>
                <c:pt idx="2067">
                  <c:v>25.464487390900288</c:v>
                </c:pt>
                <c:pt idx="2068">
                  <c:v>25.438647710822629</c:v>
                </c:pt>
                <c:pt idx="2069">
                  <c:v>25.418345105600359</c:v>
                </c:pt>
                <c:pt idx="2070">
                  <c:v>25.39250542552093</c:v>
                </c:pt>
                <c:pt idx="2071">
                  <c:v>25.366665745441509</c:v>
                </c:pt>
                <c:pt idx="2072">
                  <c:v>25.35743728816982</c:v>
                </c:pt>
                <c:pt idx="2073">
                  <c:v>25.344517448481788</c:v>
                </c:pt>
                <c:pt idx="2074">
                  <c:v>25.329751917056299</c:v>
                </c:pt>
                <c:pt idx="2075">
                  <c:v>25.303912237328571</c:v>
                </c:pt>
                <c:pt idx="2076">
                  <c:v>25.278072557245611</c:v>
                </c:pt>
                <c:pt idx="2077">
                  <c:v>25.230084580199371</c:v>
                </c:pt>
                <c:pt idx="2078">
                  <c:v>25.191325060073169</c:v>
                </c:pt>
                <c:pt idx="2079">
                  <c:v>25.141491391991071</c:v>
                </c:pt>
                <c:pt idx="2080">
                  <c:v>25.128571551594369</c:v>
                </c:pt>
                <c:pt idx="2081">
                  <c:v>25.110114637397331</c:v>
                </c:pt>
                <c:pt idx="2082">
                  <c:v>25.091657723200289</c:v>
                </c:pt>
                <c:pt idx="2083">
                  <c:v>25.076892191771272</c:v>
                </c:pt>
                <c:pt idx="2084">
                  <c:v>25.062126660342241</c:v>
                </c:pt>
                <c:pt idx="2085">
                  <c:v>24.986453311809569</c:v>
                </c:pt>
                <c:pt idx="2086">
                  <c:v>24.89416874080494</c:v>
                </c:pt>
                <c:pt idx="2087">
                  <c:v>24.521339072864212</c:v>
                </c:pt>
                <c:pt idx="2088">
                  <c:v>24.32754147346462</c:v>
                </c:pt>
                <c:pt idx="2089">
                  <c:v>24.178040467652291</c:v>
                </c:pt>
                <c:pt idx="2090">
                  <c:v>24.100521428009412</c:v>
                </c:pt>
                <c:pt idx="2091">
                  <c:v>23.807056490796391</c:v>
                </c:pt>
                <c:pt idx="2092">
                  <c:v>23.681549473990451</c:v>
                </c:pt>
                <c:pt idx="2093">
                  <c:v>23.703697770992662</c:v>
                </c:pt>
                <c:pt idx="2094">
                  <c:v>23.633561496857471</c:v>
                </c:pt>
                <c:pt idx="2095">
                  <c:v>23.598493359789</c:v>
                </c:pt>
                <c:pt idx="2096">
                  <c:v>23.674166708088581</c:v>
                </c:pt>
                <c:pt idx="2097">
                  <c:v>23.683395165377991</c:v>
                </c:pt>
                <c:pt idx="2098">
                  <c:v>23.705543462731889</c:v>
                </c:pt>
                <c:pt idx="2099">
                  <c:v>23.849507393757879</c:v>
                </c:pt>
                <c:pt idx="2100">
                  <c:v>24.050687759511899</c:v>
                </c:pt>
                <c:pt idx="2101">
                  <c:v>24.237102593426808</c:v>
                </c:pt>
                <c:pt idx="2102">
                  <c:v>24.6191607187667</c:v>
                </c:pt>
                <c:pt idx="2103">
                  <c:v>24.855409221014469</c:v>
                </c:pt>
                <c:pt idx="2104">
                  <c:v>25.069509426231711</c:v>
                </c:pt>
                <c:pt idx="2105">
                  <c:v>25.433110636672399</c:v>
                </c:pt>
                <c:pt idx="2106">
                  <c:v>25.508783985166119</c:v>
                </c:pt>
                <c:pt idx="2107">
                  <c:v>25.508783985166119</c:v>
                </c:pt>
                <c:pt idx="2108">
                  <c:v>25.623216853059681</c:v>
                </c:pt>
                <c:pt idx="2109">
                  <c:v>25.647210841748009</c:v>
                </c:pt>
                <c:pt idx="2110">
                  <c:v>25.488481379593939</c:v>
                </c:pt>
                <c:pt idx="2111">
                  <c:v>25.427573562520379</c:v>
                </c:pt>
                <c:pt idx="2112">
                  <c:v>25.488481379593939</c:v>
                </c:pt>
                <c:pt idx="2113">
                  <c:v>25.582611641918849</c:v>
                </c:pt>
                <c:pt idx="2114">
                  <c:v>25.55861765358042</c:v>
                </c:pt>
                <c:pt idx="2115">
                  <c:v>25.58630302468508</c:v>
                </c:pt>
                <c:pt idx="2116">
                  <c:v>25.667513447318431</c:v>
                </c:pt>
                <c:pt idx="2117">
                  <c:v>25.649056533132011</c:v>
                </c:pt>
                <c:pt idx="2118">
                  <c:v>25.665667756286101</c:v>
                </c:pt>
                <c:pt idx="2119">
                  <c:v>25.588148716420768</c:v>
                </c:pt>
                <c:pt idx="2120">
                  <c:v>25.52724089935607</c:v>
                </c:pt>
                <c:pt idx="2121">
                  <c:v>25.309449311128891</c:v>
                </c:pt>
                <c:pt idx="2122">
                  <c:v>25.290992396935401</c:v>
                </c:pt>
                <c:pt idx="2123">
                  <c:v>25.241158728856849</c:v>
                </c:pt>
                <c:pt idx="2124">
                  <c:v>25.241158728856849</c:v>
                </c:pt>
                <c:pt idx="2125">
                  <c:v>25.213473357389891</c:v>
                </c:pt>
                <c:pt idx="2126">
                  <c:v>24.942156717868869</c:v>
                </c:pt>
                <c:pt idx="2127">
                  <c:v>24.779735872464091</c:v>
                </c:pt>
                <c:pt idx="2128">
                  <c:v>24.571172741685071</c:v>
                </c:pt>
                <c:pt idx="2129">
                  <c:v>24.60070380456083</c:v>
                </c:pt>
                <c:pt idx="2130">
                  <c:v>24.60993226148792</c:v>
                </c:pt>
                <c:pt idx="2131">
                  <c:v>24.55271582747741</c:v>
                </c:pt>
                <c:pt idx="2132">
                  <c:v>24.60070380456083</c:v>
                </c:pt>
                <c:pt idx="2133">
                  <c:v>24.689296992824001</c:v>
                </c:pt>
                <c:pt idx="2134">
                  <c:v>24.8757118266026</c:v>
                </c:pt>
                <c:pt idx="2135">
                  <c:v>25.062126660342241</c:v>
                </c:pt>
                <c:pt idx="2136">
                  <c:v>25.172868145877899</c:v>
                </c:pt>
                <c:pt idx="2137">
                  <c:v>25.250387185778639</c:v>
                </c:pt>
                <c:pt idx="2138">
                  <c:v>25.405425265208969</c:v>
                </c:pt>
                <c:pt idx="2139">
                  <c:v>25.824397218410098</c:v>
                </c:pt>
                <c:pt idx="2140">
                  <c:v>26.021886200596558</c:v>
                </c:pt>
                <c:pt idx="2141">
                  <c:v>26.16400444021496</c:v>
                </c:pt>
                <c:pt idx="2142">
                  <c:v>26.343036508154821</c:v>
                </c:pt>
                <c:pt idx="2143">
                  <c:v>26.64572990107941</c:v>
                </c:pt>
                <c:pt idx="2144">
                  <c:v>27.182826104145519</c:v>
                </c:pt>
                <c:pt idx="2145">
                  <c:v>27.28249344113463</c:v>
                </c:pt>
                <c:pt idx="2146">
                  <c:v>27.354475406358191</c:v>
                </c:pt>
                <c:pt idx="2147">
                  <c:v>27.433840137801681</c:v>
                </c:pt>
                <c:pt idx="2148">
                  <c:v>27.716230924478431</c:v>
                </c:pt>
                <c:pt idx="2149">
                  <c:v>27.777138741392669</c:v>
                </c:pt>
                <c:pt idx="2150">
                  <c:v>27.782675815530521</c:v>
                </c:pt>
                <c:pt idx="2151">
                  <c:v>27.867577620717679</c:v>
                </c:pt>
                <c:pt idx="2152">
                  <c:v>27.939559586246901</c:v>
                </c:pt>
                <c:pt idx="2153">
                  <c:v>27.917411289350909</c:v>
                </c:pt>
                <c:pt idx="2154">
                  <c:v>27.965399266250209</c:v>
                </c:pt>
                <c:pt idx="2155">
                  <c:v>28.050301071419661</c:v>
                </c:pt>
                <c:pt idx="2156">
                  <c:v>28.116745962448739</c:v>
                </c:pt>
                <c:pt idx="2157">
                  <c:v>28.21825899035866</c:v>
                </c:pt>
                <c:pt idx="2158">
                  <c:v>28.26809265861894</c:v>
                </c:pt>
                <c:pt idx="2159">
                  <c:v>28.329000475144309</c:v>
                </c:pt>
                <c:pt idx="2160">
                  <c:v>28.334537549630308</c:v>
                </c:pt>
                <c:pt idx="2161">
                  <c:v>28.43789626924405</c:v>
                </c:pt>
                <c:pt idx="2162">
                  <c:v>28.546792062626238</c:v>
                </c:pt>
                <c:pt idx="2163">
                  <c:v>28.60216280500136</c:v>
                </c:pt>
                <c:pt idx="2164">
                  <c:v>28.797806095541269</c:v>
                </c:pt>
                <c:pt idx="2165">
                  <c:v>29.133721933100599</c:v>
                </c:pt>
                <c:pt idx="2166">
                  <c:v>29.436415325420949</c:v>
                </c:pt>
                <c:pt idx="2167">
                  <c:v>29.552693884179838</c:v>
                </c:pt>
                <c:pt idx="2168">
                  <c:v>29.59514478686517</c:v>
                </c:pt>
                <c:pt idx="2169">
                  <c:v>29.94767184719446</c:v>
                </c:pt>
                <c:pt idx="2170">
                  <c:v>30.241136781661289</c:v>
                </c:pt>
                <c:pt idx="2171">
                  <c:v>30.569669853178329</c:v>
                </c:pt>
                <c:pt idx="2172">
                  <c:v>30.79853558834294</c:v>
                </c:pt>
                <c:pt idx="2173">
                  <c:v>30.920351221393091</c:v>
                </c:pt>
                <c:pt idx="2174">
                  <c:v>31.027401323449119</c:v>
                </c:pt>
                <c:pt idx="2175">
                  <c:v>31.079080682923479</c:v>
                </c:pt>
                <c:pt idx="2176">
                  <c:v>31.21197046486952</c:v>
                </c:pt>
                <c:pt idx="2177">
                  <c:v>31.354088703302459</c:v>
                </c:pt>
                <c:pt idx="2178">
                  <c:v>31.479595719367861</c:v>
                </c:pt>
                <c:pt idx="2179">
                  <c:v>31.61617688364527</c:v>
                </c:pt>
                <c:pt idx="2180">
                  <c:v>31.907796126539871</c:v>
                </c:pt>
                <c:pt idx="2181">
                  <c:v>31.99085223995888</c:v>
                </c:pt>
                <c:pt idx="2182">
                  <c:v>32.066525587541562</c:v>
                </c:pt>
                <c:pt idx="2183">
                  <c:v>32.07021697063292</c:v>
                </c:pt>
                <c:pt idx="2184">
                  <c:v>31.950247029111921</c:v>
                </c:pt>
                <c:pt idx="2185">
                  <c:v>30.25959369575212</c:v>
                </c:pt>
                <c:pt idx="2186">
                  <c:v>28.882707900632852</c:v>
                </c:pt>
                <c:pt idx="2187">
                  <c:v>28.622465410854439</c:v>
                </c:pt>
                <c:pt idx="2188">
                  <c:v>28.60031711362446</c:v>
                </c:pt>
                <c:pt idx="2189">
                  <c:v>28.574477433990541</c:v>
                </c:pt>
                <c:pt idx="2190">
                  <c:v>28.567094668129389</c:v>
                </c:pt>
                <c:pt idx="2191">
                  <c:v>28.563403285375561</c:v>
                </c:pt>
                <c:pt idx="2192">
                  <c:v>28.415747972008749</c:v>
                </c:pt>
                <c:pt idx="2193">
                  <c:v>28.365914303755531</c:v>
                </c:pt>
                <c:pt idx="2194">
                  <c:v>28.290240955857779</c:v>
                </c:pt>
                <c:pt idx="2195">
                  <c:v>28.185036544849432</c:v>
                </c:pt>
                <c:pt idx="2196">
                  <c:v>28.20164776760404</c:v>
                </c:pt>
                <c:pt idx="2197">
                  <c:v>28.221950373114261</c:v>
                </c:pt>
                <c:pt idx="2198">
                  <c:v>28.371451377888061</c:v>
                </c:pt>
                <c:pt idx="2199">
                  <c:v>28.35853153789261</c:v>
                </c:pt>
                <c:pt idx="2200">
                  <c:v>28.659379239101579</c:v>
                </c:pt>
                <c:pt idx="2201">
                  <c:v>28.88086220890424</c:v>
                </c:pt>
                <c:pt idx="2202">
                  <c:v>28.94361571711395</c:v>
                </c:pt>
                <c:pt idx="2203">
                  <c:v>29.10972794450608</c:v>
                </c:pt>
                <c:pt idx="2204">
                  <c:v>29.142950389979891</c:v>
                </c:pt>
                <c:pt idx="2205">
                  <c:v>29.28137724634524</c:v>
                </c:pt>
                <c:pt idx="2206">
                  <c:v>29.456717930549392</c:v>
                </c:pt>
                <c:pt idx="2207">
                  <c:v>29.596990478240318</c:v>
                </c:pt>
                <c:pt idx="2208">
                  <c:v>29.733571642808041</c:v>
                </c:pt>
                <c:pt idx="2209">
                  <c:v>29.83323897915691</c:v>
                </c:pt>
                <c:pt idx="2210">
                  <c:v>30.22083417655055</c:v>
                </c:pt>
                <c:pt idx="2211">
                  <c:v>30.72101654892899</c:v>
                </c:pt>
                <c:pt idx="2212">
                  <c:v>31.082772065668479</c:v>
                </c:pt>
                <c:pt idx="2213">
                  <c:v>31.29687226972742</c:v>
                </c:pt>
                <c:pt idx="2214">
                  <c:v>31.48882417657763</c:v>
                </c:pt>
                <c:pt idx="2215">
                  <c:v>31.464830188046829</c:v>
                </c:pt>
                <c:pt idx="2216">
                  <c:v>31.496206942062301</c:v>
                </c:pt>
                <c:pt idx="2217">
                  <c:v>31.51097247338334</c:v>
                </c:pt>
                <c:pt idx="2218">
                  <c:v>31.50912678201173</c:v>
                </c:pt>
                <c:pt idx="2219">
                  <c:v>31.50543539891682</c:v>
                </c:pt>
                <c:pt idx="2220">
                  <c:v>31.50728109064011</c:v>
                </c:pt>
                <c:pt idx="2221">
                  <c:v>31.45006465672401</c:v>
                </c:pt>
                <c:pt idx="2222">
                  <c:v>31.462984496676992</c:v>
                </c:pt>
                <c:pt idx="2223">
                  <c:v>31.468521570790049</c:v>
                </c:pt>
                <c:pt idx="2224">
                  <c:v>31.459293113933761</c:v>
                </c:pt>
                <c:pt idx="2225">
                  <c:v>31.45375603946723</c:v>
                </c:pt>
                <c:pt idx="2226">
                  <c:v>31.444527582610949</c:v>
                </c:pt>
                <c:pt idx="2227">
                  <c:v>31.433453434383051</c:v>
                </c:pt>
                <c:pt idx="2228">
                  <c:v>31.433453434383051</c:v>
                </c:pt>
                <c:pt idx="2229">
                  <c:v>31.398385297270899</c:v>
                </c:pt>
                <c:pt idx="2230">
                  <c:v>31.355934395025759</c:v>
                </c:pt>
                <c:pt idx="2231">
                  <c:v>31.328249023748199</c:v>
                </c:pt>
                <c:pt idx="2232">
                  <c:v>31.30240934384225</c:v>
                </c:pt>
                <c:pt idx="2233">
                  <c:v>31.26364982433504</c:v>
                </c:pt>
                <c:pt idx="2234">
                  <c:v>31.22119892172935</c:v>
                </c:pt>
                <c:pt idx="2235">
                  <c:v>31.187976476333422</c:v>
                </c:pt>
                <c:pt idx="2236">
                  <c:v>31.13629711686438</c:v>
                </c:pt>
                <c:pt idx="2237">
                  <c:v>31.106766054208109</c:v>
                </c:pt>
                <c:pt idx="2238">
                  <c:v>31.068006534338579</c:v>
                </c:pt>
                <c:pt idx="2239">
                  <c:v>30.99417887804611</c:v>
                </c:pt>
                <c:pt idx="2240">
                  <c:v>30.93696244444806</c:v>
                </c:pt>
                <c:pt idx="2241">
                  <c:v>30.85390633057645</c:v>
                </c:pt>
                <c:pt idx="2242">
                  <c:v>30.785615748734561</c:v>
                </c:pt>
                <c:pt idx="2243">
                  <c:v>30.698868252103811</c:v>
                </c:pt>
                <c:pt idx="2244">
                  <c:v>30.656417349823261</c:v>
                </c:pt>
                <c:pt idx="2245">
                  <c:v>30.601046607577349</c:v>
                </c:pt>
                <c:pt idx="2246">
                  <c:v>30.56597847043156</c:v>
                </c:pt>
                <c:pt idx="2247">
                  <c:v>30.514299110927109</c:v>
                </c:pt>
                <c:pt idx="2248">
                  <c:v>30.477385282757869</c:v>
                </c:pt>
                <c:pt idx="2249">
                  <c:v>30.427551614621478</c:v>
                </c:pt>
                <c:pt idx="2250">
                  <c:v>30.32603858661302</c:v>
                </c:pt>
                <c:pt idx="2251">
                  <c:v>30.287279067415</c:v>
                </c:pt>
                <c:pt idx="2252">
                  <c:v>30.191303113864208</c:v>
                </c:pt>
                <c:pt idx="2253">
                  <c:v>30.16177205117787</c:v>
                </c:pt>
                <c:pt idx="2254">
                  <c:v>30.13224098848977</c:v>
                </c:pt>
                <c:pt idx="2255">
                  <c:v>30.117475457143929</c:v>
                </c:pt>
                <c:pt idx="2256">
                  <c:v>30.097172851677961</c:v>
                </c:pt>
                <c:pt idx="2257">
                  <c:v>30.084253011707279</c:v>
                </c:pt>
                <c:pt idx="2258">
                  <c:v>30.071333171736619</c:v>
                </c:pt>
                <c:pt idx="2259">
                  <c:v>30.06025902313932</c:v>
                </c:pt>
                <c:pt idx="2260">
                  <c:v>30.04549349179349</c:v>
                </c:pt>
                <c:pt idx="2261">
                  <c:v>30.047339183518559</c:v>
                </c:pt>
                <c:pt idx="2262">
                  <c:v>30.04549349179349</c:v>
                </c:pt>
                <c:pt idx="2263">
                  <c:v>30.028882269424191</c:v>
                </c:pt>
                <c:pt idx="2264">
                  <c:v>30.025190886677439</c:v>
                </c:pt>
                <c:pt idx="2265">
                  <c:v>30.015962429453531</c:v>
                </c:pt>
                <c:pt idx="2266">
                  <c:v>30.00304258948108</c:v>
                </c:pt>
                <c:pt idx="2267">
                  <c:v>29.99565982398401</c:v>
                </c:pt>
                <c:pt idx="2268">
                  <c:v>29.99565982398401</c:v>
                </c:pt>
                <c:pt idx="2269">
                  <c:v>29.990122749508629</c:v>
                </c:pt>
                <c:pt idx="2270">
                  <c:v>29.956900304066689</c:v>
                </c:pt>
                <c:pt idx="2271">
                  <c:v>29.95505461233984</c:v>
                </c:pt>
                <c:pt idx="2272">
                  <c:v>29.936597698243709</c:v>
                </c:pt>
                <c:pt idx="2273">
                  <c:v>29.910758019000419</c:v>
                </c:pt>
                <c:pt idx="2274">
                  <c:v>29.90337525279821</c:v>
                </c:pt>
                <c:pt idx="2275">
                  <c:v>29.892301104904298</c:v>
                </c:pt>
                <c:pt idx="2276">
                  <c:v>29.870152807352721</c:v>
                </c:pt>
                <c:pt idx="2277">
                  <c:v>29.85169589325481</c:v>
                </c:pt>
                <c:pt idx="2278">
                  <c:v>29.844313128109441</c:v>
                </c:pt>
                <c:pt idx="2279">
                  <c:v>29.835084670883749</c:v>
                </c:pt>
                <c:pt idx="2280">
                  <c:v>29.825856214009761</c:v>
                </c:pt>
                <c:pt idx="2281">
                  <c:v>29.812936373683861</c:v>
                </c:pt>
                <c:pt idx="2282">
                  <c:v>29.772331162735991</c:v>
                </c:pt>
                <c:pt idx="2283">
                  <c:v>29.72249749420542</c:v>
                </c:pt>
                <c:pt idx="2284">
                  <c:v>29.66897244362972</c:v>
                </c:pt>
                <c:pt idx="2285">
                  <c:v>29.639441380923891</c:v>
                </c:pt>
                <c:pt idx="2286">
                  <c:v>29.611756009593229</c:v>
                </c:pt>
                <c:pt idx="2287">
                  <c:v>29.582224946887418</c:v>
                </c:pt>
                <c:pt idx="2288">
                  <c:v>29.558230958658751</c:v>
                </c:pt>
                <c:pt idx="2289">
                  <c:v>29.50101452461519</c:v>
                </c:pt>
                <c:pt idx="2290">
                  <c:v>29.451180856423939</c:v>
                </c:pt>
                <c:pt idx="2291">
                  <c:v>29.375507508266541</c:v>
                </c:pt>
                <c:pt idx="2292">
                  <c:v>29.305371234582761</c:v>
                </c:pt>
                <c:pt idx="2293">
                  <c:v>29.24815480087673</c:v>
                </c:pt>
                <c:pt idx="2294">
                  <c:v>29.18724698406162</c:v>
                </c:pt>
                <c:pt idx="2295">
                  <c:v>29.157715921341659</c:v>
                </c:pt>
                <c:pt idx="2296">
                  <c:v>29.131876241723671</c:v>
                </c:pt>
                <c:pt idx="2297">
                  <c:v>29.083888264888099</c:v>
                </c:pt>
                <c:pt idx="2298">
                  <c:v>29.043283053553122</c:v>
                </c:pt>
                <c:pt idx="2299">
                  <c:v>28.98606661982938</c:v>
                </c:pt>
                <c:pt idx="2300">
                  <c:v>28.960226940207871</c:v>
                </c:pt>
                <c:pt idx="2301">
                  <c:v>28.917776037492441</c:v>
                </c:pt>
                <c:pt idx="2302">
                  <c:v>28.895627740267749</c:v>
                </c:pt>
                <c:pt idx="2303">
                  <c:v>28.827337158275409</c:v>
                </c:pt>
                <c:pt idx="2304">
                  <c:v>28.78304056417597</c:v>
                </c:pt>
                <c:pt idx="2305">
                  <c:v>28.762737958326451</c:v>
                </c:pt>
                <c:pt idx="2306">
                  <c:v>28.712904290444399</c:v>
                </c:pt>
                <c:pt idx="2307">
                  <c:v>28.687064610110649</c:v>
                </c:pt>
                <c:pt idx="2308">
                  <c:v>28.62061971912582</c:v>
                </c:pt>
                <c:pt idx="2309">
                  <c:v>28.556020519864301</c:v>
                </c:pt>
                <c:pt idx="2310">
                  <c:v>28.50987823402388</c:v>
                </c:pt>
                <c:pt idx="2311">
                  <c:v>28.436050577515442</c:v>
                </c:pt>
                <c:pt idx="2312">
                  <c:v>28.38067983512968</c:v>
                </c:pt>
                <c:pt idx="2313">
                  <c:v>28.3308461668747</c:v>
                </c:pt>
                <c:pt idx="2314">
                  <c:v>28.29762372136901</c:v>
                </c:pt>
                <c:pt idx="2315">
                  <c:v>28.253327127243018</c:v>
                </c:pt>
                <c:pt idx="2316">
                  <c:v>28.175808087957719</c:v>
                </c:pt>
                <c:pt idx="2317">
                  <c:v>27.998621711768291</c:v>
                </c:pt>
                <c:pt idx="2318">
                  <c:v>27.57411268546133</c:v>
                </c:pt>
                <c:pt idx="2319">
                  <c:v>27.25849945284223</c:v>
                </c:pt>
                <c:pt idx="2320">
                  <c:v>26.900435317298829</c:v>
                </c:pt>
                <c:pt idx="2321">
                  <c:v>26.891206860041269</c:v>
                </c:pt>
                <c:pt idx="2322">
                  <c:v>26.87459563726188</c:v>
                </c:pt>
                <c:pt idx="2323">
                  <c:v>26.854293031721561</c:v>
                </c:pt>
                <c:pt idx="2324">
                  <c:v>26.832144734445549</c:v>
                </c:pt>
                <c:pt idx="2325">
                  <c:v>26.82291627754147</c:v>
                </c:pt>
                <c:pt idx="2326">
                  <c:v>26.821070586160999</c:v>
                </c:pt>
                <c:pt idx="2327">
                  <c:v>26.81737920304661</c:v>
                </c:pt>
                <c:pt idx="2328">
                  <c:v>26.81553351201784</c:v>
                </c:pt>
                <c:pt idx="2329">
                  <c:v>26.804459363379831</c:v>
                </c:pt>
                <c:pt idx="2330">
                  <c:v>26.769391226083581</c:v>
                </c:pt>
                <c:pt idx="2331">
                  <c:v>26.758317077797258</c:v>
                </c:pt>
                <c:pt idx="2332">
                  <c:v>26.756471386416798</c:v>
                </c:pt>
                <c:pt idx="2333">
                  <c:v>26.71217479221292</c:v>
                </c:pt>
                <c:pt idx="2334">
                  <c:v>26.706637718069761</c:v>
                </c:pt>
                <c:pt idx="2335">
                  <c:v>26.669723889389509</c:v>
                </c:pt>
                <c:pt idx="2336">
                  <c:v>26.63465575279309</c:v>
                </c:pt>
                <c:pt idx="2337">
                  <c:v>26.577439318560131</c:v>
                </c:pt>
                <c:pt idx="2338">
                  <c:v>26.49807458739399</c:v>
                </c:pt>
                <c:pt idx="2339">
                  <c:v>26.431629696244531</c:v>
                </c:pt>
                <c:pt idx="2340">
                  <c:v>26.396561559287591</c:v>
                </c:pt>
                <c:pt idx="2341">
                  <c:v>26.361493422327079</c:v>
                </c:pt>
                <c:pt idx="2342">
                  <c:v>26.32457959398436</c:v>
                </c:pt>
                <c:pt idx="2343">
                  <c:v>26.29320283978657</c:v>
                </c:pt>
                <c:pt idx="2344">
                  <c:v>26.224912256887269</c:v>
                </c:pt>
                <c:pt idx="2345">
                  <c:v>26.1732328971279</c:v>
                </c:pt>
                <c:pt idx="2346">
                  <c:v>26.1086336973359</c:v>
                </c:pt>
                <c:pt idx="2347">
                  <c:v>26.07541125174702</c:v>
                </c:pt>
                <c:pt idx="2348">
                  <c:v>26.0255775833628</c:v>
                </c:pt>
                <c:pt idx="2349">
                  <c:v>25.997892212270539</c:v>
                </c:pt>
                <c:pt idx="2350">
                  <c:v>25.977589606357292</c:v>
                </c:pt>
                <c:pt idx="2351">
                  <c:v>25.955441309411722</c:v>
                </c:pt>
                <c:pt idx="2352">
                  <c:v>25.892687800987801</c:v>
                </c:pt>
                <c:pt idx="2353">
                  <c:v>25.848391206741439</c:v>
                </c:pt>
                <c:pt idx="2354">
                  <c:v>25.804094612491539</c:v>
                </c:pt>
                <c:pt idx="2355">
                  <c:v>25.748723869942928</c:v>
                </c:pt>
                <c:pt idx="2356">
                  <c:v>25.671204830084669</c:v>
                </c:pt>
                <c:pt idx="2357">
                  <c:v>25.634291001711841</c:v>
                </c:pt>
                <c:pt idx="2358">
                  <c:v>25.595531481955021</c:v>
                </c:pt>
                <c:pt idx="2359">
                  <c:v>25.556771961844731</c:v>
                </c:pt>
                <c:pt idx="2360">
                  <c:v>25.514321059318139</c:v>
                </c:pt>
                <c:pt idx="2361">
                  <c:v>25.464487390900288</c:v>
                </c:pt>
                <c:pt idx="2362">
                  <c:v>25.39804249967295</c:v>
                </c:pt>
                <c:pt idx="2363">
                  <c:v>25.346363139865801</c:v>
                </c:pt>
                <c:pt idx="2364">
                  <c:v>25.265152717204121</c:v>
                </c:pt>
                <c:pt idx="2365">
                  <c:v>25.233775962967371</c:v>
                </c:pt>
                <c:pt idx="2366">
                  <c:v>25.187633677305161</c:v>
                </c:pt>
                <c:pt idx="2367">
                  <c:v>25.150719848911081</c:v>
                </c:pt>
                <c:pt idx="2368">
                  <c:v>25.113806020518791</c:v>
                </c:pt>
                <c:pt idx="2369">
                  <c:v>25.084274957662519</c:v>
                </c:pt>
                <c:pt idx="2370">
                  <c:v>25.062126660342241</c:v>
                </c:pt>
                <c:pt idx="2371">
                  <c:v>25.019675757439181</c:v>
                </c:pt>
                <c:pt idx="2372">
                  <c:v>24.982761929039789</c:v>
                </c:pt>
                <c:pt idx="2373">
                  <c:v>24.953230866178199</c:v>
                </c:pt>
                <c:pt idx="2374">
                  <c:v>24.929236877823861</c:v>
                </c:pt>
                <c:pt idx="2375">
                  <c:v>24.91262565500551</c:v>
                </c:pt>
                <c:pt idx="2376">
                  <c:v>24.8757118266026</c:v>
                </c:pt>
                <c:pt idx="2377">
                  <c:v>24.827723849535118</c:v>
                </c:pt>
                <c:pt idx="2378">
                  <c:v>24.801884169438001</c:v>
                </c:pt>
                <c:pt idx="2379">
                  <c:v>24.768661723801308</c:v>
                </c:pt>
                <c:pt idx="2380">
                  <c:v>24.73359358712878</c:v>
                </c:pt>
                <c:pt idx="2381">
                  <c:v>24.7077539070299</c:v>
                </c:pt>
                <c:pt idx="2382">
                  <c:v>24.652383164410459</c:v>
                </c:pt>
                <c:pt idx="2383">
                  <c:v>24.573018432719159</c:v>
                </c:pt>
                <c:pt idx="2384">
                  <c:v>24.521339072864212</c:v>
                </c:pt>
                <c:pt idx="2385">
                  <c:v>24.44382003289796</c:v>
                </c:pt>
                <c:pt idx="2386">
                  <c:v>24.40321482170225</c:v>
                </c:pt>
                <c:pt idx="2387">
                  <c:v>24.255559507641539</c:v>
                </c:pt>
                <c:pt idx="2388">
                  <c:v>24.126361107774319</c:v>
                </c:pt>
                <c:pt idx="2389">
                  <c:v>24.02669377078109</c:v>
                </c:pt>
                <c:pt idx="2390">
                  <c:v>23.934409199675549</c:v>
                </c:pt>
                <c:pt idx="2391">
                  <c:v>23.86058154243306</c:v>
                </c:pt>
                <c:pt idx="2392">
                  <c:v>23.797828033860441</c:v>
                </c:pt>
                <c:pt idx="2393">
                  <c:v>23.77198835408668</c:v>
                </c:pt>
                <c:pt idx="2394">
                  <c:v>23.740611599445149</c:v>
                </c:pt>
                <c:pt idx="2395">
                  <c:v>23.705543462731889</c:v>
                </c:pt>
                <c:pt idx="2396">
                  <c:v>23.683395165377991</c:v>
                </c:pt>
                <c:pt idx="2397">
                  <c:v>23.663092559763321</c:v>
                </c:pt>
                <c:pt idx="2398">
                  <c:v>23.631715805469931</c:v>
                </c:pt>
                <c:pt idx="2399">
                  <c:v>23.613258891241031</c:v>
                </c:pt>
                <c:pt idx="2400">
                  <c:v>23.572653680008159</c:v>
                </c:pt>
                <c:pt idx="2401">
                  <c:v>23.515437245576919</c:v>
                </c:pt>
                <c:pt idx="2402">
                  <c:v>23.48221479989245</c:v>
                </c:pt>
                <c:pt idx="2403">
                  <c:v>23.450838045591979</c:v>
                </c:pt>
                <c:pt idx="2404">
                  <c:v>23.386238845601721</c:v>
                </c:pt>
                <c:pt idx="2405">
                  <c:v>23.36778193136751</c:v>
                </c:pt>
                <c:pt idx="2406">
                  <c:v>23.33086810290088</c:v>
                </c:pt>
                <c:pt idx="2407">
                  <c:v>23.305028422759491</c:v>
                </c:pt>
                <c:pt idx="2408">
                  <c:v>23.266268902901771</c:v>
                </c:pt>
                <c:pt idx="2409">
                  <c:v>23.253349062830189</c:v>
                </c:pt>
                <c:pt idx="2410">
                  <c:v>23.220126617133321</c:v>
                </c:pt>
                <c:pt idx="2411">
                  <c:v>23.177675714495201</c:v>
                </c:pt>
                <c:pt idx="2412">
                  <c:v>23.153681725737819</c:v>
                </c:pt>
                <c:pt idx="2413">
                  <c:v>23.116767897260551</c:v>
                </c:pt>
                <c:pt idx="2414">
                  <c:v>23.078008377393981</c:v>
                </c:pt>
                <c:pt idx="2415">
                  <c:v>23.041094548913168</c:v>
                </c:pt>
                <c:pt idx="2416">
                  <c:v>23.013409177023711</c:v>
                </c:pt>
                <c:pt idx="2417">
                  <c:v>22.952501360131912</c:v>
                </c:pt>
                <c:pt idx="2418">
                  <c:v>22.915587531645791</c:v>
                </c:pt>
                <c:pt idx="2419">
                  <c:v>22.858371097173841</c:v>
                </c:pt>
                <c:pt idx="2420">
                  <c:v>22.836222800150392</c:v>
                </c:pt>
                <c:pt idx="2421">
                  <c:v>22.773469291503421</c:v>
                </c:pt>
                <c:pt idx="2422">
                  <c:v>22.727327005360291</c:v>
                </c:pt>
                <c:pt idx="2423">
                  <c:v>22.69041317686532</c:v>
                </c:pt>
                <c:pt idx="2424">
                  <c:v>22.662727805668609</c:v>
                </c:pt>
                <c:pt idx="2425">
                  <c:v>22.644270891420241</c:v>
                </c:pt>
                <c:pt idx="2426">
                  <c:v>22.618431211259381</c:v>
                </c:pt>
                <c:pt idx="2427">
                  <c:v>22.594437222489621</c:v>
                </c:pt>
                <c:pt idx="2428">
                  <c:v>22.566751851289371</c:v>
                </c:pt>
                <c:pt idx="2429">
                  <c:v>22.542757862517831</c:v>
                </c:pt>
                <c:pt idx="2430">
                  <c:v>22.53352940556772</c:v>
                </c:pt>
                <c:pt idx="2431">
                  <c:v>22.51138110853719</c:v>
                </c:pt>
                <c:pt idx="2432">
                  <c:v>22.48923281150487</c:v>
                </c:pt>
                <c:pt idx="2433">
                  <c:v>22.45601036577969</c:v>
                </c:pt>
                <c:pt idx="2434">
                  <c:v>22.433862068395701</c:v>
                </c:pt>
                <c:pt idx="2435">
                  <c:v>22.415405154142022</c:v>
                </c:pt>
                <c:pt idx="2436">
                  <c:v>22.382182708413279</c:v>
                </c:pt>
                <c:pt idx="2437">
                  <c:v>22.36003441137921</c:v>
                </c:pt>
                <c:pt idx="2438">
                  <c:v>22.343423188161381</c:v>
                </c:pt>
                <c:pt idx="2439">
                  <c:v>22.330503348429101</c:v>
                </c:pt>
                <c:pt idx="2440">
                  <c:v>22.310200742430879</c:v>
                </c:pt>
                <c:pt idx="2441">
                  <c:v>22.297280902698599</c:v>
                </c:pt>
                <c:pt idx="2442">
                  <c:v>22.286206754003949</c:v>
                </c:pt>
                <c:pt idx="2443">
                  <c:v>22.254829999662771</c:v>
                </c:pt>
                <c:pt idx="2444">
                  <c:v>22.241910159928722</c:v>
                </c:pt>
                <c:pt idx="2445">
                  <c:v>22.219761862537641</c:v>
                </c:pt>
                <c:pt idx="2446">
                  <c:v>22.221607553928731</c:v>
                </c:pt>
                <c:pt idx="2447">
                  <c:v>22.19207649097509</c:v>
                </c:pt>
                <c:pt idx="2448">
                  <c:v>22.182848034021429</c:v>
                </c:pt>
                <c:pt idx="2449">
                  <c:v>22.17177388532679</c:v>
                </c:pt>
                <c:pt idx="2450">
                  <c:v>22.16069973698205</c:v>
                </c:pt>
                <c:pt idx="2451">
                  <c:v>22.14962558828563</c:v>
                </c:pt>
                <c:pt idx="2452">
                  <c:v>22.133014365064259</c:v>
                </c:pt>
                <c:pt idx="2453">
                  <c:v>22.116403142548041</c:v>
                </c:pt>
                <c:pt idx="2454">
                  <c:v>22.112711759765869</c:v>
                </c:pt>
                <c:pt idx="2455">
                  <c:v>22.097946228287281</c:v>
                </c:pt>
                <c:pt idx="2456">
                  <c:v>22.09979191932668</c:v>
                </c:pt>
                <c:pt idx="2457">
                  <c:v>22.088717770981951</c:v>
                </c:pt>
                <c:pt idx="2458">
                  <c:v>22.068415165330102</c:v>
                </c:pt>
                <c:pt idx="2459">
                  <c:v>21.987204742367499</c:v>
                </c:pt>
                <c:pt idx="2460">
                  <c:v>21.96874782810497</c:v>
                </c:pt>
                <c:pt idx="2461">
                  <c:v>21.909685702178201</c:v>
                </c:pt>
                <c:pt idx="2462">
                  <c:v>21.898611553831699</c:v>
                </c:pt>
                <c:pt idx="2463">
                  <c:v>21.782332993358651</c:v>
                </c:pt>
                <c:pt idx="2464">
                  <c:v>21.749110547608691</c:v>
                </c:pt>
                <c:pt idx="2465">
                  <c:v>21.6734371991427</c:v>
                </c:pt>
                <c:pt idx="2466">
                  <c:v>21.559004330385871</c:v>
                </c:pt>
                <c:pt idx="2467">
                  <c:v>21.439034387084629</c:v>
                </c:pt>
                <c:pt idx="2468">
                  <c:v>21.389200718436651</c:v>
                </c:pt>
                <c:pt idx="2469">
                  <c:v>21.343058432924309</c:v>
                </c:pt>
                <c:pt idx="2470">
                  <c:v>21.212014340885929</c:v>
                </c:pt>
                <c:pt idx="2471">
                  <c:v>21.10311854659917</c:v>
                </c:pt>
                <c:pt idx="2472">
                  <c:v>21.01267966623033</c:v>
                </c:pt>
                <c:pt idx="2473">
                  <c:v>20.90378387191878</c:v>
                </c:pt>
                <c:pt idx="2474">
                  <c:v>20.7358259512385</c:v>
                </c:pt>
                <c:pt idx="2475">
                  <c:v>20.63246723107364</c:v>
                </c:pt>
                <c:pt idx="2476">
                  <c:v>20.5973990938848</c:v>
                </c:pt>
                <c:pt idx="2477">
                  <c:v>20.571559414017209</c:v>
                </c:pt>
                <c:pt idx="2478">
                  <c:v>20.532799893685649</c:v>
                </c:pt>
                <c:pt idx="2479">
                  <c:v>20.501423139634198</c:v>
                </c:pt>
                <c:pt idx="2480">
                  <c:v>20.455280853370692</c:v>
                </c:pt>
                <c:pt idx="2481">
                  <c:v>20.48112053359349</c:v>
                </c:pt>
                <c:pt idx="2482">
                  <c:v>20.501423139634198</c:v>
                </c:pt>
                <c:pt idx="2483">
                  <c:v>20.508805905210931</c:v>
                </c:pt>
                <c:pt idx="2484">
                  <c:v>20.499577447887891</c:v>
                </c:pt>
                <c:pt idx="2485">
                  <c:v>20.50696021346462</c:v>
                </c:pt>
                <c:pt idx="2486">
                  <c:v>20.542028351008689</c:v>
                </c:pt>
                <c:pt idx="2487">
                  <c:v>20.58447925377606</c:v>
                </c:pt>
                <c:pt idx="2488">
                  <c:v>20.614010316782799</c:v>
                </c:pt>
                <c:pt idx="2489">
                  <c:v>20.566022339483428</c:v>
                </c:pt>
                <c:pt idx="2490">
                  <c:v>20.571559414017209</c:v>
                </c:pt>
                <c:pt idx="2491">
                  <c:v>20.61031893399532</c:v>
                </c:pt>
                <c:pt idx="2492">
                  <c:v>20.601090477025728</c:v>
                </c:pt>
                <c:pt idx="2493">
                  <c:v>20.608473242600692</c:v>
                </c:pt>
                <c:pt idx="2494">
                  <c:v>20.65646121989829</c:v>
                </c:pt>
                <c:pt idx="2495">
                  <c:v>20.791196694453891</c:v>
                </c:pt>
                <c:pt idx="2496">
                  <c:v>20.905629563311631</c:v>
                </c:pt>
                <c:pt idx="2497">
                  <c:v>21.010833974837471</c:v>
                </c:pt>
                <c:pt idx="2498">
                  <c:v>21.06435902629061</c:v>
                </c:pt>
                <c:pt idx="2499">
                  <c:v>21.18063758685749</c:v>
                </c:pt>
                <c:pt idx="2500">
                  <c:v>21.254465243973112</c:v>
                </c:pt>
                <c:pt idx="2501">
                  <c:v>21.296916146705051</c:v>
                </c:pt>
                <c:pt idx="2502">
                  <c:v>21.547930182034051</c:v>
                </c:pt>
                <c:pt idx="2503">
                  <c:v>21.728807941949771</c:v>
                </c:pt>
                <c:pt idx="2504">
                  <c:v>21.806326982153209</c:v>
                </c:pt>
                <c:pt idx="2505">
                  <c:v>21.85985203355856</c:v>
                </c:pt>
                <c:pt idx="2506">
                  <c:v>21.926296925051432</c:v>
                </c:pt>
                <c:pt idx="2507">
                  <c:v>22.288052445395039</c:v>
                </c:pt>
                <c:pt idx="2508">
                  <c:v>22.45601036577969</c:v>
                </c:pt>
                <c:pt idx="2509">
                  <c:v>22.57598030823771</c:v>
                </c:pt>
                <c:pt idx="2510">
                  <c:v>22.8675995544721</c:v>
                </c:pt>
                <c:pt idx="2511">
                  <c:v>23.068779920097491</c:v>
                </c:pt>
                <c:pt idx="2512">
                  <c:v>23.065088536967171</c:v>
                </c:pt>
                <c:pt idx="2513">
                  <c:v>23.305028422759491</c:v>
                </c:pt>
                <c:pt idx="2514">
                  <c:v>23.465603577049329</c:v>
                </c:pt>
                <c:pt idx="2515">
                  <c:v>23.50620878863921</c:v>
                </c:pt>
                <c:pt idx="2516">
                  <c:v>23.598493359789</c:v>
                </c:pt>
                <c:pt idx="2517">
                  <c:v>23.818130639471569</c:v>
                </c:pt>
                <c:pt idx="2518">
                  <c:v>24.36814668466387</c:v>
                </c:pt>
                <c:pt idx="2519">
                  <c:v>24.844335072353459</c:v>
                </c:pt>
                <c:pt idx="2520">
                  <c:v>25.135954317483829</c:v>
                </c:pt>
                <c:pt idx="2521">
                  <c:v>25.549389196310489</c:v>
                </c:pt>
                <c:pt idx="2522">
                  <c:v>25.77087216689204</c:v>
                </c:pt>
                <c:pt idx="2523">
                  <c:v>25.872385195424471</c:v>
                </c:pt>
                <c:pt idx="2524">
                  <c:v>26.10125093180697</c:v>
                </c:pt>
                <c:pt idx="2525">
                  <c:v>26.503611661538919</c:v>
                </c:pt>
                <c:pt idx="2526">
                  <c:v>26.72140324947047</c:v>
                </c:pt>
                <c:pt idx="2527">
                  <c:v>26.854293031721561</c:v>
                </c:pt>
                <c:pt idx="2528">
                  <c:v>27.077621693707769</c:v>
                </c:pt>
                <c:pt idx="2529">
                  <c:v>27.396926308798061</c:v>
                </c:pt>
                <c:pt idx="2530">
                  <c:v>27.487365188513699</c:v>
                </c:pt>
                <c:pt idx="2531">
                  <c:v>27.651631725151422</c:v>
                </c:pt>
                <c:pt idx="2532">
                  <c:v>27.725459381725351</c:v>
                </c:pt>
                <c:pt idx="2533">
                  <c:v>28.142585642446729</c:v>
                </c:pt>
                <c:pt idx="2534">
                  <c:v>28.345611698248842</c:v>
                </c:pt>
                <c:pt idx="2535">
                  <c:v>28.472964405769659</c:v>
                </c:pt>
                <c:pt idx="2536">
                  <c:v>28.672299078741808</c:v>
                </c:pt>
                <c:pt idx="2537">
                  <c:v>28.768275032808901</c:v>
                </c:pt>
                <c:pt idx="2538">
                  <c:v>28.879016517878998</c:v>
                </c:pt>
                <c:pt idx="2539">
                  <c:v>28.90854758060782</c:v>
                </c:pt>
                <c:pt idx="2540">
                  <c:v>28.899319123021609</c:v>
                </c:pt>
                <c:pt idx="2541">
                  <c:v>28.914084654386912</c:v>
                </c:pt>
                <c:pt idx="2542">
                  <c:v>28.90854758060782</c:v>
                </c:pt>
                <c:pt idx="2543">
                  <c:v>28.77750348969353</c:v>
                </c:pt>
                <c:pt idx="2544">
                  <c:v>28.70552152423155</c:v>
                </c:pt>
                <c:pt idx="2545">
                  <c:v>28.484038554386419</c:v>
                </c:pt>
                <c:pt idx="2546">
                  <c:v>28.376988452022381</c:v>
                </c:pt>
                <c:pt idx="2547">
                  <c:v>28.325309092388689</c:v>
                </c:pt>
                <c:pt idx="2548">
                  <c:v>28.282858189994862</c:v>
                </c:pt>
                <c:pt idx="2549">
                  <c:v>28.209030533468731</c:v>
                </c:pt>
                <c:pt idx="2550">
                  <c:v>28.007850168661761</c:v>
                </c:pt>
                <c:pt idx="2551">
                  <c:v>27.815898261053889</c:v>
                </c:pt>
                <c:pt idx="2552">
                  <c:v>27.882343152098901</c:v>
                </c:pt>
                <c:pt idx="2553">
                  <c:v>27.82512671830083</c:v>
                </c:pt>
                <c:pt idx="2554">
                  <c:v>27.93033112900175</c:v>
                </c:pt>
                <c:pt idx="2555">
                  <c:v>28.015232934174751</c:v>
                </c:pt>
                <c:pt idx="2556">
                  <c:v>28.129665802096049</c:v>
                </c:pt>
                <c:pt idx="2557">
                  <c:v>28.20718484173657</c:v>
                </c:pt>
                <c:pt idx="2558">
                  <c:v>28.426822120627278</c:v>
                </c:pt>
                <c:pt idx="2559">
                  <c:v>28.47481009750004</c:v>
                </c:pt>
                <c:pt idx="2560">
                  <c:v>28.519106691261939</c:v>
                </c:pt>
                <c:pt idx="2561">
                  <c:v>28.43789626924405</c:v>
                </c:pt>
                <c:pt idx="2562">
                  <c:v>28.52464376539449</c:v>
                </c:pt>
                <c:pt idx="2563">
                  <c:v>28.533872222634329</c:v>
                </c:pt>
                <c:pt idx="2564">
                  <c:v>28.746126735934151</c:v>
                </c:pt>
                <c:pt idx="2565">
                  <c:v>28.823645775169869</c:v>
                </c:pt>
                <c:pt idx="2566">
                  <c:v>28.962072631233099</c:v>
                </c:pt>
                <c:pt idx="2567">
                  <c:v>29.17986421820579</c:v>
                </c:pt>
                <c:pt idx="2568">
                  <c:v>29.238926343645741</c:v>
                </c:pt>
                <c:pt idx="2569">
                  <c:v>29.53054558732455</c:v>
                </c:pt>
                <c:pt idx="2570">
                  <c:v>29.801862225434711</c:v>
                </c:pt>
                <c:pt idx="2571">
                  <c:v>29.951363229942991</c:v>
                </c:pt>
                <c:pt idx="2572">
                  <c:v>30.23190832479262</c:v>
                </c:pt>
                <c:pt idx="2573">
                  <c:v>30.866826170888189</c:v>
                </c:pt>
                <c:pt idx="2574">
                  <c:v>31.289489504240979</c:v>
                </c:pt>
                <c:pt idx="2575">
                  <c:v>31.520200930239639</c:v>
                </c:pt>
                <c:pt idx="2576">
                  <c:v>31.717689911503239</c:v>
                </c:pt>
                <c:pt idx="2577">
                  <c:v>31.88564782939131</c:v>
                </c:pt>
                <c:pt idx="2578">
                  <c:v>32.036994525268852</c:v>
                </c:pt>
                <c:pt idx="2579">
                  <c:v>32.160655849870608</c:v>
                </c:pt>
                <c:pt idx="2580">
                  <c:v>32.25663180285374</c:v>
                </c:pt>
                <c:pt idx="2581">
                  <c:v>32.452275092232973</c:v>
                </c:pt>
                <c:pt idx="2582">
                  <c:v>32.671912370065087</c:v>
                </c:pt>
                <c:pt idx="2583">
                  <c:v>32.821413374088337</c:v>
                </c:pt>
                <c:pt idx="2584">
                  <c:v>33.055816182772993</c:v>
                </c:pt>
                <c:pt idx="2585">
                  <c:v>33.284681917293248</c:v>
                </c:pt>
                <c:pt idx="2586">
                  <c:v>33.417571698556578</c:v>
                </c:pt>
                <c:pt idx="2587">
                  <c:v>33.504319194920043</c:v>
                </c:pt>
                <c:pt idx="2588">
                  <c:v>33.583683925106079</c:v>
                </c:pt>
                <c:pt idx="2589">
                  <c:v>33.709190940856402</c:v>
                </c:pt>
                <c:pt idx="2590">
                  <c:v>33.775635831457073</c:v>
                </c:pt>
                <c:pt idx="2591">
                  <c:v>33.866074710519513</c:v>
                </c:pt>
                <c:pt idx="2592">
                  <c:v>33.987890343144826</c:v>
                </c:pt>
                <c:pt idx="2593">
                  <c:v>34.331188944541971</c:v>
                </c:pt>
                <c:pt idx="2594">
                  <c:v>34.480689948283747</c:v>
                </c:pt>
                <c:pt idx="2595">
                  <c:v>34.606196963554908</c:v>
                </c:pt>
                <c:pt idx="2596">
                  <c:v>35.004866307034519</c:v>
                </c:pt>
                <c:pt idx="2597">
                  <c:v>35.183898373182963</c:v>
                </c:pt>
                <c:pt idx="2598">
                  <c:v>35.543808196731057</c:v>
                </c:pt>
                <c:pt idx="2599">
                  <c:v>35.95724307068258</c:v>
                </c:pt>
                <c:pt idx="2600">
                  <c:v>36.265473534747478</c:v>
                </c:pt>
                <c:pt idx="2601">
                  <c:v>36.518333256476772</c:v>
                </c:pt>
                <c:pt idx="2602">
                  <c:v>36.771192978486937</c:v>
                </c:pt>
                <c:pt idx="2603">
                  <c:v>37.175399395068823</c:v>
                </c:pt>
                <c:pt idx="2604">
                  <c:v>37.924750102469247</c:v>
                </c:pt>
                <c:pt idx="2605">
                  <c:v>38.460000607670082</c:v>
                </c:pt>
                <c:pt idx="2606">
                  <c:v>38.925114839272659</c:v>
                </c:pt>
                <c:pt idx="2607">
                  <c:v>39.746447509755917</c:v>
                </c:pt>
                <c:pt idx="2608">
                  <c:v>40.390593806123817</c:v>
                </c:pt>
                <c:pt idx="2609">
                  <c:v>40.997826273942479</c:v>
                </c:pt>
                <c:pt idx="2610">
                  <c:v>41.586601827136278</c:v>
                </c:pt>
                <c:pt idx="2611">
                  <c:v>41.896677980936538</c:v>
                </c:pt>
                <c:pt idx="2612">
                  <c:v>42.620189005109573</c:v>
                </c:pt>
                <c:pt idx="2613">
                  <c:v>42.970870368537717</c:v>
                </c:pt>
                <c:pt idx="2614">
                  <c:v>43.502429487634288</c:v>
                </c:pt>
                <c:pt idx="2615">
                  <c:v>43.633473576364153</c:v>
                </c:pt>
                <c:pt idx="2616">
                  <c:v>47.865643912980502</c:v>
                </c:pt>
                <c:pt idx="2617">
                  <c:v>49.403104828068983</c:v>
                </c:pt>
                <c:pt idx="2618">
                  <c:v>49.63012486737037</c:v>
                </c:pt>
                <c:pt idx="2619">
                  <c:v>49.556297212275133</c:v>
                </c:pt>
                <c:pt idx="2620">
                  <c:v>49.495389396863793</c:v>
                </c:pt>
                <c:pt idx="2621">
                  <c:v>49.52492045890402</c:v>
                </c:pt>
                <c:pt idx="2622">
                  <c:v>49.558142903609571</c:v>
                </c:pt>
                <c:pt idx="2623">
                  <c:v>49.543377372589447</c:v>
                </c:pt>
                <c:pt idx="2624">
                  <c:v>49.604285188000802</c:v>
                </c:pt>
                <c:pt idx="2625">
                  <c:v>49.587673965648037</c:v>
                </c:pt>
                <c:pt idx="2626">
                  <c:v>49.829459535564759</c:v>
                </c:pt>
                <c:pt idx="2627">
                  <c:v>50.03433127771288</c:v>
                </c:pt>
                <c:pt idx="2628">
                  <c:v>50.091547710425253</c:v>
                </c:pt>
                <c:pt idx="2629">
                  <c:v>49.982651919348449</c:v>
                </c:pt>
                <c:pt idx="2630">
                  <c:v>49.842379374895188</c:v>
                </c:pt>
                <c:pt idx="2631">
                  <c:v>49.842379374895188</c:v>
                </c:pt>
                <c:pt idx="2632">
                  <c:v>49.661501620388037</c:v>
                </c:pt>
                <c:pt idx="2633">
                  <c:v>49.589519656980677</c:v>
                </c:pt>
                <c:pt idx="2634">
                  <c:v>49.545223064275582</c:v>
                </c:pt>
                <c:pt idx="2635">
                  <c:v>49.504617853882372</c:v>
                </c:pt>
                <c:pt idx="2636">
                  <c:v>49.488006631529593</c:v>
                </c:pt>
                <c:pt idx="2637">
                  <c:v>49.443710038465717</c:v>
                </c:pt>
                <c:pt idx="2638">
                  <c:v>49.408641902422197</c:v>
                </c:pt>
                <c:pt idx="2639">
                  <c:v>49.390184988733211</c:v>
                </c:pt>
                <c:pt idx="2640">
                  <c:v>49.382802223397228</c:v>
                </c:pt>
                <c:pt idx="2641">
                  <c:v>49.364345309706472</c:v>
                </c:pt>
                <c:pt idx="2642">
                  <c:v>49.347734086998472</c:v>
                </c:pt>
                <c:pt idx="2643">
                  <c:v>49.318203024951167</c:v>
                </c:pt>
                <c:pt idx="2644">
                  <c:v>49.30159180294654</c:v>
                </c:pt>
                <c:pt idx="2645">
                  <c:v>49.268369358230373</c:v>
                </c:pt>
                <c:pt idx="2646">
                  <c:v>49.255449518187689</c:v>
                </c:pt>
                <c:pt idx="2647">
                  <c:v>49.235146913512402</c:v>
                </c:pt>
                <c:pt idx="2648">
                  <c:v>49.211152925466664</c:v>
                </c:pt>
                <c:pt idx="2649">
                  <c:v>49.200078777108352</c:v>
                </c:pt>
                <c:pt idx="2650">
                  <c:v>49.174239098078061</c:v>
                </c:pt>
                <c:pt idx="2651">
                  <c:v>49.15024511038046</c:v>
                </c:pt>
                <c:pt idx="2652">
                  <c:v>49.126251122331183</c:v>
                </c:pt>
                <c:pt idx="2653">
                  <c:v>49.113331282284953</c:v>
                </c:pt>
                <c:pt idx="2654">
                  <c:v>49.09672006027678</c:v>
                </c:pt>
                <c:pt idx="2655">
                  <c:v>49.076417454894582</c:v>
                </c:pt>
                <c:pt idx="2656">
                  <c:v>49.046886392838438</c:v>
                </c:pt>
                <c:pt idx="2657">
                  <c:v>49.035812245183493</c:v>
                </c:pt>
                <c:pt idx="2658">
                  <c:v>49.017355331487437</c:v>
                </c:pt>
                <c:pt idx="2659">
                  <c:v>49.000744108770583</c:v>
                </c:pt>
                <c:pt idx="2660">
                  <c:v>48.97859581240386</c:v>
                </c:pt>
                <c:pt idx="2661">
                  <c:v>48.921379379620703</c:v>
                </c:pt>
                <c:pt idx="2662">
                  <c:v>48.912150922946743</c:v>
                </c:pt>
                <c:pt idx="2663">
                  <c:v>48.888156934890382</c:v>
                </c:pt>
                <c:pt idx="2664">
                  <c:v>48.849397416154929</c:v>
                </c:pt>
                <c:pt idx="2665">
                  <c:v>48.845706033484291</c:v>
                </c:pt>
                <c:pt idx="2666">
                  <c:v>48.821712045426153</c:v>
                </c:pt>
                <c:pt idx="2667">
                  <c:v>48.786643909357842</c:v>
                </c:pt>
                <c:pt idx="2668">
                  <c:v>48.773724069659757</c:v>
                </c:pt>
                <c:pt idx="2669">
                  <c:v>48.751575772934302</c:v>
                </c:pt>
                <c:pt idx="2670">
                  <c:v>48.714661945528007</c:v>
                </c:pt>
                <c:pt idx="2671">
                  <c:v>48.703587797516057</c:v>
                </c:pt>
                <c:pt idx="2672">
                  <c:v>48.690667957817993</c:v>
                </c:pt>
                <c:pt idx="2673">
                  <c:v>48.664828278771793</c:v>
                </c:pt>
                <c:pt idx="2674">
                  <c:v>48.638988599373867</c:v>
                </c:pt>
                <c:pt idx="2675">
                  <c:v>48.607611845967362</c:v>
                </c:pt>
                <c:pt idx="2676">
                  <c:v>48.579926475584948</c:v>
                </c:pt>
                <c:pt idx="2677">
                  <c:v>48.555932487519719</c:v>
                </c:pt>
                <c:pt idx="2678">
                  <c:v>48.513481586095963</c:v>
                </c:pt>
                <c:pt idx="2679">
                  <c:v>48.491333289365173</c:v>
                </c:pt>
                <c:pt idx="2680">
                  <c:v>48.480259141351461</c:v>
                </c:pt>
                <c:pt idx="2681">
                  <c:v>48.456265153282672</c:v>
                </c:pt>
                <c:pt idx="2682">
                  <c:v>48.434116856550133</c:v>
                </c:pt>
                <c:pt idx="2683">
                  <c:v>48.408277177496828</c:v>
                </c:pt>
                <c:pt idx="2684">
                  <c:v>48.393511646459032</c:v>
                </c:pt>
                <c:pt idx="2685">
                  <c:v>48.382437498090077</c:v>
                </c:pt>
                <c:pt idx="2686">
                  <c:v>48.33260383131617</c:v>
                </c:pt>
                <c:pt idx="2687">
                  <c:v>48.288307238195657</c:v>
                </c:pt>
                <c:pt idx="2688">
                  <c:v>48.273541707154308</c:v>
                </c:pt>
                <c:pt idx="2689">
                  <c:v>48.256930484425062</c:v>
                </c:pt>
                <c:pt idx="2690">
                  <c:v>48.216325274325108</c:v>
                </c:pt>
                <c:pt idx="2691">
                  <c:v>48.181257138233789</c:v>
                </c:pt>
                <c:pt idx="2692">
                  <c:v>48.166491607542341</c:v>
                </c:pt>
                <c:pt idx="2693">
                  <c:v>48.138806236440622</c:v>
                </c:pt>
                <c:pt idx="2694">
                  <c:v>48.116657940050892</c:v>
                </c:pt>
                <c:pt idx="2695">
                  <c:v>48.107429483369863</c:v>
                </c:pt>
                <c:pt idx="2696">
                  <c:v>48.077898421281851</c:v>
                </c:pt>
                <c:pt idx="2697">
                  <c:v>48.046521667855849</c:v>
                </c:pt>
                <c:pt idx="2698">
                  <c:v>48.035447519485153</c:v>
                </c:pt>
                <c:pt idx="2699">
                  <c:v>48.015144914429861</c:v>
                </c:pt>
                <c:pt idx="2700">
                  <c:v>47.981922469665889</c:v>
                </c:pt>
                <c:pt idx="2701">
                  <c:v>47.963465555946811</c:v>
                </c:pt>
                <c:pt idx="2702">
                  <c:v>47.898866357749768</c:v>
                </c:pt>
                <c:pt idx="2703">
                  <c:v>47.850878381932063</c:v>
                </c:pt>
                <c:pt idx="2704">
                  <c:v>47.797353331750493</c:v>
                </c:pt>
                <c:pt idx="2705">
                  <c:v>47.747519664942942</c:v>
                </c:pt>
                <c:pt idx="2706">
                  <c:v>47.70137738010267</c:v>
                </c:pt>
                <c:pt idx="2707">
                  <c:v>47.682920466378278</c:v>
                </c:pt>
                <c:pt idx="2708">
                  <c:v>47.662617861667613</c:v>
                </c:pt>
                <c:pt idx="2709">
                  <c:v>47.620166959497972</c:v>
                </c:pt>
                <c:pt idx="2710">
                  <c:v>47.594327280421673</c:v>
                </c:pt>
                <c:pt idx="2711">
                  <c:v>47.570333292681568</c:v>
                </c:pt>
                <c:pt idx="2712">
                  <c:v>47.551876378953651</c:v>
                </c:pt>
                <c:pt idx="2713">
                  <c:v>47.487277180373049</c:v>
                </c:pt>
                <c:pt idx="2714">
                  <c:v>47.441134896223751</c:v>
                </c:pt>
                <c:pt idx="2715">
                  <c:v>47.424523673832027</c:v>
                </c:pt>
                <c:pt idx="2716">
                  <c:v>47.370998623975602</c:v>
                </c:pt>
                <c:pt idx="2717">
                  <c:v>47.328547722145281</c:v>
                </c:pt>
                <c:pt idx="2718">
                  <c:v>47.306399425382622</c:v>
                </c:pt>
                <c:pt idx="2719">
                  <c:v>47.297170968692733</c:v>
                </c:pt>
                <c:pt idx="2720">
                  <c:v>47.280559746297463</c:v>
                </c:pt>
                <c:pt idx="2721">
                  <c:v>47.2454916101672</c:v>
                </c:pt>
                <c:pt idx="2722">
                  <c:v>47.238108844813517</c:v>
                </c:pt>
                <c:pt idx="2723">
                  <c:v>47.221497622064781</c:v>
                </c:pt>
                <c:pt idx="2724">
                  <c:v>47.18089241191705</c:v>
                </c:pt>
                <c:pt idx="2725">
                  <c:v>47.125521670356797</c:v>
                </c:pt>
                <c:pt idx="2726">
                  <c:v>47.064613855127213</c:v>
                </c:pt>
                <c:pt idx="2727">
                  <c:v>47.048002632726622</c:v>
                </c:pt>
                <c:pt idx="2728">
                  <c:v>47.033237101665797</c:v>
                </c:pt>
                <c:pt idx="2729">
                  <c:v>47.007397422220123</c:v>
                </c:pt>
                <c:pt idx="2730">
                  <c:v>46.981557743124341</c:v>
                </c:pt>
                <c:pt idx="2731">
                  <c:v>46.952026680999147</c:v>
                </c:pt>
                <c:pt idx="2732">
                  <c:v>46.913267162176993</c:v>
                </c:pt>
                <c:pt idx="2733">
                  <c:v>46.802525679369218</c:v>
                </c:pt>
                <c:pt idx="2734">
                  <c:v>46.763766160541742</c:v>
                </c:pt>
                <c:pt idx="2735">
                  <c:v>46.728698024392003</c:v>
                </c:pt>
                <c:pt idx="2736">
                  <c:v>46.689938505207543</c:v>
                </c:pt>
                <c:pt idx="2737">
                  <c:v>46.625339307270117</c:v>
                </c:pt>
                <c:pt idx="2738">
                  <c:v>46.582888405402613</c:v>
                </c:pt>
                <c:pt idx="2739">
                  <c:v>46.564431491301761</c:v>
                </c:pt>
                <c:pt idx="2740">
                  <c:v>46.551511651571829</c:v>
                </c:pt>
                <c:pt idx="2741">
                  <c:v>46.5404375038868</c:v>
                </c:pt>
                <c:pt idx="2742">
                  <c:v>46.505369367374747</c:v>
                </c:pt>
                <c:pt idx="2743">
                  <c:v>46.488758144611872</c:v>
                </c:pt>
                <c:pt idx="2744">
                  <c:v>46.47583830523363</c:v>
                </c:pt>
                <c:pt idx="2745">
                  <c:v>46.464764156841682</c:v>
                </c:pt>
                <c:pt idx="2746">
                  <c:v>46.455535699791263</c:v>
                </c:pt>
                <c:pt idx="2747">
                  <c:v>46.453690008803193</c:v>
                </c:pt>
                <c:pt idx="2748">
                  <c:v>46.455535699791263</c:v>
                </c:pt>
                <c:pt idx="2749">
                  <c:v>46.444461551750997</c:v>
                </c:pt>
                <c:pt idx="2750">
                  <c:v>46.444461551750997</c:v>
                </c:pt>
                <c:pt idx="2751">
                  <c:v>46.42785032933979</c:v>
                </c:pt>
                <c:pt idx="2752">
                  <c:v>46.413084798268351</c:v>
                </c:pt>
                <c:pt idx="2753">
                  <c:v>46.387245119154883</c:v>
                </c:pt>
                <c:pt idx="2754">
                  <c:v>46.328182994863788</c:v>
                </c:pt>
                <c:pt idx="2755">
                  <c:v>46.31526315513031</c:v>
                </c:pt>
                <c:pt idx="2756">
                  <c:v>46.29126916735482</c:v>
                </c:pt>
                <c:pt idx="2757">
                  <c:v>46.285732092982123</c:v>
                </c:pt>
                <c:pt idx="2758">
                  <c:v>46.270966561907123</c:v>
                </c:pt>
                <c:pt idx="2759">
                  <c:v>46.272812253600343</c:v>
                </c:pt>
                <c:pt idx="2760">
                  <c:v>46.265429487887893</c:v>
                </c:pt>
                <c:pt idx="2761">
                  <c:v>46.263583796546357</c:v>
                </c:pt>
                <c:pt idx="2762">
                  <c:v>46.254355339845858</c:v>
                </c:pt>
                <c:pt idx="2763">
                  <c:v>46.237744117077654</c:v>
                </c:pt>
                <c:pt idx="2764">
                  <c:v>46.235898426089598</c:v>
                </c:pt>
                <c:pt idx="2765">
                  <c:v>46.241435499758943</c:v>
                </c:pt>
                <c:pt idx="2766">
                  <c:v>46.246972574131632</c:v>
                </c:pt>
                <c:pt idx="2767">
                  <c:v>46.248818265471378</c:v>
                </c:pt>
                <c:pt idx="2768">
                  <c:v>46.208213054927683</c:v>
                </c:pt>
                <c:pt idx="2769">
                  <c:v>46.186064758490183</c:v>
                </c:pt>
                <c:pt idx="2770">
                  <c:v>46.182373375808901</c:v>
                </c:pt>
                <c:pt idx="2771">
                  <c:v>46.173144919106612</c:v>
                </c:pt>
                <c:pt idx="2772">
                  <c:v>46.145459548294617</c:v>
                </c:pt>
                <c:pt idx="2773">
                  <c:v>46.127002634184912</c:v>
                </c:pt>
                <c:pt idx="2774">
                  <c:v>46.117774177482637</c:v>
                </c:pt>
                <c:pt idx="2775">
                  <c:v>46.067940510227807</c:v>
                </c:pt>
                <c:pt idx="2776">
                  <c:v>46.010724077608693</c:v>
                </c:pt>
                <c:pt idx="2777">
                  <c:v>45.946124878914787</c:v>
                </c:pt>
                <c:pt idx="2778">
                  <c:v>45.918439508449183</c:v>
                </c:pt>
                <c:pt idx="2779">
                  <c:v>45.90182828602736</c:v>
                </c:pt>
                <c:pt idx="2780">
                  <c:v>45.868605841183729</c:v>
                </c:pt>
                <c:pt idx="2781">
                  <c:v>45.837229087679852</c:v>
                </c:pt>
                <c:pt idx="2782">
                  <c:v>45.794778185775179</c:v>
                </c:pt>
                <c:pt idx="2783">
                  <c:v>45.765247123609271</c:v>
                </c:pt>
                <c:pt idx="2784">
                  <c:v>45.756018666903451</c:v>
                </c:pt>
                <c:pt idx="2785">
                  <c:v>45.72464191339602</c:v>
                </c:pt>
                <c:pt idx="2786">
                  <c:v>45.709876382312189</c:v>
                </c:pt>
                <c:pt idx="2787">
                  <c:v>45.674808246471663</c:v>
                </c:pt>
                <c:pt idx="2788">
                  <c:v>45.66557978905891</c:v>
                </c:pt>
                <c:pt idx="2789">
                  <c:v>45.650814258326761</c:v>
                </c:pt>
                <c:pt idx="2790">
                  <c:v>45.626820270533557</c:v>
                </c:pt>
                <c:pt idx="2791">
                  <c:v>45.619437504815792</c:v>
                </c:pt>
                <c:pt idx="2792">
                  <c:v>45.6028262823869</c:v>
                </c:pt>
                <c:pt idx="2793">
                  <c:v>45.589906442644583</c:v>
                </c:pt>
                <c:pt idx="2794">
                  <c:v>45.519770170247732</c:v>
                </c:pt>
                <c:pt idx="2795">
                  <c:v>45.447788206152367</c:v>
                </c:pt>
                <c:pt idx="2796">
                  <c:v>45.383189007771222</c:v>
                </c:pt>
                <c:pt idx="2797">
                  <c:v>45.305669969637137</c:v>
                </c:pt>
                <c:pt idx="2798">
                  <c:v>45.26691045074417</c:v>
                </c:pt>
                <c:pt idx="2799">
                  <c:v>45.146940511014613</c:v>
                </c:pt>
                <c:pt idx="2800">
                  <c:v>45.121100831514042</c:v>
                </c:pt>
                <c:pt idx="2801">
                  <c:v>45.04358179335695</c:v>
                </c:pt>
                <c:pt idx="2802">
                  <c:v>44.993748126395403</c:v>
                </c:pt>
                <c:pt idx="2803">
                  <c:v>44.921766162255771</c:v>
                </c:pt>
                <c:pt idx="2804">
                  <c:v>44.855321272494173</c:v>
                </c:pt>
                <c:pt idx="2805">
                  <c:v>44.79441345710881</c:v>
                </c:pt>
                <c:pt idx="2806">
                  <c:v>44.644912454760743</c:v>
                </c:pt>
                <c:pt idx="2807">
                  <c:v>44.512022675189733</c:v>
                </c:pt>
                <c:pt idx="2808">
                  <c:v>44.369904438875729</c:v>
                </c:pt>
                <c:pt idx="2809">
                  <c:v>44.268391412471082</c:v>
                </c:pt>
                <c:pt idx="2810">
                  <c:v>44.117044719042909</c:v>
                </c:pt>
                <c:pt idx="2811">
                  <c:v>44.021068766995022</c:v>
                </c:pt>
                <c:pt idx="2812">
                  <c:v>43.962006642898082</c:v>
                </c:pt>
                <c:pt idx="2813">
                  <c:v>43.873413456214493</c:v>
                </c:pt>
                <c:pt idx="2814">
                  <c:v>43.777437504493513</c:v>
                </c:pt>
                <c:pt idx="2815">
                  <c:v>43.716529688330432</c:v>
                </c:pt>
                <c:pt idx="2816">
                  <c:v>43.622399427936799</c:v>
                </c:pt>
                <c:pt idx="2817">
                  <c:v>43.552263155385951</c:v>
                </c:pt>
                <c:pt idx="2818">
                  <c:v>43.509812253369738</c:v>
                </c:pt>
                <c:pt idx="2819">
                  <c:v>43.458132894622928</c:v>
                </c:pt>
                <c:pt idx="2820">
                  <c:v>43.373231090935128</c:v>
                </c:pt>
                <c:pt idx="2821">
                  <c:v>43.27356375611393</c:v>
                </c:pt>
                <c:pt idx="2822">
                  <c:v>43.133291210595019</c:v>
                </c:pt>
                <c:pt idx="2823">
                  <c:v>43.04100664113637</c:v>
                </c:pt>
                <c:pt idx="2824">
                  <c:v>42.908116861322839</c:v>
                </c:pt>
                <c:pt idx="2825">
                  <c:v>42.806603835103473</c:v>
                </c:pt>
                <c:pt idx="2826">
                  <c:v>42.599886399576903</c:v>
                </c:pt>
                <c:pt idx="2827">
                  <c:v>42.503910447366167</c:v>
                </c:pt>
                <c:pt idx="2828">
                  <c:v>42.297193012122243</c:v>
                </c:pt>
                <c:pt idx="2829">
                  <c:v>42.147692009704571</c:v>
                </c:pt>
                <c:pt idx="2830">
                  <c:v>42.062790205891091</c:v>
                </c:pt>
                <c:pt idx="2831">
                  <c:v>41.996345315913523</c:v>
                </c:pt>
                <c:pt idx="2832">
                  <c:v>41.88744952383832</c:v>
                </c:pt>
                <c:pt idx="2833">
                  <c:v>41.819158942144533</c:v>
                </c:pt>
                <c:pt idx="2834">
                  <c:v>41.747176978451591</c:v>
                </c:pt>
                <c:pt idx="2835">
                  <c:v>41.660429482897108</c:v>
                </c:pt>
                <c:pt idx="2836">
                  <c:v>41.566299222285757</c:v>
                </c:pt>
                <c:pt idx="2837">
                  <c:v>41.472168960958633</c:v>
                </c:pt>
                <c:pt idx="2838">
                  <c:v>41.354044712066077</c:v>
                </c:pt>
                <c:pt idx="2839">
                  <c:v>41.278371365281792</c:v>
                </c:pt>
                <c:pt idx="2840">
                  <c:v>41.165784190415557</c:v>
                </c:pt>
                <c:pt idx="2841">
                  <c:v>41.084573769208987</c:v>
                </c:pt>
                <c:pt idx="2842">
                  <c:v>40.999671965292841</c:v>
                </c:pt>
                <c:pt idx="2843">
                  <c:v>40.920307235422477</c:v>
                </c:pt>
                <c:pt idx="2844">
                  <c:v>40.850170962655667</c:v>
                </c:pt>
                <c:pt idx="2845">
                  <c:v>40.787417455290317</c:v>
                </c:pt>
                <c:pt idx="2846">
                  <c:v>40.722818256567521</c:v>
                </c:pt>
                <c:pt idx="2847">
                  <c:v>40.67298458865654</c:v>
                </c:pt>
                <c:pt idx="2848">
                  <c:v>40.602848315870247</c:v>
                </c:pt>
                <c:pt idx="2849">
                  <c:v>40.560397414065889</c:v>
                </c:pt>
                <c:pt idx="2850">
                  <c:v>40.484724066860863</c:v>
                </c:pt>
                <c:pt idx="2851">
                  <c:v>40.444118856403328</c:v>
                </c:pt>
                <c:pt idx="2852">
                  <c:v>40.377673966303611</c:v>
                </c:pt>
                <c:pt idx="2853">
                  <c:v>40.313074767552493</c:v>
                </c:pt>
                <c:pt idx="2854">
                  <c:v>40.263241099970188</c:v>
                </c:pt>
                <c:pt idx="2855">
                  <c:v>40.233710037620192</c:v>
                </c:pt>
                <c:pt idx="2856">
                  <c:v>40.152499616328647</c:v>
                </c:pt>
                <c:pt idx="2857">
                  <c:v>40.130351319738892</c:v>
                </c:pt>
                <c:pt idx="2858">
                  <c:v>40.084209034853792</c:v>
                </c:pt>
                <c:pt idx="2859">
                  <c:v>40.054677972496698</c:v>
                </c:pt>
                <c:pt idx="2860">
                  <c:v>40.045449515378998</c:v>
                </c:pt>
                <c:pt idx="2861">
                  <c:v>40.008535687608052</c:v>
                </c:pt>
                <c:pt idx="2862">
                  <c:v>39.986387391014738</c:v>
                </c:pt>
                <c:pt idx="2863">
                  <c:v>39.977158934246972</c:v>
                </c:pt>
                <c:pt idx="2864">
                  <c:v>39.967930477129272</c:v>
                </c:pt>
                <c:pt idx="2865">
                  <c:v>39.949473563242023</c:v>
                </c:pt>
                <c:pt idx="2866">
                  <c:v>39.931016649003098</c:v>
                </c:pt>
                <c:pt idx="2867">
                  <c:v>39.897794203932868</c:v>
                </c:pt>
                <c:pt idx="2868">
                  <c:v>39.846114844975411</c:v>
                </c:pt>
                <c:pt idx="2869">
                  <c:v>39.689231076726102</c:v>
                </c:pt>
                <c:pt idx="2870">
                  <c:v>39.61909480386192</c:v>
                </c:pt>
                <c:pt idx="2871">
                  <c:v>39.563724062177172</c:v>
                </c:pt>
                <c:pt idx="2872">
                  <c:v>39.526810233681587</c:v>
                </c:pt>
                <c:pt idx="2873">
                  <c:v>39.471439491991532</c:v>
                </c:pt>
                <c:pt idx="2874">
                  <c:v>39.401303219109643</c:v>
                </c:pt>
                <c:pt idx="2875">
                  <c:v>39.360698008250857</c:v>
                </c:pt>
                <c:pt idx="2876">
                  <c:v>39.290561735360122</c:v>
                </c:pt>
                <c:pt idx="2877">
                  <c:v>39.251802216201618</c:v>
                </c:pt>
                <c:pt idx="2878">
                  <c:v>39.198277165851309</c:v>
                </c:pt>
                <c:pt idx="2879">
                  <c:v>39.174283177882863</c:v>
                </c:pt>
                <c:pt idx="2880">
                  <c:v>39.15398057227231</c:v>
                </c:pt>
                <c:pt idx="2881">
                  <c:v>39.096764139203543</c:v>
                </c:pt>
                <c:pt idx="2882">
                  <c:v>39.078307225298602</c:v>
                </c:pt>
                <c:pt idx="2883">
                  <c:v>39.02662786629157</c:v>
                </c:pt>
                <c:pt idx="2884">
                  <c:v>38.949108827599879</c:v>
                </c:pt>
                <c:pt idx="2885">
                  <c:v>38.906657925364172</c:v>
                </c:pt>
                <c:pt idx="2886">
                  <c:v>38.864207023478379</c:v>
                </c:pt>
                <c:pt idx="2887">
                  <c:v>38.842058726503303</c:v>
                </c:pt>
                <c:pt idx="2888">
                  <c:v>38.795916441550922</c:v>
                </c:pt>
                <c:pt idx="2889">
                  <c:v>38.770076762216171</c:v>
                </c:pt>
                <c:pt idx="2890">
                  <c:v>38.723934477260251</c:v>
                </c:pt>
                <c:pt idx="2891">
                  <c:v>38.657489587031307</c:v>
                </c:pt>
                <c:pt idx="2892">
                  <c:v>38.594736079508422</c:v>
                </c:pt>
                <c:pt idx="2893">
                  <c:v>38.506142892640163</c:v>
                </c:pt>
                <c:pt idx="2894">
                  <c:v>38.44708076817323</c:v>
                </c:pt>
                <c:pt idx="2895">
                  <c:v>38.380635877923041</c:v>
                </c:pt>
                <c:pt idx="2896">
                  <c:v>38.293888382037537</c:v>
                </c:pt>
                <c:pt idx="2897">
                  <c:v>38.173918441010997</c:v>
                </c:pt>
                <c:pt idx="2898">
                  <c:v>38.085325254098493</c:v>
                </c:pt>
                <c:pt idx="2899">
                  <c:v>38.04472004317951</c:v>
                </c:pt>
                <c:pt idx="2900">
                  <c:v>37.970892387469448</c:v>
                </c:pt>
                <c:pt idx="2901">
                  <c:v>37.878607817469103</c:v>
                </c:pt>
                <c:pt idx="2902">
                  <c:v>37.721724048871039</c:v>
                </c:pt>
                <c:pt idx="2903">
                  <c:v>37.646050701421728</c:v>
                </c:pt>
                <c:pt idx="2904">
                  <c:v>37.544537674596953</c:v>
                </c:pt>
                <c:pt idx="2905">
                  <c:v>37.489166932782979</c:v>
                </c:pt>
                <c:pt idx="2906">
                  <c:v>37.42456773381943</c:v>
                </c:pt>
                <c:pt idx="2907">
                  <c:v>37.3839625228686</c:v>
                </c:pt>
                <c:pt idx="2908">
                  <c:v>37.319363324251441</c:v>
                </c:pt>
                <c:pt idx="2909">
                  <c:v>37.204930457521492</c:v>
                </c:pt>
                <c:pt idx="2910">
                  <c:v>37.132948492746358</c:v>
                </c:pt>
                <c:pt idx="2911">
                  <c:v>37.09603466485504</c:v>
                </c:pt>
                <c:pt idx="2912">
                  <c:v>37.040663922661047</c:v>
                </c:pt>
                <c:pt idx="2913">
                  <c:v>36.97052764958444</c:v>
                </c:pt>
                <c:pt idx="2914">
                  <c:v>36.878243079481408</c:v>
                </c:pt>
                <c:pt idx="2915">
                  <c:v>36.841329251577697</c:v>
                </c:pt>
                <c:pt idx="2916">
                  <c:v>36.813643880473627</c:v>
                </c:pt>
                <c:pt idx="2917">
                  <c:v>36.773038669846137</c:v>
                </c:pt>
                <c:pt idx="2918">
                  <c:v>36.736124841587213</c:v>
                </c:pt>
                <c:pt idx="2919">
                  <c:v>36.70843947083128</c:v>
                </c:pt>
                <c:pt idx="2920">
                  <c:v>36.68444548244387</c:v>
                </c:pt>
                <c:pt idx="2921">
                  <c:v>36.645685963170308</c:v>
                </c:pt>
                <c:pt idx="2922">
                  <c:v>36.625383357854808</c:v>
                </c:pt>
                <c:pt idx="2923">
                  <c:v>36.595852295382663</c:v>
                </c:pt>
                <c:pt idx="2924">
                  <c:v>36.544172936230467</c:v>
                </c:pt>
                <c:pt idx="2925">
                  <c:v>36.50910479967358</c:v>
                </c:pt>
                <c:pt idx="2926">
                  <c:v>36.357758104916002</c:v>
                </c:pt>
                <c:pt idx="2927">
                  <c:v>36.320844276989263</c:v>
                </c:pt>
                <c:pt idx="2928">
                  <c:v>36.263627843386487</c:v>
                </c:pt>
                <c:pt idx="2929">
                  <c:v>36.200874335693648</c:v>
                </c:pt>
                <c:pt idx="2930">
                  <c:v>36.145503593796477</c:v>
                </c:pt>
                <c:pt idx="2931">
                  <c:v>36.069830246566099</c:v>
                </c:pt>
                <c:pt idx="2932">
                  <c:v>35.95908876239703</c:v>
                </c:pt>
                <c:pt idx="2933">
                  <c:v>35.883415414797263</c:v>
                </c:pt>
                <c:pt idx="2934">
                  <c:v>35.780056696054459</c:v>
                </c:pt>
                <c:pt idx="2935">
                  <c:v>35.698846274705701</c:v>
                </c:pt>
                <c:pt idx="2936">
                  <c:v>35.647166915148723</c:v>
                </c:pt>
                <c:pt idx="2937">
                  <c:v>35.606561704468128</c:v>
                </c:pt>
                <c:pt idx="2938">
                  <c:v>35.52350559103553</c:v>
                </c:pt>
                <c:pt idx="2939">
                  <c:v>35.495820220242443</c:v>
                </c:pt>
                <c:pt idx="2940">
                  <c:v>35.449677935114813</c:v>
                </c:pt>
                <c:pt idx="2941">
                  <c:v>35.403535650337098</c:v>
                </c:pt>
                <c:pt idx="2942">
                  <c:v>35.340782142584089</c:v>
                </c:pt>
                <c:pt idx="2943">
                  <c:v>35.309405388353227</c:v>
                </c:pt>
                <c:pt idx="2944">
                  <c:v>35.268800177658491</c:v>
                </c:pt>
                <c:pt idx="2945">
                  <c:v>35.226349275597457</c:v>
                </c:pt>
                <c:pt idx="2946">
                  <c:v>35.206046669894853</c:v>
                </c:pt>
                <c:pt idx="2947">
                  <c:v>35.182052681818419</c:v>
                </c:pt>
                <c:pt idx="2948">
                  <c:v>35.121144865414003</c:v>
                </c:pt>
                <c:pt idx="2949">
                  <c:v>35.073156888902368</c:v>
                </c:pt>
                <c:pt idx="2950">
                  <c:v>35.03070598683248</c:v>
                </c:pt>
                <c:pt idx="2951">
                  <c:v>34.88489636591359</c:v>
                </c:pt>
                <c:pt idx="2952">
                  <c:v>34.809223018575217</c:v>
                </c:pt>
                <c:pt idx="2953">
                  <c:v>34.680024620249839</c:v>
                </c:pt>
                <c:pt idx="2954">
                  <c:v>34.60065988945955</c:v>
                </c:pt>
                <c:pt idx="2955">
                  <c:v>34.534214998920831</c:v>
                </c:pt>
                <c:pt idx="2956">
                  <c:v>34.475152874188367</c:v>
                </c:pt>
                <c:pt idx="2957">
                  <c:v>34.419782131829763</c:v>
                </c:pt>
                <c:pt idx="2958">
                  <c:v>34.310886338819891</c:v>
                </c:pt>
                <c:pt idx="2959">
                  <c:v>34.272126819795339</c:v>
                </c:pt>
                <c:pt idx="2960">
                  <c:v>34.227830225970287</c:v>
                </c:pt>
                <c:pt idx="2961">
                  <c:v>34.157693952670627</c:v>
                </c:pt>
                <c:pt idx="2962">
                  <c:v>34.113397358840288</c:v>
                </c:pt>
                <c:pt idx="2963">
                  <c:v>34.011884331254898</c:v>
                </c:pt>
                <c:pt idx="2964">
                  <c:v>33.919599761193773</c:v>
                </c:pt>
                <c:pt idx="2965">
                  <c:v>33.838389339321623</c:v>
                </c:pt>
                <c:pt idx="2966">
                  <c:v>33.757178917440598</c:v>
                </c:pt>
                <c:pt idx="2967">
                  <c:v>33.701808175389417</c:v>
                </c:pt>
                <c:pt idx="2968">
                  <c:v>33.637208976149743</c:v>
                </c:pt>
                <c:pt idx="2969">
                  <c:v>33.58737530819036</c:v>
                </c:pt>
                <c:pt idx="2970">
                  <c:v>33.535695948509463</c:v>
                </c:pt>
                <c:pt idx="2971">
                  <c:v>33.48586228089826</c:v>
                </c:pt>
                <c:pt idx="2972">
                  <c:v>33.461868292422338</c:v>
                </c:pt>
                <c:pt idx="2973">
                  <c:v>33.412034624102454</c:v>
                </c:pt>
                <c:pt idx="2974">
                  <c:v>33.319750053977593</c:v>
                </c:pt>
                <c:pt idx="2975">
                  <c:v>33.268070694634233</c:v>
                </c:pt>
                <c:pt idx="2976">
                  <c:v>33.238539632050561</c:v>
                </c:pt>
                <c:pt idx="2977">
                  <c:v>33.18501458133381</c:v>
                </c:pt>
                <c:pt idx="2978">
                  <c:v>33.05212480003685</c:v>
                </c:pt>
                <c:pt idx="2979">
                  <c:v>33.029976503270071</c:v>
                </c:pt>
                <c:pt idx="2980">
                  <c:v>32.980142834925402</c:v>
                </c:pt>
                <c:pt idx="2981">
                  <c:v>32.919235018720421</c:v>
                </c:pt>
                <c:pt idx="2982">
                  <c:v>32.847253053596567</c:v>
                </c:pt>
                <c:pt idx="2983">
                  <c:v>32.808493534156611</c:v>
                </c:pt>
                <c:pt idx="2984">
                  <c:v>32.734665878007533</c:v>
                </c:pt>
                <c:pt idx="2985">
                  <c:v>32.629461467528458</c:v>
                </c:pt>
                <c:pt idx="2986">
                  <c:v>32.518719982929248</c:v>
                </c:pt>
                <c:pt idx="2987">
                  <c:v>32.476269080735428</c:v>
                </c:pt>
                <c:pt idx="2988">
                  <c:v>32.411669881405459</c:v>
                </c:pt>
                <c:pt idx="2989">
                  <c:v>32.354453447901243</c:v>
                </c:pt>
                <c:pt idx="2990">
                  <c:v>32.302774088501216</c:v>
                </c:pt>
                <c:pt idx="2991">
                  <c:v>32.25663180285374</c:v>
                </c:pt>
                <c:pt idx="2992">
                  <c:v>32.21233520927769</c:v>
                </c:pt>
                <c:pt idx="2993">
                  <c:v>32.15511877540763</c:v>
                </c:pt>
                <c:pt idx="2994">
                  <c:v>32.129279095526464</c:v>
                </c:pt>
                <c:pt idx="2995">
                  <c:v>32.096056650164158</c:v>
                </c:pt>
                <c:pt idx="2996">
                  <c:v>32.029611759436023</c:v>
                </c:pt>
                <c:pt idx="2997">
                  <c:v>31.942864263279091</c:v>
                </c:pt>
                <c:pt idx="2998">
                  <c:v>31.861653841224602</c:v>
                </c:pt>
                <c:pt idx="2999">
                  <c:v>31.771214962308498</c:v>
                </c:pt>
                <c:pt idx="3000">
                  <c:v>31.618022575366791</c:v>
                </c:pt>
                <c:pt idx="3001">
                  <c:v>31.54604061013849</c:v>
                </c:pt>
                <c:pt idx="3002">
                  <c:v>31.481441410741262</c:v>
                </c:pt>
                <c:pt idx="3003">
                  <c:v>31.376237000463409</c:v>
                </c:pt>
                <c:pt idx="3004">
                  <c:v>31.29871796109903</c:v>
                </c:pt>
                <c:pt idx="3005">
                  <c:v>31.088309140136779</c:v>
                </c:pt>
                <c:pt idx="3006">
                  <c:v>31.03662978066242</c:v>
                </c:pt>
                <c:pt idx="3007">
                  <c:v>30.975721963971221</c:v>
                </c:pt>
                <c:pt idx="3008">
                  <c:v>30.868671861908108</c:v>
                </c:pt>
                <c:pt idx="3009">
                  <c:v>30.73947346300919</c:v>
                </c:pt>
                <c:pt idx="3010">
                  <c:v>30.601046607577349</c:v>
                </c:pt>
                <c:pt idx="3011">
                  <c:v>30.527218950890688</c:v>
                </c:pt>
                <c:pt idx="3012">
                  <c:v>30.401711935040659</c:v>
                </c:pt>
                <c:pt idx="3013">
                  <c:v>30.353723958272351</c:v>
                </c:pt>
                <c:pt idx="3014">
                  <c:v>30.320501512844562</c:v>
                </c:pt>
                <c:pt idx="3015">
                  <c:v>30.2965075242819</c:v>
                </c:pt>
                <c:pt idx="3016">
                  <c:v>30.16177205117787</c:v>
                </c:pt>
                <c:pt idx="3017">
                  <c:v>30.078715937231909</c:v>
                </c:pt>
                <c:pt idx="3018">
                  <c:v>29.932906315846861</c:v>
                </c:pt>
                <c:pt idx="3019">
                  <c:v>29.807399299206701</c:v>
                </c:pt>
                <c:pt idx="3020">
                  <c:v>29.680046591878849</c:v>
                </c:pt>
                <c:pt idx="3021">
                  <c:v>29.617293083718689</c:v>
                </c:pt>
                <c:pt idx="3022">
                  <c:v>29.50655159909412</c:v>
                </c:pt>
                <c:pt idx="3023">
                  <c:v>29.429032559565101</c:v>
                </c:pt>
                <c:pt idx="3024">
                  <c:v>29.369970434139319</c:v>
                </c:pt>
                <c:pt idx="3025">
                  <c:v>29.286914320472459</c:v>
                </c:pt>
                <c:pt idx="3026">
                  <c:v>29.20385820679855</c:v>
                </c:pt>
                <c:pt idx="3027">
                  <c:v>29.08942533936878</c:v>
                </c:pt>
                <c:pt idx="3028">
                  <c:v>29.01928906530852</c:v>
                </c:pt>
                <c:pt idx="3029">
                  <c:v>28.923313111621439</c:v>
                </c:pt>
                <c:pt idx="3030">
                  <c:v>28.821800083792951</c:v>
                </c:pt>
                <c:pt idx="3031">
                  <c:v>28.722132747328988</c:v>
                </c:pt>
                <c:pt idx="3032">
                  <c:v>28.67968184495286</c:v>
                </c:pt>
                <c:pt idx="3033">
                  <c:v>28.646459399461339</c:v>
                </c:pt>
                <c:pt idx="3034">
                  <c:v>28.57816881674438</c:v>
                </c:pt>
                <c:pt idx="3035">
                  <c:v>28.443433343024889</c:v>
                </c:pt>
                <c:pt idx="3036">
                  <c:v>28.321617709633081</c:v>
                </c:pt>
                <c:pt idx="3037">
                  <c:v>28.046609688664059</c:v>
                </c:pt>
                <c:pt idx="3038">
                  <c:v>27.93586820348952</c:v>
                </c:pt>
                <c:pt idx="3039">
                  <c:v>27.773447358635281</c:v>
                </c:pt>
                <c:pt idx="3040">
                  <c:v>27.647940342392261</c:v>
                </c:pt>
                <c:pt idx="3041">
                  <c:v>27.58518683408872</c:v>
                </c:pt>
                <c:pt idx="3042">
                  <c:v>27.496593645410691</c:v>
                </c:pt>
                <c:pt idx="3043">
                  <c:v>27.424611680551219</c:v>
                </c:pt>
                <c:pt idx="3044">
                  <c:v>27.367395246369579</c:v>
                </c:pt>
                <c:pt idx="3045">
                  <c:v>27.324944343929719</c:v>
                </c:pt>
                <c:pt idx="3046">
                  <c:v>27.267727909742771</c:v>
                </c:pt>
                <c:pt idx="3047">
                  <c:v>27.1422208930755</c:v>
                </c:pt>
                <c:pt idx="3048">
                  <c:v>27.077621693707769</c:v>
                </c:pt>
                <c:pt idx="3049">
                  <c:v>27.040707865041671</c:v>
                </c:pt>
                <c:pt idx="3050">
                  <c:v>26.931812071121911</c:v>
                </c:pt>
                <c:pt idx="3051">
                  <c:v>26.850601648607171</c:v>
                </c:pt>
                <c:pt idx="3052">
                  <c:v>26.75093431192197</c:v>
                </c:pt>
                <c:pt idx="3053">
                  <c:v>26.680798038027511</c:v>
                </c:pt>
                <c:pt idx="3054">
                  <c:v>26.6180445296567</c:v>
                </c:pt>
                <c:pt idx="3055">
                  <c:v>26.568210861654268</c:v>
                </c:pt>
                <c:pt idx="3056">
                  <c:v>26.49622889601175</c:v>
                </c:pt>
                <c:pt idx="3057">
                  <c:v>26.431629696244531</c:v>
                </c:pt>
                <c:pt idx="3058">
                  <c:v>26.376258953734879</c:v>
                </c:pt>
                <c:pt idx="3059">
                  <c:v>26.272900234230299</c:v>
                </c:pt>
                <c:pt idx="3060">
                  <c:v>26.21014672547771</c:v>
                </c:pt>
                <c:pt idx="3061">
                  <c:v>26.038497423391892</c:v>
                </c:pt>
                <c:pt idx="3062">
                  <c:v>25.962824074944201</c:v>
                </c:pt>
                <c:pt idx="3063">
                  <c:v>25.912990406902811</c:v>
                </c:pt>
                <c:pt idx="3064">
                  <c:v>25.767180784125799</c:v>
                </c:pt>
                <c:pt idx="3065">
                  <c:v>25.63059961894561</c:v>
                </c:pt>
                <c:pt idx="3066">
                  <c:v>25.549389196310489</c:v>
                </c:pt>
                <c:pt idx="3067">
                  <c:v>25.495864145128181</c:v>
                </c:pt>
                <c:pt idx="3068">
                  <c:v>25.449721859478341</c:v>
                </c:pt>
                <c:pt idx="3069">
                  <c:v>25.403579574176639</c:v>
                </c:pt>
                <c:pt idx="3070">
                  <c:v>25.326060534288288</c:v>
                </c:pt>
                <c:pt idx="3071">
                  <c:v>25.285455323135078</c:v>
                </c:pt>
                <c:pt idx="3072">
                  <c:v>25.117497403286791</c:v>
                </c:pt>
                <c:pt idx="3073">
                  <c:v>25.056589586540149</c:v>
                </c:pt>
                <c:pt idx="3074">
                  <c:v>24.931082569207849</c:v>
                </c:pt>
                <c:pt idx="3075">
                  <c:v>24.881248900758141</c:v>
                </c:pt>
                <c:pt idx="3076">
                  <c:v>24.853563529278791</c:v>
                </c:pt>
                <c:pt idx="3077">
                  <c:v>24.787118638005431</c:v>
                </c:pt>
                <c:pt idx="3078">
                  <c:v>24.74097635267011</c:v>
                </c:pt>
                <c:pt idx="3079">
                  <c:v>24.65792023821432</c:v>
                </c:pt>
                <c:pt idx="3080">
                  <c:v>24.585938273122949</c:v>
                </c:pt>
                <c:pt idx="3081">
                  <c:v>24.532413221530529</c:v>
                </c:pt>
                <c:pt idx="3082">
                  <c:v>24.482579553057811</c:v>
                </c:pt>
                <c:pt idx="3083">
                  <c:v>24.451202798794519</c:v>
                </c:pt>
                <c:pt idx="3084">
                  <c:v>24.421671735915218</c:v>
                </c:pt>
                <c:pt idx="3085">
                  <c:v>24.38844929026261</c:v>
                </c:pt>
                <c:pt idx="3086">
                  <c:v>24.246331050710911</c:v>
                </c:pt>
                <c:pt idx="3087">
                  <c:v>24.22233706198363</c:v>
                </c:pt>
                <c:pt idx="3088">
                  <c:v>24.037767919452719</c:v>
                </c:pt>
                <c:pt idx="3089">
                  <c:v>23.995317016851772</c:v>
                </c:pt>
                <c:pt idx="3090">
                  <c:v>23.952866113897361</c:v>
                </c:pt>
                <c:pt idx="3091">
                  <c:v>23.818130639471569</c:v>
                </c:pt>
                <c:pt idx="3092">
                  <c:v>23.731383142507418</c:v>
                </c:pt>
                <c:pt idx="3093">
                  <c:v>23.676012399827819</c:v>
                </c:pt>
                <c:pt idx="3094">
                  <c:v>23.62802442269485</c:v>
                </c:pt>
                <c:pt idx="3095">
                  <c:v>23.607721816726709</c:v>
                </c:pt>
                <c:pt idx="3096">
                  <c:v>23.54312261710054</c:v>
                </c:pt>
                <c:pt idx="3097">
                  <c:v>23.508054479675071</c:v>
                </c:pt>
                <c:pt idx="3098">
                  <c:v>23.46744926843688</c:v>
                </c:pt>
                <c:pt idx="3099">
                  <c:v>23.39915868567153</c:v>
                </c:pt>
                <c:pt idx="3100">
                  <c:v>23.35301639991016</c:v>
                </c:pt>
                <c:pt idx="3101">
                  <c:v>23.31794826283107</c:v>
                </c:pt>
                <c:pt idx="3102">
                  <c:v>23.23858353137107</c:v>
                </c:pt>
                <c:pt idx="3103">
                  <c:v>23.127842045592899</c:v>
                </c:pt>
                <c:pt idx="3104">
                  <c:v>23.092773908854859</c:v>
                </c:pt>
                <c:pt idx="3105">
                  <c:v>23.01525486876471</c:v>
                </c:pt>
                <c:pt idx="3106">
                  <c:v>22.987569497226939</c:v>
                </c:pt>
                <c:pt idx="3107">
                  <c:v>22.974649657151819</c:v>
                </c:pt>
                <c:pt idx="3108">
                  <c:v>22.904513382958211</c:v>
                </c:pt>
                <c:pt idx="3109">
                  <c:v>22.86021678891484</c:v>
                </c:pt>
                <c:pt idx="3110">
                  <c:v>22.799308971307269</c:v>
                </c:pt>
                <c:pt idx="3111">
                  <c:v>22.716252857376091</c:v>
                </c:pt>
                <c:pt idx="3112">
                  <c:v>22.612894137443131</c:v>
                </c:pt>
                <c:pt idx="3113">
                  <c:v>22.522455257228291</c:v>
                </c:pt>
                <c:pt idx="3114">
                  <c:v>22.428324993872529</c:v>
                </c:pt>
                <c:pt idx="3115">
                  <c:v>22.34711457094178</c:v>
                </c:pt>
                <c:pt idx="3116">
                  <c:v>22.30835505139326</c:v>
                </c:pt>
                <c:pt idx="3117">
                  <c:v>22.28251537122356</c:v>
                </c:pt>
                <c:pt idx="3118">
                  <c:v>22.252984308271682</c:v>
                </c:pt>
                <c:pt idx="3119">
                  <c:v>22.22345324531981</c:v>
                </c:pt>
                <c:pt idx="3120">
                  <c:v>22.17177388532679</c:v>
                </c:pt>
                <c:pt idx="3121">
                  <c:v>22.147779896542851</c:v>
                </c:pt>
                <c:pt idx="3122">
                  <c:v>22.083180696808689</c:v>
                </c:pt>
                <c:pt idx="3123">
                  <c:v>22.007507348021111</c:v>
                </c:pt>
                <c:pt idx="3124">
                  <c:v>21.955827988015699</c:v>
                </c:pt>
                <c:pt idx="3125">
                  <c:v>21.913377085313829</c:v>
                </c:pt>
                <c:pt idx="3126">
                  <c:v>21.835858045119242</c:v>
                </c:pt>
                <c:pt idx="3127">
                  <c:v>21.678974273319501</c:v>
                </c:pt>
                <c:pt idx="3128">
                  <c:v>21.56638709630543</c:v>
                </c:pt>
                <c:pt idx="3129">
                  <c:v>21.51655342731285</c:v>
                </c:pt>
                <c:pt idx="3130">
                  <c:v>21.343058432924309</c:v>
                </c:pt>
                <c:pt idx="3131">
                  <c:v>21.22862556412322</c:v>
                </c:pt>
                <c:pt idx="3132">
                  <c:v>21.12342115227225</c:v>
                </c:pt>
                <c:pt idx="3133">
                  <c:v>20.990531369160841</c:v>
                </c:pt>
                <c:pt idx="3134">
                  <c:v>20.815190683274999</c:v>
                </c:pt>
                <c:pt idx="3135">
                  <c:v>20.741363025770511</c:v>
                </c:pt>
                <c:pt idx="3136">
                  <c:v>20.67307244279452</c:v>
                </c:pt>
                <c:pt idx="3137">
                  <c:v>20.56048526530132</c:v>
                </c:pt>
                <c:pt idx="3138">
                  <c:v>20.482966224988122</c:v>
                </c:pt>
                <c:pt idx="3139">
                  <c:v>20.399910110485742</c:v>
                </c:pt>
                <c:pt idx="3140">
                  <c:v>20.32423676190469</c:v>
                </c:pt>
                <c:pt idx="3141">
                  <c:v>20.26332894447533</c:v>
                </c:pt>
                <c:pt idx="3142">
                  <c:v>20.230106498666942</c:v>
                </c:pt>
                <c:pt idx="3143">
                  <c:v>20.154433150069941</c:v>
                </c:pt>
                <c:pt idx="3144">
                  <c:v>20.078759800764281</c:v>
                </c:pt>
                <c:pt idx="3145">
                  <c:v>20.0344632065793</c:v>
                </c:pt>
                <c:pt idx="3146">
                  <c:v>19.980938154708959</c:v>
                </c:pt>
                <c:pt idx="3147">
                  <c:v>19.949561400638039</c:v>
                </c:pt>
                <c:pt idx="3148">
                  <c:v>19.59334295352593</c:v>
                </c:pt>
                <c:pt idx="3149">
                  <c:v>19.486292850083849</c:v>
                </c:pt>
                <c:pt idx="3150">
                  <c:v>19.453070404245359</c:v>
                </c:pt>
                <c:pt idx="3151">
                  <c:v>19.377397055584659</c:v>
                </c:pt>
                <c:pt idx="3152">
                  <c:v>19.301723706563401</c:v>
                </c:pt>
                <c:pt idx="3153">
                  <c:v>19.218667591949501</c:v>
                </c:pt>
                <c:pt idx="3154">
                  <c:v>19.08208642540329</c:v>
                </c:pt>
                <c:pt idx="3155">
                  <c:v>18.917819887875769</c:v>
                </c:pt>
                <c:pt idx="3156">
                  <c:v>18.84952930440646</c:v>
                </c:pt>
                <c:pt idx="3157">
                  <c:v>18.75539904136286</c:v>
                </c:pt>
                <c:pt idx="3158">
                  <c:v>18.66311446935509</c:v>
                </c:pt>
                <c:pt idx="3159">
                  <c:v>18.543144525660871</c:v>
                </c:pt>
                <c:pt idx="3160">
                  <c:v>18.45270564538173</c:v>
                </c:pt>
                <c:pt idx="3161">
                  <c:v>18.16477778119193</c:v>
                </c:pt>
                <c:pt idx="3162">
                  <c:v>18.01527677433695</c:v>
                </c:pt>
                <c:pt idx="3163">
                  <c:v>17.799330876009769</c:v>
                </c:pt>
                <c:pt idx="3164">
                  <c:v>17.494791788651131</c:v>
                </c:pt>
                <c:pt idx="3165">
                  <c:v>17.472643491493141</c:v>
                </c:pt>
                <c:pt idx="3166">
                  <c:v>17.372976153749331</c:v>
                </c:pt>
                <c:pt idx="3167">
                  <c:v>17.193944083638009</c:v>
                </c:pt>
                <c:pt idx="3168">
                  <c:v>16.797120424221468</c:v>
                </c:pt>
                <c:pt idx="3169">
                  <c:v>16.451976124252131</c:v>
                </c:pt>
                <c:pt idx="3170">
                  <c:v>16.427982135314199</c:v>
                </c:pt>
                <c:pt idx="3171">
                  <c:v>16.356000169198449</c:v>
                </c:pt>
                <c:pt idx="3172">
                  <c:v>16.278481128868741</c:v>
                </c:pt>
                <c:pt idx="3173">
                  <c:v>16.23233884238395</c:v>
                </c:pt>
                <c:pt idx="3174">
                  <c:v>16.175122407831768</c:v>
                </c:pt>
                <c:pt idx="3175">
                  <c:v>16.090220601518759</c:v>
                </c:pt>
                <c:pt idx="3176">
                  <c:v>15.983170498003499</c:v>
                </c:pt>
                <c:pt idx="3177">
                  <c:v>15.77460736479634</c:v>
                </c:pt>
                <c:pt idx="3178">
                  <c:v>15.69524263265836</c:v>
                </c:pt>
                <c:pt idx="3179">
                  <c:v>15.510673487993181</c:v>
                </c:pt>
                <c:pt idx="3180">
                  <c:v>15.436845830749521</c:v>
                </c:pt>
                <c:pt idx="3181">
                  <c:v>15.41100615002633</c:v>
                </c:pt>
                <c:pt idx="3182">
                  <c:v>15.291036206243019</c:v>
                </c:pt>
                <c:pt idx="3183">
                  <c:v>15.191368868251381</c:v>
                </c:pt>
                <c:pt idx="3184">
                  <c:v>15.14522658206341</c:v>
                </c:pt>
                <c:pt idx="3185">
                  <c:v>15.117541210629479</c:v>
                </c:pt>
                <c:pt idx="3186">
                  <c:v>15.07139892443797</c:v>
                </c:pt>
                <c:pt idx="3187">
                  <c:v>15.04186786124535</c:v>
                </c:pt>
                <c:pt idx="3188">
                  <c:v>14.99941695821248</c:v>
                </c:pt>
                <c:pt idx="3189">
                  <c:v>14.964348820447119</c:v>
                </c:pt>
                <c:pt idx="3190">
                  <c:v>14.899749620187199</c:v>
                </c:pt>
                <c:pt idx="3191">
                  <c:v>14.88498408858824</c:v>
                </c:pt>
                <c:pt idx="3192">
                  <c:v>14.82776765359586</c:v>
                </c:pt>
                <c:pt idx="3193">
                  <c:v>14.79823659039439</c:v>
                </c:pt>
                <c:pt idx="3194">
                  <c:v>14.76132276156839</c:v>
                </c:pt>
                <c:pt idx="3195">
                  <c:v>14.74102015574838</c:v>
                </c:pt>
                <c:pt idx="3196">
                  <c:v>14.652426966485031</c:v>
                </c:pt>
                <c:pt idx="3197">
                  <c:v>14.36634479211321</c:v>
                </c:pt>
                <c:pt idx="3198">
                  <c:v>14.3349680371371</c:v>
                </c:pt>
                <c:pt idx="3199">
                  <c:v>14.310974048492429</c:v>
                </c:pt>
                <c:pt idx="3200">
                  <c:v>14.26483176225843</c:v>
                </c:pt>
                <c:pt idx="3201">
                  <c:v>14.242683465372471</c:v>
                </c:pt>
                <c:pt idx="3202">
                  <c:v>14.2297636251699</c:v>
                </c:pt>
                <c:pt idx="3203">
                  <c:v>14.21499809355854</c:v>
                </c:pt>
                <c:pt idx="3204">
                  <c:v>14.14486181831756</c:v>
                </c:pt>
                <c:pt idx="3205">
                  <c:v>14.12640490389218</c:v>
                </c:pt>
                <c:pt idx="3206">
                  <c:v>14.076571234831739</c:v>
                </c:pt>
                <c:pt idx="3207">
                  <c:v>14.056268628995801</c:v>
                </c:pt>
                <c:pt idx="3208">
                  <c:v>14.032274639992369</c:v>
                </c:pt>
                <c:pt idx="3209">
                  <c:v>14.004589268524819</c:v>
                </c:pt>
                <c:pt idx="3210">
                  <c:v>13.99720650254153</c:v>
                </c:pt>
                <c:pt idx="3211">
                  <c:v>13.95106421628982</c:v>
                </c:pt>
                <c:pt idx="3212">
                  <c:v>13.952909908050289</c:v>
                </c:pt>
                <c:pt idx="3213">
                  <c:v>13.805254592240621</c:v>
                </c:pt>
                <c:pt idx="3214">
                  <c:v>13.76464938020465</c:v>
                </c:pt>
                <c:pt idx="3215">
                  <c:v>13.84955118674071</c:v>
                </c:pt>
                <c:pt idx="3216">
                  <c:v>13.84955118674071</c:v>
                </c:pt>
                <c:pt idx="3217">
                  <c:v>13.783106294638889</c:v>
                </c:pt>
                <c:pt idx="3218">
                  <c:v>13.69451310527996</c:v>
                </c:pt>
                <c:pt idx="3219">
                  <c:v>13.847705495331921</c:v>
                </c:pt>
                <c:pt idx="3220">
                  <c:v>13.925224536227519</c:v>
                </c:pt>
                <c:pt idx="3221">
                  <c:v>13.842168421107329</c:v>
                </c:pt>
                <c:pt idx="3222">
                  <c:v>13.65944496746326</c:v>
                </c:pt>
                <c:pt idx="3223">
                  <c:v>13.68897603070368</c:v>
                </c:pt>
                <c:pt idx="3224">
                  <c:v>13.57638885267176</c:v>
                </c:pt>
                <c:pt idx="3225">
                  <c:v>13.605919915912169</c:v>
                </c:pt>
                <c:pt idx="3226">
                  <c:v>13.580080235489341</c:v>
                </c:pt>
                <c:pt idx="3227">
                  <c:v>13.54501209801901</c:v>
                </c:pt>
                <c:pt idx="3228">
                  <c:v>13.5099439605487</c:v>
                </c:pt>
                <c:pt idx="3229">
                  <c:v>13.48225858871354</c:v>
                </c:pt>
                <c:pt idx="3230">
                  <c:v>13.476721514487179</c:v>
                </c:pt>
                <c:pt idx="3231">
                  <c:v>13.46380167427399</c:v>
                </c:pt>
                <c:pt idx="3232">
                  <c:v>13.49333273716625</c:v>
                </c:pt>
                <c:pt idx="3233">
                  <c:v>13.57823454408055</c:v>
                </c:pt>
                <c:pt idx="3234">
                  <c:v>13.650216510422879</c:v>
                </c:pt>
                <c:pt idx="3235">
                  <c:v>13.687130339648361</c:v>
                </c:pt>
                <c:pt idx="3236">
                  <c:v>13.67605619084395</c:v>
                </c:pt>
                <c:pt idx="3237">
                  <c:v>13.637296670209681</c:v>
                </c:pt>
                <c:pt idx="3238">
                  <c:v>13.69451310527996</c:v>
                </c:pt>
                <c:pt idx="3239">
                  <c:v>13.724044168518599</c:v>
                </c:pt>
                <c:pt idx="3240">
                  <c:v>13.72958124274319</c:v>
                </c:pt>
                <c:pt idx="3241">
                  <c:v>13.655753584647471</c:v>
                </c:pt>
                <c:pt idx="3242">
                  <c:v>13.68159326507031</c:v>
                </c:pt>
                <c:pt idx="3243">
                  <c:v>13.63914236197194</c:v>
                </c:pt>
                <c:pt idx="3244">
                  <c:v>13.709278636900169</c:v>
                </c:pt>
                <c:pt idx="3245">
                  <c:v>13.71850709394055</c:v>
                </c:pt>
                <c:pt idx="3246">
                  <c:v>13.740655391192369</c:v>
                </c:pt>
                <c:pt idx="3247">
                  <c:v>13.79048906062396</c:v>
                </c:pt>
                <c:pt idx="3248">
                  <c:v>13.821865814914389</c:v>
                </c:pt>
                <c:pt idx="3249">
                  <c:v>13.967675439665189</c:v>
                </c:pt>
                <c:pt idx="3250">
                  <c:v>14.015663417322131</c:v>
                </c:pt>
                <c:pt idx="3251">
                  <c:v>14.174392881540269</c:v>
                </c:pt>
                <c:pt idx="3252">
                  <c:v>14.26483176225843</c:v>
                </c:pt>
                <c:pt idx="3253">
                  <c:v>14.36449910070619</c:v>
                </c:pt>
                <c:pt idx="3254">
                  <c:v>14.39033878110779</c:v>
                </c:pt>
                <c:pt idx="3255">
                  <c:v>14.42356122713568</c:v>
                </c:pt>
                <c:pt idx="3256">
                  <c:v>14.45309229034954</c:v>
                </c:pt>
                <c:pt idx="3257">
                  <c:v>14.490006119187919</c:v>
                </c:pt>
                <c:pt idx="3258">
                  <c:v>14.50108026797993</c:v>
                </c:pt>
                <c:pt idx="3259">
                  <c:v>14.514000107827281</c:v>
                </c:pt>
                <c:pt idx="3260">
                  <c:v>14.48816042742922</c:v>
                </c:pt>
                <c:pt idx="3261">
                  <c:v>14.528765639433329</c:v>
                </c:pt>
                <c:pt idx="3262">
                  <c:v>14.558296702290191</c:v>
                </c:pt>
                <c:pt idx="3263">
                  <c:v>14.59151914831277</c:v>
                </c:pt>
                <c:pt idx="3264">
                  <c:v>14.611821754488011</c:v>
                </c:pt>
                <c:pt idx="3265">
                  <c:v>14.659809732111331</c:v>
                </c:pt>
                <c:pt idx="3266">
                  <c:v>14.77977967598139</c:v>
                </c:pt>
                <c:pt idx="3267">
                  <c:v>15.17291195384724</c:v>
                </c:pt>
                <c:pt idx="3268">
                  <c:v>15.340869875234411</c:v>
                </c:pt>
                <c:pt idx="3269">
                  <c:v>15.40362338476058</c:v>
                </c:pt>
                <c:pt idx="3270">
                  <c:v>15.399932001246709</c:v>
                </c:pt>
                <c:pt idx="3271">
                  <c:v>15.33533280101866</c:v>
                </c:pt>
                <c:pt idx="3272">
                  <c:v>15.31687588661806</c:v>
                </c:pt>
                <c:pt idx="3273">
                  <c:v>15.272579291840639</c:v>
                </c:pt>
                <c:pt idx="3274">
                  <c:v>15.25412237743649</c:v>
                </c:pt>
                <c:pt idx="3275">
                  <c:v>15.243048228653331</c:v>
                </c:pt>
                <c:pt idx="3276">
                  <c:v>15.228282697413141</c:v>
                </c:pt>
                <c:pt idx="3277">
                  <c:v>15.21905423968175</c:v>
                </c:pt>
                <c:pt idx="3278">
                  <c:v>15.18583179368396</c:v>
                </c:pt>
                <c:pt idx="3279">
                  <c:v>15.161837805415759</c:v>
                </c:pt>
                <c:pt idx="3280">
                  <c:v>15.148917964873901</c:v>
                </c:pt>
                <c:pt idx="3281">
                  <c:v>15.121232593441761</c:v>
                </c:pt>
                <c:pt idx="3282">
                  <c:v>15.13046105046798</c:v>
                </c:pt>
                <c:pt idx="3283">
                  <c:v>15.13599812503718</c:v>
                </c:pt>
                <c:pt idx="3284">
                  <c:v>15.11938690168305</c:v>
                </c:pt>
                <c:pt idx="3285">
                  <c:v>15.13046105046798</c:v>
                </c:pt>
                <c:pt idx="3286">
                  <c:v>15.13968950784589</c:v>
                </c:pt>
                <c:pt idx="3287">
                  <c:v>15.141535199252919</c:v>
                </c:pt>
                <c:pt idx="3288">
                  <c:v>15.132306742224911</c:v>
                </c:pt>
                <c:pt idx="3289">
                  <c:v>15.132306742224911</c:v>
                </c:pt>
                <c:pt idx="3290">
                  <c:v>15.12492397625225</c:v>
                </c:pt>
                <c:pt idx="3291">
                  <c:v>15.082473072869441</c:v>
                </c:pt>
                <c:pt idx="3292">
                  <c:v>15.069553233030939</c:v>
                </c:pt>
                <c:pt idx="3293">
                  <c:v>15.073244615843221</c:v>
                </c:pt>
                <c:pt idx="3294">
                  <c:v>15.073244615843221</c:v>
                </c:pt>
                <c:pt idx="3295">
                  <c:v>15.05847908424602</c:v>
                </c:pt>
                <c:pt idx="3296">
                  <c:v>15.04002216984011</c:v>
                </c:pt>
                <c:pt idx="3297">
                  <c:v>14.997571266453759</c:v>
                </c:pt>
                <c:pt idx="3298">
                  <c:v>14.979114352044309</c:v>
                </c:pt>
                <c:pt idx="3299">
                  <c:v>14.953274671660409</c:v>
                </c:pt>
                <c:pt idx="3300">
                  <c:v>14.914515151786169</c:v>
                </c:pt>
                <c:pt idx="3301">
                  <c:v>14.912669460029241</c:v>
                </c:pt>
                <c:pt idx="3302">
                  <c:v>14.968040203257599</c:v>
                </c:pt>
                <c:pt idx="3303">
                  <c:v>15.02341094683589</c:v>
                </c:pt>
                <c:pt idx="3304">
                  <c:v>14.982805734856569</c:v>
                </c:pt>
                <c:pt idx="3305">
                  <c:v>14.97542296923382</c:v>
                </c:pt>
                <c:pt idx="3306">
                  <c:v>14.918206534598429</c:v>
                </c:pt>
                <c:pt idx="3307">
                  <c:v>14.842533185196601</c:v>
                </c:pt>
                <c:pt idx="3308">
                  <c:v>14.78162536738663</c:v>
                </c:pt>
                <c:pt idx="3309">
                  <c:v>14.74286584715362</c:v>
                </c:pt>
                <c:pt idx="3310">
                  <c:v>14.69487786953562</c:v>
                </c:pt>
                <c:pt idx="3311">
                  <c:v>14.71518047535741</c:v>
                </c:pt>
                <c:pt idx="3312">
                  <c:v>14.7077977097311</c:v>
                </c:pt>
                <c:pt idx="3313">
                  <c:v>14.7077977097311</c:v>
                </c:pt>
                <c:pt idx="3314">
                  <c:v>14.73363739012386</c:v>
                </c:pt>
                <c:pt idx="3315">
                  <c:v>14.74102015574838</c:v>
                </c:pt>
                <c:pt idx="3316">
                  <c:v>14.739174463989681</c:v>
                </c:pt>
                <c:pt idx="3317">
                  <c:v>14.71518047535741</c:v>
                </c:pt>
                <c:pt idx="3318">
                  <c:v>14.678266646527881</c:v>
                </c:pt>
                <c:pt idx="3319">
                  <c:v>14.68934079531633</c:v>
                </c:pt>
                <c:pt idx="3320">
                  <c:v>14.7077977097311</c:v>
                </c:pt>
                <c:pt idx="3321">
                  <c:v>14.75947707016137</c:v>
                </c:pt>
                <c:pt idx="3322">
                  <c:v>14.79085382477164</c:v>
                </c:pt>
                <c:pt idx="3323">
                  <c:v>14.807465047777621</c:v>
                </c:pt>
                <c:pt idx="3324">
                  <c:v>14.777933984576149</c:v>
                </c:pt>
                <c:pt idx="3325">
                  <c:v>14.77977967598139</c:v>
                </c:pt>
                <c:pt idx="3326">
                  <c:v>14.777933984576149</c:v>
                </c:pt>
                <c:pt idx="3327">
                  <c:v>14.82592196218884</c:v>
                </c:pt>
                <c:pt idx="3328">
                  <c:v>14.88313839683131</c:v>
                </c:pt>
                <c:pt idx="3329">
                  <c:v>14.980960043803019</c:v>
                </c:pt>
                <c:pt idx="3330">
                  <c:v>15.030793712458649</c:v>
                </c:pt>
                <c:pt idx="3331">
                  <c:v>15.075090307248461</c:v>
                </c:pt>
                <c:pt idx="3332">
                  <c:v>15.13046105046798</c:v>
                </c:pt>
                <c:pt idx="3333">
                  <c:v>15.292881897648259</c:v>
                </c:pt>
                <c:pt idx="3334">
                  <c:v>15.318721578021529</c:v>
                </c:pt>
                <c:pt idx="3335">
                  <c:v>15.43315444723566</c:v>
                </c:pt>
                <c:pt idx="3336">
                  <c:v>15.442382904965269</c:v>
                </c:pt>
                <c:pt idx="3337">
                  <c:v>15.56419854013258</c:v>
                </c:pt>
                <c:pt idx="3338">
                  <c:v>15.530976094147171</c:v>
                </c:pt>
                <c:pt idx="3339">
                  <c:v>15.578964071720931</c:v>
                </c:pt>
                <c:pt idx="3340">
                  <c:v>15.650946038252091</c:v>
                </c:pt>
                <c:pt idx="3341">
                  <c:v>15.71554523845535</c:v>
                </c:pt>
                <c:pt idx="3342">
                  <c:v>15.817058268143731</c:v>
                </c:pt>
                <c:pt idx="3343">
                  <c:v>15.93887390325972</c:v>
                </c:pt>
                <c:pt idx="3344">
                  <c:v>16.077300761342741</c:v>
                </c:pt>
                <c:pt idx="3345">
                  <c:v>16.11975166467597</c:v>
                </c:pt>
                <c:pt idx="3346">
                  <c:v>16.1566654934471</c:v>
                </c:pt>
                <c:pt idx="3347">
                  <c:v>16.278481128868741</c:v>
                </c:pt>
                <c:pt idx="3348">
                  <c:v>16.354154477796751</c:v>
                </c:pt>
                <c:pt idx="3349">
                  <c:v>16.499964101776332</c:v>
                </c:pt>
                <c:pt idx="3350">
                  <c:v>16.579328833488269</c:v>
                </c:pt>
                <c:pt idx="3351">
                  <c:v>16.669767714312059</c:v>
                </c:pt>
                <c:pt idx="3352">
                  <c:v>16.774972126694092</c:v>
                </c:pt>
                <c:pt idx="3353">
                  <c:v>16.88386792151368</c:v>
                </c:pt>
                <c:pt idx="3354">
                  <c:v>16.941084356375079</c:v>
                </c:pt>
                <c:pt idx="3355">
                  <c:v>17.02783185400482</c:v>
                </c:pt>
                <c:pt idx="3356">
                  <c:v>17.114579351980939</c:v>
                </c:pt>
                <c:pt idx="3357">
                  <c:v>17.142264723349349</c:v>
                </c:pt>
                <c:pt idx="3358">
                  <c:v>17.153338872109501</c:v>
                </c:pt>
                <c:pt idx="3359">
                  <c:v>17.171795786472931</c:v>
                </c:pt>
                <c:pt idx="3360">
                  <c:v>17.184715626633022</c:v>
                </c:pt>
                <c:pt idx="3361">
                  <c:v>17.197635466441429</c:v>
                </c:pt>
                <c:pt idx="3362">
                  <c:v>17.217938072556478</c:v>
                </c:pt>
                <c:pt idx="3363">
                  <c:v>17.253006209879871</c:v>
                </c:pt>
                <c:pt idx="3364">
                  <c:v>17.271463124239752</c:v>
                </c:pt>
                <c:pt idx="3365">
                  <c:v>17.295457113156449</c:v>
                </c:pt>
                <c:pt idx="3366">
                  <c:v>17.312068335762941</c:v>
                </c:pt>
                <c:pt idx="3367">
                  <c:v>17.319451101719689</c:v>
                </c:pt>
                <c:pt idx="3368">
                  <c:v>17.33975370747951</c:v>
                </c:pt>
                <c:pt idx="3369">
                  <c:v>17.350827856236119</c:v>
                </c:pt>
                <c:pt idx="3370">
                  <c:v>17.35451923903776</c:v>
                </c:pt>
                <c:pt idx="3371">
                  <c:v>17.361902004992729</c:v>
                </c:pt>
                <c:pt idx="3372">
                  <c:v>17.371130461995939</c:v>
                </c:pt>
                <c:pt idx="3373">
                  <c:v>17.387741684954129</c:v>
                </c:pt>
                <c:pt idx="3374">
                  <c:v>17.376667536550979</c:v>
                </c:pt>
                <c:pt idx="3375">
                  <c:v>17.384050302152492</c:v>
                </c:pt>
                <c:pt idx="3376">
                  <c:v>17.378513227599228</c:v>
                </c:pt>
                <c:pt idx="3377">
                  <c:v>17.347136473434471</c:v>
                </c:pt>
                <c:pt idx="3378">
                  <c:v>17.341599398881218</c:v>
                </c:pt>
                <c:pt idx="3379">
                  <c:v>17.324988176272949</c:v>
                </c:pt>
                <c:pt idx="3380">
                  <c:v>17.33975370747951</c:v>
                </c:pt>
                <c:pt idx="3381">
                  <c:v>17.330525250124619</c:v>
                </c:pt>
                <c:pt idx="3382">
                  <c:v>17.336062324677869</c:v>
                </c:pt>
                <c:pt idx="3383">
                  <c:v>17.330525250124619</c:v>
                </c:pt>
                <c:pt idx="3384">
                  <c:v>17.321296793119611</c:v>
                </c:pt>
                <c:pt idx="3385">
                  <c:v>17.317605410317981</c:v>
                </c:pt>
                <c:pt idx="3386">
                  <c:v>17.269617432839819</c:v>
                </c:pt>
                <c:pt idx="3387">
                  <c:v>17.284382964399839</c:v>
                </c:pt>
                <c:pt idx="3388">
                  <c:v>17.24008636971978</c:v>
                </c:pt>
                <c:pt idx="3389">
                  <c:v>17.062899991688749</c:v>
                </c:pt>
                <c:pt idx="3390">
                  <c:v>17.03152323680823</c:v>
                </c:pt>
                <c:pt idx="3391">
                  <c:v>17.116425043029189</c:v>
                </c:pt>
                <c:pt idx="3392">
                  <c:v>17.2345492955182</c:v>
                </c:pt>
                <c:pt idx="3393">
                  <c:v>17.34898216483619</c:v>
                </c:pt>
                <c:pt idx="3394">
                  <c:v>17.478180565343031</c:v>
                </c:pt>
                <c:pt idx="3395">
                  <c:v>17.592613434629151</c:v>
                </c:pt>
                <c:pt idx="3396">
                  <c:v>17.603687583382211</c:v>
                </c:pt>
                <c:pt idx="3397">
                  <c:v>17.555699605920001</c:v>
                </c:pt>
                <c:pt idx="3398">
                  <c:v>17.63137295508993</c:v>
                </c:pt>
                <c:pt idx="3399">
                  <c:v>17.642447103843001</c:v>
                </c:pt>
                <c:pt idx="3400">
                  <c:v>17.705200612852849</c:v>
                </c:pt>
                <c:pt idx="3401">
                  <c:v>17.74765151575652</c:v>
                </c:pt>
                <c:pt idx="3402">
                  <c:v>17.76795412150749</c:v>
                </c:pt>
                <c:pt idx="3403">
                  <c:v>17.76795412150749</c:v>
                </c:pt>
                <c:pt idx="3404">
                  <c:v>17.79748518460806</c:v>
                </c:pt>
                <c:pt idx="3405">
                  <c:v>17.98759140299331</c:v>
                </c:pt>
                <c:pt idx="3406">
                  <c:v>18.185080386934061</c:v>
                </c:pt>
                <c:pt idx="3407">
                  <c:v>18.2496795873049</c:v>
                </c:pt>
                <c:pt idx="3408">
                  <c:v>18.37334091348449</c:v>
                </c:pt>
                <c:pt idx="3409">
                  <c:v>18.439785805241119</c:v>
                </c:pt>
                <c:pt idx="3410">
                  <c:v>18.45455133677989</c:v>
                </c:pt>
                <c:pt idx="3411">
                  <c:v>18.511767771538612</c:v>
                </c:pt>
                <c:pt idx="3412">
                  <c:v>18.631737714884689</c:v>
                </c:pt>
                <c:pt idx="3413">
                  <c:v>18.777547338488979</c:v>
                </c:pt>
                <c:pt idx="3414">
                  <c:v>18.79415856142062</c:v>
                </c:pt>
                <c:pt idx="3415">
                  <c:v>19.048863979550649</c:v>
                </c:pt>
                <c:pt idx="3416">
                  <c:v>19.38108843837745</c:v>
                </c:pt>
                <c:pt idx="3417">
                  <c:v>19.59334295352593</c:v>
                </c:pt>
                <c:pt idx="3418">
                  <c:v>19.728078428244391</c:v>
                </c:pt>
                <c:pt idx="3419">
                  <c:v>19.78160347977721</c:v>
                </c:pt>
                <c:pt idx="3420">
                  <c:v>19.908956188883529</c:v>
                </c:pt>
                <c:pt idx="3421">
                  <c:v>19.979092463314341</c:v>
                </c:pt>
                <c:pt idx="3422">
                  <c:v>20.154433150069941</c:v>
                </c:pt>
                <c:pt idx="3423">
                  <c:v>20.198729743897939</c:v>
                </c:pt>
                <c:pt idx="3424">
                  <c:v>20.252254795754119</c:v>
                </c:pt>
                <c:pt idx="3425">
                  <c:v>20.337156601667061</c:v>
                </c:pt>
                <c:pt idx="3426">
                  <c:v>20.48112053359349</c:v>
                </c:pt>
                <c:pt idx="3427">
                  <c:v>20.562330956695948</c:v>
                </c:pt>
                <c:pt idx="3428">
                  <c:v>20.542028351008689</c:v>
                </c:pt>
                <c:pt idx="3429">
                  <c:v>20.519880053926819</c:v>
                </c:pt>
                <c:pt idx="3430">
                  <c:v>20.530954202292811</c:v>
                </c:pt>
                <c:pt idx="3431">
                  <c:v>20.53833696822122</c:v>
                </c:pt>
                <c:pt idx="3432">
                  <c:v>20.540182659262381</c:v>
                </c:pt>
                <c:pt idx="3433">
                  <c:v>20.436823939076291</c:v>
                </c:pt>
                <c:pt idx="3434">
                  <c:v>20.366687664680882</c:v>
                </c:pt>
                <c:pt idx="3435">
                  <c:v>20.418367024780132</c:v>
                </c:pt>
                <c:pt idx="3436">
                  <c:v>20.553102499724581</c:v>
                </c:pt>
                <c:pt idx="3437">
                  <c:v>20.870561426133388</c:v>
                </c:pt>
                <c:pt idx="3438">
                  <c:v>20.828110523028521</c:v>
                </c:pt>
                <c:pt idx="3439">
                  <c:v>20.846567437315841</c:v>
                </c:pt>
                <c:pt idx="3440">
                  <c:v>21.03667365504435</c:v>
                </c:pt>
                <c:pt idx="3441">
                  <c:v>21.330138592472721</c:v>
                </c:pt>
                <c:pt idx="3442">
                  <c:v>21.573769861873309</c:v>
                </c:pt>
                <c:pt idx="3443">
                  <c:v>21.706659644897979</c:v>
                </c:pt>
                <c:pt idx="3444">
                  <c:v>21.826629587810359</c:v>
                </c:pt>
                <c:pt idx="3445">
                  <c:v>21.754647622135401</c:v>
                </c:pt>
                <c:pt idx="3446">
                  <c:v>21.778641610576489</c:v>
                </c:pt>
                <c:pt idx="3447">
                  <c:v>21.92998830783538</c:v>
                </c:pt>
                <c:pt idx="3448">
                  <c:v>22.101637611069449</c:v>
                </c:pt>
                <c:pt idx="3449">
                  <c:v>22.105328993851629</c:v>
                </c:pt>
                <c:pt idx="3450">
                  <c:v>22.133014365064259</c:v>
                </c:pt>
                <c:pt idx="3451">
                  <c:v>22.107174685240931</c:v>
                </c:pt>
                <c:pt idx="3452">
                  <c:v>22.204996331060819</c:v>
                </c:pt>
                <c:pt idx="3453">
                  <c:v>22.330503348429101</c:v>
                </c:pt>
                <c:pt idx="3454">
                  <c:v>22.39141116536517</c:v>
                </c:pt>
                <c:pt idx="3455">
                  <c:v>22.450473291258291</c:v>
                </c:pt>
                <c:pt idx="3456">
                  <c:v>22.520609565485518</c:v>
                </c:pt>
                <c:pt idx="3457">
                  <c:v>22.878673703159681</c:v>
                </c:pt>
                <c:pt idx="3458">
                  <c:v>22.92666168033336</c:v>
                </c:pt>
                <c:pt idx="3459">
                  <c:v>23.079854068429832</c:v>
                </c:pt>
                <c:pt idx="3460">
                  <c:v>22.983878114448309</c:v>
                </c:pt>
                <c:pt idx="3461">
                  <c:v>22.939581520056791</c:v>
                </c:pt>
                <c:pt idx="3462">
                  <c:v>22.922970297203051</c:v>
                </c:pt>
                <c:pt idx="3463">
                  <c:v>22.983878114448309</c:v>
                </c:pt>
                <c:pt idx="3464">
                  <c:v>22.970958274373189</c:v>
                </c:pt>
                <c:pt idx="3465">
                  <c:v>22.970958274373189</c:v>
                </c:pt>
                <c:pt idx="3466">
                  <c:v>23.122304971426729</c:v>
                </c:pt>
                <c:pt idx="3467">
                  <c:v>23.343787942970678</c:v>
                </c:pt>
                <c:pt idx="3468">
                  <c:v>23.491443257183629</c:v>
                </c:pt>
                <c:pt idx="3469">
                  <c:v>23.574499371044009</c:v>
                </c:pt>
                <c:pt idx="3470">
                  <c:v>23.539431234323679</c:v>
                </c:pt>
                <c:pt idx="3471">
                  <c:v>23.57819075417078</c:v>
                </c:pt>
                <c:pt idx="3472">
                  <c:v>23.572653680008159</c:v>
                </c:pt>
                <c:pt idx="3473">
                  <c:v>23.546813999875631</c:v>
                </c:pt>
                <c:pt idx="3474">
                  <c:v>23.33271379428842</c:v>
                </c:pt>
                <c:pt idx="3475">
                  <c:v>23.260731828383911</c:v>
                </c:pt>
                <c:pt idx="3476">
                  <c:v>23.185058480048919</c:v>
                </c:pt>
                <c:pt idx="3477">
                  <c:v>23.168447257198711</c:v>
                </c:pt>
                <c:pt idx="3478">
                  <c:v>23.173984331718351</c:v>
                </c:pt>
                <c:pt idx="3479">
                  <c:v>23.114922205873022</c:v>
                </c:pt>
                <c:pt idx="3480">
                  <c:v>23.076162685652982</c:v>
                </c:pt>
                <c:pt idx="3481">
                  <c:v>23.068779920097491</c:v>
                </c:pt>
                <c:pt idx="3482">
                  <c:v>23.109385131353381</c:v>
                </c:pt>
                <c:pt idx="3483">
                  <c:v>23.151836034350278</c:v>
                </c:pt>
                <c:pt idx="3484">
                  <c:v>23.109385131353381</c:v>
                </c:pt>
                <c:pt idx="3485">
                  <c:v>23.125996354557049</c:v>
                </c:pt>
                <c:pt idx="3486">
                  <c:v>23.183212788659599</c:v>
                </c:pt>
                <c:pt idx="3487">
                  <c:v>23.255194754219509</c:v>
                </c:pt>
                <c:pt idx="3488">
                  <c:v>23.496980331346251</c:v>
                </c:pt>
                <c:pt idx="3489">
                  <c:v>23.646481336923749</c:v>
                </c:pt>
                <c:pt idx="3490">
                  <c:v>24.118978342227681</c:v>
                </c:pt>
                <c:pt idx="3491">
                  <c:v>24.50103646726723</c:v>
                </c:pt>
                <c:pt idx="3492">
                  <c:v>24.676377152773661</c:v>
                </c:pt>
                <c:pt idx="3493">
                  <c:v>24.86094629517002</c:v>
                </c:pt>
                <c:pt idx="3494">
                  <c:v>25.115651711551109</c:v>
                </c:pt>
                <c:pt idx="3495">
                  <c:v>25.409116647976969</c:v>
                </c:pt>
                <c:pt idx="3496">
                  <c:v>25.706272967423399</c:v>
                </c:pt>
                <c:pt idx="3497">
                  <c:v>26.149238908805419</c:v>
                </c:pt>
                <c:pt idx="3498">
                  <c:v>26.49622889601175</c:v>
                </c:pt>
                <c:pt idx="3499">
                  <c:v>26.522068575707632</c:v>
                </c:pt>
                <c:pt idx="3500">
                  <c:v>26.843218883083551</c:v>
                </c:pt>
                <c:pt idx="3501">
                  <c:v>27.09423291613194</c:v>
                </c:pt>
                <c:pt idx="3502">
                  <c:v>27.1422208930755</c:v>
                </c:pt>
                <c:pt idx="3503">
                  <c:v>27.204974401412681</c:v>
                </c:pt>
                <c:pt idx="3504">
                  <c:v>27.243733921450389</c:v>
                </c:pt>
                <c:pt idx="3505">
                  <c:v>27.221585624184989</c:v>
                </c:pt>
                <c:pt idx="3506">
                  <c:v>27.212357166932769</c:v>
                </c:pt>
                <c:pt idx="3507">
                  <c:v>27.19574594451036</c:v>
                </c:pt>
                <c:pt idx="3508">
                  <c:v>27.15883211620304</c:v>
                </c:pt>
                <c:pt idx="3509">
                  <c:v>27.073930310595159</c:v>
                </c:pt>
                <c:pt idx="3510">
                  <c:v>26.998256962234201</c:v>
                </c:pt>
                <c:pt idx="3511">
                  <c:v>26.909663774201132</c:v>
                </c:pt>
                <c:pt idx="3512">
                  <c:v>26.893052551423519</c:v>
                </c:pt>
                <c:pt idx="3513">
                  <c:v>26.85798441448248</c:v>
                </c:pt>
                <c:pt idx="3514">
                  <c:v>26.81922489477876</c:v>
                </c:pt>
                <c:pt idx="3515">
                  <c:v>26.787848140598669</c:v>
                </c:pt>
                <c:pt idx="3516">
                  <c:v>26.697409261163909</c:v>
                </c:pt>
                <c:pt idx="3517">
                  <c:v>26.509148736035531</c:v>
                </c:pt>
                <c:pt idx="3518">
                  <c:v>26.43716677039124</c:v>
                </c:pt>
                <c:pt idx="3519">
                  <c:v>26.309814062576582</c:v>
                </c:pt>
                <c:pt idx="3520">
                  <c:v>26.252597628322349</c:v>
                </c:pt>
                <c:pt idx="3521">
                  <c:v>26.169541514715121</c:v>
                </c:pt>
                <c:pt idx="3522">
                  <c:v>26.09940524007127</c:v>
                </c:pt>
                <c:pt idx="3523">
                  <c:v>25.920373172435301</c:v>
                </c:pt>
                <c:pt idx="3524">
                  <c:v>25.850236898475359</c:v>
                </c:pt>
                <c:pt idx="3525">
                  <c:v>25.695198818771232</c:v>
                </c:pt>
                <c:pt idx="3526">
                  <c:v>25.589994407453091</c:v>
                </c:pt>
                <c:pt idx="3527">
                  <c:v>25.503246911015889</c:v>
                </c:pt>
                <c:pt idx="3528">
                  <c:v>25.46079600813227</c:v>
                </c:pt>
                <c:pt idx="3529">
                  <c:v>25.394351116904939</c:v>
                </c:pt>
                <c:pt idx="3530">
                  <c:v>25.28360963139939</c:v>
                </c:pt>
                <c:pt idx="3531">
                  <c:v>25.224547505695678</c:v>
                </c:pt>
                <c:pt idx="3532">
                  <c:v>25.137800009221291</c:v>
                </c:pt>
                <c:pt idx="3533">
                  <c:v>25.014138683637078</c:v>
                </c:pt>
                <c:pt idx="3534">
                  <c:v>24.849872146509021</c:v>
                </c:pt>
                <c:pt idx="3535">
                  <c:v>24.783427255233882</c:v>
                </c:pt>
                <c:pt idx="3536">
                  <c:v>24.694834066981329</c:v>
                </c:pt>
                <c:pt idx="3537">
                  <c:v>24.58778396415703</c:v>
                </c:pt>
                <c:pt idx="3538">
                  <c:v>24.43459157596909</c:v>
                </c:pt>
                <c:pt idx="3539">
                  <c:v>24.349689770450901</c:v>
                </c:pt>
                <c:pt idx="3540">
                  <c:v>24.272170730822179</c:v>
                </c:pt>
                <c:pt idx="3541">
                  <c:v>24.150355096503372</c:v>
                </c:pt>
                <c:pt idx="3542">
                  <c:v>24.048842068126131</c:v>
                </c:pt>
                <c:pt idx="3543">
                  <c:v>23.92148935926291</c:v>
                </c:pt>
                <c:pt idx="3544">
                  <c:v>23.880884148395879</c:v>
                </c:pt>
                <c:pt idx="3545">
                  <c:v>23.816284948084022</c:v>
                </c:pt>
                <c:pt idx="3546">
                  <c:v>23.729537451119871</c:v>
                </c:pt>
                <c:pt idx="3547">
                  <c:v>23.6797037826029</c:v>
                </c:pt>
                <c:pt idx="3548">
                  <c:v>23.62987011408239</c:v>
                </c:pt>
                <c:pt idx="3549">
                  <c:v>23.546813999875631</c:v>
                </c:pt>
                <c:pt idx="3550">
                  <c:v>23.484060491280001</c:v>
                </c:pt>
                <c:pt idx="3551">
                  <c:v>23.42868974858445</c:v>
                </c:pt>
                <c:pt idx="3552">
                  <c:v>23.194286936990171</c:v>
                </c:pt>
                <c:pt idx="3553">
                  <c:v>23.06139715419031</c:v>
                </c:pt>
                <c:pt idx="3554">
                  <c:v>22.825148651462818</c:v>
                </c:pt>
                <c:pt idx="3555">
                  <c:v>22.760549451073079</c:v>
                </c:pt>
                <c:pt idx="3556">
                  <c:v>22.703333017295659</c:v>
                </c:pt>
                <c:pt idx="3557">
                  <c:v>22.62765966820772</c:v>
                </c:pt>
                <c:pt idx="3558">
                  <c:v>22.566751851289371</c:v>
                </c:pt>
                <c:pt idx="3559">
                  <c:v>22.498461268454989</c:v>
                </c:pt>
                <c:pt idx="3560">
                  <c:v>22.40986807961885</c:v>
                </c:pt>
                <c:pt idx="3561">
                  <c:v>22.30650935965048</c:v>
                </c:pt>
                <c:pt idx="3562">
                  <c:v>22.182848034021429</c:v>
                </c:pt>
                <c:pt idx="3563">
                  <c:v>22.09979191932668</c:v>
                </c:pt>
                <c:pt idx="3564">
                  <c:v>21.977976285060389</c:v>
                </c:pt>
                <c:pt idx="3565">
                  <c:v>21.848777884858599</c:v>
                </c:pt>
                <c:pt idx="3566">
                  <c:v>21.767567461876531</c:v>
                </c:pt>
                <c:pt idx="3567">
                  <c:v>21.671591507751611</c:v>
                </c:pt>
                <c:pt idx="3568">
                  <c:v>21.616220764591102</c:v>
                </c:pt>
                <c:pt idx="3569">
                  <c:v>21.531318958802071</c:v>
                </c:pt>
                <c:pt idx="3570">
                  <c:v>21.348595506749419</c:v>
                </c:pt>
                <c:pt idx="3571">
                  <c:v>21.278459232428361</c:v>
                </c:pt>
                <c:pt idx="3572">
                  <c:v>21.128958226804279</c:v>
                </c:pt>
                <c:pt idx="3573">
                  <c:v>21.053284877933489</c:v>
                </c:pt>
                <c:pt idx="3574">
                  <c:v>20.924086477597179</c:v>
                </c:pt>
                <c:pt idx="3575">
                  <c:v>20.866870043347689</c:v>
                </c:pt>
                <c:pt idx="3576">
                  <c:v>20.817036374316171</c:v>
                </c:pt>
                <c:pt idx="3577">
                  <c:v>20.72475180287606</c:v>
                </c:pt>
                <c:pt idx="3578">
                  <c:v>20.53464558543196</c:v>
                </c:pt>
                <c:pt idx="3579">
                  <c:v>20.479274842198869</c:v>
                </c:pt>
                <c:pt idx="3580">
                  <c:v>20.390681653512608</c:v>
                </c:pt>
                <c:pt idx="3581">
                  <c:v>20.326082452947631</c:v>
                </c:pt>
                <c:pt idx="3582">
                  <c:v>20.217186658197651</c:v>
                </c:pt>
                <c:pt idx="3583">
                  <c:v>20.169198680877031</c:v>
                </c:pt>
                <c:pt idx="3584">
                  <c:v>20.067685652394768</c:v>
                </c:pt>
                <c:pt idx="3585">
                  <c:v>19.993857994828339</c:v>
                </c:pt>
                <c:pt idx="3586">
                  <c:v>19.934795869124041</c:v>
                </c:pt>
                <c:pt idx="3587">
                  <c:v>19.827745765722661</c:v>
                </c:pt>
                <c:pt idx="3588">
                  <c:v>19.702238748350251</c:v>
                </c:pt>
                <c:pt idx="3589">
                  <c:v>19.650559388210301</c:v>
                </c:pt>
                <c:pt idx="3590">
                  <c:v>19.609954176441629</c:v>
                </c:pt>
                <c:pt idx="3591">
                  <c:v>19.43276779853333</c:v>
                </c:pt>
                <c:pt idx="3592">
                  <c:v>19.401391044089468</c:v>
                </c:pt>
                <c:pt idx="3593">
                  <c:v>19.303569398313261</c:v>
                </c:pt>
                <c:pt idx="3594">
                  <c:v>19.072857968417779</c:v>
                </c:pt>
                <c:pt idx="3595">
                  <c:v>18.993493236577191</c:v>
                </c:pt>
                <c:pt idx="3596">
                  <c:v>18.923356961716809</c:v>
                </c:pt>
                <c:pt idx="3597">
                  <c:v>18.788621487226109</c:v>
                </c:pt>
                <c:pt idx="3598">
                  <c:v>18.580058354681</c:v>
                </c:pt>
                <c:pt idx="3599">
                  <c:v>18.460088411327849</c:v>
                </c:pt>
                <c:pt idx="3600">
                  <c:v>18.380723679430609</c:v>
                </c:pt>
                <c:pt idx="3601">
                  <c:v>18.314278787670439</c:v>
                </c:pt>
                <c:pt idx="3602">
                  <c:v>18.275519267593221</c:v>
                </c:pt>
                <c:pt idx="3603">
                  <c:v>18.19984591847815</c:v>
                </c:pt>
                <c:pt idx="3604">
                  <c:v>18.138938100901861</c:v>
                </c:pt>
                <c:pt idx="3605">
                  <c:v>18.028196614836329</c:v>
                </c:pt>
                <c:pt idx="3606">
                  <c:v>17.922992202604771</c:v>
                </c:pt>
                <c:pt idx="3607">
                  <c:v>17.817787790359031</c:v>
                </c:pt>
                <c:pt idx="3608">
                  <c:v>17.7181204526524</c:v>
                </c:pt>
                <c:pt idx="3609">
                  <c:v>17.627681572290069</c:v>
                </c:pt>
                <c:pt idx="3610">
                  <c:v>17.555699605920001</c:v>
                </c:pt>
                <c:pt idx="3611">
                  <c:v>17.494791788651131</c:v>
                </c:pt>
                <c:pt idx="3612">
                  <c:v>17.393278759157489</c:v>
                </c:pt>
                <c:pt idx="3613">
                  <c:v>17.312068335762941</c:v>
                </c:pt>
                <c:pt idx="3614">
                  <c:v>17.262234667234761</c:v>
                </c:pt>
                <c:pt idx="3615">
                  <c:v>17.203172540994679</c:v>
                </c:pt>
                <c:pt idx="3616">
                  <c:v>17.107196586022429</c:v>
                </c:pt>
                <c:pt idx="3617">
                  <c:v>17.02783185400482</c:v>
                </c:pt>
                <c:pt idx="3618">
                  <c:v>16.990918025272649</c:v>
                </c:pt>
                <c:pt idx="3619">
                  <c:v>16.872793773105229</c:v>
                </c:pt>
                <c:pt idx="3620">
                  <c:v>16.822960104198799</c:v>
                </c:pt>
                <c:pt idx="3621">
                  <c:v>16.76943505213552</c:v>
                </c:pt>
                <c:pt idx="3622">
                  <c:v>16.704835852010159</c:v>
                </c:pt>
                <c:pt idx="3623">
                  <c:v>16.623625428200199</c:v>
                </c:pt>
                <c:pt idx="3624">
                  <c:v>16.518421016152139</c:v>
                </c:pt>
                <c:pt idx="3625">
                  <c:v>16.457513198460799</c:v>
                </c:pt>
                <c:pt idx="3626">
                  <c:v>16.29140096868953</c:v>
                </c:pt>
                <c:pt idx="3627">
                  <c:v>16.226801768526979</c:v>
                </c:pt>
                <c:pt idx="3628">
                  <c:v>16.106831824501729</c:v>
                </c:pt>
                <c:pt idx="3629">
                  <c:v>16.0366955497629</c:v>
                </c:pt>
                <c:pt idx="3630">
                  <c:v>15.98132480624834</c:v>
                </c:pt>
                <c:pt idx="3631">
                  <c:v>15.940719594664969</c:v>
                </c:pt>
                <c:pt idx="3632">
                  <c:v>15.824441033759401</c:v>
                </c:pt>
                <c:pt idx="3633">
                  <c:v>15.77091598163593</c:v>
                </c:pt>
                <c:pt idx="3634">
                  <c:v>15.45530274515013</c:v>
                </c:pt>
                <c:pt idx="3635">
                  <c:v>15.32795003539945</c:v>
                </c:pt>
                <c:pt idx="3636">
                  <c:v>15.06217046740997</c:v>
                </c:pt>
                <c:pt idx="3637">
                  <c:v>14.949583288849929</c:v>
                </c:pt>
                <c:pt idx="3638">
                  <c:v>14.864681482420091</c:v>
                </c:pt>
                <c:pt idx="3639">
                  <c:v>14.822230579378351</c:v>
                </c:pt>
                <c:pt idx="3640">
                  <c:v>14.73732877293612</c:v>
                </c:pt>
                <c:pt idx="3641">
                  <c:v>14.617358828707291</c:v>
                </c:pt>
                <c:pt idx="3642">
                  <c:v>14.622895903280041</c:v>
                </c:pt>
                <c:pt idx="3643">
                  <c:v>14.50292595903527</c:v>
                </c:pt>
                <c:pt idx="3644">
                  <c:v>14.42725260994971</c:v>
                </c:pt>
                <c:pt idx="3645">
                  <c:v>14.34235080347031</c:v>
                </c:pt>
                <c:pt idx="3646">
                  <c:v>14.10241091488874</c:v>
                </c:pt>
                <c:pt idx="3647">
                  <c:v>13.498869811744299</c:v>
                </c:pt>
                <c:pt idx="3648">
                  <c:v>13.353060187269071</c:v>
                </c:pt>
                <c:pt idx="3649">
                  <c:v>13.29953513534859</c:v>
                </c:pt>
                <c:pt idx="3650">
                  <c:v>13.207250563122511</c:v>
                </c:pt>
                <c:pt idx="3651">
                  <c:v>13.28661529513186</c:v>
                </c:pt>
                <c:pt idx="3652">
                  <c:v>13.29399806076877</c:v>
                </c:pt>
                <c:pt idx="3653">
                  <c:v>13.338294655645329</c:v>
                </c:pt>
                <c:pt idx="3654">
                  <c:v>13.260775614698399</c:v>
                </c:pt>
                <c:pt idx="3655">
                  <c:v>13.255238540821949</c:v>
                </c:pt>
                <c:pt idx="3656">
                  <c:v>13.338294655645329</c:v>
                </c:pt>
                <c:pt idx="3657">
                  <c:v>13.27000407209578</c:v>
                </c:pt>
                <c:pt idx="3658">
                  <c:v>13.21647902016821</c:v>
                </c:pt>
                <c:pt idx="3659">
                  <c:v>13.188793647970741</c:v>
                </c:pt>
                <c:pt idx="3660">
                  <c:v>13.170336733525881</c:v>
                </c:pt>
                <c:pt idx="3661">
                  <c:v>13.15003412802038</c:v>
                </c:pt>
                <c:pt idx="3662">
                  <c:v>13.162953968238879</c:v>
                </c:pt>
                <c:pt idx="3663">
                  <c:v>13.16664535105822</c:v>
                </c:pt>
                <c:pt idx="3664">
                  <c:v>13.205404871360271</c:v>
                </c:pt>
                <c:pt idx="3665">
                  <c:v>13.21094194594008</c:v>
                </c:pt>
                <c:pt idx="3666">
                  <c:v>13.244164392014</c:v>
                </c:pt>
                <c:pt idx="3667">
                  <c:v>13.161108276476631</c:v>
                </c:pt>
                <c:pt idx="3668">
                  <c:v>13.2238617858069</c:v>
                </c:pt>
                <c:pt idx="3669">
                  <c:v>13.185102265504851</c:v>
                </c:pt>
                <c:pt idx="3670">
                  <c:v>13.26631268927644</c:v>
                </c:pt>
                <c:pt idx="3671">
                  <c:v>13.279232529141479</c:v>
                </c:pt>
                <c:pt idx="3672">
                  <c:v>13.415813696585181</c:v>
                </c:pt>
                <c:pt idx="3673">
                  <c:v>13.62437683034995</c:v>
                </c:pt>
                <c:pt idx="3674">
                  <c:v>13.81079166646521</c:v>
                </c:pt>
                <c:pt idx="3675">
                  <c:v>13.965829747904721</c:v>
                </c:pt>
                <c:pt idx="3676">
                  <c:v>14.11902213826057</c:v>
                </c:pt>
                <c:pt idx="3677">
                  <c:v>14.274060219646969</c:v>
                </c:pt>
                <c:pt idx="3678">
                  <c:v>14.56752516002687</c:v>
                </c:pt>
                <c:pt idx="3679">
                  <c:v>14.83330472816683</c:v>
                </c:pt>
                <c:pt idx="3680">
                  <c:v>14.907132385811741</c:v>
                </c:pt>
                <c:pt idx="3681">
                  <c:v>14.980960043803019</c:v>
                </c:pt>
                <c:pt idx="3682">
                  <c:v>15.04186786124535</c:v>
                </c:pt>
                <c:pt idx="3683">
                  <c:v>15.167374879279819</c:v>
                </c:pt>
                <c:pt idx="3684">
                  <c:v>15.311338812050639</c:v>
                </c:pt>
                <c:pt idx="3685">
                  <c:v>15.422080299161189</c:v>
                </c:pt>
                <c:pt idx="3686">
                  <c:v>15.50513641377921</c:v>
                </c:pt>
                <c:pt idx="3687">
                  <c:v>15.59557529471275</c:v>
                </c:pt>
                <c:pt idx="3688">
                  <c:v>15.75799614180629</c:v>
                </c:pt>
                <c:pt idx="3689">
                  <c:v>15.953639434840969</c:v>
                </c:pt>
                <c:pt idx="3690">
                  <c:v>16.1400542704659</c:v>
                </c:pt>
                <c:pt idx="3691">
                  <c:v>16.31539495763101</c:v>
                </c:pt>
                <c:pt idx="3692">
                  <c:v>16.426136444264191</c:v>
                </c:pt>
                <c:pt idx="3693">
                  <c:v>16.536877930529741</c:v>
                </c:pt>
                <c:pt idx="3694">
                  <c:v>16.669767714312059</c:v>
                </c:pt>
                <c:pt idx="3695">
                  <c:v>16.73621260619614</c:v>
                </c:pt>
                <c:pt idx="3696">
                  <c:v>16.85618255013642</c:v>
                </c:pt>
                <c:pt idx="3697">
                  <c:v>16.935547282169971</c:v>
                </c:pt>
                <c:pt idx="3698">
                  <c:v>16.941084356375079</c:v>
                </c:pt>
                <c:pt idx="3699">
                  <c:v>17.025986162603111</c:v>
                </c:pt>
                <c:pt idx="3700">
                  <c:v>17.21055530695142</c:v>
                </c:pt>
                <c:pt idx="3701">
                  <c:v>17.27330881564146</c:v>
                </c:pt>
                <c:pt idx="3702">
                  <c:v>17.295457113156449</c:v>
                </c:pt>
                <c:pt idx="3703">
                  <c:v>17.275154507041389</c:v>
                </c:pt>
                <c:pt idx="3704">
                  <c:v>17.13672764914778</c:v>
                </c:pt>
                <c:pt idx="3705">
                  <c:v>17.085048288855582</c:v>
                </c:pt>
                <c:pt idx="3706">
                  <c:v>17.062899991688749</c:v>
                </c:pt>
                <c:pt idx="3707">
                  <c:v>17.051825842928601</c:v>
                </c:pt>
                <c:pt idx="3708">
                  <c:v>17.260388975483139</c:v>
                </c:pt>
                <c:pt idx="3709">
                  <c:v>17.505865937405972</c:v>
                </c:pt>
                <c:pt idx="3710">
                  <c:v>17.62952726368999</c:v>
                </c:pt>
                <c:pt idx="3711">
                  <c:v>17.71073768670098</c:v>
                </c:pt>
                <c:pt idx="3712">
                  <c:v>17.793793801809969</c:v>
                </c:pt>
                <c:pt idx="3713">
                  <c:v>17.921146510851369</c:v>
                </c:pt>
                <c:pt idx="3714">
                  <c:v>17.93406635135252</c:v>
                </c:pt>
                <c:pt idx="3715">
                  <c:v>17.972825871093999</c:v>
                </c:pt>
                <c:pt idx="3716">
                  <c:v>18.09833288941584</c:v>
                </c:pt>
                <c:pt idx="3717">
                  <c:v>18.244142512755179</c:v>
                </c:pt>
                <c:pt idx="3718">
                  <c:v>18.406563359361911</c:v>
                </c:pt>
                <c:pt idx="3719">
                  <c:v>18.467471176920501</c:v>
                </c:pt>
                <c:pt idx="3720">
                  <c:v>18.441631496990968</c:v>
                </c:pt>
                <c:pt idx="3721">
                  <c:v>18.421328890902458</c:v>
                </c:pt>
                <c:pt idx="3722">
                  <c:v>18.404717668315438</c:v>
                </c:pt>
                <c:pt idx="3723">
                  <c:v>18.41210043390987</c:v>
                </c:pt>
                <c:pt idx="3724">
                  <c:v>18.469316868318661</c:v>
                </c:pt>
                <c:pt idx="3725">
                  <c:v>18.62435494894034</c:v>
                </c:pt>
                <c:pt idx="3726">
                  <c:v>18.722176595497821</c:v>
                </c:pt>
                <c:pt idx="3727">
                  <c:v>18.886443133062521</c:v>
                </c:pt>
                <c:pt idx="3728">
                  <c:v>18.98611047063461</c:v>
                </c:pt>
                <c:pt idx="3729">
                  <c:v>19.05440105409507</c:v>
                </c:pt>
                <c:pt idx="3730">
                  <c:v>19.100543339726009</c:v>
                </c:pt>
                <c:pt idx="3731">
                  <c:v>19.262964186528659</c:v>
                </c:pt>
                <c:pt idx="3732">
                  <c:v>19.35524875847268</c:v>
                </c:pt>
                <c:pt idx="3733">
                  <c:v>19.43276779853333</c:v>
                </c:pt>
                <c:pt idx="3734">
                  <c:v>19.480755775894661</c:v>
                </c:pt>
                <c:pt idx="3735">
                  <c:v>19.56381189048378</c:v>
                </c:pt>
                <c:pt idx="3736">
                  <c:v>19.632102473546521</c:v>
                </c:pt>
                <c:pt idx="3737">
                  <c:v>19.654250771001319</c:v>
                </c:pt>
                <c:pt idx="3738">
                  <c:v>19.66532491937793</c:v>
                </c:pt>
                <c:pt idx="3739">
                  <c:v>19.689318907875659</c:v>
                </c:pt>
                <c:pt idx="3740">
                  <c:v>19.68378183403993</c:v>
                </c:pt>
                <c:pt idx="3741">
                  <c:v>19.746535342552939</c:v>
                </c:pt>
                <c:pt idx="3742">
                  <c:v>19.646868005065819</c:v>
                </c:pt>
                <c:pt idx="3743">
                  <c:v>19.486292850083849</c:v>
                </c:pt>
                <c:pt idx="3744">
                  <c:v>19.379242746981049</c:v>
                </c:pt>
                <c:pt idx="3745">
                  <c:v>19.220513283345891</c:v>
                </c:pt>
                <c:pt idx="3746">
                  <c:v>19.31095216389884</c:v>
                </c:pt>
                <c:pt idx="3747">
                  <c:v>19.445687638659781</c:v>
                </c:pt>
                <c:pt idx="3748">
                  <c:v>19.576731730608461</c:v>
                </c:pt>
                <c:pt idx="3749">
                  <c:v>19.545354976169911</c:v>
                </c:pt>
                <c:pt idx="3750">
                  <c:v>19.66532491937793</c:v>
                </c:pt>
                <c:pt idx="3751">
                  <c:v>19.85543113700788</c:v>
                </c:pt>
                <c:pt idx="3752">
                  <c:v>19.88311650899648</c:v>
                </c:pt>
                <c:pt idx="3753">
                  <c:v>20.102753789251409</c:v>
                </c:pt>
                <c:pt idx="3754">
                  <c:v>20.29470569888732</c:v>
                </c:pt>
                <c:pt idx="3755">
                  <c:v>20.518034362182291</c:v>
                </c:pt>
                <c:pt idx="3756">
                  <c:v>20.72844318566354</c:v>
                </c:pt>
                <c:pt idx="3757">
                  <c:v>20.909320946097331</c:v>
                </c:pt>
                <c:pt idx="3758">
                  <c:v>21.584844010576809</c:v>
                </c:pt>
                <c:pt idx="3759">
                  <c:v>21.78971575927822</c:v>
                </c:pt>
                <c:pt idx="3760">
                  <c:v>21.822938205028201</c:v>
                </c:pt>
                <c:pt idx="3761">
                  <c:v>21.872771873649612</c:v>
                </c:pt>
                <c:pt idx="3762">
                  <c:v>21.924451233660339</c:v>
                </c:pt>
                <c:pt idx="3763">
                  <c:v>21.976130593669311</c:v>
                </c:pt>
                <c:pt idx="3764">
                  <c:v>22.066569473587329</c:v>
                </c:pt>
                <c:pt idx="3765">
                  <c:v>22.206842022451909</c:v>
                </c:pt>
                <c:pt idx="3766">
                  <c:v>22.26036707418594</c:v>
                </c:pt>
                <c:pt idx="3767">
                  <c:v>22.240064468185949</c:v>
                </c:pt>
                <c:pt idx="3768">
                  <c:v>22.214224788014469</c:v>
                </c:pt>
                <c:pt idx="3769">
                  <c:v>22.230836011234071</c:v>
                </c:pt>
                <c:pt idx="3770">
                  <c:v>22.14962558828563</c:v>
                </c:pt>
                <c:pt idx="3771">
                  <c:v>22.243755850966341</c:v>
                </c:pt>
                <c:pt idx="3772">
                  <c:v>22.241910159928722</c:v>
                </c:pt>
                <c:pt idx="3773">
                  <c:v>22.221607553928731</c:v>
                </c:pt>
                <c:pt idx="3774">
                  <c:v>22.217916171148339</c:v>
                </c:pt>
                <c:pt idx="3775">
                  <c:v>22.288052445395039</c:v>
                </c:pt>
                <c:pt idx="3776">
                  <c:v>22.356343028598811</c:v>
                </c:pt>
                <c:pt idx="3777">
                  <c:v>22.413559462399238</c:v>
                </c:pt>
                <c:pt idx="3778">
                  <c:v>22.557523393987569</c:v>
                </c:pt>
                <c:pt idx="3779">
                  <c:v>22.57782599998048</c:v>
                </c:pt>
                <c:pt idx="3780">
                  <c:v>22.590745839709221</c:v>
                </c:pt>
                <c:pt idx="3781">
                  <c:v>22.505844034014011</c:v>
                </c:pt>
                <c:pt idx="3782">
                  <c:v>22.459701748560089</c:v>
                </c:pt>
                <c:pt idx="3783">
                  <c:v>22.5298380227891</c:v>
                </c:pt>
                <c:pt idx="3784">
                  <c:v>22.838068491539701</c:v>
                </c:pt>
                <c:pt idx="3785">
                  <c:v>22.8675995544721</c:v>
                </c:pt>
                <c:pt idx="3786">
                  <c:v>22.898976308440371</c:v>
                </c:pt>
                <c:pt idx="3787">
                  <c:v>22.919278914424421</c:v>
                </c:pt>
                <c:pt idx="3788">
                  <c:v>22.758703760037221</c:v>
                </c:pt>
                <c:pt idx="3789">
                  <c:v>22.771623600114101</c:v>
                </c:pt>
                <c:pt idx="3790">
                  <c:v>22.850988331264901</c:v>
                </c:pt>
                <c:pt idx="3791">
                  <c:v>22.891593542883101</c:v>
                </c:pt>
                <c:pt idx="3792">
                  <c:v>23.0964652916335</c:v>
                </c:pt>
                <c:pt idx="3793">
                  <c:v>22.959884126040851</c:v>
                </c:pt>
                <c:pt idx="3794">
                  <c:v>23.10015667441035</c:v>
                </c:pt>
                <c:pt idx="3795">
                  <c:v>23.19059555421331</c:v>
                </c:pt>
                <c:pt idx="3796">
                  <c:v>23.220126617133321</c:v>
                </c:pt>
                <c:pt idx="3797">
                  <c:v>23.33086810290088</c:v>
                </c:pt>
                <c:pt idx="3798">
                  <c:v>23.33271379428842</c:v>
                </c:pt>
                <c:pt idx="3799">
                  <c:v>23.31610257144175</c:v>
                </c:pt>
                <c:pt idx="3800">
                  <c:v>23.33825086845281</c:v>
                </c:pt>
                <c:pt idx="3801">
                  <c:v>23.360399165463889</c:v>
                </c:pt>
                <c:pt idx="3802">
                  <c:v>23.378856079696309</c:v>
                </c:pt>
                <c:pt idx="3803">
                  <c:v>23.432381131359531</c:v>
                </c:pt>
                <c:pt idx="3804">
                  <c:v>23.432381131359531</c:v>
                </c:pt>
                <c:pt idx="3805">
                  <c:v>23.46744926843688</c:v>
                </c:pt>
                <c:pt idx="3806">
                  <c:v>23.48036910850313</c:v>
                </c:pt>
                <c:pt idx="3807">
                  <c:v>23.572653680008159</c:v>
                </c:pt>
                <c:pt idx="3808">
                  <c:v>23.561579531329429</c:v>
                </c:pt>
                <c:pt idx="3809">
                  <c:v>23.574499371044009</c:v>
                </c:pt>
                <c:pt idx="3810">
                  <c:v>23.648327028311289</c:v>
                </c:pt>
                <c:pt idx="3811">
                  <c:v>23.65201841108637</c:v>
                </c:pt>
                <c:pt idx="3812">
                  <c:v>23.559733839588429</c:v>
                </c:pt>
                <c:pt idx="3813">
                  <c:v>23.520974320093011</c:v>
                </c:pt>
                <c:pt idx="3814">
                  <c:v>23.404695759834151</c:v>
                </c:pt>
                <c:pt idx="3815">
                  <c:v>23.356707782687021</c:v>
                </c:pt>
                <c:pt idx="3816">
                  <c:v>23.402850068446611</c:v>
                </c:pt>
                <c:pt idx="3817">
                  <c:v>23.417615599903961</c:v>
                </c:pt>
                <c:pt idx="3818">
                  <c:v>23.471140651211961</c:v>
                </c:pt>
                <c:pt idx="3819">
                  <c:v>23.487751874406761</c:v>
                </c:pt>
                <c:pt idx="3820">
                  <c:v>23.38439315421418</c:v>
                </c:pt>
                <c:pt idx="3821">
                  <c:v>23.323485336995471</c:v>
                </c:pt>
                <c:pt idx="3822">
                  <c:v>23.29395427407723</c:v>
                </c:pt>
                <c:pt idx="3823">
                  <c:v>23.29764565720755</c:v>
                </c:pt>
                <c:pt idx="3824">
                  <c:v>23.389930228378581</c:v>
                </c:pt>
                <c:pt idx="3825">
                  <c:v>23.386238845601721</c:v>
                </c:pt>
                <c:pt idx="3826">
                  <c:v>23.445300971075881</c:v>
                </c:pt>
                <c:pt idx="3827">
                  <c:v>23.502517405510659</c:v>
                </c:pt>
                <c:pt idx="3828">
                  <c:v>23.445300971075881</c:v>
                </c:pt>
                <c:pt idx="3829">
                  <c:v>23.522820011128871</c:v>
                </c:pt>
                <c:pt idx="3830">
                  <c:v>23.559733839588429</c:v>
                </c:pt>
                <c:pt idx="3831">
                  <c:v>23.62064165714467</c:v>
                </c:pt>
                <c:pt idx="3832">
                  <c:v>23.613258891241031</c:v>
                </c:pt>
                <c:pt idx="3833">
                  <c:v>23.622487348180531</c:v>
                </c:pt>
                <c:pt idx="3834">
                  <c:v>23.683395165377991</c:v>
                </c:pt>
                <c:pt idx="3835">
                  <c:v>23.724000376959019</c:v>
                </c:pt>
                <c:pt idx="3836">
                  <c:v>23.801519416987219</c:v>
                </c:pt>
                <c:pt idx="3837">
                  <c:v>23.834741862661069</c:v>
                </c:pt>
                <c:pt idx="3838">
                  <c:v>23.956557496672449</c:v>
                </c:pt>
                <c:pt idx="3839">
                  <c:v>24.056224833672768</c:v>
                </c:pt>
                <c:pt idx="3840">
                  <c:v>24.004545473785939</c:v>
                </c:pt>
                <c:pt idx="3841">
                  <c:v>23.89934106261768</c:v>
                </c:pt>
                <c:pt idx="3842">
                  <c:v>23.901186754005231</c:v>
                </c:pt>
                <c:pt idx="3843">
                  <c:v>23.952866113897361</c:v>
                </c:pt>
                <c:pt idx="3844">
                  <c:v>24.015619622459361</c:v>
                </c:pt>
                <c:pt idx="3845">
                  <c:v>24.117132650841921</c:v>
                </c:pt>
                <c:pt idx="3846">
                  <c:v>24.10974988529528</c:v>
                </c:pt>
                <c:pt idx="3847">
                  <c:v>24.124515416738461</c:v>
                </c:pt>
                <c:pt idx="3848">
                  <c:v>24.14112663921928</c:v>
                </c:pt>
                <c:pt idx="3849">
                  <c:v>24.11528695945437</c:v>
                </c:pt>
                <c:pt idx="3850">
                  <c:v>24.118978342227681</c:v>
                </c:pt>
                <c:pt idx="3851">
                  <c:v>24.111595576329361</c:v>
                </c:pt>
                <c:pt idx="3852">
                  <c:v>24.061761908185311</c:v>
                </c:pt>
                <c:pt idx="3853">
                  <c:v>24.09129297107701</c:v>
                </c:pt>
                <c:pt idx="3854">
                  <c:v>24.07283605650527</c:v>
                </c:pt>
                <c:pt idx="3855">
                  <c:v>24.1761947766182</c:v>
                </c:pt>
                <c:pt idx="3856">
                  <c:v>24.303547484740879</c:v>
                </c:pt>
                <c:pt idx="3857">
                  <c:v>24.430900193195761</c:v>
                </c:pt>
                <c:pt idx="3858">
                  <c:v>24.488116627215131</c:v>
                </c:pt>
                <c:pt idx="3859">
                  <c:v>24.539795987073621</c:v>
                </c:pt>
                <c:pt idx="3860">
                  <c:v>24.589629655894498</c:v>
                </c:pt>
                <c:pt idx="3861">
                  <c:v>24.626543484309799</c:v>
                </c:pt>
                <c:pt idx="3862">
                  <c:v>24.626543484309799</c:v>
                </c:pt>
                <c:pt idx="3863">
                  <c:v>24.611777952873691</c:v>
                </c:pt>
                <c:pt idx="3864">
                  <c:v>24.523184764601659</c:v>
                </c:pt>
                <c:pt idx="3865">
                  <c:v>24.515801998706891</c:v>
                </c:pt>
                <c:pt idx="3866">
                  <c:v>24.495499393109899</c:v>
                </c:pt>
                <c:pt idx="3867">
                  <c:v>24.49180800998667</c:v>
                </c:pt>
                <c:pt idx="3868">
                  <c:v>24.456739873303519</c:v>
                </c:pt>
                <c:pt idx="3869">
                  <c:v>24.423517427652669</c:v>
                </c:pt>
                <c:pt idx="3870">
                  <c:v>24.364455301892331</c:v>
                </c:pt>
                <c:pt idx="3871">
                  <c:v>24.33861562213449</c:v>
                </c:pt>
                <c:pt idx="3872">
                  <c:v>24.292473336071009</c:v>
                </c:pt>
                <c:pt idx="3873">
                  <c:v>24.246331050710911</c:v>
                </c:pt>
                <c:pt idx="3874">
                  <c:v>24.207571530540442</c:v>
                </c:pt>
                <c:pt idx="3875">
                  <c:v>24.179886159391518</c:v>
                </c:pt>
                <c:pt idx="3876">
                  <c:v>24.178040467652291</c:v>
                </c:pt>
                <c:pt idx="3877">
                  <c:v>24.050687759511899</c:v>
                </c:pt>
                <c:pt idx="3878">
                  <c:v>24.021156696620221</c:v>
                </c:pt>
                <c:pt idx="3879">
                  <c:v>24.000854091012631</c:v>
                </c:pt>
                <c:pt idx="3880">
                  <c:v>23.973168719153261</c:v>
                </c:pt>
                <c:pt idx="3881">
                  <c:v>23.91410659406797</c:v>
                </c:pt>
                <c:pt idx="3882">
                  <c:v>23.749840056732769</c:v>
                </c:pt>
                <c:pt idx="3883">
                  <c:v>23.694469314054938</c:v>
                </c:pt>
                <c:pt idx="3884">
                  <c:v>23.631715805469931</c:v>
                </c:pt>
                <c:pt idx="3885">
                  <c:v>23.607721816726709</c:v>
                </c:pt>
                <c:pt idx="3886">
                  <c:v>23.600339051176551</c:v>
                </c:pt>
                <c:pt idx="3887">
                  <c:v>23.604030433951628</c:v>
                </c:pt>
                <c:pt idx="3888">
                  <c:v>23.585573519722729</c:v>
                </c:pt>
                <c:pt idx="3889">
                  <c:v>23.570807988268928</c:v>
                </c:pt>
                <c:pt idx="3890">
                  <c:v>23.580036445558321</c:v>
                </c:pt>
                <c:pt idx="3891">
                  <c:v>23.548659691263168</c:v>
                </c:pt>
                <c:pt idx="3892">
                  <c:v>23.45637511975638</c:v>
                </c:pt>
                <c:pt idx="3893">
                  <c:v>23.448992354204439</c:v>
                </c:pt>
                <c:pt idx="3894">
                  <c:v>23.38254746282664</c:v>
                </c:pt>
                <c:pt idx="3895">
                  <c:v>23.310565497277349</c:v>
                </c:pt>
                <c:pt idx="3896">
                  <c:v>23.205361085674209</c:v>
                </c:pt>
                <c:pt idx="3897">
                  <c:v>23.127842045592899</c:v>
                </c:pt>
                <c:pt idx="3898">
                  <c:v>22.969112582985659</c:v>
                </c:pt>
                <c:pt idx="3899">
                  <c:v>22.886056468715161</c:v>
                </c:pt>
                <c:pt idx="3900">
                  <c:v>22.823302960073502</c:v>
                </c:pt>
                <c:pt idx="3901">
                  <c:v>22.747629611347879</c:v>
                </c:pt>
                <c:pt idx="3902">
                  <c:v>22.668264880190009</c:v>
                </c:pt>
                <c:pt idx="3903">
                  <c:v>22.583363074150199</c:v>
                </c:pt>
                <c:pt idx="3904">
                  <c:v>22.540912171480208</c:v>
                </c:pt>
                <c:pt idx="3905">
                  <c:v>22.413559462399238</c:v>
                </c:pt>
                <c:pt idx="3906">
                  <c:v>22.341577497123762</c:v>
                </c:pt>
                <c:pt idx="3907">
                  <c:v>22.23637308540555</c:v>
                </c:pt>
                <c:pt idx="3908">
                  <c:v>22.18100234227866</c:v>
                </c:pt>
                <c:pt idx="3909">
                  <c:v>22.123785908110609</c:v>
                </c:pt>
                <c:pt idx="3910">
                  <c:v>22.051803942460431</c:v>
                </c:pt>
                <c:pt idx="3911">
                  <c:v>21.961365062540629</c:v>
                </c:pt>
                <c:pt idx="3912">
                  <c:v>21.867234799124681</c:v>
                </c:pt>
                <c:pt idx="3913">
                  <c:v>21.79156145066931</c:v>
                </c:pt>
                <c:pt idx="3914">
                  <c:v>21.728807941949771</c:v>
                </c:pt>
                <c:pt idx="3915">
                  <c:v>21.60699230763036</c:v>
                </c:pt>
                <c:pt idx="3916">
                  <c:v>21.450108535789902</c:v>
                </c:pt>
                <c:pt idx="3917">
                  <c:v>21.394737792965131</c:v>
                </c:pt>
                <c:pt idx="3918">
                  <c:v>21.263693700935612</c:v>
                </c:pt>
                <c:pt idx="3919">
                  <c:v>21.11603838634915</c:v>
                </c:pt>
                <c:pt idx="3920">
                  <c:v>21.06435902629061</c:v>
                </c:pt>
                <c:pt idx="3921">
                  <c:v>21.010833974837471</c:v>
                </c:pt>
                <c:pt idx="3922">
                  <c:v>20.918549403416829</c:v>
                </c:pt>
                <c:pt idx="3923">
                  <c:v>20.83549328860348</c:v>
                </c:pt>
                <c:pt idx="3924">
                  <c:v>20.737671642983031</c:v>
                </c:pt>
                <c:pt idx="3925">
                  <c:v>20.63246723107364</c:v>
                </c:pt>
                <c:pt idx="3926">
                  <c:v>20.58078787098858</c:v>
                </c:pt>
                <c:pt idx="3927">
                  <c:v>20.403601493273211</c:v>
                </c:pt>
                <c:pt idx="3928">
                  <c:v>20.379607504794951</c:v>
                </c:pt>
                <c:pt idx="3929">
                  <c:v>20.29470569888732</c:v>
                </c:pt>
                <c:pt idx="3930">
                  <c:v>19.940332943309691</c:v>
                </c:pt>
                <c:pt idx="3931">
                  <c:v>19.8425112972402</c:v>
                </c:pt>
                <c:pt idx="3932">
                  <c:v>19.766837948257891</c:v>
                </c:pt>
                <c:pt idx="3933">
                  <c:v>19.678244759500831</c:v>
                </c:pt>
                <c:pt idx="3934">
                  <c:v>19.731769811035409</c:v>
                </c:pt>
                <c:pt idx="3935">
                  <c:v>19.76499225686327</c:v>
                </c:pt>
                <c:pt idx="3936">
                  <c:v>19.908956188883529</c:v>
                </c:pt>
                <c:pt idx="3937">
                  <c:v>19.953252783429061</c:v>
                </c:pt>
                <c:pt idx="3938">
                  <c:v>19.91818464586197</c:v>
                </c:pt>
                <c:pt idx="3939">
                  <c:v>19.929258794584939</c:v>
                </c:pt>
                <c:pt idx="3940">
                  <c:v>19.988320920642689</c:v>
                </c:pt>
                <c:pt idx="3941">
                  <c:v>20.051074429134459</c:v>
                </c:pt>
                <c:pt idx="3942">
                  <c:v>20.187655595881878</c:v>
                </c:pt>
                <c:pt idx="3943">
                  <c:v>20.27994016702695</c:v>
                </c:pt>
                <c:pt idx="3944">
                  <c:v>20.143359000997059</c:v>
                </c:pt>
                <c:pt idx="3945">
                  <c:v>20.17289006401975</c:v>
                </c:pt>
                <c:pt idx="3946">
                  <c:v>20.233797881456191</c:v>
                </c:pt>
                <c:pt idx="3947">
                  <c:v>20.2744030928413</c:v>
                </c:pt>
                <c:pt idx="3948">
                  <c:v>20.121210703906339</c:v>
                </c:pt>
                <c:pt idx="3949">
                  <c:v>20.073222726580418</c:v>
                </c:pt>
                <c:pt idx="3950">
                  <c:v>19.97170969773407</c:v>
                </c:pt>
                <c:pt idx="3951">
                  <c:v>20.036308897622241</c:v>
                </c:pt>
                <c:pt idx="3952">
                  <c:v>20.158124532509291</c:v>
                </c:pt>
                <c:pt idx="3953">
                  <c:v>20.375916122005691</c:v>
                </c:pt>
                <c:pt idx="3954">
                  <c:v>20.451589470581439</c:v>
                </c:pt>
                <c:pt idx="3955">
                  <c:v>20.501423139634198</c:v>
                </c:pt>
                <c:pt idx="3956">
                  <c:v>20.495886065098631</c:v>
                </c:pt>
                <c:pt idx="3957">
                  <c:v>20.621393082357748</c:v>
                </c:pt>
                <c:pt idx="3958">
                  <c:v>20.628775848286171</c:v>
                </c:pt>
                <c:pt idx="3959">
                  <c:v>20.634312922819959</c:v>
                </c:pt>
                <c:pt idx="3960">
                  <c:v>20.66384398547325</c:v>
                </c:pt>
                <c:pt idx="3961">
                  <c:v>20.667535368612409</c:v>
                </c:pt>
                <c:pt idx="3962">
                  <c:v>20.721060419736901</c:v>
                </c:pt>
                <c:pt idx="3963">
                  <c:v>20.831801905816</c:v>
                </c:pt>
                <c:pt idx="3964">
                  <c:v>21.11603838634915</c:v>
                </c:pt>
                <c:pt idx="3965">
                  <c:v>21.30245322123352</c:v>
                </c:pt>
                <c:pt idx="3966">
                  <c:v>21.392892101220589</c:v>
                </c:pt>
                <c:pt idx="3967">
                  <c:v>21.402120558536559</c:v>
                </c:pt>
                <c:pt idx="3968">
                  <c:v>21.429805929770431</c:v>
                </c:pt>
                <c:pt idx="3969">
                  <c:v>21.551621564817989</c:v>
                </c:pt>
                <c:pt idx="3970">
                  <c:v>21.629140604685691</c:v>
                </c:pt>
                <c:pt idx="3971">
                  <c:v>21.821092513637119</c:v>
                </c:pt>
                <c:pt idx="3972">
                  <c:v>21.97059351949606</c:v>
                </c:pt>
                <c:pt idx="3973">
                  <c:v>22.059186708022992</c:v>
                </c:pt>
                <c:pt idx="3974">
                  <c:v>22.188385108194691</c:v>
                </c:pt>
                <c:pt idx="3975">
                  <c:v>22.18100234227866</c:v>
                </c:pt>
                <c:pt idx="3976">
                  <c:v>22.206842022451909</c:v>
                </c:pt>
                <c:pt idx="3977">
                  <c:v>22.354497336856038</c:v>
                </c:pt>
                <c:pt idx="3978">
                  <c:v>22.463393131340489</c:v>
                </c:pt>
                <c:pt idx="3979">
                  <c:v>22.53352940556772</c:v>
                </c:pt>
                <c:pt idx="3980">
                  <c:v>22.6239682854291</c:v>
                </c:pt>
                <c:pt idx="3981">
                  <c:v>22.769777908724791</c:v>
                </c:pt>
                <c:pt idx="3982">
                  <c:v>22.854679714395221</c:v>
                </c:pt>
                <c:pt idx="3983">
                  <c:v>23.01156348598786</c:v>
                </c:pt>
                <c:pt idx="3984">
                  <c:v>23.13707050288939</c:v>
                </c:pt>
                <c:pt idx="3985">
                  <c:v>23.10753944031752</c:v>
                </c:pt>
                <c:pt idx="3986">
                  <c:v>23.138916194276931</c:v>
                </c:pt>
                <c:pt idx="3987">
                  <c:v>23.21274385122792</c:v>
                </c:pt>
                <c:pt idx="3988">
                  <c:v>23.321639645607931</c:v>
                </c:pt>
                <c:pt idx="3989">
                  <c:v>23.432381131359531</c:v>
                </c:pt>
                <c:pt idx="3990">
                  <c:v>23.465603577049329</c:v>
                </c:pt>
                <c:pt idx="3991">
                  <c:v>23.448992354204439</c:v>
                </c:pt>
                <c:pt idx="3992">
                  <c:v>23.537585542584448</c:v>
                </c:pt>
                <c:pt idx="3993">
                  <c:v>23.556042456815121</c:v>
                </c:pt>
                <c:pt idx="3994">
                  <c:v>23.644635645534422</c:v>
                </c:pt>
                <c:pt idx="3995">
                  <c:v>23.740611599445149</c:v>
                </c:pt>
                <c:pt idx="3996">
                  <c:v>23.766451279572362</c:v>
                </c:pt>
                <c:pt idx="3997">
                  <c:v>23.797828033860441</c:v>
                </c:pt>
                <c:pt idx="3998">
                  <c:v>23.932563508289778</c:v>
                </c:pt>
                <c:pt idx="3999">
                  <c:v>23.862427234172291</c:v>
                </c:pt>
                <c:pt idx="4000">
                  <c:v>23.86058154243306</c:v>
                </c:pt>
                <c:pt idx="4001">
                  <c:v>23.965785953958321</c:v>
                </c:pt>
                <c:pt idx="4002">
                  <c:v>24.1946516908347</c:v>
                </c:pt>
                <c:pt idx="4003">
                  <c:v>24.52872183875898</c:v>
                </c:pt>
                <c:pt idx="4004">
                  <c:v>24.884940283879601</c:v>
                </c:pt>
                <c:pt idx="4005">
                  <c:v>25.276226865509908</c:v>
                </c:pt>
                <c:pt idx="4006">
                  <c:v>25.403579574176639</c:v>
                </c:pt>
                <c:pt idx="4007">
                  <c:v>25.423882179398909</c:v>
                </c:pt>
                <c:pt idx="4008">
                  <c:v>25.540160739392238</c:v>
                </c:pt>
                <c:pt idx="4009">
                  <c:v>25.667513447318431</c:v>
                </c:pt>
                <c:pt idx="4010">
                  <c:v>25.990509446388149</c:v>
                </c:pt>
                <c:pt idx="4011">
                  <c:v>25.888996418221559</c:v>
                </c:pt>
                <c:pt idx="4012">
                  <c:v>26.140010451540771</c:v>
                </c:pt>
                <c:pt idx="4013">
                  <c:v>25.82070583564386</c:v>
                </c:pt>
                <c:pt idx="4014">
                  <c:v>25.83916274982673</c:v>
                </c:pt>
                <c:pt idx="4015">
                  <c:v>26.00342928606733</c:v>
                </c:pt>
                <c:pt idx="4016">
                  <c:v>26.317196827752049</c:v>
                </c:pt>
                <c:pt idx="4017">
                  <c:v>26.54421687298894</c:v>
                </c:pt>
                <c:pt idx="4018">
                  <c:v>26.68264372976142</c:v>
                </c:pt>
                <c:pt idx="4019">
                  <c:v>26.71217479221292</c:v>
                </c:pt>
                <c:pt idx="4020">
                  <c:v>26.49622889601175</c:v>
                </c:pt>
                <c:pt idx="4021">
                  <c:v>26.503611661538919</c:v>
                </c:pt>
                <c:pt idx="4022">
                  <c:v>26.56082809577542</c:v>
                </c:pt>
                <c:pt idx="4023">
                  <c:v>26.684489420791991</c:v>
                </c:pt>
                <c:pt idx="4024">
                  <c:v>26.671569581121648</c:v>
                </c:pt>
                <c:pt idx="4025">
                  <c:v>26.880132711405039</c:v>
                </c:pt>
                <c:pt idx="4026">
                  <c:v>26.928120688360991</c:v>
                </c:pt>
                <c:pt idx="4027">
                  <c:v>27.025942333646281</c:v>
                </c:pt>
                <c:pt idx="4028">
                  <c:v>27.230814081085541</c:v>
                </c:pt>
                <c:pt idx="4029">
                  <c:v>27.289876206654711</c:v>
                </c:pt>
                <c:pt idx="4030">
                  <c:v>27.415383223652452</c:v>
                </c:pt>
                <c:pt idx="4031">
                  <c:v>27.570421302702179</c:v>
                </c:pt>
                <c:pt idx="4032">
                  <c:v>27.64609465066189</c:v>
                </c:pt>
                <c:pt idx="4033">
                  <c:v>27.671934330675821</c:v>
                </c:pt>
                <c:pt idx="4034">
                  <c:v>27.683008478949741</c:v>
                </c:pt>
                <c:pt idx="4035">
                  <c:v>27.67562571343321</c:v>
                </c:pt>
                <c:pt idx="4036">
                  <c:v>27.867577620717679</c:v>
                </c:pt>
                <c:pt idx="4037">
                  <c:v>28.029998465554211</c:v>
                </c:pt>
                <c:pt idx="4038">
                  <c:v>28.55971190261992</c:v>
                </c:pt>
                <c:pt idx="4039">
                  <c:v>28.917776037492441</c:v>
                </c:pt>
                <c:pt idx="4040">
                  <c:v>29.486248993260521</c:v>
                </c:pt>
                <c:pt idx="4041">
                  <c:v>29.670818134651409</c:v>
                </c:pt>
                <c:pt idx="4042">
                  <c:v>29.309062617334838</c:v>
                </c:pt>
                <c:pt idx="4043">
                  <c:v>29.220469429533679</c:v>
                </c:pt>
                <c:pt idx="4044">
                  <c:v>29.275840171866331</c:v>
                </c:pt>
                <c:pt idx="4045">
                  <c:v>29.21493235540645</c:v>
                </c:pt>
                <c:pt idx="4046">
                  <c:v>29.272148789114251</c:v>
                </c:pt>
                <c:pt idx="4047">
                  <c:v>29.237080652268819</c:v>
                </c:pt>
                <c:pt idx="4048">
                  <c:v>29.231543578141601</c:v>
                </c:pt>
                <c:pt idx="4049">
                  <c:v>29.205703898173699</c:v>
                </c:pt>
                <c:pt idx="4050">
                  <c:v>29.133721933100599</c:v>
                </c:pt>
                <c:pt idx="4051">
                  <c:v>29.111573636234681</c:v>
                </c:pt>
                <c:pt idx="4052">
                  <c:v>29.14848746446058</c:v>
                </c:pt>
                <c:pt idx="4053">
                  <c:v>29.118956401738831</c:v>
                </c:pt>
                <c:pt idx="4054">
                  <c:v>29.072814116278408</c:v>
                </c:pt>
                <c:pt idx="4055">
                  <c:v>29.069122733526338</c:v>
                </c:pt>
                <c:pt idx="4056">
                  <c:v>29.072814116278408</c:v>
                </c:pt>
                <c:pt idx="4057">
                  <c:v>29.08942533936878</c:v>
                </c:pt>
                <c:pt idx="4058">
                  <c:v>29.080196881782559</c:v>
                </c:pt>
                <c:pt idx="4059">
                  <c:v>29.096808104872931</c:v>
                </c:pt>
                <c:pt idx="4060">
                  <c:v>29.12818485861991</c:v>
                </c:pt>
                <c:pt idx="4061">
                  <c:v>29.146641772731972</c:v>
                </c:pt>
                <c:pt idx="4062">
                  <c:v>29.15956161306849</c:v>
                </c:pt>
                <c:pt idx="4063">
                  <c:v>29.150333155837512</c:v>
                </c:pt>
                <c:pt idx="4064">
                  <c:v>29.178018527182331</c:v>
                </c:pt>
                <c:pt idx="4065">
                  <c:v>29.14848746446058</c:v>
                </c:pt>
                <c:pt idx="4066">
                  <c:v>29.181709909934401</c:v>
                </c:pt>
                <c:pt idx="4067">
                  <c:v>29.18355560130955</c:v>
                </c:pt>
                <c:pt idx="4068">
                  <c:v>29.168790069949559</c:v>
                </c:pt>
                <c:pt idx="4069">
                  <c:v>29.18355560130955</c:v>
                </c:pt>
                <c:pt idx="4070">
                  <c:v>29.181709909934401</c:v>
                </c:pt>
                <c:pt idx="4071">
                  <c:v>29.16694437857441</c:v>
                </c:pt>
                <c:pt idx="4072">
                  <c:v>29.16325299582234</c:v>
                </c:pt>
                <c:pt idx="4073">
                  <c:v>29.135567624475751</c:v>
                </c:pt>
                <c:pt idx="4074">
                  <c:v>29.083888264888099</c:v>
                </c:pt>
                <c:pt idx="4075">
                  <c:v>29.10603656175401</c:v>
                </c:pt>
                <c:pt idx="4076">
                  <c:v>28.882707900632852</c:v>
                </c:pt>
                <c:pt idx="4077">
                  <c:v>28.79965178656651</c:v>
                </c:pt>
                <c:pt idx="4078">
                  <c:v>28.768275032808901</c:v>
                </c:pt>
                <c:pt idx="4079">
                  <c:v>28.879016517878998</c:v>
                </c:pt>
                <c:pt idx="4080">
                  <c:v>28.795960403814441</c:v>
                </c:pt>
                <c:pt idx="4081">
                  <c:v>28.814417317933579</c:v>
                </c:pt>
                <c:pt idx="4082">
                  <c:v>28.759046575572611</c:v>
                </c:pt>
                <c:pt idx="4083">
                  <c:v>28.735052587319139</c:v>
                </c:pt>
                <c:pt idx="4084">
                  <c:v>28.690755992864489</c:v>
                </c:pt>
                <c:pt idx="4085">
                  <c:v>28.67045338771657</c:v>
                </c:pt>
                <c:pt idx="4086">
                  <c:v>28.65199647359389</c:v>
                </c:pt>
                <c:pt idx="4087">
                  <c:v>28.598471422247531</c:v>
                </c:pt>
                <c:pt idx="4088">
                  <c:v>28.574477433990541</c:v>
                </c:pt>
                <c:pt idx="4089">
                  <c:v>28.544946371249321</c:v>
                </c:pt>
                <c:pt idx="4090">
                  <c:v>28.513569617129399</c:v>
                </c:pt>
                <c:pt idx="4091">
                  <c:v>28.47481009750004</c:v>
                </c:pt>
                <c:pt idx="4092">
                  <c:v>28.46927302301582</c:v>
                </c:pt>
                <c:pt idx="4093">
                  <c:v>28.43789626924405</c:v>
                </c:pt>
                <c:pt idx="4094">
                  <c:v>28.410210897524529</c:v>
                </c:pt>
                <c:pt idx="4095">
                  <c:v>28.40651951476891</c:v>
                </c:pt>
                <c:pt idx="4096">
                  <c:v>28.37514276099715</c:v>
                </c:pt>
                <c:pt idx="4097">
                  <c:v>28.34745738962576</c:v>
                </c:pt>
                <c:pt idx="4098">
                  <c:v>28.29762372136901</c:v>
                </c:pt>
                <c:pt idx="4099">
                  <c:v>28.258864201377339</c:v>
                </c:pt>
                <c:pt idx="4100">
                  <c:v>28.22564175586988</c:v>
                </c:pt>
                <c:pt idx="4101">
                  <c:v>28.212721916224339</c:v>
                </c:pt>
                <c:pt idx="4102">
                  <c:v>28.19980207622535</c:v>
                </c:pt>
                <c:pt idx="4103">
                  <c:v>28.179499470713331</c:v>
                </c:pt>
                <c:pt idx="4104">
                  <c:v>28.16473393933742</c:v>
                </c:pt>
                <c:pt idx="4105">
                  <c:v>28.18872792760504</c:v>
                </c:pt>
                <c:pt idx="4106">
                  <c:v>28.135202876582039</c:v>
                </c:pt>
                <c:pt idx="4107">
                  <c:v>28.161042556580021</c:v>
                </c:pt>
                <c:pt idx="4108">
                  <c:v>28.12412872795996</c:v>
                </c:pt>
                <c:pt idx="4109">
                  <c:v>28.092751973825891</c:v>
                </c:pt>
                <c:pt idx="4110">
                  <c:v>28.033689848663279</c:v>
                </c:pt>
                <c:pt idx="4111">
                  <c:v>27.989393254523129</c:v>
                </c:pt>
                <c:pt idx="4112">
                  <c:v>27.963553574519828</c:v>
                </c:pt>
                <c:pt idx="4113">
                  <c:v>27.92848543797475</c:v>
                </c:pt>
                <c:pt idx="4114">
                  <c:v>27.895262992454899</c:v>
                </c:pt>
                <c:pt idx="4115">
                  <c:v>27.858349163824229</c:v>
                </c:pt>
                <c:pt idx="4116">
                  <c:v>27.817743952786049</c:v>
                </c:pt>
                <c:pt idx="4117">
                  <c:v>27.782675815530521</c:v>
                </c:pt>
                <c:pt idx="4118">
                  <c:v>27.749453370005359</c:v>
                </c:pt>
                <c:pt idx="4119">
                  <c:v>27.71253954171927</c:v>
                </c:pt>
                <c:pt idx="4120">
                  <c:v>27.664551564805809</c:v>
                </c:pt>
                <c:pt idx="4121">
                  <c:v>27.694082627577121</c:v>
                </c:pt>
                <c:pt idx="4122">
                  <c:v>27.657168799289281</c:v>
                </c:pt>
                <c:pt idx="4123">
                  <c:v>27.618409279620948</c:v>
                </c:pt>
                <c:pt idx="4124">
                  <c:v>27.5870325251175</c:v>
                </c:pt>
                <c:pt idx="4125">
                  <c:v>27.588878216847871</c:v>
                </c:pt>
                <c:pt idx="4126">
                  <c:v>27.540890239927329</c:v>
                </c:pt>
                <c:pt idx="4127">
                  <c:v>27.513204868531169</c:v>
                </c:pt>
                <c:pt idx="4128">
                  <c:v>27.468908274366239</c:v>
                </c:pt>
                <c:pt idx="4129">
                  <c:v>27.503976411634159</c:v>
                </c:pt>
                <c:pt idx="4130">
                  <c:v>27.485519497486688</c:v>
                </c:pt>
                <c:pt idx="4131">
                  <c:v>27.47444534850408</c:v>
                </c:pt>
                <c:pt idx="4132">
                  <c:v>27.467062583339221</c:v>
                </c:pt>
                <c:pt idx="4133">
                  <c:v>27.424611680551219</c:v>
                </c:pt>
                <c:pt idx="4134">
                  <c:v>27.446759977457841</c:v>
                </c:pt>
                <c:pt idx="4135">
                  <c:v>27.411691840188141</c:v>
                </c:pt>
                <c:pt idx="4136">
                  <c:v>27.382160778113121</c:v>
                </c:pt>
                <c:pt idx="4137">
                  <c:v>27.352629714979511</c:v>
                </c:pt>
                <c:pt idx="4138">
                  <c:v>27.30833312080572</c:v>
                </c:pt>
                <c:pt idx="4139">
                  <c:v>27.291721898386861</c:v>
                </c:pt>
                <c:pt idx="4140">
                  <c:v>27.254808069729609</c:v>
                </c:pt>
                <c:pt idx="4141">
                  <c:v>27.22343131556546</c:v>
                </c:pt>
                <c:pt idx="4142">
                  <c:v>27.1883631786386</c:v>
                </c:pt>
                <c:pt idx="4143">
                  <c:v>27.164369189990971</c:v>
                </c:pt>
                <c:pt idx="4144">
                  <c:v>27.132992436174948</c:v>
                </c:pt>
                <c:pt idx="4145">
                  <c:v>27.09607860786409</c:v>
                </c:pt>
                <c:pt idx="4146">
                  <c:v>27.118226904779561</c:v>
                </c:pt>
                <c:pt idx="4147">
                  <c:v>27.09976999062501</c:v>
                </c:pt>
                <c:pt idx="4148">
                  <c:v>27.086850150610079</c:v>
                </c:pt>
                <c:pt idx="4149">
                  <c:v>27.09054153337101</c:v>
                </c:pt>
                <c:pt idx="4150">
                  <c:v>27.085004459229619</c:v>
                </c:pt>
                <c:pt idx="4151">
                  <c:v>27.059164779199769</c:v>
                </c:pt>
                <c:pt idx="4152">
                  <c:v>27.0148681853635</c:v>
                </c:pt>
                <c:pt idx="4153">
                  <c:v>26.97241728255247</c:v>
                </c:pt>
                <c:pt idx="4154">
                  <c:v>26.9798000480761</c:v>
                </c:pt>
                <c:pt idx="4155">
                  <c:v>26.983491430837031</c:v>
                </c:pt>
                <c:pt idx="4156">
                  <c:v>26.994565579473271</c:v>
                </c:pt>
                <c:pt idx="4157">
                  <c:v>26.976108665315181</c:v>
                </c:pt>
                <c:pt idx="4158">
                  <c:v>26.950268985281781</c:v>
                </c:pt>
                <c:pt idx="4159">
                  <c:v>26.915200848695982</c:v>
                </c:pt>
                <c:pt idx="4160">
                  <c:v>26.893052551423519</c:v>
                </c:pt>
                <c:pt idx="4161">
                  <c:v>26.843218883083551</c:v>
                </c:pt>
                <c:pt idx="4162">
                  <c:v>26.82660766030239</c:v>
                </c:pt>
                <c:pt idx="4163">
                  <c:v>26.488846130132899</c:v>
                </c:pt>
                <c:pt idx="4164">
                  <c:v>26.08463970865996</c:v>
                </c:pt>
                <c:pt idx="4165">
                  <c:v>26.031114657862972</c:v>
                </c:pt>
                <c:pt idx="4166">
                  <c:v>25.90007056651849</c:v>
                </c:pt>
                <c:pt idx="4167">
                  <c:v>25.80963168699347</c:v>
                </c:pt>
                <c:pt idx="4168">
                  <c:v>25.691507436005001</c:v>
                </c:pt>
                <c:pt idx="4169">
                  <c:v>25.296529471439101</c:v>
                </c:pt>
                <c:pt idx="4170">
                  <c:v>24.792655712512659</c:v>
                </c:pt>
                <c:pt idx="4171">
                  <c:v>24.715136672571209</c:v>
                </c:pt>
                <c:pt idx="4172">
                  <c:v>24.541641678811089</c:v>
                </c:pt>
                <c:pt idx="4173">
                  <c:v>24.397677747544929</c:v>
                </c:pt>
                <c:pt idx="4174">
                  <c:v>24.161429245175011</c:v>
                </c:pt>
                <c:pt idx="4175">
                  <c:v>24.094984353848549</c:v>
                </c:pt>
                <c:pt idx="4176">
                  <c:v>23.980551485405041</c:v>
                </c:pt>
                <c:pt idx="4177">
                  <c:v>23.895649679844372</c:v>
                </c:pt>
                <c:pt idx="4178">
                  <c:v>23.777525428599219</c:v>
                </c:pt>
                <c:pt idx="4179">
                  <c:v>23.537585542584448</c:v>
                </c:pt>
                <c:pt idx="4180">
                  <c:v>23.39731299428221</c:v>
                </c:pt>
                <c:pt idx="4181">
                  <c:v>23.269960285678629</c:v>
                </c:pt>
                <c:pt idx="4182">
                  <c:v>22.961729817076709</c:v>
                </c:pt>
                <c:pt idx="4183">
                  <c:v>22.483695736983481</c:v>
                </c:pt>
                <c:pt idx="4184">
                  <c:v>22.297280902698599</c:v>
                </c:pt>
                <c:pt idx="4185">
                  <c:v>22.177310959498271</c:v>
                </c:pt>
                <c:pt idx="4186">
                  <c:v>21.942908147924641</c:v>
                </c:pt>
                <c:pt idx="4187">
                  <c:v>21.826629587810359</c:v>
                </c:pt>
                <c:pt idx="4188">
                  <c:v>21.765721770837128</c:v>
                </c:pt>
                <c:pt idx="4189">
                  <c:v>21.3079902954121</c:v>
                </c:pt>
                <c:pt idx="4190">
                  <c:v>21.18986604382177</c:v>
                </c:pt>
                <c:pt idx="4191">
                  <c:v>21.069896100822639</c:v>
                </c:pt>
                <c:pt idx="4192">
                  <c:v>20.924086477597179</c:v>
                </c:pt>
                <c:pt idx="4193">
                  <c:v>20.805962225955501</c:v>
                </c:pt>
                <c:pt idx="4194">
                  <c:v>20.71183196276731</c:v>
                </c:pt>
                <c:pt idx="4195">
                  <c:v>20.50696021346462</c:v>
                </c:pt>
                <c:pt idx="4196">
                  <c:v>20.224569424481281</c:v>
                </c:pt>
                <c:pt idx="4197">
                  <c:v>20.141513309602431</c:v>
                </c:pt>
                <c:pt idx="4198">
                  <c:v>18.725867978294151</c:v>
                </c:pt>
                <c:pt idx="4199">
                  <c:v>18.031887997634431</c:v>
                </c:pt>
                <c:pt idx="4200">
                  <c:v>17.465260725539949</c:v>
                </c:pt>
                <c:pt idx="4201">
                  <c:v>17.671978166948879</c:v>
                </c:pt>
                <c:pt idx="4202">
                  <c:v>17.61291604073535</c:v>
                </c:pt>
                <c:pt idx="4203">
                  <c:v>17.62952726368999</c:v>
                </c:pt>
                <c:pt idx="4204">
                  <c:v>17.59815050918241</c:v>
                </c:pt>
                <c:pt idx="4205">
                  <c:v>17.576002212027969</c:v>
                </c:pt>
                <c:pt idx="4206">
                  <c:v>17.557545297671609</c:v>
                </c:pt>
                <c:pt idx="4207">
                  <c:v>17.520631468609</c:v>
                </c:pt>
                <c:pt idx="4208">
                  <c:v>17.406198599665711</c:v>
                </c:pt>
                <c:pt idx="4209">
                  <c:v>17.400661525110671</c:v>
                </c:pt>
                <c:pt idx="4210">
                  <c:v>17.389587376355841</c:v>
                </c:pt>
                <c:pt idx="4211">
                  <c:v>17.35451923903776</c:v>
                </c:pt>
                <c:pt idx="4212">
                  <c:v>17.317605410317981</c:v>
                </c:pt>
                <c:pt idx="4213">
                  <c:v>17.271463124239752</c:v>
                </c:pt>
                <c:pt idx="4214">
                  <c:v>17.203172540994679</c:v>
                </c:pt>
                <c:pt idx="4215">
                  <c:v>17.166258712269592</c:v>
                </c:pt>
                <c:pt idx="4216">
                  <c:v>17.129344883542728</c:v>
                </c:pt>
                <c:pt idx="4217">
                  <c:v>17.10904227742413</c:v>
                </c:pt>
                <c:pt idx="4218">
                  <c:v>17.072128448695501</c:v>
                </c:pt>
                <c:pt idx="4219">
                  <c:v>17.037060311365039</c:v>
                </c:pt>
                <c:pt idx="4220">
                  <c:v>17.007529248237908</c:v>
                </c:pt>
                <c:pt idx="4221">
                  <c:v>16.974306802305609</c:v>
                </c:pt>
                <c:pt idx="4222">
                  <c:v>16.935547282169971</c:v>
                </c:pt>
                <c:pt idx="4223">
                  <c:v>16.904170527637589</c:v>
                </c:pt>
                <c:pt idx="4224">
                  <c:v>16.88017653871205</c:v>
                </c:pt>
                <c:pt idx="4225">
                  <c:v>16.806348881230001</c:v>
                </c:pt>
                <c:pt idx="4226">
                  <c:v>16.647619417134599</c:v>
                </c:pt>
                <c:pt idx="4227">
                  <c:v>16.599631439619269</c:v>
                </c:pt>
                <c:pt idx="4228">
                  <c:v>16.54795207929519</c:v>
                </c:pt>
                <c:pt idx="4229">
                  <c:v>16.372611392176111</c:v>
                </c:pt>
                <c:pt idx="4230">
                  <c:v>16.317240649034481</c:v>
                </c:pt>
                <c:pt idx="4231">
                  <c:v>16.295092351494709</c:v>
                </c:pt>
                <c:pt idx="4232">
                  <c:v>16.293246660444691</c:v>
                </c:pt>
                <c:pt idx="4233">
                  <c:v>16.271098362904919</c:v>
                </c:pt>
                <c:pt idx="4234">
                  <c:v>16.24341299115472</c:v>
                </c:pt>
                <c:pt idx="4235">
                  <c:v>16.188042248004241</c:v>
                </c:pt>
                <c:pt idx="4236">
                  <c:v>16.18250517379559</c:v>
                </c:pt>
                <c:pt idx="4237">
                  <c:v>16.178813790990411</c:v>
                </c:pt>
                <c:pt idx="4238">
                  <c:v>16.127134430641561</c:v>
                </c:pt>
                <c:pt idx="4239">
                  <c:v>16.073609378535789</c:v>
                </c:pt>
                <c:pt idx="4240">
                  <c:v>15.92041698887151</c:v>
                </c:pt>
                <c:pt idx="4241">
                  <c:v>15.781990130412019</c:v>
                </c:pt>
                <c:pt idx="4242">
                  <c:v>15.750613376190611</c:v>
                </c:pt>
                <c:pt idx="4243">
                  <c:v>15.778298747603291</c:v>
                </c:pt>
                <c:pt idx="4244">
                  <c:v>15.80044704480377</c:v>
                </c:pt>
                <c:pt idx="4245">
                  <c:v>15.789372896379369</c:v>
                </c:pt>
                <c:pt idx="4246">
                  <c:v>15.74138491881801</c:v>
                </c:pt>
                <c:pt idx="4247">
                  <c:v>15.71000816424316</c:v>
                </c:pt>
                <c:pt idx="4248">
                  <c:v>15.74138491881801</c:v>
                </c:pt>
                <c:pt idx="4249">
                  <c:v>15.793064279188091</c:v>
                </c:pt>
                <c:pt idx="4250">
                  <c:v>15.853972096925469</c:v>
                </c:pt>
                <c:pt idx="4251">
                  <c:v>15.831823799726759</c:v>
                </c:pt>
                <c:pt idx="4252">
                  <c:v>15.84658933130979</c:v>
                </c:pt>
                <c:pt idx="4253">
                  <c:v>15.807829810771119</c:v>
                </c:pt>
                <c:pt idx="4254">
                  <c:v>15.789372896379369</c:v>
                </c:pt>
                <c:pt idx="4255">
                  <c:v>15.89457730851416</c:v>
                </c:pt>
                <c:pt idx="4256">
                  <c:v>15.937028211856241</c:v>
                </c:pt>
                <c:pt idx="4257">
                  <c:v>15.98686188081045</c:v>
                </c:pt>
                <c:pt idx="4258">
                  <c:v>15.997936029584769</c:v>
                </c:pt>
                <c:pt idx="4259">
                  <c:v>16.044078315376801</c:v>
                </c:pt>
                <c:pt idx="4260">
                  <c:v>16.069917995728829</c:v>
                </c:pt>
                <c:pt idx="4261">
                  <c:v>16.05330677274765</c:v>
                </c:pt>
                <c:pt idx="4262">
                  <c:v>16.003473103795191</c:v>
                </c:pt>
                <c:pt idx="4263">
                  <c:v>15.97209634923097</c:v>
                </c:pt>
                <c:pt idx="4264">
                  <c:v>15.9573308176497</c:v>
                </c:pt>
                <c:pt idx="4265">
                  <c:v>16.005318795198669</c:v>
                </c:pt>
                <c:pt idx="4266">
                  <c:v>16.071763687132311</c:v>
                </c:pt>
                <c:pt idx="4267">
                  <c:v>16.116060281870801</c:v>
                </c:pt>
                <c:pt idx="4268">
                  <c:v>16.13636288765894</c:v>
                </c:pt>
                <c:pt idx="4269">
                  <c:v>16.145591345028009</c:v>
                </c:pt>
                <c:pt idx="4270">
                  <c:v>16.160356876605729</c:v>
                </c:pt>
                <c:pt idx="4271">
                  <c:v>16.16773964221786</c:v>
                </c:pt>
                <c:pt idx="4272">
                  <c:v>16.143745653271068</c:v>
                </c:pt>
                <c:pt idx="4273">
                  <c:v>16.164048259410901</c:v>
                </c:pt>
                <c:pt idx="4274">
                  <c:v>16.188042248004241</c:v>
                </c:pt>
                <c:pt idx="4275">
                  <c:v>16.189887939407711</c:v>
                </c:pt>
                <c:pt idx="4276">
                  <c:v>16.204653470985441</c:v>
                </c:pt>
                <c:pt idx="4277">
                  <c:v>16.20834485379061</c:v>
                </c:pt>
                <c:pt idx="4278">
                  <c:v>16.180659482040429</c:v>
                </c:pt>
                <c:pt idx="4279">
                  <c:v>16.178813790990411</c:v>
                </c:pt>
                <c:pt idx="4280">
                  <c:v>16.215727619756208</c:v>
                </c:pt>
                <c:pt idx="4281">
                  <c:v>16.224956076771822</c:v>
                </c:pt>
                <c:pt idx="4282">
                  <c:v>16.224956076771822</c:v>
                </c:pt>
                <c:pt idx="4283">
                  <c:v>16.213881928001051</c:v>
                </c:pt>
                <c:pt idx="4284">
                  <c:v>16.236030225542589</c:v>
                </c:pt>
                <c:pt idx="4285">
                  <c:v>16.16220256765574</c:v>
                </c:pt>
                <c:pt idx="4286">
                  <c:v>16.191733630811189</c:v>
                </c:pt>
                <c:pt idx="4287">
                  <c:v>16.17696809923347</c:v>
                </c:pt>
                <c:pt idx="4288">
                  <c:v>16.234184534139111</c:v>
                </c:pt>
                <c:pt idx="4289">
                  <c:v>16.256332831327189</c:v>
                </c:pt>
                <c:pt idx="4290">
                  <c:v>16.319086340437959</c:v>
                </c:pt>
                <c:pt idx="4291">
                  <c:v>16.29693804324987</c:v>
                </c:pt>
                <c:pt idx="4292">
                  <c:v>16.31539495763101</c:v>
                </c:pt>
                <c:pt idx="4293">
                  <c:v>16.30062942605505</c:v>
                </c:pt>
                <c:pt idx="4294">
                  <c:v>16.27663543711358</c:v>
                </c:pt>
                <c:pt idx="4295">
                  <c:v>16.25817852273067</c:v>
                </c:pt>
                <c:pt idx="4296">
                  <c:v>16.35230878639328</c:v>
                </c:pt>
                <c:pt idx="4297">
                  <c:v>16.47597011283839</c:v>
                </c:pt>
                <c:pt idx="4298">
                  <c:v>16.522112398957329</c:v>
                </c:pt>
                <c:pt idx="4299">
                  <c:v>16.54426069649179</c:v>
                </c:pt>
                <c:pt idx="4300">
                  <c:v>16.57748314243825</c:v>
                </c:pt>
                <c:pt idx="4301">
                  <c:v>16.607014205579539</c:v>
                </c:pt>
                <c:pt idx="4302">
                  <c:v>16.660539256948301</c:v>
                </c:pt>
                <c:pt idx="4303">
                  <c:v>16.67530478851895</c:v>
                </c:pt>
                <c:pt idx="4304">
                  <c:v>16.745441063909809</c:v>
                </c:pt>
                <c:pt idx="4305">
                  <c:v>16.771280743890681</c:v>
                </c:pt>
                <c:pt idx="4306">
                  <c:v>16.854336858734712</c:v>
                </c:pt>
                <c:pt idx="4307">
                  <c:v>16.885713613268859</c:v>
                </c:pt>
                <c:pt idx="4308">
                  <c:v>16.900479144834179</c:v>
                </c:pt>
                <c:pt idx="4309">
                  <c:v>16.920781750604629</c:v>
                </c:pt>
                <c:pt idx="4310">
                  <c:v>16.92816451621146</c:v>
                </c:pt>
                <c:pt idx="4311">
                  <c:v>16.998300790877689</c:v>
                </c:pt>
                <c:pt idx="4312">
                  <c:v>17.029677545759991</c:v>
                </c:pt>
                <c:pt idx="4313">
                  <c:v>17.040751694166669</c:v>
                </c:pt>
                <c:pt idx="4314">
                  <c:v>17.072128448695501</c:v>
                </c:pt>
                <c:pt idx="4315">
                  <c:v>17.1053508946225</c:v>
                </c:pt>
                <c:pt idx="4316">
                  <c:v>17.042597385568381</c:v>
                </c:pt>
                <c:pt idx="4317">
                  <c:v>17.107196586022429</c:v>
                </c:pt>
                <c:pt idx="4318">
                  <c:v>17.14964748895618</c:v>
                </c:pt>
                <c:pt idx="4319">
                  <c:v>17.217938072556478</c:v>
                </c:pt>
                <c:pt idx="4320">
                  <c:v>17.24931482707645</c:v>
                </c:pt>
                <c:pt idx="4321">
                  <c:v>17.2345492955182</c:v>
                </c:pt>
                <c:pt idx="4322">
                  <c:v>17.2880743471997</c:v>
                </c:pt>
                <c:pt idx="4323">
                  <c:v>17.352673547637831</c:v>
                </c:pt>
                <c:pt idx="4324">
                  <c:v>17.395124450909101</c:v>
                </c:pt>
                <c:pt idx="4325">
                  <c:v>17.542779766116901</c:v>
                </c:pt>
                <c:pt idx="4326">
                  <c:v>17.708891995652721</c:v>
                </c:pt>
                <c:pt idx="4327">
                  <c:v>17.96175172304962</c:v>
                </c:pt>
                <c:pt idx="4328">
                  <c:v>18.068801826324119</c:v>
                </c:pt>
                <c:pt idx="4329">
                  <c:v>18.15001224964784</c:v>
                </c:pt>
                <c:pt idx="4330">
                  <c:v>18.22568559841476</c:v>
                </c:pt>
                <c:pt idx="4331">
                  <c:v>18.399180593769259</c:v>
                </c:pt>
                <c:pt idx="4332">
                  <c:v>18.43240303964669</c:v>
                </c:pt>
                <c:pt idx="4333">
                  <c:v>18.79600425281879</c:v>
                </c:pt>
                <c:pt idx="4334">
                  <c:v>18.975036322604389</c:v>
                </c:pt>
                <c:pt idx="4335">
                  <c:v>19.01564153369624</c:v>
                </c:pt>
                <c:pt idx="4336">
                  <c:v>19.05624674584314</c:v>
                </c:pt>
                <c:pt idx="4337">
                  <c:v>19.190982220293119</c:v>
                </c:pt>
                <c:pt idx="4338">
                  <c:v>19.227896048933239</c:v>
                </c:pt>
                <c:pt idx="4339">
                  <c:v>19.24819865500227</c:v>
                </c:pt>
                <c:pt idx="4340">
                  <c:v>19.275884026305189</c:v>
                </c:pt>
                <c:pt idx="4341">
                  <c:v>19.238970197666841</c:v>
                </c:pt>
                <c:pt idx="4342">
                  <c:v>19.23158743207949</c:v>
                </c:pt>
                <c:pt idx="4343">
                  <c:v>19.28142110084783</c:v>
                </c:pt>
                <c:pt idx="4344">
                  <c:v>19.294340940624359</c:v>
                </c:pt>
                <c:pt idx="4345">
                  <c:v>19.353403066724599</c:v>
                </c:pt>
                <c:pt idx="4346">
                  <c:v>19.406928118632109</c:v>
                </c:pt>
                <c:pt idx="4347">
                  <c:v>19.38477982117023</c:v>
                </c:pt>
                <c:pt idx="4348">
                  <c:v>19.45491609599344</c:v>
                </c:pt>
                <c:pt idx="4349">
                  <c:v>19.477064393101859</c:v>
                </c:pt>
                <c:pt idx="4350">
                  <c:v>19.519515295920549</c:v>
                </c:pt>
                <c:pt idx="4351">
                  <c:v>19.55089205071079</c:v>
                </c:pt>
                <c:pt idx="4352">
                  <c:v>19.493675616021111</c:v>
                </c:pt>
                <c:pt idx="4353">
                  <c:v>19.425385032947752</c:v>
                </c:pt>
                <c:pt idx="4354">
                  <c:v>19.43276779853333</c:v>
                </c:pt>
                <c:pt idx="4355">
                  <c:v>19.438304872722512</c:v>
                </c:pt>
                <c:pt idx="4356">
                  <c:v>19.480755775894661</c:v>
                </c:pt>
                <c:pt idx="4357">
                  <c:v>19.525052370459651</c:v>
                </c:pt>
                <c:pt idx="4358">
                  <c:v>19.54166359302544</c:v>
                </c:pt>
                <c:pt idx="4359">
                  <c:v>19.609954176441629</c:v>
                </c:pt>
                <c:pt idx="4360">
                  <c:v>19.66532491937793</c:v>
                </c:pt>
                <c:pt idx="4361">
                  <c:v>19.726232736848001</c:v>
                </c:pt>
                <c:pt idx="4362">
                  <c:v>19.783449171523511</c:v>
                </c:pt>
                <c:pt idx="4363">
                  <c:v>19.753918108488438</c:v>
                </c:pt>
                <c:pt idx="4364">
                  <c:v>19.704084439393181</c:v>
                </c:pt>
                <c:pt idx="4365">
                  <c:v>19.726232736848001</c:v>
                </c:pt>
                <c:pt idx="4366">
                  <c:v>19.737306885222829</c:v>
                </c:pt>
                <c:pt idx="4367">
                  <c:v>19.70777582218598</c:v>
                </c:pt>
                <c:pt idx="4368">
                  <c:v>19.755763799531369</c:v>
                </c:pt>
                <c:pt idx="4369">
                  <c:v>19.8111345428105</c:v>
                </c:pt>
                <c:pt idx="4370">
                  <c:v>19.84620268002945</c:v>
                </c:pt>
                <c:pt idx="4371">
                  <c:v>19.827745765722661</c:v>
                </c:pt>
                <c:pt idx="4372">
                  <c:v>19.831437148513679</c:v>
                </c:pt>
                <c:pt idx="4373">
                  <c:v>19.89788204015878</c:v>
                </c:pt>
                <c:pt idx="4374">
                  <c:v>19.89788204015878</c:v>
                </c:pt>
                <c:pt idx="4375">
                  <c:v>19.975401080523319</c:v>
                </c:pt>
                <c:pt idx="4376">
                  <c:v>20.086142566696239</c:v>
                </c:pt>
                <c:pt idx="4377">
                  <c:v>20.246717721218559</c:v>
                </c:pt>
                <c:pt idx="4378">
                  <c:v>20.342693676200849</c:v>
                </c:pt>
                <c:pt idx="4379">
                  <c:v>20.407292876062471</c:v>
                </c:pt>
                <c:pt idx="4380">
                  <c:v>20.48481191638275</c:v>
                </c:pt>
                <c:pt idx="4381">
                  <c:v>20.553102499724581</c:v>
                </c:pt>
                <c:pt idx="4382">
                  <c:v>20.645387071184171</c:v>
                </c:pt>
                <c:pt idx="4383">
                  <c:v>20.689683665690751</c:v>
                </c:pt>
                <c:pt idx="4384">
                  <c:v>20.75612855727212</c:v>
                </c:pt>
                <c:pt idx="4385">
                  <c:v>20.822573448848189</c:v>
                </c:pt>
                <c:pt idx="4386">
                  <c:v>20.820727757103651</c:v>
                </c:pt>
                <c:pt idx="4387">
                  <c:v>20.850258820101541</c:v>
                </c:pt>
                <c:pt idx="4388">
                  <c:v>20.863178660560209</c:v>
                </c:pt>
                <c:pt idx="4389">
                  <c:v>20.88348126588691</c:v>
                </c:pt>
                <c:pt idx="4390">
                  <c:v>20.905629563311631</c:v>
                </c:pt>
                <c:pt idx="4391">
                  <c:v>20.944389083273791</c:v>
                </c:pt>
                <c:pt idx="4392">
                  <c:v>20.990531369160841</c:v>
                </c:pt>
                <c:pt idx="4393">
                  <c:v>21.029290889471149</c:v>
                </c:pt>
                <c:pt idx="4394">
                  <c:v>21.04036503783005</c:v>
                </c:pt>
                <c:pt idx="4395">
                  <c:v>21.130803917843672</c:v>
                </c:pt>
                <c:pt idx="4396">
                  <c:v>21.25077386118739</c:v>
                </c:pt>
                <c:pt idx="4397">
                  <c:v>21.328292901433329</c:v>
                </c:pt>
                <c:pt idx="4398">
                  <c:v>21.415040398281231</c:v>
                </c:pt>
                <c:pt idx="4399">
                  <c:v>21.529473267057529</c:v>
                </c:pt>
                <c:pt idx="4400">
                  <c:v>21.594072467535771</c:v>
                </c:pt>
                <c:pt idx="4401">
                  <c:v>21.629140604685691</c:v>
                </c:pt>
                <c:pt idx="4402">
                  <c:v>21.701122570371279</c:v>
                </c:pt>
                <c:pt idx="4403">
                  <c:v>21.75649331352648</c:v>
                </c:pt>
                <c:pt idx="4404">
                  <c:v>21.800789907626498</c:v>
                </c:pt>
                <c:pt idx="4405">
                  <c:v>21.837703736510321</c:v>
                </c:pt>
                <c:pt idx="4406">
                  <c:v>21.85985203355856</c:v>
                </c:pt>
                <c:pt idx="4407">
                  <c:v>21.931833999578139</c:v>
                </c:pt>
                <c:pt idx="4408">
                  <c:v>21.92998830783538</c:v>
                </c:pt>
                <c:pt idx="4409">
                  <c:v>21.931833999578139</c:v>
                </c:pt>
                <c:pt idx="4410">
                  <c:v>21.92814261679597</c:v>
                </c:pt>
                <c:pt idx="4411">
                  <c:v>21.93737107375139</c:v>
                </c:pt>
                <c:pt idx="4412">
                  <c:v>21.93737107375139</c:v>
                </c:pt>
                <c:pt idx="4413">
                  <c:v>21.933679690615762</c:v>
                </c:pt>
                <c:pt idx="4414">
                  <c:v>21.92998830783538</c:v>
                </c:pt>
                <c:pt idx="4415">
                  <c:v>21.92075985087817</c:v>
                </c:pt>
                <c:pt idx="4416">
                  <c:v>21.92814261679597</c:v>
                </c:pt>
                <c:pt idx="4417">
                  <c:v>21.931833999578139</c:v>
                </c:pt>
                <c:pt idx="4418">
                  <c:v>21.981667667842562</c:v>
                </c:pt>
                <c:pt idx="4419">
                  <c:v>22.016735805328221</c:v>
                </c:pt>
                <c:pt idx="4420">
                  <c:v>22.040729793762239</c:v>
                </c:pt>
                <c:pt idx="4421">
                  <c:v>22.088717770981951</c:v>
                </c:pt>
                <c:pt idx="4422">
                  <c:v>22.105328993851629</c:v>
                </c:pt>
                <c:pt idx="4423">
                  <c:v>22.14039713098029</c:v>
                </c:pt>
                <c:pt idx="4424">
                  <c:v>22.134860056807032</c:v>
                </c:pt>
                <c:pt idx="4425">
                  <c:v>22.125631599501691</c:v>
                </c:pt>
                <c:pt idx="4426">
                  <c:v>22.175465268458861</c:v>
                </c:pt>
                <c:pt idx="4427">
                  <c:v>22.204996331060819</c:v>
                </c:pt>
                <c:pt idx="4428">
                  <c:v>22.19207649097509</c:v>
                </c:pt>
                <c:pt idx="4429">
                  <c:v>22.088717770981951</c:v>
                </c:pt>
                <c:pt idx="4430">
                  <c:v>22.016735805328221</c:v>
                </c:pt>
                <c:pt idx="4431">
                  <c:v>22.003815965238939</c:v>
                </c:pt>
                <c:pt idx="4432">
                  <c:v>21.913377085313829</c:v>
                </c:pt>
                <c:pt idx="4433">
                  <c:v>21.880154639567412</c:v>
                </c:pt>
                <c:pt idx="4434">
                  <c:v>21.81924682189257</c:v>
                </c:pt>
                <c:pt idx="4435">
                  <c:v>21.834012353376469</c:v>
                </c:pt>
                <c:pt idx="4436">
                  <c:v>21.915222776353239</c:v>
                </c:pt>
                <c:pt idx="4437">
                  <c:v>21.996433199322929</c:v>
                </c:pt>
                <c:pt idx="4438">
                  <c:v>22.083180696808689</c:v>
                </c:pt>
                <c:pt idx="4439">
                  <c:v>22.153316971067799</c:v>
                </c:pt>
                <c:pt idx="4440">
                  <c:v>22.217916171148339</c:v>
                </c:pt>
                <c:pt idx="4441">
                  <c:v>22.276978296700388</c:v>
                </c:pt>
                <c:pt idx="4442">
                  <c:v>22.34711457094178</c:v>
                </c:pt>
                <c:pt idx="4443">
                  <c:v>22.43939914256541</c:v>
                </c:pt>
                <c:pt idx="4444">
                  <c:v>22.5298380227891</c:v>
                </c:pt>
                <c:pt idx="4445">
                  <c:v>22.588900148671591</c:v>
                </c:pt>
                <c:pt idx="4446">
                  <c:v>22.605511371180739</c:v>
                </c:pt>
                <c:pt idx="4447">
                  <c:v>22.651653656979271</c:v>
                </c:pt>
                <c:pt idx="4448">
                  <c:v>22.65719073114721</c:v>
                </c:pt>
                <c:pt idx="4449">
                  <c:v>22.714407165633322</c:v>
                </c:pt>
                <c:pt idx="4450">
                  <c:v>22.725481314322661</c:v>
                </c:pt>
                <c:pt idx="4451">
                  <c:v>22.736555463011999</c:v>
                </c:pt>
                <c:pt idx="4452">
                  <c:v>22.747629611347879</c:v>
                </c:pt>
                <c:pt idx="4453">
                  <c:v>22.767932217335481</c:v>
                </c:pt>
                <c:pt idx="4454">
                  <c:v>22.773469291503421</c:v>
                </c:pt>
                <c:pt idx="4455">
                  <c:v>22.59997429701102</c:v>
                </c:pt>
                <c:pt idx="4456">
                  <c:v>22.500306959844298</c:v>
                </c:pt>
                <c:pt idx="4457">
                  <c:v>22.503998342624701</c:v>
                </c:pt>
                <c:pt idx="4458">
                  <c:v>22.459701748560089</c:v>
                </c:pt>
                <c:pt idx="4459">
                  <c:v>22.463393131340489</c:v>
                </c:pt>
                <c:pt idx="4460">
                  <c:v>22.43755345117432</c:v>
                </c:pt>
                <c:pt idx="4461">
                  <c:v>22.387719782584771</c:v>
                </c:pt>
                <c:pt idx="4462">
                  <c:v>22.384028399804379</c:v>
                </c:pt>
                <c:pt idx="4463">
                  <c:v>22.34711457094178</c:v>
                </c:pt>
                <c:pt idx="4464">
                  <c:v>22.33234903982019</c:v>
                </c:pt>
                <c:pt idx="4465">
                  <c:v>22.36003441137921</c:v>
                </c:pt>
                <c:pt idx="4466">
                  <c:v>22.206842022451909</c:v>
                </c:pt>
                <c:pt idx="4467">
                  <c:v>22.118248833939131</c:v>
                </c:pt>
                <c:pt idx="4468">
                  <c:v>22.125631599501691</c:v>
                </c:pt>
                <c:pt idx="4469">
                  <c:v>22.116403142548041</c:v>
                </c:pt>
                <c:pt idx="4470">
                  <c:v>22.188385108194691</c:v>
                </c:pt>
                <c:pt idx="4471">
                  <c:v>22.197613565498251</c:v>
                </c:pt>
                <c:pt idx="4472">
                  <c:v>22.206842022451909</c:v>
                </c:pt>
                <c:pt idx="4473">
                  <c:v>22.155162662458881</c:v>
                </c:pt>
                <c:pt idx="4474">
                  <c:v>22.090563462373041</c:v>
                </c:pt>
                <c:pt idx="4475">
                  <c:v>22.103483302460539</c:v>
                </c:pt>
                <c:pt idx="4476">
                  <c:v>22.125631599501691</c:v>
                </c:pt>
                <c:pt idx="4477">
                  <c:v>22.13116867402664</c:v>
                </c:pt>
                <c:pt idx="4478">
                  <c:v>22.153316971067799</c:v>
                </c:pt>
                <c:pt idx="4479">
                  <c:v>22.153316971067799</c:v>
                </c:pt>
                <c:pt idx="4480">
                  <c:v>22.275132605660989</c:v>
                </c:pt>
                <c:pt idx="4481">
                  <c:v>22.304663668261171</c:v>
                </c:pt>
                <c:pt idx="4482">
                  <c:v>22.343423188161381</c:v>
                </c:pt>
                <c:pt idx="4483">
                  <c:v>22.33604042260059</c:v>
                </c:pt>
                <c:pt idx="4484">
                  <c:v>22.36188010241683</c:v>
                </c:pt>
                <c:pt idx="4485">
                  <c:v>22.36003441137921</c:v>
                </c:pt>
                <c:pt idx="4486">
                  <c:v>22.354497336856038</c:v>
                </c:pt>
                <c:pt idx="4487">
                  <c:v>22.39141116536517</c:v>
                </c:pt>
                <c:pt idx="4488">
                  <c:v>22.384028399804379</c:v>
                </c:pt>
                <c:pt idx="4489">
                  <c:v>22.387719782584771</c:v>
                </c:pt>
                <c:pt idx="4490">
                  <c:v>22.393256857107939</c:v>
                </c:pt>
                <c:pt idx="4491">
                  <c:v>22.402485314058051</c:v>
                </c:pt>
                <c:pt idx="4492">
                  <c:v>22.426479302834899</c:v>
                </c:pt>
                <c:pt idx="4493">
                  <c:v>22.382182708413279</c:v>
                </c:pt>
                <c:pt idx="4494">
                  <c:v>22.352651645464949</c:v>
                </c:pt>
                <c:pt idx="4495">
                  <c:v>22.352651645464949</c:v>
                </c:pt>
                <c:pt idx="4496">
                  <c:v>22.32127489112554</c:v>
                </c:pt>
                <c:pt idx="4497">
                  <c:v>22.337886113989899</c:v>
                </c:pt>
                <c:pt idx="4498">
                  <c:v>22.330503348429101</c:v>
                </c:pt>
                <c:pt idx="4499">
                  <c:v>22.330503348429101</c:v>
                </c:pt>
                <c:pt idx="4500">
                  <c:v>22.34896026268455</c:v>
                </c:pt>
                <c:pt idx="4501">
                  <c:v>22.33234903982019</c:v>
                </c:pt>
                <c:pt idx="4502">
                  <c:v>22.300972285480778</c:v>
                </c:pt>
                <c:pt idx="4503">
                  <c:v>22.288052445395039</c:v>
                </c:pt>
                <c:pt idx="4504">
                  <c:v>22.267749839748511</c:v>
                </c:pt>
                <c:pt idx="4505">
                  <c:v>22.23268170262515</c:v>
                </c:pt>
                <c:pt idx="4506">
                  <c:v>22.217916171148339</c:v>
                </c:pt>
                <c:pt idx="4507">
                  <c:v>22.19023079958399</c:v>
                </c:pt>
                <c:pt idx="4508">
                  <c:v>22.188385108194691</c:v>
                </c:pt>
                <c:pt idx="4509">
                  <c:v>22.16808250254461</c:v>
                </c:pt>
                <c:pt idx="4510">
                  <c:v>22.133014365064259</c:v>
                </c:pt>
                <c:pt idx="4511">
                  <c:v>22.085026388199768</c:v>
                </c:pt>
                <c:pt idx="4512">
                  <c:v>22.088717770981951</c:v>
                </c:pt>
                <c:pt idx="4513">
                  <c:v>22.103483302460539</c:v>
                </c:pt>
                <c:pt idx="4514">
                  <c:v>22.022272879499699</c:v>
                </c:pt>
                <c:pt idx="4515">
                  <c:v>22.02965564506404</c:v>
                </c:pt>
                <c:pt idx="4516">
                  <c:v>22.003815965238939</c:v>
                </c:pt>
                <c:pt idx="4517">
                  <c:v>21.981667667842562</c:v>
                </c:pt>
                <c:pt idx="4518">
                  <c:v>21.95951937079608</c:v>
                </c:pt>
                <c:pt idx="4519">
                  <c:v>21.913377085313829</c:v>
                </c:pt>
                <c:pt idx="4520">
                  <c:v>21.955827988015699</c:v>
                </c:pt>
                <c:pt idx="4521">
                  <c:v>21.80448129076213</c:v>
                </c:pt>
                <c:pt idx="4522">
                  <c:v>21.773104536401458</c:v>
                </c:pt>
                <c:pt idx="4523">
                  <c:v>21.760184696308649</c:v>
                </c:pt>
                <c:pt idx="4524">
                  <c:v>21.739882090651498</c:v>
                </c:pt>
                <c:pt idx="4525">
                  <c:v>21.675282890535559</c:v>
                </c:pt>
                <c:pt idx="4526">
                  <c:v>21.634677678860712</c:v>
                </c:pt>
                <c:pt idx="4527">
                  <c:v>21.582998318832271</c:v>
                </c:pt>
                <c:pt idx="4528">
                  <c:v>21.551621564817989</c:v>
                </c:pt>
                <c:pt idx="4529">
                  <c:v>21.51655342731285</c:v>
                </c:pt>
                <c:pt idx="4530">
                  <c:v>21.472256832846991</c:v>
                </c:pt>
                <c:pt idx="4531">
                  <c:v>21.429805929770431</c:v>
                </c:pt>
                <c:pt idx="4532">
                  <c:v>21.37628087869021</c:v>
                </c:pt>
                <c:pt idx="4533">
                  <c:v>21.339367049786912</c:v>
                </c:pt>
                <c:pt idx="4534">
                  <c:v>21.2987618384496</c:v>
                </c:pt>
                <c:pt idx="4535">
                  <c:v>21.248928169442859</c:v>
                </c:pt>
                <c:pt idx="4536">
                  <c:v>21.210168649844761</c:v>
                </c:pt>
                <c:pt idx="4537">
                  <c:v>21.154797906654149</c:v>
                </c:pt>
                <c:pt idx="4538">
                  <c:v>21.11050131252227</c:v>
                </c:pt>
                <c:pt idx="4539">
                  <c:v>21.066204718036939</c:v>
                </c:pt>
                <c:pt idx="4540">
                  <c:v>21.03667365504435</c:v>
                </c:pt>
                <c:pt idx="4541">
                  <c:v>21.001605517519739</c:v>
                </c:pt>
                <c:pt idx="4542">
                  <c:v>20.977611529055629</c:v>
                </c:pt>
                <c:pt idx="4543">
                  <c:v>20.97207445487707</c:v>
                </c:pt>
                <c:pt idx="4544">
                  <c:v>20.938852009095228</c:v>
                </c:pt>
                <c:pt idx="4545">
                  <c:v>20.935160625956069</c:v>
                </c:pt>
                <c:pt idx="4546">
                  <c:v>20.916703711672302</c:v>
                </c:pt>
                <c:pt idx="4547">
                  <c:v>20.91485802062935</c:v>
                </c:pt>
                <c:pt idx="4548">
                  <c:v>20.898246797386751</c:v>
                </c:pt>
                <c:pt idx="4549">
                  <c:v>20.885326957633229</c:v>
                </c:pt>
                <c:pt idx="4550">
                  <c:v>20.87240711752802</c:v>
                </c:pt>
                <c:pt idx="4551">
                  <c:v>20.841030363135499</c:v>
                </c:pt>
                <c:pt idx="4552">
                  <c:v>20.829956214421369</c:v>
                </c:pt>
                <c:pt idx="4553">
                  <c:v>20.817036374316171</c:v>
                </c:pt>
                <c:pt idx="4554">
                  <c:v>20.826264831635669</c:v>
                </c:pt>
                <c:pt idx="4555">
                  <c:v>20.800425151775169</c:v>
                </c:pt>
                <c:pt idx="4556">
                  <c:v>20.769048397027412</c:v>
                </c:pt>
                <c:pt idx="4557">
                  <c:v>20.748745791697161</c:v>
                </c:pt>
                <c:pt idx="4558">
                  <c:v>20.72844318566354</c:v>
                </c:pt>
                <c:pt idx="4559">
                  <c:v>20.750591482738329</c:v>
                </c:pt>
                <c:pt idx="4560">
                  <c:v>20.748745791697161</c:v>
                </c:pt>
                <c:pt idx="4561">
                  <c:v>20.722906111481429</c:v>
                </c:pt>
                <c:pt idx="4562">
                  <c:v>20.737671642983031</c:v>
                </c:pt>
                <c:pt idx="4563">
                  <c:v>20.719214728695729</c:v>
                </c:pt>
                <c:pt idx="4564">
                  <c:v>20.72475180287606</c:v>
                </c:pt>
                <c:pt idx="4565">
                  <c:v>20.713677654161931</c:v>
                </c:pt>
                <c:pt idx="4566">
                  <c:v>20.717369036949421</c:v>
                </c:pt>
                <c:pt idx="4567">
                  <c:v>20.706294888233511</c:v>
                </c:pt>
                <c:pt idx="4568">
                  <c:v>20.697066431265711</c:v>
                </c:pt>
                <c:pt idx="4569">
                  <c:v>20.691529357083599</c:v>
                </c:pt>
                <c:pt idx="4570">
                  <c:v>20.693375048478231</c:v>
                </c:pt>
                <c:pt idx="4571">
                  <c:v>20.70444919719235</c:v>
                </c:pt>
                <c:pt idx="4572">
                  <c:v>20.689683665690751</c:v>
                </c:pt>
                <c:pt idx="4573">
                  <c:v>20.687837973944429</c:v>
                </c:pt>
                <c:pt idx="4574">
                  <c:v>20.682300900115791</c:v>
                </c:pt>
                <c:pt idx="4575">
                  <c:v>20.65646121989829</c:v>
                </c:pt>
                <c:pt idx="4576">
                  <c:v>20.626930156893319</c:v>
                </c:pt>
                <c:pt idx="4577">
                  <c:v>20.56786803122974</c:v>
                </c:pt>
                <c:pt idx="4578">
                  <c:v>20.503268830675371</c:v>
                </c:pt>
                <c:pt idx="4579">
                  <c:v>20.442361013610078</c:v>
                </c:pt>
                <c:pt idx="4580">
                  <c:v>20.30393415586045</c:v>
                </c:pt>
                <c:pt idx="4581">
                  <c:v>20.278094475984009</c:v>
                </c:pt>
                <c:pt idx="4582">
                  <c:v>20.220878041692039</c:v>
                </c:pt>
                <c:pt idx="4583">
                  <c:v>20.097216715419211</c:v>
                </c:pt>
                <c:pt idx="4584">
                  <c:v>19.921876028651209</c:v>
                </c:pt>
                <c:pt idx="4585">
                  <c:v>19.866505285732629</c:v>
                </c:pt>
                <c:pt idx="4586">
                  <c:v>19.726232736848001</c:v>
                </c:pt>
                <c:pt idx="4587">
                  <c:v>19.672707685313419</c:v>
                </c:pt>
                <c:pt idx="4588">
                  <c:v>19.580423113401249</c:v>
                </c:pt>
                <c:pt idx="4589">
                  <c:v>19.526898061856041</c:v>
                </c:pt>
                <c:pt idx="4590">
                  <c:v>19.464144552975409</c:v>
                </c:pt>
                <c:pt idx="4591">
                  <c:v>19.401391044089468</c:v>
                </c:pt>
                <c:pt idx="4592">
                  <c:v>19.347865992535421</c:v>
                </c:pt>
                <c:pt idx="4593">
                  <c:v>19.277729718055049</c:v>
                </c:pt>
                <c:pt idx="4594">
                  <c:v>19.227896048933239</c:v>
                </c:pt>
                <c:pt idx="4595">
                  <c:v>19.17806238051482</c:v>
                </c:pt>
                <c:pt idx="4596">
                  <c:v>19.141148551869371</c:v>
                </c:pt>
                <c:pt idx="4597">
                  <c:v>19.141148551869371</c:v>
                </c:pt>
                <c:pt idx="4598">
                  <c:v>19.124537328593139</c:v>
                </c:pt>
                <c:pt idx="4599">
                  <c:v>19.10977179706499</c:v>
                </c:pt>
                <c:pt idx="4600">
                  <c:v>19.115308871607631</c:v>
                </c:pt>
                <c:pt idx="4601">
                  <c:v>19.041481214314999</c:v>
                </c:pt>
                <c:pt idx="4602">
                  <c:v>19.024869991035221</c:v>
                </c:pt>
                <c:pt idx="4603">
                  <c:v>18.965807865265418</c:v>
                </c:pt>
                <c:pt idx="4604">
                  <c:v>18.945505259189311</c:v>
                </c:pt>
                <c:pt idx="4605">
                  <c:v>18.93443111045395</c:v>
                </c:pt>
                <c:pt idx="4606">
                  <c:v>18.884597442017821</c:v>
                </c:pt>
                <c:pt idx="4607">
                  <c:v>18.82553531588572</c:v>
                </c:pt>
                <c:pt idx="4608">
                  <c:v>18.78123872128354</c:v>
                </c:pt>
                <c:pt idx="4609">
                  <c:v>18.76647318975008</c:v>
                </c:pt>
                <c:pt idx="4610">
                  <c:v>18.75539904136286</c:v>
                </c:pt>
                <c:pt idx="4611">
                  <c:v>18.720330903747971</c:v>
                </c:pt>
                <c:pt idx="4612">
                  <c:v>18.653886012012581</c:v>
                </c:pt>
                <c:pt idx="4613">
                  <c:v>18.607743726358631</c:v>
                </c:pt>
                <c:pt idx="4614">
                  <c:v>18.537607451818069</c:v>
                </c:pt>
                <c:pt idx="4615">
                  <c:v>18.402871976565589</c:v>
                </c:pt>
                <c:pt idx="4616">
                  <c:v>18.329044318861079</c:v>
                </c:pt>
                <c:pt idx="4617">
                  <c:v>18.24045112995886</c:v>
                </c:pt>
                <c:pt idx="4618">
                  <c:v>18.15185794104778</c:v>
                </c:pt>
                <c:pt idx="4619">
                  <c:v>18.142629484051639</c:v>
                </c:pt>
                <c:pt idx="4620">
                  <c:v>18.1204811865579</c:v>
                </c:pt>
                <c:pt idx="4621">
                  <c:v>18.00604831733904</c:v>
                </c:pt>
                <c:pt idx="4622">
                  <c:v>17.79010241901009</c:v>
                </c:pt>
                <c:pt idx="4623">
                  <c:v>17.679360932548619</c:v>
                </c:pt>
                <c:pt idx="4624">
                  <c:v>17.56861944607477</c:v>
                </c:pt>
                <c:pt idx="4625">
                  <c:v>17.48002625709465</c:v>
                </c:pt>
                <c:pt idx="4626">
                  <c:v>17.295457113156449</c:v>
                </c:pt>
                <c:pt idx="4627">
                  <c:v>17.197635466441429</c:v>
                </c:pt>
                <c:pt idx="4628">
                  <c:v>17.01860339699806</c:v>
                </c:pt>
                <c:pt idx="4629">
                  <c:v>16.821114412798881</c:v>
                </c:pt>
                <c:pt idx="4630">
                  <c:v>16.464895964071161</c:v>
                </c:pt>
                <c:pt idx="4631">
                  <c:v>16.322777723243139</c:v>
                </c:pt>
                <c:pt idx="4632">
                  <c:v>16.311703574825831</c:v>
                </c:pt>
                <c:pt idx="4633">
                  <c:v>16.263715597292791</c:v>
                </c:pt>
                <c:pt idx="4634">
                  <c:v>16.260024214485831</c:v>
                </c:pt>
                <c:pt idx="4635">
                  <c:v>16.26740698009797</c:v>
                </c:pt>
                <c:pt idx="4636">
                  <c:v>16.236030225542589</c:v>
                </c:pt>
                <c:pt idx="4637">
                  <c:v>16.189887939407711</c:v>
                </c:pt>
                <c:pt idx="4638">
                  <c:v>16.154819802043619</c:v>
                </c:pt>
                <c:pt idx="4639">
                  <c:v>16.132671504500301</c:v>
                </c:pt>
                <c:pt idx="4640">
                  <c:v>16.062535229763249</c:v>
                </c:pt>
                <c:pt idx="4641">
                  <c:v>16.04223262397333</c:v>
                </c:pt>
                <c:pt idx="4642">
                  <c:v>16.009010178005621</c:v>
                </c:pt>
                <c:pt idx="4643">
                  <c:v>15.9776334234414</c:v>
                </c:pt>
                <c:pt idx="4644">
                  <c:v>15.9573308176497</c:v>
                </c:pt>
                <c:pt idx="4645">
                  <c:v>15.914879914307621</c:v>
                </c:pt>
                <c:pt idx="4646">
                  <c:v>15.853972096925469</c:v>
                </c:pt>
                <c:pt idx="4647">
                  <c:v>15.77276167339109</c:v>
                </c:pt>
                <c:pt idx="4648">
                  <c:v>15.73031077004193</c:v>
                </c:pt>
                <c:pt idx="4649">
                  <c:v>15.686014175283979</c:v>
                </c:pt>
                <c:pt idx="4650">
                  <c:v>15.59003822014709</c:v>
                </c:pt>
                <c:pt idx="4651">
                  <c:v>15.542050242926789</c:v>
                </c:pt>
                <c:pt idx="4652">
                  <c:v>15.43500013899437</c:v>
                </c:pt>
                <c:pt idx="4653">
                  <c:v>15.41285184178504</c:v>
                </c:pt>
                <c:pt idx="4654">
                  <c:v>15.35563540682451</c:v>
                </c:pt>
                <c:pt idx="4655">
                  <c:v>15.29472758940519</c:v>
                </c:pt>
                <c:pt idx="4656">
                  <c:v>14.08579969222205</c:v>
                </c:pt>
                <c:pt idx="4657">
                  <c:v>13.0263728011097</c:v>
                </c:pt>
                <c:pt idx="4658">
                  <c:v>12.42652307969828</c:v>
                </c:pt>
                <c:pt idx="4659">
                  <c:v>11.79898798599144</c:v>
                </c:pt>
                <c:pt idx="4660">
                  <c:v>11.68640080736709</c:v>
                </c:pt>
                <c:pt idx="4661">
                  <c:v>11.63287575534393</c:v>
                </c:pt>
                <c:pt idx="4662">
                  <c:v>11.54059118259269</c:v>
                </c:pt>
                <c:pt idx="4663">
                  <c:v>11.481529055970251</c:v>
                </c:pt>
                <c:pt idx="4664">
                  <c:v>11.46122645042758</c:v>
                </c:pt>
                <c:pt idx="4665">
                  <c:v>11.45199799300894</c:v>
                </c:pt>
                <c:pt idx="4666">
                  <c:v>11.40031863238573</c:v>
                </c:pt>
                <c:pt idx="4667">
                  <c:v>11.30249698536918</c:v>
                </c:pt>
                <c:pt idx="4668">
                  <c:v>11.23236071024977</c:v>
                </c:pt>
                <c:pt idx="4669">
                  <c:v>10.90567332295274</c:v>
                </c:pt>
                <c:pt idx="4670">
                  <c:v>10.8170801329518</c:v>
                </c:pt>
                <c:pt idx="4671">
                  <c:v>10.8170801329518</c:v>
                </c:pt>
                <c:pt idx="4672">
                  <c:v>10.750635240623399</c:v>
                </c:pt>
                <c:pt idx="4673">
                  <c:v>10.735869708955409</c:v>
                </c:pt>
                <c:pt idx="4674">
                  <c:v>10.30397790868451</c:v>
                </c:pt>
                <c:pt idx="4675">
                  <c:v>10.32981758920649</c:v>
                </c:pt>
                <c:pt idx="4676">
                  <c:v>10.10833461439829</c:v>
                </c:pt>
                <c:pt idx="4677">
                  <c:v>10.04373541343266</c:v>
                </c:pt>
                <c:pt idx="4678">
                  <c:v>10.01420435007009</c:v>
                </c:pt>
                <c:pt idx="4679">
                  <c:v>10.078803551392729</c:v>
                </c:pt>
                <c:pt idx="4680">
                  <c:v>10.09356908271967</c:v>
                </c:pt>
                <c:pt idx="4681">
                  <c:v>9.5453987204049788</c:v>
                </c:pt>
                <c:pt idx="4682">
                  <c:v>9.5841582412180308</c:v>
                </c:pt>
                <c:pt idx="4683">
                  <c:v>8.7351401703397844</c:v>
                </c:pt>
                <c:pt idx="4684">
                  <c:v>8.8200419773590966</c:v>
                </c:pt>
                <c:pt idx="4685">
                  <c:v>8.995382665979319</c:v>
                </c:pt>
                <c:pt idx="4686">
                  <c:v>9.1744147373994007</c:v>
                </c:pt>
                <c:pt idx="4687">
                  <c:v>9.3294528196532003</c:v>
                </c:pt>
                <c:pt idx="4688">
                  <c:v>9.0525991009970586</c:v>
                </c:pt>
                <c:pt idx="4689">
                  <c:v>8.4564407604300467</c:v>
                </c:pt>
                <c:pt idx="4690">
                  <c:v>8.2128094874111781</c:v>
                </c:pt>
                <c:pt idx="4691">
                  <c:v>8.2607974657349121</c:v>
                </c:pt>
                <c:pt idx="4692">
                  <c:v>8.081765394128956</c:v>
                </c:pt>
                <c:pt idx="4693">
                  <c:v>7.7993746004681563</c:v>
                </c:pt>
                <c:pt idx="4694">
                  <c:v>7.6184968373471982</c:v>
                </c:pt>
                <c:pt idx="4695">
                  <c:v>7.8824307161547944</c:v>
                </c:pt>
                <c:pt idx="4696">
                  <c:v>8.0799197023560865</c:v>
                </c:pt>
                <c:pt idx="4697">
                  <c:v>8.3364708153497631</c:v>
                </c:pt>
                <c:pt idx="4698">
                  <c:v>8.5856391625914537</c:v>
                </c:pt>
                <c:pt idx="4699">
                  <c:v>8.840344583667104</c:v>
                </c:pt>
                <c:pt idx="4700">
                  <c:v>9.037833569300739</c:v>
                </c:pt>
                <c:pt idx="4701">
                  <c:v>9.1928716519292273</c:v>
                </c:pt>
                <c:pt idx="4702">
                  <c:v>9.408817552362958</c:v>
                </c:pt>
                <c:pt idx="4703">
                  <c:v>9.7761101524358942</c:v>
                </c:pt>
                <c:pt idx="4704">
                  <c:v>10.09356908271967</c:v>
                </c:pt>
                <c:pt idx="4705">
                  <c:v>10.215384718978621</c:v>
                </c:pt>
                <c:pt idx="4706">
                  <c:v>10.632510987620449</c:v>
                </c:pt>
                <c:pt idx="4707">
                  <c:v>11.053328639245681</c:v>
                </c:pt>
                <c:pt idx="4708">
                  <c:v>11.199138264101499</c:v>
                </c:pt>
                <c:pt idx="4709">
                  <c:v>12.302861752335019</c:v>
                </c:pt>
                <c:pt idx="4710">
                  <c:v>13.41950507940274</c:v>
                </c:pt>
                <c:pt idx="4711">
                  <c:v>13.735118317321239</c:v>
                </c:pt>
                <c:pt idx="4712">
                  <c:v>13.75357523175548</c:v>
                </c:pt>
                <c:pt idx="4713">
                  <c:v>13.788643368863481</c:v>
                </c:pt>
                <c:pt idx="4714">
                  <c:v>13.799717517664339</c:v>
                </c:pt>
                <c:pt idx="4715">
                  <c:v>13.818174432098591</c:v>
                </c:pt>
                <c:pt idx="4716">
                  <c:v>13.812637357873999</c:v>
                </c:pt>
                <c:pt idx="4717">
                  <c:v>13.80710028329773</c:v>
                </c:pt>
                <c:pt idx="4718">
                  <c:v>13.805254592240621</c:v>
                </c:pt>
                <c:pt idx="4719">
                  <c:v>13.799717517664339</c:v>
                </c:pt>
                <c:pt idx="4720">
                  <c:v>13.775723529007291</c:v>
                </c:pt>
                <c:pt idx="4721">
                  <c:v>13.775723529007291</c:v>
                </c:pt>
                <c:pt idx="4722">
                  <c:v>13.744346774361629</c:v>
                </c:pt>
                <c:pt idx="4723">
                  <c:v>13.742501082952829</c:v>
                </c:pt>
                <c:pt idx="4724">
                  <c:v>13.7794149118231</c:v>
                </c:pt>
                <c:pt idx="4725">
                  <c:v>13.825557198083651</c:v>
                </c:pt>
                <c:pt idx="4726">
                  <c:v>13.869853792580191</c:v>
                </c:pt>
                <c:pt idx="4727">
                  <c:v>13.888310707012661</c:v>
                </c:pt>
                <c:pt idx="4728">
                  <c:v>13.975058205296801</c:v>
                </c:pt>
                <c:pt idx="4729">
                  <c:v>14.04704017160549</c:v>
                </c:pt>
                <c:pt idx="4730">
                  <c:v>14.10241091488874</c:v>
                </c:pt>
                <c:pt idx="4731">
                  <c:v>14.13194197811322</c:v>
                </c:pt>
                <c:pt idx="4732">
                  <c:v>14.141170435503531</c:v>
                </c:pt>
                <c:pt idx="4733">
                  <c:v>14.21499809355854</c:v>
                </c:pt>
                <c:pt idx="4734">
                  <c:v>14.285134368440749</c:v>
                </c:pt>
                <c:pt idx="4735">
                  <c:v>14.36819048316854</c:v>
                </c:pt>
                <c:pt idx="4736">
                  <c:v>14.401412929196431</c:v>
                </c:pt>
                <c:pt idx="4737">
                  <c:v>14.384801706535059</c:v>
                </c:pt>
                <c:pt idx="4738">
                  <c:v>14.40325862095513</c:v>
                </c:pt>
                <c:pt idx="4739">
                  <c:v>14.36265340929917</c:v>
                </c:pt>
                <c:pt idx="4740">
                  <c:v>14.44201814155576</c:v>
                </c:pt>
                <c:pt idx="4741">
                  <c:v>14.45493798140309</c:v>
                </c:pt>
                <c:pt idx="4742">
                  <c:v>14.381110323721019</c:v>
                </c:pt>
                <c:pt idx="4743">
                  <c:v>14.30912835743888</c:v>
                </c:pt>
                <c:pt idx="4744">
                  <c:v>14.329430963267731</c:v>
                </c:pt>
                <c:pt idx="4745">
                  <c:v>14.35342495226409</c:v>
                </c:pt>
                <c:pt idx="4746">
                  <c:v>14.394030163921821</c:v>
                </c:pt>
                <c:pt idx="4747">
                  <c:v>14.3349680371371</c:v>
                </c:pt>
                <c:pt idx="4748">
                  <c:v>14.349733568744909</c:v>
                </c:pt>
                <c:pt idx="4749">
                  <c:v>14.379264632313999</c:v>
                </c:pt>
                <c:pt idx="4750">
                  <c:v>14.35342495226409</c:v>
                </c:pt>
                <c:pt idx="4751">
                  <c:v>14.338659420656279</c:v>
                </c:pt>
                <c:pt idx="4752">
                  <c:v>14.38664739829375</c:v>
                </c:pt>
                <c:pt idx="4753">
                  <c:v>14.425406918191021</c:v>
                </c:pt>
                <c:pt idx="4754">
                  <c:v>14.51030872501503</c:v>
                </c:pt>
                <c:pt idx="4755">
                  <c:v>14.580444999874221</c:v>
                </c:pt>
                <c:pt idx="4756">
                  <c:v>14.60997606308278</c:v>
                </c:pt>
                <c:pt idx="4757">
                  <c:v>14.656118349299071</c:v>
                </c:pt>
                <c:pt idx="4758">
                  <c:v>14.70595201797418</c:v>
                </c:pt>
                <c:pt idx="4759">
                  <c:v>14.765014144380659</c:v>
                </c:pt>
                <c:pt idx="4760">
                  <c:v>14.80192797320665</c:v>
                </c:pt>
                <c:pt idx="4761">
                  <c:v>14.82038488761965</c:v>
                </c:pt>
                <c:pt idx="4762">
                  <c:v>14.870218556989281</c:v>
                </c:pt>
                <c:pt idx="4763">
                  <c:v>14.88313839683131</c:v>
                </c:pt>
                <c:pt idx="4764">
                  <c:v>14.95142898060686</c:v>
                </c:pt>
                <c:pt idx="4765">
                  <c:v>14.99941695821248</c:v>
                </c:pt>
                <c:pt idx="4766">
                  <c:v>15.09908429622357</c:v>
                </c:pt>
                <c:pt idx="4767">
                  <c:v>15.176603336657729</c:v>
                </c:pt>
                <c:pt idx="4768">
                  <c:v>15.23566546303234</c:v>
                </c:pt>
                <c:pt idx="4769">
                  <c:v>15.248585302869071</c:v>
                </c:pt>
                <c:pt idx="4770">
                  <c:v>15.35748109822976</c:v>
                </c:pt>
                <c:pt idx="4771">
                  <c:v>15.45530274515013</c:v>
                </c:pt>
                <c:pt idx="4772">
                  <c:v>15.482988116571651</c:v>
                </c:pt>
                <c:pt idx="4773">
                  <c:v>15.468222584983319</c:v>
                </c:pt>
                <c:pt idx="4774">
                  <c:v>15.48667949938037</c:v>
                </c:pt>
                <c:pt idx="4775">
                  <c:v>15.50513641377921</c:v>
                </c:pt>
                <c:pt idx="4776">
                  <c:v>15.52174763712449</c:v>
                </c:pt>
                <c:pt idx="4777">
                  <c:v>15.510673487993181</c:v>
                </c:pt>
                <c:pt idx="4778">
                  <c:v>15.52728471133846</c:v>
                </c:pt>
                <c:pt idx="4779">
                  <c:v>15.545741625735509</c:v>
                </c:pt>
                <c:pt idx="4780">
                  <c:v>15.58634683733837</c:v>
                </c:pt>
                <c:pt idx="4781">
                  <c:v>15.516210562558831</c:v>
                </c:pt>
                <c:pt idx="4782">
                  <c:v>15.425771681618221</c:v>
                </c:pt>
                <c:pt idx="4783">
                  <c:v>15.34825264085362</c:v>
                </c:pt>
                <c:pt idx="4784">
                  <c:v>15.23197408022185</c:v>
                </c:pt>
                <c:pt idx="4785">
                  <c:v>15.21905423968175</c:v>
                </c:pt>
                <c:pt idx="4786">
                  <c:v>15.259659451652229</c:v>
                </c:pt>
                <c:pt idx="4787">
                  <c:v>15.263350834462731</c:v>
                </c:pt>
                <c:pt idx="4788">
                  <c:v>15.296573280458761</c:v>
                </c:pt>
                <c:pt idx="4789">
                  <c:v>15.3445612580449</c:v>
                </c:pt>
                <c:pt idx="4790">
                  <c:v>15.40177769300365</c:v>
                </c:pt>
                <c:pt idx="4791">
                  <c:v>15.33533280101866</c:v>
                </c:pt>
                <c:pt idx="4792">
                  <c:v>15.252276686031241</c:v>
                </c:pt>
                <c:pt idx="4793">
                  <c:v>15.13046105046798</c:v>
                </c:pt>
                <c:pt idx="4794">
                  <c:v>14.997571266453759</c:v>
                </c:pt>
                <c:pt idx="4795">
                  <c:v>14.8886754714005</c:v>
                </c:pt>
                <c:pt idx="4796">
                  <c:v>14.76316845297541</c:v>
                </c:pt>
                <c:pt idx="4797">
                  <c:v>14.717026166762651</c:v>
                </c:pt>
                <c:pt idx="4798">
                  <c:v>14.57490792565495</c:v>
                </c:pt>
                <c:pt idx="4799">
                  <c:v>14.45124659859084</c:v>
                </c:pt>
                <c:pt idx="4800">
                  <c:v>14.405104312713821</c:v>
                </c:pt>
                <c:pt idx="4801">
                  <c:v>14.322048197287989</c:v>
                </c:pt>
                <c:pt idx="4802">
                  <c:v>14.19284979596566</c:v>
                </c:pt>
                <c:pt idx="4803">
                  <c:v>14.065497086034419</c:v>
                </c:pt>
                <c:pt idx="4804">
                  <c:v>13.9602926736819</c:v>
                </c:pt>
                <c:pt idx="4805">
                  <c:v>14.004589268524819</c:v>
                </c:pt>
                <c:pt idx="4806">
                  <c:v>14.026737565769549</c:v>
                </c:pt>
                <c:pt idx="4807">
                  <c:v>14.037811714566869</c:v>
                </c:pt>
                <c:pt idx="4808">
                  <c:v>13.967675439665189</c:v>
                </c:pt>
                <c:pt idx="4809">
                  <c:v>13.92891591904332</c:v>
                </c:pt>
                <c:pt idx="4810">
                  <c:v>13.90307623862755</c:v>
                </c:pt>
                <c:pt idx="4811">
                  <c:v>13.89938485581353</c:v>
                </c:pt>
                <c:pt idx="4812">
                  <c:v>13.93999006749072</c:v>
                </c:pt>
                <c:pt idx="4813">
                  <c:v>13.93999006749072</c:v>
                </c:pt>
                <c:pt idx="4814">
                  <c:v>13.93260730185912</c:v>
                </c:pt>
                <c:pt idx="4815">
                  <c:v>13.93260730185912</c:v>
                </c:pt>
                <c:pt idx="4816">
                  <c:v>13.910459004612621</c:v>
                </c:pt>
                <c:pt idx="4817">
                  <c:v>13.915996079188901</c:v>
                </c:pt>
                <c:pt idx="4818">
                  <c:v>13.90861331320561</c:v>
                </c:pt>
                <c:pt idx="4819">
                  <c:v>13.858779644132779</c:v>
                </c:pt>
                <c:pt idx="4820">
                  <c:v>13.805254592240621</c:v>
                </c:pt>
                <c:pt idx="4821">
                  <c:v>13.757266614571281</c:v>
                </c:pt>
                <c:pt idx="4822">
                  <c:v>13.714815711124761</c:v>
                </c:pt>
                <c:pt idx="4823">
                  <c:v>13.653907893592139</c:v>
                </c:pt>
                <c:pt idx="4824">
                  <c:v>13.615148372956099</c:v>
                </c:pt>
                <c:pt idx="4825">
                  <c:v>13.56531470386736</c:v>
                </c:pt>
                <c:pt idx="4826">
                  <c:v>13.541320714849761</c:v>
                </c:pt>
                <c:pt idx="4827">
                  <c:v>13.552394863654159</c:v>
                </c:pt>
                <c:pt idx="4828">
                  <c:v>13.511789651959271</c:v>
                </c:pt>
                <c:pt idx="4829">
                  <c:v>13.44165337666163</c:v>
                </c:pt>
                <c:pt idx="4830">
                  <c:v>13.340140347405789</c:v>
                </c:pt>
                <c:pt idx="4831">
                  <c:v>13.20909625417961</c:v>
                </c:pt>
                <c:pt idx="4832">
                  <c:v>12.206885796828161</c:v>
                </c:pt>
                <c:pt idx="4833">
                  <c:v>12.04077356625854</c:v>
                </c:pt>
                <c:pt idx="4834">
                  <c:v>11.83774750670714</c:v>
                </c:pt>
                <c:pt idx="4835">
                  <c:v>11.62549298934117</c:v>
                </c:pt>
                <c:pt idx="4836">
                  <c:v>11.577505011553219</c:v>
                </c:pt>
                <c:pt idx="4837">
                  <c:v>11.546128257183129</c:v>
                </c:pt>
                <c:pt idx="4838">
                  <c:v>11.570122245902139</c:v>
                </c:pt>
                <c:pt idx="4839">
                  <c:v>11.31172544243613</c:v>
                </c:pt>
                <c:pt idx="4840">
                  <c:v>10.992420821175489</c:v>
                </c:pt>
                <c:pt idx="4841">
                  <c:v>10.97396390668284</c:v>
                </c:pt>
                <c:pt idx="4842">
                  <c:v>10.94996991759621</c:v>
                </c:pt>
                <c:pt idx="4843">
                  <c:v>10.93889576911163</c:v>
                </c:pt>
                <c:pt idx="4844">
                  <c:v>10.985038055519111</c:v>
                </c:pt>
                <c:pt idx="4845">
                  <c:v>11.176989966784181</c:v>
                </c:pt>
                <c:pt idx="4846">
                  <c:v>11.339410814338549</c:v>
                </c:pt>
                <c:pt idx="4847">
                  <c:v>10.968426832088859</c:v>
                </c:pt>
                <c:pt idx="4848">
                  <c:v>10.85583965370998</c:v>
                </c:pt>
                <c:pt idx="4849">
                  <c:v>10.815234441889389</c:v>
                </c:pt>
                <c:pt idx="4850">
                  <c:v>10.85953103653817</c:v>
                </c:pt>
                <c:pt idx="4851">
                  <c:v>10.88906209987063</c:v>
                </c:pt>
                <c:pt idx="4852">
                  <c:v>10.45901599109173</c:v>
                </c:pt>
                <c:pt idx="4853">
                  <c:v>10.324280514607191</c:v>
                </c:pt>
                <c:pt idx="4854">
                  <c:v>10.198773495532439</c:v>
                </c:pt>
                <c:pt idx="4855">
                  <c:v>10.154476900850019</c:v>
                </c:pt>
                <c:pt idx="4856">
                  <c:v>10.165551049345231</c:v>
                </c:pt>
                <c:pt idx="4857">
                  <c:v>10.161859666513489</c:v>
                </c:pt>
                <c:pt idx="4858">
                  <c:v>10.14340275200491</c:v>
                </c:pt>
                <c:pt idx="4859">
                  <c:v>10.148939826602421</c:v>
                </c:pt>
                <c:pt idx="4860">
                  <c:v>10.14340275200491</c:v>
                </c:pt>
                <c:pt idx="4861">
                  <c:v>10.158168283681761</c:v>
                </c:pt>
                <c:pt idx="4862">
                  <c:v>10.163705358281041</c:v>
                </c:pt>
                <c:pt idx="4863">
                  <c:v>10.18400796385559</c:v>
                </c:pt>
                <c:pt idx="4864">
                  <c:v>10.191390729868971</c:v>
                </c:pt>
                <c:pt idx="4865">
                  <c:v>10.18585365562314</c:v>
                </c:pt>
                <c:pt idx="4866">
                  <c:v>10.178470889959669</c:v>
                </c:pt>
                <c:pt idx="4867">
                  <c:v>10.161859666513489</c:v>
                </c:pt>
                <c:pt idx="4868">
                  <c:v>10.161859666513489</c:v>
                </c:pt>
                <c:pt idx="4869">
                  <c:v>10.14340275200491</c:v>
                </c:pt>
                <c:pt idx="4870">
                  <c:v>10.132328603156241</c:v>
                </c:pt>
                <c:pt idx="4871">
                  <c:v>10.265218387903319</c:v>
                </c:pt>
                <c:pt idx="4872">
                  <c:v>10.26337269683914</c:v>
                </c:pt>
                <c:pt idx="4873">
                  <c:v>10.26337269683914</c:v>
                </c:pt>
                <c:pt idx="4874">
                  <c:v>10.27260115391848</c:v>
                </c:pt>
                <c:pt idx="4875">
                  <c:v>10.279983919580181</c:v>
                </c:pt>
                <c:pt idx="4876">
                  <c:v>10.32243482319133</c:v>
                </c:pt>
                <c:pt idx="4877">
                  <c:v>10.366731418218359</c:v>
                </c:pt>
                <c:pt idx="4878">
                  <c:v>10.38887971555336</c:v>
                </c:pt>
                <c:pt idx="4879">
                  <c:v>10.46455306498588</c:v>
                </c:pt>
                <c:pt idx="4880">
                  <c:v>10.483009979489159</c:v>
                </c:pt>
                <c:pt idx="4881">
                  <c:v>10.49039274550077</c:v>
                </c:pt>
                <c:pt idx="4882">
                  <c:v>10.505158277174081</c:v>
                </c:pt>
                <c:pt idx="4883">
                  <c:v>10.514386734601571</c:v>
                </c:pt>
                <c:pt idx="4884">
                  <c:v>10.49408412833073</c:v>
                </c:pt>
                <c:pt idx="4885">
                  <c:v>10.48485567125493</c:v>
                </c:pt>
                <c:pt idx="4886">
                  <c:v>10.508849660004049</c:v>
                </c:pt>
                <c:pt idx="4887">
                  <c:v>10.514386734601571</c:v>
                </c:pt>
                <c:pt idx="4888">
                  <c:v>10.483009979489159</c:v>
                </c:pt>
                <c:pt idx="4889">
                  <c:v>10.473781522413359</c:v>
                </c:pt>
                <c:pt idx="4890">
                  <c:v>10.45901599109173</c:v>
                </c:pt>
                <c:pt idx="4891">
                  <c:v>10.416565087134201</c:v>
                </c:pt>
                <c:pt idx="4892">
                  <c:v>10.433176310576849</c:v>
                </c:pt>
                <c:pt idx="4893">
                  <c:v>10.449787533664249</c:v>
                </c:pt>
                <c:pt idx="4894">
                  <c:v>10.4700901395834</c:v>
                </c:pt>
                <c:pt idx="4895">
                  <c:v>10.363040035386611</c:v>
                </c:pt>
                <c:pt idx="4896">
                  <c:v>10.27260115391848</c:v>
                </c:pt>
                <c:pt idx="4897">
                  <c:v>9.6782885052387897</c:v>
                </c:pt>
                <c:pt idx="4898">
                  <c:v>9.442039998578494</c:v>
                </c:pt>
                <c:pt idx="4899">
                  <c:v>9.0710560155304325</c:v>
                </c:pt>
                <c:pt idx="4900">
                  <c:v>8.7794367654446894</c:v>
                </c:pt>
                <c:pt idx="4901">
                  <c:v>8.6483926718939781</c:v>
                </c:pt>
                <c:pt idx="4902">
                  <c:v>8.1260619889140369</c:v>
                </c:pt>
                <c:pt idx="4903">
                  <c:v>7.9820980549713427</c:v>
                </c:pt>
                <c:pt idx="4904">
                  <c:v>7.8971962478723707</c:v>
                </c:pt>
                <c:pt idx="4905">
                  <c:v>7.738466782524843</c:v>
                </c:pt>
                <c:pt idx="4906">
                  <c:v>7.6387994436817452</c:v>
                </c:pt>
                <c:pt idx="4907">
                  <c:v>7.5372864130533959</c:v>
                </c:pt>
                <c:pt idx="4908">
                  <c:v>7.4283906170814031</c:v>
                </c:pt>
                <c:pt idx="4909">
                  <c:v>7.2401300878443866</c:v>
                </c:pt>
                <c:pt idx="4910">
                  <c:v>6.8968314759145626</c:v>
                </c:pt>
                <c:pt idx="4911">
                  <c:v>6.8506891892928898</c:v>
                </c:pt>
                <c:pt idx="4912">
                  <c:v>6.7860899880882801</c:v>
                </c:pt>
                <c:pt idx="4913">
                  <c:v>6.6882683409118302</c:v>
                </c:pt>
                <c:pt idx="4914">
                  <c:v>6.54984148100431</c:v>
                </c:pt>
                <c:pt idx="4915">
                  <c:v>6.4889336626243503</c:v>
                </c:pt>
                <c:pt idx="4916">
                  <c:v>6.4114146214290164</c:v>
                </c:pt>
                <c:pt idx="4917">
                  <c:v>6.234228240870717</c:v>
                </c:pt>
                <c:pt idx="4918">
                  <c:v>6.1696290396218521</c:v>
                </c:pt>
                <c:pt idx="4919">
                  <c:v>5.961065903742262</c:v>
                </c:pt>
                <c:pt idx="4920">
                  <c:v>5.741428619968171</c:v>
                </c:pt>
                <c:pt idx="4921">
                  <c:v>5.7303544710664083</c:v>
                </c:pt>
                <c:pt idx="4922">
                  <c:v>5.9075408517238293</c:v>
                </c:pt>
                <c:pt idx="4923">
                  <c:v>5.9905969675910429</c:v>
                </c:pt>
                <c:pt idx="4924">
                  <c:v>6.234228240870717</c:v>
                </c:pt>
                <c:pt idx="4925">
                  <c:v>6.4907793540490779</c:v>
                </c:pt>
                <c:pt idx="4926">
                  <c:v>6.5849096187507739</c:v>
                </c:pt>
                <c:pt idx="4927">
                  <c:v>6.7141080211865622</c:v>
                </c:pt>
                <c:pt idx="4928">
                  <c:v>6.7011881808724638</c:v>
                </c:pt>
                <c:pt idx="4929">
                  <c:v>6.8820659441828429</c:v>
                </c:pt>
                <c:pt idx="4930">
                  <c:v>7.1884507269733326</c:v>
                </c:pt>
                <c:pt idx="4931">
                  <c:v>7.5188294984899384</c:v>
                </c:pt>
                <c:pt idx="4932">
                  <c:v>7.5649717850762048</c:v>
                </c:pt>
                <c:pt idx="4933">
                  <c:v>7.8344427385167386</c:v>
                </c:pt>
                <c:pt idx="4934">
                  <c:v>7.9636411404149552</c:v>
                </c:pt>
                <c:pt idx="4935">
                  <c:v>8.0208575755017453</c:v>
                </c:pt>
                <c:pt idx="4936">
                  <c:v>8.1242162974946339</c:v>
                </c:pt>
                <c:pt idx="4937">
                  <c:v>8.1555930523385545</c:v>
                </c:pt>
                <c:pt idx="4938">
                  <c:v>8.2423405511838332</c:v>
                </c:pt>
                <c:pt idx="4939">
                  <c:v>8.4232183141773422</c:v>
                </c:pt>
                <c:pt idx="4940">
                  <c:v>8.0430058732486298</c:v>
                </c:pt>
                <c:pt idx="4941">
                  <c:v>7.6646391239281533</c:v>
                </c:pt>
                <c:pt idx="4942">
                  <c:v>7.5557433276186332</c:v>
                </c:pt>
                <c:pt idx="4943">
                  <c:v>7.5151381156475816</c:v>
                </c:pt>
                <c:pt idx="4944">
                  <c:v>7.5262122641746467</c:v>
                </c:pt>
                <c:pt idx="4945">
                  <c:v>7.5963485399413768</c:v>
                </c:pt>
                <c:pt idx="4946">
                  <c:v>7.6664848153493308</c:v>
                </c:pt>
                <c:pt idx="4947">
                  <c:v>7.6609477410857956</c:v>
                </c:pt>
                <c:pt idx="4948">
                  <c:v>7.6830960384898468</c:v>
                </c:pt>
                <c:pt idx="4949">
                  <c:v>7.6591020493129331</c:v>
                </c:pt>
                <c:pt idx="4950">
                  <c:v>7.688633112753382</c:v>
                </c:pt>
                <c:pt idx="4951">
                  <c:v>7.6812503470686666</c:v>
                </c:pt>
                <c:pt idx="4952">
                  <c:v>7.6701761981916894</c:v>
                </c:pt>
                <c:pt idx="4953">
                  <c:v>7.6000399227837319</c:v>
                </c:pt>
                <c:pt idx="4954">
                  <c:v>7.2548956195708012</c:v>
                </c:pt>
                <c:pt idx="4955">
                  <c:v>7.2013705672803496</c:v>
                </c:pt>
                <c:pt idx="4956">
                  <c:v>7.1626110467145452</c:v>
                </c:pt>
                <c:pt idx="4957">
                  <c:v>7.1607653549399073</c:v>
                </c:pt>
                <c:pt idx="4958">
                  <c:v>7.0500238671454776</c:v>
                </c:pt>
                <c:pt idx="4959">
                  <c:v>7.1109316858381764</c:v>
                </c:pt>
                <c:pt idx="4960">
                  <c:v>7.103548919446558</c:v>
                </c:pt>
                <c:pt idx="4961">
                  <c:v>6.9448194539574226</c:v>
                </c:pt>
                <c:pt idx="4962">
                  <c:v>6.8451521150240424</c:v>
                </c:pt>
                <c:pt idx="4963">
                  <c:v>6.7694787649300592</c:v>
                </c:pt>
                <c:pt idx="4964">
                  <c:v>6.8082382855135686</c:v>
                </c:pt>
                <c:pt idx="4965">
                  <c:v>7.1496912064075291</c:v>
                </c:pt>
                <c:pt idx="4966">
                  <c:v>7.2733525344948138</c:v>
                </c:pt>
                <c:pt idx="4967">
                  <c:v>7.3711741816057597</c:v>
                </c:pt>
                <c:pt idx="4968">
                  <c:v>7.4228535424644102</c:v>
                </c:pt>
                <c:pt idx="4969">
                  <c:v>7.576045933956733</c:v>
                </c:pt>
                <c:pt idx="4970">
                  <c:v>7.6535649754028601</c:v>
                </c:pt>
                <c:pt idx="4971">
                  <c:v>7.7237012508072818</c:v>
                </c:pt>
                <c:pt idx="4972">
                  <c:v>7.8289056639015113</c:v>
                </c:pt>
                <c:pt idx="4973">
                  <c:v>8.0079377355605867</c:v>
                </c:pt>
                <c:pt idx="4974">
                  <c:v>8.092839542648937</c:v>
                </c:pt>
                <c:pt idx="4975">
                  <c:v>8.2183465620228553</c:v>
                </c:pt>
                <c:pt idx="4976">
                  <c:v>8.2349577848010647</c:v>
                </c:pt>
                <c:pt idx="4977">
                  <c:v>8.2811000717036229</c:v>
                </c:pt>
                <c:pt idx="4978">
                  <c:v>8.4269096970161534</c:v>
                </c:pt>
                <c:pt idx="4979">
                  <c:v>8.539496875704824</c:v>
                </c:pt>
                <c:pt idx="4980">
                  <c:v>8.6151702256483507</c:v>
                </c:pt>
                <c:pt idx="4981">
                  <c:v>8.6945349584218317</c:v>
                </c:pt>
                <c:pt idx="4982">
                  <c:v>8.7406772449479178</c:v>
                </c:pt>
                <c:pt idx="4983">
                  <c:v>8.7831281482817314</c:v>
                </c:pt>
                <c:pt idx="4984">
                  <c:v>8.8938696358584242</c:v>
                </c:pt>
                <c:pt idx="4985">
                  <c:v>9.0821301643914882</c:v>
                </c:pt>
                <c:pt idx="4986">
                  <c:v>9.2574708529585958</c:v>
                </c:pt>
                <c:pt idx="4987">
                  <c:v>9.3091502137074986</c:v>
                </c:pt>
                <c:pt idx="4988">
                  <c:v>9.406971860945319</c:v>
                </c:pt>
                <c:pt idx="4989">
                  <c:v>9.5047935081707386</c:v>
                </c:pt>
                <c:pt idx="4990">
                  <c:v>9.5527814860719822</c:v>
                </c:pt>
                <c:pt idx="4991">
                  <c:v>9.1707233542106632</c:v>
                </c:pt>
                <c:pt idx="4992">
                  <c:v>9.2353225555952676</c:v>
                </c:pt>
                <c:pt idx="4993">
                  <c:v>9.2445510126816703</c:v>
                </c:pt>
                <c:pt idx="4994">
                  <c:v>9.4051261695276818</c:v>
                </c:pt>
                <c:pt idx="4995">
                  <c:v>9.4807995190433889</c:v>
                </c:pt>
                <c:pt idx="4996">
                  <c:v>9.6063065385725057</c:v>
                </c:pt>
                <c:pt idx="4997">
                  <c:v>9.1356552169203358</c:v>
                </c:pt>
                <c:pt idx="4998">
                  <c:v>8.8791041041585537</c:v>
                </c:pt>
                <c:pt idx="4999">
                  <c:v>8.9658516029348068</c:v>
                </c:pt>
                <c:pt idx="5000">
                  <c:v>8.3235509754121395</c:v>
                </c:pt>
                <c:pt idx="5001">
                  <c:v>7.1533825892516534</c:v>
                </c:pt>
                <c:pt idx="5002">
                  <c:v>7.5649717850762048</c:v>
                </c:pt>
                <c:pt idx="5003">
                  <c:v>7.6498735922088201</c:v>
                </c:pt>
                <c:pt idx="5004">
                  <c:v>7.6867874216838867</c:v>
                </c:pt>
                <c:pt idx="5005">
                  <c:v>7.6498735922088201</c:v>
                </c:pt>
                <c:pt idx="5006">
                  <c:v>7.7163184847708806</c:v>
                </c:pt>
                <c:pt idx="5007">
                  <c:v>7.8307513553226924</c:v>
                </c:pt>
                <c:pt idx="5008">
                  <c:v>7.875047950473629</c:v>
                </c:pt>
                <c:pt idx="5009">
                  <c:v>7.8362884295844548</c:v>
                </c:pt>
                <c:pt idx="5010">
                  <c:v>7.8676651844389989</c:v>
                </c:pt>
                <c:pt idx="5011">
                  <c:v>7.9599497575761511</c:v>
                </c:pt>
                <c:pt idx="5012">
                  <c:v>8.0024006609471314</c:v>
                </c:pt>
                <c:pt idx="5013">
                  <c:v>8.0522343307026709</c:v>
                </c:pt>
                <c:pt idx="5014">
                  <c:v>8.1279076803334434</c:v>
                </c:pt>
                <c:pt idx="5015">
                  <c:v>8.1611301265985503</c:v>
                </c:pt>
                <c:pt idx="5016">
                  <c:v>8.2423405511838332</c:v>
                </c:pt>
                <c:pt idx="5017">
                  <c:v>8.2238836366345378</c:v>
                </c:pt>
                <c:pt idx="5018">
                  <c:v>8.1740499668896245</c:v>
                </c:pt>
                <c:pt idx="5019">
                  <c:v>8.1703585840508168</c:v>
                </c:pt>
                <c:pt idx="5020">
                  <c:v>8.0651541706420531</c:v>
                </c:pt>
                <c:pt idx="5021">
                  <c:v>8.0097834269799915</c:v>
                </c:pt>
                <c:pt idx="5022">
                  <c:v>7.9931722038447814</c:v>
                </c:pt>
                <c:pt idx="5023">
                  <c:v>7.9267273113039654</c:v>
                </c:pt>
                <c:pt idx="5024">
                  <c:v>7.9378014601791804</c:v>
                </c:pt>
                <c:pt idx="5025">
                  <c:v>7.9396471512468993</c:v>
                </c:pt>
                <c:pt idx="5026">
                  <c:v>7.9341100773385946</c:v>
                </c:pt>
                <c:pt idx="5027">
                  <c:v>7.9433385344391647</c:v>
                </c:pt>
                <c:pt idx="5028">
                  <c:v>7.9488756087009316</c:v>
                </c:pt>
                <c:pt idx="5029">
                  <c:v>7.969178214676722</c:v>
                </c:pt>
                <c:pt idx="5030">
                  <c:v>7.9248816195311003</c:v>
                </c:pt>
                <c:pt idx="5031">
                  <c:v>7.9396471512468993</c:v>
                </c:pt>
                <c:pt idx="5032">
                  <c:v>7.9894808210041974</c:v>
                </c:pt>
                <c:pt idx="5033">
                  <c:v>8.0263946501152006</c:v>
                </c:pt>
                <c:pt idx="5034">
                  <c:v>8.0503886389298049</c:v>
                </c:pt>
                <c:pt idx="5035">
                  <c:v>8.100222308681797</c:v>
                </c:pt>
                <c:pt idx="5036">
                  <c:v>8.164821509437358</c:v>
                </c:pt>
                <c:pt idx="5037">
                  <c:v>8.2109637959917698</c:v>
                </c:pt>
                <c:pt idx="5038">
                  <c:v>8.1758956583090292</c:v>
                </c:pt>
                <c:pt idx="5039">
                  <c:v>8.1722042751185366</c:v>
                </c:pt>
                <c:pt idx="5040">
                  <c:v>8.1223706060734493</c:v>
                </c:pt>
                <c:pt idx="5041">
                  <c:v>8.1279076803334434</c:v>
                </c:pt>
                <c:pt idx="5042">
                  <c:v>8.0799197023560865</c:v>
                </c:pt>
                <c:pt idx="5043">
                  <c:v>8.0836110851966758</c:v>
                </c:pt>
                <c:pt idx="5044">
                  <c:v>8.07253693632323</c:v>
                </c:pt>
                <c:pt idx="5045">
                  <c:v>8.092839542648937</c:v>
                </c:pt>
                <c:pt idx="5046">
                  <c:v>8.1168335314617739</c:v>
                </c:pt>
                <c:pt idx="5047">
                  <c:v>8.1722042751185366</c:v>
                </c:pt>
                <c:pt idx="5048">
                  <c:v>8.2368034765739342</c:v>
                </c:pt>
                <c:pt idx="5049">
                  <c:v>8.2386491676398759</c:v>
                </c:pt>
                <c:pt idx="5050">
                  <c:v>8.2238836366345378</c:v>
                </c:pt>
                <c:pt idx="5051">
                  <c:v>8.288482837383027</c:v>
                </c:pt>
                <c:pt idx="5052">
                  <c:v>8.3290880493186723</c:v>
                </c:pt>
                <c:pt idx="5053">
                  <c:v>8.4841261320710739</c:v>
                </c:pt>
                <c:pt idx="5054">
                  <c:v>8.5542624074100022</c:v>
                </c:pt>
                <c:pt idx="5055">
                  <c:v>8.6391642144470229</c:v>
                </c:pt>
                <c:pt idx="5056">
                  <c:v>8.6520840550827014</c:v>
                </c:pt>
                <c:pt idx="5057">
                  <c:v>8.6926892670024216</c:v>
                </c:pt>
                <c:pt idx="5058">
                  <c:v>8.7240660214751919</c:v>
                </c:pt>
                <c:pt idx="5059">
                  <c:v>8.7462143192043733</c:v>
                </c:pt>
                <c:pt idx="5060">
                  <c:v>8.7369858621108776</c:v>
                </c:pt>
                <c:pt idx="5061">
                  <c:v>8.5801020879815386</c:v>
                </c:pt>
                <c:pt idx="5062">
                  <c:v>8.4361381541131948</c:v>
                </c:pt>
                <c:pt idx="5063">
                  <c:v>8.4287553880838786</c:v>
                </c:pt>
                <c:pt idx="5064">
                  <c:v>8.4121441653092095</c:v>
                </c:pt>
                <c:pt idx="5065">
                  <c:v>8.3530820381244215</c:v>
                </c:pt>
                <c:pt idx="5066">
                  <c:v>8.3014026773188672</c:v>
                </c:pt>
                <c:pt idx="5067">
                  <c:v>8.295865603060653</c:v>
                </c:pt>
                <c:pt idx="5068">
                  <c:v>8.2497233165115524</c:v>
                </c:pt>
                <c:pt idx="5069">
                  <c:v>8.2128094874111781</c:v>
                </c:pt>
                <c:pt idx="5070">
                  <c:v>8.1851241157612993</c:v>
                </c:pt>
                <c:pt idx="5071">
                  <c:v>8.1519016694979651</c:v>
                </c:pt>
                <c:pt idx="5072">
                  <c:v>8.092839542648937</c:v>
                </c:pt>
                <c:pt idx="5073">
                  <c:v>8.0079377355605867</c:v>
                </c:pt>
                <c:pt idx="5074">
                  <c:v>7.9894808210041974</c:v>
                </c:pt>
                <c:pt idx="5075">
                  <c:v>8.0466972560892174</c:v>
                </c:pt>
                <c:pt idx="5076">
                  <c:v>8.0965309254895264</c:v>
                </c:pt>
                <c:pt idx="5077">
                  <c:v>8.109450765780597</c:v>
                </c:pt>
                <c:pt idx="5078">
                  <c:v>8.0780740109349036</c:v>
                </c:pt>
                <c:pt idx="5079">
                  <c:v>8.0799197023560865</c:v>
                </c:pt>
                <c:pt idx="5080">
                  <c:v>8.1445189034651033</c:v>
                </c:pt>
                <c:pt idx="5081">
                  <c:v>8.20911810492405</c:v>
                </c:pt>
                <c:pt idx="5082">
                  <c:v>8.2940199119929279</c:v>
                </c:pt>
                <c:pt idx="5083">
                  <c:v>8.2811000717036229</c:v>
                </c:pt>
                <c:pt idx="5084">
                  <c:v>8.2847914545424342</c:v>
                </c:pt>
                <c:pt idx="5085">
                  <c:v>8.3364708153497631</c:v>
                </c:pt>
                <c:pt idx="5086">
                  <c:v>8.3549277298972928</c:v>
                </c:pt>
                <c:pt idx="5087">
                  <c:v>8.3623104955749206</c:v>
                </c:pt>
                <c:pt idx="5088">
                  <c:v>8.3420078899596657</c:v>
                </c:pt>
                <c:pt idx="5089">
                  <c:v>8.3530820381244215</c:v>
                </c:pt>
                <c:pt idx="5090">
                  <c:v>8.3807674104741405</c:v>
                </c:pt>
                <c:pt idx="5091">
                  <c:v>8.4066070906993033</c:v>
                </c:pt>
                <c:pt idx="5092">
                  <c:v>8.4066070906993033</c:v>
                </c:pt>
                <c:pt idx="5093">
                  <c:v>8.4066070906993033</c:v>
                </c:pt>
                <c:pt idx="5094">
                  <c:v>8.3420078899596657</c:v>
                </c:pt>
                <c:pt idx="5095">
                  <c:v>8.2663345399931334</c:v>
                </c:pt>
                <c:pt idx="5096">
                  <c:v>8.1740499668896245</c:v>
                </c:pt>
                <c:pt idx="5097">
                  <c:v>8.1463645948862897</c:v>
                </c:pt>
                <c:pt idx="5098">
                  <c:v>8.1223706060734493</c:v>
                </c:pt>
                <c:pt idx="5099">
                  <c:v>8.129753371754628</c:v>
                </c:pt>
                <c:pt idx="5100">
                  <c:v>8.1112964572017816</c:v>
                </c:pt>
                <c:pt idx="5101">
                  <c:v>8.0983766169089293</c:v>
                </c:pt>
                <c:pt idx="5102">
                  <c:v>8.1168335314617739</c:v>
                </c:pt>
                <c:pt idx="5103">
                  <c:v>8.1519016694979651</c:v>
                </c:pt>
                <c:pt idx="5104">
                  <c:v>8.1629758180179532</c:v>
                </c:pt>
                <c:pt idx="5105">
                  <c:v>8.1888154986001069</c:v>
                </c:pt>
                <c:pt idx="5106">
                  <c:v>8.2165008702499875</c:v>
                </c:pt>
                <c:pt idx="5107">
                  <c:v>8.2128094874111781</c:v>
                </c:pt>
                <c:pt idx="5108">
                  <c:v>8.2238836366345378</c:v>
                </c:pt>
                <c:pt idx="5109">
                  <c:v>8.2331120937333431</c:v>
                </c:pt>
                <c:pt idx="5110">
                  <c:v>8.2534146993503619</c:v>
                </c:pt>
                <c:pt idx="5111">
                  <c:v>8.2940199119929279</c:v>
                </c:pt>
                <c:pt idx="5112">
                  <c:v>8.3327794325091684</c:v>
                </c:pt>
                <c:pt idx="5113">
                  <c:v>8.3752303362159175</c:v>
                </c:pt>
                <c:pt idx="5114">
                  <c:v>8.3696932616042314</c:v>
                </c:pt>
                <c:pt idx="5115">
                  <c:v>8.4066070906993033</c:v>
                </c:pt>
                <c:pt idx="5116">
                  <c:v>8.460132143268865</c:v>
                </c:pt>
                <c:pt idx="5117">
                  <c:v>8.5302684186095608</c:v>
                </c:pt>
                <c:pt idx="5118">
                  <c:v>8.5819477794009487</c:v>
                </c:pt>
                <c:pt idx="5119">
                  <c:v>8.6170159170677589</c:v>
                </c:pt>
                <c:pt idx="5120">
                  <c:v>8.6742323524619707</c:v>
                </c:pt>
                <c:pt idx="5121">
                  <c:v>8.6963806498412417</c:v>
                </c:pt>
                <c:pt idx="5122">
                  <c:v>8.6926892670024216</c:v>
                </c:pt>
                <c:pt idx="5123">
                  <c:v>8.6871521923942847</c:v>
                </c:pt>
                <c:pt idx="5124">
                  <c:v>9.0341421864636899</c:v>
                </c:pt>
                <c:pt idx="5125">
                  <c:v>8.9178636250017043</c:v>
                </c:pt>
                <c:pt idx="5126">
                  <c:v>9.0046111230692691</c:v>
                </c:pt>
                <c:pt idx="5127">
                  <c:v>9.1448836740085149</c:v>
                </c:pt>
                <c:pt idx="5128">
                  <c:v>9.2740820760690159</c:v>
                </c:pt>
                <c:pt idx="5129">
                  <c:v>9.5343245715492326</c:v>
                </c:pt>
                <c:pt idx="5130">
                  <c:v>9.8573205765207987</c:v>
                </c:pt>
                <c:pt idx="5131">
                  <c:v>10.0769578596234</c:v>
                </c:pt>
                <c:pt idx="5132">
                  <c:v>10.193236421284841</c:v>
                </c:pt>
                <c:pt idx="5133">
                  <c:v>10.25229854799402</c:v>
                </c:pt>
                <c:pt idx="5134">
                  <c:v>10.364885726449019</c:v>
                </c:pt>
                <c:pt idx="5135">
                  <c:v>10.49777551116069</c:v>
                </c:pt>
                <c:pt idx="5136">
                  <c:v>10.645430827522659</c:v>
                </c:pt>
                <c:pt idx="5137">
                  <c:v>10.933358694869341</c:v>
                </c:pt>
                <c:pt idx="5138">
                  <c:v>11.03118034157491</c:v>
                </c:pt>
                <c:pt idx="5139">
                  <c:v>11.09393385105386</c:v>
                </c:pt>
                <c:pt idx="5140">
                  <c:v>11.189909806681101</c:v>
                </c:pt>
                <c:pt idx="5141">
                  <c:v>11.217595178588841</c:v>
                </c:pt>
                <c:pt idx="5142">
                  <c:v>11.19175549809342</c:v>
                </c:pt>
                <c:pt idx="5143">
                  <c:v>11.282194379116049</c:v>
                </c:pt>
                <c:pt idx="5144">
                  <c:v>11.37078756906919</c:v>
                </c:pt>
                <c:pt idx="5145">
                  <c:v>10.66942481661993</c:v>
                </c:pt>
                <c:pt idx="5146">
                  <c:v>10.65281359388775</c:v>
                </c:pt>
                <c:pt idx="5147">
                  <c:v>10.65465928494838</c:v>
                </c:pt>
                <c:pt idx="5148">
                  <c:v>10.67496189086399</c:v>
                </c:pt>
                <c:pt idx="5149">
                  <c:v>10.315052057529631</c:v>
                </c:pt>
                <c:pt idx="5150">
                  <c:v>10.06403801971233</c:v>
                </c:pt>
                <c:pt idx="5151">
                  <c:v>9.6339919101781319</c:v>
                </c:pt>
                <c:pt idx="5152">
                  <c:v>9.3239157454002868</c:v>
                </c:pt>
                <c:pt idx="5153">
                  <c:v>9.0322964953977376</c:v>
                </c:pt>
                <c:pt idx="5154">
                  <c:v>8.6040960771336703</c:v>
                </c:pt>
                <c:pt idx="5155">
                  <c:v>8.3069397519305515</c:v>
                </c:pt>
                <c:pt idx="5156">
                  <c:v>8.0466972560892174</c:v>
                </c:pt>
                <c:pt idx="5157">
                  <c:v>7.9230359284633796</c:v>
                </c:pt>
                <c:pt idx="5158">
                  <c:v>7.6849417299110234</c:v>
                </c:pt>
                <c:pt idx="5159">
                  <c:v>7.6830960384898468</c:v>
                </c:pt>
                <c:pt idx="5160">
                  <c:v>7.6941701873686057</c:v>
                </c:pt>
                <c:pt idx="5161">
                  <c:v>7.7624607713483043</c:v>
                </c:pt>
                <c:pt idx="5162">
                  <c:v>7.847362578461448</c:v>
                </c:pt>
                <c:pt idx="5163">
                  <c:v>7.8953505564511861</c:v>
                </c:pt>
                <c:pt idx="5164">
                  <c:v>8.0596170963820661</c:v>
                </c:pt>
                <c:pt idx="5165">
                  <c:v>8.2035810303123693</c:v>
                </c:pt>
                <c:pt idx="5166">
                  <c:v>8.2940199119929279</c:v>
                </c:pt>
                <c:pt idx="5167">
                  <c:v>8.419526930986839</c:v>
                </c:pt>
                <c:pt idx="5168">
                  <c:v>8.7093004901234607</c:v>
                </c:pt>
                <c:pt idx="5169">
                  <c:v>8.9787714428635859</c:v>
                </c:pt>
                <c:pt idx="5170">
                  <c:v>9.0599818670210635</c:v>
                </c:pt>
                <c:pt idx="5171">
                  <c:v>8.7240660214751919</c:v>
                </c:pt>
                <c:pt idx="5172">
                  <c:v>8.3383165071208527</c:v>
                </c:pt>
                <c:pt idx="5173">
                  <c:v>8.1371361377857081</c:v>
                </c:pt>
                <c:pt idx="5174">
                  <c:v>8.0799197023560865</c:v>
                </c:pt>
                <c:pt idx="5175">
                  <c:v>7.9728695975173069</c:v>
                </c:pt>
                <c:pt idx="5176">
                  <c:v>7.7550780053119022</c:v>
                </c:pt>
                <c:pt idx="5177">
                  <c:v>7.5483605619339196</c:v>
                </c:pt>
                <c:pt idx="5178">
                  <c:v>7.5557433276186332</c:v>
                </c:pt>
                <c:pt idx="5179">
                  <c:v>7.5778916250262274</c:v>
                </c:pt>
                <c:pt idx="5180">
                  <c:v>7.5871200828354883</c:v>
                </c:pt>
                <c:pt idx="5181">
                  <c:v>7.3194948207417827</c:v>
                </c:pt>
                <c:pt idx="5182">
                  <c:v>7.3361060438893828</c:v>
                </c:pt>
                <c:pt idx="5183">
                  <c:v>7.2142904075855867</c:v>
                </c:pt>
                <c:pt idx="5184">
                  <c:v>7.1017032283752899</c:v>
                </c:pt>
                <c:pt idx="5185">
                  <c:v>7.2309016303832747</c:v>
                </c:pt>
                <c:pt idx="5186">
                  <c:v>7.0869376966471096</c:v>
                </c:pt>
                <c:pt idx="5187">
                  <c:v>7.1515368978304839</c:v>
                </c:pt>
                <c:pt idx="5188">
                  <c:v>7.0832463134495214</c:v>
                </c:pt>
                <c:pt idx="5189">
                  <c:v>6.9337453050698157</c:v>
                </c:pt>
                <c:pt idx="5190">
                  <c:v>6.9798875916879526</c:v>
                </c:pt>
                <c:pt idx="5191">
                  <c:v>7.0832463134495214</c:v>
                </c:pt>
                <c:pt idx="5192">
                  <c:v>7.0647893988754378</c:v>
                </c:pt>
                <c:pt idx="5193">
                  <c:v>6.9928074316450513</c:v>
                </c:pt>
                <c:pt idx="5194">
                  <c:v>7.0057272723055153</c:v>
                </c:pt>
                <c:pt idx="5195">
                  <c:v>6.9429737625344714</c:v>
                </c:pt>
                <c:pt idx="5196">
                  <c:v>6.9688134431538087</c:v>
                </c:pt>
                <c:pt idx="5197">
                  <c:v>6.9854246659550254</c:v>
                </c:pt>
                <c:pt idx="5198">
                  <c:v>6.9688134431538087</c:v>
                </c:pt>
                <c:pt idx="5199">
                  <c:v>6.9448194539574226</c:v>
                </c:pt>
                <c:pt idx="5200">
                  <c:v>6.9558936024915639</c:v>
                </c:pt>
                <c:pt idx="5201">
                  <c:v>6.778707222396485</c:v>
                </c:pt>
                <c:pt idx="5202">
                  <c:v>6.5406130238878024</c:v>
                </c:pt>
                <c:pt idx="5203">
                  <c:v>6.5572242466978743</c:v>
                </c:pt>
                <c:pt idx="5204">
                  <c:v>6.4797052051561614</c:v>
                </c:pt>
                <c:pt idx="5205">
                  <c:v>6.4132603125002756</c:v>
                </c:pt>
                <c:pt idx="5206">
                  <c:v>6.2895989846443046</c:v>
                </c:pt>
                <c:pt idx="5207">
                  <c:v>6.2010057945348089</c:v>
                </c:pt>
                <c:pt idx="5208">
                  <c:v>6.1659376564207253</c:v>
                </c:pt>
                <c:pt idx="5209">
                  <c:v>6.140097976130062</c:v>
                </c:pt>
                <c:pt idx="5210">
                  <c:v>6.0662703174006127</c:v>
                </c:pt>
                <c:pt idx="5211">
                  <c:v>5.9961340418634208</c:v>
                </c:pt>
                <c:pt idx="5212">
                  <c:v>5.9296891491721366</c:v>
                </c:pt>
                <c:pt idx="5213">
                  <c:v>5.8577071818479212</c:v>
                </c:pt>
                <c:pt idx="5214">
                  <c:v>5.7451200028193847</c:v>
                </c:pt>
                <c:pt idx="5215">
                  <c:v>5.6380698976973687</c:v>
                </c:pt>
                <c:pt idx="5216">
                  <c:v>5.5310197929146501</c:v>
                </c:pt>
                <c:pt idx="5217">
                  <c:v>5.4424266027290384</c:v>
                </c:pt>
                <c:pt idx="5218">
                  <c:v>5.3427592636257168</c:v>
                </c:pt>
                <c:pt idx="5219">
                  <c:v>5.0253003312820166</c:v>
                </c:pt>
                <c:pt idx="5220">
                  <c:v>4.7429095369957528</c:v>
                </c:pt>
                <c:pt idx="5221">
                  <c:v>4.7115327816779997</c:v>
                </c:pt>
                <c:pt idx="5222">
                  <c:v>4.6746189524307029</c:v>
                </c:pt>
                <c:pt idx="5223">
                  <c:v>4.3977652323159244</c:v>
                </c:pt>
                <c:pt idx="5224">
                  <c:v>4.0950718317635522</c:v>
                </c:pt>
                <c:pt idx="5225">
                  <c:v>3.641031730389479</c:v>
                </c:pt>
                <c:pt idx="5226">
                  <c:v>3.6594886453878308</c:v>
                </c:pt>
                <c:pt idx="5227">
                  <c:v>3.6318032732428769</c:v>
                </c:pt>
                <c:pt idx="5228">
                  <c:v>3.5838152946677719</c:v>
                </c:pt>
                <c:pt idx="5229">
                  <c:v>3.4804565724955139</c:v>
                </c:pt>
                <c:pt idx="5230">
                  <c:v>3.3955547649628359</c:v>
                </c:pt>
                <c:pt idx="5231">
                  <c:v>3.2331339155945908</c:v>
                </c:pt>
                <c:pt idx="5232">
                  <c:v>3.1482321080389069</c:v>
                </c:pt>
                <c:pt idx="5233">
                  <c:v>3.0614846090443431</c:v>
                </c:pt>
                <c:pt idx="5234">
                  <c:v>2.9895026414864629</c:v>
                </c:pt>
                <c:pt idx="5235">
                  <c:v>2.9230577485685911</c:v>
                </c:pt>
                <c:pt idx="5236">
                  <c:v>2.7458713676627502</c:v>
                </c:pt>
                <c:pt idx="5237">
                  <c:v>2.6406669539613339</c:v>
                </c:pt>
                <c:pt idx="5238">
                  <c:v>2.4450236579757139</c:v>
                </c:pt>
                <c:pt idx="5239">
                  <c:v>2.264145893407322</c:v>
                </c:pt>
                <c:pt idx="5240">
                  <c:v>2.2752200427050302</c:v>
                </c:pt>
                <c:pt idx="5241">
                  <c:v>2.14048456497073</c:v>
                </c:pt>
                <c:pt idx="5242">
                  <c:v>2.0777310548545009</c:v>
                </c:pt>
                <c:pt idx="5243">
                  <c:v>1.955915417824925</c:v>
                </c:pt>
                <c:pt idx="5244">
                  <c:v>1.8710136101471011</c:v>
                </c:pt>
                <c:pt idx="5245">
                  <c:v>1.8359454718595289</c:v>
                </c:pt>
                <c:pt idx="5246">
                  <c:v>1.804568717144253</c:v>
                </c:pt>
                <c:pt idx="5247">
                  <c:v>1.7233582923158499</c:v>
                </c:pt>
                <c:pt idx="5248">
                  <c:v>1.632919409962619</c:v>
                </c:pt>
                <c:pt idx="5249">
                  <c:v>1.464961485967947</c:v>
                </c:pt>
                <c:pt idx="5250">
                  <c:v>1.297003561589728</c:v>
                </c:pt>
                <c:pt idx="5251">
                  <c:v>1.236095743198558</c:v>
                </c:pt>
                <c:pt idx="5252">
                  <c:v>1.136428403622606</c:v>
                </c:pt>
                <c:pt idx="5253">
                  <c:v>0.95185925591445864</c:v>
                </c:pt>
                <c:pt idx="5254">
                  <c:v>0.70269090687011926</c:v>
                </c:pt>
                <c:pt idx="5255">
                  <c:v>0.63809170521587899</c:v>
                </c:pt>
                <c:pt idx="5256">
                  <c:v>0.53104159947429153</c:v>
                </c:pt>
                <c:pt idx="5257">
                  <c:v>0.49228207896808979</c:v>
                </c:pt>
                <c:pt idx="5258">
                  <c:v>0.47013378103179437</c:v>
                </c:pt>
                <c:pt idx="5259">
                  <c:v>0.44613979165838619</c:v>
                </c:pt>
                <c:pt idx="5260">
                  <c:v>0.45167686631963611</c:v>
                </c:pt>
                <c:pt idx="5261">
                  <c:v>0.53657867413376437</c:v>
                </c:pt>
                <c:pt idx="5262">
                  <c:v>0.6934624493399647</c:v>
                </c:pt>
                <c:pt idx="5263">
                  <c:v>0.69899952399944321</c:v>
                </c:pt>
                <c:pt idx="5264">
                  <c:v>1.01461276646381</c:v>
                </c:pt>
                <c:pt idx="5265">
                  <c:v>0.88172297997189519</c:v>
                </c:pt>
                <c:pt idx="5266">
                  <c:v>0.81343239546114199</c:v>
                </c:pt>
                <c:pt idx="5267">
                  <c:v>0.70084521543478107</c:v>
                </c:pt>
                <c:pt idx="5268">
                  <c:v>0.62517186516495538</c:v>
                </c:pt>
                <c:pt idx="5269">
                  <c:v>0.69530814112698647</c:v>
                </c:pt>
                <c:pt idx="5270">
                  <c:v>0.56057266315194243</c:v>
                </c:pt>
                <c:pt idx="5271">
                  <c:v>0.70084521543478107</c:v>
                </c:pt>
                <c:pt idx="5272">
                  <c:v>0.80974101258868147</c:v>
                </c:pt>
                <c:pt idx="5273">
                  <c:v>0.76913579995438719</c:v>
                </c:pt>
                <c:pt idx="5274">
                  <c:v>0.74883319381219515</c:v>
                </c:pt>
                <c:pt idx="5275">
                  <c:v>0.75806165134235348</c:v>
                </c:pt>
                <c:pt idx="5276">
                  <c:v>0.8780315967495298</c:v>
                </c:pt>
                <c:pt idx="5277">
                  <c:v>0.86695744813926934</c:v>
                </c:pt>
                <c:pt idx="5278">
                  <c:v>0.89833420324164315</c:v>
                </c:pt>
                <c:pt idx="5279">
                  <c:v>0.91863680937851389</c:v>
                </c:pt>
                <c:pt idx="5280">
                  <c:v>0.88726005462959856</c:v>
                </c:pt>
                <c:pt idx="5281">
                  <c:v>0.80604962971800376</c:v>
                </c:pt>
                <c:pt idx="5282">
                  <c:v>0.75621595955532972</c:v>
                </c:pt>
                <c:pt idx="5283">
                  <c:v>0.74514181058983364</c:v>
                </c:pt>
                <c:pt idx="5284">
                  <c:v>0.97031617061599496</c:v>
                </c:pt>
                <c:pt idx="5285">
                  <c:v>0.72114782157696744</c:v>
                </c:pt>
                <c:pt idx="5286">
                  <c:v>0.62701755624860978</c:v>
                </c:pt>
                <c:pt idx="5287">
                  <c:v>0.57902957786233344</c:v>
                </c:pt>
                <c:pt idx="5288">
                  <c:v>0.60856064153821321</c:v>
                </c:pt>
                <c:pt idx="5289">
                  <c:v>1.129045637883014</c:v>
                </c:pt>
                <c:pt idx="5290">
                  <c:v>1.3136147852023019</c:v>
                </c:pt>
                <c:pt idx="5291">
                  <c:v>1.4280476565843421</c:v>
                </c:pt>
                <c:pt idx="5292">
                  <c:v>1.385596752544803</c:v>
                </c:pt>
                <c:pt idx="5293">
                  <c:v>1.36160276354786</c:v>
                </c:pt>
                <c:pt idx="5294">
                  <c:v>1.34130015706815</c:v>
                </c:pt>
                <c:pt idx="5295">
                  <c:v>1.404053667237489</c:v>
                </c:pt>
                <c:pt idx="5296">
                  <c:v>1.4077450501064031</c:v>
                </c:pt>
                <c:pt idx="5297">
                  <c:v>1.498183932482646</c:v>
                </c:pt>
                <c:pt idx="5298">
                  <c:v>1.6052340381056229</c:v>
                </c:pt>
                <c:pt idx="5299">
                  <c:v>1.6716789311244049</c:v>
                </c:pt>
                <c:pt idx="5300">
                  <c:v>1.8654765354947</c:v>
                </c:pt>
                <c:pt idx="5301">
                  <c:v>2.0039033961350738</c:v>
                </c:pt>
                <c:pt idx="5302">
                  <c:v>2.116490575643351</c:v>
                </c:pt>
                <c:pt idx="5303">
                  <c:v>1.8359454718595289</c:v>
                </c:pt>
                <c:pt idx="5304">
                  <c:v>2.0445086083610411</c:v>
                </c:pt>
                <c:pt idx="5305">
                  <c:v>2.1349474903218808</c:v>
                </c:pt>
                <c:pt idx="5306">
                  <c:v>2.0131318532993809</c:v>
                </c:pt>
                <c:pt idx="5307">
                  <c:v>1.876550684092571</c:v>
                </c:pt>
                <c:pt idx="5308">
                  <c:v>1.762117813122414</c:v>
                </c:pt>
                <c:pt idx="5309">
                  <c:v>1.6882901540247499</c:v>
                </c:pt>
                <c:pt idx="5310">
                  <c:v>1.7196669090970249</c:v>
                </c:pt>
                <c:pt idx="5311">
                  <c:v>1.7473522813021669</c:v>
                </c:pt>
                <c:pt idx="5312">
                  <c:v>1.7215126005305961</c:v>
                </c:pt>
                <c:pt idx="5313">
                  <c:v>1.405899358671056</c:v>
                </c:pt>
                <c:pt idx="5314">
                  <c:v>1.357911380678948</c:v>
                </c:pt>
                <c:pt idx="5315">
                  <c:v>1.1622680844101021</c:v>
                </c:pt>
                <c:pt idx="5316">
                  <c:v>1.1567310097559489</c:v>
                </c:pt>
                <c:pt idx="5317">
                  <c:v>0.90571696933290813</c:v>
                </c:pt>
                <c:pt idx="5318">
                  <c:v>0.19143436816109999</c:v>
                </c:pt>
                <c:pt idx="5319">
                  <c:v>-0.27183419275937809</c:v>
                </c:pt>
                <c:pt idx="5320">
                  <c:v>-0.17401254410953251</c:v>
                </c:pt>
                <c:pt idx="5321">
                  <c:v>-0.18324100129685231</c:v>
                </c:pt>
                <c:pt idx="5322">
                  <c:v>-0.20538929960253879</c:v>
                </c:pt>
                <c:pt idx="5323">
                  <c:v>-0.2220005225382865</c:v>
                </c:pt>
                <c:pt idx="5324">
                  <c:v>-0.20354360781196679</c:v>
                </c:pt>
                <c:pt idx="5325">
                  <c:v>-0.19985222493597141</c:v>
                </c:pt>
                <c:pt idx="5326">
                  <c:v>-0.1112590341838908</c:v>
                </c:pt>
                <c:pt idx="5327">
                  <c:v>-0.10018488520955481</c:v>
                </c:pt>
                <c:pt idx="5328">
                  <c:v>-0.10572195987256471</c:v>
                </c:pt>
                <c:pt idx="5329">
                  <c:v>-6.5116746845868809E-2</c:v>
                </c:pt>
                <c:pt idx="5330">
                  <c:v>-5.1754549197438387E-4</c:v>
                </c:pt>
                <c:pt idx="5331">
                  <c:v>-1.343738555174522E-2</c:v>
                </c:pt>
                <c:pt idx="5332">
                  <c:v>-1.8974460214758859E-2</c:v>
                </c:pt>
                <c:pt idx="5333">
                  <c:v>4.377905005194619E-2</c:v>
                </c:pt>
                <c:pt idx="5334">
                  <c:v>4.0087667177723822E-2</c:v>
                </c:pt>
                <c:pt idx="5335">
                  <c:v>1.240229456601582E-2</c:v>
                </c:pt>
                <c:pt idx="5336">
                  <c:v>-9.7460026775265853E-3</c:v>
                </c:pt>
                <c:pt idx="5337">
                  <c:v>-2.266584308897936E-2</c:v>
                </c:pt>
                <c:pt idx="5338">
                  <c:v>-9.7460026775265853E-3</c:v>
                </c:pt>
                <c:pt idx="5339">
                  <c:v>1.7939369229031311E-2</c:v>
                </c:pt>
                <c:pt idx="5340">
                  <c:v>7.8847188408543267E-2</c:v>
                </c:pt>
                <c:pt idx="5341">
                  <c:v>0.15636623016150061</c:v>
                </c:pt>
                <c:pt idx="5342">
                  <c:v>0.19143436816109999</c:v>
                </c:pt>
                <c:pt idx="5343">
                  <c:v>0.25418787841186702</c:v>
                </c:pt>
                <c:pt idx="5344">
                  <c:v>0.29848447358993518</c:v>
                </c:pt>
                <c:pt idx="5345">
                  <c:v>0.29479309071748788</c:v>
                </c:pt>
                <c:pt idx="5346">
                  <c:v>0.33170692014889003</c:v>
                </c:pt>
                <c:pt idx="5347">
                  <c:v>0.37784920746390188</c:v>
                </c:pt>
                <c:pt idx="5348">
                  <c:v>0.38707766464591509</c:v>
                </c:pt>
                <c:pt idx="5349">
                  <c:v>0.39076904751836439</c:v>
                </c:pt>
                <c:pt idx="5350">
                  <c:v>0.48120792999905082</c:v>
                </c:pt>
                <c:pt idx="5351">
                  <c:v>0.47197947246712868</c:v>
                </c:pt>
                <c:pt idx="5352">
                  <c:v>0.53104159947429153</c:v>
                </c:pt>
                <c:pt idx="5353">
                  <c:v>0.61963479050548065</c:v>
                </c:pt>
                <c:pt idx="5354">
                  <c:v>0.63809170521587899</c:v>
                </c:pt>
                <c:pt idx="5355">
                  <c:v>0.65285723705204191</c:v>
                </c:pt>
                <c:pt idx="5356">
                  <c:v>0.65285723705204191</c:v>
                </c:pt>
                <c:pt idx="5357">
                  <c:v>0.62517186516495538</c:v>
                </c:pt>
                <c:pt idx="5358">
                  <c:v>0.62701755624860978</c:v>
                </c:pt>
                <c:pt idx="5359">
                  <c:v>0.60302356723220085</c:v>
                </c:pt>
                <c:pt idx="5360">
                  <c:v>0.58087526965113401</c:v>
                </c:pt>
                <c:pt idx="5361">
                  <c:v>0.51443037655092616</c:v>
                </c:pt>
                <c:pt idx="5362">
                  <c:v>0.44983117453083532</c:v>
                </c:pt>
                <c:pt idx="5363">
                  <c:v>0.41476303689176519</c:v>
                </c:pt>
                <c:pt idx="5364">
                  <c:v>0.35200952665339358</c:v>
                </c:pt>
                <c:pt idx="5365">
                  <c:v>0.30771293112540732</c:v>
                </c:pt>
                <c:pt idx="5366">
                  <c:v>0.27079910169223009</c:v>
                </c:pt>
                <c:pt idx="5367">
                  <c:v>0.25972495272142743</c:v>
                </c:pt>
                <c:pt idx="5368">
                  <c:v>0.2486508041023085</c:v>
                </c:pt>
                <c:pt idx="5369">
                  <c:v>0.21727404862523839</c:v>
                </c:pt>
                <c:pt idx="5370">
                  <c:v>0.22465681472359381</c:v>
                </c:pt>
                <c:pt idx="5371">
                  <c:v>0.20989128287856859</c:v>
                </c:pt>
                <c:pt idx="5372">
                  <c:v>0.20619990000612329</c:v>
                </c:pt>
                <c:pt idx="5373">
                  <c:v>0.16744037913407839</c:v>
                </c:pt>
                <c:pt idx="5374">
                  <c:v>0.12868085790679781</c:v>
                </c:pt>
                <c:pt idx="5375">
                  <c:v>9.1767028466540931E-2</c:v>
                </c:pt>
                <c:pt idx="5376">
                  <c:v>6.5927347647179849E-2</c:v>
                </c:pt>
                <c:pt idx="5377">
                  <c:v>2.5322135329156129E-2</c:v>
                </c:pt>
                <c:pt idx="5378">
                  <c:v>1.328146296818734E-3</c:v>
                </c:pt>
                <c:pt idx="5379">
                  <c:v>-3.1894300274527818E-2</c:v>
                </c:pt>
                <c:pt idx="5380">
                  <c:v>-4.8505523911883057E-2</c:v>
                </c:pt>
                <c:pt idx="5381">
                  <c:v>-9.4647810544762442E-2</c:v>
                </c:pt>
                <c:pt idx="5382">
                  <c:v>-0.1167961081435331</c:v>
                </c:pt>
                <c:pt idx="5383">
                  <c:v>-0.14263578932344759</c:v>
                </c:pt>
                <c:pt idx="5384">
                  <c:v>-0.18508669308564349</c:v>
                </c:pt>
                <c:pt idx="5385">
                  <c:v>-0.2829083413855803</c:v>
                </c:pt>
                <c:pt idx="5386">
                  <c:v>-0.35119892598839492</c:v>
                </c:pt>
                <c:pt idx="5387">
                  <c:v>-0.3530446177789649</c:v>
                </c:pt>
                <c:pt idx="5388">
                  <c:v>-0.33089631982142331</c:v>
                </c:pt>
              </c:numCache>
            </c:numRef>
          </c:yVal>
          <c:smooth val="0"/>
          <c:extLst>
            <c:ext xmlns:c16="http://schemas.microsoft.com/office/drawing/2014/chart" uri="{C3380CC4-5D6E-409C-BE32-E72D297353CC}">
              <c16:uniqueId val="{00000001-01FD-41BB-A486-DB833710AF41}"/>
            </c:ext>
          </c:extLst>
        </c:ser>
        <c:ser>
          <c:idx val="2"/>
          <c:order val="3"/>
          <c:tx>
            <c:v>Erro Filtro 𝚫W 0,05</c:v>
          </c:tx>
          <c:spPr>
            <a:ln w="25400" cap="rnd">
              <a:noFill/>
              <a:round/>
            </a:ln>
            <a:effectLst/>
          </c:spPr>
          <c:marker>
            <c:symbol val="circle"/>
            <c:size val="2"/>
            <c:spPr>
              <a:solidFill>
                <a:schemeClr val="tx1"/>
              </a:solidFill>
              <a:ln w="9525">
                <a:solidFill>
                  <a:schemeClr val="tx1"/>
                </a:solidFill>
              </a:ln>
              <a:effectLst/>
            </c:spPr>
          </c:marker>
          <c:xVal>
            <c:numRef>
              <c:f>'3) Erro SSP Smooth 20s'!$G$2:$G$5937</c:f>
              <c:numCache>
                <c:formatCode>h:mm:ss</c:formatCode>
                <c:ptCount val="5936"/>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extLst xmlns:c15="http://schemas.microsoft.com/office/drawing/2012/chart"/>
            </c:numRef>
          </c:xVal>
          <c:yVal>
            <c:numRef>
              <c:f>'3) Erro SSP Smooth 20s'!$D$2:$D$5937</c:f>
              <c:numCache>
                <c:formatCode>General</c:formatCode>
                <c:ptCount val="5936"/>
                <c:pt idx="0">
                  <c:v>4.5747713431469617</c:v>
                </c:pt>
                <c:pt idx="1">
                  <c:v>4.9941623363187988</c:v>
                </c:pt>
                <c:pt idx="2">
                  <c:v>-0.97362471254464378</c:v>
                </c:pt>
                <c:pt idx="3">
                  <c:v>-1.058272602750655</c:v>
                </c:pt>
                <c:pt idx="4">
                  <c:v>-1.3205289204780331</c:v>
                </c:pt>
                <c:pt idx="5">
                  <c:v>2.5585407800118651</c:v>
                </c:pt>
                <c:pt idx="6">
                  <c:v>2.58054871460631</c:v>
                </c:pt>
                <c:pt idx="7">
                  <c:v>2.0179821674740692</c:v>
                </c:pt>
                <c:pt idx="8">
                  <c:v>2.120217577043662</c:v>
                </c:pt>
                <c:pt idx="9">
                  <c:v>2.09290559470627</c:v>
                </c:pt>
                <c:pt idx="10">
                  <c:v>2.515145439968522</c:v>
                </c:pt>
                <c:pt idx="11">
                  <c:v>2.5909274367146269</c:v>
                </c:pt>
                <c:pt idx="12">
                  <c:v>2.6957943277689211</c:v>
                </c:pt>
                <c:pt idx="13">
                  <c:v>2.7373411272696999</c:v>
                </c:pt>
                <c:pt idx="14">
                  <c:v>2.7113911106427229</c:v>
                </c:pt>
                <c:pt idx="15">
                  <c:v>2.696098363167144</c:v>
                </c:pt>
                <c:pt idx="16">
                  <c:v>2.7891669855886891</c:v>
                </c:pt>
                <c:pt idx="17">
                  <c:v>3.0593139702480352</c:v>
                </c:pt>
                <c:pt idx="18">
                  <c:v>3.3578995371576461</c:v>
                </c:pt>
                <c:pt idx="19">
                  <c:v>3.705337710617238</c:v>
                </c:pt>
                <c:pt idx="20">
                  <c:v>3.8982710503034088</c:v>
                </c:pt>
                <c:pt idx="21">
                  <c:v>3.719728629641843</c:v>
                </c:pt>
                <c:pt idx="22">
                  <c:v>3.4322125751704129</c:v>
                </c:pt>
                <c:pt idx="23">
                  <c:v>3.2411191652085511</c:v>
                </c:pt>
                <c:pt idx="24">
                  <c:v>2.8787443804834152</c:v>
                </c:pt>
                <c:pt idx="25">
                  <c:v>2.7021552903406638</c:v>
                </c:pt>
                <c:pt idx="26">
                  <c:v>2.637081575036798</c:v>
                </c:pt>
                <c:pt idx="27">
                  <c:v>2.5801433865557541</c:v>
                </c:pt>
                <c:pt idx="28">
                  <c:v>2.6244873632232171</c:v>
                </c:pt>
                <c:pt idx="29">
                  <c:v>2.5792297598294112</c:v>
                </c:pt>
                <c:pt idx="30">
                  <c:v>2.6007082428633201</c:v>
                </c:pt>
                <c:pt idx="31">
                  <c:v>2.4663918414080599</c:v>
                </c:pt>
                <c:pt idx="32">
                  <c:v>2.4362973662968992</c:v>
                </c:pt>
                <c:pt idx="33">
                  <c:v>2.4618201010489051</c:v>
                </c:pt>
                <c:pt idx="34">
                  <c:v>3.2602992098042578</c:v>
                </c:pt>
                <c:pt idx="35">
                  <c:v>3.2287102767890778</c:v>
                </c:pt>
                <c:pt idx="36">
                  <c:v>3.0414615534730389</c:v>
                </c:pt>
                <c:pt idx="37">
                  <c:v>2.7490617885799469</c:v>
                </c:pt>
                <c:pt idx="38">
                  <c:v>2.3408264700912649</c:v>
                </c:pt>
                <c:pt idx="39">
                  <c:v>3.033330312806553</c:v>
                </c:pt>
                <c:pt idx="40">
                  <c:v>3.1257483441237151</c:v>
                </c:pt>
                <c:pt idx="41">
                  <c:v>2.953690401104395</c:v>
                </c:pt>
                <c:pt idx="42">
                  <c:v>3.016481864909053</c:v>
                </c:pt>
                <c:pt idx="43">
                  <c:v>2.2376639145846151</c:v>
                </c:pt>
                <c:pt idx="44">
                  <c:v>3.2163803193174729</c:v>
                </c:pt>
                <c:pt idx="45">
                  <c:v>2.388702691644403</c:v>
                </c:pt>
                <c:pt idx="46">
                  <c:v>2.3865641484827531</c:v>
                </c:pt>
                <c:pt idx="47">
                  <c:v>2.348511013490957</c:v>
                </c:pt>
                <c:pt idx="48">
                  <c:v>3.3378910684044389</c:v>
                </c:pt>
                <c:pt idx="49">
                  <c:v>3.0810529406169662</c:v>
                </c:pt>
                <c:pt idx="50">
                  <c:v>2.5967163224912899</c:v>
                </c:pt>
                <c:pt idx="51">
                  <c:v>2.3533902293765259</c:v>
                </c:pt>
                <c:pt idx="52">
                  <c:v>2.2418960711024951</c:v>
                </c:pt>
                <c:pt idx="53">
                  <c:v>2.247062424661618</c:v>
                </c:pt>
                <c:pt idx="54">
                  <c:v>2.2930919914678292</c:v>
                </c:pt>
                <c:pt idx="55">
                  <c:v>2.2331954653707791</c:v>
                </c:pt>
                <c:pt idx="56">
                  <c:v>2.255111036786579</c:v>
                </c:pt>
                <c:pt idx="57">
                  <c:v>2.3725116442610479</c:v>
                </c:pt>
                <c:pt idx="58">
                  <c:v>2.3748010686861751</c:v>
                </c:pt>
                <c:pt idx="59">
                  <c:v>1.9674154063197269</c:v>
                </c:pt>
                <c:pt idx="60">
                  <c:v>2.2021583445248099</c:v>
                </c:pt>
                <c:pt idx="61">
                  <c:v>2.124365936700956</c:v>
                </c:pt>
                <c:pt idx="62">
                  <c:v>2.0653169419474811</c:v>
                </c:pt>
                <c:pt idx="63">
                  <c:v>2.0201096780693608</c:v>
                </c:pt>
                <c:pt idx="64">
                  <c:v>1.7977989015026961</c:v>
                </c:pt>
                <c:pt idx="65">
                  <c:v>1.6271572988381111</c:v>
                </c:pt>
                <c:pt idx="66">
                  <c:v>0.21052747346210951</c:v>
                </c:pt>
                <c:pt idx="67">
                  <c:v>1.100938942269748</c:v>
                </c:pt>
                <c:pt idx="68">
                  <c:v>1.1416411096082499</c:v>
                </c:pt>
                <c:pt idx="69">
                  <c:v>1.206094927401447</c:v>
                </c:pt>
                <c:pt idx="70">
                  <c:v>1.3034649581125279</c:v>
                </c:pt>
                <c:pt idx="71">
                  <c:v>1.2378030103127819</c:v>
                </c:pt>
                <c:pt idx="72">
                  <c:v>1.0582290439226849</c:v>
                </c:pt>
                <c:pt idx="73">
                  <c:v>0.79540853903678976</c:v>
                </c:pt>
                <c:pt idx="74">
                  <c:v>0.58372742508952724</c:v>
                </c:pt>
                <c:pt idx="75">
                  <c:v>0.43547179916248391</c:v>
                </c:pt>
                <c:pt idx="76">
                  <c:v>0.45328151608336381</c:v>
                </c:pt>
                <c:pt idx="77">
                  <c:v>0.47446800896590879</c:v>
                </c:pt>
                <c:pt idx="78">
                  <c:v>0.45271899992833919</c:v>
                </c:pt>
                <c:pt idx="79">
                  <c:v>0.41404513036103507</c:v>
                </c:pt>
                <c:pt idx="80">
                  <c:v>0.42354381763054982</c:v>
                </c:pt>
                <c:pt idx="81">
                  <c:v>0.47124997897584769</c:v>
                </c:pt>
                <c:pt idx="82">
                  <c:v>0.31586342764827402</c:v>
                </c:pt>
                <c:pt idx="83">
                  <c:v>-5.9751253730177242E-2</c:v>
                </c:pt>
                <c:pt idx="84">
                  <c:v>1.347523875968113</c:v>
                </c:pt>
                <c:pt idx="85">
                  <c:v>1.2657473331490039</c:v>
                </c:pt>
                <c:pt idx="86">
                  <c:v>1.170216366860336</c:v>
                </c:pt>
                <c:pt idx="87">
                  <c:v>-0.79291781561580377</c:v>
                </c:pt>
                <c:pt idx="88">
                  <c:v>-0.89513432331833798</c:v>
                </c:pt>
                <c:pt idx="89">
                  <c:v>-0.87918723145782718</c:v>
                </c:pt>
                <c:pt idx="90">
                  <c:v>1.226955557835028</c:v>
                </c:pt>
                <c:pt idx="91">
                  <c:v>1.1130930401654211</c:v>
                </c:pt>
                <c:pt idx="92">
                  <c:v>0.79984808407970798</c:v>
                </c:pt>
                <c:pt idx="93">
                  <c:v>0.44970604085347221</c:v>
                </c:pt>
                <c:pt idx="94">
                  <c:v>0.16981578841059891</c:v>
                </c:pt>
                <c:pt idx="95">
                  <c:v>-0.13964545752144131</c:v>
                </c:pt>
                <c:pt idx="96">
                  <c:v>-0.35283064909677619</c:v>
                </c:pt>
                <c:pt idx="97">
                  <c:v>-0.54551987739141017</c:v>
                </c:pt>
                <c:pt idx="98">
                  <c:v>-0.86584761142018318</c:v>
                </c:pt>
                <c:pt idx="99">
                  <c:v>-2.515153169543181</c:v>
                </c:pt>
                <c:pt idx="100">
                  <c:v>-2.51283701693812</c:v>
                </c:pt>
                <c:pt idx="101">
                  <c:v>-2.4589663674787809</c:v>
                </c:pt>
                <c:pt idx="102">
                  <c:v>-2.3828264118813518</c:v>
                </c:pt>
                <c:pt idx="103">
                  <c:v>-2.403227046025846</c:v>
                </c:pt>
                <c:pt idx="104">
                  <c:v>-2.551938451001496</c:v>
                </c:pt>
                <c:pt idx="105">
                  <c:v>-2.6500149542234608</c:v>
                </c:pt>
                <c:pt idx="106">
                  <c:v>-2.7166225623427458</c:v>
                </c:pt>
                <c:pt idx="107">
                  <c:v>-2.7771856100326469</c:v>
                </c:pt>
                <c:pt idx="108">
                  <c:v>-2.7790920688256668</c:v>
                </c:pt>
                <c:pt idx="109">
                  <c:v>-2.51928592696094</c:v>
                </c:pt>
                <c:pt idx="110">
                  <c:v>-2.345105501609738</c:v>
                </c:pt>
                <c:pt idx="111">
                  <c:v>-2.209148913184579</c:v>
                </c:pt>
                <c:pt idx="112">
                  <c:v>-2.382859129185066</c:v>
                </c:pt>
                <c:pt idx="113">
                  <c:v>-2.5856840378142829</c:v>
                </c:pt>
                <c:pt idx="114">
                  <c:v>-2.2161256439954409</c:v>
                </c:pt>
                <c:pt idx="115">
                  <c:v>-2.5312359130841049</c:v>
                </c:pt>
                <c:pt idx="116">
                  <c:v>-2.2943108599177018</c:v>
                </c:pt>
                <c:pt idx="117">
                  <c:v>-1.950948499754372</c:v>
                </c:pt>
                <c:pt idx="118">
                  <c:v>-1.707264609402567</c:v>
                </c:pt>
                <c:pt idx="119">
                  <c:v>-1.41198933227521</c:v>
                </c:pt>
                <c:pt idx="120">
                  <c:v>-1.4249399376604359</c:v>
                </c:pt>
                <c:pt idx="121">
                  <c:v>-1.5320818080651051</c:v>
                </c:pt>
                <c:pt idx="122">
                  <c:v>-1.6575151829274699</c:v>
                </c:pt>
                <c:pt idx="123">
                  <c:v>-1.793320320110976</c:v>
                </c:pt>
                <c:pt idx="124">
                  <c:v>-1.677419870358833</c:v>
                </c:pt>
                <c:pt idx="125">
                  <c:v>-1.6276282092593919</c:v>
                </c:pt>
                <c:pt idx="126">
                  <c:v>-1.67634364684272</c:v>
                </c:pt>
                <c:pt idx="127">
                  <c:v>-1.605124943543057</c:v>
                </c:pt>
                <c:pt idx="128">
                  <c:v>-1.388135717766128</c:v>
                </c:pt>
                <c:pt idx="129">
                  <c:v>-0.33988511216282369</c:v>
                </c:pt>
                <c:pt idx="130">
                  <c:v>-0.40212509156095871</c:v>
                </c:pt>
                <c:pt idx="131">
                  <c:v>-0.47517783830771582</c:v>
                </c:pt>
                <c:pt idx="132">
                  <c:v>-0.57413412432465505</c:v>
                </c:pt>
                <c:pt idx="133">
                  <c:v>-0.6656096046954677</c:v>
                </c:pt>
                <c:pt idx="134">
                  <c:v>-0.57415204066779602</c:v>
                </c:pt>
                <c:pt idx="135">
                  <c:v>-0.38699205930828362</c:v>
                </c:pt>
                <c:pt idx="136">
                  <c:v>-0.2254952342231985</c:v>
                </c:pt>
                <c:pt idx="137">
                  <c:v>-4.4453343374212043E-2</c:v>
                </c:pt>
                <c:pt idx="138">
                  <c:v>-0.1006186243312414</c:v>
                </c:pt>
                <c:pt idx="139">
                  <c:v>-7.6929982008165892E-2</c:v>
                </c:pt>
                <c:pt idx="140">
                  <c:v>-0.20238807752986079</c:v>
                </c:pt>
                <c:pt idx="141">
                  <c:v>-0.26955703648036861</c:v>
                </c:pt>
                <c:pt idx="142">
                  <c:v>-0.38903320149695703</c:v>
                </c:pt>
                <c:pt idx="143">
                  <c:v>-0.27825882886488928</c:v>
                </c:pt>
                <c:pt idx="144">
                  <c:v>-4.5527458151189568E-2</c:v>
                </c:pt>
                <c:pt idx="145">
                  <c:v>0.13634592852599281</c:v>
                </c:pt>
                <c:pt idx="146">
                  <c:v>0.27322893167933587</c:v>
                </c:pt>
                <c:pt idx="147">
                  <c:v>0.27493151357058238</c:v>
                </c:pt>
                <c:pt idx="148">
                  <c:v>0.27095157498779032</c:v>
                </c:pt>
                <c:pt idx="149">
                  <c:v>0.37816416131200759</c:v>
                </c:pt>
                <c:pt idx="150">
                  <c:v>0.24294433940142801</c:v>
                </c:pt>
                <c:pt idx="151">
                  <c:v>9.2670545794469913E-2</c:v>
                </c:pt>
                <c:pt idx="152">
                  <c:v>-0.230727868085702</c:v>
                </c:pt>
                <c:pt idx="153">
                  <c:v>-0.43040914552148712</c:v>
                </c:pt>
                <c:pt idx="154">
                  <c:v>-0.67134763389240393</c:v>
                </c:pt>
                <c:pt idx="155">
                  <c:v>-0.69011313857644074</c:v>
                </c:pt>
                <c:pt idx="156">
                  <c:v>-0.3935883181722063</c:v>
                </c:pt>
                <c:pt idx="157">
                  <c:v>-0.1960444712517532</c:v>
                </c:pt>
                <c:pt idx="158">
                  <c:v>-0.1238896049376805</c:v>
                </c:pt>
                <c:pt idx="159">
                  <c:v>-0.23017400948079161</c:v>
                </c:pt>
                <c:pt idx="160">
                  <c:v>-0.28572796232543451</c:v>
                </c:pt>
                <c:pt idx="161">
                  <c:v>-0.42304336167300532</c:v>
                </c:pt>
                <c:pt idx="162">
                  <c:v>-0.66850501971942011</c:v>
                </c:pt>
                <c:pt idx="163">
                  <c:v>-0.97731492112467833</c:v>
                </c:pt>
                <c:pt idx="164">
                  <c:v>-1.0766735227181481</c:v>
                </c:pt>
                <c:pt idx="165">
                  <c:v>-1.18125910013872</c:v>
                </c:pt>
                <c:pt idx="166">
                  <c:v>-1.1610308837383989</c:v>
                </c:pt>
                <c:pt idx="167">
                  <c:v>-2.4401266152671282</c:v>
                </c:pt>
                <c:pt idx="168">
                  <c:v>-0.47328023255373081</c:v>
                </c:pt>
                <c:pt idx="169">
                  <c:v>-0.31089858275762822</c:v>
                </c:pt>
                <c:pt idx="170">
                  <c:v>-0.1959620279701276</c:v>
                </c:pt>
                <c:pt idx="171">
                  <c:v>-2.3586656962253461</c:v>
                </c:pt>
                <c:pt idx="172">
                  <c:v>-2.3624346688094011</c:v>
                </c:pt>
                <c:pt idx="173">
                  <c:v>-0.16082038318392969</c:v>
                </c:pt>
                <c:pt idx="174">
                  <c:v>-2.3527364862237401</c:v>
                </c:pt>
                <c:pt idx="175">
                  <c:v>-2.437217798289335</c:v>
                </c:pt>
                <c:pt idx="176">
                  <c:v>-2.660533481062727</c:v>
                </c:pt>
                <c:pt idx="177">
                  <c:v>-2.530596732861405</c:v>
                </c:pt>
                <c:pt idx="178">
                  <c:v>-2.352755705073347</c:v>
                </c:pt>
                <c:pt idx="179">
                  <c:v>-2.2079959488197711</c:v>
                </c:pt>
                <c:pt idx="180">
                  <c:v>-1.9291783581997859</c:v>
                </c:pt>
                <c:pt idx="181">
                  <c:v>-1.7569501246224839</c:v>
                </c:pt>
                <c:pt idx="182">
                  <c:v>-1.804043749145454</c:v>
                </c:pt>
                <c:pt idx="183">
                  <c:v>-1.962660328874239</c:v>
                </c:pt>
                <c:pt idx="184">
                  <c:v>-2.0800724897213891</c:v>
                </c:pt>
                <c:pt idx="185">
                  <c:v>-2.3677890511780331</c:v>
                </c:pt>
                <c:pt idx="186">
                  <c:v>-2.5124183795725328</c:v>
                </c:pt>
                <c:pt idx="187">
                  <c:v>-2.3545318648910731</c:v>
                </c:pt>
                <c:pt idx="188">
                  <c:v>-2.1312366803066909</c:v>
                </c:pt>
                <c:pt idx="189">
                  <c:v>-1.9783836913693691</c:v>
                </c:pt>
                <c:pt idx="190">
                  <c:v>-1.834098336262781</c:v>
                </c:pt>
                <c:pt idx="191">
                  <c:v>-1.8591725430297159</c:v>
                </c:pt>
                <c:pt idx="192">
                  <c:v>-2.1737550683391542</c:v>
                </c:pt>
                <c:pt idx="193">
                  <c:v>-2.387141002544074</c:v>
                </c:pt>
                <c:pt idx="194">
                  <c:v>-2.3188479476704118</c:v>
                </c:pt>
                <c:pt idx="195">
                  <c:v>-2.4469739868246991</c:v>
                </c:pt>
                <c:pt idx="196">
                  <c:v>-2.2064734418885159</c:v>
                </c:pt>
                <c:pt idx="197">
                  <c:v>-0.479455035241247</c:v>
                </c:pt>
                <c:pt idx="198">
                  <c:v>-0.47266239964255419</c:v>
                </c:pt>
                <c:pt idx="199">
                  <c:v>-0.44266703896225612</c:v>
                </c:pt>
                <c:pt idx="200">
                  <c:v>-2.4166139244146811</c:v>
                </c:pt>
                <c:pt idx="201">
                  <c:v>-2.4154867886461049</c:v>
                </c:pt>
                <c:pt idx="202">
                  <c:v>-2.5066172404029001</c:v>
                </c:pt>
                <c:pt idx="203">
                  <c:v>-2.683183134807551</c:v>
                </c:pt>
                <c:pt idx="204">
                  <c:v>-2.7357894953516859</c:v>
                </c:pt>
                <c:pt idx="205">
                  <c:v>-2.651186803182541</c:v>
                </c:pt>
                <c:pt idx="206">
                  <c:v>-2.6189139895736</c:v>
                </c:pt>
                <c:pt idx="207">
                  <c:v>-2.5828471929885422</c:v>
                </c:pt>
                <c:pt idx="208">
                  <c:v>-2.559177749723244</c:v>
                </c:pt>
                <c:pt idx="209">
                  <c:v>-2.3018153801704422</c:v>
                </c:pt>
                <c:pt idx="210">
                  <c:v>-2.1730820472322581</c:v>
                </c:pt>
                <c:pt idx="211">
                  <c:v>-2.070919662111335</c:v>
                </c:pt>
                <c:pt idx="212">
                  <c:v>-2.0485906009089989</c:v>
                </c:pt>
                <c:pt idx="213">
                  <c:v>-2.0402693674389769</c:v>
                </c:pt>
                <c:pt idx="214">
                  <c:v>-1.879823182464992</c:v>
                </c:pt>
                <c:pt idx="215">
                  <c:v>-1.8447583746176739</c:v>
                </c:pt>
                <c:pt idx="216">
                  <c:v>-1.82093714349626</c:v>
                </c:pt>
                <c:pt idx="217">
                  <c:v>-1.8919665518010409</c:v>
                </c:pt>
                <c:pt idx="218">
                  <c:v>-2.0059599408493138</c:v>
                </c:pt>
                <c:pt idx="219">
                  <c:v>-1.8752940493565571</c:v>
                </c:pt>
                <c:pt idx="220">
                  <c:v>-1.5549726816776119</c:v>
                </c:pt>
                <c:pt idx="221">
                  <c:v>-1.1379927799785181</c:v>
                </c:pt>
                <c:pt idx="222">
                  <c:v>-0.95036081469420808</c:v>
                </c:pt>
                <c:pt idx="223">
                  <c:v>-0.89437487251216641</c:v>
                </c:pt>
                <c:pt idx="224">
                  <c:v>-1.0526336746948191</c:v>
                </c:pt>
                <c:pt idx="225">
                  <c:v>-1.0824189397187149</c:v>
                </c:pt>
                <c:pt idx="226">
                  <c:v>-0.93149472883449558</c:v>
                </c:pt>
                <c:pt idx="227">
                  <c:v>-0.64521716673455809</c:v>
                </c:pt>
                <c:pt idx="228">
                  <c:v>-0.55093789803837745</c:v>
                </c:pt>
                <c:pt idx="229">
                  <c:v>-0.48843816882972041</c:v>
                </c:pt>
                <c:pt idx="230">
                  <c:v>-0.36924678407251288</c:v>
                </c:pt>
                <c:pt idx="231">
                  <c:v>-4.4843325229790468E-2</c:v>
                </c:pt>
                <c:pt idx="232">
                  <c:v>1.201794540492695E-2</c:v>
                </c:pt>
                <c:pt idx="233">
                  <c:v>0.66371932248968502</c:v>
                </c:pt>
                <c:pt idx="234">
                  <c:v>0.89259953211301268</c:v>
                </c:pt>
                <c:pt idx="235">
                  <c:v>0.83679213250285056</c:v>
                </c:pt>
                <c:pt idx="236">
                  <c:v>0.94768191035859051</c:v>
                </c:pt>
                <c:pt idx="237">
                  <c:v>1.0739575117820459</c:v>
                </c:pt>
                <c:pt idx="238">
                  <c:v>1.327827706691759</c:v>
                </c:pt>
                <c:pt idx="239">
                  <c:v>1.563425423335669</c:v>
                </c:pt>
                <c:pt idx="240">
                  <c:v>1.403588351649995</c:v>
                </c:pt>
                <c:pt idx="241">
                  <c:v>2.1607853117150451</c:v>
                </c:pt>
                <c:pt idx="242">
                  <c:v>2.3282736053022228</c:v>
                </c:pt>
                <c:pt idx="243">
                  <c:v>2.4325280799084652</c:v>
                </c:pt>
                <c:pt idx="244">
                  <c:v>2.530680106495319</c:v>
                </c:pt>
                <c:pt idx="245">
                  <c:v>2.646096238214048</c:v>
                </c:pt>
                <c:pt idx="246">
                  <c:v>2.5863840982703681</c:v>
                </c:pt>
                <c:pt idx="247">
                  <c:v>2.468522326495199</c:v>
                </c:pt>
                <c:pt idx="248">
                  <c:v>2.480149992385881</c:v>
                </c:pt>
                <c:pt idx="249">
                  <c:v>2.5017985251673038</c:v>
                </c:pt>
                <c:pt idx="250">
                  <c:v>2.2941893157358408</c:v>
                </c:pt>
                <c:pt idx="251">
                  <c:v>2.0051476096130778</c:v>
                </c:pt>
                <c:pt idx="252">
                  <c:v>1.8038527833944129</c:v>
                </c:pt>
                <c:pt idx="253">
                  <c:v>1.6801707954678851</c:v>
                </c:pt>
                <c:pt idx="254">
                  <c:v>1.592337001104325</c:v>
                </c:pt>
                <c:pt idx="255">
                  <c:v>1.5453890022058601</c:v>
                </c:pt>
                <c:pt idx="256">
                  <c:v>1.464264982046781</c:v>
                </c:pt>
                <c:pt idx="257">
                  <c:v>1.473969257984761</c:v>
                </c:pt>
                <c:pt idx="258">
                  <c:v>1.543290020320361</c:v>
                </c:pt>
                <c:pt idx="259">
                  <c:v>1.381372815412989</c:v>
                </c:pt>
                <c:pt idx="260">
                  <c:v>1.292433061741026</c:v>
                </c:pt>
                <c:pt idx="261">
                  <c:v>1.0144760176484591</c:v>
                </c:pt>
                <c:pt idx="262">
                  <c:v>0.65642077274823207</c:v>
                </c:pt>
                <c:pt idx="263">
                  <c:v>0.31768507870466112</c:v>
                </c:pt>
                <c:pt idx="264">
                  <c:v>0.29415453568602018</c:v>
                </c:pt>
                <c:pt idx="265">
                  <c:v>0.35970904256308972</c:v>
                </c:pt>
                <c:pt idx="266">
                  <c:v>0.47241831383921551</c:v>
                </c:pt>
                <c:pt idx="267">
                  <c:v>0.59256556686222706</c:v>
                </c:pt>
                <c:pt idx="268">
                  <c:v>0.65384251963945084</c:v>
                </c:pt>
                <c:pt idx="269">
                  <c:v>0.62097387603002008</c:v>
                </c:pt>
                <c:pt idx="270">
                  <c:v>0.57848607803072682</c:v>
                </c:pt>
                <c:pt idx="271">
                  <c:v>0.69253771995182134</c:v>
                </c:pt>
                <c:pt idx="272">
                  <c:v>0.84084777711350456</c:v>
                </c:pt>
                <c:pt idx="273">
                  <c:v>0.79737205524408372</c:v>
                </c:pt>
                <c:pt idx="274">
                  <c:v>0.90117167535633402</c:v>
                </c:pt>
                <c:pt idx="275">
                  <c:v>0.25459040385398413</c:v>
                </c:pt>
                <c:pt idx="276">
                  <c:v>8.8608845122703297E-2</c:v>
                </c:pt>
                <c:pt idx="277">
                  <c:v>8.2764431243208425E-2</c:v>
                </c:pt>
                <c:pt idx="278">
                  <c:v>0.26344291653326268</c:v>
                </c:pt>
                <c:pt idx="279">
                  <c:v>0.4436090325103243</c:v>
                </c:pt>
                <c:pt idx="280">
                  <c:v>0.55429753431011242</c:v>
                </c:pt>
                <c:pt idx="281">
                  <c:v>0.50094002390772119</c:v>
                </c:pt>
                <c:pt idx="282">
                  <c:v>0.27602386098167742</c:v>
                </c:pt>
                <c:pt idx="283">
                  <c:v>1.208514008354963</c:v>
                </c:pt>
                <c:pt idx="284">
                  <c:v>1.2328174999021739</c:v>
                </c:pt>
                <c:pt idx="285">
                  <c:v>-8.7768563153893652E-3</c:v>
                </c:pt>
                <c:pt idx="286">
                  <c:v>1.0179157841662509</c:v>
                </c:pt>
                <c:pt idx="287">
                  <c:v>-0.21394610370408809</c:v>
                </c:pt>
                <c:pt idx="288">
                  <c:v>0.84934810142223549</c:v>
                </c:pt>
                <c:pt idx="289">
                  <c:v>0.84571716855079315</c:v>
                </c:pt>
                <c:pt idx="290">
                  <c:v>0.82562387651415903</c:v>
                </c:pt>
                <c:pt idx="291">
                  <c:v>0.92163338743400458</c:v>
                </c:pt>
                <c:pt idx="292">
                  <c:v>1.0949946900586389</c:v>
                </c:pt>
                <c:pt idx="293">
                  <c:v>1.2447074241196141</c:v>
                </c:pt>
                <c:pt idx="294">
                  <c:v>1.2331738624191619</c:v>
                </c:pt>
                <c:pt idx="295">
                  <c:v>1.03097885350826</c:v>
                </c:pt>
                <c:pt idx="296">
                  <c:v>0.76712849935860239</c:v>
                </c:pt>
                <c:pt idx="297">
                  <c:v>0.53532069063862964</c:v>
                </c:pt>
                <c:pt idx="298">
                  <c:v>0.22748422358344719</c:v>
                </c:pt>
                <c:pt idx="299">
                  <c:v>-1.2904828118353889E-2</c:v>
                </c:pt>
                <c:pt idx="300">
                  <c:v>-0.17539215846153289</c:v>
                </c:pt>
                <c:pt idx="301">
                  <c:v>-0.1192598536857379</c:v>
                </c:pt>
                <c:pt idx="302">
                  <c:v>-4.9569594448106623E-2</c:v>
                </c:pt>
                <c:pt idx="303">
                  <c:v>4.6515994891114458E-2</c:v>
                </c:pt>
                <c:pt idx="304">
                  <c:v>-1.7084373640093711E-2</c:v>
                </c:pt>
                <c:pt idx="305">
                  <c:v>-0.15481083583518979</c:v>
                </c:pt>
                <c:pt idx="306">
                  <c:v>-0.22586339397642999</c:v>
                </c:pt>
                <c:pt idx="307">
                  <c:v>-0.33931817354153609</c:v>
                </c:pt>
                <c:pt idx="308">
                  <c:v>-0.42577138021961092</c:v>
                </c:pt>
                <c:pt idx="309">
                  <c:v>-0.46079091443804798</c:v>
                </c:pt>
                <c:pt idx="310">
                  <c:v>-0.29814163428499107</c:v>
                </c:pt>
                <c:pt idx="311">
                  <c:v>-0.27500932983283549</c:v>
                </c:pt>
                <c:pt idx="312">
                  <c:v>-0.33462279572074061</c:v>
                </c:pt>
                <c:pt idx="313">
                  <c:v>-0.40804500753713813</c:v>
                </c:pt>
                <c:pt idx="314">
                  <c:v>-0.7582294116090541</c:v>
                </c:pt>
                <c:pt idx="315">
                  <c:v>-0.57852083224684614</c:v>
                </c:pt>
                <c:pt idx="316">
                  <c:v>-0.76818942911763588</c:v>
                </c:pt>
                <c:pt idx="317">
                  <c:v>-0.97898218985728358</c:v>
                </c:pt>
                <c:pt idx="318">
                  <c:v>-1.131488904373025</c:v>
                </c:pt>
                <c:pt idx="319">
                  <c:v>-1.3524733479550051</c:v>
                </c:pt>
                <c:pt idx="320">
                  <c:v>-1.615758427725716</c:v>
                </c:pt>
                <c:pt idx="321">
                  <c:v>-1.7605094143254549</c:v>
                </c:pt>
                <c:pt idx="322">
                  <c:v>-1.661684457389333</c:v>
                </c:pt>
                <c:pt idx="323">
                  <c:v>-1.650544885056223</c:v>
                </c:pt>
                <c:pt idx="324">
                  <c:v>-1.5790854436992789</c:v>
                </c:pt>
                <c:pt idx="325">
                  <c:v>-1.316606011837226</c:v>
                </c:pt>
                <c:pt idx="326">
                  <c:v>-1.1088875047187421</c:v>
                </c:pt>
                <c:pt idx="327">
                  <c:v>-1.02391281024048</c:v>
                </c:pt>
                <c:pt idx="328">
                  <c:v>-1.1354931932953951</c:v>
                </c:pt>
                <c:pt idx="329">
                  <c:v>-1.181756254595242</c:v>
                </c:pt>
                <c:pt idx="330">
                  <c:v>-1.244007886173544</c:v>
                </c:pt>
                <c:pt idx="331">
                  <c:v>-1.3541704602359379</c:v>
                </c:pt>
                <c:pt idx="332">
                  <c:v>-1.1092206492882719</c:v>
                </c:pt>
                <c:pt idx="333">
                  <c:v>-0.80289706042686482</c:v>
                </c:pt>
                <c:pt idx="334">
                  <c:v>-0.51795849689630213</c:v>
                </c:pt>
                <c:pt idx="335">
                  <c:v>-0.44297886932838298</c:v>
                </c:pt>
                <c:pt idx="336">
                  <c:v>2.1738221079416178</c:v>
                </c:pt>
                <c:pt idx="337">
                  <c:v>1.925475826546859</c:v>
                </c:pt>
                <c:pt idx="338">
                  <c:v>-0.93380826585298415</c:v>
                </c:pt>
                <c:pt idx="339">
                  <c:v>1.270713550390778</c:v>
                </c:pt>
                <c:pt idx="340">
                  <c:v>1.1222886081532339</c:v>
                </c:pt>
                <c:pt idx="341">
                  <c:v>1.0545682900480571</c:v>
                </c:pt>
                <c:pt idx="342">
                  <c:v>-1.107412108185913</c:v>
                </c:pt>
                <c:pt idx="343">
                  <c:v>-0.93345313892284709</c:v>
                </c:pt>
                <c:pt idx="344">
                  <c:v>-0.8523053359877627</c:v>
                </c:pt>
                <c:pt idx="345">
                  <c:v>-0.82687376678319635</c:v>
                </c:pt>
                <c:pt idx="346">
                  <c:v>-0.74918339629678776</c:v>
                </c:pt>
                <c:pt idx="347">
                  <c:v>-0.71087675621906232</c:v>
                </c:pt>
                <c:pt idx="348">
                  <c:v>-0.71766288985015969</c:v>
                </c:pt>
                <c:pt idx="349">
                  <c:v>-0.6497091280146321</c:v>
                </c:pt>
                <c:pt idx="350">
                  <c:v>-0.64409388248753419</c:v>
                </c:pt>
                <c:pt idx="351">
                  <c:v>-0.80565331252535</c:v>
                </c:pt>
                <c:pt idx="352">
                  <c:v>-1.0021672758087901</c:v>
                </c:pt>
                <c:pt idx="353">
                  <c:v>-0.98508162077582673</c:v>
                </c:pt>
                <c:pt idx="354">
                  <c:v>-0.8703002255736727</c:v>
                </c:pt>
                <c:pt idx="355">
                  <c:v>-0.8492529036859181</c:v>
                </c:pt>
                <c:pt idx="356">
                  <c:v>-0.94326155523310451</c:v>
                </c:pt>
                <c:pt idx="357">
                  <c:v>-0.89329477669843638</c:v>
                </c:pt>
                <c:pt idx="358">
                  <c:v>-0.6659024053528263</c:v>
                </c:pt>
                <c:pt idx="359">
                  <c:v>-0.5828097855589871</c:v>
                </c:pt>
                <c:pt idx="360">
                  <c:v>-0.68375118413035529</c:v>
                </c:pt>
                <c:pt idx="361">
                  <c:v>-0.89238395997480802</c:v>
                </c:pt>
                <c:pt idx="362">
                  <c:v>-0.87434612885983254</c:v>
                </c:pt>
                <c:pt idx="363">
                  <c:v>-0.77728996587516241</c:v>
                </c:pt>
                <c:pt idx="364">
                  <c:v>-0.49608369938116931</c:v>
                </c:pt>
                <c:pt idx="365">
                  <c:v>-9.8304701635016603E-2</c:v>
                </c:pt>
                <c:pt idx="366">
                  <c:v>0.2672724497002244</c:v>
                </c:pt>
                <c:pt idx="367">
                  <c:v>0.46546708549346572</c:v>
                </c:pt>
                <c:pt idx="368">
                  <c:v>0.55406964134004622</c:v>
                </c:pt>
                <c:pt idx="369">
                  <c:v>0.47265151510804909</c:v>
                </c:pt>
                <c:pt idx="370">
                  <c:v>0.41385928569149583</c:v>
                </c:pt>
                <c:pt idx="371">
                  <c:v>0.32082307846993702</c:v>
                </c:pt>
                <c:pt idx="372">
                  <c:v>0.26634553796242122</c:v>
                </c:pt>
                <c:pt idx="373">
                  <c:v>1.691935288235423E-2</c:v>
                </c:pt>
                <c:pt idx="374">
                  <c:v>-0.23703048976672</c:v>
                </c:pt>
                <c:pt idx="375">
                  <c:v>-0.34105681811931238</c:v>
                </c:pt>
                <c:pt idx="376">
                  <c:v>-0.27545045816490499</c:v>
                </c:pt>
                <c:pt idx="377">
                  <c:v>8.4933744645071765E-2</c:v>
                </c:pt>
                <c:pt idx="378">
                  <c:v>0.45352870433414888</c:v>
                </c:pt>
                <c:pt idx="379">
                  <c:v>0.88547091447864823</c:v>
                </c:pt>
                <c:pt idx="380">
                  <c:v>1.2813206557731429</c:v>
                </c:pt>
                <c:pt idx="381">
                  <c:v>1.570177477965202</c:v>
                </c:pt>
                <c:pt idx="382">
                  <c:v>1.767851522332029</c:v>
                </c:pt>
                <c:pt idx="383">
                  <c:v>1.826003455959853</c:v>
                </c:pt>
                <c:pt idx="384">
                  <c:v>1.8448871907668041</c:v>
                </c:pt>
                <c:pt idx="385">
                  <c:v>1.881819989610964</c:v>
                </c:pt>
                <c:pt idx="386">
                  <c:v>1.895780645247422</c:v>
                </c:pt>
                <c:pt idx="387">
                  <c:v>2.0060668729059898</c:v>
                </c:pt>
                <c:pt idx="388">
                  <c:v>2.0160161371271119</c:v>
                </c:pt>
                <c:pt idx="389">
                  <c:v>1.9166882631335851</c:v>
                </c:pt>
                <c:pt idx="390">
                  <c:v>1.7413589575421919</c:v>
                </c:pt>
                <c:pt idx="391">
                  <c:v>1.7267339450451791</c:v>
                </c:pt>
                <c:pt idx="392">
                  <c:v>1.8744449434720889</c:v>
                </c:pt>
                <c:pt idx="393">
                  <c:v>1.970192928584636</c:v>
                </c:pt>
                <c:pt idx="394">
                  <c:v>2.0699694099282109</c:v>
                </c:pt>
                <c:pt idx="395">
                  <c:v>2.058911529288296</c:v>
                </c:pt>
                <c:pt idx="396">
                  <c:v>2.196257611840688</c:v>
                </c:pt>
                <c:pt idx="397">
                  <c:v>2.339680553288991</c:v>
                </c:pt>
                <c:pt idx="398">
                  <c:v>2.420020607039004</c:v>
                </c:pt>
                <c:pt idx="399">
                  <c:v>2.5606021825548142</c:v>
                </c:pt>
                <c:pt idx="400">
                  <c:v>2.6842904352839572</c:v>
                </c:pt>
                <c:pt idx="401">
                  <c:v>2.5221855998123028</c:v>
                </c:pt>
                <c:pt idx="402">
                  <c:v>2.364360819136385</c:v>
                </c:pt>
                <c:pt idx="403">
                  <c:v>2.3011372219331281</c:v>
                </c:pt>
                <c:pt idx="404">
                  <c:v>2.278982081828854</c:v>
                </c:pt>
                <c:pt idx="405">
                  <c:v>2.1805769070592049</c:v>
                </c:pt>
                <c:pt idx="406">
                  <c:v>2.1006068625404719</c:v>
                </c:pt>
                <c:pt idx="407">
                  <c:v>2.0347289719275361</c:v>
                </c:pt>
                <c:pt idx="408">
                  <c:v>2.0576257183522562</c:v>
                </c:pt>
                <c:pt idx="409">
                  <c:v>2.2016628504302802</c:v>
                </c:pt>
                <c:pt idx="410">
                  <c:v>2.3508379542093292</c:v>
                </c:pt>
                <c:pt idx="411">
                  <c:v>2.1502634737181179</c:v>
                </c:pt>
                <c:pt idx="412">
                  <c:v>1.927369053855615</c:v>
                </c:pt>
                <c:pt idx="413">
                  <c:v>1.67823650325351</c:v>
                </c:pt>
                <c:pt idx="414">
                  <c:v>1.687417018435182</c:v>
                </c:pt>
                <c:pt idx="415">
                  <c:v>1.579687767326645</c:v>
                </c:pt>
                <c:pt idx="416">
                  <c:v>1.7351411411377591</c:v>
                </c:pt>
                <c:pt idx="417">
                  <c:v>2.4766788808181488</c:v>
                </c:pt>
                <c:pt idx="418">
                  <c:v>1.889737135864263</c:v>
                </c:pt>
                <c:pt idx="419">
                  <c:v>1.8834348407032291</c:v>
                </c:pt>
                <c:pt idx="420">
                  <c:v>1.827734343958471</c:v>
                </c:pt>
                <c:pt idx="421">
                  <c:v>1.8383724284358389</c:v>
                </c:pt>
                <c:pt idx="422">
                  <c:v>2.0263413592345381</c:v>
                </c:pt>
                <c:pt idx="423">
                  <c:v>2.8783138916421418</c:v>
                </c:pt>
                <c:pt idx="424">
                  <c:v>2.0707740050392731</c:v>
                </c:pt>
                <c:pt idx="425">
                  <c:v>2.0139065319549601</c:v>
                </c:pt>
                <c:pt idx="426">
                  <c:v>1.8399209604966891</c:v>
                </c:pt>
                <c:pt idx="427">
                  <c:v>1.7540002262287639</c:v>
                </c:pt>
                <c:pt idx="428">
                  <c:v>1.762777877837344</c:v>
                </c:pt>
                <c:pt idx="429">
                  <c:v>1.7086375384974151</c:v>
                </c:pt>
                <c:pt idx="430">
                  <c:v>1.5379261960301731</c:v>
                </c:pt>
                <c:pt idx="431">
                  <c:v>1.432470451482452</c:v>
                </c:pt>
                <c:pt idx="432">
                  <c:v>1.3099279931608889</c:v>
                </c:pt>
                <c:pt idx="433">
                  <c:v>1.315786868807856</c:v>
                </c:pt>
                <c:pt idx="434">
                  <c:v>1.5837306876574719</c:v>
                </c:pt>
                <c:pt idx="435">
                  <c:v>1.864044961746181</c:v>
                </c:pt>
                <c:pt idx="436">
                  <c:v>1.9259305051088931</c:v>
                </c:pt>
                <c:pt idx="437">
                  <c:v>1.8357162580669479</c:v>
                </c:pt>
                <c:pt idx="438">
                  <c:v>1.664277805250638</c:v>
                </c:pt>
                <c:pt idx="439">
                  <c:v>1.4508733244531711</c:v>
                </c:pt>
                <c:pt idx="440">
                  <c:v>1.3747107429671941</c:v>
                </c:pt>
                <c:pt idx="441">
                  <c:v>1.3045950637904</c:v>
                </c:pt>
                <c:pt idx="442">
                  <c:v>1.1794673505752269</c:v>
                </c:pt>
                <c:pt idx="443">
                  <c:v>1.1569514391964071</c:v>
                </c:pt>
                <c:pt idx="444">
                  <c:v>1.209041958758482</c:v>
                </c:pt>
                <c:pt idx="445">
                  <c:v>1.2058122604478321</c:v>
                </c:pt>
                <c:pt idx="446">
                  <c:v>1.119406488357358</c:v>
                </c:pt>
                <c:pt idx="447">
                  <c:v>1.1635779279791389</c:v>
                </c:pt>
                <c:pt idx="448">
                  <c:v>1.2266957745717531</c:v>
                </c:pt>
                <c:pt idx="449">
                  <c:v>1.3049326681598761</c:v>
                </c:pt>
                <c:pt idx="450">
                  <c:v>1.283206915833196</c:v>
                </c:pt>
                <c:pt idx="451">
                  <c:v>1.2317202746068681</c:v>
                </c:pt>
                <c:pt idx="452">
                  <c:v>1.220564197663597</c:v>
                </c:pt>
                <c:pt idx="453">
                  <c:v>1.155181595383004</c:v>
                </c:pt>
                <c:pt idx="454">
                  <c:v>1.119786712327306</c:v>
                </c:pt>
                <c:pt idx="455">
                  <c:v>1.0223779656436069</c:v>
                </c:pt>
                <c:pt idx="456">
                  <c:v>0.96175344853584244</c:v>
                </c:pt>
                <c:pt idx="457">
                  <c:v>0.92692806965817909</c:v>
                </c:pt>
                <c:pt idx="458">
                  <c:v>0.96926336581686734</c:v>
                </c:pt>
                <c:pt idx="459">
                  <c:v>0.99578006434908317</c:v>
                </c:pt>
                <c:pt idx="460">
                  <c:v>0.69888414574236601</c:v>
                </c:pt>
                <c:pt idx="461">
                  <c:v>0.42149076373924821</c:v>
                </c:pt>
                <c:pt idx="462">
                  <c:v>0.27910138151344988</c:v>
                </c:pt>
                <c:pt idx="463">
                  <c:v>0.27702311047657102</c:v>
                </c:pt>
                <c:pt idx="464">
                  <c:v>0.30882317374478668</c:v>
                </c:pt>
                <c:pt idx="465">
                  <c:v>0.57543857187385739</c:v>
                </c:pt>
                <c:pt idx="466">
                  <c:v>0.83022874804281643</c:v>
                </c:pt>
                <c:pt idx="467">
                  <c:v>0.84949624629353526</c:v>
                </c:pt>
                <c:pt idx="468">
                  <c:v>0.87339713034230093</c:v>
                </c:pt>
                <c:pt idx="469">
                  <c:v>0.96615724401983016</c:v>
                </c:pt>
                <c:pt idx="470">
                  <c:v>0.94009000204516424</c:v>
                </c:pt>
                <c:pt idx="471">
                  <c:v>0.94423039626852567</c:v>
                </c:pt>
                <c:pt idx="472">
                  <c:v>0.78664459579569979</c:v>
                </c:pt>
                <c:pt idx="473">
                  <c:v>0.5245511300552721</c:v>
                </c:pt>
                <c:pt idx="474">
                  <c:v>0.42857547371239257</c:v>
                </c:pt>
                <c:pt idx="475">
                  <c:v>0.26605047218151961</c:v>
                </c:pt>
                <c:pt idx="476">
                  <c:v>0.17274034289163689</c:v>
                </c:pt>
                <c:pt idx="477">
                  <c:v>0.22064295107599119</c:v>
                </c:pt>
                <c:pt idx="478">
                  <c:v>0.37843746486760838</c:v>
                </c:pt>
                <c:pt idx="479">
                  <c:v>0.51357427886804552</c:v>
                </c:pt>
                <c:pt idx="480">
                  <c:v>0.70866205772365287</c:v>
                </c:pt>
                <c:pt idx="481">
                  <c:v>0.88810928333133898</c:v>
                </c:pt>
                <c:pt idx="482">
                  <c:v>0.93088149070082415</c:v>
                </c:pt>
                <c:pt idx="483">
                  <c:v>0.96634583705838095</c:v>
                </c:pt>
                <c:pt idx="484">
                  <c:v>1.200876054055231</c:v>
                </c:pt>
                <c:pt idx="485">
                  <c:v>1.2755136986703841</c:v>
                </c:pt>
                <c:pt idx="486">
                  <c:v>1.3460044005940179</c:v>
                </c:pt>
                <c:pt idx="487">
                  <c:v>1.530256111579136</c:v>
                </c:pt>
                <c:pt idx="488">
                  <c:v>1.6511805075935759</c:v>
                </c:pt>
                <c:pt idx="489">
                  <c:v>1.8773801747740799</c:v>
                </c:pt>
                <c:pt idx="490">
                  <c:v>2.027998440370347</c:v>
                </c:pt>
                <c:pt idx="491">
                  <c:v>2.043482200291149</c:v>
                </c:pt>
                <c:pt idx="492">
                  <c:v>1.978732355218769</c:v>
                </c:pt>
                <c:pt idx="493">
                  <c:v>1.831123196106585</c:v>
                </c:pt>
                <c:pt idx="494">
                  <c:v>1.6468955269744441</c:v>
                </c:pt>
                <c:pt idx="495">
                  <c:v>1.500434749088893</c:v>
                </c:pt>
                <c:pt idx="496">
                  <c:v>1.5837887355216469</c:v>
                </c:pt>
                <c:pt idx="497">
                  <c:v>1.6589410233070789</c:v>
                </c:pt>
                <c:pt idx="498">
                  <c:v>1.736386632466975</c:v>
                </c:pt>
                <c:pt idx="499">
                  <c:v>1.929081688438729</c:v>
                </c:pt>
                <c:pt idx="500">
                  <c:v>2.0439039945967572</c:v>
                </c:pt>
                <c:pt idx="501">
                  <c:v>2.2077976008289868</c:v>
                </c:pt>
                <c:pt idx="502">
                  <c:v>2.3596894528278982</c:v>
                </c:pt>
                <c:pt idx="503">
                  <c:v>2.329452563452254</c:v>
                </c:pt>
                <c:pt idx="504">
                  <c:v>2.2144326855157268</c:v>
                </c:pt>
                <c:pt idx="505">
                  <c:v>1.967607731473876</c:v>
                </c:pt>
                <c:pt idx="506">
                  <c:v>1.6838637671966139</c:v>
                </c:pt>
                <c:pt idx="507">
                  <c:v>1.3946770324383539</c:v>
                </c:pt>
                <c:pt idx="508">
                  <c:v>1.3170101847599771</c:v>
                </c:pt>
                <c:pt idx="509">
                  <c:v>1.2507415024817461</c:v>
                </c:pt>
                <c:pt idx="510">
                  <c:v>1.175998967996535</c:v>
                </c:pt>
                <c:pt idx="511">
                  <c:v>1.1052189914686039</c:v>
                </c:pt>
                <c:pt idx="512">
                  <c:v>1.146173272140723</c:v>
                </c:pt>
                <c:pt idx="513">
                  <c:v>1.3378743373815969</c:v>
                </c:pt>
                <c:pt idx="514">
                  <c:v>1.511321293334368</c:v>
                </c:pt>
                <c:pt idx="515">
                  <c:v>1.5991062961667319</c:v>
                </c:pt>
                <c:pt idx="516">
                  <c:v>1.690864263974486</c:v>
                </c:pt>
                <c:pt idx="517">
                  <c:v>1.6637029783245749</c:v>
                </c:pt>
                <c:pt idx="518">
                  <c:v>1.4020787842067211</c:v>
                </c:pt>
                <c:pt idx="519">
                  <c:v>1.210225959280075</c:v>
                </c:pt>
                <c:pt idx="520">
                  <c:v>1.1361679962266999</c:v>
                </c:pt>
                <c:pt idx="521">
                  <c:v>1.098015172888293</c:v>
                </c:pt>
                <c:pt idx="522">
                  <c:v>1.1208513752947791</c:v>
                </c:pt>
                <c:pt idx="523">
                  <c:v>0.95041234019474441</c:v>
                </c:pt>
                <c:pt idx="524">
                  <c:v>0.82181341673239561</c:v>
                </c:pt>
                <c:pt idx="525">
                  <c:v>0.82463348463377451</c:v>
                </c:pt>
                <c:pt idx="526">
                  <c:v>0.87948747962299467</c:v>
                </c:pt>
                <c:pt idx="527">
                  <c:v>0.93096990867821916</c:v>
                </c:pt>
                <c:pt idx="528">
                  <c:v>0.91023887242178969</c:v>
                </c:pt>
                <c:pt idx="529">
                  <c:v>0.79209977416993282</c:v>
                </c:pt>
                <c:pt idx="530">
                  <c:v>0.71146464110496588</c:v>
                </c:pt>
                <c:pt idx="531">
                  <c:v>0.82552872304496372</c:v>
                </c:pt>
                <c:pt idx="532">
                  <c:v>0.88921622318929416</c:v>
                </c:pt>
                <c:pt idx="533">
                  <c:v>0.95587060647392297</c:v>
                </c:pt>
                <c:pt idx="534">
                  <c:v>0.90628260544773342</c:v>
                </c:pt>
                <c:pt idx="535">
                  <c:v>0.68011608573412141</c:v>
                </c:pt>
                <c:pt idx="536">
                  <c:v>0.42639511682416931</c:v>
                </c:pt>
                <c:pt idx="537">
                  <c:v>0.18262179856716601</c:v>
                </c:pt>
                <c:pt idx="538">
                  <c:v>9.4859767337980225E-3</c:v>
                </c:pt>
                <c:pt idx="539">
                  <c:v>-0.12916166834718351</c:v>
                </c:pt>
                <c:pt idx="540">
                  <c:v>-0.2159334982736372</c:v>
                </c:pt>
                <c:pt idx="541">
                  <c:v>-0.15816317094451929</c:v>
                </c:pt>
                <c:pt idx="542">
                  <c:v>-0.1606678035178489</c:v>
                </c:pt>
                <c:pt idx="543">
                  <c:v>-0.2315564500396449</c:v>
                </c:pt>
                <c:pt idx="544">
                  <c:v>-0.5003078432735697</c:v>
                </c:pt>
                <c:pt idx="545">
                  <c:v>-0.66646179521062077</c:v>
                </c:pt>
                <c:pt idx="546">
                  <c:v>-0.70044951479815354</c:v>
                </c:pt>
                <c:pt idx="547">
                  <c:v>-0.64362413457061118</c:v>
                </c:pt>
                <c:pt idx="548">
                  <c:v>-0.73618094986770033</c:v>
                </c:pt>
                <c:pt idx="549">
                  <c:v>-0.98184324341967122</c:v>
                </c:pt>
                <c:pt idx="550">
                  <c:v>-1.042990820854524</c:v>
                </c:pt>
                <c:pt idx="551">
                  <c:v>-1.104632377846849</c:v>
                </c:pt>
                <c:pt idx="552">
                  <c:v>-1.081051725249065</c:v>
                </c:pt>
                <c:pt idx="553">
                  <c:v>-0.97736828834489797</c:v>
                </c:pt>
                <c:pt idx="554">
                  <c:v>-0.9231546139513126</c:v>
                </c:pt>
                <c:pt idx="555">
                  <c:v>-0.9801386669057609</c:v>
                </c:pt>
                <c:pt idx="556">
                  <c:v>-1.124458538665184</c:v>
                </c:pt>
                <c:pt idx="557">
                  <c:v>-1.1179206485318891</c:v>
                </c:pt>
                <c:pt idx="558">
                  <c:v>-0.96871831164737843</c:v>
                </c:pt>
                <c:pt idx="559">
                  <c:v>-0.919048043697548</c:v>
                </c:pt>
                <c:pt idx="560">
                  <c:v>-0.8717339091199231</c:v>
                </c:pt>
                <c:pt idx="561">
                  <c:v>-0.81133075118934161</c:v>
                </c:pt>
                <c:pt idx="562">
                  <c:v>-0.87249256637539851</c:v>
                </c:pt>
                <c:pt idx="563">
                  <c:v>-0.96896439886283126</c:v>
                </c:pt>
                <c:pt idx="564">
                  <c:v>-1.1071849939708991</c:v>
                </c:pt>
                <c:pt idx="565">
                  <c:v>-1.095004068904889</c:v>
                </c:pt>
                <c:pt idx="566">
                  <c:v>-1.066353945594771</c:v>
                </c:pt>
                <c:pt idx="567">
                  <c:v>-1.0522315078116069</c:v>
                </c:pt>
                <c:pt idx="568">
                  <c:v>-1.0434374202107459</c:v>
                </c:pt>
                <c:pt idx="569">
                  <c:v>-0.9731263651208919</c:v>
                </c:pt>
                <c:pt idx="570">
                  <c:v>-0.93623667639832364</c:v>
                </c:pt>
                <c:pt idx="571">
                  <c:v>-0.88711090048488483</c:v>
                </c:pt>
                <c:pt idx="572">
                  <c:v>-0.9817304987064287</c:v>
                </c:pt>
                <c:pt idx="573">
                  <c:v>-0.98674121711698481</c:v>
                </c:pt>
                <c:pt idx="574">
                  <c:v>-1.114965914481671</c:v>
                </c:pt>
                <c:pt idx="575">
                  <c:v>-1.1746532475177589</c:v>
                </c:pt>
                <c:pt idx="576">
                  <c:v>-1.2030062181513761</c:v>
                </c:pt>
                <c:pt idx="577">
                  <c:v>-0.98633488312460293</c:v>
                </c:pt>
                <c:pt idx="578">
                  <c:v>-0.78300980787462537</c:v>
                </c:pt>
                <c:pt idx="579">
                  <c:v>-0.69690826401476214</c:v>
                </c:pt>
                <c:pt idx="580">
                  <c:v>-0.83788411580887401</c:v>
                </c:pt>
                <c:pt idx="581">
                  <c:v>-0.93073538404716272</c:v>
                </c:pt>
                <c:pt idx="582">
                  <c:v>-1.16300085753878</c:v>
                </c:pt>
                <c:pt idx="583">
                  <c:v>-1.432653047844155</c:v>
                </c:pt>
                <c:pt idx="584">
                  <c:v>-1.673956068028704</c:v>
                </c:pt>
                <c:pt idx="585">
                  <c:v>-1.6865998086401239</c:v>
                </c:pt>
                <c:pt idx="586">
                  <c:v>-1.6217913173656331</c:v>
                </c:pt>
                <c:pt idx="587">
                  <c:v>-1.2050740951984771</c:v>
                </c:pt>
                <c:pt idx="588">
                  <c:v>-0.77472886408262642</c:v>
                </c:pt>
                <c:pt idx="589">
                  <c:v>-0.30604540890032472</c:v>
                </c:pt>
                <c:pt idx="590">
                  <c:v>9.6527121309844463E-2</c:v>
                </c:pt>
                <c:pt idx="591">
                  <c:v>0.25714980935581577</c:v>
                </c:pt>
                <c:pt idx="592">
                  <c:v>0.23212295008855929</c:v>
                </c:pt>
                <c:pt idx="593">
                  <c:v>7.1211437231017929E-2</c:v>
                </c:pt>
                <c:pt idx="594">
                  <c:v>-7.4067994714828042E-2</c:v>
                </c:pt>
                <c:pt idx="595">
                  <c:v>7.0389735886856213E-4</c:v>
                </c:pt>
                <c:pt idx="596">
                  <c:v>-5.5408666570799327E-2</c:v>
                </c:pt>
                <c:pt idx="597">
                  <c:v>-2.2593958991407689E-2</c:v>
                </c:pt>
                <c:pt idx="598">
                  <c:v>-8.5501249291002362E-2</c:v>
                </c:pt>
                <c:pt idx="599">
                  <c:v>5.8259131002639207E-2</c:v>
                </c:pt>
                <c:pt idx="600">
                  <c:v>5.0198411670198832E-2</c:v>
                </c:pt>
                <c:pt idx="601">
                  <c:v>-4.5011039761876689E-2</c:v>
                </c:pt>
                <c:pt idx="602">
                  <c:v>-0.24670583865290729</c:v>
                </c:pt>
                <c:pt idx="603">
                  <c:v>0.12589415398158851</c:v>
                </c:pt>
                <c:pt idx="604">
                  <c:v>0.19010639480452041</c:v>
                </c:pt>
                <c:pt idx="605">
                  <c:v>0.36477123888136093</c:v>
                </c:pt>
                <c:pt idx="606">
                  <c:v>0.57321829620564202</c:v>
                </c:pt>
                <c:pt idx="607">
                  <c:v>0.81714803039498018</c:v>
                </c:pt>
                <c:pt idx="608">
                  <c:v>0.83281298535885595</c:v>
                </c:pt>
                <c:pt idx="609">
                  <c:v>0.598897633724782</c:v>
                </c:pt>
                <c:pt idx="610">
                  <c:v>0.4393151301705604</c:v>
                </c:pt>
                <c:pt idx="611">
                  <c:v>0.34665814203749012</c:v>
                </c:pt>
                <c:pt idx="612">
                  <c:v>0.42169294399152901</c:v>
                </c:pt>
                <c:pt idx="613">
                  <c:v>0.61201249129567892</c:v>
                </c:pt>
                <c:pt idx="614">
                  <c:v>0.76387414005500032</c:v>
                </c:pt>
                <c:pt idx="615">
                  <c:v>0.67955426662243867</c:v>
                </c:pt>
                <c:pt idx="616">
                  <c:v>0.52606147907418088</c:v>
                </c:pt>
                <c:pt idx="617">
                  <c:v>0.3752827727226678</c:v>
                </c:pt>
                <c:pt idx="618">
                  <c:v>0.41687168191929019</c:v>
                </c:pt>
                <c:pt idx="619">
                  <c:v>0.35492020192973961</c:v>
                </c:pt>
                <c:pt idx="620">
                  <c:v>0.24356782437641281</c:v>
                </c:pt>
                <c:pt idx="621">
                  <c:v>0.18322313528388201</c:v>
                </c:pt>
                <c:pt idx="622">
                  <c:v>3.8445572267706347E-2</c:v>
                </c:pt>
                <c:pt idx="623">
                  <c:v>-0.12984402361783631</c:v>
                </c:pt>
                <c:pt idx="624">
                  <c:v>-0.30801891898458078</c:v>
                </c:pt>
                <c:pt idx="625">
                  <c:v>-0.35994674498988938</c:v>
                </c:pt>
                <c:pt idx="626">
                  <c:v>-0.26654951954530742</c:v>
                </c:pt>
                <c:pt idx="627">
                  <c:v>-0.14787687257225149</c:v>
                </c:pt>
                <c:pt idx="628">
                  <c:v>3.076768720230811E-2</c:v>
                </c:pt>
                <c:pt idx="629">
                  <c:v>0.14136569509155419</c:v>
                </c:pt>
                <c:pt idx="630">
                  <c:v>4.0524004621454487E-2</c:v>
                </c:pt>
                <c:pt idx="631">
                  <c:v>-0.2280155623977172</c:v>
                </c:pt>
                <c:pt idx="632">
                  <c:v>-0.34094130496259678</c:v>
                </c:pt>
                <c:pt idx="633">
                  <c:v>-0.46871829303557261</c:v>
                </c:pt>
                <c:pt idx="634">
                  <c:v>-0.55871472751765217</c:v>
                </c:pt>
                <c:pt idx="635">
                  <c:v>-0.40477605683819368</c:v>
                </c:pt>
                <c:pt idx="636">
                  <c:v>-0.2454667048801687</c:v>
                </c:pt>
                <c:pt idx="637">
                  <c:v>-0.25566685356729241</c:v>
                </c:pt>
                <c:pt idx="638">
                  <c:v>-0.13028879108033101</c:v>
                </c:pt>
                <c:pt idx="639">
                  <c:v>-0.185859564857982</c:v>
                </c:pt>
                <c:pt idx="640">
                  <c:v>-0.28739400357239292</c:v>
                </c:pt>
                <c:pt idx="641">
                  <c:v>-0.21719583132610101</c:v>
                </c:pt>
                <c:pt idx="642">
                  <c:v>-0.33040013819504588</c:v>
                </c:pt>
                <c:pt idx="643">
                  <c:v>-0.68860953596400576</c:v>
                </c:pt>
                <c:pt idx="644">
                  <c:v>-0.9083905864161036</c:v>
                </c:pt>
                <c:pt idx="645">
                  <c:v>-1.0510357984581671</c:v>
                </c:pt>
                <c:pt idx="646">
                  <c:v>-1.139318034907268</c:v>
                </c:pt>
                <c:pt idx="647">
                  <c:v>-1.0035719931881151</c:v>
                </c:pt>
                <c:pt idx="648">
                  <c:v>-1.036384067610755</c:v>
                </c:pt>
                <c:pt idx="649">
                  <c:v>-1.1166617231993059</c:v>
                </c:pt>
                <c:pt idx="650">
                  <c:v>-1.168283907028246</c:v>
                </c:pt>
                <c:pt idx="651">
                  <c:v>-1.1999027242552509</c:v>
                </c:pt>
                <c:pt idx="652">
                  <c:v>-1.3769157186104919</c:v>
                </c:pt>
                <c:pt idx="653">
                  <c:v>-1.487779520932148</c:v>
                </c:pt>
                <c:pt idx="654">
                  <c:v>-1.723227030216552</c:v>
                </c:pt>
                <c:pt idx="655">
                  <c:v>-1.755797624130268</c:v>
                </c:pt>
                <c:pt idx="656">
                  <c:v>-1.7910997605494601</c:v>
                </c:pt>
                <c:pt idx="657">
                  <c:v>-1.951316720089791</c:v>
                </c:pt>
                <c:pt idx="658">
                  <c:v>-2.050321643892357</c:v>
                </c:pt>
                <c:pt idx="659">
                  <c:v>-2.139745642822759</c:v>
                </c:pt>
                <c:pt idx="660">
                  <c:v>-2.3823742344253112</c:v>
                </c:pt>
                <c:pt idx="661">
                  <c:v>-2.5027960787737782</c:v>
                </c:pt>
                <c:pt idx="662">
                  <c:v>-2.338737818304661</c:v>
                </c:pt>
                <c:pt idx="663">
                  <c:v>-2.248416275310567</c:v>
                </c:pt>
                <c:pt idx="664">
                  <c:v>-2.2585352998013901</c:v>
                </c:pt>
                <c:pt idx="665">
                  <c:v>-0.69340424387464061</c:v>
                </c:pt>
                <c:pt idx="666">
                  <c:v>-0.93200761974806234</c:v>
                </c:pt>
                <c:pt idx="667">
                  <c:v>-1.1794756543124061</c:v>
                </c:pt>
                <c:pt idx="668">
                  <c:v>-1.3719065003019131</c:v>
                </c:pt>
                <c:pt idx="669">
                  <c:v>-1.540984136906357</c:v>
                </c:pt>
                <c:pt idx="670">
                  <c:v>-1.7297526409320609</c:v>
                </c:pt>
                <c:pt idx="671">
                  <c:v>-1.809361337269364</c:v>
                </c:pt>
                <c:pt idx="672">
                  <c:v>-1.9833301787080151</c:v>
                </c:pt>
                <c:pt idx="673">
                  <c:v>-2.034489329733467</c:v>
                </c:pt>
                <c:pt idx="674">
                  <c:v>-2.2323853612042912</c:v>
                </c:pt>
                <c:pt idx="675">
                  <c:v>-2.1218599236026292</c:v>
                </c:pt>
                <c:pt idx="676">
                  <c:v>-1.7690680056033929</c:v>
                </c:pt>
                <c:pt idx="677">
                  <c:v>-1.5429610476696729</c:v>
                </c:pt>
                <c:pt idx="678">
                  <c:v>-1.4024280756830869</c:v>
                </c:pt>
                <c:pt idx="679">
                  <c:v>-1.3876905184805599</c:v>
                </c:pt>
                <c:pt idx="680">
                  <c:v>-1.4518609495729431</c:v>
                </c:pt>
                <c:pt idx="681">
                  <c:v>-1.5416611402053511</c:v>
                </c:pt>
                <c:pt idx="682">
                  <c:v>-3.6328400110019681</c:v>
                </c:pt>
                <c:pt idx="683">
                  <c:v>-2.1167375544680609</c:v>
                </c:pt>
                <c:pt idx="684">
                  <c:v>-3.833936867978744</c:v>
                </c:pt>
                <c:pt idx="685">
                  <c:v>-3.529302921294629</c:v>
                </c:pt>
                <c:pt idx="686">
                  <c:v>-3.541033313451325</c:v>
                </c:pt>
                <c:pt idx="687">
                  <c:v>-3.3464602533385719</c:v>
                </c:pt>
                <c:pt idx="688">
                  <c:v>-3.0226918991524458</c:v>
                </c:pt>
                <c:pt idx="689">
                  <c:v>-2.9235608923310372</c:v>
                </c:pt>
                <c:pt idx="690">
                  <c:v>-2.7847815065575579</c:v>
                </c:pt>
                <c:pt idx="691">
                  <c:v>-2.6987441999176229</c:v>
                </c:pt>
                <c:pt idx="692">
                  <c:v>-2.6303613554984659</c:v>
                </c:pt>
                <c:pt idx="693">
                  <c:v>-2.712800377162679</c:v>
                </c:pt>
                <c:pt idx="694">
                  <c:v>-2.7904917988440259</c:v>
                </c:pt>
                <c:pt idx="695">
                  <c:v>-2.854016062134423</c:v>
                </c:pt>
                <c:pt idx="696">
                  <c:v>-2.933914386089373</c:v>
                </c:pt>
                <c:pt idx="697">
                  <c:v>-2.914106007730656</c:v>
                </c:pt>
                <c:pt idx="698">
                  <c:v>-2.836459256963046</c:v>
                </c:pt>
                <c:pt idx="699">
                  <c:v>-2.7168815791776999</c:v>
                </c:pt>
                <c:pt idx="700">
                  <c:v>-2.6603456400120948</c:v>
                </c:pt>
                <c:pt idx="701">
                  <c:v>-2.587604316636543</c:v>
                </c:pt>
                <c:pt idx="702">
                  <c:v>-2.3435110158337631</c:v>
                </c:pt>
                <c:pt idx="703">
                  <c:v>-2.1354543856378081</c:v>
                </c:pt>
                <c:pt idx="704">
                  <c:v>-2.044204027529466</c:v>
                </c:pt>
                <c:pt idx="705">
                  <c:v>-1.955950966727557</c:v>
                </c:pt>
                <c:pt idx="706">
                  <c:v>-1.742431977535047</c:v>
                </c:pt>
                <c:pt idx="707">
                  <c:v>-1.7192761208393761</c:v>
                </c:pt>
                <c:pt idx="708">
                  <c:v>-1.708228463320185</c:v>
                </c:pt>
                <c:pt idx="709">
                  <c:v>-0.54603535112801038</c:v>
                </c:pt>
                <c:pt idx="710">
                  <c:v>-0.34820626601709143</c:v>
                </c:pt>
                <c:pt idx="711">
                  <c:v>-0.25012884270266678</c:v>
                </c:pt>
                <c:pt idx="712">
                  <c:v>-8.4826140229903924E-2</c:v>
                </c:pt>
                <c:pt idx="713">
                  <c:v>5.0106715584849207E-2</c:v>
                </c:pt>
                <c:pt idx="714">
                  <c:v>0.38699354444822193</c:v>
                </c:pt>
                <c:pt idx="715">
                  <c:v>0.48389690185580952</c:v>
                </c:pt>
                <c:pt idx="716">
                  <c:v>0.48943879206065211</c:v>
                </c:pt>
                <c:pt idx="717">
                  <c:v>0.35487620092634192</c:v>
                </c:pt>
                <c:pt idx="718">
                  <c:v>0.19834050573801629</c:v>
                </c:pt>
                <c:pt idx="719">
                  <c:v>-0.1210942804425757</c:v>
                </c:pt>
                <c:pt idx="720">
                  <c:v>-0.39784435482316521</c:v>
                </c:pt>
                <c:pt idx="721">
                  <c:v>-0.46248043322043852</c:v>
                </c:pt>
                <c:pt idx="722">
                  <c:v>-0.35009504691478871</c:v>
                </c:pt>
                <c:pt idx="723">
                  <c:v>1.718857646023993</c:v>
                </c:pt>
                <c:pt idx="724">
                  <c:v>-0.11217050497957021</c:v>
                </c:pt>
                <c:pt idx="725">
                  <c:v>1.7812343927529539</c:v>
                </c:pt>
                <c:pt idx="726">
                  <c:v>-0.2171287807347021</c:v>
                </c:pt>
                <c:pt idx="727">
                  <c:v>-0.44629781510114791</c:v>
                </c:pt>
                <c:pt idx="728">
                  <c:v>-0.52591795915519834</c:v>
                </c:pt>
                <c:pt idx="729">
                  <c:v>-0.56030115274844683</c:v>
                </c:pt>
                <c:pt idx="730">
                  <c:v>-0.43869946750181971</c:v>
                </c:pt>
                <c:pt idx="731">
                  <c:v>-0.41603150192782162</c:v>
                </c:pt>
                <c:pt idx="732">
                  <c:v>-0.48598811158761551</c:v>
                </c:pt>
                <c:pt idx="733">
                  <c:v>-0.70282014798374792</c:v>
                </c:pt>
                <c:pt idx="734">
                  <c:v>-0.93583923911611011</c:v>
                </c:pt>
                <c:pt idx="735">
                  <c:v>-0.91761239335792821</c:v>
                </c:pt>
                <c:pt idx="736">
                  <c:v>-0.78224580427977997</c:v>
                </c:pt>
                <c:pt idx="737">
                  <c:v>-0.47866182914179051</c:v>
                </c:pt>
                <c:pt idx="738">
                  <c:v>-0.25907979400520209</c:v>
                </c:pt>
                <c:pt idx="739">
                  <c:v>-3.0113035744592249E-2</c:v>
                </c:pt>
                <c:pt idx="740">
                  <c:v>7.5989106877970794E-2</c:v>
                </c:pt>
                <c:pt idx="741">
                  <c:v>0.1417124194787763</c:v>
                </c:pt>
                <c:pt idx="742">
                  <c:v>0.25537529018084509</c:v>
                </c:pt>
                <c:pt idx="743">
                  <c:v>0.41887197511210877</c:v>
                </c:pt>
                <c:pt idx="744">
                  <c:v>0.59075102465040408</c:v>
                </c:pt>
                <c:pt idx="745">
                  <c:v>0.64439898745752044</c:v>
                </c:pt>
                <c:pt idx="746">
                  <c:v>0.41939372011445469</c:v>
                </c:pt>
                <c:pt idx="747">
                  <c:v>0.38439284932823148</c:v>
                </c:pt>
                <c:pt idx="748">
                  <c:v>0.45122090497391459</c:v>
                </c:pt>
                <c:pt idx="749">
                  <c:v>3.7088596410934911</c:v>
                </c:pt>
                <c:pt idx="750">
                  <c:v>3.8015807606217908</c:v>
                </c:pt>
                <c:pt idx="751">
                  <c:v>4.043702781951378</c:v>
                </c:pt>
                <c:pt idx="752">
                  <c:v>4.2523624207515027</c:v>
                </c:pt>
                <c:pt idx="753">
                  <c:v>4.3976202700984928</c:v>
                </c:pt>
                <c:pt idx="754">
                  <c:v>4.5523064212418296</c:v>
                </c:pt>
                <c:pt idx="755">
                  <c:v>4.7063198140137299</c:v>
                </c:pt>
                <c:pt idx="756">
                  <c:v>4.877343223277455</c:v>
                </c:pt>
                <c:pt idx="757">
                  <c:v>4.9547600998613044</c:v>
                </c:pt>
                <c:pt idx="758">
                  <c:v>4.9406332009634921</c:v>
                </c:pt>
                <c:pt idx="759">
                  <c:v>4.9415029636979719</c:v>
                </c:pt>
                <c:pt idx="760">
                  <c:v>4.8281931864614567</c:v>
                </c:pt>
                <c:pt idx="761">
                  <c:v>4.7062106069946434</c:v>
                </c:pt>
                <c:pt idx="762">
                  <c:v>4.4927734828887056</c:v>
                </c:pt>
                <c:pt idx="763">
                  <c:v>4.1117631031604747</c:v>
                </c:pt>
                <c:pt idx="764">
                  <c:v>3.8714919121575431</c:v>
                </c:pt>
                <c:pt idx="765">
                  <c:v>3.7059577952630618</c:v>
                </c:pt>
                <c:pt idx="766">
                  <c:v>3.57765628024148</c:v>
                </c:pt>
                <c:pt idx="767">
                  <c:v>3.52416848760374</c:v>
                </c:pt>
                <c:pt idx="768">
                  <c:v>3.4147913943009862</c:v>
                </c:pt>
                <c:pt idx="769">
                  <c:v>3.5726070466703219</c:v>
                </c:pt>
                <c:pt idx="770">
                  <c:v>3.739826745255987</c:v>
                </c:pt>
                <c:pt idx="771">
                  <c:v>3.5714074319146651</c:v>
                </c:pt>
                <c:pt idx="772">
                  <c:v>3.3570986343631528</c:v>
                </c:pt>
                <c:pt idx="773">
                  <c:v>3.092251419112499</c:v>
                </c:pt>
                <c:pt idx="774">
                  <c:v>2.9078738816098131</c:v>
                </c:pt>
                <c:pt idx="775">
                  <c:v>2.7594394251466152</c:v>
                </c:pt>
                <c:pt idx="776">
                  <c:v>2.6168150675487829</c:v>
                </c:pt>
                <c:pt idx="777">
                  <c:v>2.7881068447670998</c:v>
                </c:pt>
                <c:pt idx="778">
                  <c:v>3.0444886034261822</c:v>
                </c:pt>
                <c:pt idx="779">
                  <c:v>3.3377452781196721</c:v>
                </c:pt>
                <c:pt idx="780">
                  <c:v>3.5597240667711971</c:v>
                </c:pt>
                <c:pt idx="781">
                  <c:v>3.5772394163028589</c:v>
                </c:pt>
                <c:pt idx="782">
                  <c:v>3.5562160197234101</c:v>
                </c:pt>
                <c:pt idx="783">
                  <c:v>3.483173573255455</c:v>
                </c:pt>
                <c:pt idx="784">
                  <c:v>3.2794237632968319</c:v>
                </c:pt>
                <c:pt idx="785">
                  <c:v>2.9998412782084438</c:v>
                </c:pt>
                <c:pt idx="786">
                  <c:v>2.8503111761712132</c:v>
                </c:pt>
                <c:pt idx="787">
                  <c:v>1.5276088671529009</c:v>
                </c:pt>
                <c:pt idx="788">
                  <c:v>2.807818528921258</c:v>
                </c:pt>
                <c:pt idx="789">
                  <c:v>2.662655642232115</c:v>
                </c:pt>
                <c:pt idx="790">
                  <c:v>2.465999322871236</c:v>
                </c:pt>
                <c:pt idx="791">
                  <c:v>2.3815944594202572</c:v>
                </c:pt>
                <c:pt idx="792">
                  <c:v>2.2473835155791999</c:v>
                </c:pt>
                <c:pt idx="793">
                  <c:v>1.977284144742081</c:v>
                </c:pt>
                <c:pt idx="794">
                  <c:v>1.9137914142327781</c:v>
                </c:pt>
                <c:pt idx="795">
                  <c:v>1.808578176986237</c:v>
                </c:pt>
                <c:pt idx="796">
                  <c:v>1.8847873158460171</c:v>
                </c:pt>
                <c:pt idx="797">
                  <c:v>2.264266430267885</c:v>
                </c:pt>
                <c:pt idx="798">
                  <c:v>2.3800446734600729</c:v>
                </c:pt>
                <c:pt idx="799">
                  <c:v>1.0347550085332411</c:v>
                </c:pt>
                <c:pt idx="800">
                  <c:v>2.3111186980190501</c:v>
                </c:pt>
                <c:pt idx="801">
                  <c:v>2.291071087811158</c:v>
                </c:pt>
                <c:pt idx="802">
                  <c:v>0.36416051199771698</c:v>
                </c:pt>
                <c:pt idx="803">
                  <c:v>0.19146414619476271</c:v>
                </c:pt>
                <c:pt idx="804">
                  <c:v>4.8244498720788363E-2</c:v>
                </c:pt>
                <c:pt idx="805">
                  <c:v>4.4674916119723351E-2</c:v>
                </c:pt>
                <c:pt idx="806">
                  <c:v>4.936817745187911E-2</c:v>
                </c:pt>
                <c:pt idx="807">
                  <c:v>2.3927316278049888</c:v>
                </c:pt>
                <c:pt idx="808">
                  <c:v>0.19299941543936991</c:v>
                </c:pt>
                <c:pt idx="809">
                  <c:v>2.6117016944753142</c:v>
                </c:pt>
                <c:pt idx="810">
                  <c:v>2.691588436251128</c:v>
                </c:pt>
                <c:pt idx="811">
                  <c:v>2.7931790691095819</c:v>
                </c:pt>
                <c:pt idx="812">
                  <c:v>2.784959056484043</c:v>
                </c:pt>
                <c:pt idx="813">
                  <c:v>2.8403933982565981</c:v>
                </c:pt>
                <c:pt idx="814">
                  <c:v>2.7455474575826719</c:v>
                </c:pt>
                <c:pt idx="815">
                  <c:v>2.6557984258302052</c:v>
                </c:pt>
                <c:pt idx="816">
                  <c:v>2.544142608770704</c:v>
                </c:pt>
                <c:pt idx="817">
                  <c:v>2.5233516065010431</c:v>
                </c:pt>
                <c:pt idx="818">
                  <c:v>2.5422202472854689</c:v>
                </c:pt>
                <c:pt idx="819">
                  <c:v>2.4880987672272079</c:v>
                </c:pt>
                <c:pt idx="820">
                  <c:v>2.2365470160785859</c:v>
                </c:pt>
                <c:pt idx="821">
                  <c:v>1.8195450163215381</c:v>
                </c:pt>
                <c:pt idx="822">
                  <c:v>1.4141278189404241</c:v>
                </c:pt>
                <c:pt idx="823">
                  <c:v>1.3679093540285681</c:v>
                </c:pt>
                <c:pt idx="824">
                  <c:v>1.5269683537827139</c:v>
                </c:pt>
                <c:pt idx="825">
                  <c:v>1.675083880753812</c:v>
                </c:pt>
                <c:pt idx="826">
                  <c:v>1.9110580151907051</c:v>
                </c:pt>
                <c:pt idx="827">
                  <c:v>2.1558937924562742</c:v>
                </c:pt>
                <c:pt idx="828">
                  <c:v>2.3046101650429018</c:v>
                </c:pt>
                <c:pt idx="829">
                  <c:v>2.383586794564561</c:v>
                </c:pt>
                <c:pt idx="830">
                  <c:v>2.4162090113553258</c:v>
                </c:pt>
                <c:pt idx="831">
                  <c:v>2.2624732624917399</c:v>
                </c:pt>
                <c:pt idx="832">
                  <c:v>2.2245323953034029</c:v>
                </c:pt>
                <c:pt idx="833">
                  <c:v>2.2646588456046821</c:v>
                </c:pt>
                <c:pt idx="834">
                  <c:v>2.3066062326562671</c:v>
                </c:pt>
                <c:pt idx="835">
                  <c:v>2.138974618188934</c:v>
                </c:pt>
                <c:pt idx="836">
                  <c:v>2.2381915120632971</c:v>
                </c:pt>
                <c:pt idx="837">
                  <c:v>2.2966225361800801</c:v>
                </c:pt>
                <c:pt idx="838">
                  <c:v>2.2006764224277209</c:v>
                </c:pt>
                <c:pt idx="839">
                  <c:v>2.1027941127098719</c:v>
                </c:pt>
                <c:pt idx="840">
                  <c:v>1.999461769832384</c:v>
                </c:pt>
                <c:pt idx="841">
                  <c:v>1.8347708231143529</c:v>
                </c:pt>
                <c:pt idx="842">
                  <c:v>1.8129098076480561</c:v>
                </c:pt>
                <c:pt idx="843">
                  <c:v>1.9140671090052239</c:v>
                </c:pt>
                <c:pt idx="844">
                  <c:v>2.202750429846323</c:v>
                </c:pt>
                <c:pt idx="845">
                  <c:v>2.3611303332678841</c:v>
                </c:pt>
                <c:pt idx="846">
                  <c:v>2.4777696784615428</c:v>
                </c:pt>
                <c:pt idx="847">
                  <c:v>2.636519685129842</c:v>
                </c:pt>
                <c:pt idx="848">
                  <c:v>2.6686461049080439</c:v>
                </c:pt>
                <c:pt idx="849">
                  <c:v>2.6885810901514882</c:v>
                </c:pt>
                <c:pt idx="850">
                  <c:v>2.6439229542487639</c:v>
                </c:pt>
                <c:pt idx="851">
                  <c:v>2.6321897993640828</c:v>
                </c:pt>
                <c:pt idx="852">
                  <c:v>2.5641409455998438</c:v>
                </c:pt>
                <c:pt idx="853">
                  <c:v>2.337201994816462</c:v>
                </c:pt>
                <c:pt idx="854">
                  <c:v>2.1330871676956988</c:v>
                </c:pt>
                <c:pt idx="855">
                  <c:v>2.2302777312708271</c:v>
                </c:pt>
                <c:pt idx="856">
                  <c:v>2.3305020383675812</c:v>
                </c:pt>
                <c:pt idx="857">
                  <c:v>2.3689823967728851</c:v>
                </c:pt>
                <c:pt idx="858">
                  <c:v>2.4561978439109922</c:v>
                </c:pt>
                <c:pt idx="859">
                  <c:v>2.5068605288083821</c:v>
                </c:pt>
                <c:pt idx="860">
                  <c:v>2.3895625425759639</c:v>
                </c:pt>
                <c:pt idx="861">
                  <c:v>2.3864393036258549</c:v>
                </c:pt>
                <c:pt idx="862">
                  <c:v>2.4605245304670271</c:v>
                </c:pt>
                <c:pt idx="863">
                  <c:v>2.5057502231450068</c:v>
                </c:pt>
                <c:pt idx="864">
                  <c:v>2.648497032990297</c:v>
                </c:pt>
                <c:pt idx="865">
                  <c:v>2.628735301982922</c:v>
                </c:pt>
                <c:pt idx="866">
                  <c:v>2.696970294166118</c:v>
                </c:pt>
                <c:pt idx="867">
                  <c:v>2.7807791059205278</c:v>
                </c:pt>
                <c:pt idx="868">
                  <c:v>2.8552707378674049</c:v>
                </c:pt>
                <c:pt idx="869">
                  <c:v>2.776402239730611</c:v>
                </c:pt>
                <c:pt idx="870">
                  <c:v>2.601667081169408</c:v>
                </c:pt>
                <c:pt idx="871">
                  <c:v>2.3833742136280631</c:v>
                </c:pt>
                <c:pt idx="872">
                  <c:v>2.1918046810586982</c:v>
                </c:pt>
                <c:pt idx="873">
                  <c:v>2.0746664783897182</c:v>
                </c:pt>
                <c:pt idx="874">
                  <c:v>2.0436892714613029</c:v>
                </c:pt>
                <c:pt idx="875">
                  <c:v>2.1180549797642541</c:v>
                </c:pt>
                <c:pt idx="876">
                  <c:v>2.4208994619672501</c:v>
                </c:pt>
                <c:pt idx="877">
                  <c:v>2.6303820349137479</c:v>
                </c:pt>
                <c:pt idx="878">
                  <c:v>2.6450378849045948</c:v>
                </c:pt>
                <c:pt idx="879">
                  <c:v>3.5802061229772</c:v>
                </c:pt>
                <c:pt idx="880">
                  <c:v>3.5108584797711502</c:v>
                </c:pt>
                <c:pt idx="881">
                  <c:v>3.4115487410157219</c:v>
                </c:pt>
                <c:pt idx="882">
                  <c:v>3.4589441929489331</c:v>
                </c:pt>
                <c:pt idx="883">
                  <c:v>3.4760491354299252</c:v>
                </c:pt>
                <c:pt idx="884">
                  <c:v>3.3072446775652709</c:v>
                </c:pt>
                <c:pt idx="885">
                  <c:v>3.1582672472010298</c:v>
                </c:pt>
                <c:pt idx="886">
                  <c:v>2.9261089924698269</c:v>
                </c:pt>
                <c:pt idx="887">
                  <c:v>2.7161319497521479</c:v>
                </c:pt>
                <c:pt idx="888">
                  <c:v>2.5129241245522902</c:v>
                </c:pt>
                <c:pt idx="889">
                  <c:v>2.1670203826375212</c:v>
                </c:pt>
                <c:pt idx="890">
                  <c:v>2.1024917834619812</c:v>
                </c:pt>
                <c:pt idx="891">
                  <c:v>2.0079829786244878</c:v>
                </c:pt>
                <c:pt idx="892">
                  <c:v>1.841921811954027</c:v>
                </c:pt>
                <c:pt idx="893">
                  <c:v>1.9401779743748711</c:v>
                </c:pt>
                <c:pt idx="894">
                  <c:v>2.0407718761956972</c:v>
                </c:pt>
                <c:pt idx="895">
                  <c:v>2.3330787829179909</c:v>
                </c:pt>
                <c:pt idx="896">
                  <c:v>2.4530924529741029</c:v>
                </c:pt>
                <c:pt idx="897">
                  <c:v>2.439714922208716</c:v>
                </c:pt>
                <c:pt idx="898">
                  <c:v>2.2734338129450928</c:v>
                </c:pt>
                <c:pt idx="899">
                  <c:v>1.9000325831102911</c:v>
                </c:pt>
                <c:pt idx="900">
                  <c:v>0.64045052848148409</c:v>
                </c:pt>
                <c:pt idx="901">
                  <c:v>0.9657093432139664</c:v>
                </c:pt>
                <c:pt idx="902">
                  <c:v>0.75801624850632332</c:v>
                </c:pt>
                <c:pt idx="903">
                  <c:v>1.0157666473003599</c:v>
                </c:pt>
                <c:pt idx="904">
                  <c:v>1.2777170329375001</c:v>
                </c:pt>
                <c:pt idx="905">
                  <c:v>1.4459618741523601</c:v>
                </c:pt>
                <c:pt idx="906">
                  <c:v>1.5463036419148299</c:v>
                </c:pt>
                <c:pt idx="907">
                  <c:v>1.53598765111928</c:v>
                </c:pt>
                <c:pt idx="908">
                  <c:v>1.381802111992172</c:v>
                </c:pt>
                <c:pt idx="909">
                  <c:v>1.324000999031818</c:v>
                </c:pt>
                <c:pt idx="910">
                  <c:v>1.498465135966383</c:v>
                </c:pt>
                <c:pt idx="911">
                  <c:v>1.7509935870303159</c:v>
                </c:pt>
                <c:pt idx="912">
                  <c:v>2.033495718812103</c:v>
                </c:pt>
                <c:pt idx="913">
                  <c:v>2.0652807975492369</c:v>
                </c:pt>
                <c:pt idx="914">
                  <c:v>2.0174306888178668</c:v>
                </c:pt>
                <c:pt idx="915">
                  <c:v>2.0208191581035129</c:v>
                </c:pt>
                <c:pt idx="916">
                  <c:v>2.2362335380306502</c:v>
                </c:pt>
                <c:pt idx="917">
                  <c:v>2.4786763058843331</c:v>
                </c:pt>
                <c:pt idx="918">
                  <c:v>2.5739742451113079</c:v>
                </c:pt>
                <c:pt idx="919">
                  <c:v>2.65043869045962</c:v>
                </c:pt>
                <c:pt idx="920">
                  <c:v>2.4727281961747618</c:v>
                </c:pt>
                <c:pt idx="921">
                  <c:v>2.1334478399674421</c:v>
                </c:pt>
                <c:pt idx="922">
                  <c:v>1.900118372826231</c:v>
                </c:pt>
                <c:pt idx="923">
                  <c:v>1.690016251840176</c:v>
                </c:pt>
                <c:pt idx="924">
                  <c:v>1.5749976551956271</c:v>
                </c:pt>
                <c:pt idx="925">
                  <c:v>1.444222880528927</c:v>
                </c:pt>
                <c:pt idx="926">
                  <c:v>1.291196885204468</c:v>
                </c:pt>
                <c:pt idx="927">
                  <c:v>1.3169906647631631</c:v>
                </c:pt>
                <c:pt idx="928">
                  <c:v>1.530147728046596</c:v>
                </c:pt>
                <c:pt idx="929">
                  <c:v>1.449010161177962</c:v>
                </c:pt>
                <c:pt idx="930">
                  <c:v>1.354985860769125</c:v>
                </c:pt>
                <c:pt idx="931">
                  <c:v>1.2579268813191891</c:v>
                </c:pt>
                <c:pt idx="932">
                  <c:v>1.3238654146545841</c:v>
                </c:pt>
                <c:pt idx="933">
                  <c:v>1.3792745147201391</c:v>
                </c:pt>
                <c:pt idx="934">
                  <c:v>1.492573602542838</c:v>
                </c:pt>
                <c:pt idx="935">
                  <c:v>1.7217330208148149</c:v>
                </c:pt>
                <c:pt idx="936">
                  <c:v>1.6896624400984841</c:v>
                </c:pt>
                <c:pt idx="937">
                  <c:v>1.890441349162429</c:v>
                </c:pt>
                <c:pt idx="938">
                  <c:v>2.0553582435330768</c:v>
                </c:pt>
                <c:pt idx="939">
                  <c:v>2.496701569038382</c:v>
                </c:pt>
                <c:pt idx="940">
                  <c:v>2.8647579941843069</c:v>
                </c:pt>
                <c:pt idx="941">
                  <c:v>3.2413311272965761</c:v>
                </c:pt>
                <c:pt idx="942">
                  <c:v>3.3107499522939379</c:v>
                </c:pt>
                <c:pt idx="943">
                  <c:v>3.2523105573993361</c:v>
                </c:pt>
                <c:pt idx="944">
                  <c:v>3.2996178928628952</c:v>
                </c:pt>
                <c:pt idx="945">
                  <c:v>3.2895479361143392</c:v>
                </c:pt>
                <c:pt idx="946">
                  <c:v>3.3104741518561158</c:v>
                </c:pt>
                <c:pt idx="947">
                  <c:v>3.1958744375783779</c:v>
                </c:pt>
                <c:pt idx="948">
                  <c:v>3.0956520374953049</c:v>
                </c:pt>
                <c:pt idx="949">
                  <c:v>3.2511376264296339</c:v>
                </c:pt>
                <c:pt idx="950">
                  <c:v>3.492416027248948</c:v>
                </c:pt>
                <c:pt idx="951">
                  <c:v>3.6069451616603971</c:v>
                </c:pt>
                <c:pt idx="952">
                  <c:v>3.5787804545412421</c:v>
                </c:pt>
                <c:pt idx="953">
                  <c:v>4.5871284081051487</c:v>
                </c:pt>
                <c:pt idx="954">
                  <c:v>4.6034425906303946</c:v>
                </c:pt>
                <c:pt idx="955">
                  <c:v>3.4425602829460078</c:v>
                </c:pt>
                <c:pt idx="956">
                  <c:v>4.5577989802815102</c:v>
                </c:pt>
                <c:pt idx="957">
                  <c:v>4.6113722230337464</c:v>
                </c:pt>
                <c:pt idx="958">
                  <c:v>4.5442371620404183</c:v>
                </c:pt>
                <c:pt idx="959">
                  <c:v>3.0830415133528049</c:v>
                </c:pt>
                <c:pt idx="960">
                  <c:v>3.001692884107289</c:v>
                </c:pt>
                <c:pt idx="961">
                  <c:v>2.9361592890413082</c:v>
                </c:pt>
                <c:pt idx="962">
                  <c:v>2.641724800073431</c:v>
                </c:pt>
                <c:pt idx="963">
                  <c:v>2.4691911354062048</c:v>
                </c:pt>
                <c:pt idx="964">
                  <c:v>2.3539384450721039</c:v>
                </c:pt>
                <c:pt idx="965">
                  <c:v>2.406420939272532</c:v>
                </c:pt>
                <c:pt idx="966">
                  <c:v>2.6604880138545939</c:v>
                </c:pt>
                <c:pt idx="967">
                  <c:v>2.650006699404504</c:v>
                </c:pt>
                <c:pt idx="968">
                  <c:v>2.4742370373404392</c:v>
                </c:pt>
                <c:pt idx="969">
                  <c:v>2.0446955086328278</c:v>
                </c:pt>
                <c:pt idx="970">
                  <c:v>1.744237693562972</c:v>
                </c:pt>
                <c:pt idx="971">
                  <c:v>1.5550422845277929</c:v>
                </c:pt>
                <c:pt idx="972">
                  <c:v>1.7415681335758459</c:v>
                </c:pt>
                <c:pt idx="973">
                  <c:v>1.924323032660473</c:v>
                </c:pt>
                <c:pt idx="974">
                  <c:v>1.9608290113779789</c:v>
                </c:pt>
                <c:pt idx="975">
                  <c:v>1.8652818321555931</c:v>
                </c:pt>
                <c:pt idx="976">
                  <c:v>1.914032919776981</c:v>
                </c:pt>
                <c:pt idx="977">
                  <c:v>1.7734416394590189</c:v>
                </c:pt>
                <c:pt idx="978">
                  <c:v>1.592022747118373</c:v>
                </c:pt>
                <c:pt idx="979">
                  <c:v>1.449508516701133</c:v>
                </c:pt>
                <c:pt idx="980">
                  <c:v>1.4413546395878361</c:v>
                </c:pt>
                <c:pt idx="981">
                  <c:v>1.5867213368019779</c:v>
                </c:pt>
                <c:pt idx="982">
                  <c:v>1.6939300436213449</c:v>
                </c:pt>
                <c:pt idx="983">
                  <c:v>1.683965444471617</c:v>
                </c:pt>
                <c:pt idx="984">
                  <c:v>1.533591968804739</c:v>
                </c:pt>
                <c:pt idx="985">
                  <c:v>1.355317179784141</c:v>
                </c:pt>
                <c:pt idx="986">
                  <c:v>1.273721901377173</c:v>
                </c:pt>
                <c:pt idx="987">
                  <c:v>1.3114833660272229</c:v>
                </c:pt>
                <c:pt idx="988">
                  <c:v>1.3168525627205421</c:v>
                </c:pt>
                <c:pt idx="989">
                  <c:v>1.242010697804447</c:v>
                </c:pt>
                <c:pt idx="990">
                  <c:v>1.1509058446707741</c:v>
                </c:pt>
                <c:pt idx="991">
                  <c:v>1.0652643248342619</c:v>
                </c:pt>
                <c:pt idx="992">
                  <c:v>1.0899831650796781</c:v>
                </c:pt>
                <c:pt idx="993">
                  <c:v>1.209928289189601</c:v>
                </c:pt>
                <c:pt idx="994">
                  <c:v>1.479329020834711</c:v>
                </c:pt>
                <c:pt idx="995">
                  <c:v>1.714293029649637</c:v>
                </c:pt>
                <c:pt idx="996">
                  <c:v>1.949827626720867</c:v>
                </c:pt>
                <c:pt idx="997">
                  <c:v>1.945036534004712</c:v>
                </c:pt>
                <c:pt idx="998">
                  <c:v>1.8572960126378131</c:v>
                </c:pt>
                <c:pt idx="999">
                  <c:v>1.8331337166899311</c:v>
                </c:pt>
                <c:pt idx="1000">
                  <c:v>1.9208951968718131</c:v>
                </c:pt>
                <c:pt idx="1001">
                  <c:v>2.0226742227982668</c:v>
                </c:pt>
                <c:pt idx="1002">
                  <c:v>1.962475977477766</c:v>
                </c:pt>
                <c:pt idx="1003">
                  <c:v>1.9887290485946481</c:v>
                </c:pt>
                <c:pt idx="1004">
                  <c:v>2.7368965063319868</c:v>
                </c:pt>
                <c:pt idx="1005">
                  <c:v>2.6295839541005659</c:v>
                </c:pt>
                <c:pt idx="1006">
                  <c:v>2.5889157263363138</c:v>
                </c:pt>
                <c:pt idx="1007">
                  <c:v>2.6959089360737249</c:v>
                </c:pt>
                <c:pt idx="1008">
                  <c:v>2.8751098863318072</c:v>
                </c:pt>
                <c:pt idx="1009">
                  <c:v>2.932952400110636</c:v>
                </c:pt>
                <c:pt idx="1010">
                  <c:v>2.8483753697697032</c:v>
                </c:pt>
                <c:pt idx="1011">
                  <c:v>2.7085865590666098</c:v>
                </c:pt>
                <c:pt idx="1012">
                  <c:v>2.4178114664391162</c:v>
                </c:pt>
                <c:pt idx="1013">
                  <c:v>2.1511271680682742</c:v>
                </c:pt>
                <c:pt idx="1014">
                  <c:v>2.0038102943450098</c:v>
                </c:pt>
                <c:pt idx="1015">
                  <c:v>1.9500813116568601</c:v>
                </c:pt>
                <c:pt idx="1016">
                  <c:v>1.820479357773902</c:v>
                </c:pt>
                <c:pt idx="1017">
                  <c:v>1.854032509371673</c:v>
                </c:pt>
                <c:pt idx="1018">
                  <c:v>1.8217425988452269</c:v>
                </c:pt>
                <c:pt idx="1019">
                  <c:v>1.7993029637568609</c:v>
                </c:pt>
                <c:pt idx="1020">
                  <c:v>1.857178674985188</c:v>
                </c:pt>
                <c:pt idx="1021">
                  <c:v>1.9275459986480541</c:v>
                </c:pt>
                <c:pt idx="1022">
                  <c:v>1.906590341914898</c:v>
                </c:pt>
                <c:pt idx="1023">
                  <c:v>1.83320536374289</c:v>
                </c:pt>
                <c:pt idx="1024">
                  <c:v>1.873868685830814</c:v>
                </c:pt>
                <c:pt idx="1025">
                  <c:v>1.9785067879544349</c:v>
                </c:pt>
                <c:pt idx="1026">
                  <c:v>1.947175399448414</c:v>
                </c:pt>
                <c:pt idx="1027">
                  <c:v>1.896226240423796</c:v>
                </c:pt>
                <c:pt idx="1028">
                  <c:v>1.7440654276542871</c:v>
                </c:pt>
                <c:pt idx="1029">
                  <c:v>1.596320807402194</c:v>
                </c:pt>
                <c:pt idx="1030">
                  <c:v>1.5141684025237829</c:v>
                </c:pt>
                <c:pt idx="1031">
                  <c:v>1.481003819661328</c:v>
                </c:pt>
                <c:pt idx="1032">
                  <c:v>1.3184082152493239</c:v>
                </c:pt>
                <c:pt idx="1033">
                  <c:v>1.0480095154367</c:v>
                </c:pt>
                <c:pt idx="1034">
                  <c:v>0.96428398930524584</c:v>
                </c:pt>
                <c:pt idx="1035">
                  <c:v>0.94982630670525892</c:v>
                </c:pt>
                <c:pt idx="1036">
                  <c:v>0.86939334228336584</c:v>
                </c:pt>
                <c:pt idx="1037">
                  <c:v>0.74006470201154007</c:v>
                </c:pt>
                <c:pt idx="1038">
                  <c:v>0.46278713502988089</c:v>
                </c:pt>
                <c:pt idx="1039">
                  <c:v>-0.1823791951917452</c:v>
                </c:pt>
                <c:pt idx="1040">
                  <c:v>-0.22034660186290869</c:v>
                </c:pt>
                <c:pt idx="1041">
                  <c:v>-5.3224684992560077E-2</c:v>
                </c:pt>
                <c:pt idx="1042">
                  <c:v>-1.684314157882753</c:v>
                </c:pt>
                <c:pt idx="1043">
                  <c:v>-1.462840391005805</c:v>
                </c:pt>
                <c:pt idx="1044">
                  <c:v>-1.1738245415806241</c:v>
                </c:pt>
                <c:pt idx="1045">
                  <c:v>-1.146853478248284</c:v>
                </c:pt>
                <c:pt idx="1046">
                  <c:v>1.7206876235421089</c:v>
                </c:pt>
                <c:pt idx="1047">
                  <c:v>2.0491111823560928</c:v>
                </c:pt>
                <c:pt idx="1048">
                  <c:v>-0.94276792895747474</c:v>
                </c:pt>
                <c:pt idx="1049">
                  <c:v>-6.3091071891308106</c:v>
                </c:pt>
                <c:pt idx="1050">
                  <c:v>3.34373340240613</c:v>
                </c:pt>
                <c:pt idx="1051">
                  <c:v>3.3427921888038998</c:v>
                </c:pt>
                <c:pt idx="1052">
                  <c:v>3.441075989358406</c:v>
                </c:pt>
                <c:pt idx="1053">
                  <c:v>3.6785758234654748</c:v>
                </c:pt>
                <c:pt idx="1054">
                  <c:v>3.8174238532922331</c:v>
                </c:pt>
                <c:pt idx="1055">
                  <c:v>4.0847645077062298</c:v>
                </c:pt>
                <c:pt idx="1056">
                  <c:v>3.9212480928305351</c:v>
                </c:pt>
                <c:pt idx="1057">
                  <c:v>4.6199435226770982</c:v>
                </c:pt>
                <c:pt idx="1058">
                  <c:v>4.7152231170316918</c:v>
                </c:pt>
                <c:pt idx="1059">
                  <c:v>4.7377788583405973</c:v>
                </c:pt>
                <c:pt idx="1060">
                  <c:v>4.65001213248381</c:v>
                </c:pt>
                <c:pt idx="1061">
                  <c:v>4.573815599793722</c:v>
                </c:pt>
                <c:pt idx="1062">
                  <c:v>3.8721238074231872</c:v>
                </c:pt>
                <c:pt idx="1063">
                  <c:v>-1.2005548580493499</c:v>
                </c:pt>
                <c:pt idx="1064">
                  <c:v>-1.338219959236405</c:v>
                </c:pt>
                <c:pt idx="1065">
                  <c:v>-1.4494766971187729</c:v>
                </c:pt>
                <c:pt idx="1066">
                  <c:v>-1.3430763161045749</c:v>
                </c:pt>
                <c:pt idx="1067">
                  <c:v>-1.2053400789322239</c:v>
                </c:pt>
                <c:pt idx="1068">
                  <c:v>-1.010065361031947</c:v>
                </c:pt>
                <c:pt idx="1069">
                  <c:v>-1.006625412762284</c:v>
                </c:pt>
                <c:pt idx="1070">
                  <c:v>-1.087925638286285</c:v>
                </c:pt>
                <c:pt idx="1071">
                  <c:v>-1.2683707531673769</c:v>
                </c:pt>
                <c:pt idx="1072">
                  <c:v>-1.3849513409190759</c:v>
                </c:pt>
                <c:pt idx="1073">
                  <c:v>-1.3467874257326531</c:v>
                </c:pt>
                <c:pt idx="1074">
                  <c:v>-1.3908927193889491</c:v>
                </c:pt>
                <c:pt idx="1075">
                  <c:v>-1.2232699745436419</c:v>
                </c:pt>
                <c:pt idx="1076">
                  <c:v>-0.88151905570509803</c:v>
                </c:pt>
                <c:pt idx="1077">
                  <c:v>-0.26741518104228029</c:v>
                </c:pt>
                <c:pt idx="1078">
                  <c:v>9.8114693362492834E-3</c:v>
                </c:pt>
                <c:pt idx="1079">
                  <c:v>0.41651870282216907</c:v>
                </c:pt>
                <c:pt idx="1080">
                  <c:v>0.644192641154682</c:v>
                </c:pt>
                <c:pt idx="1081">
                  <c:v>0.66325486878458817</c:v>
                </c:pt>
                <c:pt idx="1082">
                  <c:v>0.4735219463567289</c:v>
                </c:pt>
                <c:pt idx="1083">
                  <c:v>2.0123562497174281</c:v>
                </c:pt>
                <c:pt idx="1084">
                  <c:v>0.39250917951613212</c:v>
                </c:pt>
                <c:pt idx="1085">
                  <c:v>0.47739325731979798</c:v>
                </c:pt>
                <c:pt idx="1086">
                  <c:v>0.59543611484308923</c:v>
                </c:pt>
                <c:pt idx="1087">
                  <c:v>0.76250561638796943</c:v>
                </c:pt>
                <c:pt idx="1088">
                  <c:v>0.91026235488614049</c:v>
                </c:pt>
                <c:pt idx="1089">
                  <c:v>0.86060462921700143</c:v>
                </c:pt>
                <c:pt idx="1090">
                  <c:v>0.73815168842354584</c:v>
                </c:pt>
                <c:pt idx="1091">
                  <c:v>0.47751363568229832</c:v>
                </c:pt>
                <c:pt idx="1092">
                  <c:v>0.28025374780763429</c:v>
                </c:pt>
                <c:pt idx="1093">
                  <c:v>0.16022121787033891</c:v>
                </c:pt>
                <c:pt idx="1094">
                  <c:v>0.30197205494553248</c:v>
                </c:pt>
                <c:pt idx="1095">
                  <c:v>0.45702542542849478</c:v>
                </c:pt>
                <c:pt idx="1096">
                  <c:v>0.47618266529050463</c:v>
                </c:pt>
                <c:pt idx="1097">
                  <c:v>0.64544389585247142</c:v>
                </c:pt>
                <c:pt idx="1098">
                  <c:v>0.92934150594570808</c:v>
                </c:pt>
                <c:pt idx="1099">
                  <c:v>1.1247976445215631</c:v>
                </c:pt>
                <c:pt idx="1100">
                  <c:v>1.1799824150321241</c:v>
                </c:pt>
                <c:pt idx="1101">
                  <c:v>1.4342845569405109</c:v>
                </c:pt>
                <c:pt idx="1102">
                  <c:v>1.498642135351709</c:v>
                </c:pt>
                <c:pt idx="1103">
                  <c:v>1.41388010517624</c:v>
                </c:pt>
                <c:pt idx="1104">
                  <c:v>1.2726065786972951</c:v>
                </c:pt>
                <c:pt idx="1105">
                  <c:v>1.2119662518895771</c:v>
                </c:pt>
                <c:pt idx="1106">
                  <c:v>1.212384051324664</c:v>
                </c:pt>
                <c:pt idx="1107">
                  <c:v>1.220466644173001</c:v>
                </c:pt>
                <c:pt idx="1108">
                  <c:v>1.3295047502122099</c:v>
                </c:pt>
                <c:pt idx="1109">
                  <c:v>1.4742559124146311</c:v>
                </c:pt>
                <c:pt idx="1110">
                  <c:v>1.5426932451968729</c:v>
                </c:pt>
                <c:pt idx="1111">
                  <c:v>1.4243679751476921</c:v>
                </c:pt>
                <c:pt idx="1112">
                  <c:v>1.3484446379544679</c:v>
                </c:pt>
                <c:pt idx="1113">
                  <c:v>1.4995141029827621</c:v>
                </c:pt>
                <c:pt idx="1114">
                  <c:v>1.6930433778780589</c:v>
                </c:pt>
                <c:pt idx="1115">
                  <c:v>1.6919748760710001</c:v>
                </c:pt>
                <c:pt idx="1116">
                  <c:v>1.5520125228324151</c:v>
                </c:pt>
                <c:pt idx="1117">
                  <c:v>1.570457593441934</c:v>
                </c:pt>
                <c:pt idx="1118">
                  <c:v>1.7771928636899961</c:v>
                </c:pt>
                <c:pt idx="1119">
                  <c:v>1.859927213823958</c:v>
                </c:pt>
                <c:pt idx="1120">
                  <c:v>1.8806428397580279</c:v>
                </c:pt>
                <c:pt idx="1121">
                  <c:v>1.986445457624666</c:v>
                </c:pt>
                <c:pt idx="1122">
                  <c:v>2.1645789516082381</c:v>
                </c:pt>
                <c:pt idx="1123">
                  <c:v>2.3434576998047549</c:v>
                </c:pt>
                <c:pt idx="1124">
                  <c:v>2.5049586879758561</c:v>
                </c:pt>
                <c:pt idx="1125">
                  <c:v>2.3999639606458421</c:v>
                </c:pt>
                <c:pt idx="1126">
                  <c:v>2.3108469636022551</c:v>
                </c:pt>
                <c:pt idx="1127">
                  <c:v>2.0755473702014489</c:v>
                </c:pt>
                <c:pt idx="1128">
                  <c:v>1.721160077206656</c:v>
                </c:pt>
                <c:pt idx="1129">
                  <c:v>1.540758687058865</c:v>
                </c:pt>
                <c:pt idx="1130">
                  <c:v>1.4777251005172951</c:v>
                </c:pt>
                <c:pt idx="1131">
                  <c:v>1.397190003450254</c:v>
                </c:pt>
                <c:pt idx="1132">
                  <c:v>1.436004733598002</c:v>
                </c:pt>
                <c:pt idx="1133">
                  <c:v>1.5020316267797771</c:v>
                </c:pt>
                <c:pt idx="1134">
                  <c:v>1.4692363902968031</c:v>
                </c:pt>
                <c:pt idx="1135">
                  <c:v>1.47708604286926</c:v>
                </c:pt>
                <c:pt idx="1136">
                  <c:v>1.522856178319141</c:v>
                </c:pt>
                <c:pt idx="1137">
                  <c:v>1.6686344582831301</c:v>
                </c:pt>
                <c:pt idx="1138">
                  <c:v>1.7874262534074621</c:v>
                </c:pt>
                <c:pt idx="1139">
                  <c:v>1.7349853717734429</c:v>
                </c:pt>
                <c:pt idx="1140">
                  <c:v>1.49568713820374</c:v>
                </c:pt>
                <c:pt idx="1141">
                  <c:v>1.373254241948618</c:v>
                </c:pt>
                <c:pt idx="1142">
                  <c:v>2.3173088919705851</c:v>
                </c:pt>
                <c:pt idx="1143">
                  <c:v>1.313053445812127</c:v>
                </c:pt>
                <c:pt idx="1144">
                  <c:v>2.7161168057299032</c:v>
                </c:pt>
                <c:pt idx="1145">
                  <c:v>2.804268801289886</c:v>
                </c:pt>
                <c:pt idx="1146">
                  <c:v>1.603447432174113</c:v>
                </c:pt>
                <c:pt idx="1147">
                  <c:v>2.5999640635865351</c:v>
                </c:pt>
                <c:pt idx="1148">
                  <c:v>2.3231666968626752</c:v>
                </c:pt>
                <c:pt idx="1149">
                  <c:v>2.1342759749545528</c:v>
                </c:pt>
                <c:pt idx="1150">
                  <c:v>1.1212477428860339</c:v>
                </c:pt>
                <c:pt idx="1151">
                  <c:v>1.2133644172803391</c:v>
                </c:pt>
                <c:pt idx="1152">
                  <c:v>1.276364062574195</c:v>
                </c:pt>
                <c:pt idx="1153">
                  <c:v>1.3423383162342699</c:v>
                </c:pt>
                <c:pt idx="1154">
                  <c:v>1.3598782309956059</c:v>
                </c:pt>
                <c:pt idx="1155">
                  <c:v>1.3555258922968869</c:v>
                </c:pt>
                <c:pt idx="1156">
                  <c:v>1.1986979263671611</c:v>
                </c:pt>
                <c:pt idx="1157">
                  <c:v>0.94073325039900935</c:v>
                </c:pt>
                <c:pt idx="1158">
                  <c:v>0.88028183536492732</c:v>
                </c:pt>
                <c:pt idx="1159">
                  <c:v>1.024638909262702</c:v>
                </c:pt>
                <c:pt idx="1160">
                  <c:v>1.1283213755542381</c:v>
                </c:pt>
                <c:pt idx="1161">
                  <c:v>1.2642777542259349</c:v>
                </c:pt>
                <c:pt idx="1162">
                  <c:v>1.182291065354762</c:v>
                </c:pt>
                <c:pt idx="1163">
                  <c:v>1.1787682426961741</c:v>
                </c:pt>
                <c:pt idx="1164">
                  <c:v>1.1431893045949499</c:v>
                </c:pt>
                <c:pt idx="1165">
                  <c:v>1.0175045708811421</c:v>
                </c:pt>
                <c:pt idx="1166">
                  <c:v>0.9471920176088473</c:v>
                </c:pt>
                <c:pt idx="1167">
                  <c:v>0.89845415048621347</c:v>
                </c:pt>
                <c:pt idx="1168">
                  <c:v>0.79348010810331493</c:v>
                </c:pt>
                <c:pt idx="1169">
                  <c:v>0.74136045046612076</c:v>
                </c:pt>
                <c:pt idx="1170">
                  <c:v>0.56529684758123655</c:v>
                </c:pt>
                <c:pt idx="1171">
                  <c:v>0.43098956372027591</c:v>
                </c:pt>
                <c:pt idx="1172">
                  <c:v>0.25967220470314661</c:v>
                </c:pt>
                <c:pt idx="1173">
                  <c:v>0.32675787113089733</c:v>
                </c:pt>
                <c:pt idx="1174">
                  <c:v>0.45156611094135091</c:v>
                </c:pt>
                <c:pt idx="1175">
                  <c:v>0.61915697817483195</c:v>
                </c:pt>
                <c:pt idx="1176">
                  <c:v>0.86795447266311154</c:v>
                </c:pt>
                <c:pt idx="1177">
                  <c:v>1.0958856623897399</c:v>
                </c:pt>
                <c:pt idx="1178">
                  <c:v>1.3152837202826819</c:v>
                </c:pt>
                <c:pt idx="1179">
                  <c:v>1.5316002070704959</c:v>
                </c:pt>
                <c:pt idx="1180">
                  <c:v>1.5491586851973389</c:v>
                </c:pt>
                <c:pt idx="1181">
                  <c:v>1.421445744613947</c:v>
                </c:pt>
                <c:pt idx="1182">
                  <c:v>1.13766796181705</c:v>
                </c:pt>
                <c:pt idx="1183">
                  <c:v>0.77426142463761227</c:v>
                </c:pt>
                <c:pt idx="1184">
                  <c:v>0.48756709591656872</c:v>
                </c:pt>
                <c:pt idx="1185">
                  <c:v>0.1673631744110036</c:v>
                </c:pt>
                <c:pt idx="1186">
                  <c:v>0.2144765445992767</c:v>
                </c:pt>
                <c:pt idx="1187">
                  <c:v>0.41825391713314958</c:v>
                </c:pt>
                <c:pt idx="1188">
                  <c:v>0.48231497411564328</c:v>
                </c:pt>
                <c:pt idx="1189">
                  <c:v>0.42423747949594232</c:v>
                </c:pt>
                <c:pt idx="1190">
                  <c:v>0.35647965138540871</c:v>
                </c:pt>
                <c:pt idx="1191">
                  <c:v>0.32439385438814428</c:v>
                </c:pt>
                <c:pt idx="1192">
                  <c:v>0.249189769814746</c:v>
                </c:pt>
                <c:pt idx="1193">
                  <c:v>0.1299625742944589</c:v>
                </c:pt>
                <c:pt idx="1194">
                  <c:v>3.8394787518834267E-2</c:v>
                </c:pt>
                <c:pt idx="1195">
                  <c:v>4.7223769833537488E-2</c:v>
                </c:pt>
                <c:pt idx="1196">
                  <c:v>-0.1051106483036275</c:v>
                </c:pt>
                <c:pt idx="1197">
                  <c:v>-0.27084101447116948</c:v>
                </c:pt>
                <c:pt idx="1198">
                  <c:v>-0.61909649726314298</c:v>
                </c:pt>
                <c:pt idx="1199">
                  <c:v>-0.76571112000938568</c:v>
                </c:pt>
                <c:pt idx="1200">
                  <c:v>-0.82210039033340199</c:v>
                </c:pt>
                <c:pt idx="1201">
                  <c:v>-0.81537571616378091</c:v>
                </c:pt>
                <c:pt idx="1202">
                  <c:v>-0.96413157658831727</c:v>
                </c:pt>
                <c:pt idx="1203">
                  <c:v>-1.0121254663596611</c:v>
                </c:pt>
                <c:pt idx="1204">
                  <c:v>-1.011324527283008</c:v>
                </c:pt>
                <c:pt idx="1205">
                  <c:v>-0.8689291345772977</c:v>
                </c:pt>
                <c:pt idx="1206">
                  <c:v>-0.60444642185412067</c:v>
                </c:pt>
                <c:pt idx="1207">
                  <c:v>-0.61513343914048535</c:v>
                </c:pt>
                <c:pt idx="1208">
                  <c:v>-0.65476739462533673</c:v>
                </c:pt>
                <c:pt idx="1209">
                  <c:v>-0.60187431461582908</c:v>
                </c:pt>
                <c:pt idx="1210">
                  <c:v>-0.76840390182668339</c:v>
                </c:pt>
                <c:pt idx="1211">
                  <c:v>-0.85435984877525362</c:v>
                </c:pt>
                <c:pt idx="1212">
                  <c:v>-0.80119262445021355</c:v>
                </c:pt>
                <c:pt idx="1213">
                  <c:v>-0.82552418265324734</c:v>
                </c:pt>
                <c:pt idx="1214">
                  <c:v>-0.94962380484063869</c:v>
                </c:pt>
                <c:pt idx="1215">
                  <c:v>-0.78270515045387767</c:v>
                </c:pt>
                <c:pt idx="1216">
                  <c:v>-1.1265142863343689</c:v>
                </c:pt>
                <c:pt idx="1217">
                  <c:v>-0.98933370165368706</c:v>
                </c:pt>
                <c:pt idx="1218">
                  <c:v>-0.89701115552607691</c:v>
                </c:pt>
                <c:pt idx="1219">
                  <c:v>-0.78267453202613946</c:v>
                </c:pt>
                <c:pt idx="1220">
                  <c:v>-0.41351390063755639</c:v>
                </c:pt>
                <c:pt idx="1221">
                  <c:v>-0.40621577214023202</c:v>
                </c:pt>
                <c:pt idx="1222">
                  <c:v>-0.35241393907543372</c:v>
                </c:pt>
                <c:pt idx="1223">
                  <c:v>-0.28446516504513519</c:v>
                </c:pt>
                <c:pt idx="1224">
                  <c:v>-0.31861739606879441</c:v>
                </c:pt>
                <c:pt idx="1225">
                  <c:v>-0.50771190420954104</c:v>
                </c:pt>
                <c:pt idx="1226">
                  <c:v>-0.6149122897616307</c:v>
                </c:pt>
                <c:pt idx="1227">
                  <c:v>-0.54405996794427036</c:v>
                </c:pt>
                <c:pt idx="1228">
                  <c:v>-0.37078442163890118</c:v>
                </c:pt>
                <c:pt idx="1229">
                  <c:v>-0.122178743776228</c:v>
                </c:pt>
                <c:pt idx="1230">
                  <c:v>-6.2814389977118912E-2</c:v>
                </c:pt>
                <c:pt idx="1231">
                  <c:v>-0.14006915381444909</c:v>
                </c:pt>
                <c:pt idx="1232">
                  <c:v>-0.43062333891977272</c:v>
                </c:pt>
                <c:pt idx="1233">
                  <c:v>-0.66893838725031918</c:v>
                </c:pt>
                <c:pt idx="1234">
                  <c:v>-0.66176941723851745</c:v>
                </c:pt>
                <c:pt idx="1235">
                  <c:v>-0.61636050975333956</c:v>
                </c:pt>
                <c:pt idx="1236">
                  <c:v>-0.63377860984006285</c:v>
                </c:pt>
                <c:pt idx="1237">
                  <c:v>-0.75339396600911546</c:v>
                </c:pt>
                <c:pt idx="1238">
                  <c:v>-0.93477035972897538</c:v>
                </c:pt>
                <c:pt idx="1239">
                  <c:v>-1.13884173817582</c:v>
                </c:pt>
                <c:pt idx="1240">
                  <c:v>-1.2662464967192979</c:v>
                </c:pt>
                <c:pt idx="1241">
                  <c:v>-1.3257409047810189</c:v>
                </c:pt>
                <c:pt idx="1242">
                  <c:v>-1.431961915619212</c:v>
                </c:pt>
                <c:pt idx="1243">
                  <c:v>-1.496659729692563</c:v>
                </c:pt>
                <c:pt idx="1244">
                  <c:v>-1.339919911461223</c:v>
                </c:pt>
                <c:pt idx="1245">
                  <c:v>-1.2318752746827251</c:v>
                </c:pt>
                <c:pt idx="1246">
                  <c:v>-1.186389500927038</c:v>
                </c:pt>
                <c:pt idx="1247">
                  <c:v>-1.1670131319801931</c:v>
                </c:pt>
                <c:pt idx="1248">
                  <c:v>-1.2131321750119519</c:v>
                </c:pt>
                <c:pt idx="1249">
                  <c:v>-1.1489238402025499</c:v>
                </c:pt>
                <c:pt idx="1250">
                  <c:v>-0.97473843157083262</c:v>
                </c:pt>
                <c:pt idx="1251">
                  <c:v>-0.77505578951395271</c:v>
                </c:pt>
                <c:pt idx="1252">
                  <c:v>-0.78278299516027994</c:v>
                </c:pt>
                <c:pt idx="1253">
                  <c:v>-0.93438564355254972</c:v>
                </c:pt>
                <c:pt idx="1254">
                  <c:v>-1.198122064836769</c:v>
                </c:pt>
                <c:pt idx="1255">
                  <c:v>-1.534928704170639</c:v>
                </c:pt>
                <c:pt idx="1256">
                  <c:v>-1.8401829958120071</c:v>
                </c:pt>
                <c:pt idx="1257">
                  <c:v>-2.2463292287208181</c:v>
                </c:pt>
                <c:pt idx="1258">
                  <c:v>-2.2434478253305419</c:v>
                </c:pt>
                <c:pt idx="1259">
                  <c:v>-2.15465169614362</c:v>
                </c:pt>
                <c:pt idx="1260">
                  <c:v>-1.94156320102873</c:v>
                </c:pt>
                <c:pt idx="1261">
                  <c:v>-1.710206047173175</c:v>
                </c:pt>
                <c:pt idx="1262">
                  <c:v>-1.277237119353418</c:v>
                </c:pt>
                <c:pt idx="1263">
                  <c:v>-1.0560063832322431</c:v>
                </c:pt>
                <c:pt idx="1264">
                  <c:v>-1.3322467915596841</c:v>
                </c:pt>
                <c:pt idx="1265">
                  <c:v>-0.86228548846954256</c:v>
                </c:pt>
                <c:pt idx="1266">
                  <c:v>-0.87666790112040249</c:v>
                </c:pt>
                <c:pt idx="1267">
                  <c:v>-0.85939169752897537</c:v>
                </c:pt>
                <c:pt idx="1268">
                  <c:v>-0.81235673906484784</c:v>
                </c:pt>
                <c:pt idx="1269">
                  <c:v>-0.97409833311264482</c:v>
                </c:pt>
                <c:pt idx="1270">
                  <c:v>-0.94571756568621201</c:v>
                </c:pt>
                <c:pt idx="1271">
                  <c:v>-0.97959591694840908</c:v>
                </c:pt>
                <c:pt idx="1272">
                  <c:v>-0.97564815183636033</c:v>
                </c:pt>
                <c:pt idx="1273">
                  <c:v>-1.200671177435179</c:v>
                </c:pt>
                <c:pt idx="1274">
                  <c:v>-1.26153355371291</c:v>
                </c:pt>
                <c:pt idx="1275">
                  <c:v>-1.3850675007500131</c:v>
                </c:pt>
                <c:pt idx="1276">
                  <c:v>-1.6516457079244919</c:v>
                </c:pt>
                <c:pt idx="1277">
                  <c:v>-1.8537699936088929</c:v>
                </c:pt>
                <c:pt idx="1278">
                  <c:v>-1.9341538036077279</c:v>
                </c:pt>
                <c:pt idx="1279">
                  <c:v>-1.7879605871809681</c:v>
                </c:pt>
                <c:pt idx="1280">
                  <c:v>-1.657804726613507</c:v>
                </c:pt>
                <c:pt idx="1281">
                  <c:v>-1.9377877666331269</c:v>
                </c:pt>
                <c:pt idx="1282">
                  <c:v>-2.161683209742586</c:v>
                </c:pt>
                <c:pt idx="1283">
                  <c:v>-2.509386570764653</c:v>
                </c:pt>
                <c:pt idx="1284">
                  <c:v>-2.529149218008905</c:v>
                </c:pt>
                <c:pt idx="1285">
                  <c:v>-2.4253279729968078</c:v>
                </c:pt>
                <c:pt idx="1286">
                  <c:v>-2.5229258791278371</c:v>
                </c:pt>
                <c:pt idx="1287">
                  <c:v>-2.6668460367578182</c:v>
                </c:pt>
                <c:pt idx="1288">
                  <c:v>-2.9284208591042189</c:v>
                </c:pt>
                <c:pt idx="1289">
                  <c:v>-3.322523472739328</c:v>
                </c:pt>
                <c:pt idx="1290">
                  <c:v>-3.523232571350484</c:v>
                </c:pt>
                <c:pt idx="1291">
                  <c:v>-3.4130672961985469</c:v>
                </c:pt>
                <c:pt idx="1292">
                  <c:v>-3.3642156531802589</c:v>
                </c:pt>
                <c:pt idx="1293">
                  <c:v>-3.0517515222667941</c:v>
                </c:pt>
                <c:pt idx="1294">
                  <c:v>-2.9599085602723192</c:v>
                </c:pt>
                <c:pt idx="1295">
                  <c:v>-2.7934826237617392</c:v>
                </c:pt>
                <c:pt idx="1296">
                  <c:v>-2.68323840507023</c:v>
                </c:pt>
                <c:pt idx="1297">
                  <c:v>-2.6593613048908922</c:v>
                </c:pt>
                <c:pt idx="1298">
                  <c:v>-2.5848427562339822</c:v>
                </c:pt>
                <c:pt idx="1299">
                  <c:v>-2.2849521903815879</c:v>
                </c:pt>
                <c:pt idx="1300">
                  <c:v>-2.118029745862704</c:v>
                </c:pt>
                <c:pt idx="1301">
                  <c:v>-2.2617926445274552</c:v>
                </c:pt>
                <c:pt idx="1302">
                  <c:v>-2.311202744314004</c:v>
                </c:pt>
                <c:pt idx="1303">
                  <c:v>-1.393703232643114</c:v>
                </c:pt>
                <c:pt idx="1304">
                  <c:v>-1.925502895633997</c:v>
                </c:pt>
                <c:pt idx="1305">
                  <c:v>-1.5696749859502219</c:v>
                </c:pt>
                <c:pt idx="1306">
                  <c:v>-1.2658580442017311</c:v>
                </c:pt>
                <c:pt idx="1307">
                  <c:v>-1.418309154952395</c:v>
                </c:pt>
                <c:pt idx="1308">
                  <c:v>-1.303340061290321</c:v>
                </c:pt>
                <c:pt idx="1309">
                  <c:v>-1.0449926261296829</c:v>
                </c:pt>
                <c:pt idx="1310">
                  <c:v>-1.1786887976700049</c:v>
                </c:pt>
                <c:pt idx="1311">
                  <c:v>-1.2568741012047899</c:v>
                </c:pt>
                <c:pt idx="1312">
                  <c:v>-1.279805500465407</c:v>
                </c:pt>
                <c:pt idx="1313">
                  <c:v>-1.421613300821398</c:v>
                </c:pt>
                <c:pt idx="1314">
                  <c:v>-1.300761727166112</c:v>
                </c:pt>
                <c:pt idx="1315">
                  <c:v>-1.099704215429435</c:v>
                </c:pt>
                <c:pt idx="1316">
                  <c:v>-0.89155873255459162</c:v>
                </c:pt>
                <c:pt idx="1317">
                  <c:v>-0.38293003142199528</c:v>
                </c:pt>
                <c:pt idx="1318">
                  <c:v>-1.0452527418880879</c:v>
                </c:pt>
                <c:pt idx="1319">
                  <c:v>-1.313669079658442</c:v>
                </c:pt>
                <c:pt idx="1320">
                  <c:v>-1.506894452951691</c:v>
                </c:pt>
                <c:pt idx="1321">
                  <c:v>-1.570127164459536</c:v>
                </c:pt>
                <c:pt idx="1322">
                  <c:v>-1.9980549700820991</c:v>
                </c:pt>
                <c:pt idx="1323">
                  <c:v>-1.8460704424561529</c:v>
                </c:pt>
                <c:pt idx="1324">
                  <c:v>-1.8161752772189139</c:v>
                </c:pt>
                <c:pt idx="1325">
                  <c:v>-1.770771623375865</c:v>
                </c:pt>
                <c:pt idx="1326">
                  <c:v>-1.70539920952763</c:v>
                </c:pt>
                <c:pt idx="1327">
                  <c:v>-1.6951042282271509</c:v>
                </c:pt>
                <c:pt idx="1328">
                  <c:v>-1.66138579016337</c:v>
                </c:pt>
                <c:pt idx="1329">
                  <c:v>-1.4511323605783371</c:v>
                </c:pt>
                <c:pt idx="1330">
                  <c:v>-1.34389570126153</c:v>
                </c:pt>
                <c:pt idx="1331">
                  <c:v>-1.240494016567582</c:v>
                </c:pt>
                <c:pt idx="1332">
                  <c:v>-1.1523383184348821</c:v>
                </c:pt>
                <c:pt idx="1333">
                  <c:v>-1.1179035053115161</c:v>
                </c:pt>
                <c:pt idx="1334">
                  <c:v>-0.11814926483419461</c:v>
                </c:pt>
                <c:pt idx="1335">
                  <c:v>0.58105380929268735</c:v>
                </c:pt>
                <c:pt idx="1336">
                  <c:v>0.81720186677195228</c:v>
                </c:pt>
                <c:pt idx="1337">
                  <c:v>1.0442467479180739</c:v>
                </c:pt>
                <c:pt idx="1338">
                  <c:v>1.111174148390786</c:v>
                </c:pt>
                <c:pt idx="1339">
                  <c:v>1.0620627015756621</c:v>
                </c:pt>
                <c:pt idx="1340">
                  <c:v>1.0366082036488959</c:v>
                </c:pt>
                <c:pt idx="1341">
                  <c:v>0.9500275553367129</c:v>
                </c:pt>
                <c:pt idx="1342">
                  <c:v>0.56196972046123006</c:v>
                </c:pt>
                <c:pt idx="1343">
                  <c:v>0.56195995060232451</c:v>
                </c:pt>
                <c:pt idx="1344">
                  <c:v>0.43525427623385032</c:v>
                </c:pt>
                <c:pt idx="1345">
                  <c:v>0.32374043429173088</c:v>
                </c:pt>
                <c:pt idx="1346">
                  <c:v>0.23675422715278149</c:v>
                </c:pt>
                <c:pt idx="1347">
                  <c:v>-1.9331203837583339E-3</c:v>
                </c:pt>
                <c:pt idx="1348">
                  <c:v>-0.1171156158353642</c:v>
                </c:pt>
                <c:pt idx="1349">
                  <c:v>-3.4058329450959182</c:v>
                </c:pt>
                <c:pt idx="1350">
                  <c:v>-3.354659173716418</c:v>
                </c:pt>
                <c:pt idx="1351">
                  <c:v>-3.2174983816589191</c:v>
                </c:pt>
                <c:pt idx="1352">
                  <c:v>-2.9280050401977631</c:v>
                </c:pt>
                <c:pt idx="1353">
                  <c:v>-1.467072817340664</c:v>
                </c:pt>
                <c:pt idx="1354">
                  <c:v>-1.3268678274550949</c:v>
                </c:pt>
                <c:pt idx="1355">
                  <c:v>-1.251845212854207</c:v>
                </c:pt>
                <c:pt idx="1356">
                  <c:v>-1.2808498622156519</c:v>
                </c:pt>
                <c:pt idx="1357">
                  <c:v>-0.68333770889220613</c:v>
                </c:pt>
                <c:pt idx="1358">
                  <c:v>-0.69196120643830183</c:v>
                </c:pt>
                <c:pt idx="1359">
                  <c:v>-0.8201706776713088</c:v>
                </c:pt>
                <c:pt idx="1360">
                  <c:v>-0.71820300238803259</c:v>
                </c:pt>
                <c:pt idx="1361">
                  <c:v>-0.77885050474634199</c:v>
                </c:pt>
                <c:pt idx="1362">
                  <c:v>-0.74262217480292447</c:v>
                </c:pt>
                <c:pt idx="1363">
                  <c:v>-0.5892217118303803</c:v>
                </c:pt>
                <c:pt idx="1364">
                  <c:v>-0.65307566214535828</c:v>
                </c:pt>
                <c:pt idx="1365">
                  <c:v>-0.7165560348744171</c:v>
                </c:pt>
                <c:pt idx="1366">
                  <c:v>-0.91565555381512165</c:v>
                </c:pt>
                <c:pt idx="1367">
                  <c:v>-0.899930712372359</c:v>
                </c:pt>
                <c:pt idx="1368">
                  <c:v>-0.88219814942541808</c:v>
                </c:pt>
                <c:pt idx="1369">
                  <c:v>-0.83948151373253455</c:v>
                </c:pt>
                <c:pt idx="1370">
                  <c:v>-1.053131978092223</c:v>
                </c:pt>
                <c:pt idx="1371">
                  <c:v>-1.051396148097939</c:v>
                </c:pt>
                <c:pt idx="1372">
                  <c:v>-1.0928613008636141</c:v>
                </c:pt>
                <c:pt idx="1373">
                  <c:v>-0.95552611760303674</c:v>
                </c:pt>
                <c:pt idx="1374">
                  <c:v>-1.0834984857190399</c:v>
                </c:pt>
                <c:pt idx="1375">
                  <c:v>-1.093298397341393</c:v>
                </c:pt>
                <c:pt idx="1376">
                  <c:v>-1.091432112340877</c:v>
                </c:pt>
                <c:pt idx="1377">
                  <c:v>-1.1127989577764621</c:v>
                </c:pt>
                <c:pt idx="1378">
                  <c:v>-1.191423241451524</c:v>
                </c:pt>
                <c:pt idx="1379">
                  <c:v>-1.2215156400005249</c:v>
                </c:pt>
                <c:pt idx="1380">
                  <c:v>-1.298534116876868</c:v>
                </c:pt>
                <c:pt idx="1381">
                  <c:v>-1.2911931465230231</c:v>
                </c:pt>
                <c:pt idx="1382">
                  <c:v>-1.287057485062312</c:v>
                </c:pt>
                <c:pt idx="1383">
                  <c:v>-1.388037825791095</c:v>
                </c:pt>
                <c:pt idx="1384">
                  <c:v>-1.5192872594543729</c:v>
                </c:pt>
                <c:pt idx="1385">
                  <c:v>-1.6927120617561331</c:v>
                </c:pt>
                <c:pt idx="1386">
                  <c:v>-1.9896854311345209</c:v>
                </c:pt>
                <c:pt idx="1387">
                  <c:v>-2.2389013066711931</c:v>
                </c:pt>
                <c:pt idx="1388">
                  <c:v>-2.3839077781520261</c:v>
                </c:pt>
                <c:pt idx="1389">
                  <c:v>-2.4320350309278358</c:v>
                </c:pt>
                <c:pt idx="1390">
                  <c:v>-2.4700882098014061</c:v>
                </c:pt>
                <c:pt idx="1391">
                  <c:v>-2.4825622426825391</c:v>
                </c:pt>
                <c:pt idx="1392">
                  <c:v>-2.5858692904060439</c:v>
                </c:pt>
                <c:pt idx="1393">
                  <c:v>-2.649209408115158</c:v>
                </c:pt>
                <c:pt idx="1394">
                  <c:v>-2.5822309588003529</c:v>
                </c:pt>
                <c:pt idx="1395">
                  <c:v>-2.5358487715562479</c:v>
                </c:pt>
                <c:pt idx="1396">
                  <c:v>-2.58668761749718</c:v>
                </c:pt>
                <c:pt idx="1397">
                  <c:v>-2.700902392000589</c:v>
                </c:pt>
                <c:pt idx="1398">
                  <c:v>-2.6109694356831552</c:v>
                </c:pt>
                <c:pt idx="1399">
                  <c:v>-2.6370809844918659</c:v>
                </c:pt>
                <c:pt idx="1400">
                  <c:v>-2.598986772408769</c:v>
                </c:pt>
                <c:pt idx="1401">
                  <c:v>-2.6626146649595048</c:v>
                </c:pt>
                <c:pt idx="1402">
                  <c:v>-2.4428969628370618</c:v>
                </c:pt>
                <c:pt idx="1403">
                  <c:v>-2.434656644363947</c:v>
                </c:pt>
                <c:pt idx="1404">
                  <c:v>-2.6661921239026851</c:v>
                </c:pt>
                <c:pt idx="1405">
                  <c:v>-2.6672138756375001</c:v>
                </c:pt>
                <c:pt idx="1406">
                  <c:v>-2.458887185395803</c:v>
                </c:pt>
                <c:pt idx="1407">
                  <c:v>-2.489645815011277</c:v>
                </c:pt>
                <c:pt idx="1408">
                  <c:v>-2.720531451250463</c:v>
                </c:pt>
                <c:pt idx="1409">
                  <c:v>-2.723807453389349</c:v>
                </c:pt>
                <c:pt idx="1410">
                  <c:v>-4.7853262737072972</c:v>
                </c:pt>
                <c:pt idx="1411">
                  <c:v>-3.9980399447646322</c:v>
                </c:pt>
                <c:pt idx="1412">
                  <c:v>-4.0904983415188303</c:v>
                </c:pt>
                <c:pt idx="1413">
                  <c:v>-3.9996578612326461</c:v>
                </c:pt>
                <c:pt idx="1414">
                  <c:v>-4.0558643228698683</c:v>
                </c:pt>
                <c:pt idx="1415">
                  <c:v>-4.15848429752565</c:v>
                </c:pt>
                <c:pt idx="1416">
                  <c:v>-4.1953646303790029</c:v>
                </c:pt>
                <c:pt idx="1417">
                  <c:v>-4.1793396130952472</c:v>
                </c:pt>
                <c:pt idx="1418">
                  <c:v>-4.169503372475627</c:v>
                </c:pt>
                <c:pt idx="1419">
                  <c:v>-4.1640773476188686</c:v>
                </c:pt>
                <c:pt idx="1420">
                  <c:v>-4.2521056958587433</c:v>
                </c:pt>
                <c:pt idx="1421">
                  <c:v>-4.2603243813898404</c:v>
                </c:pt>
                <c:pt idx="1422">
                  <c:v>-4.3155682285843167</c:v>
                </c:pt>
                <c:pt idx="1423">
                  <c:v>-4.3950189512496296</c:v>
                </c:pt>
                <c:pt idx="1424">
                  <c:v>-4.4734830451481766</c:v>
                </c:pt>
                <c:pt idx="1425">
                  <c:v>-4.4865638717097669</c:v>
                </c:pt>
                <c:pt idx="1426">
                  <c:v>-4.3948364727389677</c:v>
                </c:pt>
                <c:pt idx="1427">
                  <c:v>-3.1370372445989609</c:v>
                </c:pt>
                <c:pt idx="1428">
                  <c:v>-3.0345356664889231</c:v>
                </c:pt>
                <c:pt idx="1429">
                  <c:v>-3.1418884411105119</c:v>
                </c:pt>
                <c:pt idx="1430">
                  <c:v>-3.0023308967152911</c:v>
                </c:pt>
                <c:pt idx="1431">
                  <c:v>-2.795894588485266</c:v>
                </c:pt>
                <c:pt idx="1432">
                  <c:v>0.15344325538403381</c:v>
                </c:pt>
                <c:pt idx="1433">
                  <c:v>5.1531392881704302E-2</c:v>
                </c:pt>
                <c:pt idx="1434">
                  <c:v>3.9346284520075853E-2</c:v>
                </c:pt>
                <c:pt idx="1435">
                  <c:v>8.952812004075468E-2</c:v>
                </c:pt>
                <c:pt idx="1436">
                  <c:v>4.3992601001554679E-2</c:v>
                </c:pt>
                <c:pt idx="1437">
                  <c:v>0.11064439588925699</c:v>
                </c:pt>
                <c:pt idx="1438">
                  <c:v>3.076106477370472E-2</c:v>
                </c:pt>
                <c:pt idx="1439">
                  <c:v>4.8942381581306288E-2</c:v>
                </c:pt>
                <c:pt idx="1440">
                  <c:v>-1.0126176256414541</c:v>
                </c:pt>
                <c:pt idx="1441">
                  <c:v>-0.87870316899451462</c:v>
                </c:pt>
                <c:pt idx="1442">
                  <c:v>-0.59212674561300016</c:v>
                </c:pt>
                <c:pt idx="1443">
                  <c:v>0.53624946878680779</c:v>
                </c:pt>
                <c:pt idx="1444">
                  <c:v>0.64734446975554027</c:v>
                </c:pt>
                <c:pt idx="1445">
                  <c:v>-0.28041139846469271</c:v>
                </c:pt>
                <c:pt idx="1446">
                  <c:v>-0.4873778723217817</c:v>
                </c:pt>
                <c:pt idx="1447">
                  <c:v>-0.65037734026883631</c:v>
                </c:pt>
                <c:pt idx="1448">
                  <c:v>-0.71213448048322736</c:v>
                </c:pt>
                <c:pt idx="1449">
                  <c:v>-0.68488590036204944</c:v>
                </c:pt>
                <c:pt idx="1450">
                  <c:v>-0.63518629431341178</c:v>
                </c:pt>
                <c:pt idx="1451">
                  <c:v>-0.4474191959522496</c:v>
                </c:pt>
                <c:pt idx="1452">
                  <c:v>-0.31491037782389891</c:v>
                </c:pt>
                <c:pt idx="1453">
                  <c:v>-0.33468869173541349</c:v>
                </c:pt>
                <c:pt idx="1454">
                  <c:v>-0.50411417364395128</c:v>
                </c:pt>
                <c:pt idx="1455">
                  <c:v>-0.72883521539974927</c:v>
                </c:pt>
                <c:pt idx="1456">
                  <c:v>-0.76931420501552761</c:v>
                </c:pt>
                <c:pt idx="1457">
                  <c:v>-0.8518562006536714</c:v>
                </c:pt>
                <c:pt idx="1458">
                  <c:v>-1.125295974006308</c:v>
                </c:pt>
                <c:pt idx="1459">
                  <c:v>-1.172066007878821</c:v>
                </c:pt>
                <c:pt idx="1460">
                  <c:v>-0.99710195952364522</c:v>
                </c:pt>
                <c:pt idx="1461">
                  <c:v>-0.7559628529046114</c:v>
                </c:pt>
                <c:pt idx="1462">
                  <c:v>-0.68837574895482767</c:v>
                </c:pt>
                <c:pt idx="1463">
                  <c:v>-0.68404637706316773</c:v>
                </c:pt>
                <c:pt idx="1464">
                  <c:v>-0.74666344816593788</c:v>
                </c:pt>
                <c:pt idx="1465">
                  <c:v>-1.0223894576309771</c:v>
                </c:pt>
                <c:pt idx="1466">
                  <c:v>-1.496742422345539</c:v>
                </c:pt>
                <c:pt idx="1467">
                  <c:v>-1.7179676882574559</c:v>
                </c:pt>
                <c:pt idx="1468">
                  <c:v>-1.775761046607744</c:v>
                </c:pt>
                <c:pt idx="1469">
                  <c:v>-1.6035077663880719</c:v>
                </c:pt>
                <c:pt idx="1470">
                  <c:v>-1.5485089316020839</c:v>
                </c:pt>
                <c:pt idx="1471">
                  <c:v>-1.61833364259705</c:v>
                </c:pt>
                <c:pt idx="1472">
                  <c:v>-1.8248176509152489</c:v>
                </c:pt>
                <c:pt idx="1473">
                  <c:v>-2.022987268376907</c:v>
                </c:pt>
                <c:pt idx="1474">
                  <c:v>-2.0478155844723678</c:v>
                </c:pt>
                <c:pt idx="1475">
                  <c:v>-2.0410936431621161</c:v>
                </c:pt>
                <c:pt idx="1476">
                  <c:v>-1.9836854187031261</c:v>
                </c:pt>
                <c:pt idx="1477">
                  <c:v>-1.9778452486996481</c:v>
                </c:pt>
                <c:pt idx="1478">
                  <c:v>-1.7280470507285961</c:v>
                </c:pt>
                <c:pt idx="1479">
                  <c:v>-1.3798275005668801</c:v>
                </c:pt>
                <c:pt idx="1480">
                  <c:v>-1.195278579625161</c:v>
                </c:pt>
                <c:pt idx="1481">
                  <c:v>-1.1924511101795781</c:v>
                </c:pt>
                <c:pt idx="1482">
                  <c:v>-1.3212278888802049</c:v>
                </c:pt>
                <c:pt idx="1483">
                  <c:v>-1.3949535352939111</c:v>
                </c:pt>
                <c:pt idx="1484">
                  <c:v>-1.400283212639704</c:v>
                </c:pt>
                <c:pt idx="1485">
                  <c:v>-1.3035755227519981</c:v>
                </c:pt>
                <c:pt idx="1486">
                  <c:v>-1.269041338324159</c:v>
                </c:pt>
                <c:pt idx="1487">
                  <c:v>-1.600897717374469</c:v>
                </c:pt>
                <c:pt idx="1488">
                  <c:v>-1.686211052859909</c:v>
                </c:pt>
                <c:pt idx="1489">
                  <c:v>-1.404835557001149</c:v>
                </c:pt>
                <c:pt idx="1490">
                  <c:v>-1.3815948802580429</c:v>
                </c:pt>
                <c:pt idx="1491">
                  <c:v>-0.94909622356256684</c:v>
                </c:pt>
                <c:pt idx="1492">
                  <c:v>-1.9343303292590679</c:v>
                </c:pt>
                <c:pt idx="1493">
                  <c:v>-1.504524480175585</c:v>
                </c:pt>
                <c:pt idx="1494">
                  <c:v>-2.349077452927463</c:v>
                </c:pt>
                <c:pt idx="1495">
                  <c:v>-1.463502984306112</c:v>
                </c:pt>
                <c:pt idx="1496">
                  <c:v>-1.83302457124016</c:v>
                </c:pt>
                <c:pt idx="1497">
                  <c:v>-0.88251956262327214</c:v>
                </c:pt>
                <c:pt idx="1498">
                  <c:v>-1.749872519248878</c:v>
                </c:pt>
                <c:pt idx="1499">
                  <c:v>-1.380975034061805</c:v>
                </c:pt>
                <c:pt idx="1500">
                  <c:v>-0.91225701738483</c:v>
                </c:pt>
                <c:pt idx="1501">
                  <c:v>-0.55173324739362029</c:v>
                </c:pt>
                <c:pt idx="1502">
                  <c:v>-0.93140901872016146</c:v>
                </c:pt>
                <c:pt idx="1503">
                  <c:v>-0.79829266755581096</c:v>
                </c:pt>
                <c:pt idx="1504">
                  <c:v>-1.4692496309059819</c:v>
                </c:pt>
                <c:pt idx="1505">
                  <c:v>-1.4633200852440531</c:v>
                </c:pt>
                <c:pt idx="1506">
                  <c:v>-2.0878905873446678</c:v>
                </c:pt>
                <c:pt idx="1507">
                  <c:v>-2.0112290554896801</c:v>
                </c:pt>
                <c:pt idx="1508">
                  <c:v>-1.6288202516584329</c:v>
                </c:pt>
                <c:pt idx="1509">
                  <c:v>-1.641083521393913</c:v>
                </c:pt>
                <c:pt idx="1510">
                  <c:v>-1.9854976348646201</c:v>
                </c:pt>
                <c:pt idx="1511">
                  <c:v>-1.864725599306194</c:v>
                </c:pt>
                <c:pt idx="1512">
                  <c:v>-1.974310098000206</c:v>
                </c:pt>
                <c:pt idx="1513">
                  <c:v>-2.064773721325047</c:v>
                </c:pt>
                <c:pt idx="1514">
                  <c:v>-2.1684180665854038</c:v>
                </c:pt>
                <c:pt idx="1515">
                  <c:v>-2.183089809147448</c:v>
                </c:pt>
                <c:pt idx="1516">
                  <c:v>-4.2209842844670691</c:v>
                </c:pt>
                <c:pt idx="1517">
                  <c:v>-2.2147055060983698</c:v>
                </c:pt>
                <c:pt idx="1518">
                  <c:v>-2.2528756873035478</c:v>
                </c:pt>
                <c:pt idx="1519">
                  <c:v>-2.314502719910442</c:v>
                </c:pt>
                <c:pt idx="1520">
                  <c:v>-3.4607630739742561</c:v>
                </c:pt>
                <c:pt idx="1521">
                  <c:v>-2.19747622162076</c:v>
                </c:pt>
                <c:pt idx="1522">
                  <c:v>-2.1930058943501658</c:v>
                </c:pt>
                <c:pt idx="1523">
                  <c:v>-4.2875488472742784</c:v>
                </c:pt>
                <c:pt idx="1524">
                  <c:v>-4.5944829479686948</c:v>
                </c:pt>
                <c:pt idx="1525">
                  <c:v>-4.6370948524736866</c:v>
                </c:pt>
                <c:pt idx="1526">
                  <c:v>-4.261786869791452</c:v>
                </c:pt>
                <c:pt idx="1527">
                  <c:v>-3.7707360941515531</c:v>
                </c:pt>
                <c:pt idx="1528">
                  <c:v>-4.2816666493858264</c:v>
                </c:pt>
                <c:pt idx="1529">
                  <c:v>-4.3433351820281887</c:v>
                </c:pt>
                <c:pt idx="1530">
                  <c:v>-4.0598480214152586</c:v>
                </c:pt>
                <c:pt idx="1531">
                  <c:v>-1.327711049409759</c:v>
                </c:pt>
                <c:pt idx="1532">
                  <c:v>-1.5168202981466301</c:v>
                </c:pt>
                <c:pt idx="1533">
                  <c:v>-1.9333478471646659</c:v>
                </c:pt>
                <c:pt idx="1534">
                  <c:v>-1.928460393550441</c:v>
                </c:pt>
                <c:pt idx="1535">
                  <c:v>-1.891903870843223</c:v>
                </c:pt>
                <c:pt idx="1536">
                  <c:v>-2.0986551735665522</c:v>
                </c:pt>
                <c:pt idx="1537">
                  <c:v>-2.241650392872192</c:v>
                </c:pt>
                <c:pt idx="1538">
                  <c:v>-2.2716210503571199</c:v>
                </c:pt>
                <c:pt idx="1539">
                  <c:v>-2.110688850526151</c:v>
                </c:pt>
                <c:pt idx="1540">
                  <c:v>-3.951984840673973</c:v>
                </c:pt>
                <c:pt idx="1541">
                  <c:v>-4.0437879646477803</c:v>
                </c:pt>
                <c:pt idx="1542">
                  <c:v>-3.9513713178674652</c:v>
                </c:pt>
                <c:pt idx="1543">
                  <c:v>-4.3453873088900714</c:v>
                </c:pt>
                <c:pt idx="1544">
                  <c:v>-4.5887914268474459</c:v>
                </c:pt>
                <c:pt idx="1545">
                  <c:v>-4.8009138317376738</c:v>
                </c:pt>
                <c:pt idx="1546">
                  <c:v>-4.8132295874823567</c:v>
                </c:pt>
                <c:pt idx="1547">
                  <c:v>-4.8616420010615968</c:v>
                </c:pt>
                <c:pt idx="1548">
                  <c:v>-4.9701409181403839</c:v>
                </c:pt>
                <c:pt idx="1549">
                  <c:v>-5.0707679593180393</c:v>
                </c:pt>
                <c:pt idx="1550">
                  <c:v>-5.2597728804253032</c:v>
                </c:pt>
                <c:pt idx="1551">
                  <c:v>-5.2089625380349878</c:v>
                </c:pt>
                <c:pt idx="1552">
                  <c:v>-5.8534384516576896</c:v>
                </c:pt>
                <c:pt idx="1553">
                  <c:v>-6.0809817904872556</c:v>
                </c:pt>
                <c:pt idx="1554">
                  <c:v>-6.0724137748331612</c:v>
                </c:pt>
                <c:pt idx="1555">
                  <c:v>5.1863760073962677</c:v>
                </c:pt>
                <c:pt idx="1556">
                  <c:v>4.9356682221468393</c:v>
                </c:pt>
                <c:pt idx="1557">
                  <c:v>4.8433520366553244</c:v>
                </c:pt>
                <c:pt idx="1558">
                  <c:v>4.5560529295982279</c:v>
                </c:pt>
                <c:pt idx="1559">
                  <c:v>4.2265436541342281</c:v>
                </c:pt>
                <c:pt idx="1560">
                  <c:v>3.7321516822037548</c:v>
                </c:pt>
                <c:pt idx="1561">
                  <c:v>3.1645949884386559</c:v>
                </c:pt>
                <c:pt idx="1562">
                  <c:v>2.7484474880787571</c:v>
                </c:pt>
                <c:pt idx="1563">
                  <c:v>2.367265842343623</c:v>
                </c:pt>
                <c:pt idx="1564">
                  <c:v>0.98371056320034322</c:v>
                </c:pt>
                <c:pt idx="1565">
                  <c:v>1.0132877447057911</c:v>
                </c:pt>
                <c:pt idx="1566">
                  <c:v>1.0910740032290109</c:v>
                </c:pt>
                <c:pt idx="1567">
                  <c:v>1.008221961389953</c:v>
                </c:pt>
                <c:pt idx="1568">
                  <c:v>0.9792996616923807</c:v>
                </c:pt>
                <c:pt idx="1569">
                  <c:v>0.89528244614844621</c:v>
                </c:pt>
                <c:pt idx="1570">
                  <c:v>0.60086152892246492</c:v>
                </c:pt>
                <c:pt idx="1571">
                  <c:v>0.55505038663779005</c:v>
                </c:pt>
                <c:pt idx="1572">
                  <c:v>0.45535967511566239</c:v>
                </c:pt>
                <c:pt idx="1573">
                  <c:v>0.4607470590135409</c:v>
                </c:pt>
                <c:pt idx="1574">
                  <c:v>0.40758123730062051</c:v>
                </c:pt>
                <c:pt idx="1575">
                  <c:v>0.2015219338000043</c:v>
                </c:pt>
                <c:pt idx="1576">
                  <c:v>0.26846068918485849</c:v>
                </c:pt>
                <c:pt idx="1577">
                  <c:v>0.27666909972909098</c:v>
                </c:pt>
                <c:pt idx="1578">
                  <c:v>0.3538779246150594</c:v>
                </c:pt>
                <c:pt idx="1579">
                  <c:v>0.2276401648311718</c:v>
                </c:pt>
                <c:pt idx="1580">
                  <c:v>8.4519582580211916E-2</c:v>
                </c:pt>
                <c:pt idx="1581">
                  <c:v>0.28811471579000558</c:v>
                </c:pt>
                <c:pt idx="1582">
                  <c:v>-0.18190380120032229</c:v>
                </c:pt>
                <c:pt idx="1583">
                  <c:v>-9.855238757166819E-2</c:v>
                </c:pt>
                <c:pt idx="1584">
                  <c:v>-0.21984732458030271</c:v>
                </c:pt>
                <c:pt idx="1585">
                  <c:v>-0.31832598667574757</c:v>
                </c:pt>
                <c:pt idx="1586">
                  <c:v>-0.36993286793658142</c:v>
                </c:pt>
                <c:pt idx="1587">
                  <c:v>-0.53525751795650989</c:v>
                </c:pt>
                <c:pt idx="1588">
                  <c:v>-0.65514922788657703</c:v>
                </c:pt>
                <c:pt idx="1589">
                  <c:v>-0.88340919828471476</c:v>
                </c:pt>
                <c:pt idx="1590">
                  <c:v>-1.0139830152635161</c:v>
                </c:pt>
                <c:pt idx="1591">
                  <c:v>-1.231113938798458</c:v>
                </c:pt>
                <c:pt idx="1592">
                  <c:v>-1.621931493627194</c:v>
                </c:pt>
                <c:pt idx="1593">
                  <c:v>-1.7740696286549891</c:v>
                </c:pt>
                <c:pt idx="1594">
                  <c:v>-1.821176155326955</c:v>
                </c:pt>
                <c:pt idx="1595">
                  <c:v>-1.995729721061263</c:v>
                </c:pt>
                <c:pt idx="1596">
                  <c:v>-2.7592845498839762</c:v>
                </c:pt>
                <c:pt idx="1597">
                  <c:v>-2.8576111408507612</c:v>
                </c:pt>
                <c:pt idx="1598">
                  <c:v>-2.8135228913695651</c:v>
                </c:pt>
                <c:pt idx="1599">
                  <c:v>-2.853924027214731</c:v>
                </c:pt>
                <c:pt idx="1600">
                  <c:v>-2.4112404535170691</c:v>
                </c:pt>
                <c:pt idx="1601">
                  <c:v>-2.3432361456064839</c:v>
                </c:pt>
                <c:pt idx="1602">
                  <c:v>-2.6013847290154919</c:v>
                </c:pt>
                <c:pt idx="1603">
                  <c:v>-2.5113029832750451</c:v>
                </c:pt>
                <c:pt idx="1604">
                  <c:v>-2.6534672960415611</c:v>
                </c:pt>
                <c:pt idx="1605">
                  <c:v>-2.4969328521361791</c:v>
                </c:pt>
                <c:pt idx="1606">
                  <c:v>-2.6931842957859859</c:v>
                </c:pt>
                <c:pt idx="1607">
                  <c:v>-2.9333784216359242</c:v>
                </c:pt>
                <c:pt idx="1608">
                  <c:v>-3.001025117398215</c:v>
                </c:pt>
                <c:pt idx="1609">
                  <c:v>-2.768915909065</c:v>
                </c:pt>
                <c:pt idx="1610">
                  <c:v>-2.64710771237023</c:v>
                </c:pt>
                <c:pt idx="1611">
                  <c:v>-2.7175927104211541</c:v>
                </c:pt>
                <c:pt idx="1612">
                  <c:v>-2.806756214320127</c:v>
                </c:pt>
                <c:pt idx="1613">
                  <c:v>-2.5306146573039539</c:v>
                </c:pt>
                <c:pt idx="1614">
                  <c:v>-3.0901600218186802</c:v>
                </c:pt>
                <c:pt idx="1615">
                  <c:v>-3.299667200407554</c:v>
                </c:pt>
                <c:pt idx="1616">
                  <c:v>-2.773526888800026</c:v>
                </c:pt>
                <c:pt idx="1617">
                  <c:v>-2.5977933972103879</c:v>
                </c:pt>
                <c:pt idx="1618">
                  <c:v>-2.760009785751588</c:v>
                </c:pt>
                <c:pt idx="1619">
                  <c:v>-2.5544195894941879</c:v>
                </c:pt>
                <c:pt idx="1620">
                  <c:v>-1.828313873980894</c:v>
                </c:pt>
                <c:pt idx="1621">
                  <c:v>-1.5170422600955891</c:v>
                </c:pt>
                <c:pt idx="1622">
                  <c:v>-1.6127029814793661</c:v>
                </c:pt>
                <c:pt idx="1623">
                  <c:v>-1.5876533356793809</c:v>
                </c:pt>
                <c:pt idx="1624">
                  <c:v>-1.412721941149049</c:v>
                </c:pt>
                <c:pt idx="1625">
                  <c:v>-1.0931876299880561</c:v>
                </c:pt>
                <c:pt idx="1626">
                  <c:v>-1.0919914490125171</c:v>
                </c:pt>
                <c:pt idx="1627">
                  <c:v>-1.125862984129788</c:v>
                </c:pt>
                <c:pt idx="1628">
                  <c:v>-1.1584707103944201</c:v>
                </c:pt>
                <c:pt idx="1629">
                  <c:v>-1.045936803310848</c:v>
                </c:pt>
                <c:pt idx="1630">
                  <c:v>-1.0388230669278771</c:v>
                </c:pt>
                <c:pt idx="1631">
                  <c:v>-0.93551562067353788</c:v>
                </c:pt>
                <c:pt idx="1632">
                  <c:v>-1.0908163466042839</c:v>
                </c:pt>
                <c:pt idx="1633">
                  <c:v>-1.0718889900722759</c:v>
                </c:pt>
                <c:pt idx="1634">
                  <c:v>-1.0254883230124701</c:v>
                </c:pt>
                <c:pt idx="1635">
                  <c:v>-1.03105374500102</c:v>
                </c:pt>
                <c:pt idx="1636">
                  <c:v>-1.010969006570396</c:v>
                </c:pt>
                <c:pt idx="1637">
                  <c:v>-1.2450445163568831</c:v>
                </c:pt>
                <c:pt idx="1638">
                  <c:v>-1.3456619711092459</c:v>
                </c:pt>
                <c:pt idx="1639">
                  <c:v>-1.5228874157587671</c:v>
                </c:pt>
                <c:pt idx="1640">
                  <c:v>-1.677742766752903</c:v>
                </c:pt>
                <c:pt idx="1641">
                  <c:v>-1.342298160688731</c:v>
                </c:pt>
                <c:pt idx="1642">
                  <c:v>-1.1940220758005169</c:v>
                </c:pt>
                <c:pt idx="1643">
                  <c:v>-0.97833280196684647</c:v>
                </c:pt>
                <c:pt idx="1644">
                  <c:v>-0.86695192442874758</c:v>
                </c:pt>
                <c:pt idx="1645">
                  <c:v>-0.5605628608924017</c:v>
                </c:pt>
                <c:pt idx="1646">
                  <c:v>-0.57141253272660619</c:v>
                </c:pt>
                <c:pt idx="1647">
                  <c:v>-0.25248599257793231</c:v>
                </c:pt>
                <c:pt idx="1648">
                  <c:v>-8.9977058846814464E-2</c:v>
                </c:pt>
                <c:pt idx="1649">
                  <c:v>-7.7019951511694523E-2</c:v>
                </c:pt>
                <c:pt idx="1650">
                  <c:v>4.6689366769383053E-2</c:v>
                </c:pt>
                <c:pt idx="1651">
                  <c:v>0.258594997088749</c:v>
                </c:pt>
                <c:pt idx="1652">
                  <c:v>0.32472534775191592</c:v>
                </c:pt>
                <c:pt idx="1653">
                  <c:v>0.42501261779856092</c:v>
                </c:pt>
                <c:pt idx="1654">
                  <c:v>0.23446391407281289</c:v>
                </c:pt>
                <c:pt idx="1655">
                  <c:v>0.12019125056973221</c:v>
                </c:pt>
                <c:pt idx="1656">
                  <c:v>0.2480643828196592</c:v>
                </c:pt>
                <c:pt idx="1657">
                  <c:v>0.58295621755483318</c:v>
                </c:pt>
                <c:pt idx="1658">
                  <c:v>1.166270488950677</c:v>
                </c:pt>
                <c:pt idx="1659">
                  <c:v>1.3724035832385919</c:v>
                </c:pt>
                <c:pt idx="1660">
                  <c:v>1.367295231396539</c:v>
                </c:pt>
                <c:pt idx="1661">
                  <c:v>1.1037961844595361</c:v>
                </c:pt>
                <c:pt idx="1662">
                  <c:v>0.8495882364799513</c:v>
                </c:pt>
                <c:pt idx="1663">
                  <c:v>0.6755239627853219</c:v>
                </c:pt>
                <c:pt idx="1664">
                  <c:v>0.14619162548278289</c:v>
                </c:pt>
                <c:pt idx="1665">
                  <c:v>-0.50661556826536636</c:v>
                </c:pt>
                <c:pt idx="1666">
                  <c:v>-0.70736001215434052</c:v>
                </c:pt>
                <c:pt idx="1667">
                  <c:v>-0.1158097171211982</c:v>
                </c:pt>
                <c:pt idx="1668">
                  <c:v>0.5528154780149872</c:v>
                </c:pt>
                <c:pt idx="1669">
                  <c:v>1.105017900630064</c:v>
                </c:pt>
                <c:pt idx="1670">
                  <c:v>1.0609284904294281</c:v>
                </c:pt>
                <c:pt idx="1671">
                  <c:v>0.93320233309723155</c:v>
                </c:pt>
                <c:pt idx="1672">
                  <c:v>1.176087181335858</c:v>
                </c:pt>
                <c:pt idx="1673">
                  <c:v>1.578262313038485</c:v>
                </c:pt>
                <c:pt idx="1674">
                  <c:v>1.599810287919297</c:v>
                </c:pt>
                <c:pt idx="1675">
                  <c:v>1.8205116855224679</c:v>
                </c:pt>
                <c:pt idx="1676">
                  <c:v>1.786145345012663</c:v>
                </c:pt>
                <c:pt idx="1677">
                  <c:v>1.5591094801685179</c:v>
                </c:pt>
                <c:pt idx="1678">
                  <c:v>1.473376916599225</c:v>
                </c:pt>
                <c:pt idx="1679">
                  <c:v>1.5012001661361889</c:v>
                </c:pt>
                <c:pt idx="1680">
                  <c:v>1.4926063219602139</c:v>
                </c:pt>
                <c:pt idx="1681">
                  <c:v>1.4380119105622811</c:v>
                </c:pt>
                <c:pt idx="1682">
                  <c:v>1.4972786248237611</c:v>
                </c:pt>
                <c:pt idx="1683">
                  <c:v>1.3016326422084821</c:v>
                </c:pt>
                <c:pt idx="1684">
                  <c:v>1.262057689538554</c:v>
                </c:pt>
                <c:pt idx="1685">
                  <c:v>1.518785127284771</c:v>
                </c:pt>
                <c:pt idx="1686">
                  <c:v>1.6802024550574699</c:v>
                </c:pt>
                <c:pt idx="1687">
                  <c:v>1.6824433147740749</c:v>
                </c:pt>
                <c:pt idx="1688">
                  <c:v>1.5728885723646031</c:v>
                </c:pt>
                <c:pt idx="1689">
                  <c:v>1.418379448613498</c:v>
                </c:pt>
                <c:pt idx="1690">
                  <c:v>1.18130843568406</c:v>
                </c:pt>
                <c:pt idx="1691">
                  <c:v>1.2399470385890661</c:v>
                </c:pt>
                <c:pt idx="1692">
                  <c:v>1.3735949240117431</c:v>
                </c:pt>
                <c:pt idx="1693">
                  <c:v>1.679904787784027</c:v>
                </c:pt>
                <c:pt idx="1694">
                  <c:v>1.936799418302428</c:v>
                </c:pt>
                <c:pt idx="1695">
                  <c:v>2.036005917149653</c:v>
                </c:pt>
                <c:pt idx="1696">
                  <c:v>2.0595742025401251</c:v>
                </c:pt>
                <c:pt idx="1697">
                  <c:v>2.0375326799408442</c:v>
                </c:pt>
                <c:pt idx="1698">
                  <c:v>1.727028375070083</c:v>
                </c:pt>
                <c:pt idx="1699">
                  <c:v>1.2501185130807431</c:v>
                </c:pt>
                <c:pt idx="1700">
                  <c:v>1.3351049186260771</c:v>
                </c:pt>
                <c:pt idx="1701">
                  <c:v>1.5260356466268059</c:v>
                </c:pt>
                <c:pt idx="1702">
                  <c:v>1.717875590118582</c:v>
                </c:pt>
                <c:pt idx="1703">
                  <c:v>1.861197749006831</c:v>
                </c:pt>
                <c:pt idx="1704">
                  <c:v>2.1297236091260472</c:v>
                </c:pt>
                <c:pt idx="1705">
                  <c:v>2.285535128993279</c:v>
                </c:pt>
                <c:pt idx="1706">
                  <c:v>2.3645310478099009</c:v>
                </c:pt>
                <c:pt idx="1707">
                  <c:v>2.274785308211599</c:v>
                </c:pt>
                <c:pt idx="1708">
                  <c:v>2.0047108223872452</c:v>
                </c:pt>
                <c:pt idx="1709">
                  <c:v>1.7486262372403569</c:v>
                </c:pt>
                <c:pt idx="1710">
                  <c:v>1.452318542475433</c:v>
                </c:pt>
                <c:pt idx="1711">
                  <c:v>1.7133934226616949</c:v>
                </c:pt>
                <c:pt idx="1712">
                  <c:v>2.0423448152973722</c:v>
                </c:pt>
                <c:pt idx="1713">
                  <c:v>2.6770678244053459</c:v>
                </c:pt>
                <c:pt idx="1714">
                  <c:v>3.2975951058918711</c:v>
                </c:pt>
                <c:pt idx="1715">
                  <c:v>3.5975389728633349</c:v>
                </c:pt>
                <c:pt idx="1716">
                  <c:v>3.4843731024219808</c:v>
                </c:pt>
                <c:pt idx="1717">
                  <c:v>3.396373172003734</c:v>
                </c:pt>
                <c:pt idx="1718">
                  <c:v>3.1285717218238021</c:v>
                </c:pt>
                <c:pt idx="1719">
                  <c:v>2.753515414639756</c:v>
                </c:pt>
                <c:pt idx="1720">
                  <c:v>2.7624164384649301</c:v>
                </c:pt>
                <c:pt idx="1721">
                  <c:v>2.8939764592276429</c:v>
                </c:pt>
                <c:pt idx="1722">
                  <c:v>3.469909343373645</c:v>
                </c:pt>
                <c:pt idx="1723">
                  <c:v>4.5213599582196062</c:v>
                </c:pt>
                <c:pt idx="1724">
                  <c:v>4.9156693355573964</c:v>
                </c:pt>
                <c:pt idx="1725">
                  <c:v>4.7328266344412402</c:v>
                </c:pt>
                <c:pt idx="1726">
                  <c:v>4.6141940368756478</c:v>
                </c:pt>
                <c:pt idx="1727">
                  <c:v>4.5006418167975486</c:v>
                </c:pt>
                <c:pt idx="1728">
                  <c:v>4.3332629409176118</c:v>
                </c:pt>
                <c:pt idx="1729">
                  <c:v>4.0981518512770378</c:v>
                </c:pt>
                <c:pt idx="1730">
                  <c:v>3.920170205437322</c:v>
                </c:pt>
                <c:pt idx="1731">
                  <c:v>3.9486264712771701</c:v>
                </c:pt>
                <c:pt idx="1732">
                  <c:v>3.759281193378738</c:v>
                </c:pt>
                <c:pt idx="1733">
                  <c:v>3.4840309663986821</c:v>
                </c:pt>
                <c:pt idx="1734">
                  <c:v>3.6188195033097572</c:v>
                </c:pt>
                <c:pt idx="1735">
                  <c:v>4.1079473245275686</c:v>
                </c:pt>
                <c:pt idx="1736">
                  <c:v>4.1383445518431614</c:v>
                </c:pt>
                <c:pt idx="1737">
                  <c:v>4.2046172139820817</c:v>
                </c:pt>
                <c:pt idx="1738">
                  <c:v>3.7054849390132589</c:v>
                </c:pt>
                <c:pt idx="1739">
                  <c:v>3.53862550940008</c:v>
                </c:pt>
                <c:pt idx="1740">
                  <c:v>3.724272746485942</c:v>
                </c:pt>
                <c:pt idx="1741">
                  <c:v>4.1169887531901033</c:v>
                </c:pt>
                <c:pt idx="1742">
                  <c:v>4.3712717648657176</c:v>
                </c:pt>
                <c:pt idx="1743">
                  <c:v>4.3722067427756857</c:v>
                </c:pt>
                <c:pt idx="1744">
                  <c:v>4.5205945862590378</c:v>
                </c:pt>
                <c:pt idx="1745">
                  <c:v>4.8726988024653908</c:v>
                </c:pt>
                <c:pt idx="1746">
                  <c:v>5.1450733823185999</c:v>
                </c:pt>
                <c:pt idx="1747">
                  <c:v>5.0337367770477472</c:v>
                </c:pt>
                <c:pt idx="1748">
                  <c:v>4.5771909316388868</c:v>
                </c:pt>
                <c:pt idx="1749">
                  <c:v>3.6396121190697062</c:v>
                </c:pt>
                <c:pt idx="1750">
                  <c:v>3.0061966595116631</c:v>
                </c:pt>
                <c:pt idx="1751">
                  <c:v>2.8170365223449561</c:v>
                </c:pt>
                <c:pt idx="1752">
                  <c:v>2.9385724593963332</c:v>
                </c:pt>
                <c:pt idx="1753">
                  <c:v>3.091079958305349</c:v>
                </c:pt>
                <c:pt idx="1754">
                  <c:v>3.3541476331496209</c:v>
                </c:pt>
                <c:pt idx="1755">
                  <c:v>3.255079522845278</c:v>
                </c:pt>
                <c:pt idx="1756">
                  <c:v>3.162868234089383</c:v>
                </c:pt>
                <c:pt idx="1757">
                  <c:v>2.9664812323278942</c:v>
                </c:pt>
                <c:pt idx="1758">
                  <c:v>2.7338760506282411</c:v>
                </c:pt>
                <c:pt idx="1759">
                  <c:v>2.7802418438948449</c:v>
                </c:pt>
                <c:pt idx="1760">
                  <c:v>2.9331967392577352</c:v>
                </c:pt>
                <c:pt idx="1761">
                  <c:v>3.0488273788524221</c:v>
                </c:pt>
                <c:pt idx="1762">
                  <c:v>3.4597583550410338</c:v>
                </c:pt>
                <c:pt idx="1763">
                  <c:v>3.7094846888627488</c:v>
                </c:pt>
                <c:pt idx="1764">
                  <c:v>3.540198382985321</c:v>
                </c:pt>
                <c:pt idx="1765">
                  <c:v>3.0242391310348862</c:v>
                </c:pt>
                <c:pt idx="1766">
                  <c:v>2.976974000242095</c:v>
                </c:pt>
                <c:pt idx="1767">
                  <c:v>2.8721713952432282</c:v>
                </c:pt>
                <c:pt idx="1768">
                  <c:v>2.6060983846257471</c:v>
                </c:pt>
                <c:pt idx="1769">
                  <c:v>2.3369345504298629</c:v>
                </c:pt>
                <c:pt idx="1770">
                  <c:v>2.401222165683031</c:v>
                </c:pt>
                <c:pt idx="1771">
                  <c:v>2.4662235034484872</c:v>
                </c:pt>
                <c:pt idx="1772">
                  <c:v>2.3166908142688381</c:v>
                </c:pt>
                <c:pt idx="1773">
                  <c:v>2.3600723811351689</c:v>
                </c:pt>
                <c:pt idx="1774">
                  <c:v>2.4199567736199028</c:v>
                </c:pt>
                <c:pt idx="1775">
                  <c:v>2.376387663683186</c:v>
                </c:pt>
                <c:pt idx="1776">
                  <c:v>2.9421385507878819</c:v>
                </c:pt>
                <c:pt idx="1777">
                  <c:v>3.6069298235648368</c:v>
                </c:pt>
                <c:pt idx="1778">
                  <c:v>3.93681296742731</c:v>
                </c:pt>
                <c:pt idx="1779">
                  <c:v>3.6769882440184962</c:v>
                </c:pt>
                <c:pt idx="1780">
                  <c:v>3.490433496485521</c:v>
                </c:pt>
                <c:pt idx="1781">
                  <c:v>2.8130972791977191</c:v>
                </c:pt>
                <c:pt idx="1782">
                  <c:v>2.1276055457576968</c:v>
                </c:pt>
                <c:pt idx="1783">
                  <c:v>1.89378284436135</c:v>
                </c:pt>
                <c:pt idx="1784">
                  <c:v>2.210690099818998</c:v>
                </c:pt>
                <c:pt idx="1785">
                  <c:v>2.6614694283663849</c:v>
                </c:pt>
                <c:pt idx="1786">
                  <c:v>3.176631328808921</c:v>
                </c:pt>
                <c:pt idx="1787">
                  <c:v>2.9269333139777589</c:v>
                </c:pt>
                <c:pt idx="1788">
                  <c:v>2.5089460094191969</c:v>
                </c:pt>
                <c:pt idx="1789">
                  <c:v>1.978700209215001</c:v>
                </c:pt>
                <c:pt idx="1790">
                  <c:v>1.6371798014426671</c:v>
                </c:pt>
                <c:pt idx="1791">
                  <c:v>1.4837421145537399</c:v>
                </c:pt>
                <c:pt idx="1792">
                  <c:v>1.354048185560871</c:v>
                </c:pt>
                <c:pt idx="1793">
                  <c:v>1.2575264790566141</c:v>
                </c:pt>
                <c:pt idx="1794">
                  <c:v>1.1828925957913321</c:v>
                </c:pt>
                <c:pt idx="1795">
                  <c:v>1.0455448629342441</c:v>
                </c:pt>
                <c:pt idx="1796">
                  <c:v>1.0254624097476439</c:v>
                </c:pt>
                <c:pt idx="1797">
                  <c:v>1.3126076023212361</c:v>
                </c:pt>
                <c:pt idx="1798">
                  <c:v>1.8291169049730209</c:v>
                </c:pt>
                <c:pt idx="1799">
                  <c:v>2.416345673876398</c:v>
                </c:pt>
                <c:pt idx="1800">
                  <c:v>2.8750431488644441</c:v>
                </c:pt>
                <c:pt idx="1801">
                  <c:v>3.1429672440132679</c:v>
                </c:pt>
                <c:pt idx="1802">
                  <c:v>3.3942761843874201</c:v>
                </c:pt>
                <c:pt idx="1803">
                  <c:v>3.3468147501434982</c:v>
                </c:pt>
                <c:pt idx="1804">
                  <c:v>3.0117895394374239</c:v>
                </c:pt>
                <c:pt idx="1805">
                  <c:v>2.6648483098860618</c:v>
                </c:pt>
                <c:pt idx="1806">
                  <c:v>2.5426685598346102</c:v>
                </c:pt>
                <c:pt idx="1807">
                  <c:v>2.1367924470231929</c:v>
                </c:pt>
                <c:pt idx="1808">
                  <c:v>2.1590808468611198</c:v>
                </c:pt>
                <c:pt idx="1809">
                  <c:v>1.897989297321238</c:v>
                </c:pt>
                <c:pt idx="1810">
                  <c:v>1.7830684345301171</c:v>
                </c:pt>
                <c:pt idx="1811">
                  <c:v>1.9866262845796709</c:v>
                </c:pt>
                <c:pt idx="1812">
                  <c:v>2.0904660959519328</c:v>
                </c:pt>
                <c:pt idx="1813">
                  <c:v>1.7617451601094249</c:v>
                </c:pt>
                <c:pt idx="1814">
                  <c:v>1.4946322827840921</c:v>
                </c:pt>
                <c:pt idx="1815">
                  <c:v>1.2646447594024459</c:v>
                </c:pt>
                <c:pt idx="1816">
                  <c:v>1.161441344211271</c:v>
                </c:pt>
                <c:pt idx="1817">
                  <c:v>1.2217004777463949</c:v>
                </c:pt>
                <c:pt idx="1818">
                  <c:v>1.208377724470818</c:v>
                </c:pt>
                <c:pt idx="1819">
                  <c:v>0.8433229102552402</c:v>
                </c:pt>
                <c:pt idx="1820">
                  <c:v>0.6582250315645829</c:v>
                </c:pt>
                <c:pt idx="1821">
                  <c:v>0.46124134816577927</c:v>
                </c:pt>
                <c:pt idx="1822">
                  <c:v>0.31625602931065622</c:v>
                </c:pt>
                <c:pt idx="1823">
                  <c:v>0.4945437689410267</c:v>
                </c:pt>
                <c:pt idx="1824">
                  <c:v>0.74186974662908234</c:v>
                </c:pt>
                <c:pt idx="1825">
                  <c:v>0.94775904287610269</c:v>
                </c:pt>
                <c:pt idx="1826">
                  <c:v>1.0058283909797181</c:v>
                </c:pt>
                <c:pt idx="1827">
                  <c:v>1.3830019969041141</c:v>
                </c:pt>
                <c:pt idx="1828">
                  <c:v>1.691778747652523</c:v>
                </c:pt>
                <c:pt idx="1829">
                  <c:v>2.5458681972751198</c:v>
                </c:pt>
                <c:pt idx="1830">
                  <c:v>3.0710582154553641</c:v>
                </c:pt>
                <c:pt idx="1831">
                  <c:v>3.4970865133554732</c:v>
                </c:pt>
                <c:pt idx="1832">
                  <c:v>3.7262611240916419</c:v>
                </c:pt>
                <c:pt idx="1833">
                  <c:v>3.6090109024872312</c:v>
                </c:pt>
                <c:pt idx="1834">
                  <c:v>3.383171041209708</c:v>
                </c:pt>
                <c:pt idx="1835">
                  <c:v>2.8217078393411712</c:v>
                </c:pt>
                <c:pt idx="1836">
                  <c:v>2.7282745909884412</c:v>
                </c:pt>
                <c:pt idx="1837">
                  <c:v>2.707322581504596</c:v>
                </c:pt>
                <c:pt idx="1838">
                  <c:v>2.8687253123835932</c:v>
                </c:pt>
                <c:pt idx="1839">
                  <c:v>3.2175371415359759</c:v>
                </c:pt>
                <c:pt idx="1840">
                  <c:v>3.436041191498028</c:v>
                </c:pt>
                <c:pt idx="1841">
                  <c:v>3.8427676271072051</c:v>
                </c:pt>
                <c:pt idx="1842">
                  <c:v>4.0853371445295723</c:v>
                </c:pt>
                <c:pt idx="1843">
                  <c:v>4.3703673095812867</c:v>
                </c:pt>
                <c:pt idx="1844">
                  <c:v>4.373006537135252</c:v>
                </c:pt>
                <c:pt idx="1845">
                  <c:v>4.4302512591901957</c:v>
                </c:pt>
                <c:pt idx="1846">
                  <c:v>4.4146081637260677</c:v>
                </c:pt>
                <c:pt idx="1847">
                  <c:v>4.1750476398184286</c:v>
                </c:pt>
                <c:pt idx="1848">
                  <c:v>3.9967325063652162</c:v>
                </c:pt>
                <c:pt idx="1849">
                  <c:v>3.4449138088257718</c:v>
                </c:pt>
                <c:pt idx="1850">
                  <c:v>2.947397864189536</c:v>
                </c:pt>
                <c:pt idx="1851">
                  <c:v>2.718781993968022</c:v>
                </c:pt>
                <c:pt idx="1852">
                  <c:v>2.764339076793803</c:v>
                </c:pt>
                <c:pt idx="1853">
                  <c:v>2.539602855567352</c:v>
                </c:pt>
                <c:pt idx="1854">
                  <c:v>2.3645595071329368</c:v>
                </c:pt>
                <c:pt idx="1855">
                  <c:v>2.4184819903067911</c:v>
                </c:pt>
                <c:pt idx="1856">
                  <c:v>2.053163490740197</c:v>
                </c:pt>
                <c:pt idx="1857">
                  <c:v>1.4863801149843681</c:v>
                </c:pt>
                <c:pt idx="1858">
                  <c:v>1.097165974831114</c:v>
                </c:pt>
                <c:pt idx="1859">
                  <c:v>0.86594766446903471</c:v>
                </c:pt>
                <c:pt idx="1860">
                  <c:v>0.56625772629831861</c:v>
                </c:pt>
                <c:pt idx="1861">
                  <c:v>0.1966941750390053</c:v>
                </c:pt>
                <c:pt idx="1862">
                  <c:v>-0.32023054559327391</c:v>
                </c:pt>
                <c:pt idx="1863">
                  <c:v>-0.77070465469184535</c:v>
                </c:pt>
                <c:pt idx="1864">
                  <c:v>-0.95327368817622804</c:v>
                </c:pt>
                <c:pt idx="1865">
                  <c:v>-1.127165542043693</c:v>
                </c:pt>
                <c:pt idx="1866">
                  <c:v>-1.468392759395196</c:v>
                </c:pt>
                <c:pt idx="1867">
                  <c:v>-1.982735725412851</c:v>
                </c:pt>
                <c:pt idx="1868">
                  <c:v>-2.3073506955111318</c:v>
                </c:pt>
                <c:pt idx="1869">
                  <c:v>-2.0372717858999341</c:v>
                </c:pt>
                <c:pt idx="1870">
                  <c:v>-1.5622072944641729</c:v>
                </c:pt>
                <c:pt idx="1871">
                  <c:v>-1.5532894605746499</c:v>
                </c:pt>
                <c:pt idx="1872">
                  <c:v>-1.679037753359939</c:v>
                </c:pt>
                <c:pt idx="1873">
                  <c:v>-1.8745887910209169</c:v>
                </c:pt>
                <c:pt idx="1874">
                  <c:v>-2.014775432478884</c:v>
                </c:pt>
                <c:pt idx="1875">
                  <c:v>-1.899194457630244</c:v>
                </c:pt>
                <c:pt idx="1876">
                  <c:v>-1.9430916305299979</c:v>
                </c:pt>
                <c:pt idx="1877">
                  <c:v>-2.141436185157862</c:v>
                </c:pt>
                <c:pt idx="1878">
                  <c:v>-2.4872597141075472</c:v>
                </c:pt>
                <c:pt idx="1879">
                  <c:v>-2.8466703251834189</c:v>
                </c:pt>
                <c:pt idx="1880">
                  <c:v>-3.097307425104701</c:v>
                </c:pt>
                <c:pt idx="1881">
                  <c:v>-3.1888877001534941</c:v>
                </c:pt>
                <c:pt idx="1882">
                  <c:v>-3.1111838954619269</c:v>
                </c:pt>
                <c:pt idx="1883">
                  <c:v>-2.7015120153835439</c:v>
                </c:pt>
                <c:pt idx="1884">
                  <c:v>-2.838897683223554</c:v>
                </c:pt>
                <c:pt idx="1885">
                  <c:v>-3.546603340372021</c:v>
                </c:pt>
                <c:pt idx="1886">
                  <c:v>-4.0936805497603199</c:v>
                </c:pt>
                <c:pt idx="1887">
                  <c:v>-4.1772277110857834</c:v>
                </c:pt>
                <c:pt idx="1888">
                  <c:v>-3.862168035958828</c:v>
                </c:pt>
                <c:pt idx="1889">
                  <c:v>-3.6675700678780832</c:v>
                </c:pt>
                <c:pt idx="1890">
                  <c:v>-3.6088395702684721</c:v>
                </c:pt>
                <c:pt idx="1891">
                  <c:v>-3.2786016817524271</c:v>
                </c:pt>
                <c:pt idx="1892">
                  <c:v>-3.1767249823346542</c:v>
                </c:pt>
                <c:pt idx="1893">
                  <c:v>-3.134604098106327</c:v>
                </c:pt>
                <c:pt idx="1894">
                  <c:v>-3.1144288938452469</c:v>
                </c:pt>
                <c:pt idx="1895">
                  <c:v>-3.474056303590805</c:v>
                </c:pt>
                <c:pt idx="1896">
                  <c:v>-3.6133705972701939</c:v>
                </c:pt>
                <c:pt idx="1897">
                  <c:v>-3.7011464489038688</c:v>
                </c:pt>
                <c:pt idx="1898">
                  <c:v>-3.7915109159648321</c:v>
                </c:pt>
                <c:pt idx="1899">
                  <c:v>-3.594772249139905</c:v>
                </c:pt>
                <c:pt idx="1900">
                  <c:v>-3.531067655472222</c:v>
                </c:pt>
                <c:pt idx="1901">
                  <c:v>-3.4128142029886548</c:v>
                </c:pt>
                <c:pt idx="1902">
                  <c:v>-3.254761306061686</c:v>
                </c:pt>
                <c:pt idx="1903">
                  <c:v>-3.248431210894863</c:v>
                </c:pt>
                <c:pt idx="1904">
                  <c:v>-3.6913939350600211</c:v>
                </c:pt>
                <c:pt idx="1905">
                  <c:v>-3.673710001222775</c:v>
                </c:pt>
                <c:pt idx="1906">
                  <c:v>-3.792048020551043</c:v>
                </c:pt>
                <c:pt idx="1907">
                  <c:v>-3.816134536305857</c:v>
                </c:pt>
                <c:pt idx="1908">
                  <c:v>-3.9667646804417438</c:v>
                </c:pt>
                <c:pt idx="1909">
                  <c:v>-3.8674751106994041</c:v>
                </c:pt>
                <c:pt idx="1910">
                  <c:v>-3.6633817827180151</c:v>
                </c:pt>
                <c:pt idx="1911">
                  <c:v>-3.6438842002420979</c:v>
                </c:pt>
                <c:pt idx="1912">
                  <c:v>-3.3684946809648499</c:v>
                </c:pt>
                <c:pt idx="1913">
                  <c:v>-3.4481788960998392</c:v>
                </c:pt>
                <c:pt idx="1914">
                  <c:v>-3.3675362022674138</c:v>
                </c:pt>
                <c:pt idx="1915">
                  <c:v>-3.4125478635148192</c:v>
                </c:pt>
                <c:pt idx="1916">
                  <c:v>-3.5352341981279918</c:v>
                </c:pt>
                <c:pt idx="1917">
                  <c:v>-3.6474846129710512</c:v>
                </c:pt>
                <c:pt idx="1918">
                  <c:v>-3.7266640752450622</c:v>
                </c:pt>
                <c:pt idx="1919">
                  <c:v>-3.670284323462528</c:v>
                </c:pt>
                <c:pt idx="1920">
                  <c:v>-3.8533271767691111</c:v>
                </c:pt>
                <c:pt idx="1921">
                  <c:v>-3.9463669009978219</c:v>
                </c:pt>
                <c:pt idx="1922">
                  <c:v>-3.9218510270212752</c:v>
                </c:pt>
                <c:pt idx="1923">
                  <c:v>-3.7746244148615671</c:v>
                </c:pt>
                <c:pt idx="1924">
                  <c:v>-3.584646751899824</c:v>
                </c:pt>
                <c:pt idx="1925">
                  <c:v>-3.5746687222122562</c:v>
                </c:pt>
                <c:pt idx="1926">
                  <c:v>-3.6169578165661118</c:v>
                </c:pt>
                <c:pt idx="1927">
                  <c:v>-3.416225025545351</c:v>
                </c:pt>
                <c:pt idx="1928">
                  <c:v>-3.3411055490342561</c:v>
                </c:pt>
                <c:pt idx="1929">
                  <c:v>-3.116652455729676</c:v>
                </c:pt>
                <c:pt idx="1930">
                  <c:v>-3.2115785597034878</c:v>
                </c:pt>
                <c:pt idx="1931">
                  <c:v>-3.1670761932229188</c:v>
                </c:pt>
                <c:pt idx="1932">
                  <c:v>-2.9723342936687298</c:v>
                </c:pt>
                <c:pt idx="1933">
                  <c:v>-2.968694114673867</c:v>
                </c:pt>
                <c:pt idx="1934">
                  <c:v>-3.049336149818056</c:v>
                </c:pt>
                <c:pt idx="1935">
                  <c:v>-3.2509747644199498</c:v>
                </c:pt>
                <c:pt idx="1936">
                  <c:v>-3.3674463694237242</c:v>
                </c:pt>
                <c:pt idx="1937">
                  <c:v>-3.3153821906703098</c:v>
                </c:pt>
                <c:pt idx="1938">
                  <c:v>-3.5341605835004728</c:v>
                </c:pt>
                <c:pt idx="1939">
                  <c:v>-3.4888950083647932</c:v>
                </c:pt>
                <c:pt idx="1940">
                  <c:v>-3.3246612022882021</c:v>
                </c:pt>
                <c:pt idx="1941">
                  <c:v>-3.2024604320305952</c:v>
                </c:pt>
                <c:pt idx="1942">
                  <c:v>-3.179641486852987</c:v>
                </c:pt>
                <c:pt idx="1943">
                  <c:v>-3.004735886792298</c:v>
                </c:pt>
                <c:pt idx="1944">
                  <c:v>-3.034280169733671</c:v>
                </c:pt>
                <c:pt idx="1945">
                  <c:v>-2.92752529382842</c:v>
                </c:pt>
                <c:pt idx="1946">
                  <c:v>-2.9403867997131612</c:v>
                </c:pt>
                <c:pt idx="1947">
                  <c:v>-2.9580122774474189</c:v>
                </c:pt>
                <c:pt idx="1948">
                  <c:v>-3.023429153800123</c:v>
                </c:pt>
                <c:pt idx="1949">
                  <c:v>-2.9359475131783559</c:v>
                </c:pt>
                <c:pt idx="1950">
                  <c:v>-3.0193238892126959</c:v>
                </c:pt>
                <c:pt idx="1951">
                  <c:v>-2.82298158099448</c:v>
                </c:pt>
                <c:pt idx="1952">
                  <c:v>-2.9832879854212941</c:v>
                </c:pt>
                <c:pt idx="1953">
                  <c:v>-2.7979928571356649</c:v>
                </c:pt>
                <c:pt idx="1954">
                  <c:v>-2.3001741784836511</c:v>
                </c:pt>
                <c:pt idx="1955">
                  <c:v>-2.0946388933310849</c:v>
                </c:pt>
                <c:pt idx="1956">
                  <c:v>-1.9407521155681331</c:v>
                </c:pt>
                <c:pt idx="1957">
                  <c:v>-1.8261848301648831</c:v>
                </c:pt>
                <c:pt idx="1958">
                  <c:v>-1.7793570615186061</c:v>
                </c:pt>
                <c:pt idx="1959">
                  <c:v>-1.9366183962419941</c:v>
                </c:pt>
                <c:pt idx="1960">
                  <c:v>-1.7122069638005739</c:v>
                </c:pt>
                <c:pt idx="1961">
                  <c:v>-1.7840539052852651</c:v>
                </c:pt>
                <c:pt idx="1962">
                  <c:v>-1.7860351511637329</c:v>
                </c:pt>
                <c:pt idx="1963">
                  <c:v>-1.646233785947627</c:v>
                </c:pt>
                <c:pt idx="1964">
                  <c:v>-1.7571075187735461</c:v>
                </c:pt>
                <c:pt idx="1965">
                  <c:v>-2.0188079119853799</c:v>
                </c:pt>
                <c:pt idx="1966">
                  <c:v>-1.96053118326672</c:v>
                </c:pt>
                <c:pt idx="1967">
                  <c:v>-1.86498285152051</c:v>
                </c:pt>
                <c:pt idx="1968">
                  <c:v>-1.622868532731303</c:v>
                </c:pt>
                <c:pt idx="1969">
                  <c:v>-1.450661187230363</c:v>
                </c:pt>
                <c:pt idx="1970">
                  <c:v>-1.252884951373975</c:v>
                </c:pt>
                <c:pt idx="1971">
                  <c:v>-1.261574172706738</c:v>
                </c:pt>
                <c:pt idx="1972">
                  <c:v>-1.461879272425312</c:v>
                </c:pt>
                <c:pt idx="1973">
                  <c:v>-1.7254011746645579</c:v>
                </c:pt>
                <c:pt idx="1974">
                  <c:v>-1.7075621512878529</c:v>
                </c:pt>
                <c:pt idx="1975">
                  <c:v>-1.2843460556917989</c:v>
                </c:pt>
                <c:pt idx="1976">
                  <c:v>-0.85104886879520358</c:v>
                </c:pt>
                <c:pt idx="1977">
                  <c:v>-0.88581995066460295</c:v>
                </c:pt>
                <c:pt idx="1978">
                  <c:v>-1.150056076106087</c:v>
                </c:pt>
                <c:pt idx="1979">
                  <c:v>-1.4349038232499429</c:v>
                </c:pt>
                <c:pt idx="1980">
                  <c:v>-1.6210352281411089</c:v>
                </c:pt>
                <c:pt idx="1981">
                  <c:v>-1.7385419608966231</c:v>
                </c:pt>
                <c:pt idx="1982">
                  <c:v>-1.7113668744841299</c:v>
                </c:pt>
                <c:pt idx="1983">
                  <c:v>-2.2046745015786962</c:v>
                </c:pt>
                <c:pt idx="1984">
                  <c:v>-2.8349264912880181</c:v>
                </c:pt>
                <c:pt idx="1985">
                  <c:v>-3.395392944496753</c:v>
                </c:pt>
                <c:pt idx="1986">
                  <c:v>-3.542012886920229</c:v>
                </c:pt>
                <c:pt idx="1987">
                  <c:v>-3.5101855994225</c:v>
                </c:pt>
                <c:pt idx="1988">
                  <c:v>-3.4502213619333548</c:v>
                </c:pt>
                <c:pt idx="1989">
                  <c:v>-3.4744978714936678</c:v>
                </c:pt>
                <c:pt idx="1990">
                  <c:v>-3.40118652433988</c:v>
                </c:pt>
                <c:pt idx="1991">
                  <c:v>-3.3330522389565731</c:v>
                </c:pt>
                <c:pt idx="1992">
                  <c:v>-3.4230848653240411</c:v>
                </c:pt>
                <c:pt idx="1993">
                  <c:v>-3.6930537300570379</c:v>
                </c:pt>
                <c:pt idx="1994">
                  <c:v>-3.5989420628592681</c:v>
                </c:pt>
                <c:pt idx="1995">
                  <c:v>-3.3573836658511791</c:v>
                </c:pt>
                <c:pt idx="1996">
                  <c:v>-2.896071859380057</c:v>
                </c:pt>
                <c:pt idx="1997">
                  <c:v>-2.583125752715365</c:v>
                </c:pt>
                <c:pt idx="1998">
                  <c:v>-2.54406735774347</c:v>
                </c:pt>
                <c:pt idx="1999">
                  <c:v>-2.6946470205270781</c:v>
                </c:pt>
                <c:pt idx="2000">
                  <c:v>-2.757523074796699</c:v>
                </c:pt>
                <c:pt idx="2001">
                  <c:v>-2.9434218950818591</c:v>
                </c:pt>
                <c:pt idx="2002">
                  <c:v>-3.0916260422768378</c:v>
                </c:pt>
                <c:pt idx="2003">
                  <c:v>-2.9483372007993212</c:v>
                </c:pt>
                <c:pt idx="2004">
                  <c:v>-2.7508647569762248</c:v>
                </c:pt>
                <c:pt idx="2005">
                  <c:v>-2.7435151973897951</c:v>
                </c:pt>
                <c:pt idx="2006">
                  <c:v>-2.2534212310665498</c:v>
                </c:pt>
                <c:pt idx="2007">
                  <c:v>-1.868539469992504</c:v>
                </c:pt>
                <c:pt idx="2008">
                  <c:v>-1.5788780833569771</c:v>
                </c:pt>
                <c:pt idx="2009">
                  <c:v>-1.279496109569801</c:v>
                </c:pt>
                <c:pt idx="2010">
                  <c:v>-0.97516562997918066</c:v>
                </c:pt>
                <c:pt idx="2011">
                  <c:v>-1.047667291896458</c:v>
                </c:pt>
                <c:pt idx="2012">
                  <c:v>-1.1382811377416819</c:v>
                </c:pt>
                <c:pt idx="2013">
                  <c:v>-1.2437434983457429</c:v>
                </c:pt>
                <c:pt idx="2014">
                  <c:v>-1.446463235068572</c:v>
                </c:pt>
                <c:pt idx="2015">
                  <c:v>-1.4217113090283411</c:v>
                </c:pt>
                <c:pt idx="2016">
                  <c:v>-1.6169985586339379</c:v>
                </c:pt>
                <c:pt idx="2017">
                  <c:v>-1.823606638686265</c:v>
                </c:pt>
                <c:pt idx="2018">
                  <c:v>-1.7662147209415979</c:v>
                </c:pt>
                <c:pt idx="2019">
                  <c:v>-1.6577656401264029</c:v>
                </c:pt>
                <c:pt idx="2020">
                  <c:v>-1.768729375569311</c:v>
                </c:pt>
                <c:pt idx="2021">
                  <c:v>-1.920465810076617</c:v>
                </c:pt>
                <c:pt idx="2022">
                  <c:v>-2.0428888390278219</c:v>
                </c:pt>
                <c:pt idx="2023">
                  <c:v>-2.2859297315424629</c:v>
                </c:pt>
                <c:pt idx="2024">
                  <c:v>-2.700909667796092</c:v>
                </c:pt>
                <c:pt idx="2025">
                  <c:v>-3.263109644231351</c:v>
                </c:pt>
                <c:pt idx="2026">
                  <c:v>-3.586797918968923</c:v>
                </c:pt>
                <c:pt idx="2027">
                  <c:v>-3.553221450949029</c:v>
                </c:pt>
                <c:pt idx="2028">
                  <c:v>-3.661089025931358</c:v>
                </c:pt>
                <c:pt idx="2029">
                  <c:v>-3.4872051958259309</c:v>
                </c:pt>
                <c:pt idx="2030">
                  <c:v>-3.1243156909630678</c:v>
                </c:pt>
                <c:pt idx="2031">
                  <c:v>-3.5473804239867861</c:v>
                </c:pt>
                <c:pt idx="2032">
                  <c:v>-3.8316591019986519</c:v>
                </c:pt>
                <c:pt idx="2033">
                  <c:v>-4.2702106910472537</c:v>
                </c:pt>
                <c:pt idx="2034">
                  <c:v>-4.8644240257690807</c:v>
                </c:pt>
                <c:pt idx="2035">
                  <c:v>-5.2149433520677224</c:v>
                </c:pt>
                <c:pt idx="2036">
                  <c:v>-5.6562299762233099</c:v>
                </c:pt>
                <c:pt idx="2037">
                  <c:v>-5.7050366265161019</c:v>
                </c:pt>
                <c:pt idx="2038">
                  <c:v>-5.0595441491043287</c:v>
                </c:pt>
                <c:pt idx="2039">
                  <c:v>-4.449098159774727</c:v>
                </c:pt>
                <c:pt idx="2040">
                  <c:v>-3.632647274454456</c:v>
                </c:pt>
                <c:pt idx="2041">
                  <c:v>-3.1763279564440352</c:v>
                </c:pt>
                <c:pt idx="2042">
                  <c:v>-2.8854778022666752</c:v>
                </c:pt>
                <c:pt idx="2043">
                  <c:v>-3.0803927285043202</c:v>
                </c:pt>
                <c:pt idx="2044">
                  <c:v>-3.0753295748336642</c:v>
                </c:pt>
                <c:pt idx="2045">
                  <c:v>-3.2801517649965799</c:v>
                </c:pt>
                <c:pt idx="2046">
                  <c:v>-2.9135169141566521</c:v>
                </c:pt>
                <c:pt idx="2047">
                  <c:v>-2.57052053044921</c:v>
                </c:pt>
                <c:pt idx="2048">
                  <c:v>-2.1215971274534531</c:v>
                </c:pt>
                <c:pt idx="2049">
                  <c:v>-1.544828424551052</c:v>
                </c:pt>
                <c:pt idx="2050">
                  <c:v>-0.9897078966848788</c:v>
                </c:pt>
                <c:pt idx="2051">
                  <c:v>-0.65238612512121097</c:v>
                </c:pt>
                <c:pt idx="2052">
                  <c:v>-0.54188602743451575</c:v>
                </c:pt>
                <c:pt idx="2053">
                  <c:v>-0.59155293519176</c:v>
                </c:pt>
                <c:pt idx="2054">
                  <c:v>-0.40755690406151479</c:v>
                </c:pt>
                <c:pt idx="2055">
                  <c:v>9.0219868648831608E-2</c:v>
                </c:pt>
                <c:pt idx="2056">
                  <c:v>0.90165690366628382</c:v>
                </c:pt>
                <c:pt idx="2057">
                  <c:v>1.2377825999044549</c:v>
                </c:pt>
                <c:pt idx="2058">
                  <c:v>1.233585341981366</c:v>
                </c:pt>
                <c:pt idx="2059">
                  <c:v>1.1703188831226781</c:v>
                </c:pt>
                <c:pt idx="2060">
                  <c:v>1.336090294550343</c:v>
                </c:pt>
                <c:pt idx="2061">
                  <c:v>1.947707319715515</c:v>
                </c:pt>
                <c:pt idx="2062">
                  <c:v>1.9716831465042139</c:v>
                </c:pt>
                <c:pt idx="2063">
                  <c:v>2.0726721989954222</c:v>
                </c:pt>
                <c:pt idx="2064">
                  <c:v>2.4324252269236579</c:v>
                </c:pt>
                <c:pt idx="2065">
                  <c:v>1.952838450987509</c:v>
                </c:pt>
                <c:pt idx="2066">
                  <c:v>1.4756114965972089</c:v>
                </c:pt>
                <c:pt idx="2067">
                  <c:v>1.81321941198808</c:v>
                </c:pt>
                <c:pt idx="2068">
                  <c:v>1.7112975931407519</c:v>
                </c:pt>
                <c:pt idx="2069">
                  <c:v>2.5287709916292709</c:v>
                </c:pt>
                <c:pt idx="2070">
                  <c:v>2.7161677817332821</c:v>
                </c:pt>
                <c:pt idx="2071">
                  <c:v>2.397975298091775</c:v>
                </c:pt>
                <c:pt idx="2072">
                  <c:v>2.4666152037793618</c:v>
                </c:pt>
                <c:pt idx="2073">
                  <c:v>1.8381084122006</c:v>
                </c:pt>
                <c:pt idx="2074">
                  <c:v>1.477008984317508</c:v>
                </c:pt>
                <c:pt idx="2075">
                  <c:v>1.6653603891384849</c:v>
                </c:pt>
                <c:pt idx="2076">
                  <c:v>1.742276784132361</c:v>
                </c:pt>
                <c:pt idx="2077">
                  <c:v>1.5672131794063691</c:v>
                </c:pt>
                <c:pt idx="2078">
                  <c:v>1.5513961375457539</c:v>
                </c:pt>
                <c:pt idx="2079">
                  <c:v>1.7177003507731079</c:v>
                </c:pt>
                <c:pt idx="2080">
                  <c:v>1.6599574498320699</c:v>
                </c:pt>
                <c:pt idx="2081">
                  <c:v>1.602434860689306</c:v>
                </c:pt>
                <c:pt idx="2082">
                  <c:v>1.6634912818102841</c:v>
                </c:pt>
                <c:pt idx="2083">
                  <c:v>1.7162266473640411</c:v>
                </c:pt>
                <c:pt idx="2084">
                  <c:v>2.2889761958985622</c:v>
                </c:pt>
                <c:pt idx="2085">
                  <c:v>2.2118763069938301</c:v>
                </c:pt>
                <c:pt idx="2086">
                  <c:v>1.7958642049428679</c:v>
                </c:pt>
                <c:pt idx="2087">
                  <c:v>1.778670295342579</c:v>
                </c:pt>
                <c:pt idx="2088">
                  <c:v>1.635051397970521</c:v>
                </c:pt>
                <c:pt idx="2089">
                  <c:v>1.703070679118682</c:v>
                </c:pt>
                <c:pt idx="2090">
                  <c:v>2.0954969602344331</c:v>
                </c:pt>
                <c:pt idx="2091">
                  <c:v>1.991528709254657</c:v>
                </c:pt>
                <c:pt idx="2092">
                  <c:v>2.000631677706656</c:v>
                </c:pt>
                <c:pt idx="2093">
                  <c:v>1.771779438110235</c:v>
                </c:pt>
                <c:pt idx="2094">
                  <c:v>1.8169413347381891</c:v>
                </c:pt>
                <c:pt idx="2095">
                  <c:v>1.7706559344330359</c:v>
                </c:pt>
                <c:pt idx="2096">
                  <c:v>1.548327235473751</c:v>
                </c:pt>
                <c:pt idx="2097">
                  <c:v>1.2345635139622311</c:v>
                </c:pt>
                <c:pt idx="2098">
                  <c:v>1.3636884350650409</c:v>
                </c:pt>
                <c:pt idx="2099">
                  <c:v>1.2136180303642341</c:v>
                </c:pt>
                <c:pt idx="2100">
                  <c:v>0.95565698648924424</c:v>
                </c:pt>
                <c:pt idx="2101">
                  <c:v>0.62747510856958455</c:v>
                </c:pt>
                <c:pt idx="2102">
                  <c:v>0.84025120275600962</c:v>
                </c:pt>
                <c:pt idx="2103">
                  <c:v>1.152462777164432</c:v>
                </c:pt>
                <c:pt idx="2104">
                  <c:v>1.4384715378073449</c:v>
                </c:pt>
                <c:pt idx="2105">
                  <c:v>1.488180163015113</c:v>
                </c:pt>
                <c:pt idx="2106">
                  <c:v>1.3940180712276631</c:v>
                </c:pt>
                <c:pt idx="2107">
                  <c:v>1.4866193173644231</c:v>
                </c:pt>
                <c:pt idx="2108">
                  <c:v>1.389298510385844</c:v>
                </c:pt>
                <c:pt idx="2109">
                  <c:v>1.5333822876873939</c:v>
                </c:pt>
                <c:pt idx="2110">
                  <c:v>1.6242483737437641</c:v>
                </c:pt>
                <c:pt idx="2111">
                  <c:v>1.768744517457906</c:v>
                </c:pt>
                <c:pt idx="2112">
                  <c:v>1.759091800098475</c:v>
                </c:pt>
                <c:pt idx="2113">
                  <c:v>1.8963415535196719</c:v>
                </c:pt>
                <c:pt idx="2114">
                  <c:v>1.776663890088988</c:v>
                </c:pt>
                <c:pt idx="2115">
                  <c:v>1.7717210915642021</c:v>
                </c:pt>
                <c:pt idx="2116">
                  <c:v>1.6692467747317341</c:v>
                </c:pt>
                <c:pt idx="2117">
                  <c:v>2.200702272863956</c:v>
                </c:pt>
                <c:pt idx="2118">
                  <c:v>2.239024802133494</c:v>
                </c:pt>
                <c:pt idx="2119">
                  <c:v>2.2235582724342522</c:v>
                </c:pt>
                <c:pt idx="2120">
                  <c:v>2.0267468887544511</c:v>
                </c:pt>
                <c:pt idx="2121">
                  <c:v>1.9757770062045621</c:v>
                </c:pt>
                <c:pt idx="2122">
                  <c:v>1.8884933742837999</c:v>
                </c:pt>
                <c:pt idx="2123">
                  <c:v>1.81559742416212</c:v>
                </c:pt>
                <c:pt idx="2124">
                  <c:v>2.1094142981667021</c:v>
                </c:pt>
                <c:pt idx="2125">
                  <c:v>2.3651593050019439</c:v>
                </c:pt>
                <c:pt idx="2126">
                  <c:v>2.4224070182355728</c:v>
                </c:pt>
                <c:pt idx="2127">
                  <c:v>2.5512176756656841</c:v>
                </c:pt>
                <c:pt idx="2128">
                  <c:v>2.914523802123703</c:v>
                </c:pt>
                <c:pt idx="2129">
                  <c:v>2.9337855130132668</c:v>
                </c:pt>
                <c:pt idx="2130">
                  <c:v>3.1127274558982951</c:v>
                </c:pt>
                <c:pt idx="2131">
                  <c:v>3.5746775287215229</c:v>
                </c:pt>
                <c:pt idx="2132">
                  <c:v>3.767588839580152</c:v>
                </c:pt>
                <c:pt idx="2133">
                  <c:v>4.0175987472343229</c:v>
                </c:pt>
                <c:pt idx="2134">
                  <c:v>4.1919263975791834</c:v>
                </c:pt>
                <c:pt idx="2135">
                  <c:v>4.196030880203871</c:v>
                </c:pt>
                <c:pt idx="2136">
                  <c:v>4.2440892268902521</c:v>
                </c:pt>
                <c:pt idx="2137">
                  <c:v>4.314096148244702</c:v>
                </c:pt>
                <c:pt idx="2138">
                  <c:v>4.4539137385377794</c:v>
                </c:pt>
                <c:pt idx="2139">
                  <c:v>3.9405097874946979</c:v>
                </c:pt>
                <c:pt idx="2140">
                  <c:v>4.0754837808596536</c:v>
                </c:pt>
                <c:pt idx="2141">
                  <c:v>4.393619546717253</c:v>
                </c:pt>
                <c:pt idx="2142">
                  <c:v>3.811324055042085</c:v>
                </c:pt>
                <c:pt idx="2143">
                  <c:v>3.1808809148969801</c:v>
                </c:pt>
                <c:pt idx="2144">
                  <c:v>3.2850700875790819</c:v>
                </c:pt>
                <c:pt idx="2145">
                  <c:v>3.187580725520919</c:v>
                </c:pt>
                <c:pt idx="2146">
                  <c:v>2.9551517201283661</c:v>
                </c:pt>
                <c:pt idx="2147">
                  <c:v>2.6288290930686049</c:v>
                </c:pt>
                <c:pt idx="2148">
                  <c:v>2.8772872680159529</c:v>
                </c:pt>
                <c:pt idx="2149">
                  <c:v>3.1688726245718239</c:v>
                </c:pt>
                <c:pt idx="2150">
                  <c:v>3.752070950338243</c:v>
                </c:pt>
                <c:pt idx="2151">
                  <c:v>3.2466896027732042</c:v>
                </c:pt>
                <c:pt idx="2152">
                  <c:v>3.1420682224157628</c:v>
                </c:pt>
                <c:pt idx="2153">
                  <c:v>3.205233310287412</c:v>
                </c:pt>
                <c:pt idx="2154">
                  <c:v>3.1853488931903331</c:v>
                </c:pt>
                <c:pt idx="2155">
                  <c:v>3.2170418182680218</c:v>
                </c:pt>
                <c:pt idx="2156">
                  <c:v>3.081738553562321</c:v>
                </c:pt>
                <c:pt idx="2157">
                  <c:v>3.0316553861264182</c:v>
                </c:pt>
                <c:pt idx="2158">
                  <c:v>2.9905440967195691</c:v>
                </c:pt>
                <c:pt idx="2159">
                  <c:v>3.1806179722265671</c:v>
                </c:pt>
                <c:pt idx="2160">
                  <c:v>3.0309643243485982</c:v>
                </c:pt>
                <c:pt idx="2161">
                  <c:v>3.0113456718979168</c:v>
                </c:pt>
                <c:pt idx="2162">
                  <c:v>2.739134389439541</c:v>
                </c:pt>
                <c:pt idx="2163">
                  <c:v>2.5077736789819292</c:v>
                </c:pt>
                <c:pt idx="2164">
                  <c:v>2.5810729656489011</c:v>
                </c:pt>
                <c:pt idx="2165">
                  <c:v>2.4861630027383899</c:v>
                </c:pt>
                <c:pt idx="2166">
                  <c:v>2.317179928613438</c:v>
                </c:pt>
                <c:pt idx="2167">
                  <c:v>2.30110800357782</c:v>
                </c:pt>
                <c:pt idx="2168">
                  <c:v>2.373148724197498</c:v>
                </c:pt>
                <c:pt idx="2169">
                  <c:v>2.3998323345088162</c:v>
                </c:pt>
                <c:pt idx="2170">
                  <c:v>2.2418438658532618</c:v>
                </c:pt>
                <c:pt idx="2171">
                  <c:v>2.1014923198192972</c:v>
                </c:pt>
                <c:pt idx="2172">
                  <c:v>1.849382585821693</c:v>
                </c:pt>
                <c:pt idx="2173">
                  <c:v>1.648252210082253</c:v>
                </c:pt>
                <c:pt idx="2174">
                  <c:v>1.7065500463599661</c:v>
                </c:pt>
                <c:pt idx="2175">
                  <c:v>1.917341764240124</c:v>
                </c:pt>
                <c:pt idx="2176">
                  <c:v>1.58400007030654</c:v>
                </c:pt>
                <c:pt idx="2177">
                  <c:v>1.323468877647046</c:v>
                </c:pt>
                <c:pt idx="2178">
                  <c:v>0.93792663375488827</c:v>
                </c:pt>
                <c:pt idx="2179">
                  <c:v>0.79838571332737673</c:v>
                </c:pt>
                <c:pt idx="2180">
                  <c:v>1.118737575541183</c:v>
                </c:pt>
                <c:pt idx="2181">
                  <c:v>1.606531317304952</c:v>
                </c:pt>
                <c:pt idx="2182">
                  <c:v>1.5599290477736569</c:v>
                </c:pt>
                <c:pt idx="2183">
                  <c:v>1.8188710576098279</c:v>
                </c:pt>
                <c:pt idx="2184">
                  <c:v>2.26861386642183</c:v>
                </c:pt>
                <c:pt idx="2185">
                  <c:v>2.265982131271187</c:v>
                </c:pt>
                <c:pt idx="2186">
                  <c:v>1.9442315909012859</c:v>
                </c:pt>
                <c:pt idx="2187">
                  <c:v>2.491052517868348</c:v>
                </c:pt>
                <c:pt idx="2188">
                  <c:v>3.1077269423632292</c:v>
                </c:pt>
                <c:pt idx="2189">
                  <c:v>2.7356810448749038</c:v>
                </c:pt>
                <c:pt idx="2190">
                  <c:v>2.6331410128272519</c:v>
                </c:pt>
                <c:pt idx="2191">
                  <c:v>2.4840532816877832</c:v>
                </c:pt>
                <c:pt idx="2192">
                  <c:v>2.4548190104330221</c:v>
                </c:pt>
                <c:pt idx="2193">
                  <c:v>2.8925403739033162</c:v>
                </c:pt>
                <c:pt idx="2194">
                  <c:v>2.9704109088440069</c:v>
                </c:pt>
                <c:pt idx="2195">
                  <c:v>2.7114565952658078</c:v>
                </c:pt>
                <c:pt idx="2196">
                  <c:v>2.0559644377042958</c:v>
                </c:pt>
                <c:pt idx="2197">
                  <c:v>1.500681132167395</c:v>
                </c:pt>
                <c:pt idx="2198">
                  <c:v>1.7314872717450509</c:v>
                </c:pt>
                <c:pt idx="2199">
                  <c:v>1.9595953697642301</c:v>
                </c:pt>
                <c:pt idx="2200">
                  <c:v>1.9000320928204639</c:v>
                </c:pt>
                <c:pt idx="2201">
                  <c:v>1.421144994717942</c:v>
                </c:pt>
                <c:pt idx="2202">
                  <c:v>1.276218261017747</c:v>
                </c:pt>
                <c:pt idx="2203">
                  <c:v>1.1499347762485379</c:v>
                </c:pt>
                <c:pt idx="2204">
                  <c:v>0.97859032113688327</c:v>
                </c:pt>
                <c:pt idx="2205">
                  <c:v>0.71656853490903627</c:v>
                </c:pt>
                <c:pt idx="2206">
                  <c:v>0.20342886209437619</c:v>
                </c:pt>
                <c:pt idx="2207">
                  <c:v>9.193623112375568E-2</c:v>
                </c:pt>
                <c:pt idx="2208">
                  <c:v>2.0883366220718201E-2</c:v>
                </c:pt>
                <c:pt idx="2209">
                  <c:v>-5.6903493283995632E-2</c:v>
                </c:pt>
                <c:pt idx="2210">
                  <c:v>-0.1105335545843205</c:v>
                </c:pt>
                <c:pt idx="2211">
                  <c:v>-0.55017496554478995</c:v>
                </c:pt>
                <c:pt idx="2212">
                  <c:v>-0.62278758850162985</c:v>
                </c:pt>
                <c:pt idx="2213">
                  <c:v>-0.48738650662871502</c:v>
                </c:pt>
                <c:pt idx="2214">
                  <c:v>-0.44289967984936279</c:v>
                </c:pt>
                <c:pt idx="2215">
                  <c:v>-0.34856580660893771</c:v>
                </c:pt>
                <c:pt idx="2216">
                  <c:v>5.5311642812047847E-2</c:v>
                </c:pt>
                <c:pt idx="2217">
                  <c:v>-6.1524640168419242E-2</c:v>
                </c:pt>
                <c:pt idx="2218">
                  <c:v>-0.43688564416623388</c:v>
                </c:pt>
                <c:pt idx="2219">
                  <c:v>0.23660698819022649</c:v>
                </c:pt>
                <c:pt idx="2220">
                  <c:v>-0.54751600030811221</c:v>
                </c:pt>
                <c:pt idx="2221">
                  <c:v>-0.65554239697325978</c:v>
                </c:pt>
                <c:pt idx="2222">
                  <c:v>-0.45756967079432892</c:v>
                </c:pt>
                <c:pt idx="2223">
                  <c:v>0.26895096867093382</c:v>
                </c:pt>
                <c:pt idx="2224">
                  <c:v>8.7232535292328522E-2</c:v>
                </c:pt>
                <c:pt idx="2225">
                  <c:v>1.006124992332948E-2</c:v>
                </c:pt>
                <c:pt idx="2226">
                  <c:v>-0.49177498409868359</c:v>
                </c:pt>
                <c:pt idx="2227">
                  <c:v>-0.56365265697517997</c:v>
                </c:pt>
                <c:pt idx="2228">
                  <c:v>-0.42804501994109623</c:v>
                </c:pt>
                <c:pt idx="2229">
                  <c:v>-0.32085947658191188</c:v>
                </c:pt>
                <c:pt idx="2230">
                  <c:v>-0.5417920130430357</c:v>
                </c:pt>
                <c:pt idx="2231">
                  <c:v>-0.5203503410834982</c:v>
                </c:pt>
                <c:pt idx="2232">
                  <c:v>-0.1668896214996354</c:v>
                </c:pt>
                <c:pt idx="2233">
                  <c:v>5.9456053046098307E-2</c:v>
                </c:pt>
                <c:pt idx="2234">
                  <c:v>-0.23639001619556291</c:v>
                </c:pt>
                <c:pt idx="2235">
                  <c:v>-0.28611578965354012</c:v>
                </c:pt>
                <c:pt idx="2236">
                  <c:v>-0.6029612924443698</c:v>
                </c:pt>
                <c:pt idx="2237">
                  <c:v>-0.68420988292507989</c:v>
                </c:pt>
                <c:pt idx="2238">
                  <c:v>-1.038319609855902</c:v>
                </c:pt>
                <c:pt idx="2239">
                  <c:v>-1.307660865451872</c:v>
                </c:pt>
                <c:pt idx="2240">
                  <c:v>-1.14102115323368</c:v>
                </c:pt>
                <c:pt idx="2241">
                  <c:v>-1.277758935152804</c:v>
                </c:pt>
                <c:pt idx="2242">
                  <c:v>-1.3856304075170101</c:v>
                </c:pt>
                <c:pt idx="2243">
                  <c:v>-1.2075031784853649</c:v>
                </c:pt>
                <c:pt idx="2244">
                  <c:v>-1.4835359718610139</c:v>
                </c:pt>
                <c:pt idx="2245">
                  <c:v>-1.700083899912608</c:v>
                </c:pt>
                <c:pt idx="2246">
                  <c:v>-2.2467531828380451</c:v>
                </c:pt>
                <c:pt idx="2247">
                  <c:v>-2.9279928636230008</c:v>
                </c:pt>
                <c:pt idx="2248">
                  <c:v>-2.6821165089170398</c:v>
                </c:pt>
                <c:pt idx="2249">
                  <c:v>-2.9615183246202679</c:v>
                </c:pt>
                <c:pt idx="2250">
                  <c:v>-1.5709859844494249</c:v>
                </c:pt>
                <c:pt idx="2251">
                  <c:v>-2.8354052581345401</c:v>
                </c:pt>
                <c:pt idx="2252">
                  <c:v>-3.1849990740724929</c:v>
                </c:pt>
                <c:pt idx="2253">
                  <c:v>-2.9252258371269879</c:v>
                </c:pt>
                <c:pt idx="2254">
                  <c:v>-1.980523936112961</c:v>
                </c:pt>
                <c:pt idx="2255">
                  <c:v>-3.238787108061151</c:v>
                </c:pt>
                <c:pt idx="2256">
                  <c:v>-2.3723123828861699</c:v>
                </c:pt>
                <c:pt idx="2257">
                  <c:v>-2.405545087582873</c:v>
                </c:pt>
                <c:pt idx="2258">
                  <c:v>-2.0127679955660809</c:v>
                </c:pt>
                <c:pt idx="2259">
                  <c:v>-2.236827797632984</c:v>
                </c:pt>
                <c:pt idx="2260">
                  <c:v>-2.1114779356617821</c:v>
                </c:pt>
                <c:pt idx="2261">
                  <c:v>-1.7366574157879351</c:v>
                </c:pt>
                <c:pt idx="2262">
                  <c:v>-1.699238324428243</c:v>
                </c:pt>
                <c:pt idx="2263">
                  <c:v>-1.6907893684720641</c:v>
                </c:pt>
                <c:pt idx="2264">
                  <c:v>-1.5999545475400949</c:v>
                </c:pt>
                <c:pt idx="2265">
                  <c:v>-1.49313268990209</c:v>
                </c:pt>
                <c:pt idx="2266">
                  <c:v>-1.6270537623770041</c:v>
                </c:pt>
                <c:pt idx="2267">
                  <c:v>-1.787283179886427</c:v>
                </c:pt>
                <c:pt idx="2268">
                  <c:v>-1.9197149960409521</c:v>
                </c:pt>
                <c:pt idx="2269">
                  <c:v>-2.057290409258643</c:v>
                </c:pt>
                <c:pt idx="2270">
                  <c:v>-2.0262792091438002</c:v>
                </c:pt>
                <c:pt idx="2271">
                  <c:v>-2.0725849999810588</c:v>
                </c:pt>
                <c:pt idx="2272">
                  <c:v>-1.8865868251384621</c:v>
                </c:pt>
                <c:pt idx="2273">
                  <c:v>-1.597333726247931</c:v>
                </c:pt>
                <c:pt idx="2274">
                  <c:v>-1.2976555792964479</c:v>
                </c:pt>
                <c:pt idx="2275">
                  <c:v>-1.0807717062779101</c:v>
                </c:pt>
                <c:pt idx="2276">
                  <c:v>-0.86672315795470145</c:v>
                </c:pt>
                <c:pt idx="2277">
                  <c:v>-0.53995355900736741</c:v>
                </c:pt>
                <c:pt idx="2278">
                  <c:v>-0.24147895371680381</c:v>
                </c:pt>
                <c:pt idx="2279">
                  <c:v>4.9563417227930368E-3</c:v>
                </c:pt>
                <c:pt idx="2280">
                  <c:v>5.0025281765457043E-2</c:v>
                </c:pt>
                <c:pt idx="2281">
                  <c:v>-1.4143204970704509E-2</c:v>
                </c:pt>
                <c:pt idx="2282">
                  <c:v>-0.1502722896718415</c:v>
                </c:pt>
                <c:pt idx="2283">
                  <c:v>-0.33342174672237967</c:v>
                </c:pt>
                <c:pt idx="2284">
                  <c:v>-0.7421861092721368</c:v>
                </c:pt>
                <c:pt idx="2285">
                  <c:v>-1.2622914829323559</c:v>
                </c:pt>
                <c:pt idx="2286">
                  <c:v>-1.25022913708979</c:v>
                </c:pt>
                <c:pt idx="2287">
                  <c:v>-1.182312898902834</c:v>
                </c:pt>
                <c:pt idx="2288">
                  <c:v>-0.84650802827228988</c:v>
                </c:pt>
                <c:pt idx="2289">
                  <c:v>-0.64297154571025472</c:v>
                </c:pt>
                <c:pt idx="2290">
                  <c:v>-0.52326846932467763</c:v>
                </c:pt>
                <c:pt idx="2291">
                  <c:v>-0.68808052009685727</c:v>
                </c:pt>
                <c:pt idx="2292">
                  <c:v>-0.80635654313374838</c:v>
                </c:pt>
                <c:pt idx="2293">
                  <c:v>-0.72264506017450181</c:v>
                </c:pt>
                <c:pt idx="2294">
                  <c:v>-0.54265916583563312</c:v>
                </c:pt>
                <c:pt idx="2295">
                  <c:v>-0.46562615539814289</c:v>
                </c:pt>
                <c:pt idx="2296">
                  <c:v>-0.42264736602600511</c:v>
                </c:pt>
                <c:pt idx="2297">
                  <c:v>-0.44018787079041771</c:v>
                </c:pt>
                <c:pt idx="2298">
                  <c:v>-0.509865252917856</c:v>
                </c:pt>
                <c:pt idx="2299">
                  <c:v>-0.50095705893069686</c:v>
                </c:pt>
                <c:pt idx="2300">
                  <c:v>-0.30511682799418288</c:v>
                </c:pt>
                <c:pt idx="2301">
                  <c:v>-0.1031411345037417</c:v>
                </c:pt>
                <c:pt idx="2302">
                  <c:v>0.21024285521236341</c:v>
                </c:pt>
                <c:pt idx="2303">
                  <c:v>0.763408713166292</c:v>
                </c:pt>
                <c:pt idx="2304">
                  <c:v>0.99217573707228102</c:v>
                </c:pt>
                <c:pt idx="2305">
                  <c:v>1.092695837775902</c:v>
                </c:pt>
                <c:pt idx="2306">
                  <c:v>0.95743786251731566</c:v>
                </c:pt>
                <c:pt idx="2307">
                  <c:v>0.58538922279799521</c:v>
                </c:pt>
                <c:pt idx="2308">
                  <c:v>0.15092940945609301</c:v>
                </c:pt>
                <c:pt idx="2309">
                  <c:v>2.4976142152016521E-2</c:v>
                </c:pt>
                <c:pt idx="2310">
                  <c:v>-0.25643548637836061</c:v>
                </c:pt>
                <c:pt idx="2311">
                  <c:v>-0.17812139568389879</c:v>
                </c:pt>
                <c:pt idx="2312">
                  <c:v>-0.18920867856946641</c:v>
                </c:pt>
                <c:pt idx="2313">
                  <c:v>-0.11220361113328239</c:v>
                </c:pt>
                <c:pt idx="2314">
                  <c:v>-2.842843007175222E-2</c:v>
                </c:pt>
                <c:pt idx="2315">
                  <c:v>-0.14617341330138209</c:v>
                </c:pt>
                <c:pt idx="2316">
                  <c:v>-0.44376158387033587</c:v>
                </c:pt>
                <c:pt idx="2317">
                  <c:v>-0.68187082444508729</c:v>
                </c:pt>
                <c:pt idx="2318">
                  <c:v>-0.41190480515727168</c:v>
                </c:pt>
                <c:pt idx="2319">
                  <c:v>0.29875795818696699</c:v>
                </c:pt>
                <c:pt idx="2320">
                  <c:v>0.57189792479870438</c:v>
                </c:pt>
                <c:pt idx="2321">
                  <c:v>0.89487461804340174</c:v>
                </c:pt>
                <c:pt idx="2322">
                  <c:v>1.0999754599482421</c:v>
                </c:pt>
                <c:pt idx="2323">
                  <c:v>0.59131286278327755</c:v>
                </c:pt>
                <c:pt idx="2324">
                  <c:v>0.74101805274295973</c:v>
                </c:pt>
                <c:pt idx="2325">
                  <c:v>0.63544197834428384</c:v>
                </c:pt>
                <c:pt idx="2326">
                  <c:v>0.72805084694005417</c:v>
                </c:pt>
                <c:pt idx="2327">
                  <c:v>1.0306758927299171</c:v>
                </c:pt>
                <c:pt idx="2328">
                  <c:v>1.2238980384354139</c:v>
                </c:pt>
                <c:pt idx="2329">
                  <c:v>1.3021094422598669</c:v>
                </c:pt>
                <c:pt idx="2330">
                  <c:v>1.4812531064364061</c:v>
                </c:pt>
                <c:pt idx="2331">
                  <c:v>1.779184861410245</c:v>
                </c:pt>
                <c:pt idx="2332">
                  <c:v>1.7935826874884619</c:v>
                </c:pt>
                <c:pt idx="2333">
                  <c:v>1.72556392833682</c:v>
                </c:pt>
                <c:pt idx="2334">
                  <c:v>1.493313929596465</c:v>
                </c:pt>
                <c:pt idx="2335">
                  <c:v>1.4104213068413509</c:v>
                </c:pt>
                <c:pt idx="2336">
                  <c:v>1.4861525689498329</c:v>
                </c:pt>
                <c:pt idx="2337">
                  <c:v>2.086428223983753</c:v>
                </c:pt>
                <c:pt idx="2338">
                  <c:v>2.5205997723004372</c:v>
                </c:pt>
                <c:pt idx="2339">
                  <c:v>2.9132701583262781</c:v>
                </c:pt>
                <c:pt idx="2340">
                  <c:v>2.974227501812531</c:v>
                </c:pt>
                <c:pt idx="2341">
                  <c:v>2.659276979087545</c:v>
                </c:pt>
                <c:pt idx="2342">
                  <c:v>2.4100759227324708</c:v>
                </c:pt>
                <c:pt idx="2343">
                  <c:v>2.5448921019803179</c:v>
                </c:pt>
                <c:pt idx="2344">
                  <c:v>2.9957140203687329</c:v>
                </c:pt>
                <c:pt idx="2345">
                  <c:v>3.192803535258506</c:v>
                </c:pt>
                <c:pt idx="2346">
                  <c:v>3.336578762119907</c:v>
                </c:pt>
                <c:pt idx="2347">
                  <c:v>3.129531632991351</c:v>
                </c:pt>
                <c:pt idx="2348">
                  <c:v>2.935769080006057</c:v>
                </c:pt>
                <c:pt idx="2349">
                  <c:v>2.8882959154242851</c:v>
                </c:pt>
                <c:pt idx="2350">
                  <c:v>2.9355508121356482</c:v>
                </c:pt>
                <c:pt idx="2351">
                  <c:v>3.123387117319834</c:v>
                </c:pt>
                <c:pt idx="2352">
                  <c:v>3.513160748928255</c:v>
                </c:pt>
                <c:pt idx="2353">
                  <c:v>4.0585793265817269</c:v>
                </c:pt>
                <c:pt idx="2354">
                  <c:v>4.556595708786304</c:v>
                </c:pt>
                <c:pt idx="2355">
                  <c:v>4.6313315469438381</c:v>
                </c:pt>
                <c:pt idx="2356">
                  <c:v>4.8107606571111523</c:v>
                </c:pt>
                <c:pt idx="2357">
                  <c:v>4.9386904178053364</c:v>
                </c:pt>
                <c:pt idx="2358">
                  <c:v>4.8962465597309883</c:v>
                </c:pt>
                <c:pt idx="2359">
                  <c:v>4.9190802792448372</c:v>
                </c:pt>
                <c:pt idx="2360">
                  <c:v>5.0795520083665107</c:v>
                </c:pt>
                <c:pt idx="2361">
                  <c:v>5.0850867826523292</c:v>
                </c:pt>
                <c:pt idx="2362">
                  <c:v>4.8272105074837857</c:v>
                </c:pt>
                <c:pt idx="2363">
                  <c:v>4.407573568261018</c:v>
                </c:pt>
                <c:pt idx="2364">
                  <c:v>3.9009056676587779</c:v>
                </c:pt>
                <c:pt idx="2365">
                  <c:v>3.6671331114970749</c:v>
                </c:pt>
                <c:pt idx="2366">
                  <c:v>3.3964087067097442</c:v>
                </c:pt>
                <c:pt idx="2367">
                  <c:v>3.1678443810877992</c:v>
                </c:pt>
                <c:pt idx="2368">
                  <c:v>3.2767039937399569</c:v>
                </c:pt>
                <c:pt idx="2369">
                  <c:v>3.4863901394133361</c:v>
                </c:pt>
                <c:pt idx="2370">
                  <c:v>3.6006239808624261</c:v>
                </c:pt>
                <c:pt idx="2371">
                  <c:v>3.7983256592022818</c:v>
                </c:pt>
                <c:pt idx="2372">
                  <c:v>3.8305515911225512</c:v>
                </c:pt>
                <c:pt idx="2373">
                  <c:v>3.7188757667439201</c:v>
                </c:pt>
                <c:pt idx="2374">
                  <c:v>3.6054900114072841</c:v>
                </c:pt>
                <c:pt idx="2375">
                  <c:v>3.5294018938590672</c:v>
                </c:pt>
                <c:pt idx="2376">
                  <c:v>3.582711440606416</c:v>
                </c:pt>
                <c:pt idx="2377">
                  <c:v>3.6455448695400028</c:v>
                </c:pt>
                <c:pt idx="2378">
                  <c:v>3.5770272837399402</c:v>
                </c:pt>
                <c:pt idx="2379">
                  <c:v>3.3445418155753912</c:v>
                </c:pt>
                <c:pt idx="2380">
                  <c:v>3.104875386411071</c:v>
                </c:pt>
                <c:pt idx="2381">
                  <c:v>2.795381095230848</c:v>
                </c:pt>
                <c:pt idx="2382">
                  <c:v>2.5429122769627379</c:v>
                </c:pt>
                <c:pt idx="2383">
                  <c:v>2.4793289384175869</c:v>
                </c:pt>
                <c:pt idx="2384">
                  <c:v>2.4499326462591071</c:v>
                </c:pt>
                <c:pt idx="2385">
                  <c:v>2.247454531101702</c:v>
                </c:pt>
                <c:pt idx="2386">
                  <c:v>2.077216829734843</c:v>
                </c:pt>
                <c:pt idx="2387">
                  <c:v>1.936706609206694</c:v>
                </c:pt>
                <c:pt idx="2388">
                  <c:v>1.899302257676023</c:v>
                </c:pt>
                <c:pt idx="2389">
                  <c:v>1.9909261598479251</c:v>
                </c:pt>
                <c:pt idx="2390">
                  <c:v>2.1320886807588049</c:v>
                </c:pt>
                <c:pt idx="2391">
                  <c:v>2.1969765736202072</c:v>
                </c:pt>
                <c:pt idx="2392">
                  <c:v>2.3518831729059548</c:v>
                </c:pt>
                <c:pt idx="2393">
                  <c:v>2.2301426798030328</c:v>
                </c:pt>
                <c:pt idx="2394">
                  <c:v>1.853499415156751</c:v>
                </c:pt>
                <c:pt idx="2395">
                  <c:v>1.610866227483237</c:v>
                </c:pt>
                <c:pt idx="2396">
                  <c:v>1.5069240924567819</c:v>
                </c:pt>
                <c:pt idx="2397">
                  <c:v>1.7200735530393969</c:v>
                </c:pt>
                <c:pt idx="2398">
                  <c:v>1.8559674088111571</c:v>
                </c:pt>
                <c:pt idx="2399">
                  <c:v>2.187565335742963</c:v>
                </c:pt>
                <c:pt idx="2400">
                  <c:v>2.3928545506000152</c:v>
                </c:pt>
                <c:pt idx="2401">
                  <c:v>2.4270459937461761</c:v>
                </c:pt>
                <c:pt idx="2402">
                  <c:v>2.463956140282201</c:v>
                </c:pt>
                <c:pt idx="2403">
                  <c:v>2.647790786330821</c:v>
                </c:pt>
                <c:pt idx="2404">
                  <c:v>2.856673957249563</c:v>
                </c:pt>
                <c:pt idx="2405">
                  <c:v>3.0582929972753541</c:v>
                </c:pt>
                <c:pt idx="2406">
                  <c:v>3.2055845015171589</c:v>
                </c:pt>
                <c:pt idx="2407">
                  <c:v>3.2547443642873071</c:v>
                </c:pt>
                <c:pt idx="2408">
                  <c:v>3.0270656160145659</c:v>
                </c:pt>
                <c:pt idx="2409">
                  <c:v>2.7812653856036191</c:v>
                </c:pt>
                <c:pt idx="2410">
                  <c:v>2.6861921359326861</c:v>
                </c:pt>
                <c:pt idx="2411">
                  <c:v>2.7078218450501779</c:v>
                </c:pt>
                <c:pt idx="2412">
                  <c:v>2.597827813374173</c:v>
                </c:pt>
                <c:pt idx="2413">
                  <c:v>2.5552357356443181</c:v>
                </c:pt>
                <c:pt idx="2414">
                  <c:v>2.6357824445744131</c:v>
                </c:pt>
                <c:pt idx="2415">
                  <c:v>2.7582796298447918</c:v>
                </c:pt>
                <c:pt idx="2416">
                  <c:v>2.8484492530636238</c:v>
                </c:pt>
                <c:pt idx="2417">
                  <c:v>2.8371679375040069</c:v>
                </c:pt>
                <c:pt idx="2418">
                  <c:v>2.9375693291527138</c:v>
                </c:pt>
                <c:pt idx="2419">
                  <c:v>3.0052227507938452</c:v>
                </c:pt>
                <c:pt idx="2420">
                  <c:v>2.7799247760287731</c:v>
                </c:pt>
                <c:pt idx="2421">
                  <c:v>2.6172518868276939</c:v>
                </c:pt>
                <c:pt idx="2422">
                  <c:v>2.5841196113283709</c:v>
                </c:pt>
                <c:pt idx="2423">
                  <c:v>2.4513952322160661</c:v>
                </c:pt>
                <c:pt idx="2424">
                  <c:v>2.3750554309409528</c:v>
                </c:pt>
                <c:pt idx="2425">
                  <c:v>2.325751413193319</c:v>
                </c:pt>
                <c:pt idx="2426">
                  <c:v>2.2993048285429092</c:v>
                </c:pt>
                <c:pt idx="2427">
                  <c:v>2.365416355395225</c:v>
                </c:pt>
                <c:pt idx="2428">
                  <c:v>2.340800432979536</c:v>
                </c:pt>
                <c:pt idx="2429">
                  <c:v>2.4519122437417762</c:v>
                </c:pt>
                <c:pt idx="2430">
                  <c:v>2.2975116861271641</c:v>
                </c:pt>
                <c:pt idx="2431">
                  <c:v>2.108050456907375</c:v>
                </c:pt>
                <c:pt idx="2432">
                  <c:v>2.1148129048215418</c:v>
                </c:pt>
                <c:pt idx="2433">
                  <c:v>2.025618444145505</c:v>
                </c:pt>
                <c:pt idx="2434">
                  <c:v>1.969382686340464</c:v>
                </c:pt>
                <c:pt idx="2435">
                  <c:v>1.925075132998467</c:v>
                </c:pt>
                <c:pt idx="2436">
                  <c:v>1.799669479700378</c:v>
                </c:pt>
                <c:pt idx="2437">
                  <c:v>1.691444363272375</c:v>
                </c:pt>
                <c:pt idx="2438">
                  <c:v>1.6508688501676869</c:v>
                </c:pt>
                <c:pt idx="2439">
                  <c:v>1.670168186564593</c:v>
                </c:pt>
                <c:pt idx="2440">
                  <c:v>1.5806982350065619</c:v>
                </c:pt>
                <c:pt idx="2441">
                  <c:v>1.2845218081147971</c:v>
                </c:pt>
                <c:pt idx="2442">
                  <c:v>1.2426435556871509</c:v>
                </c:pt>
                <c:pt idx="2443">
                  <c:v>1.41543027505928</c:v>
                </c:pt>
                <c:pt idx="2444">
                  <c:v>1.5724668537849591</c:v>
                </c:pt>
                <c:pt idx="2445">
                  <c:v>1.7894466336679531</c:v>
                </c:pt>
                <c:pt idx="2446">
                  <c:v>1.8890162890066451</c:v>
                </c:pt>
                <c:pt idx="2447">
                  <c:v>1.916716189550741</c:v>
                </c:pt>
                <c:pt idx="2448">
                  <c:v>1.7802737271303719</c:v>
                </c:pt>
                <c:pt idx="2449">
                  <c:v>1.5400181064065599</c:v>
                </c:pt>
                <c:pt idx="2450">
                  <c:v>1.299139204578746</c:v>
                </c:pt>
                <c:pt idx="2451">
                  <c:v>0.76876789380161004</c:v>
                </c:pt>
                <c:pt idx="2452">
                  <c:v>0.37220903784432319</c:v>
                </c:pt>
                <c:pt idx="2453">
                  <c:v>0.23714541289203481</c:v>
                </c:pt>
                <c:pt idx="2454">
                  <c:v>7.792578009787568E-2</c:v>
                </c:pt>
                <c:pt idx="2455">
                  <c:v>4.9620991702697091E-2</c:v>
                </c:pt>
                <c:pt idx="2456">
                  <c:v>0.12091420827837029</c:v>
                </c:pt>
                <c:pt idx="2457">
                  <c:v>0.37593676306219398</c:v>
                </c:pt>
                <c:pt idx="2458">
                  <c:v>0.62770818726551525</c:v>
                </c:pt>
                <c:pt idx="2459">
                  <c:v>0.68796985857766846</c:v>
                </c:pt>
                <c:pt idx="2460">
                  <c:v>0.32971110824255229</c:v>
                </c:pt>
                <c:pt idx="2461">
                  <c:v>-0.1449955301229329</c:v>
                </c:pt>
                <c:pt idx="2462">
                  <c:v>-0.62329343502846757</c:v>
                </c:pt>
                <c:pt idx="2463">
                  <c:v>-0.96837016464791603</c:v>
                </c:pt>
                <c:pt idx="2464">
                  <c:v>-1.1029691219473401</c:v>
                </c:pt>
                <c:pt idx="2465">
                  <c:v>-1.0942500870092089</c:v>
                </c:pt>
                <c:pt idx="2466">
                  <c:v>-0.85821709245492672</c:v>
                </c:pt>
                <c:pt idx="2467">
                  <c:v>-0.37767532044995539</c:v>
                </c:pt>
                <c:pt idx="2468">
                  <c:v>-1.4681313520467649</c:v>
                </c:pt>
                <c:pt idx="2469">
                  <c:v>-1.729790106152816</c:v>
                </c:pt>
                <c:pt idx="2470">
                  <c:v>-1.866693810603149</c:v>
                </c:pt>
                <c:pt idx="2471">
                  <c:v>-1.665685735191321</c:v>
                </c:pt>
                <c:pt idx="2472">
                  <c:v>-1.3145679899600471</c:v>
                </c:pt>
                <c:pt idx="2473">
                  <c:v>-0.77866373902073138</c:v>
                </c:pt>
                <c:pt idx="2474">
                  <c:v>-0.69968973537249302</c:v>
                </c:pt>
                <c:pt idx="2475">
                  <c:v>-0.76525262514936576</c:v>
                </c:pt>
                <c:pt idx="2476">
                  <c:v>2.1244478417907651</c:v>
                </c:pt>
                <c:pt idx="2477">
                  <c:v>2.0643123700686519</c:v>
                </c:pt>
                <c:pt idx="2478">
                  <c:v>1.938810034338075</c:v>
                </c:pt>
                <c:pt idx="2479">
                  <c:v>1.967799822402224</c:v>
                </c:pt>
                <c:pt idx="2480">
                  <c:v>1.700078634482536</c:v>
                </c:pt>
                <c:pt idx="2481">
                  <c:v>1.0965873640118231</c:v>
                </c:pt>
                <c:pt idx="2482">
                  <c:v>1.2504294692377429</c:v>
                </c:pt>
                <c:pt idx="2483">
                  <c:v>1.2705060586710151</c:v>
                </c:pt>
                <c:pt idx="2484">
                  <c:v>1.535597243433487</c:v>
                </c:pt>
                <c:pt idx="2485">
                  <c:v>1.9958844563766369</c:v>
                </c:pt>
                <c:pt idx="2486">
                  <c:v>2.3609012402862239</c:v>
                </c:pt>
                <c:pt idx="2487">
                  <c:v>2.4047960305577192</c:v>
                </c:pt>
                <c:pt idx="2488">
                  <c:v>1.998804179459857</c:v>
                </c:pt>
                <c:pt idx="2489">
                  <c:v>1.3673503283672941</c:v>
                </c:pt>
                <c:pt idx="2490">
                  <c:v>0.98573666632345502</c:v>
                </c:pt>
                <c:pt idx="2491">
                  <c:v>0.71776890447495878</c:v>
                </c:pt>
                <c:pt idx="2492">
                  <c:v>0.51794150412178597</c:v>
                </c:pt>
                <c:pt idx="2493">
                  <c:v>0.55427073253026993</c:v>
                </c:pt>
                <c:pt idx="2494">
                  <c:v>0.65858043886231943</c:v>
                </c:pt>
                <c:pt idx="2495">
                  <c:v>0.72454761154959846</c:v>
                </c:pt>
                <c:pt idx="2496">
                  <c:v>0.7998133570131104</c:v>
                </c:pt>
                <c:pt idx="2497">
                  <c:v>0.68774223787222533</c:v>
                </c:pt>
                <c:pt idx="2498">
                  <c:v>0.4403582940211086</c:v>
                </c:pt>
                <c:pt idx="2499">
                  <c:v>0.50029786919494668</c:v>
                </c:pt>
                <c:pt idx="2500">
                  <c:v>0.96906087490767534</c:v>
                </c:pt>
                <c:pt idx="2501">
                  <c:v>0.76785499229249299</c:v>
                </c:pt>
                <c:pt idx="2502">
                  <c:v>0.58046043625501476</c:v>
                </c:pt>
                <c:pt idx="2503">
                  <c:v>0.62938807742430025</c:v>
                </c:pt>
                <c:pt idx="2504">
                  <c:v>0.744984101906215</c:v>
                </c:pt>
                <c:pt idx="2505">
                  <c:v>0.94600134217587029</c:v>
                </c:pt>
                <c:pt idx="2506">
                  <c:v>7.1302441901719242E-3</c:v>
                </c:pt>
                <c:pt idx="2507">
                  <c:v>0.25135262703735523</c:v>
                </c:pt>
                <c:pt idx="2508">
                  <c:v>0.35395728104501401</c:v>
                </c:pt>
                <c:pt idx="2509">
                  <c:v>0.84770586668187642</c:v>
                </c:pt>
                <c:pt idx="2510">
                  <c:v>0.93660659097099908</c:v>
                </c:pt>
                <c:pt idx="2511">
                  <c:v>0.75053803202243252</c:v>
                </c:pt>
                <c:pt idx="2512">
                  <c:v>0.64872180172479488</c:v>
                </c:pt>
                <c:pt idx="2513">
                  <c:v>0.61997359418139664</c:v>
                </c:pt>
                <c:pt idx="2514">
                  <c:v>0.43313046076684603</c:v>
                </c:pt>
                <c:pt idx="2515">
                  <c:v>0.1738812884728333</c:v>
                </c:pt>
                <c:pt idx="2516">
                  <c:v>-0.72214607276741849</c:v>
                </c:pt>
                <c:pt idx="2517">
                  <c:v>-0.87491182908080323</c:v>
                </c:pt>
                <c:pt idx="2518">
                  <c:v>-1.194594444588323</c:v>
                </c:pt>
                <c:pt idx="2519">
                  <c:v>-1.7257544552623429</c:v>
                </c:pt>
                <c:pt idx="2520">
                  <c:v>-1.69940885706599</c:v>
                </c:pt>
                <c:pt idx="2521">
                  <c:v>-1.7444919356363731</c:v>
                </c:pt>
                <c:pt idx="2522">
                  <c:v>-2.1477105391379792</c:v>
                </c:pt>
                <c:pt idx="2523">
                  <c:v>-2.2813115246208402</c:v>
                </c:pt>
                <c:pt idx="2524">
                  <c:v>-2.4241523771282649</c:v>
                </c:pt>
                <c:pt idx="2525">
                  <c:v>-2.4588039985791399</c:v>
                </c:pt>
                <c:pt idx="2526">
                  <c:v>-2.3376833707508879</c:v>
                </c:pt>
                <c:pt idx="2527">
                  <c:v>-2.5322171740338399</c:v>
                </c:pt>
                <c:pt idx="2528">
                  <c:v>-2.700682615925253</c:v>
                </c:pt>
                <c:pt idx="2529">
                  <c:v>-2.7959821121790651</c:v>
                </c:pt>
                <c:pt idx="2530">
                  <c:v>-2.8398015024073788</c:v>
                </c:pt>
                <c:pt idx="2531">
                  <c:v>-2.982348028178436</c:v>
                </c:pt>
                <c:pt idx="2532">
                  <c:v>-3.3802587995322591</c:v>
                </c:pt>
                <c:pt idx="2533">
                  <c:v>-4.1563767640929337</c:v>
                </c:pt>
                <c:pt idx="2534">
                  <c:v>-4.2218766734299784</c:v>
                </c:pt>
                <c:pt idx="2535">
                  <c:v>-4.3411681791741126</c:v>
                </c:pt>
                <c:pt idx="2536">
                  <c:v>-4.1689373640613256</c:v>
                </c:pt>
                <c:pt idx="2537">
                  <c:v>-4.2412002961860109</c:v>
                </c:pt>
                <c:pt idx="2538">
                  <c:v>-4.3142909254995931</c:v>
                </c:pt>
                <c:pt idx="2539">
                  <c:v>-4.3539345798628037</c:v>
                </c:pt>
                <c:pt idx="2540">
                  <c:v>-1.8317550342407449</c:v>
                </c:pt>
                <c:pt idx="2541">
                  <c:v>-1.915555491086318</c:v>
                </c:pt>
                <c:pt idx="2542">
                  <c:v>-2.581785073039764</c:v>
                </c:pt>
                <c:pt idx="2543">
                  <c:v>-3.7791381408482221</c:v>
                </c:pt>
                <c:pt idx="2544">
                  <c:v>-4.04641953955608</c:v>
                </c:pt>
                <c:pt idx="2545">
                  <c:v>-3.8076373347297028</c:v>
                </c:pt>
                <c:pt idx="2546">
                  <c:v>-3.3373485740954378</c:v>
                </c:pt>
                <c:pt idx="2547">
                  <c:v>0.62112846264195665</c:v>
                </c:pt>
                <c:pt idx="2548">
                  <c:v>-4.4472123970364663</c:v>
                </c:pt>
                <c:pt idx="2549">
                  <c:v>-1.9960100580871489</c:v>
                </c:pt>
                <c:pt idx="2550">
                  <c:v>-3.7551581904727991</c:v>
                </c:pt>
                <c:pt idx="2551">
                  <c:v>-3.0842924914103151</c:v>
                </c:pt>
                <c:pt idx="2552">
                  <c:v>-3.509189799913655</c:v>
                </c:pt>
                <c:pt idx="2553">
                  <c:v>-4.1762146693803084</c:v>
                </c:pt>
                <c:pt idx="2554">
                  <c:v>-4.3325989557784084</c:v>
                </c:pt>
                <c:pt idx="2555">
                  <c:v>-3.812744982867613</c:v>
                </c:pt>
                <c:pt idx="2556">
                  <c:v>-4.0753488211109303</c:v>
                </c:pt>
                <c:pt idx="2557">
                  <c:v>-3.360966814548846</c:v>
                </c:pt>
                <c:pt idx="2558">
                  <c:v>-3.337845605629147</c:v>
                </c:pt>
                <c:pt idx="2559">
                  <c:v>-3.3692184544176329</c:v>
                </c:pt>
                <c:pt idx="2560">
                  <c:v>-3.419851235524392</c:v>
                </c:pt>
                <c:pt idx="2561">
                  <c:v>-3.536580334387339</c:v>
                </c:pt>
                <c:pt idx="2562">
                  <c:v>-3.4764755131171392</c:v>
                </c:pt>
                <c:pt idx="2563">
                  <c:v>-3.4168122551743272</c:v>
                </c:pt>
                <c:pt idx="2564">
                  <c:v>-3.4169750002437649</c:v>
                </c:pt>
                <c:pt idx="2565">
                  <c:v>-3.429363305410277</c:v>
                </c:pt>
                <c:pt idx="2566">
                  <c:v>-3.5966683407102922</c:v>
                </c:pt>
                <c:pt idx="2567">
                  <c:v>-3.4602411947738738</c:v>
                </c:pt>
                <c:pt idx="2568">
                  <c:v>-3.413112115761356</c:v>
                </c:pt>
                <c:pt idx="2569">
                  <c:v>-3.4359325885202989</c:v>
                </c:pt>
                <c:pt idx="2570">
                  <c:v>-3.166482559540444</c:v>
                </c:pt>
                <c:pt idx="2571">
                  <c:v>-3.296937490142168</c:v>
                </c:pt>
                <c:pt idx="2572">
                  <c:v>-3.202294537415411</c:v>
                </c:pt>
                <c:pt idx="2573">
                  <c:v>-3.407010380607689</c:v>
                </c:pt>
                <c:pt idx="2574">
                  <c:v>-3.1797356491777689</c:v>
                </c:pt>
                <c:pt idx="2575">
                  <c:v>-3.1445979716712009</c:v>
                </c:pt>
                <c:pt idx="2576">
                  <c:v>-3.1776916124452401</c:v>
                </c:pt>
                <c:pt idx="2577">
                  <c:v>-3.226322763668279</c:v>
                </c:pt>
                <c:pt idx="2578">
                  <c:v>-3.3486387448803212</c:v>
                </c:pt>
                <c:pt idx="2579">
                  <c:v>-3.2990030562844912</c:v>
                </c:pt>
                <c:pt idx="2580">
                  <c:v>-3.3275976639088021</c:v>
                </c:pt>
                <c:pt idx="2581">
                  <c:v>-3.1062156325037642</c:v>
                </c:pt>
                <c:pt idx="2582">
                  <c:v>-2.7604285583702768</c:v>
                </c:pt>
                <c:pt idx="2583">
                  <c:v>-2.784794232594042</c:v>
                </c:pt>
                <c:pt idx="2584">
                  <c:v>-2.7032920175630268</c:v>
                </c:pt>
                <c:pt idx="2585">
                  <c:v>-2.5542332302294728</c:v>
                </c:pt>
                <c:pt idx="2586">
                  <c:v>-2.5213596300724612</c:v>
                </c:pt>
                <c:pt idx="2587">
                  <c:v>-2.5742170036076151</c:v>
                </c:pt>
                <c:pt idx="2588">
                  <c:v>-2.3854714954532992</c:v>
                </c:pt>
                <c:pt idx="2589">
                  <c:v>-4.1316952004856491</c:v>
                </c:pt>
                <c:pt idx="2590">
                  <c:v>-2.848423545307619</c:v>
                </c:pt>
                <c:pt idx="2591">
                  <c:v>-2.8846397586382819</c:v>
                </c:pt>
                <c:pt idx="2592">
                  <c:v>-2.5272757005323241</c:v>
                </c:pt>
                <c:pt idx="2593">
                  <c:v>-2.8369292285392258</c:v>
                </c:pt>
                <c:pt idx="2594">
                  <c:v>-3.0746730171630108</c:v>
                </c:pt>
                <c:pt idx="2595">
                  <c:v>-3.406755431905645</c:v>
                </c:pt>
                <c:pt idx="2596">
                  <c:v>-3.3444126743346549</c:v>
                </c:pt>
                <c:pt idx="2597">
                  <c:v>-3.4813158901550549</c:v>
                </c:pt>
                <c:pt idx="2598">
                  <c:v>-3.674018678522752</c:v>
                </c:pt>
                <c:pt idx="2599">
                  <c:v>-4.1218315071864158</c:v>
                </c:pt>
                <c:pt idx="2600">
                  <c:v>-4.4751899346911452</c:v>
                </c:pt>
                <c:pt idx="2601">
                  <c:v>-3.744521670837865</c:v>
                </c:pt>
                <c:pt idx="2602">
                  <c:v>-3.4352891305923619</c:v>
                </c:pt>
                <c:pt idx="2603">
                  <c:v>-3.839280944067482</c:v>
                </c:pt>
                <c:pt idx="2604">
                  <c:v>-3.9680648390429361</c:v>
                </c:pt>
                <c:pt idx="2605">
                  <c:v>-3.9294812969952</c:v>
                </c:pt>
                <c:pt idx="2606">
                  <c:v>-3.8110793854081431</c:v>
                </c:pt>
                <c:pt idx="2607">
                  <c:v>-3.9155264472531068</c:v>
                </c:pt>
                <c:pt idx="2608">
                  <c:v>-3.8190736899405922</c:v>
                </c:pt>
                <c:pt idx="2609">
                  <c:v>-3.6539118981424119</c:v>
                </c:pt>
                <c:pt idx="2610">
                  <c:v>-3.5044612637921211</c:v>
                </c:pt>
                <c:pt idx="2611">
                  <c:v>-3.586599863907793</c:v>
                </c:pt>
                <c:pt idx="2612">
                  <c:v>-3.585702972527105</c:v>
                </c:pt>
                <c:pt idx="2613">
                  <c:v>-3.7177685565417229</c:v>
                </c:pt>
                <c:pt idx="2614">
                  <c:v>-3.5245094475463921</c:v>
                </c:pt>
                <c:pt idx="2615">
                  <c:v>-3.6021242612358182</c:v>
                </c:pt>
                <c:pt idx="2616">
                  <c:v>-3.5131384931349712</c:v>
                </c:pt>
                <c:pt idx="2617">
                  <c:v>-3.2664094412570281</c:v>
                </c:pt>
                <c:pt idx="2618">
                  <c:v>-3.2066649062450692</c:v>
                </c:pt>
                <c:pt idx="2619">
                  <c:v>-3.1607545132809909</c:v>
                </c:pt>
                <c:pt idx="2620">
                  <c:v>-3.1311778039629399</c:v>
                </c:pt>
                <c:pt idx="2621">
                  <c:v>-3.2642259915225389</c:v>
                </c:pt>
                <c:pt idx="2622">
                  <c:v>-3.1592447366117762</c:v>
                </c:pt>
                <c:pt idx="2623">
                  <c:v>-3.27740542927293</c:v>
                </c:pt>
                <c:pt idx="2624">
                  <c:v>-3.234354821884958</c:v>
                </c:pt>
                <c:pt idx="2625">
                  <c:v>-3.3584700734401491</c:v>
                </c:pt>
                <c:pt idx="2626">
                  <c:v>-3.4309115599311921</c:v>
                </c:pt>
                <c:pt idx="2627">
                  <c:v>-3.5378528522195709</c:v>
                </c:pt>
                <c:pt idx="2628">
                  <c:v>-3.2943544214773959</c:v>
                </c:pt>
                <c:pt idx="2629">
                  <c:v>-2.872785165490737</c:v>
                </c:pt>
                <c:pt idx="2630">
                  <c:v>-2.8697515980497492</c:v>
                </c:pt>
                <c:pt idx="2631">
                  <c:v>-2.950051865582096</c:v>
                </c:pt>
                <c:pt idx="2632">
                  <c:v>-2.9343866756217798</c:v>
                </c:pt>
                <c:pt idx="2633">
                  <c:v>-3.0246856939051541</c:v>
                </c:pt>
                <c:pt idx="2634">
                  <c:v>-3.2405551791615741</c:v>
                </c:pt>
                <c:pt idx="2635">
                  <c:v>-3.4149308500963591</c:v>
                </c:pt>
                <c:pt idx="2636">
                  <c:v>-3.3202704050876441</c:v>
                </c:pt>
                <c:pt idx="2637">
                  <c:v>-3.183067493936103</c:v>
                </c:pt>
                <c:pt idx="2638">
                  <c:v>-3.1173564989081681</c:v>
                </c:pt>
                <c:pt idx="2639">
                  <c:v>-2.944930250897253</c:v>
                </c:pt>
                <c:pt idx="2640">
                  <c:v>-2.7370405239283961</c:v>
                </c:pt>
                <c:pt idx="2641">
                  <c:v>-2.3669309807107139</c:v>
                </c:pt>
                <c:pt idx="2642">
                  <c:v>-2.0037968124136021</c:v>
                </c:pt>
                <c:pt idx="2643">
                  <c:v>-1.894312072453141</c:v>
                </c:pt>
                <c:pt idx="2644">
                  <c:v>-2.3048166152803051</c:v>
                </c:pt>
                <c:pt idx="2645">
                  <c:v>-2.5700303347885129</c:v>
                </c:pt>
                <c:pt idx="2646">
                  <c:v>-2.6719808779838341</c:v>
                </c:pt>
                <c:pt idx="2647">
                  <c:v>-2.6638843646860808</c:v>
                </c:pt>
                <c:pt idx="2648">
                  <c:v>-3.0740574130949812</c:v>
                </c:pt>
                <c:pt idx="2649">
                  <c:v>-3.092974644773844</c:v>
                </c:pt>
                <c:pt idx="2650">
                  <c:v>-3.1365949824715642</c:v>
                </c:pt>
                <c:pt idx="2651">
                  <c:v>-3.193728917938957</c:v>
                </c:pt>
                <c:pt idx="2652">
                  <c:v>-3.1956038583830169</c:v>
                </c:pt>
                <c:pt idx="2653">
                  <c:v>-3.289898917705437</c:v>
                </c:pt>
                <c:pt idx="2654">
                  <c:v>-3.3344596867440859</c:v>
                </c:pt>
                <c:pt idx="2655">
                  <c:v>-3.526980963056634</c:v>
                </c:pt>
                <c:pt idx="2656">
                  <c:v>-3.5988880362828448</c:v>
                </c:pt>
                <c:pt idx="2657">
                  <c:v>-3.5848852135654252</c:v>
                </c:pt>
                <c:pt idx="2658">
                  <c:v>-3.8494810702537272</c:v>
                </c:pt>
                <c:pt idx="2659">
                  <c:v>-3.8190035722238651</c:v>
                </c:pt>
                <c:pt idx="2660">
                  <c:v>-3.566424526498432</c:v>
                </c:pt>
                <c:pt idx="2661">
                  <c:v>-3.579003470748543</c:v>
                </c:pt>
                <c:pt idx="2662">
                  <c:v>-3.5683185857607809</c:v>
                </c:pt>
                <c:pt idx="2663">
                  <c:v>-3.35051907956574</c:v>
                </c:pt>
                <c:pt idx="2664">
                  <c:v>-2.6587472266369119</c:v>
                </c:pt>
                <c:pt idx="2665">
                  <c:v>-2.1560365518747471</c:v>
                </c:pt>
                <c:pt idx="2666">
                  <c:v>-1.8572862340037559</c:v>
                </c:pt>
                <c:pt idx="2667">
                  <c:v>-1.685927536352422</c:v>
                </c:pt>
                <c:pt idx="2668">
                  <c:v>-1.92282809601909</c:v>
                </c:pt>
                <c:pt idx="2669">
                  <c:v>-1.905358842736643</c:v>
                </c:pt>
                <c:pt idx="2670">
                  <c:v>-1.722000313935282</c:v>
                </c:pt>
                <c:pt idx="2671">
                  <c:v>-1.5764018854478901</c:v>
                </c:pt>
                <c:pt idx="2672">
                  <c:v>-1.736560478678689</c:v>
                </c:pt>
                <c:pt idx="2673">
                  <c:v>-1.948244935090214</c:v>
                </c:pt>
                <c:pt idx="2674">
                  <c:v>-2.0990035329571519</c:v>
                </c:pt>
                <c:pt idx="2675">
                  <c:v>-2.5913934583587568</c:v>
                </c:pt>
                <c:pt idx="2676">
                  <c:v>-3.0772012015980752</c:v>
                </c:pt>
                <c:pt idx="2677">
                  <c:v>-3.240946773830621</c:v>
                </c:pt>
                <c:pt idx="2678">
                  <c:v>-3.3082196694222632</c:v>
                </c:pt>
                <c:pt idx="2679">
                  <c:v>-3.613469389516347</c:v>
                </c:pt>
                <c:pt idx="2680">
                  <c:v>-3.7078430265597042</c:v>
                </c:pt>
                <c:pt idx="2681">
                  <c:v>-3.7562645544571058</c:v>
                </c:pt>
                <c:pt idx="2682">
                  <c:v>-3.6274058016274782</c:v>
                </c:pt>
                <c:pt idx="2683">
                  <c:v>-3.4771737386894088</c:v>
                </c:pt>
                <c:pt idx="2684">
                  <c:v>-3.338221708280023</c:v>
                </c:pt>
                <c:pt idx="2685">
                  <c:v>-3.270269820402572</c:v>
                </c:pt>
                <c:pt idx="2686">
                  <c:v>-3.294812562712762</c:v>
                </c:pt>
                <c:pt idx="2687">
                  <c:v>-3.1210365494897352</c:v>
                </c:pt>
                <c:pt idx="2688">
                  <c:v>-3.1815887629386919</c:v>
                </c:pt>
                <c:pt idx="2689">
                  <c:v>-3.0364718529482611</c:v>
                </c:pt>
                <c:pt idx="2690">
                  <c:v>-2.7549787083480348</c:v>
                </c:pt>
                <c:pt idx="2691">
                  <c:v>-2.4487831915123559</c:v>
                </c:pt>
                <c:pt idx="2692">
                  <c:v>-2.4268910682791098</c:v>
                </c:pt>
                <c:pt idx="2693">
                  <c:v>-2.3538131147922252</c:v>
                </c:pt>
                <c:pt idx="2694">
                  <c:v>-2.2740882346225302</c:v>
                </c:pt>
                <c:pt idx="2695">
                  <c:v>-1.960381651708339</c:v>
                </c:pt>
                <c:pt idx="2696">
                  <c:v>-1.836139671821382</c:v>
                </c:pt>
                <c:pt idx="2697">
                  <c:v>-1.899568124332784</c:v>
                </c:pt>
                <c:pt idx="2698">
                  <c:v>-1.891368652391938</c:v>
                </c:pt>
                <c:pt idx="2699">
                  <c:v>-1.9930178669138241</c:v>
                </c:pt>
                <c:pt idx="2700">
                  <c:v>-1.836959782904261</c:v>
                </c:pt>
                <c:pt idx="2701">
                  <c:v>-1.8186515733955491</c:v>
                </c:pt>
                <c:pt idx="2702">
                  <c:v>-1.7954908180325131</c:v>
                </c:pt>
                <c:pt idx="2703">
                  <c:v>-1.640364819548737</c:v>
                </c:pt>
                <c:pt idx="2704">
                  <c:v>-1.599944679410078</c:v>
                </c:pt>
                <c:pt idx="2705">
                  <c:v>-1.547827491748107</c:v>
                </c:pt>
                <c:pt idx="2706">
                  <c:v>-1.521402961200681</c:v>
                </c:pt>
                <c:pt idx="2707">
                  <c:v>-1.4403156874616521</c:v>
                </c:pt>
                <c:pt idx="2708">
                  <c:v>-1.357721863744253</c:v>
                </c:pt>
                <c:pt idx="2709">
                  <c:v>-1.4998749310175019</c:v>
                </c:pt>
                <c:pt idx="2710">
                  <c:v>-1.5447786460939179</c:v>
                </c:pt>
                <c:pt idx="2711">
                  <c:v>-1.426989578902925</c:v>
                </c:pt>
                <c:pt idx="2712">
                  <c:v>-1.2533813700449621</c:v>
                </c:pt>
                <c:pt idx="2713">
                  <c:v>-1.213457767645715</c:v>
                </c:pt>
                <c:pt idx="2714">
                  <c:v>-1.0529874015543039</c:v>
                </c:pt>
                <c:pt idx="2715">
                  <c:v>-1.014568758877473</c:v>
                </c:pt>
                <c:pt idx="2716">
                  <c:v>-1.080181938910856</c:v>
                </c:pt>
                <c:pt idx="2717">
                  <c:v>-0.90228303543411703</c:v>
                </c:pt>
                <c:pt idx="2718">
                  <c:v>-0.79734073908317993</c:v>
                </c:pt>
                <c:pt idx="2719">
                  <c:v>-1.0140509365400849</c:v>
                </c:pt>
                <c:pt idx="2720">
                  <c:v>-1.095181045750401</c:v>
                </c:pt>
                <c:pt idx="2721">
                  <c:v>-1.5060327905525679</c:v>
                </c:pt>
                <c:pt idx="2722">
                  <c:v>-1.717331138761554</c:v>
                </c:pt>
                <c:pt idx="2723">
                  <c:v>-1.5890946736598339</c:v>
                </c:pt>
                <c:pt idx="2724">
                  <c:v>-1.3987605796151401</c:v>
                </c:pt>
                <c:pt idx="2725">
                  <c:v>-1.25768615421138</c:v>
                </c:pt>
                <c:pt idx="2726">
                  <c:v>-1.2199747200988631</c:v>
                </c:pt>
                <c:pt idx="2727">
                  <c:v>-1.20977843595101</c:v>
                </c:pt>
                <c:pt idx="2728">
                  <c:v>-1.1331279694949361</c:v>
                </c:pt>
                <c:pt idx="2729">
                  <c:v>-0.99164102270446652</c:v>
                </c:pt>
                <c:pt idx="2730">
                  <c:v>-0.9239344603719446</c:v>
                </c:pt>
                <c:pt idx="2731">
                  <c:v>-1.002459114204318</c:v>
                </c:pt>
                <c:pt idx="2732">
                  <c:v>-1.085861483845074</c:v>
                </c:pt>
                <c:pt idx="2733">
                  <c:v>-0.95725131374057582</c:v>
                </c:pt>
                <c:pt idx="2734">
                  <c:v>-0.79327616922794453</c:v>
                </c:pt>
                <c:pt idx="2735">
                  <c:v>-0.63628089029397639</c:v>
                </c:pt>
                <c:pt idx="2736">
                  <c:v>-0.32500299887156731</c:v>
                </c:pt>
                <c:pt idx="2737">
                  <c:v>-0.25092956128877458</c:v>
                </c:pt>
                <c:pt idx="2738">
                  <c:v>-1.2519834389589379E-3</c:v>
                </c:pt>
                <c:pt idx="2739">
                  <c:v>-1.2153050764019169E-2</c:v>
                </c:pt>
                <c:pt idx="2740">
                  <c:v>0.1199548638299959</c:v>
                </c:pt>
                <c:pt idx="2741">
                  <c:v>0.3124183250042033</c:v>
                </c:pt>
                <c:pt idx="2742">
                  <c:v>0.28133340475393698</c:v>
                </c:pt>
                <c:pt idx="2743">
                  <c:v>8.4328945612037298E-2</c:v>
                </c:pt>
                <c:pt idx="2744">
                  <c:v>-0.16835452224764461</c:v>
                </c:pt>
                <c:pt idx="2745">
                  <c:v>-0.46108496512265279</c:v>
                </c:pt>
                <c:pt idx="2746">
                  <c:v>-0.58697913996882711</c:v>
                </c:pt>
                <c:pt idx="2747">
                  <c:v>-0.61782561056040552</c:v>
                </c:pt>
                <c:pt idx="2748">
                  <c:v>-0.45483580611238422</c:v>
                </c:pt>
                <c:pt idx="2749">
                  <c:v>-8.6892426299985212E-2</c:v>
                </c:pt>
                <c:pt idx="2750">
                  <c:v>0.35395129472587811</c:v>
                </c:pt>
                <c:pt idx="2751">
                  <c:v>0.49332097779538198</c:v>
                </c:pt>
                <c:pt idx="2752">
                  <c:v>0.56075780866803515</c:v>
                </c:pt>
                <c:pt idx="2753">
                  <c:v>0.29992950141629199</c:v>
                </c:pt>
                <c:pt idx="2754">
                  <c:v>0.18981820786793141</c:v>
                </c:pt>
                <c:pt idx="2755">
                  <c:v>0.12989140625964279</c:v>
                </c:pt>
                <c:pt idx="2756">
                  <c:v>0.34477140824168417</c:v>
                </c:pt>
                <c:pt idx="2757">
                  <c:v>0.68519093130431297</c:v>
                </c:pt>
                <c:pt idx="2758">
                  <c:v>0.79676038899010349</c:v>
                </c:pt>
                <c:pt idx="2759">
                  <c:v>0.56612034525092592</c:v>
                </c:pt>
                <c:pt idx="2760">
                  <c:v>0.62457408304636619</c:v>
                </c:pt>
                <c:pt idx="2761">
                  <c:v>0.77176376037335526</c:v>
                </c:pt>
                <c:pt idx="2762">
                  <c:v>0.99986633126134283</c:v>
                </c:pt>
                <c:pt idx="2763">
                  <c:v>1.315349519084857</c:v>
                </c:pt>
                <c:pt idx="2764">
                  <c:v>1.5335072744882861</c:v>
                </c:pt>
                <c:pt idx="2765">
                  <c:v>1.728848528839773</c:v>
                </c:pt>
                <c:pt idx="2766">
                  <c:v>1.8097924761206401</c:v>
                </c:pt>
                <c:pt idx="2767">
                  <c:v>1.777143316639852</c:v>
                </c:pt>
                <c:pt idx="2768">
                  <c:v>1.6308823542282149</c:v>
                </c:pt>
                <c:pt idx="2769">
                  <c:v>1.5327023419514001</c:v>
                </c:pt>
                <c:pt idx="2770">
                  <c:v>1.341229120059108</c:v>
                </c:pt>
                <c:pt idx="2771">
                  <c:v>1.330873497890193</c:v>
                </c:pt>
                <c:pt idx="2772">
                  <c:v>1.405092880243878</c:v>
                </c:pt>
                <c:pt idx="2773">
                  <c:v>1.481693712777262</c:v>
                </c:pt>
                <c:pt idx="2774">
                  <c:v>1.3835124279156841</c:v>
                </c:pt>
                <c:pt idx="2775">
                  <c:v>1.3449133743588919</c:v>
                </c:pt>
                <c:pt idx="2776">
                  <c:v>1.4165440662874871</c:v>
                </c:pt>
                <c:pt idx="2777">
                  <c:v>1.2380801174843961</c:v>
                </c:pt>
                <c:pt idx="2778">
                  <c:v>1.017756558121456</c:v>
                </c:pt>
                <c:pt idx="2779">
                  <c:v>1.1449904628226031</c:v>
                </c:pt>
                <c:pt idx="2780">
                  <c:v>1.201300939791516</c:v>
                </c:pt>
                <c:pt idx="2781">
                  <c:v>1.3474743785801591</c:v>
                </c:pt>
                <c:pt idx="2782">
                  <c:v>0.99836223343193031</c:v>
                </c:pt>
                <c:pt idx="2783">
                  <c:v>0.59272846831606629</c:v>
                </c:pt>
                <c:pt idx="2784">
                  <c:v>0.36031916363192562</c:v>
                </c:pt>
                <c:pt idx="2785">
                  <c:v>0.14475442256196719</c:v>
                </c:pt>
                <c:pt idx="2786">
                  <c:v>0.19883244770154021</c:v>
                </c:pt>
                <c:pt idx="2787">
                  <c:v>0.3000865296124115</c:v>
                </c:pt>
                <c:pt idx="2788">
                  <c:v>0.42977126689299611</c:v>
                </c:pt>
                <c:pt idx="2789">
                  <c:v>0.614786347313098</c:v>
                </c:pt>
                <c:pt idx="2790">
                  <c:v>0.71259078959767574</c:v>
                </c:pt>
                <c:pt idx="2791">
                  <c:v>0.59855692912184955</c:v>
                </c:pt>
                <c:pt idx="2792">
                  <c:v>0.40851906079385519</c:v>
                </c:pt>
                <c:pt idx="2793">
                  <c:v>0.43143855429156192</c:v>
                </c:pt>
                <c:pt idx="2794">
                  <c:v>0.61626323373127456</c:v>
                </c:pt>
                <c:pt idx="2795">
                  <c:v>0.65857056157427862</c:v>
                </c:pt>
                <c:pt idx="2796">
                  <c:v>0.55238540655283996</c:v>
                </c:pt>
                <c:pt idx="2797">
                  <c:v>0.77152601653248076</c:v>
                </c:pt>
                <c:pt idx="2798">
                  <c:v>1.026766001423812</c:v>
                </c:pt>
                <c:pt idx="2799">
                  <c:v>1.22897411958713</c:v>
                </c:pt>
                <c:pt idx="2800">
                  <c:v>1.3370784949212671</c:v>
                </c:pt>
                <c:pt idx="2801">
                  <c:v>1.3620805748216791</c:v>
                </c:pt>
                <c:pt idx="2802">
                  <c:v>1.245355538736076</c:v>
                </c:pt>
                <c:pt idx="2803">
                  <c:v>0.95773056314514604</c:v>
                </c:pt>
                <c:pt idx="2804">
                  <c:v>0.81200516210838536</c:v>
                </c:pt>
                <c:pt idx="2805">
                  <c:v>0.60353415780044017</c:v>
                </c:pt>
                <c:pt idx="2806">
                  <c:v>0.40256392993012702</c:v>
                </c:pt>
                <c:pt idx="2807">
                  <c:v>0.16494852437308299</c:v>
                </c:pt>
                <c:pt idx="2808">
                  <c:v>0.1270159522135885</c:v>
                </c:pt>
                <c:pt idx="2809">
                  <c:v>0.18903045024925491</c:v>
                </c:pt>
                <c:pt idx="2810">
                  <c:v>0.24864330077367919</c:v>
                </c:pt>
                <c:pt idx="2811">
                  <c:v>0.1846552327838033</c:v>
                </c:pt>
                <c:pt idx="2812">
                  <c:v>0.30134542042480073</c:v>
                </c:pt>
                <c:pt idx="2813">
                  <c:v>0.47334638473097629</c:v>
                </c:pt>
                <c:pt idx="2814">
                  <c:v>0.67613470411114829</c:v>
                </c:pt>
                <c:pt idx="2815">
                  <c:v>0.78820624239311965</c:v>
                </c:pt>
                <c:pt idx="2816">
                  <c:v>0.72210612944429098</c:v>
                </c:pt>
                <c:pt idx="2817">
                  <c:v>0.58888638486988443</c:v>
                </c:pt>
                <c:pt idx="2818">
                  <c:v>0.67642725751082355</c:v>
                </c:pt>
                <c:pt idx="2819">
                  <c:v>0.85147307568795616</c:v>
                </c:pt>
                <c:pt idx="2820">
                  <c:v>0.75535989357206124</c:v>
                </c:pt>
                <c:pt idx="2821">
                  <c:v>0.64927853690212156</c:v>
                </c:pt>
                <c:pt idx="2822">
                  <c:v>0.45128335839682743</c:v>
                </c:pt>
                <c:pt idx="2823">
                  <c:v>0.38016508110280722</c:v>
                </c:pt>
                <c:pt idx="2824">
                  <c:v>6.1598228650807441E-2</c:v>
                </c:pt>
                <c:pt idx="2825">
                  <c:v>-0.16425278691210751</c:v>
                </c:pt>
                <c:pt idx="2826">
                  <c:v>-9.4321753335038686E-2</c:v>
                </c:pt>
                <c:pt idx="2827">
                  <c:v>-3.032468752916628E-2</c:v>
                </c:pt>
                <c:pt idx="2828">
                  <c:v>7.5863673815380575E-2</c:v>
                </c:pt>
                <c:pt idx="2829">
                  <c:v>-8.3740718156601654E-2</c:v>
                </c:pt>
                <c:pt idx="2830">
                  <c:v>-7.0714591676513755E-2</c:v>
                </c:pt>
                <c:pt idx="2831">
                  <c:v>-1.2899994258716709E-2</c:v>
                </c:pt>
                <c:pt idx="2832">
                  <c:v>0.21239258874036829</c:v>
                </c:pt>
                <c:pt idx="2833">
                  <c:v>0.11571847608972941</c:v>
                </c:pt>
                <c:pt idx="2834">
                  <c:v>8.7018477498827698E-2</c:v>
                </c:pt>
                <c:pt idx="2835">
                  <c:v>5.8614958848203252E-2</c:v>
                </c:pt>
                <c:pt idx="2836">
                  <c:v>0.1634919835537163</c:v>
                </c:pt>
                <c:pt idx="2837">
                  <c:v>5.2313728083365339E-2</c:v>
                </c:pt>
                <c:pt idx="2838">
                  <c:v>-0.31619109390912581</c:v>
                </c:pt>
                <c:pt idx="2839">
                  <c:v>-0.483963862544598</c:v>
                </c:pt>
                <c:pt idx="2840">
                  <c:v>-0.67314046178268205</c:v>
                </c:pt>
                <c:pt idx="2841">
                  <c:v>-0.71179816453150691</c:v>
                </c:pt>
                <c:pt idx="2842">
                  <c:v>-0.77213249632652392</c:v>
                </c:pt>
                <c:pt idx="2843">
                  <c:v>-0.81251657303989078</c:v>
                </c:pt>
                <c:pt idx="2844">
                  <c:v>-0.81192120256607436</c:v>
                </c:pt>
                <c:pt idx="2845">
                  <c:v>-0.74874213341676543</c:v>
                </c:pt>
                <c:pt idx="2846">
                  <c:v>-0.87109090907882369</c:v>
                </c:pt>
                <c:pt idx="2847">
                  <c:v>-1.207461386248865</c:v>
                </c:pt>
                <c:pt idx="2848">
                  <c:v>-1.707123472287694</c:v>
                </c:pt>
                <c:pt idx="2849">
                  <c:v>-1.9705960716383411</c:v>
                </c:pt>
                <c:pt idx="2850">
                  <c:v>-2.0438035122019218</c:v>
                </c:pt>
                <c:pt idx="2851">
                  <c:v>-2.1302741454513918</c:v>
                </c:pt>
                <c:pt idx="2852">
                  <c:v>-2.0085396708221772</c:v>
                </c:pt>
                <c:pt idx="2853">
                  <c:v>-1.8519017625946279</c:v>
                </c:pt>
                <c:pt idx="2854">
                  <c:v>-1.5878571836914861</c:v>
                </c:pt>
                <c:pt idx="2855">
                  <c:v>-1.731883361310677</c:v>
                </c:pt>
                <c:pt idx="2856">
                  <c:v>-2.0972798425520889</c:v>
                </c:pt>
                <c:pt idx="2857">
                  <c:v>-2.443700378369777</c:v>
                </c:pt>
                <c:pt idx="2858">
                  <c:v>-2.4612368583632001</c:v>
                </c:pt>
                <c:pt idx="2859">
                  <c:v>-2.434305933559088</c:v>
                </c:pt>
                <c:pt idx="2860">
                  <c:v>-2.4832389744202721</c:v>
                </c:pt>
                <c:pt idx="2861">
                  <c:v>-2.525689012541291</c:v>
                </c:pt>
                <c:pt idx="2862">
                  <c:v>-2.421123928140045</c:v>
                </c:pt>
                <c:pt idx="2863">
                  <c:v>-2.4477165804139269</c:v>
                </c:pt>
                <c:pt idx="2864">
                  <c:v>-2.5291782954788271</c:v>
                </c:pt>
                <c:pt idx="2865">
                  <c:v>-2.514539556921993</c:v>
                </c:pt>
                <c:pt idx="2866">
                  <c:v>-2.4979682079922552</c:v>
                </c:pt>
                <c:pt idx="2867">
                  <c:v>-2.506768701420973</c:v>
                </c:pt>
                <c:pt idx="2868">
                  <c:v>-2.5954215485106609</c:v>
                </c:pt>
                <c:pt idx="2869">
                  <c:v>-2.721484927728818</c:v>
                </c:pt>
                <c:pt idx="2870">
                  <c:v>-2.7798431480815928</c:v>
                </c:pt>
                <c:pt idx="2871">
                  <c:v>-2.8850466184939592</c:v>
                </c:pt>
                <c:pt idx="2872">
                  <c:v>-2.9444511589516411</c:v>
                </c:pt>
                <c:pt idx="2873">
                  <c:v>-3.1025053442432711</c:v>
                </c:pt>
                <c:pt idx="2874">
                  <c:v>-3.1641952501777291</c:v>
                </c:pt>
                <c:pt idx="2875">
                  <c:v>-3.2682443646499859</c:v>
                </c:pt>
                <c:pt idx="2876">
                  <c:v>-3.289655235797329</c:v>
                </c:pt>
                <c:pt idx="2877">
                  <c:v>-3.4430696893932038</c:v>
                </c:pt>
                <c:pt idx="2878">
                  <c:v>-3.5238529881450709</c:v>
                </c:pt>
                <c:pt idx="2879">
                  <c:v>-3.4489111238731751</c:v>
                </c:pt>
                <c:pt idx="2880">
                  <c:v>-3.4466757157936798</c:v>
                </c:pt>
                <c:pt idx="2881">
                  <c:v>-3.608512232738633</c:v>
                </c:pt>
                <c:pt idx="2882">
                  <c:v>-3.5913046114870739</c:v>
                </c:pt>
                <c:pt idx="2883">
                  <c:v>-3.6020288288093272</c:v>
                </c:pt>
                <c:pt idx="2884">
                  <c:v>-3.5379914593440991</c:v>
                </c:pt>
                <c:pt idx="2885">
                  <c:v>-3.5401158404840531</c:v>
                </c:pt>
                <c:pt idx="2886">
                  <c:v>-3.4952805153883748</c:v>
                </c:pt>
                <c:pt idx="2887">
                  <c:v>-3.302907816478871</c:v>
                </c:pt>
                <c:pt idx="2888">
                  <c:v>-3.1595655718205671</c:v>
                </c:pt>
                <c:pt idx="2889">
                  <c:v>-3.0256003734202399</c:v>
                </c:pt>
                <c:pt idx="2890">
                  <c:v>-2.9472231637166351</c:v>
                </c:pt>
                <c:pt idx="2891">
                  <c:v>-2.786388845170241</c:v>
                </c:pt>
                <c:pt idx="2892">
                  <c:v>-2.7640019389639092</c:v>
                </c:pt>
                <c:pt idx="2893">
                  <c:v>-2.889569753665199</c:v>
                </c:pt>
                <c:pt idx="2894">
                  <c:v>-2.784874016619745</c:v>
                </c:pt>
                <c:pt idx="2895">
                  <c:v>-2.759678802752112</c:v>
                </c:pt>
                <c:pt idx="2896">
                  <c:v>-2.750907727386092</c:v>
                </c:pt>
                <c:pt idx="2897">
                  <c:v>-2.7875619490872618</c:v>
                </c:pt>
                <c:pt idx="2898">
                  <c:v>-2.8817624184484512</c:v>
                </c:pt>
                <c:pt idx="2899">
                  <c:v>-3.006347733108695</c:v>
                </c:pt>
                <c:pt idx="2900">
                  <c:v>-3.1573483632688348</c:v>
                </c:pt>
                <c:pt idx="2901">
                  <c:v>-2.865060154504889</c:v>
                </c:pt>
                <c:pt idx="2902">
                  <c:v>-2.675027892806443</c:v>
                </c:pt>
                <c:pt idx="2903">
                  <c:v>-2.6968888400525639</c:v>
                </c:pt>
                <c:pt idx="2904">
                  <c:v>-3.003077440443537</c:v>
                </c:pt>
                <c:pt idx="2905">
                  <c:v>-4.505011500614521</c:v>
                </c:pt>
                <c:pt idx="2906">
                  <c:v>-4.6757468860729752</c:v>
                </c:pt>
                <c:pt idx="2907">
                  <c:v>-3.6981231423149961</c:v>
                </c:pt>
                <c:pt idx="2908">
                  <c:v>-3.5722157337924378</c:v>
                </c:pt>
                <c:pt idx="2909">
                  <c:v>-2.4614222564211361</c:v>
                </c:pt>
                <c:pt idx="2910">
                  <c:v>-2.3441815069503149</c:v>
                </c:pt>
                <c:pt idx="2911">
                  <c:v>-2.2209789397293398</c:v>
                </c:pt>
                <c:pt idx="2912">
                  <c:v>-2.1425876198347589</c:v>
                </c:pt>
                <c:pt idx="2913">
                  <c:v>-2.7950199207371211</c:v>
                </c:pt>
                <c:pt idx="2914">
                  <c:v>-3.0493878408273551</c:v>
                </c:pt>
                <c:pt idx="2915">
                  <c:v>-2.9853337578901069</c:v>
                </c:pt>
                <c:pt idx="2916">
                  <c:v>-3.0869796415988162</c:v>
                </c:pt>
                <c:pt idx="2917">
                  <c:v>-3.1761299401268732</c:v>
                </c:pt>
                <c:pt idx="2918">
                  <c:v>-3.4679618600815592</c:v>
                </c:pt>
                <c:pt idx="2919">
                  <c:v>-3.7865219527210661</c:v>
                </c:pt>
                <c:pt idx="2920">
                  <c:v>-3.8065288126957451</c:v>
                </c:pt>
                <c:pt idx="2921">
                  <c:v>-3.74187948215262</c:v>
                </c:pt>
                <c:pt idx="2922">
                  <c:v>-3.559891555794422</c:v>
                </c:pt>
                <c:pt idx="2923">
                  <c:v>-3.4212401674913879</c:v>
                </c:pt>
                <c:pt idx="2924">
                  <c:v>-3.4783712806434859</c:v>
                </c:pt>
                <c:pt idx="2925">
                  <c:v>-3.436591185539783</c:v>
                </c:pt>
                <c:pt idx="2926">
                  <c:v>-3.4921803820082049</c:v>
                </c:pt>
                <c:pt idx="2927">
                  <c:v>-3.538895029861719</c:v>
                </c:pt>
                <c:pt idx="2928">
                  <c:v>-3.5635270812712578</c:v>
                </c:pt>
                <c:pt idx="2929">
                  <c:v>-3.6349162810911508</c:v>
                </c:pt>
                <c:pt idx="2930">
                  <c:v>-3.645777650872609</c:v>
                </c:pt>
                <c:pt idx="2931">
                  <c:v>-3.8345763306826979</c:v>
                </c:pt>
                <c:pt idx="2932">
                  <c:v>-4.1289897183333304</c:v>
                </c:pt>
                <c:pt idx="2933">
                  <c:v>-4.3092420803807201</c:v>
                </c:pt>
                <c:pt idx="2934">
                  <c:v>-4.4821589709347949</c:v>
                </c:pt>
                <c:pt idx="2935">
                  <c:v>-4.527855040249003</c:v>
                </c:pt>
                <c:pt idx="2936">
                  <c:v>-4.4385095173093756</c:v>
                </c:pt>
                <c:pt idx="2937">
                  <c:v>-4.4042974158817643</c:v>
                </c:pt>
                <c:pt idx="2938">
                  <c:v>-4.4135951511393587</c:v>
                </c:pt>
                <c:pt idx="2939">
                  <c:v>-4.1041083660422917</c:v>
                </c:pt>
                <c:pt idx="2940">
                  <c:v>-3.6905654080471062</c:v>
                </c:pt>
                <c:pt idx="2941">
                  <c:v>-3.6376277418148919</c:v>
                </c:pt>
                <c:pt idx="2942">
                  <c:v>-3.689104427846861</c:v>
                </c:pt>
                <c:pt idx="2943">
                  <c:v>-3.7424381689813142</c:v>
                </c:pt>
                <c:pt idx="2944">
                  <c:v>-3.7244049790045368</c:v>
                </c:pt>
                <c:pt idx="2945">
                  <c:v>-3.8671370480914078</c:v>
                </c:pt>
                <c:pt idx="2946">
                  <c:v>-3.9817470783971318</c:v>
                </c:pt>
                <c:pt idx="2947">
                  <c:v>-4.1512964369055032</c:v>
                </c:pt>
                <c:pt idx="2948">
                  <c:v>-4.2925113736416396</c:v>
                </c:pt>
                <c:pt idx="2949">
                  <c:v>-4.2657685628012816</c:v>
                </c:pt>
                <c:pt idx="2950">
                  <c:v>-4.0993832548998599</c:v>
                </c:pt>
                <c:pt idx="2951">
                  <c:v>-3.594888489982742</c:v>
                </c:pt>
                <c:pt idx="2952">
                  <c:v>-3.1040691897532788</c:v>
                </c:pt>
                <c:pt idx="2953">
                  <c:v>-2.723951716099863</c:v>
                </c:pt>
                <c:pt idx="2954">
                  <c:v>-2.2717370929010938</c:v>
                </c:pt>
                <c:pt idx="2955">
                  <c:v>-1.8237414274009189</c:v>
                </c:pt>
                <c:pt idx="2956">
                  <c:v>-1.436973768530236</c:v>
                </c:pt>
                <c:pt idx="2957">
                  <c:v>-1.490904000763865</c:v>
                </c:pt>
                <c:pt idx="2958">
                  <c:v>-1.6062202679148889</c:v>
                </c:pt>
                <c:pt idx="2959">
                  <c:v>-1.788148420482097</c:v>
                </c:pt>
                <c:pt idx="2960">
                  <c:v>-1.900519374079888</c:v>
                </c:pt>
                <c:pt idx="2961">
                  <c:v>-1.7711161872498631</c:v>
                </c:pt>
                <c:pt idx="2962">
                  <c:v>-1.715924217192571</c:v>
                </c:pt>
                <c:pt idx="2963">
                  <c:v>-1.8332358186757181</c:v>
                </c:pt>
                <c:pt idx="2964">
                  <c:v>-1.9700105027248289</c:v>
                </c:pt>
                <c:pt idx="2965">
                  <c:v>-1.725188781810294</c:v>
                </c:pt>
                <c:pt idx="2966">
                  <c:v>-1.8709507778251859</c:v>
                </c:pt>
                <c:pt idx="2967">
                  <c:v>-1.975207198246302</c:v>
                </c:pt>
                <c:pt idx="2968">
                  <c:v>-1.904262538138626</c:v>
                </c:pt>
                <c:pt idx="2969">
                  <c:v>-1.800192935579513</c:v>
                </c:pt>
                <c:pt idx="2970">
                  <c:v>-1.7278009702076</c:v>
                </c:pt>
                <c:pt idx="2971">
                  <c:v>-1.6081548084490831</c:v>
                </c:pt>
                <c:pt idx="2972">
                  <c:v>-1.690998299008224</c:v>
                </c:pt>
                <c:pt idx="2973">
                  <c:v>-2.0090858742912872</c:v>
                </c:pt>
                <c:pt idx="2974">
                  <c:v>-2.4471419972216091</c:v>
                </c:pt>
                <c:pt idx="2975">
                  <c:v>-2.5286019159680349</c:v>
                </c:pt>
                <c:pt idx="2976">
                  <c:v>-2.7476716489596709</c:v>
                </c:pt>
                <c:pt idx="2977">
                  <c:v>-2.8003513796163779</c:v>
                </c:pt>
                <c:pt idx="2978">
                  <c:v>-2.6545291507700739</c:v>
                </c:pt>
                <c:pt idx="2979">
                  <c:v>-2.4296602292228031</c:v>
                </c:pt>
                <c:pt idx="2980">
                  <c:v>-2.4783944806458371</c:v>
                </c:pt>
                <c:pt idx="2981">
                  <c:v>-2.3759872368201091</c:v>
                </c:pt>
                <c:pt idx="2982">
                  <c:v>-2.316050985347812</c:v>
                </c:pt>
                <c:pt idx="2983">
                  <c:v>-2.141243610278905</c:v>
                </c:pt>
                <c:pt idx="2984">
                  <c:v>-2.0731463594510262</c:v>
                </c:pt>
                <c:pt idx="2985">
                  <c:v>-2.0851121633859528</c:v>
                </c:pt>
                <c:pt idx="2986">
                  <c:v>-2.1792741365050499</c:v>
                </c:pt>
                <c:pt idx="2987">
                  <c:v>-2.422122010735019</c:v>
                </c:pt>
                <c:pt idx="2988">
                  <c:v>-2.550786974410137</c:v>
                </c:pt>
                <c:pt idx="2989">
                  <c:v>-2.4695154190554778</c:v>
                </c:pt>
                <c:pt idx="2990">
                  <c:v>-2.4961248950864752</c:v>
                </c:pt>
                <c:pt idx="2991">
                  <c:v>-2.169092208102287</c:v>
                </c:pt>
                <c:pt idx="2992">
                  <c:v>-1.780007680416875</c:v>
                </c:pt>
                <c:pt idx="2993">
                  <c:v>-1.6048906338410771</c:v>
                </c:pt>
                <c:pt idx="2994">
                  <c:v>-1.4587932922835221</c:v>
                </c:pt>
                <c:pt idx="2995">
                  <c:v>-1.4731210552910019</c:v>
                </c:pt>
                <c:pt idx="2996">
                  <c:v>-1.6622008497148739</c:v>
                </c:pt>
                <c:pt idx="2997">
                  <c:v>-1.639240490969381</c:v>
                </c:pt>
                <c:pt idx="2998">
                  <c:v>-1.568473432219863</c:v>
                </c:pt>
                <c:pt idx="2999">
                  <c:v>-1.398348578061724</c:v>
                </c:pt>
                <c:pt idx="3000">
                  <c:v>-1.077528738797628</c:v>
                </c:pt>
                <c:pt idx="3001">
                  <c:v>-0.79014918089240915</c:v>
                </c:pt>
                <c:pt idx="3002">
                  <c:v>-0.51022539157856517</c:v>
                </c:pt>
                <c:pt idx="3003">
                  <c:v>-0.12901729926614719</c:v>
                </c:pt>
                <c:pt idx="3004">
                  <c:v>6.2062416430487301E-2</c:v>
                </c:pt>
                <c:pt idx="3005">
                  <c:v>-1.194416108370816E-2</c:v>
                </c:pt>
                <c:pt idx="3006">
                  <c:v>-0.2584498591901731</c:v>
                </c:pt>
                <c:pt idx="3007">
                  <c:v>-0.47360980244889372</c:v>
                </c:pt>
                <c:pt idx="3008">
                  <c:v>-0.67714613457333328</c:v>
                </c:pt>
                <c:pt idx="3009">
                  <c:v>-0.77270313747923958</c:v>
                </c:pt>
                <c:pt idx="3010">
                  <c:v>-0.67039487876094905</c:v>
                </c:pt>
                <c:pt idx="3011">
                  <c:v>-0.76026095018460249</c:v>
                </c:pt>
                <c:pt idx="3012">
                  <c:v>-0.43350307031936891</c:v>
                </c:pt>
                <c:pt idx="3013">
                  <c:v>-0.99048652090401279</c:v>
                </c:pt>
                <c:pt idx="3014">
                  <c:v>-0.2109010503977593</c:v>
                </c:pt>
                <c:pt idx="3015">
                  <c:v>-1.6104112130253989</c:v>
                </c:pt>
                <c:pt idx="3016">
                  <c:v>-1.883556672467025</c:v>
                </c:pt>
                <c:pt idx="3017">
                  <c:v>-2.374999007561287</c:v>
                </c:pt>
                <c:pt idx="3018">
                  <c:v>-2.458289583963412</c:v>
                </c:pt>
                <c:pt idx="3019">
                  <c:v>-2.536066087379675</c:v>
                </c:pt>
                <c:pt idx="3020">
                  <c:v>-2.3817472698748068</c:v>
                </c:pt>
                <c:pt idx="3021">
                  <c:v>0.65603658596084435</c:v>
                </c:pt>
                <c:pt idx="3022">
                  <c:v>1.0536946440924211</c:v>
                </c:pt>
                <c:pt idx="3023">
                  <c:v>1.4176014678998601</c:v>
                </c:pt>
                <c:pt idx="3024">
                  <c:v>1.6793638309764249</c:v>
                </c:pt>
                <c:pt idx="3025">
                  <c:v>1.831457889383445</c:v>
                </c:pt>
                <c:pt idx="3026">
                  <c:v>1.818123510763878</c:v>
                </c:pt>
                <c:pt idx="3027">
                  <c:v>1.4873909426317029</c:v>
                </c:pt>
                <c:pt idx="3028">
                  <c:v>1.172663468273011</c:v>
                </c:pt>
                <c:pt idx="3029">
                  <c:v>0.88037058830458315</c:v>
                </c:pt>
                <c:pt idx="3030">
                  <c:v>0.77203524612572383</c:v>
                </c:pt>
                <c:pt idx="3031">
                  <c:v>1.0153205692302061</c:v>
                </c:pt>
                <c:pt idx="3032">
                  <c:v>1.235155869789947</c:v>
                </c:pt>
                <c:pt idx="3033">
                  <c:v>1.434406094808653</c:v>
                </c:pt>
                <c:pt idx="3034">
                  <c:v>1.4670843476224491</c:v>
                </c:pt>
                <c:pt idx="3035">
                  <c:v>1.328759227571328</c:v>
                </c:pt>
                <c:pt idx="3036">
                  <c:v>1.33441938669085</c:v>
                </c:pt>
                <c:pt idx="3037">
                  <c:v>1.1415597754649249</c:v>
                </c:pt>
                <c:pt idx="3038">
                  <c:v>0.96864153592150481</c:v>
                </c:pt>
                <c:pt idx="3039">
                  <c:v>0.86441236458342063</c:v>
                </c:pt>
                <c:pt idx="3040">
                  <c:v>0.99292640352633976</c:v>
                </c:pt>
                <c:pt idx="3041">
                  <c:v>0.86077413161468608</c:v>
                </c:pt>
                <c:pt idx="3042">
                  <c:v>0.64870237365632077</c:v>
                </c:pt>
                <c:pt idx="3043">
                  <c:v>0.42388446271168301</c:v>
                </c:pt>
                <c:pt idx="3044">
                  <c:v>8.1451831555664836E-2</c:v>
                </c:pt>
                <c:pt idx="3045">
                  <c:v>-0.22853211991399669</c:v>
                </c:pt>
                <c:pt idx="3046">
                  <c:v>-0.39958047328446161</c:v>
                </c:pt>
                <c:pt idx="3047">
                  <c:v>-0.58832492858217778</c:v>
                </c:pt>
                <c:pt idx="3048">
                  <c:v>-0.71211940725446798</c:v>
                </c:pt>
                <c:pt idx="3049">
                  <c:v>-0.37973968410826009</c:v>
                </c:pt>
                <c:pt idx="3050">
                  <c:v>0.3677257795580966</c:v>
                </c:pt>
                <c:pt idx="3051">
                  <c:v>0.91587505068770847</c:v>
                </c:pt>
                <c:pt idx="3052">
                  <c:v>1.3496011755815951</c:v>
                </c:pt>
                <c:pt idx="3053">
                  <c:v>1.330153552008847</c:v>
                </c:pt>
                <c:pt idx="3054">
                  <c:v>1.4928179307717131</c:v>
                </c:pt>
                <c:pt idx="3055">
                  <c:v>1.592004340837089</c:v>
                </c:pt>
                <c:pt idx="3056">
                  <c:v>1.443380475373464</c:v>
                </c:pt>
                <c:pt idx="3057">
                  <c:v>1.1348771520753349</c:v>
                </c:pt>
                <c:pt idx="3058">
                  <c:v>0.88382289770553957</c:v>
                </c:pt>
                <c:pt idx="3059">
                  <c:v>0.81169657920565041</c:v>
                </c:pt>
                <c:pt idx="3060">
                  <c:v>0.72117243008714582</c:v>
                </c:pt>
                <c:pt idx="3061">
                  <c:v>0.57332880573297551</c:v>
                </c:pt>
                <c:pt idx="3062">
                  <c:v>0.67201063701410013</c:v>
                </c:pt>
                <c:pt idx="3063">
                  <c:v>0.5991445070913296</c:v>
                </c:pt>
                <c:pt idx="3064">
                  <c:v>0.59963309310905555</c:v>
                </c:pt>
                <c:pt idx="3065">
                  <c:v>0.55871345001576267</c:v>
                </c:pt>
                <c:pt idx="3066">
                  <c:v>0.57414329961860811</c:v>
                </c:pt>
                <c:pt idx="3067">
                  <c:v>0.51977480624131767</c:v>
                </c:pt>
                <c:pt idx="3068">
                  <c:v>0.49960752241950029</c:v>
                </c:pt>
                <c:pt idx="3069">
                  <c:v>0.38291364812432388</c:v>
                </c:pt>
                <c:pt idx="3070">
                  <c:v>0.43352995324859278</c:v>
                </c:pt>
                <c:pt idx="3071">
                  <c:v>0.79538944170147097</c:v>
                </c:pt>
                <c:pt idx="3072">
                  <c:v>1.189491335324478</c:v>
                </c:pt>
                <c:pt idx="3073">
                  <c:v>1.5263611304247049</c:v>
                </c:pt>
                <c:pt idx="3074">
                  <c:v>1.681354990766164</c:v>
                </c:pt>
                <c:pt idx="3075">
                  <c:v>1.728591928230371</c:v>
                </c:pt>
                <c:pt idx="3076">
                  <c:v>1.7682987035529609</c:v>
                </c:pt>
                <c:pt idx="3077">
                  <c:v>1.417682520620539</c:v>
                </c:pt>
                <c:pt idx="3078">
                  <c:v>1.166260013947237</c:v>
                </c:pt>
                <c:pt idx="3079">
                  <c:v>0.79107174166142347</c:v>
                </c:pt>
                <c:pt idx="3080">
                  <c:v>0.26880207181172278</c:v>
                </c:pt>
                <c:pt idx="3081">
                  <c:v>-0.27857337871744542</c:v>
                </c:pt>
                <c:pt idx="3082">
                  <c:v>-0.48450901358196308</c:v>
                </c:pt>
                <c:pt idx="3083">
                  <c:v>-0.24416835457959449</c:v>
                </c:pt>
                <c:pt idx="3084">
                  <c:v>7.9036924752133739E-2</c:v>
                </c:pt>
                <c:pt idx="3085">
                  <c:v>0.28728054657999641</c:v>
                </c:pt>
                <c:pt idx="3086">
                  <c:v>0.42688625255679702</c:v>
                </c:pt>
                <c:pt idx="3087">
                  <c:v>0.39092928232024338</c:v>
                </c:pt>
                <c:pt idx="3088">
                  <c:v>0.3466691802414667</c:v>
                </c:pt>
                <c:pt idx="3089">
                  <c:v>0.27544433298374049</c:v>
                </c:pt>
                <c:pt idx="3090">
                  <c:v>0.33045146171340872</c:v>
                </c:pt>
                <c:pt idx="3091">
                  <c:v>0.49833403457946007</c:v>
                </c:pt>
                <c:pt idx="3092">
                  <c:v>0.85873334340945051</c:v>
                </c:pt>
                <c:pt idx="3093">
                  <c:v>0.96260729624251273</c:v>
                </c:pt>
                <c:pt idx="3094">
                  <c:v>0.83171660574178685</c:v>
                </c:pt>
                <c:pt idx="3095">
                  <c:v>0.86384970472241951</c:v>
                </c:pt>
                <c:pt idx="3096">
                  <c:v>0.95280137049650337</c:v>
                </c:pt>
                <c:pt idx="3097">
                  <c:v>0.78836259256708652</c:v>
                </c:pt>
                <c:pt idx="3098">
                  <c:v>0.77670925303125782</c:v>
                </c:pt>
                <c:pt idx="3099">
                  <c:v>0.87532291645847848</c:v>
                </c:pt>
                <c:pt idx="3100">
                  <c:v>0.84511816986654809</c:v>
                </c:pt>
                <c:pt idx="3101">
                  <c:v>0.80154053508780487</c:v>
                </c:pt>
                <c:pt idx="3102">
                  <c:v>1.0171036476859621</c:v>
                </c:pt>
                <c:pt idx="3103">
                  <c:v>1.3298283915498399</c:v>
                </c:pt>
                <c:pt idx="3104">
                  <c:v>1.611490620830538</c:v>
                </c:pt>
                <c:pt idx="3105">
                  <c:v>1.706767934538397</c:v>
                </c:pt>
                <c:pt idx="3106">
                  <c:v>1.4774024475088221</c:v>
                </c:pt>
                <c:pt idx="3107">
                  <c:v>1.287768830335567</c:v>
                </c:pt>
                <c:pt idx="3108">
                  <c:v>1.276551097393938</c:v>
                </c:pt>
                <c:pt idx="3109">
                  <c:v>1.3871272861973361</c:v>
                </c:pt>
                <c:pt idx="3110">
                  <c:v>1.4206604409097441</c:v>
                </c:pt>
                <c:pt idx="3111">
                  <c:v>1.479334419299839</c:v>
                </c:pt>
                <c:pt idx="3112">
                  <c:v>1.4416359853672549</c:v>
                </c:pt>
                <c:pt idx="3113">
                  <c:v>1.3917850142249171</c:v>
                </c:pt>
                <c:pt idx="3114">
                  <c:v>1.4838044327253299</c:v>
                </c:pt>
                <c:pt idx="3115">
                  <c:v>1.6917260866318879</c:v>
                </c:pt>
                <c:pt idx="3116">
                  <c:v>1.7564857237743241</c:v>
                </c:pt>
                <c:pt idx="3117">
                  <c:v>1.992725606641099</c:v>
                </c:pt>
                <c:pt idx="3118">
                  <c:v>2.0925019974613019</c:v>
                </c:pt>
                <c:pt idx="3119">
                  <c:v>2.2081841326932081</c:v>
                </c:pt>
                <c:pt idx="3120">
                  <c:v>2.4875936068254831</c:v>
                </c:pt>
                <c:pt idx="3121">
                  <c:v>2.796796634542059</c:v>
                </c:pt>
                <c:pt idx="3122">
                  <c:v>2.816186752284453</c:v>
                </c:pt>
                <c:pt idx="3123">
                  <c:v>2.4303656548641461</c:v>
                </c:pt>
                <c:pt idx="3124">
                  <c:v>2.153103979848257</c:v>
                </c:pt>
                <c:pt idx="3125">
                  <c:v>2.026759951866858</c:v>
                </c:pt>
                <c:pt idx="3126">
                  <c:v>2.2298360756687141</c:v>
                </c:pt>
                <c:pt idx="3127">
                  <c:v>2.601095092428809</c:v>
                </c:pt>
                <c:pt idx="3128">
                  <c:v>3.0007089138912861</c:v>
                </c:pt>
                <c:pt idx="3129">
                  <c:v>3.4796485446558512</c:v>
                </c:pt>
                <c:pt idx="3130">
                  <c:v>3.6931063798564572</c:v>
                </c:pt>
                <c:pt idx="3131">
                  <c:v>3.782838228483314</c:v>
                </c:pt>
                <c:pt idx="3132">
                  <c:v>3.7522441235659691</c:v>
                </c:pt>
                <c:pt idx="3133">
                  <c:v>3.5678153844250531</c:v>
                </c:pt>
                <c:pt idx="3134">
                  <c:v>3.6356236324901929</c:v>
                </c:pt>
                <c:pt idx="3135">
                  <c:v>3.7183188892708992</c:v>
                </c:pt>
                <c:pt idx="3136">
                  <c:v>3.8741823231735451</c:v>
                </c:pt>
                <c:pt idx="3137">
                  <c:v>3.90341479136936</c:v>
                </c:pt>
                <c:pt idx="3138">
                  <c:v>3.75970004946935</c:v>
                </c:pt>
                <c:pt idx="3139">
                  <c:v>3.4757274950506192</c:v>
                </c:pt>
                <c:pt idx="3140">
                  <c:v>2.931341919358871</c:v>
                </c:pt>
                <c:pt idx="3141">
                  <c:v>2.534793742958108</c:v>
                </c:pt>
                <c:pt idx="3142">
                  <c:v>2.988752733363079</c:v>
                </c:pt>
                <c:pt idx="3143">
                  <c:v>2.8653527246712458</c:v>
                </c:pt>
                <c:pt idx="3144">
                  <c:v>2.9156013626593982</c:v>
                </c:pt>
                <c:pt idx="3145">
                  <c:v>2.924765793377492</c:v>
                </c:pt>
                <c:pt idx="3146">
                  <c:v>2.920790478389252</c:v>
                </c:pt>
                <c:pt idx="3147">
                  <c:v>3.026541349474742</c:v>
                </c:pt>
                <c:pt idx="3148">
                  <c:v>3.2759079938401712</c:v>
                </c:pt>
                <c:pt idx="3149">
                  <c:v>3.3560847670645422</c:v>
                </c:pt>
                <c:pt idx="3150">
                  <c:v>3.3993820090437672</c:v>
                </c:pt>
                <c:pt idx="3151">
                  <c:v>3.6471306787340581</c:v>
                </c:pt>
                <c:pt idx="3152">
                  <c:v>3.9668839885501188</c:v>
                </c:pt>
                <c:pt idx="3153">
                  <c:v>4.2883927669306354</c:v>
                </c:pt>
                <c:pt idx="3154">
                  <c:v>4.7486323192866946</c:v>
                </c:pt>
                <c:pt idx="3155">
                  <c:v>5.3181234282190886</c:v>
                </c:pt>
                <c:pt idx="3156">
                  <c:v>5.3953425568429196</c:v>
                </c:pt>
                <c:pt idx="3157">
                  <c:v>5.2883360092371516</c:v>
                </c:pt>
                <c:pt idx="3158">
                  <c:v>5.2968546404567398</c:v>
                </c:pt>
                <c:pt idx="3159">
                  <c:v>5.0876535400149248</c:v>
                </c:pt>
                <c:pt idx="3160">
                  <c:v>4.8470628778660867</c:v>
                </c:pt>
                <c:pt idx="3161">
                  <c:v>4.4679044500658716</c:v>
                </c:pt>
                <c:pt idx="3162">
                  <c:v>4.1079190289849743</c:v>
                </c:pt>
                <c:pt idx="3163">
                  <c:v>3.974990915857251</c:v>
                </c:pt>
                <c:pt idx="3164">
                  <c:v>4.0540324106513639</c:v>
                </c:pt>
                <c:pt idx="3165">
                  <c:v>4.0896106068591394</c:v>
                </c:pt>
                <c:pt idx="3166">
                  <c:v>4.0558754791023244</c:v>
                </c:pt>
                <c:pt idx="3167">
                  <c:v>4.107692305737177</c:v>
                </c:pt>
                <c:pt idx="3168">
                  <c:v>4.0383769448855418</c:v>
                </c:pt>
                <c:pt idx="3169">
                  <c:v>3.993988440718816</c:v>
                </c:pt>
                <c:pt idx="3170">
                  <c:v>3.8514150223406292</c:v>
                </c:pt>
                <c:pt idx="3171">
                  <c:v>3.6988080987309422</c:v>
                </c:pt>
                <c:pt idx="3172">
                  <c:v>3.5577581392761228</c:v>
                </c:pt>
                <c:pt idx="3173">
                  <c:v>3.3701609717580849</c:v>
                </c:pt>
                <c:pt idx="3174">
                  <c:v>3.0987367933077841</c:v>
                </c:pt>
                <c:pt idx="3175">
                  <c:v>2.8291602233337039</c:v>
                </c:pt>
                <c:pt idx="3176">
                  <c:v>2.7366313157972439</c:v>
                </c:pt>
                <c:pt idx="3177">
                  <c:v>2.4804978875486539</c:v>
                </c:pt>
                <c:pt idx="3178">
                  <c:v>2.2985959321372209</c:v>
                </c:pt>
                <c:pt idx="3179">
                  <c:v>2.2585014816683748</c:v>
                </c:pt>
                <c:pt idx="3180">
                  <c:v>2.5519334153422131</c:v>
                </c:pt>
                <c:pt idx="3181">
                  <c:v>2.8973734613768531</c:v>
                </c:pt>
                <c:pt idx="3182">
                  <c:v>2.8745763571250902</c:v>
                </c:pt>
                <c:pt idx="3183">
                  <c:v>2.6566020544503322</c:v>
                </c:pt>
                <c:pt idx="3184">
                  <c:v>2.5033583835438948</c:v>
                </c:pt>
                <c:pt idx="3185">
                  <c:v>2.2686182843090852</c:v>
                </c:pt>
                <c:pt idx="3186">
                  <c:v>1.976834613161941</c:v>
                </c:pt>
                <c:pt idx="3187">
                  <c:v>1.5759458828970421</c:v>
                </c:pt>
                <c:pt idx="3188">
                  <c:v>0.86427146521652742</c:v>
                </c:pt>
                <c:pt idx="3189">
                  <c:v>0.23979579806299431</c:v>
                </c:pt>
                <c:pt idx="3190">
                  <c:v>-1.235247278589883E-2</c:v>
                </c:pt>
                <c:pt idx="3191">
                  <c:v>-6.8351418851802501E-2</c:v>
                </c:pt>
                <c:pt idx="3192">
                  <c:v>-0.21981362211792521</c:v>
                </c:pt>
                <c:pt idx="3193">
                  <c:v>-0.105437391990157</c:v>
                </c:pt>
                <c:pt idx="3194">
                  <c:v>1.838844186904846E-2</c:v>
                </c:pt>
                <c:pt idx="3195">
                  <c:v>4.5322735929965129E-2</c:v>
                </c:pt>
                <c:pt idx="3196">
                  <c:v>2.8104054003647551E-2</c:v>
                </c:pt>
                <c:pt idx="3197">
                  <c:v>1.423978528125083E-2</c:v>
                </c:pt>
                <c:pt idx="3198">
                  <c:v>-0.1309191651126981</c:v>
                </c:pt>
                <c:pt idx="3199">
                  <c:v>-0.31509850205737922</c:v>
                </c:pt>
                <c:pt idx="3200">
                  <c:v>-0.50954943613408665</c:v>
                </c:pt>
                <c:pt idx="3201">
                  <c:v>-0.51842174002504815</c:v>
                </c:pt>
                <c:pt idx="3202">
                  <c:v>-0.46988020553295101</c:v>
                </c:pt>
                <c:pt idx="3203">
                  <c:v>-0.53427854784238937</c:v>
                </c:pt>
                <c:pt idx="3204">
                  <c:v>-0.70870588776533572</c:v>
                </c:pt>
                <c:pt idx="3205">
                  <c:v>-0.90989028361923419</c:v>
                </c:pt>
                <c:pt idx="3206">
                  <c:v>-1.0050901797945311</c:v>
                </c:pt>
                <c:pt idx="3207">
                  <c:v>-0.63713544631566532</c:v>
                </c:pt>
                <c:pt idx="3208">
                  <c:v>-0.19434611845504729</c:v>
                </c:pt>
                <c:pt idx="3209">
                  <c:v>0.14512448007172099</c:v>
                </c:pt>
                <c:pt idx="3210">
                  <c:v>0.38589615325525889</c:v>
                </c:pt>
                <c:pt idx="3211">
                  <c:v>0.63690375138121469</c:v>
                </c:pt>
                <c:pt idx="3212">
                  <c:v>0.83851081117203308</c:v>
                </c:pt>
                <c:pt idx="3213">
                  <c:v>0.78108235682510507</c:v>
                </c:pt>
                <c:pt idx="3214">
                  <c:v>0.7328704609770379</c:v>
                </c:pt>
                <c:pt idx="3215">
                  <c:v>0.52017084838179617</c:v>
                </c:pt>
                <c:pt idx="3216">
                  <c:v>0.14792145436051651</c:v>
                </c:pt>
                <c:pt idx="3217">
                  <c:v>-0.1852334727546166</c:v>
                </c:pt>
                <c:pt idx="3218">
                  <c:v>-0.47671920728811462</c:v>
                </c:pt>
                <c:pt idx="3219">
                  <c:v>-0.94905444541478334</c:v>
                </c:pt>
                <c:pt idx="3220">
                  <c:v>-1.231655668023669</c:v>
                </c:pt>
                <c:pt idx="3221">
                  <c:v>-1.330133355642064</c:v>
                </c:pt>
                <c:pt idx="3222">
                  <c:v>-1.5589684409051401</c:v>
                </c:pt>
                <c:pt idx="3223">
                  <c:v>-1.673339290368095</c:v>
                </c:pt>
                <c:pt idx="3224">
                  <c:v>-1.6516853685285731</c:v>
                </c:pt>
                <c:pt idx="3225">
                  <c:v>-1.5809031544815719</c:v>
                </c:pt>
                <c:pt idx="3226">
                  <c:v>-1.4183890048426719</c:v>
                </c:pt>
                <c:pt idx="3227">
                  <c:v>-1.3409431048294831</c:v>
                </c:pt>
                <c:pt idx="3228">
                  <c:v>-0.98284132037525129</c:v>
                </c:pt>
                <c:pt idx="3229">
                  <c:v>0.9289552206340298</c:v>
                </c:pt>
                <c:pt idx="3230">
                  <c:v>-0.69539031409949181</c:v>
                </c:pt>
                <c:pt idx="3231">
                  <c:v>0.66692934653455638</c:v>
                </c:pt>
                <c:pt idx="3232">
                  <c:v>0.61619990926972557</c:v>
                </c:pt>
                <c:pt idx="3233">
                  <c:v>-1.4716295743069849</c:v>
                </c:pt>
                <c:pt idx="3234">
                  <c:v>-0.59598660170165829</c:v>
                </c:pt>
                <c:pt idx="3235">
                  <c:v>-1.245343803839839</c:v>
                </c:pt>
                <c:pt idx="3236">
                  <c:v>-0.96314581357248463</c:v>
                </c:pt>
                <c:pt idx="3237">
                  <c:v>-1.029806916291691</c:v>
                </c:pt>
                <c:pt idx="3238">
                  <c:v>-1.1695165022030849</c:v>
                </c:pt>
                <c:pt idx="3239">
                  <c:v>-1.191992272609572</c:v>
                </c:pt>
                <c:pt idx="3240">
                  <c:v>-1.043583915991724</c:v>
                </c:pt>
                <c:pt idx="3241">
                  <c:v>-0.96420461561251802</c:v>
                </c:pt>
                <c:pt idx="3242">
                  <c:v>-0.98334473517929544</c:v>
                </c:pt>
                <c:pt idx="3243">
                  <c:v>-1.152831242386571</c:v>
                </c:pt>
                <c:pt idx="3244">
                  <c:v>-1.089358105266879</c:v>
                </c:pt>
                <c:pt idx="3245">
                  <c:v>-1.2144851337554261</c:v>
                </c:pt>
                <c:pt idx="3246">
                  <c:v>-0.99349839796471251</c:v>
                </c:pt>
                <c:pt idx="3247">
                  <c:v>-0.6511734923327972</c:v>
                </c:pt>
                <c:pt idx="3248">
                  <c:v>-0.492137816883641</c:v>
                </c:pt>
                <c:pt idx="3249">
                  <c:v>-0.31690203424798841</c:v>
                </c:pt>
                <c:pt idx="3250">
                  <c:v>-0.44041497232345028</c:v>
                </c:pt>
                <c:pt idx="3251">
                  <c:v>-0.6640594629863229</c:v>
                </c:pt>
                <c:pt idx="3252">
                  <c:v>-0.85557301271112618</c:v>
                </c:pt>
                <c:pt idx="3253">
                  <c:v>-0.87850745443297817</c:v>
                </c:pt>
                <c:pt idx="3254">
                  <c:v>-0.91668260785940969</c:v>
                </c:pt>
                <c:pt idx="3255">
                  <c:v>-0.96253127461818011</c:v>
                </c:pt>
                <c:pt idx="3256">
                  <c:v>-0.93255577944400592</c:v>
                </c:pt>
                <c:pt idx="3257">
                  <c:v>-0.88318296532318996</c:v>
                </c:pt>
                <c:pt idx="3258">
                  <c:v>-0.80984978536302377</c:v>
                </c:pt>
                <c:pt idx="3259">
                  <c:v>-0.94810531215454341</c:v>
                </c:pt>
                <c:pt idx="3260">
                  <c:v>-0.88863833954156013</c:v>
                </c:pt>
                <c:pt idx="3261">
                  <c:v>-0.72554082953002763</c:v>
                </c:pt>
                <c:pt idx="3262">
                  <c:v>-0.67085089822351329</c:v>
                </c:pt>
                <c:pt idx="3263">
                  <c:v>-0.58542715333584605</c:v>
                </c:pt>
                <c:pt idx="3264">
                  <c:v>-0.68021617678695712</c:v>
                </c:pt>
                <c:pt idx="3265">
                  <c:v>-0.70562796076912659</c:v>
                </c:pt>
                <c:pt idx="3266">
                  <c:v>-0.7114355656171073</c:v>
                </c:pt>
                <c:pt idx="3267">
                  <c:v>-0.61026931407864138</c:v>
                </c:pt>
                <c:pt idx="3268">
                  <c:v>-0.48969312711397978</c:v>
                </c:pt>
                <c:pt idx="3269">
                  <c:v>-0.36641247382498571</c:v>
                </c:pt>
                <c:pt idx="3270">
                  <c:v>-0.35269603226553031</c:v>
                </c:pt>
                <c:pt idx="3271">
                  <c:v>-0.37748397869249389</c:v>
                </c:pt>
                <c:pt idx="3272">
                  <c:v>-0.27111346882635651</c:v>
                </c:pt>
                <c:pt idx="3273">
                  <c:v>1.0085529107089739E-2</c:v>
                </c:pt>
                <c:pt idx="3274">
                  <c:v>0.364183391462509</c:v>
                </c:pt>
                <c:pt idx="3275">
                  <c:v>0.39457984684316982</c:v>
                </c:pt>
                <c:pt idx="3276">
                  <c:v>0.1756128735183359</c:v>
                </c:pt>
                <c:pt idx="3277">
                  <c:v>8.7786572110932215E-3</c:v>
                </c:pt>
                <c:pt idx="3278">
                  <c:v>-8.9271702946984749E-2</c:v>
                </c:pt>
                <c:pt idx="3279">
                  <c:v>0.14355281388880639</c:v>
                </c:pt>
                <c:pt idx="3280">
                  <c:v>0.17358971565281281</c:v>
                </c:pt>
                <c:pt idx="3281">
                  <c:v>0.28236862782049632</c:v>
                </c:pt>
                <c:pt idx="3282">
                  <c:v>0.54837904236177615</c:v>
                </c:pt>
                <c:pt idx="3283">
                  <c:v>0.76659924186960515</c:v>
                </c:pt>
                <c:pt idx="3284">
                  <c:v>0.83228612472254249</c:v>
                </c:pt>
                <c:pt idx="3285">
                  <c:v>0.71837854828585224</c:v>
                </c:pt>
                <c:pt idx="3286">
                  <c:v>0.69527083370092446</c:v>
                </c:pt>
                <c:pt idx="3287">
                  <c:v>0.79349034077976299</c:v>
                </c:pt>
                <c:pt idx="3288">
                  <c:v>0.84987773015033841</c:v>
                </c:pt>
                <c:pt idx="3289">
                  <c:v>1.0234135898869079</c:v>
                </c:pt>
                <c:pt idx="3290">
                  <c:v>1.217965859247353</c:v>
                </c:pt>
                <c:pt idx="3291">
                  <c:v>1.260120068500767</c:v>
                </c:pt>
                <c:pt idx="3292">
                  <c:v>1.3176033020835329</c:v>
                </c:pt>
                <c:pt idx="3293">
                  <c:v>1.3390751796246729</c:v>
                </c:pt>
                <c:pt idx="3294">
                  <c:v>1.42603108909789</c:v>
                </c:pt>
                <c:pt idx="3295">
                  <c:v>1.691609238915625</c:v>
                </c:pt>
                <c:pt idx="3296">
                  <c:v>2.006952583431806</c:v>
                </c:pt>
                <c:pt idx="3297">
                  <c:v>2.235527814769128</c:v>
                </c:pt>
                <c:pt idx="3298">
                  <c:v>2.1357128506608509</c:v>
                </c:pt>
                <c:pt idx="3299">
                  <c:v>1.9296101791459519</c:v>
                </c:pt>
                <c:pt idx="3300">
                  <c:v>1.693933129767867</c:v>
                </c:pt>
                <c:pt idx="3301">
                  <c:v>1.6888440506667111</c:v>
                </c:pt>
                <c:pt idx="3302">
                  <c:v>1.7864237134832091</c:v>
                </c:pt>
                <c:pt idx="3303">
                  <c:v>1.824964002036765</c:v>
                </c:pt>
                <c:pt idx="3304">
                  <c:v>2.0026515070951301</c:v>
                </c:pt>
                <c:pt idx="3305">
                  <c:v>2.1682356035313659</c:v>
                </c:pt>
                <c:pt idx="3306">
                  <c:v>2.300235376944022</c:v>
                </c:pt>
                <c:pt idx="3307">
                  <c:v>2.1075029738268358</c:v>
                </c:pt>
                <c:pt idx="3308">
                  <c:v>1.7597042419370139</c:v>
                </c:pt>
                <c:pt idx="3309">
                  <c:v>1.569280064950292</c:v>
                </c:pt>
                <c:pt idx="3310">
                  <c:v>1.4813177640472031</c:v>
                </c:pt>
                <c:pt idx="3311">
                  <c:v>1.530490537866497</c:v>
                </c:pt>
                <c:pt idx="3312">
                  <c:v>1.419149649502994</c:v>
                </c:pt>
                <c:pt idx="3313">
                  <c:v>1.9694165247593129</c:v>
                </c:pt>
                <c:pt idx="3314">
                  <c:v>1.750648274692356</c:v>
                </c:pt>
                <c:pt idx="3315">
                  <c:v>1.4160232451564609</c:v>
                </c:pt>
                <c:pt idx="3316">
                  <c:v>1.4351732490025251</c:v>
                </c:pt>
                <c:pt idx="3317">
                  <c:v>0.90483586407499517</c:v>
                </c:pt>
                <c:pt idx="3318">
                  <c:v>0.52129615154795594</c:v>
                </c:pt>
                <c:pt idx="3319">
                  <c:v>0.35714425937752098</c:v>
                </c:pt>
                <c:pt idx="3320">
                  <c:v>0.26573258892653451</c:v>
                </c:pt>
                <c:pt idx="3321">
                  <c:v>0.22862213549912519</c:v>
                </c:pt>
                <c:pt idx="3322">
                  <c:v>0.19905454384499291</c:v>
                </c:pt>
                <c:pt idx="3323">
                  <c:v>0.26026680839340838</c:v>
                </c:pt>
                <c:pt idx="3324">
                  <c:v>0.52436725886999391</c:v>
                </c:pt>
                <c:pt idx="3325">
                  <c:v>0.68173869762932204</c:v>
                </c:pt>
                <c:pt idx="3326">
                  <c:v>0.65029941160901905</c:v>
                </c:pt>
                <c:pt idx="3327">
                  <c:v>0.58235976471162842</c:v>
                </c:pt>
                <c:pt idx="3328">
                  <c:v>0.7573100930700486</c:v>
                </c:pt>
                <c:pt idx="3329">
                  <c:v>0.92810961732568242</c:v>
                </c:pt>
                <c:pt idx="3330">
                  <c:v>1.344039988341144</c:v>
                </c:pt>
                <c:pt idx="3331">
                  <c:v>1.614369477310553</c:v>
                </c:pt>
                <c:pt idx="3332">
                  <c:v>1.8563653758287599</c:v>
                </c:pt>
                <c:pt idx="3333">
                  <c:v>1.984937429382565</c:v>
                </c:pt>
                <c:pt idx="3334">
                  <c:v>2.6092752535492192</c:v>
                </c:pt>
                <c:pt idx="3335">
                  <c:v>2.4407661085567551</c:v>
                </c:pt>
                <c:pt idx="3336">
                  <c:v>1.144883222948569</c:v>
                </c:pt>
                <c:pt idx="3337">
                  <c:v>1.0190551193993249</c:v>
                </c:pt>
                <c:pt idx="3338">
                  <c:v>1.861697182673838</c:v>
                </c:pt>
                <c:pt idx="3339">
                  <c:v>1.5734261943594789</c:v>
                </c:pt>
                <c:pt idx="3340">
                  <c:v>2.585339948911237</c:v>
                </c:pt>
                <c:pt idx="3341">
                  <c:v>2.7723859785375722</c:v>
                </c:pt>
                <c:pt idx="3342">
                  <c:v>2.602841300206955</c:v>
                </c:pt>
                <c:pt idx="3343">
                  <c:v>2.6189017101305869</c:v>
                </c:pt>
                <c:pt idx="3344">
                  <c:v>2.4468796821152701</c:v>
                </c:pt>
                <c:pt idx="3345">
                  <c:v>2.3744618680590648</c:v>
                </c:pt>
                <c:pt idx="3346">
                  <c:v>2.2294355945079012</c:v>
                </c:pt>
                <c:pt idx="3347">
                  <c:v>2.0666410130634891</c:v>
                </c:pt>
                <c:pt idx="3348">
                  <c:v>1.666109078937789</c:v>
                </c:pt>
                <c:pt idx="3349">
                  <c:v>1.496025587899769</c:v>
                </c:pt>
                <c:pt idx="3350">
                  <c:v>1.078639415093545</c:v>
                </c:pt>
                <c:pt idx="3351">
                  <c:v>1.0894557324382701</c:v>
                </c:pt>
                <c:pt idx="3352">
                  <c:v>1.223346792594721</c:v>
                </c:pt>
                <c:pt idx="3353">
                  <c:v>1.393673726435692</c:v>
                </c:pt>
                <c:pt idx="3354">
                  <c:v>1.4873292355608609</c:v>
                </c:pt>
                <c:pt idx="3355">
                  <c:v>1.382375139780945</c:v>
                </c:pt>
                <c:pt idx="3356">
                  <c:v>1.244941867666187</c:v>
                </c:pt>
                <c:pt idx="3357">
                  <c:v>1.0359474616169659</c:v>
                </c:pt>
                <c:pt idx="3358">
                  <c:v>0.92403201360115761</c:v>
                </c:pt>
                <c:pt idx="3359">
                  <c:v>0.62037004841861465</c:v>
                </c:pt>
                <c:pt idx="3360">
                  <c:v>0.55453760843394995</c:v>
                </c:pt>
                <c:pt idx="3361">
                  <c:v>0.47390324459486971</c:v>
                </c:pt>
                <c:pt idx="3362">
                  <c:v>0.1922406842181284</c:v>
                </c:pt>
                <c:pt idx="3363">
                  <c:v>-0.32803974015124032</c:v>
                </c:pt>
                <c:pt idx="3364">
                  <c:v>-0.46623572488980608</c:v>
                </c:pt>
                <c:pt idx="3365">
                  <c:v>-0.33199765974488499</c:v>
                </c:pt>
                <c:pt idx="3366">
                  <c:v>-0.24047736478092679</c:v>
                </c:pt>
                <c:pt idx="3367">
                  <c:v>-9.3460352635776012E-2</c:v>
                </c:pt>
                <c:pt idx="3368">
                  <c:v>0.1638994383059906</c:v>
                </c:pt>
                <c:pt idx="3369">
                  <c:v>0.15789270871477801</c:v>
                </c:pt>
                <c:pt idx="3370">
                  <c:v>-0.77551555905647263</c:v>
                </c:pt>
                <c:pt idx="3371">
                  <c:v>-1.421586249318521</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2-01FD-41BB-A486-DB833710AF41}"/>
            </c:ext>
          </c:extLst>
        </c:ser>
        <c:dLbls>
          <c:showLegendKey val="0"/>
          <c:showVal val="0"/>
          <c:showCatName val="0"/>
          <c:showSerName val="0"/>
          <c:showPercent val="0"/>
          <c:showBubbleSize val="0"/>
        </c:dLbls>
        <c:axId val="920499008"/>
        <c:axId val="920501632"/>
        <c:extLst>
          <c:ext xmlns:c15="http://schemas.microsoft.com/office/drawing/2012/chart" uri="{02D57815-91ED-43cb-92C2-25804820EDAC}">
            <c15:filteredScatterSeries>
              <c15:ser>
                <c:idx val="9"/>
                <c:order val="0"/>
                <c:tx>
                  <c:v>Erro RIOD</c:v>
                </c:tx>
                <c:spPr>
                  <a:ln w="25400" cap="rnd">
                    <a:noFill/>
                    <a:round/>
                  </a:ln>
                  <a:effectLst/>
                </c:spPr>
                <c:marker>
                  <c:symbol val="circle"/>
                  <c:size val="2"/>
                  <c:spPr>
                    <a:solidFill>
                      <a:schemeClr val="accent4">
                        <a:lumMod val="60000"/>
                      </a:schemeClr>
                    </a:solidFill>
                    <a:ln w="9525">
                      <a:solidFill>
                        <a:schemeClr val="accent4">
                          <a:lumMod val="60000"/>
                        </a:schemeClr>
                      </a:solidFill>
                    </a:ln>
                    <a:effectLst/>
                  </c:spPr>
                </c:marker>
                <c:xVal>
                  <c:numRef>
                    <c:extLst>
                      <c:ext uri="{02D57815-91ED-43cb-92C2-25804820EDAC}">
                        <c15:formulaRef>
                          <c15:sqref>'0) Erro riod'!$G$2:$G$362</c15:sqref>
                        </c15:formulaRef>
                      </c:ext>
                    </c:extLst>
                    <c:numCache>
                      <c:formatCode>h:mm:ss</c:formatCode>
                      <c:ptCount val="361"/>
                      <c:pt idx="0">
                        <c:v>43466.37222222222</c:v>
                      </c:pt>
                      <c:pt idx="1">
                        <c:v>43466.372395833343</c:v>
                      </c:pt>
                      <c:pt idx="2">
                        <c:v>43466.372569444437</c:v>
                      </c:pt>
                      <c:pt idx="3">
                        <c:v>43466.372743055559</c:v>
                      </c:pt>
                      <c:pt idx="4">
                        <c:v>43466.372916666667</c:v>
                      </c:pt>
                      <c:pt idx="5">
                        <c:v>43466.373090277782</c:v>
                      </c:pt>
                      <c:pt idx="6">
                        <c:v>43466.373263888891</c:v>
                      </c:pt>
                      <c:pt idx="7">
                        <c:v>43466.373437499999</c:v>
                      </c:pt>
                      <c:pt idx="8">
                        <c:v>43466.373611111107</c:v>
                      </c:pt>
                      <c:pt idx="9">
                        <c:v>43466.373784722222</c:v>
                      </c:pt>
                      <c:pt idx="10">
                        <c:v>43466.37395833333</c:v>
                      </c:pt>
                      <c:pt idx="11">
                        <c:v>43466.374131944453</c:v>
                      </c:pt>
                      <c:pt idx="12">
                        <c:v>43466.374305555553</c:v>
                      </c:pt>
                      <c:pt idx="13">
                        <c:v>43466.374479166669</c:v>
                      </c:pt>
                      <c:pt idx="14">
                        <c:v>43466.374652777777</c:v>
                      </c:pt>
                      <c:pt idx="15">
                        <c:v>43466.374826388892</c:v>
                      </c:pt>
                      <c:pt idx="16">
                        <c:v>43466.375</c:v>
                      </c:pt>
                      <c:pt idx="17">
                        <c:v>43466.375173611108</c:v>
                      </c:pt>
                      <c:pt idx="18">
                        <c:v>43466.375347222223</c:v>
                      </c:pt>
                      <c:pt idx="19">
                        <c:v>43466.375520833331</c:v>
                      </c:pt>
                      <c:pt idx="20">
                        <c:v>43466.375694444447</c:v>
                      </c:pt>
                      <c:pt idx="21">
                        <c:v>43466.375868055547</c:v>
                      </c:pt>
                      <c:pt idx="22">
                        <c:v>43466.37604166667</c:v>
                      </c:pt>
                      <c:pt idx="23">
                        <c:v>43466.376215277778</c:v>
                      </c:pt>
                      <c:pt idx="24">
                        <c:v>43466.376388888893</c:v>
                      </c:pt>
                      <c:pt idx="25">
                        <c:v>43466.376562500001</c:v>
                      </c:pt>
                      <c:pt idx="26">
                        <c:v>43466.376736111109</c:v>
                      </c:pt>
                      <c:pt idx="27">
                        <c:v>43466.376909722218</c:v>
                      </c:pt>
                      <c:pt idx="28">
                        <c:v>43466.377083333333</c:v>
                      </c:pt>
                      <c:pt idx="29">
                        <c:v>43466.377256944441</c:v>
                      </c:pt>
                      <c:pt idx="30">
                        <c:v>43466.377430555563</c:v>
                      </c:pt>
                      <c:pt idx="31">
                        <c:v>43466.377604166657</c:v>
                      </c:pt>
                      <c:pt idx="32">
                        <c:v>43466.37777777778</c:v>
                      </c:pt>
                      <c:pt idx="33">
                        <c:v>43466.377951388888</c:v>
                      </c:pt>
                      <c:pt idx="34">
                        <c:v>43466.378125000003</c:v>
                      </c:pt>
                      <c:pt idx="35">
                        <c:v>43466.378298611111</c:v>
                      </c:pt>
                      <c:pt idx="36">
                        <c:v>43466.378472222219</c:v>
                      </c:pt>
                      <c:pt idx="37">
                        <c:v>43466.378645833327</c:v>
                      </c:pt>
                      <c:pt idx="38">
                        <c:v>43466.378819444442</c:v>
                      </c:pt>
                      <c:pt idx="39">
                        <c:v>43466.378993055558</c:v>
                      </c:pt>
                      <c:pt idx="40">
                        <c:v>43466.379166666673</c:v>
                      </c:pt>
                      <c:pt idx="41">
                        <c:v>43466.379340277781</c:v>
                      </c:pt>
                      <c:pt idx="42">
                        <c:v>43466.379513888889</c:v>
                      </c:pt>
                      <c:pt idx="43">
                        <c:v>43466.379687499997</c:v>
                      </c:pt>
                      <c:pt idx="44">
                        <c:v>43466.379861111112</c:v>
                      </c:pt>
                      <c:pt idx="45">
                        <c:v>43466.38003472222</c:v>
                      </c:pt>
                      <c:pt idx="46">
                        <c:v>43466.380208333343</c:v>
                      </c:pt>
                      <c:pt idx="47">
                        <c:v>43466.380381944437</c:v>
                      </c:pt>
                      <c:pt idx="48">
                        <c:v>43466.380555555559</c:v>
                      </c:pt>
                      <c:pt idx="49">
                        <c:v>43466.380729166667</c:v>
                      </c:pt>
                      <c:pt idx="50">
                        <c:v>43466.380902777782</c:v>
                      </c:pt>
                      <c:pt idx="51">
                        <c:v>43466.381076388891</c:v>
                      </c:pt>
                      <c:pt idx="52">
                        <c:v>43466.381249999999</c:v>
                      </c:pt>
                      <c:pt idx="53">
                        <c:v>43466.381423611107</c:v>
                      </c:pt>
                      <c:pt idx="54">
                        <c:v>43466.381597222222</c:v>
                      </c:pt>
                      <c:pt idx="55">
                        <c:v>43466.38177083333</c:v>
                      </c:pt>
                      <c:pt idx="56">
                        <c:v>43466.381944444453</c:v>
                      </c:pt>
                      <c:pt idx="57">
                        <c:v>43466.382118055553</c:v>
                      </c:pt>
                      <c:pt idx="58">
                        <c:v>43466.382291666669</c:v>
                      </c:pt>
                      <c:pt idx="59">
                        <c:v>43466.382465277777</c:v>
                      </c:pt>
                      <c:pt idx="60">
                        <c:v>43466.382638888892</c:v>
                      </c:pt>
                      <c:pt idx="61">
                        <c:v>43466.3828125</c:v>
                      </c:pt>
                      <c:pt idx="62">
                        <c:v>43466.382986111108</c:v>
                      </c:pt>
                      <c:pt idx="63">
                        <c:v>43466.383159722223</c:v>
                      </c:pt>
                      <c:pt idx="64">
                        <c:v>43466.383333333331</c:v>
                      </c:pt>
                      <c:pt idx="65">
                        <c:v>43466.383506944447</c:v>
                      </c:pt>
                      <c:pt idx="66">
                        <c:v>43466.383680555547</c:v>
                      </c:pt>
                      <c:pt idx="67">
                        <c:v>43466.38385416667</c:v>
                      </c:pt>
                      <c:pt idx="68">
                        <c:v>43466.384027777778</c:v>
                      </c:pt>
                      <c:pt idx="69">
                        <c:v>43466.384201388893</c:v>
                      </c:pt>
                      <c:pt idx="70">
                        <c:v>43466.384375000001</c:v>
                      </c:pt>
                      <c:pt idx="71">
                        <c:v>43466.384548611109</c:v>
                      </c:pt>
                      <c:pt idx="72">
                        <c:v>43466.384722222218</c:v>
                      </c:pt>
                      <c:pt idx="73">
                        <c:v>43466.384895833333</c:v>
                      </c:pt>
                      <c:pt idx="74">
                        <c:v>43466.385069444441</c:v>
                      </c:pt>
                      <c:pt idx="75">
                        <c:v>43466.385243055563</c:v>
                      </c:pt>
                      <c:pt idx="76">
                        <c:v>43466.385416666657</c:v>
                      </c:pt>
                      <c:pt idx="77">
                        <c:v>43466.38559027778</c:v>
                      </c:pt>
                      <c:pt idx="78">
                        <c:v>43466.385763888888</c:v>
                      </c:pt>
                      <c:pt idx="79">
                        <c:v>43466.385937500003</c:v>
                      </c:pt>
                      <c:pt idx="80">
                        <c:v>43466.386111111111</c:v>
                      </c:pt>
                      <c:pt idx="81">
                        <c:v>43466.386284722219</c:v>
                      </c:pt>
                      <c:pt idx="82">
                        <c:v>43466.386458333327</c:v>
                      </c:pt>
                      <c:pt idx="83">
                        <c:v>43466.386631944442</c:v>
                      </c:pt>
                      <c:pt idx="84">
                        <c:v>43466.386805555558</c:v>
                      </c:pt>
                      <c:pt idx="85">
                        <c:v>43466.386979166673</c:v>
                      </c:pt>
                      <c:pt idx="86">
                        <c:v>43466.387152777781</c:v>
                      </c:pt>
                      <c:pt idx="87">
                        <c:v>43466.387326388889</c:v>
                      </c:pt>
                      <c:pt idx="88">
                        <c:v>43466.387499999997</c:v>
                      </c:pt>
                      <c:pt idx="89">
                        <c:v>43466.387673611112</c:v>
                      </c:pt>
                      <c:pt idx="90">
                        <c:v>43466.38784722222</c:v>
                      </c:pt>
                      <c:pt idx="91">
                        <c:v>43466.388020833343</c:v>
                      </c:pt>
                      <c:pt idx="92">
                        <c:v>43466.388194444437</c:v>
                      </c:pt>
                      <c:pt idx="93">
                        <c:v>43466.388368055559</c:v>
                      </c:pt>
                      <c:pt idx="94">
                        <c:v>43466.388541666667</c:v>
                      </c:pt>
                      <c:pt idx="95">
                        <c:v>43466.388715277782</c:v>
                      </c:pt>
                      <c:pt idx="96">
                        <c:v>43466.388888888891</c:v>
                      </c:pt>
                      <c:pt idx="97">
                        <c:v>43466.389062499999</c:v>
                      </c:pt>
                      <c:pt idx="98">
                        <c:v>43466.389236111107</c:v>
                      </c:pt>
                      <c:pt idx="99">
                        <c:v>43466.389409722222</c:v>
                      </c:pt>
                      <c:pt idx="100">
                        <c:v>43466.38958333333</c:v>
                      </c:pt>
                      <c:pt idx="101">
                        <c:v>43466.389756944453</c:v>
                      </c:pt>
                      <c:pt idx="102">
                        <c:v>43466.389930555553</c:v>
                      </c:pt>
                      <c:pt idx="103">
                        <c:v>43466.390104166669</c:v>
                      </c:pt>
                      <c:pt idx="104">
                        <c:v>43466.390277777777</c:v>
                      </c:pt>
                      <c:pt idx="105">
                        <c:v>43466.390451388892</c:v>
                      </c:pt>
                      <c:pt idx="106">
                        <c:v>43466.390625</c:v>
                      </c:pt>
                      <c:pt idx="107">
                        <c:v>43466.390798611108</c:v>
                      </c:pt>
                      <c:pt idx="108">
                        <c:v>43466.390972222223</c:v>
                      </c:pt>
                      <c:pt idx="109">
                        <c:v>43466.391145833331</c:v>
                      </c:pt>
                      <c:pt idx="110">
                        <c:v>43466.391319444447</c:v>
                      </c:pt>
                      <c:pt idx="111">
                        <c:v>43466.391493055547</c:v>
                      </c:pt>
                      <c:pt idx="112">
                        <c:v>43466.39166666667</c:v>
                      </c:pt>
                      <c:pt idx="113">
                        <c:v>43466.391840277778</c:v>
                      </c:pt>
                      <c:pt idx="114">
                        <c:v>43466.392013888893</c:v>
                      </c:pt>
                      <c:pt idx="115">
                        <c:v>43466.392187500001</c:v>
                      </c:pt>
                      <c:pt idx="116">
                        <c:v>43466.392361111109</c:v>
                      </c:pt>
                      <c:pt idx="117">
                        <c:v>43466.392534722218</c:v>
                      </c:pt>
                      <c:pt idx="118">
                        <c:v>43466.392708333333</c:v>
                      </c:pt>
                      <c:pt idx="119">
                        <c:v>43466.392881944441</c:v>
                      </c:pt>
                      <c:pt idx="120">
                        <c:v>43466.393055555563</c:v>
                      </c:pt>
                      <c:pt idx="121">
                        <c:v>43466.393229166657</c:v>
                      </c:pt>
                      <c:pt idx="122">
                        <c:v>43466.39340277778</c:v>
                      </c:pt>
                      <c:pt idx="123">
                        <c:v>43466.393576388888</c:v>
                      </c:pt>
                      <c:pt idx="124">
                        <c:v>43466.393750000003</c:v>
                      </c:pt>
                      <c:pt idx="125">
                        <c:v>43466.393923611111</c:v>
                      </c:pt>
                      <c:pt idx="126">
                        <c:v>43466.394097222219</c:v>
                      </c:pt>
                      <c:pt idx="127">
                        <c:v>43466.394270833327</c:v>
                      </c:pt>
                      <c:pt idx="128">
                        <c:v>43466.394444444442</c:v>
                      </c:pt>
                      <c:pt idx="129">
                        <c:v>43466.394618055558</c:v>
                      </c:pt>
                      <c:pt idx="130">
                        <c:v>43466.394791666673</c:v>
                      </c:pt>
                      <c:pt idx="131">
                        <c:v>43466.394965277781</c:v>
                      </c:pt>
                      <c:pt idx="132">
                        <c:v>43466.395138888889</c:v>
                      </c:pt>
                      <c:pt idx="133">
                        <c:v>43466.395312499997</c:v>
                      </c:pt>
                      <c:pt idx="134">
                        <c:v>43466.395486111112</c:v>
                      </c:pt>
                      <c:pt idx="135">
                        <c:v>43466.39565972222</c:v>
                      </c:pt>
                      <c:pt idx="136">
                        <c:v>43466.395833333343</c:v>
                      </c:pt>
                      <c:pt idx="137">
                        <c:v>43466.396006944437</c:v>
                      </c:pt>
                      <c:pt idx="138">
                        <c:v>43466.396180555559</c:v>
                      </c:pt>
                      <c:pt idx="139">
                        <c:v>43466.396354166667</c:v>
                      </c:pt>
                      <c:pt idx="140">
                        <c:v>43466.396527777782</c:v>
                      </c:pt>
                      <c:pt idx="141">
                        <c:v>43466.396701388891</c:v>
                      </c:pt>
                      <c:pt idx="142">
                        <c:v>43466.396874999999</c:v>
                      </c:pt>
                      <c:pt idx="143">
                        <c:v>43466.397048611107</c:v>
                      </c:pt>
                      <c:pt idx="144">
                        <c:v>43466.397222222222</c:v>
                      </c:pt>
                      <c:pt idx="145">
                        <c:v>43466.39739583333</c:v>
                      </c:pt>
                      <c:pt idx="146">
                        <c:v>43466.397569444453</c:v>
                      </c:pt>
                      <c:pt idx="147">
                        <c:v>43466.397743055553</c:v>
                      </c:pt>
                      <c:pt idx="148">
                        <c:v>43466.397916666669</c:v>
                      </c:pt>
                      <c:pt idx="149">
                        <c:v>43466.398090277777</c:v>
                      </c:pt>
                      <c:pt idx="150">
                        <c:v>43466.398263888892</c:v>
                      </c:pt>
                      <c:pt idx="151">
                        <c:v>43466.3984375</c:v>
                      </c:pt>
                      <c:pt idx="152">
                        <c:v>43466.398611111108</c:v>
                      </c:pt>
                      <c:pt idx="153">
                        <c:v>43466.398784722223</c:v>
                      </c:pt>
                      <c:pt idx="154">
                        <c:v>43466.398958333331</c:v>
                      </c:pt>
                      <c:pt idx="155">
                        <c:v>43466.399131944447</c:v>
                      </c:pt>
                      <c:pt idx="156">
                        <c:v>43466.399305555547</c:v>
                      </c:pt>
                      <c:pt idx="157">
                        <c:v>43466.39947916667</c:v>
                      </c:pt>
                      <c:pt idx="158">
                        <c:v>43466.399652777778</c:v>
                      </c:pt>
                      <c:pt idx="159">
                        <c:v>43466.399826388893</c:v>
                      </c:pt>
                      <c:pt idx="160">
                        <c:v>43466.400000000001</c:v>
                      </c:pt>
                      <c:pt idx="161">
                        <c:v>43466.400173611109</c:v>
                      </c:pt>
                      <c:pt idx="162">
                        <c:v>43466.400347222218</c:v>
                      </c:pt>
                      <c:pt idx="163">
                        <c:v>43466.400520833333</c:v>
                      </c:pt>
                      <c:pt idx="164">
                        <c:v>43466.400694444441</c:v>
                      </c:pt>
                      <c:pt idx="165">
                        <c:v>43466.400868055563</c:v>
                      </c:pt>
                      <c:pt idx="166">
                        <c:v>43466.401041666657</c:v>
                      </c:pt>
                      <c:pt idx="167">
                        <c:v>43466.40121527778</c:v>
                      </c:pt>
                      <c:pt idx="168">
                        <c:v>43466.401388888888</c:v>
                      </c:pt>
                      <c:pt idx="169">
                        <c:v>43466.401562500003</c:v>
                      </c:pt>
                      <c:pt idx="170">
                        <c:v>43466.401736111111</c:v>
                      </c:pt>
                      <c:pt idx="171">
                        <c:v>43466.401909722219</c:v>
                      </c:pt>
                      <c:pt idx="172">
                        <c:v>43466.402083333327</c:v>
                      </c:pt>
                      <c:pt idx="173">
                        <c:v>43466.402256944442</c:v>
                      </c:pt>
                      <c:pt idx="174">
                        <c:v>43466.402430555558</c:v>
                      </c:pt>
                      <c:pt idx="175">
                        <c:v>43466.402604166673</c:v>
                      </c:pt>
                      <c:pt idx="176">
                        <c:v>43466.402777777781</c:v>
                      </c:pt>
                      <c:pt idx="177">
                        <c:v>43466.402951388889</c:v>
                      </c:pt>
                      <c:pt idx="178">
                        <c:v>43466.403124999997</c:v>
                      </c:pt>
                      <c:pt idx="179">
                        <c:v>43466.403298611112</c:v>
                      </c:pt>
                      <c:pt idx="180">
                        <c:v>43466.40347222222</c:v>
                      </c:pt>
                      <c:pt idx="181">
                        <c:v>43466.403645833343</c:v>
                      </c:pt>
                      <c:pt idx="182">
                        <c:v>43466.403819444437</c:v>
                      </c:pt>
                      <c:pt idx="183">
                        <c:v>43466.403993055559</c:v>
                      </c:pt>
                      <c:pt idx="184">
                        <c:v>43466.404166666667</c:v>
                      </c:pt>
                      <c:pt idx="185">
                        <c:v>43466.404340277782</c:v>
                      </c:pt>
                      <c:pt idx="186">
                        <c:v>43466.404513888891</c:v>
                      </c:pt>
                      <c:pt idx="187">
                        <c:v>43466.404687499999</c:v>
                      </c:pt>
                      <c:pt idx="188">
                        <c:v>43466.404861111107</c:v>
                      </c:pt>
                      <c:pt idx="189">
                        <c:v>43466.405034722222</c:v>
                      </c:pt>
                      <c:pt idx="190">
                        <c:v>43466.40520833333</c:v>
                      </c:pt>
                      <c:pt idx="191">
                        <c:v>43466.405381944453</c:v>
                      </c:pt>
                      <c:pt idx="192">
                        <c:v>43466.405555555553</c:v>
                      </c:pt>
                      <c:pt idx="193">
                        <c:v>43466.405729166669</c:v>
                      </c:pt>
                      <c:pt idx="194">
                        <c:v>43466.405902777777</c:v>
                      </c:pt>
                      <c:pt idx="195">
                        <c:v>43466.406076388892</c:v>
                      </c:pt>
                      <c:pt idx="196">
                        <c:v>43466.40625</c:v>
                      </c:pt>
                      <c:pt idx="197">
                        <c:v>43466.406423611108</c:v>
                      </c:pt>
                      <c:pt idx="198">
                        <c:v>43466.406597222223</c:v>
                      </c:pt>
                      <c:pt idx="199">
                        <c:v>43466.406770833331</c:v>
                      </c:pt>
                      <c:pt idx="200">
                        <c:v>43466.406944444447</c:v>
                      </c:pt>
                      <c:pt idx="201">
                        <c:v>43466.407118055547</c:v>
                      </c:pt>
                      <c:pt idx="202">
                        <c:v>43466.40729166667</c:v>
                      </c:pt>
                      <c:pt idx="203">
                        <c:v>43466.407465277778</c:v>
                      </c:pt>
                      <c:pt idx="204">
                        <c:v>43466.407638888893</c:v>
                      </c:pt>
                      <c:pt idx="205">
                        <c:v>43466.407812500001</c:v>
                      </c:pt>
                      <c:pt idx="206">
                        <c:v>43466.407986111109</c:v>
                      </c:pt>
                      <c:pt idx="207">
                        <c:v>43466.408159722218</c:v>
                      </c:pt>
                      <c:pt idx="208">
                        <c:v>43466.408333333333</c:v>
                      </c:pt>
                      <c:pt idx="209">
                        <c:v>43466.408506944441</c:v>
                      </c:pt>
                      <c:pt idx="210">
                        <c:v>43466.408680555563</c:v>
                      </c:pt>
                      <c:pt idx="211">
                        <c:v>43466.408854166657</c:v>
                      </c:pt>
                      <c:pt idx="212">
                        <c:v>43466.40902777778</c:v>
                      </c:pt>
                      <c:pt idx="213">
                        <c:v>43466.409201388888</c:v>
                      </c:pt>
                      <c:pt idx="214">
                        <c:v>43466.409375000003</c:v>
                      </c:pt>
                      <c:pt idx="215">
                        <c:v>43466.409548611111</c:v>
                      </c:pt>
                      <c:pt idx="216">
                        <c:v>43466.409722222219</c:v>
                      </c:pt>
                      <c:pt idx="217">
                        <c:v>43466.409895833327</c:v>
                      </c:pt>
                      <c:pt idx="218">
                        <c:v>43466.410069444442</c:v>
                      </c:pt>
                      <c:pt idx="219">
                        <c:v>43466.410243055558</c:v>
                      </c:pt>
                      <c:pt idx="220">
                        <c:v>43466.410416666673</c:v>
                      </c:pt>
                      <c:pt idx="221">
                        <c:v>43466.410590277781</c:v>
                      </c:pt>
                      <c:pt idx="222">
                        <c:v>43466.410763888889</c:v>
                      </c:pt>
                      <c:pt idx="223">
                        <c:v>43466.410937499997</c:v>
                      </c:pt>
                      <c:pt idx="224">
                        <c:v>43466.411111111112</c:v>
                      </c:pt>
                      <c:pt idx="225">
                        <c:v>43466.41128472222</c:v>
                      </c:pt>
                      <c:pt idx="226">
                        <c:v>43466.411458333343</c:v>
                      </c:pt>
                      <c:pt idx="227">
                        <c:v>43466.411631944437</c:v>
                      </c:pt>
                      <c:pt idx="228">
                        <c:v>43466.411805555559</c:v>
                      </c:pt>
                      <c:pt idx="229">
                        <c:v>43466.411979166667</c:v>
                      </c:pt>
                      <c:pt idx="230">
                        <c:v>43466.412152777782</c:v>
                      </c:pt>
                      <c:pt idx="231">
                        <c:v>43466.412326388891</c:v>
                      </c:pt>
                      <c:pt idx="232">
                        <c:v>43466.412499999999</c:v>
                      </c:pt>
                      <c:pt idx="233">
                        <c:v>43466.412673611107</c:v>
                      </c:pt>
                      <c:pt idx="234">
                        <c:v>43466.412847222222</c:v>
                      </c:pt>
                      <c:pt idx="235">
                        <c:v>43466.41302083333</c:v>
                      </c:pt>
                      <c:pt idx="236">
                        <c:v>43466.413194444453</c:v>
                      </c:pt>
                      <c:pt idx="237">
                        <c:v>43466.413368055553</c:v>
                      </c:pt>
                      <c:pt idx="238">
                        <c:v>43466.413541666669</c:v>
                      </c:pt>
                      <c:pt idx="239">
                        <c:v>43466.413715277777</c:v>
                      </c:pt>
                      <c:pt idx="240">
                        <c:v>43466.413888888892</c:v>
                      </c:pt>
                      <c:pt idx="241">
                        <c:v>43466.4140625</c:v>
                      </c:pt>
                      <c:pt idx="242">
                        <c:v>43466.414236111108</c:v>
                      </c:pt>
                      <c:pt idx="243">
                        <c:v>43466.414409722223</c:v>
                      </c:pt>
                      <c:pt idx="244">
                        <c:v>43466.414583333331</c:v>
                      </c:pt>
                      <c:pt idx="245">
                        <c:v>43466.414756944447</c:v>
                      </c:pt>
                      <c:pt idx="246">
                        <c:v>43466.414930555547</c:v>
                      </c:pt>
                      <c:pt idx="247">
                        <c:v>43466.41510416667</c:v>
                      </c:pt>
                      <c:pt idx="248">
                        <c:v>43466.415277777778</c:v>
                      </c:pt>
                      <c:pt idx="249">
                        <c:v>43466.415451388893</c:v>
                      </c:pt>
                      <c:pt idx="250">
                        <c:v>43466.415625000001</c:v>
                      </c:pt>
                      <c:pt idx="251">
                        <c:v>43466.415798611109</c:v>
                      </c:pt>
                      <c:pt idx="252">
                        <c:v>43466.415972222218</c:v>
                      </c:pt>
                      <c:pt idx="253">
                        <c:v>43466.416145833333</c:v>
                      </c:pt>
                      <c:pt idx="254">
                        <c:v>43466.416319444441</c:v>
                      </c:pt>
                      <c:pt idx="255">
                        <c:v>43466.416493055563</c:v>
                      </c:pt>
                      <c:pt idx="256">
                        <c:v>43466.416666666657</c:v>
                      </c:pt>
                      <c:pt idx="257">
                        <c:v>43466.41684027778</c:v>
                      </c:pt>
                      <c:pt idx="258">
                        <c:v>43466.417013888888</c:v>
                      </c:pt>
                      <c:pt idx="259">
                        <c:v>43466.417187500003</c:v>
                      </c:pt>
                      <c:pt idx="260">
                        <c:v>43466.417361111111</c:v>
                      </c:pt>
                      <c:pt idx="261">
                        <c:v>43466.417534722219</c:v>
                      </c:pt>
                      <c:pt idx="262">
                        <c:v>43466.417708333327</c:v>
                      </c:pt>
                      <c:pt idx="263">
                        <c:v>43466.417881944442</c:v>
                      </c:pt>
                      <c:pt idx="264">
                        <c:v>43466.418055555558</c:v>
                      </c:pt>
                      <c:pt idx="265">
                        <c:v>43466.418229166673</c:v>
                      </c:pt>
                      <c:pt idx="266">
                        <c:v>43466.418402777781</c:v>
                      </c:pt>
                      <c:pt idx="267">
                        <c:v>43466.418576388889</c:v>
                      </c:pt>
                      <c:pt idx="268">
                        <c:v>43466.418749999997</c:v>
                      </c:pt>
                      <c:pt idx="269">
                        <c:v>43466.418923611112</c:v>
                      </c:pt>
                      <c:pt idx="270">
                        <c:v>43466.41909722222</c:v>
                      </c:pt>
                      <c:pt idx="271">
                        <c:v>43466.419270833343</c:v>
                      </c:pt>
                      <c:pt idx="272">
                        <c:v>43466.419444444437</c:v>
                      </c:pt>
                      <c:pt idx="273">
                        <c:v>43466.419618055559</c:v>
                      </c:pt>
                      <c:pt idx="274">
                        <c:v>43466.419791666667</c:v>
                      </c:pt>
                      <c:pt idx="275">
                        <c:v>43466.419965277782</c:v>
                      </c:pt>
                      <c:pt idx="276">
                        <c:v>43466.420138888891</c:v>
                      </c:pt>
                      <c:pt idx="277">
                        <c:v>43466.420312499999</c:v>
                      </c:pt>
                      <c:pt idx="278">
                        <c:v>43466.420486111107</c:v>
                      </c:pt>
                      <c:pt idx="279">
                        <c:v>43466.420659722222</c:v>
                      </c:pt>
                      <c:pt idx="280">
                        <c:v>43466.42083333333</c:v>
                      </c:pt>
                      <c:pt idx="281">
                        <c:v>43466.421006944453</c:v>
                      </c:pt>
                      <c:pt idx="282">
                        <c:v>43466.421180555553</c:v>
                      </c:pt>
                      <c:pt idx="283">
                        <c:v>43466.421354166669</c:v>
                      </c:pt>
                      <c:pt idx="284">
                        <c:v>43466.421527777777</c:v>
                      </c:pt>
                      <c:pt idx="285">
                        <c:v>43466.421701388892</c:v>
                      </c:pt>
                      <c:pt idx="286">
                        <c:v>43466.421875</c:v>
                      </c:pt>
                      <c:pt idx="287">
                        <c:v>43466.422048611108</c:v>
                      </c:pt>
                      <c:pt idx="288">
                        <c:v>43466.422222222223</c:v>
                      </c:pt>
                      <c:pt idx="289">
                        <c:v>43466.422395833331</c:v>
                      </c:pt>
                      <c:pt idx="290">
                        <c:v>43466.422569444447</c:v>
                      </c:pt>
                      <c:pt idx="291">
                        <c:v>43466.422743055547</c:v>
                      </c:pt>
                      <c:pt idx="292">
                        <c:v>43466.42291666667</c:v>
                      </c:pt>
                      <c:pt idx="293">
                        <c:v>43466.423090277778</c:v>
                      </c:pt>
                      <c:pt idx="294">
                        <c:v>43466.423263888893</c:v>
                      </c:pt>
                      <c:pt idx="295">
                        <c:v>43466.423437500001</c:v>
                      </c:pt>
                      <c:pt idx="296">
                        <c:v>43466.423611111109</c:v>
                      </c:pt>
                      <c:pt idx="297">
                        <c:v>43466.423784722218</c:v>
                      </c:pt>
                      <c:pt idx="298">
                        <c:v>43466.423958333333</c:v>
                      </c:pt>
                      <c:pt idx="299">
                        <c:v>43466.424131944441</c:v>
                      </c:pt>
                      <c:pt idx="300">
                        <c:v>43466.424305555563</c:v>
                      </c:pt>
                      <c:pt idx="301">
                        <c:v>43466.424479166657</c:v>
                      </c:pt>
                      <c:pt idx="302">
                        <c:v>43466.42465277778</c:v>
                      </c:pt>
                      <c:pt idx="303">
                        <c:v>43466.424826388888</c:v>
                      </c:pt>
                      <c:pt idx="304">
                        <c:v>43466.425000000003</c:v>
                      </c:pt>
                      <c:pt idx="305">
                        <c:v>43466.425173611111</c:v>
                      </c:pt>
                      <c:pt idx="306">
                        <c:v>43466.425347222219</c:v>
                      </c:pt>
                      <c:pt idx="307">
                        <c:v>43466.425520833327</c:v>
                      </c:pt>
                      <c:pt idx="308">
                        <c:v>43466.425694444442</c:v>
                      </c:pt>
                      <c:pt idx="309">
                        <c:v>43466.425868055558</c:v>
                      </c:pt>
                      <c:pt idx="310">
                        <c:v>43466.426041666673</c:v>
                      </c:pt>
                      <c:pt idx="311">
                        <c:v>43466.426215277781</c:v>
                      </c:pt>
                      <c:pt idx="312">
                        <c:v>43466.426388888889</c:v>
                      </c:pt>
                      <c:pt idx="313">
                        <c:v>43466.426562499997</c:v>
                      </c:pt>
                      <c:pt idx="314">
                        <c:v>43466.426736111112</c:v>
                      </c:pt>
                      <c:pt idx="315">
                        <c:v>43466.42690972222</c:v>
                      </c:pt>
                      <c:pt idx="316">
                        <c:v>43466.427083333343</c:v>
                      </c:pt>
                      <c:pt idx="317">
                        <c:v>43466.427256944437</c:v>
                      </c:pt>
                      <c:pt idx="318">
                        <c:v>43466.427430555559</c:v>
                      </c:pt>
                      <c:pt idx="319">
                        <c:v>43466.427604166667</c:v>
                      </c:pt>
                      <c:pt idx="320">
                        <c:v>43466.427777777782</c:v>
                      </c:pt>
                      <c:pt idx="321">
                        <c:v>43466.427951388891</c:v>
                      </c:pt>
                      <c:pt idx="322">
                        <c:v>43466.428124999999</c:v>
                      </c:pt>
                      <c:pt idx="323">
                        <c:v>43466.428298611107</c:v>
                      </c:pt>
                      <c:pt idx="324">
                        <c:v>43466.428472222222</c:v>
                      </c:pt>
                      <c:pt idx="325">
                        <c:v>43466.42864583333</c:v>
                      </c:pt>
                      <c:pt idx="326">
                        <c:v>43466.428819444453</c:v>
                      </c:pt>
                      <c:pt idx="327">
                        <c:v>43466.428993055553</c:v>
                      </c:pt>
                      <c:pt idx="328">
                        <c:v>43466.429166666669</c:v>
                      </c:pt>
                      <c:pt idx="329">
                        <c:v>43466.429340277777</c:v>
                      </c:pt>
                      <c:pt idx="330">
                        <c:v>43466.429513888892</c:v>
                      </c:pt>
                      <c:pt idx="331">
                        <c:v>43466.4296875</c:v>
                      </c:pt>
                      <c:pt idx="332">
                        <c:v>43466.429861111108</c:v>
                      </c:pt>
                      <c:pt idx="333">
                        <c:v>43466.430034722223</c:v>
                      </c:pt>
                      <c:pt idx="334">
                        <c:v>43466.430208333331</c:v>
                      </c:pt>
                      <c:pt idx="335">
                        <c:v>43466.430381944447</c:v>
                      </c:pt>
                      <c:pt idx="336">
                        <c:v>43466.430555555547</c:v>
                      </c:pt>
                      <c:pt idx="337">
                        <c:v>43466.43072916667</c:v>
                      </c:pt>
                      <c:pt idx="338">
                        <c:v>43466.430902777778</c:v>
                      </c:pt>
                      <c:pt idx="339">
                        <c:v>43466.431076388893</c:v>
                      </c:pt>
                      <c:pt idx="340">
                        <c:v>43466.431250000001</c:v>
                      </c:pt>
                      <c:pt idx="341">
                        <c:v>43466.431423611109</c:v>
                      </c:pt>
                      <c:pt idx="342">
                        <c:v>43466.431597222218</c:v>
                      </c:pt>
                      <c:pt idx="343">
                        <c:v>43466.431770833333</c:v>
                      </c:pt>
                      <c:pt idx="344">
                        <c:v>43466.431944444441</c:v>
                      </c:pt>
                      <c:pt idx="345">
                        <c:v>43466.432118055563</c:v>
                      </c:pt>
                      <c:pt idx="346">
                        <c:v>43466.432291666657</c:v>
                      </c:pt>
                      <c:pt idx="347">
                        <c:v>43466.43246527778</c:v>
                      </c:pt>
                      <c:pt idx="348">
                        <c:v>43466.432638888888</c:v>
                      </c:pt>
                      <c:pt idx="349">
                        <c:v>43466.432812500003</c:v>
                      </c:pt>
                      <c:pt idx="350">
                        <c:v>43466.432986111111</c:v>
                      </c:pt>
                      <c:pt idx="351">
                        <c:v>43466.433159722219</c:v>
                      </c:pt>
                      <c:pt idx="352">
                        <c:v>43466.433333333327</c:v>
                      </c:pt>
                      <c:pt idx="353">
                        <c:v>43466.433506944442</c:v>
                      </c:pt>
                      <c:pt idx="354">
                        <c:v>43466.433680555558</c:v>
                      </c:pt>
                      <c:pt idx="355">
                        <c:v>43466.433854166673</c:v>
                      </c:pt>
                      <c:pt idx="356">
                        <c:v>43466.434027777781</c:v>
                      </c:pt>
                      <c:pt idx="357">
                        <c:v>43466.434201388889</c:v>
                      </c:pt>
                      <c:pt idx="358">
                        <c:v>43466.434374999997</c:v>
                      </c:pt>
                      <c:pt idx="359">
                        <c:v>43466.434548611112</c:v>
                      </c:pt>
                      <c:pt idx="360">
                        <c:v>43466.43472222222</c:v>
                      </c:pt>
                    </c:numCache>
                  </c:numRef>
                </c:xVal>
                <c:yVal>
                  <c:numRef>
                    <c:extLst>
                      <c:ext uri="{02D57815-91ED-43cb-92C2-25804820EDAC}">
                        <c15:formulaRef>
                          <c15:sqref>'0) Erro riod'!$D$2:$D$362</c15:sqref>
                        </c15:formulaRef>
                      </c:ext>
                    </c:extLst>
                    <c:numCache>
                      <c:formatCode>General</c:formatCode>
                      <c:ptCount val="361"/>
                      <c:pt idx="0">
                        <c:v>0.6580493069553236</c:v>
                      </c:pt>
                      <c:pt idx="1">
                        <c:v>0.60277362886121966</c:v>
                      </c:pt>
                      <c:pt idx="2">
                        <c:v>0.5293284671751427</c:v>
                      </c:pt>
                      <c:pt idx="3">
                        <c:v>0.1014187355296986</c:v>
                      </c:pt>
                      <c:pt idx="4">
                        <c:v>0.33122033743317181</c:v>
                      </c:pt>
                      <c:pt idx="5">
                        <c:v>0.36693541011165498</c:v>
                      </c:pt>
                      <c:pt idx="6">
                        <c:v>4.0272856706127992E-2</c:v>
                      </c:pt>
                      <c:pt idx="7">
                        <c:v>-0.1013333315198276</c:v>
                      </c:pt>
                      <c:pt idx="8">
                        <c:v>-0.27581262330749229</c:v>
                      </c:pt>
                      <c:pt idx="9">
                        <c:v>-6.7751737444467316E-2</c:v>
                      </c:pt>
                      <c:pt idx="10">
                        <c:v>0.1099183515989606</c:v>
                      </c:pt>
                      <c:pt idx="11">
                        <c:v>-2.332070677797584E-2</c:v>
                      </c:pt>
                      <c:pt idx="12">
                        <c:v>0.1106793104879146</c:v>
                      </c:pt>
                      <c:pt idx="13">
                        <c:v>0.16026609386286411</c:v>
                      </c:pt>
                      <c:pt idx="14">
                        <c:v>-4.4975173566962241E-2</c:v>
                      </c:pt>
                      <c:pt idx="15">
                        <c:v>0.1839704107804021</c:v>
                      </c:pt>
                      <c:pt idx="16">
                        <c:v>-0.167246953356988</c:v>
                      </c:pt>
                      <c:pt idx="17">
                        <c:v>0.23785156180340139</c:v>
                      </c:pt>
                      <c:pt idx="18">
                        <c:v>8.1028451806459234E-2</c:v>
                      </c:pt>
                      <c:pt idx="19">
                        <c:v>-9.6352234844672952E-2</c:v>
                      </c:pt>
                      <c:pt idx="20">
                        <c:v>-3.1803164838320193E-2</c:v>
                      </c:pt>
                      <c:pt idx="21">
                        <c:v>0.25678972000052891</c:v>
                      </c:pt>
                      <c:pt idx="22">
                        <c:v>0.1337367555210846</c:v>
                      </c:pt>
                      <c:pt idx="23">
                        <c:v>-0.14502272464363081</c:v>
                      </c:pt>
                      <c:pt idx="24">
                        <c:v>-0.39214012895436368</c:v>
                      </c:pt>
                      <c:pt idx="25">
                        <c:v>-0.30448651793380449</c:v>
                      </c:pt>
                      <c:pt idx="26">
                        <c:v>-0.27034070867887749</c:v>
                      </c:pt>
                      <c:pt idx="27">
                        <c:v>-6.0227756519043441E-2</c:v>
                      </c:pt>
                      <c:pt idx="28">
                        <c:v>-0.2490734386806622</c:v>
                      </c:pt>
                      <c:pt idx="29">
                        <c:v>0.117402737791968</c:v>
                      </c:pt>
                      <c:pt idx="30">
                        <c:v>-3.4407673378483182E-2</c:v>
                      </c:pt>
                      <c:pt idx="31">
                        <c:v>-5.3129695024875981E-2</c:v>
                      </c:pt>
                      <c:pt idx="32">
                        <c:v>0.49534916645849819</c:v>
                      </c:pt>
                      <c:pt idx="33">
                        <c:v>0.46093635492392832</c:v>
                      </c:pt>
                      <c:pt idx="34">
                        <c:v>0.2374201181618327</c:v>
                      </c:pt>
                      <c:pt idx="35">
                        <c:v>9.4769768796422002E-2</c:v>
                      </c:pt>
                      <c:pt idx="36">
                        <c:v>-0.1030388932714659</c:v>
                      </c:pt>
                      <c:pt idx="37">
                        <c:v>0.1044135639944611</c:v>
                      </c:pt>
                      <c:pt idx="38">
                        <c:v>0.37483587472650592</c:v>
                      </c:pt>
                      <c:pt idx="39">
                        <c:v>0.48695733478191222</c:v>
                      </c:pt>
                      <c:pt idx="40">
                        <c:v>0.16800031625195011</c:v>
                      </c:pt>
                      <c:pt idx="41">
                        <c:v>0.43341580701212712</c:v>
                      </c:pt>
                      <c:pt idx="42">
                        <c:v>-2.1593901975205519E-2</c:v>
                      </c:pt>
                      <c:pt idx="43">
                        <c:v>-0.28066491303292362</c:v>
                      </c:pt>
                      <c:pt idx="44">
                        <c:v>-0.18910232850624309</c:v>
                      </c:pt>
                      <c:pt idx="45">
                        <c:v>0.1472218956624769</c:v>
                      </c:pt>
                      <c:pt idx="46">
                        <c:v>0.30803474938724668</c:v>
                      </c:pt>
                      <c:pt idx="47">
                        <c:v>0.1584504639308156</c:v>
                      </c:pt>
                      <c:pt idx="48">
                        <c:v>-0.1134925857661095</c:v>
                      </c:pt>
                      <c:pt idx="49">
                        <c:v>-0.48675839947515598</c:v>
                      </c:pt>
                      <c:pt idx="50">
                        <c:v>-0.56330610577725704</c:v>
                      </c:pt>
                      <c:pt idx="51">
                        <c:v>-9.3748528656228403E-3</c:v>
                      </c:pt>
                      <c:pt idx="52">
                        <c:v>-6.5911831149231076E-2</c:v>
                      </c:pt>
                      <c:pt idx="53">
                        <c:v>9.214904090182564E-3</c:v>
                      </c:pt>
                      <c:pt idx="54">
                        <c:v>3.5713771239449077E-2</c:v>
                      </c:pt>
                      <c:pt idx="55">
                        <c:v>7.9197771895939517E-2</c:v>
                      </c:pt>
                      <c:pt idx="56">
                        <c:v>-0.23324100905927719</c:v>
                      </c:pt>
                      <c:pt idx="57">
                        <c:v>-0.30105036748616559</c:v>
                      </c:pt>
                      <c:pt idx="58">
                        <c:v>-0.30678553258435742</c:v>
                      </c:pt>
                      <c:pt idx="59">
                        <c:v>-0.1150335994654936</c:v>
                      </c:pt>
                      <c:pt idx="60">
                        <c:v>-0.21942958386759581</c:v>
                      </c:pt>
                      <c:pt idx="61">
                        <c:v>-4.0205828320590033E-2</c:v>
                      </c:pt>
                      <c:pt idx="62">
                        <c:v>-0.33451765619067853</c:v>
                      </c:pt>
                      <c:pt idx="63">
                        <c:v>-6.1357503459209262E-2</c:v>
                      </c:pt>
                      <c:pt idx="64">
                        <c:v>0.21872040785432939</c:v>
                      </c:pt>
                      <c:pt idx="65">
                        <c:v>0.17940860406886761</c:v>
                      </c:pt>
                      <c:pt idx="66">
                        <c:v>0.20785323983710671</c:v>
                      </c:pt>
                      <c:pt idx="67">
                        <c:v>-0.35957490417759441</c:v>
                      </c:pt>
                      <c:pt idx="68">
                        <c:v>-0.231791235657899</c:v>
                      </c:pt>
                      <c:pt idx="69">
                        <c:v>-0.19315451615259521</c:v>
                      </c:pt>
                      <c:pt idx="70">
                        <c:v>-4.422976938670959E-2</c:v>
                      </c:pt>
                      <c:pt idx="71">
                        <c:v>-0.13099339863050299</c:v>
                      </c:pt>
                      <c:pt idx="72">
                        <c:v>-9.8200055508451858E-2</c:v>
                      </c:pt>
                      <c:pt idx="73">
                        <c:v>-0.34205693294551243</c:v>
                      </c:pt>
                      <c:pt idx="74">
                        <c:v>-0.53095325866848564</c:v>
                      </c:pt>
                      <c:pt idx="75">
                        <c:v>-0.54080593999632043</c:v>
                      </c:pt>
                      <c:pt idx="76">
                        <c:v>-1.3181261528816031E-2</c:v>
                      </c:pt>
                      <c:pt idx="77">
                        <c:v>0.2776342475731306</c:v>
                      </c:pt>
                      <c:pt idx="78">
                        <c:v>-2.4314548843850859E-2</c:v>
                      </c:pt>
                      <c:pt idx="79">
                        <c:v>-0.1031558522712443</c:v>
                      </c:pt>
                      <c:pt idx="80">
                        <c:v>-0.1092795959183539</c:v>
                      </c:pt>
                      <c:pt idx="81">
                        <c:v>-6.941436894758482E-2</c:v>
                      </c:pt>
                      <c:pt idx="82">
                        <c:v>-0.2105996857638476</c:v>
                      </c:pt>
                      <c:pt idx="83">
                        <c:v>0.22993939012221981</c:v>
                      </c:pt>
                      <c:pt idx="84">
                        <c:v>-1.363624856507102E-2</c:v>
                      </c:pt>
                      <c:pt idx="85">
                        <c:v>-1.515473960012707E-2</c:v>
                      </c:pt>
                      <c:pt idx="86">
                        <c:v>0.1197639416895976</c:v>
                      </c:pt>
                      <c:pt idx="87">
                        <c:v>0.33828900833693171</c:v>
                      </c:pt>
                      <c:pt idx="88">
                        <c:v>-0.35012921859817908</c:v>
                      </c:pt>
                      <c:pt idx="89">
                        <c:v>-5.6033470220587883E-2</c:v>
                      </c:pt>
                      <c:pt idx="90">
                        <c:v>4.7584448334886738E-2</c:v>
                      </c:pt>
                      <c:pt idx="91">
                        <c:v>4.0948787740830703E-2</c:v>
                      </c:pt>
                      <c:pt idx="92">
                        <c:v>-8.0341689683614381E-2</c:v>
                      </c:pt>
                      <c:pt idx="93">
                        <c:v>7.911756416251621E-2</c:v>
                      </c:pt>
                      <c:pt idx="94">
                        <c:v>0.40077163759116541</c:v>
                      </c:pt>
                      <c:pt idx="95">
                        <c:v>7.8369221417358345E-2</c:v>
                      </c:pt>
                      <c:pt idx="96">
                        <c:v>0.1020556730695559</c:v>
                      </c:pt>
                      <c:pt idx="97">
                        <c:v>0.27714369484171042</c:v>
                      </c:pt>
                      <c:pt idx="98">
                        <c:v>-0.33864585699077088</c:v>
                      </c:pt>
                      <c:pt idx="99">
                        <c:v>0.20535880264784431</c:v>
                      </c:pt>
                      <c:pt idx="100">
                        <c:v>0.16716222204084749</c:v>
                      </c:pt>
                      <c:pt idx="101">
                        <c:v>-0.28728222194567271</c:v>
                      </c:pt>
                      <c:pt idx="102">
                        <c:v>3.1374288874242401E-2</c:v>
                      </c:pt>
                      <c:pt idx="103">
                        <c:v>-0.1203802060892438</c:v>
                      </c:pt>
                      <c:pt idx="104">
                        <c:v>0.20267649731565751</c:v>
                      </c:pt>
                      <c:pt idx="105">
                        <c:v>1.0963626795743611E-2</c:v>
                      </c:pt>
                      <c:pt idx="106">
                        <c:v>0.32564357134802169</c:v>
                      </c:pt>
                      <c:pt idx="107">
                        <c:v>-0.16584908721927849</c:v>
                      </c:pt>
                      <c:pt idx="108">
                        <c:v>-0.29751020808619022</c:v>
                      </c:pt>
                      <c:pt idx="109">
                        <c:v>-0.17768584137242269</c:v>
                      </c:pt>
                      <c:pt idx="110">
                        <c:v>-3.5439316680700031E-3</c:v>
                      </c:pt>
                      <c:pt idx="111">
                        <c:v>-0.1080418190897848</c:v>
                      </c:pt>
                      <c:pt idx="112">
                        <c:v>-4.8134706116687923E-2</c:v>
                      </c:pt>
                      <c:pt idx="113">
                        <c:v>0.33664116229716312</c:v>
                      </c:pt>
                      <c:pt idx="114">
                        <c:v>3.6349470728892823E-2</c:v>
                      </c:pt>
                      <c:pt idx="115">
                        <c:v>-0.31192304950058602</c:v>
                      </c:pt>
                      <c:pt idx="116">
                        <c:v>-0.28483620751207189</c:v>
                      </c:pt>
                      <c:pt idx="117">
                        <c:v>-0.47445113527313237</c:v>
                      </c:pt>
                      <c:pt idx="118">
                        <c:v>-0.51261053775504972</c:v>
                      </c:pt>
                      <c:pt idx="119">
                        <c:v>-0.44973839298495061</c:v>
                      </c:pt>
                      <c:pt idx="120">
                        <c:v>-0.2117672459136061</c:v>
                      </c:pt>
                      <c:pt idx="121">
                        <c:v>-0.2373138614124565</c:v>
                      </c:pt>
                      <c:pt idx="122">
                        <c:v>-9.4927062552113528E-2</c:v>
                      </c:pt>
                      <c:pt idx="123">
                        <c:v>-8.2970059321513537E-2</c:v>
                      </c:pt>
                      <c:pt idx="124">
                        <c:v>4.801456445948464E-2</c:v>
                      </c:pt>
                      <c:pt idx="125">
                        <c:v>-0.1307420774762289</c:v>
                      </c:pt>
                      <c:pt idx="126">
                        <c:v>-0.1374314099528067</c:v>
                      </c:pt>
                      <c:pt idx="127">
                        <c:v>-0.16655313592210499</c:v>
                      </c:pt>
                      <c:pt idx="128">
                        <c:v>6.3254740486646005E-2</c:v>
                      </c:pt>
                      <c:pt idx="129">
                        <c:v>-0.1584185243625176</c:v>
                      </c:pt>
                      <c:pt idx="130">
                        <c:v>-0.25267451476065161</c:v>
                      </c:pt>
                      <c:pt idx="131">
                        <c:v>3.8665962148241431E-2</c:v>
                      </c:pt>
                      <c:pt idx="132">
                        <c:v>-0.3596559399765768</c:v>
                      </c:pt>
                      <c:pt idx="133">
                        <c:v>-0.82191514932399445</c:v>
                      </c:pt>
                      <c:pt idx="134">
                        <c:v>-0.15079272563898599</c:v>
                      </c:pt>
                      <c:pt idx="135">
                        <c:v>-0.1098586219128192</c:v>
                      </c:pt>
                      <c:pt idx="136">
                        <c:v>0.1112957699982161</c:v>
                      </c:pt>
                      <c:pt idx="137">
                        <c:v>0.37837503698921809</c:v>
                      </c:pt>
                      <c:pt idx="138">
                        <c:v>8.8795428829398046E-2</c:v>
                      </c:pt>
                      <c:pt idx="139">
                        <c:v>5.3177154722750409E-4</c:v>
                      </c:pt>
                      <c:pt idx="140">
                        <c:v>-0.1097807638370215</c:v>
                      </c:pt>
                      <c:pt idx="141">
                        <c:v>-0.16260625163336531</c:v>
                      </c:pt>
                      <c:pt idx="142">
                        <c:v>0.11361692374370171</c:v>
                      </c:pt>
                      <c:pt idx="143">
                        <c:v>4.8300245300888084E-3</c:v>
                      </c:pt>
                      <c:pt idx="144">
                        <c:v>-0.13037570282998581</c:v>
                      </c:pt>
                      <c:pt idx="145">
                        <c:v>-0.31981425427621513</c:v>
                      </c:pt>
                      <c:pt idx="146">
                        <c:v>-0.1986985452183255</c:v>
                      </c:pt>
                      <c:pt idx="147">
                        <c:v>0.1056034770370239</c:v>
                      </c:pt>
                      <c:pt idx="148">
                        <c:v>0.43722634474034172</c:v>
                      </c:pt>
                      <c:pt idx="149">
                        <c:v>-0.1166370324122024</c:v>
                      </c:pt>
                      <c:pt idx="150">
                        <c:v>0.13000728951880011</c:v>
                      </c:pt>
                      <c:pt idx="151">
                        <c:v>0.25612361905524977</c:v>
                      </c:pt>
                      <c:pt idx="152">
                        <c:v>-3.8054569668323067E-2</c:v>
                      </c:pt>
                      <c:pt idx="153">
                        <c:v>1.1425166166928531E-2</c:v>
                      </c:pt>
                      <c:pt idx="154">
                        <c:v>-2.2378243293656789E-2</c:v>
                      </c:pt>
                      <c:pt idx="155">
                        <c:v>-4.5412011796236808E-2</c:v>
                      </c:pt>
                      <c:pt idx="156">
                        <c:v>2.4581987550337862E-2</c:v>
                      </c:pt>
                      <c:pt idx="157">
                        <c:v>-0.2227327849133795</c:v>
                      </c:pt>
                      <c:pt idx="158">
                        <c:v>-0.20286957553404281</c:v>
                      </c:pt>
                      <c:pt idx="159">
                        <c:v>-8.3443256800212223E-2</c:v>
                      </c:pt>
                      <c:pt idx="160">
                        <c:v>-0.11853875742411379</c:v>
                      </c:pt>
                      <c:pt idx="161">
                        <c:v>-0.27920691073045067</c:v>
                      </c:pt>
                      <c:pt idx="162">
                        <c:v>-0.105601999842507</c:v>
                      </c:pt>
                      <c:pt idx="163">
                        <c:v>9.7195987446392573E-2</c:v>
                      </c:pt>
                      <c:pt idx="164">
                        <c:v>0.45445972064426798</c:v>
                      </c:pt>
                      <c:pt idx="165">
                        <c:v>-3.955010023200773E-2</c:v>
                      </c:pt>
                      <c:pt idx="166">
                        <c:v>3.1191130609544041E-2</c:v>
                      </c:pt>
                      <c:pt idx="167">
                        <c:v>-0.47247799744646862</c:v>
                      </c:pt>
                      <c:pt idx="168">
                        <c:v>-0.38198153917304861</c:v>
                      </c:pt>
                      <c:pt idx="169">
                        <c:v>-0.15872591460191121</c:v>
                      </c:pt>
                      <c:pt idx="170">
                        <c:v>0.1853035650749599</c:v>
                      </c:pt>
                      <c:pt idx="171">
                        <c:v>9.2036718182215097E-3</c:v>
                      </c:pt>
                      <c:pt idx="172">
                        <c:v>0.49260669115182759</c:v>
                      </c:pt>
                      <c:pt idx="173">
                        <c:v>0.26405812460982381</c:v>
                      </c:pt>
                      <c:pt idx="174">
                        <c:v>0.14909575026217281</c:v>
                      </c:pt>
                      <c:pt idx="175">
                        <c:v>0.1344117693771392</c:v>
                      </c:pt>
                      <c:pt idx="176">
                        <c:v>0.14513843077434041</c:v>
                      </c:pt>
                      <c:pt idx="177">
                        <c:v>0.37234148825626379</c:v>
                      </c:pt>
                      <c:pt idx="178">
                        <c:v>0.1224964224230313</c:v>
                      </c:pt>
                      <c:pt idx="179">
                        <c:v>-0.40450133448473652</c:v>
                      </c:pt>
                      <c:pt idx="180">
                        <c:v>-5.8106627763135167E-2</c:v>
                      </c:pt>
                      <c:pt idx="181">
                        <c:v>-0.13487891222802259</c:v>
                      </c:pt>
                      <c:pt idx="182">
                        <c:v>-7.4469162228770244E-2</c:v>
                      </c:pt>
                      <c:pt idx="183">
                        <c:v>-0.28005176086128492</c:v>
                      </c:pt>
                      <c:pt idx="184">
                        <c:v>0.12971262637095279</c:v>
                      </c:pt>
                      <c:pt idx="185">
                        <c:v>3.2556834898103439E-2</c:v>
                      </c:pt>
                      <c:pt idx="186">
                        <c:v>-6.0061655530357347E-2</c:v>
                      </c:pt>
                      <c:pt idx="187">
                        <c:v>-5.7605962816276828E-2</c:v>
                      </c:pt>
                      <c:pt idx="188">
                        <c:v>-0.43566257119985891</c:v>
                      </c:pt>
                      <c:pt idx="189">
                        <c:v>-0.32232383443267659</c:v>
                      </c:pt>
                      <c:pt idx="190">
                        <c:v>-0.27435783183811091</c:v>
                      </c:pt>
                      <c:pt idx="191">
                        <c:v>-0.3291388595385692</c:v>
                      </c:pt>
                      <c:pt idx="192">
                        <c:v>-0.39263598505207842</c:v>
                      </c:pt>
                      <c:pt idx="193">
                        <c:v>-9.6203539483202764E-3</c:v>
                      </c:pt>
                      <c:pt idx="194">
                        <c:v>5.8981248167492353E-2</c:v>
                      </c:pt>
                      <c:pt idx="195">
                        <c:v>0.28022819200032079</c:v>
                      </c:pt>
                      <c:pt idx="196">
                        <c:v>8.0162565378006617E-2</c:v>
                      </c:pt>
                      <c:pt idx="197">
                        <c:v>-0.1016243541287319</c:v>
                      </c:pt>
                      <c:pt idx="198">
                        <c:v>-0.46309315810171192</c:v>
                      </c:pt>
                      <c:pt idx="199">
                        <c:v>-0.23933435089886221</c:v>
                      </c:pt>
                      <c:pt idx="200">
                        <c:v>3.4071851641783418E-2</c:v>
                      </c:pt>
                      <c:pt idx="201">
                        <c:v>6.2846965970673732E-3</c:v>
                      </c:pt>
                      <c:pt idx="202">
                        <c:v>-0.43198186608244032</c:v>
                      </c:pt>
                      <c:pt idx="203">
                        <c:v>-0.60256829563365577</c:v>
                      </c:pt>
                      <c:pt idx="204">
                        <c:v>-0.35881687892285541</c:v>
                      </c:pt>
                      <c:pt idx="205">
                        <c:v>-0.59562250628905122</c:v>
                      </c:pt>
                      <c:pt idx="206">
                        <c:v>-0.63052481992953258</c:v>
                      </c:pt>
                      <c:pt idx="207">
                        <c:v>-0.39435117119823421</c:v>
                      </c:pt>
                      <c:pt idx="208">
                        <c:v>-0.36082603716281919</c:v>
                      </c:pt>
                      <c:pt idx="209">
                        <c:v>-0.1089307635555718</c:v>
                      </c:pt>
                      <c:pt idx="210">
                        <c:v>6.488913351069118E-3</c:v>
                      </c:pt>
                      <c:pt idx="211">
                        <c:v>0.377189645035719</c:v>
                      </c:pt>
                      <c:pt idx="212">
                        <c:v>9.4041725154831682E-2</c:v>
                      </c:pt>
                      <c:pt idx="213">
                        <c:v>0.1569409728041794</c:v>
                      </c:pt>
                      <c:pt idx="214">
                        <c:v>-0.17620966103226471</c:v>
                      </c:pt>
                      <c:pt idx="215">
                        <c:v>-0.54223222494935708</c:v>
                      </c:pt>
                      <c:pt idx="216">
                        <c:v>-0.1348796885177275</c:v>
                      </c:pt>
                      <c:pt idx="217">
                        <c:v>0.36865888503239919</c:v>
                      </c:pt>
                      <c:pt idx="218">
                        <c:v>9.8514461591284477E-2</c:v>
                      </c:pt>
                      <c:pt idx="219">
                        <c:v>0.32828597481127259</c:v>
                      </c:pt>
                      <c:pt idx="220">
                        <c:v>0.1907278762053756</c:v>
                      </c:pt>
                      <c:pt idx="221">
                        <c:v>0.3348244813418757</c:v>
                      </c:pt>
                      <c:pt idx="222">
                        <c:v>0.26161133494334271</c:v>
                      </c:pt>
                      <c:pt idx="223">
                        <c:v>-0.25280038737457489</c:v>
                      </c:pt>
                      <c:pt idx="224">
                        <c:v>-0.51458509995771662</c:v>
                      </c:pt>
                      <c:pt idx="225">
                        <c:v>-0.36879647825023509</c:v>
                      </c:pt>
                      <c:pt idx="226">
                        <c:v>-4.4815170198636102E-2</c:v>
                      </c:pt>
                      <c:pt idx="227">
                        <c:v>-4.3983577249976938E-2</c:v>
                      </c:pt>
                      <c:pt idx="228">
                        <c:v>-0.39675737851004589</c:v>
                      </c:pt>
                      <c:pt idx="229">
                        <c:v>5.927195201829543E-2</c:v>
                      </c:pt>
                      <c:pt idx="230">
                        <c:v>-2.8637903440209781E-2</c:v>
                      </c:pt>
                      <c:pt idx="231">
                        <c:v>-0.50663117654420509</c:v>
                      </c:pt>
                      <c:pt idx="232">
                        <c:v>-0.1559287477374138</c:v>
                      </c:pt>
                      <c:pt idx="233">
                        <c:v>-0.56010365389368222</c:v>
                      </c:pt>
                      <c:pt idx="234">
                        <c:v>-0.45540630145576988</c:v>
                      </c:pt>
                      <c:pt idx="235">
                        <c:v>-0.5604061877336256</c:v>
                      </c:pt>
                      <c:pt idx="236">
                        <c:v>-0.196191398546636</c:v>
                      </c:pt>
                      <c:pt idx="237">
                        <c:v>-0.71202601984799374</c:v>
                      </c:pt>
                      <c:pt idx="238">
                        <c:v>0.1548082282086862</c:v>
                      </c:pt>
                      <c:pt idx="239">
                        <c:v>-0.11411996548472569</c:v>
                      </c:pt>
                      <c:pt idx="240">
                        <c:v>-0.43810983037654361</c:v>
                      </c:pt>
                      <c:pt idx="241">
                        <c:v>-0.4397705785635368</c:v>
                      </c:pt>
                      <c:pt idx="242">
                        <c:v>-0.29128550993010638</c:v>
                      </c:pt>
                      <c:pt idx="243">
                        <c:v>-0.1937061683674407</c:v>
                      </c:pt>
                      <c:pt idx="244">
                        <c:v>-8.9292247199576125E-2</c:v>
                      </c:pt>
                      <c:pt idx="245">
                        <c:v>-0.66873139056970998</c:v>
                      </c:pt>
                      <c:pt idx="246">
                        <c:v>-0.79108262231634296</c:v>
                      </c:pt>
                      <c:pt idx="247">
                        <c:v>-0.42019217370997269</c:v>
                      </c:pt>
                      <c:pt idx="248">
                        <c:v>-0.69153552619172498</c:v>
                      </c:pt>
                      <c:pt idx="249">
                        <c:v>-0.70043698716073166</c:v>
                      </c:pt>
                      <c:pt idx="250">
                        <c:v>-0.73506165548379843</c:v>
                      </c:pt>
                      <c:pt idx="251">
                        <c:v>-0.96758501226717031</c:v>
                      </c:pt>
                      <c:pt idx="252">
                        <c:v>-0.35807164521749768</c:v>
                      </c:pt>
                      <c:pt idx="253">
                        <c:v>-0.48677179472746562</c:v>
                      </c:pt>
                      <c:pt idx="254">
                        <c:v>-0.44633931044810771</c:v>
                      </c:pt>
                      <c:pt idx="255">
                        <c:v>0.1022227479452207</c:v>
                      </c:pt>
                      <c:pt idx="256">
                        <c:v>-0.34575378273930901</c:v>
                      </c:pt>
                      <c:pt idx="257">
                        <c:v>-0.5624431455869775</c:v>
                      </c:pt>
                      <c:pt idx="258">
                        <c:v>-0.26299841690888148</c:v>
                      </c:pt>
                      <c:pt idx="259">
                        <c:v>8.137769902767484E-4</c:v>
                      </c:pt>
                      <c:pt idx="260">
                        <c:v>8.5550308045473034E-2</c:v>
                      </c:pt>
                      <c:pt idx="261">
                        <c:v>-3.7711185081181813E-2</c:v>
                      </c:pt>
                      <c:pt idx="262">
                        <c:v>-0.50215330052013218</c:v>
                      </c:pt>
                      <c:pt idx="263">
                        <c:v>-0.94347855174501438</c:v>
                      </c:pt>
                      <c:pt idx="264">
                        <c:v>-1.035505288483211</c:v>
                      </c:pt>
                      <c:pt idx="265">
                        <c:v>-0.85668397784321637</c:v>
                      </c:pt>
                      <c:pt idx="266">
                        <c:v>-0.93996814959023345</c:v>
                      </c:pt>
                      <c:pt idx="267">
                        <c:v>-0.87184350235475616</c:v>
                      </c:pt>
                      <c:pt idx="268">
                        <c:v>-0.68368270627199956</c:v>
                      </c:pt>
                      <c:pt idx="269">
                        <c:v>0.19771105749594689</c:v>
                      </c:pt>
                      <c:pt idx="270">
                        <c:v>-0.42916619995325472</c:v>
                      </c:pt>
                      <c:pt idx="271">
                        <c:v>-0.18166616958885631</c:v>
                      </c:pt>
                      <c:pt idx="272">
                        <c:v>-0.77929874331924431</c:v>
                      </c:pt>
                      <c:pt idx="273">
                        <c:v>-0.3205699827095797</c:v>
                      </c:pt>
                      <c:pt idx="274">
                        <c:v>-0.3641431846828328</c:v>
                      </c:pt>
                      <c:pt idx="275">
                        <c:v>-2.0726339687515291E-2</c:v>
                      </c:pt>
                      <c:pt idx="276">
                        <c:v>-0.65102069549509689</c:v>
                      </c:pt>
                      <c:pt idx="277">
                        <c:v>-0.43634607494994471</c:v>
                      </c:pt>
                      <c:pt idx="278">
                        <c:v>-0.69817843264540413</c:v>
                      </c:pt>
                      <c:pt idx="279">
                        <c:v>-0.43456830894474158</c:v>
                      </c:pt>
                      <c:pt idx="280">
                        <c:v>-0.59456185350404844</c:v>
                      </c:pt>
                      <c:pt idx="281">
                        <c:v>-9.7374603856597325E-2</c:v>
                      </c:pt>
                      <c:pt idx="282">
                        <c:v>-0.55896042716713157</c:v>
                      </c:pt>
                      <c:pt idx="283">
                        <c:v>-0.62014291359710838</c:v>
                      </c:pt>
                      <c:pt idx="284">
                        <c:v>-0.26746605462244288</c:v>
                      </c:pt>
                      <c:pt idx="285">
                        <c:v>-0.31803160510264172</c:v>
                      </c:pt>
                      <c:pt idx="286">
                        <c:v>-1.931581901372335E-2</c:v>
                      </c:pt>
                      <c:pt idx="287">
                        <c:v>-0.56444838573921163</c:v>
                      </c:pt>
                      <c:pt idx="288">
                        <c:v>-0.41357664808204059</c:v>
                      </c:pt>
                      <c:pt idx="289">
                        <c:v>-0.60343965273279809</c:v>
                      </c:pt>
                      <c:pt idx="290">
                        <c:v>-0.45817996825033641</c:v>
                      </c:pt>
                      <c:pt idx="291">
                        <c:v>-0.68582884295285806</c:v>
                      </c:pt>
                      <c:pt idx="292">
                        <c:v>-0.52285637683770514</c:v>
                      </c:pt>
                      <c:pt idx="293">
                        <c:v>-0.26175268238878951</c:v>
                      </c:pt>
                      <c:pt idx="294">
                        <c:v>-0.56473304022332893</c:v>
                      </c:pt>
                      <c:pt idx="295">
                        <c:v>-0.9167831363327954</c:v>
                      </c:pt>
                      <c:pt idx="296">
                        <c:v>-0.88177297418818956</c:v>
                      </c:pt>
                      <c:pt idx="297">
                        <c:v>-0.54455009213934136</c:v>
                      </c:pt>
                      <c:pt idx="298">
                        <c:v>-0.75017200982723087</c:v>
                      </c:pt>
                      <c:pt idx="299">
                        <c:v>-0.85660860361597135</c:v>
                      </c:pt>
                      <c:pt idx="300">
                        <c:v>-0.87057755960439265</c:v>
                      </c:pt>
                      <c:pt idx="301">
                        <c:v>-0.96576780297968812</c:v>
                      </c:pt>
                      <c:pt idx="302">
                        <c:v>-0.5473670135781491</c:v>
                      </c:pt>
                      <c:pt idx="303">
                        <c:v>-0.49207754602499482</c:v>
                      </c:pt>
                      <c:pt idx="304">
                        <c:v>-0.46212748759170391</c:v>
                      </c:pt>
                      <c:pt idx="305">
                        <c:v>-0.16439874709696559</c:v>
                      </c:pt>
                      <c:pt idx="306">
                        <c:v>-0.56932153213111358</c:v>
                      </c:pt>
                      <c:pt idx="307">
                        <c:v>-0.80057801872457868</c:v>
                      </c:pt>
                      <c:pt idx="308">
                        <c:v>-0.74377975425339826</c:v>
                      </c:pt>
                      <c:pt idx="309">
                        <c:v>-0.67326244501776633</c:v>
                      </c:pt>
                      <c:pt idx="310">
                        <c:v>-0.23786568656754301</c:v>
                      </c:pt>
                      <c:pt idx="311">
                        <c:v>1.386341592549502E-2</c:v>
                      </c:pt>
                      <c:pt idx="312">
                        <c:v>-0.61042595645382258</c:v>
                      </c:pt>
                      <c:pt idx="313">
                        <c:v>-0.40847599267477458</c:v>
                      </c:pt>
                      <c:pt idx="314">
                        <c:v>-0.83973101532369143</c:v>
                      </c:pt>
                      <c:pt idx="315">
                        <c:v>-0.60526328755498482</c:v>
                      </c:pt>
                      <c:pt idx="316">
                        <c:v>-0.92230581069802853</c:v>
                      </c:pt>
                      <c:pt idx="317">
                        <c:v>-0.91261383822942177</c:v>
                      </c:pt>
                      <c:pt idx="318">
                        <c:v>-1.103453482311844</c:v>
                      </c:pt>
                      <c:pt idx="319">
                        <c:v>-0.8572216885127395</c:v>
                      </c:pt>
                      <c:pt idx="320">
                        <c:v>-0.99614256676519441</c:v>
                      </c:pt>
                      <c:pt idx="321">
                        <c:v>-1.240759816895314</c:v>
                      </c:pt>
                      <c:pt idx="322">
                        <c:v>-0.82346811488026594</c:v>
                      </c:pt>
                      <c:pt idx="323">
                        <c:v>-0.71795657085812792</c:v>
                      </c:pt>
                      <c:pt idx="324">
                        <c:v>-1.1612638496834671</c:v>
                      </c:pt>
                      <c:pt idx="325">
                        <c:v>-1.5884611626023799</c:v>
                      </c:pt>
                      <c:pt idx="326">
                        <c:v>-1.1938526126026401</c:v>
                      </c:pt>
                      <c:pt idx="327">
                        <c:v>-0.99340255663581523</c:v>
                      </c:pt>
                      <c:pt idx="328">
                        <c:v>-0.97187152543256516</c:v>
                      </c:pt>
                      <c:pt idx="329">
                        <c:v>-1.2501406032597799</c:v>
                      </c:pt>
                      <c:pt idx="330">
                        <c:v>-1.248573654243728</c:v>
                      </c:pt>
                      <c:pt idx="331">
                        <c:v>-1.4918270144336081</c:v>
                      </c:pt>
                      <c:pt idx="332">
                        <c:v>-1.6941740254204469</c:v>
                      </c:pt>
                      <c:pt idx="333">
                        <c:v>-0.94735679730007472</c:v>
                      </c:pt>
                      <c:pt idx="334">
                        <c:v>-1.1227147897771139</c:v>
                      </c:pt>
                      <c:pt idx="335">
                        <c:v>-1.0924603183902819</c:v>
                      </c:pt>
                      <c:pt idx="336">
                        <c:v>-1.4242326942541841</c:v>
                      </c:pt>
                      <c:pt idx="337">
                        <c:v>-0.99453143077891848</c:v>
                      </c:pt>
                      <c:pt idx="338">
                        <c:v>-0.99512316836947512</c:v>
                      </c:pt>
                      <c:pt idx="339">
                        <c:v>-1.2640479166511289</c:v>
                      </c:pt>
                      <c:pt idx="340">
                        <c:v>-1.0308365662986489</c:v>
                      </c:pt>
                      <c:pt idx="341">
                        <c:v>-1.0404571583572511</c:v>
                      </c:pt>
                      <c:pt idx="342">
                        <c:v>-1.302270032868533</c:v>
                      </c:pt>
                      <c:pt idx="343">
                        <c:v>-1.2862847541387841</c:v>
                      </c:pt>
                      <c:pt idx="344">
                        <c:v>-1.392028165958906</c:v>
                      </c:pt>
                      <c:pt idx="345">
                        <c:v>-1.357575174582353</c:v>
                      </c:pt>
                      <c:pt idx="346">
                        <c:v>-1.1820852502190771</c:v>
                      </c:pt>
                      <c:pt idx="347">
                        <c:v>-1.493323575240902</c:v>
                      </c:pt>
                      <c:pt idx="348">
                        <c:v>-1.3447426569924661</c:v>
                      </c:pt>
                      <c:pt idx="349">
                        <c:v>-1.3222513040697419</c:v>
                      </c:pt>
                      <c:pt idx="350">
                        <c:v>-1.3128815108207439</c:v>
                      </c:pt>
                      <c:pt idx="351">
                        <c:v>-0.38394846596625432</c:v>
                      </c:pt>
                      <c:pt idx="352">
                        <c:v>-1.103397493883379</c:v>
                      </c:pt>
                      <c:pt idx="353">
                        <c:v>-1.363839672119574</c:v>
                      </c:pt>
                      <c:pt idx="354">
                        <c:v>-1.1337813815622571</c:v>
                      </c:pt>
                      <c:pt idx="355">
                        <c:v>-1.265178675518869</c:v>
                      </c:pt>
                      <c:pt idx="356">
                        <c:v>-1.2607366666870921</c:v>
                      </c:pt>
                      <c:pt idx="357">
                        <c:v>-1.4032199519858961</c:v>
                      </c:pt>
                      <c:pt idx="358">
                        <c:v>-1.1820163402722861</c:v>
                      </c:pt>
                      <c:pt idx="359">
                        <c:v>-1.316726564288357</c:v>
                      </c:pt>
                      <c:pt idx="360">
                        <c:v>-1.365885951809934</c:v>
                      </c:pt>
                    </c:numCache>
                  </c:numRef>
                </c:yVal>
                <c:smooth val="0"/>
                <c:extLst>
                  <c:ext xmlns:c16="http://schemas.microsoft.com/office/drawing/2014/chart" uri="{C3380CC4-5D6E-409C-BE32-E72D297353CC}">
                    <c16:uniqueId val="{00000003-01FD-41BB-A486-DB833710AF41}"/>
                  </c:ext>
                </c:extLst>
              </c15:ser>
            </c15:filteredScatterSeries>
            <c15:filteredScatterSeries>
              <c15:ser>
                <c:idx val="3"/>
                <c:order val="4"/>
                <c:tx>
                  <c:v>4) Erro SSP Smooth 5s</c:v>
                </c:tx>
                <c:spPr>
                  <a:ln w="25400" cap="rnd">
                    <a:noFill/>
                    <a:round/>
                  </a:ln>
                  <a:effectLst/>
                </c:spPr>
                <c:marker>
                  <c:symbol val="circle"/>
                  <c:size val="2"/>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4) Erro SSP Smooth 5s'!$G$2:$G$3496</c15:sqref>
                        </c15:formulaRef>
                      </c:ext>
                    </c:extLst>
                    <c:numCache>
                      <c:formatCode>h:mm:ss</c:formatCode>
                      <c:ptCount val="3495"/>
                      <c:pt idx="0">
                        <c:v>43466.374976851846</c:v>
                      </c:pt>
                      <c:pt idx="1">
                        <c:v>43466.374988425923</c:v>
                      </c:pt>
                      <c:pt idx="2">
                        <c:v>43466.375</c:v>
                      </c:pt>
                      <c:pt idx="3">
                        <c:v>43466.379270833328</c:v>
                      </c:pt>
                      <c:pt idx="4">
                        <c:v>43466.379282407397</c:v>
                      </c:pt>
                      <c:pt idx="5">
                        <c:v>43466.379317129627</c:v>
                      </c:pt>
                      <c:pt idx="6">
                        <c:v>43466.379328703697</c:v>
                      </c:pt>
                      <c:pt idx="7">
                        <c:v>43466.379340277781</c:v>
                      </c:pt>
                      <c:pt idx="8">
                        <c:v>43466.379374999997</c:v>
                      </c:pt>
                      <c:pt idx="9">
                        <c:v>43466.379386574074</c:v>
                      </c:pt>
                      <c:pt idx="10">
                        <c:v>43466.37939814815</c:v>
                      </c:pt>
                      <c:pt idx="11">
                        <c:v>43466.37940972222</c:v>
                      </c:pt>
                      <c:pt idx="12">
                        <c:v>43466.379421296297</c:v>
                      </c:pt>
                      <c:pt idx="13">
                        <c:v>43466.379432870373</c:v>
                      </c:pt>
                      <c:pt idx="14">
                        <c:v>43466.379444444443</c:v>
                      </c:pt>
                      <c:pt idx="15">
                        <c:v>43466.37945601852</c:v>
                      </c:pt>
                      <c:pt idx="16">
                        <c:v>43466.379467592589</c:v>
                      </c:pt>
                      <c:pt idx="17">
                        <c:v>43466.379479166673</c:v>
                      </c:pt>
                      <c:pt idx="18">
                        <c:v>43466.379490740743</c:v>
                      </c:pt>
                      <c:pt idx="19">
                        <c:v>43466.379502314812</c:v>
                      </c:pt>
                      <c:pt idx="20">
                        <c:v>43466.379513888889</c:v>
                      </c:pt>
                      <c:pt idx="21">
                        <c:v>43466.379525462973</c:v>
                      </c:pt>
                      <c:pt idx="22">
                        <c:v>43466.379537037043</c:v>
                      </c:pt>
                      <c:pt idx="23">
                        <c:v>43466.379548611112</c:v>
                      </c:pt>
                      <c:pt idx="24">
                        <c:v>43466.379560185182</c:v>
                      </c:pt>
                      <c:pt idx="25">
                        <c:v>43466.379571759258</c:v>
                      </c:pt>
                      <c:pt idx="26">
                        <c:v>43466.379583333342</c:v>
                      </c:pt>
                      <c:pt idx="27">
                        <c:v>43466.379594907397</c:v>
                      </c:pt>
                      <c:pt idx="28">
                        <c:v>43466.379606481481</c:v>
                      </c:pt>
                      <c:pt idx="29">
                        <c:v>43466.379618055558</c:v>
                      </c:pt>
                      <c:pt idx="30">
                        <c:v>43466.379629629628</c:v>
                      </c:pt>
                      <c:pt idx="31">
                        <c:v>43466.379641203697</c:v>
                      </c:pt>
                      <c:pt idx="32">
                        <c:v>43466.379652777781</c:v>
                      </c:pt>
                      <c:pt idx="33">
                        <c:v>43466.379664351851</c:v>
                      </c:pt>
                      <c:pt idx="34">
                        <c:v>43466.379675925928</c:v>
                      </c:pt>
                      <c:pt idx="35">
                        <c:v>43466.379687499997</c:v>
                      </c:pt>
                      <c:pt idx="36">
                        <c:v>43466.379699074067</c:v>
                      </c:pt>
                      <c:pt idx="37">
                        <c:v>43466.379710648151</c:v>
                      </c:pt>
                      <c:pt idx="38">
                        <c:v>43466.37972222222</c:v>
                      </c:pt>
                      <c:pt idx="39">
                        <c:v>43466.379733796297</c:v>
                      </c:pt>
                      <c:pt idx="40">
                        <c:v>43466.379745370366</c:v>
                      </c:pt>
                      <c:pt idx="41">
                        <c:v>43466.379756944443</c:v>
                      </c:pt>
                      <c:pt idx="42">
                        <c:v>43466.37976851852</c:v>
                      </c:pt>
                      <c:pt idx="43">
                        <c:v>43466.379780092589</c:v>
                      </c:pt>
                      <c:pt idx="44">
                        <c:v>43466.379791666674</c:v>
                      </c:pt>
                      <c:pt idx="45">
                        <c:v>43466.379803240743</c:v>
                      </c:pt>
                      <c:pt idx="46">
                        <c:v>43466.379814814813</c:v>
                      </c:pt>
                      <c:pt idx="47">
                        <c:v>43466.379826388889</c:v>
                      </c:pt>
                      <c:pt idx="48">
                        <c:v>43466.379837962973</c:v>
                      </c:pt>
                      <c:pt idx="49">
                        <c:v>43466.379849537043</c:v>
                      </c:pt>
                      <c:pt idx="50">
                        <c:v>43466.379861111112</c:v>
                      </c:pt>
                      <c:pt idx="51">
                        <c:v>43466.379872685182</c:v>
                      </c:pt>
                      <c:pt idx="52">
                        <c:v>43466.379884259259</c:v>
                      </c:pt>
                      <c:pt idx="53">
                        <c:v>43466.379895833343</c:v>
                      </c:pt>
                      <c:pt idx="54">
                        <c:v>43466.379907407398</c:v>
                      </c:pt>
                      <c:pt idx="55">
                        <c:v>43466.379918981482</c:v>
                      </c:pt>
                      <c:pt idx="56">
                        <c:v>43466.379930555559</c:v>
                      </c:pt>
                      <c:pt idx="57">
                        <c:v>43466.379942129628</c:v>
                      </c:pt>
                      <c:pt idx="58">
                        <c:v>43466.379953703698</c:v>
                      </c:pt>
                      <c:pt idx="59">
                        <c:v>43466.379965277767</c:v>
                      </c:pt>
                      <c:pt idx="60">
                        <c:v>43466.379976851851</c:v>
                      </c:pt>
                      <c:pt idx="61">
                        <c:v>43466.379988425928</c:v>
                      </c:pt>
                      <c:pt idx="62">
                        <c:v>43466.38</c:v>
                      </c:pt>
                      <c:pt idx="63">
                        <c:v>43466.380011574067</c:v>
                      </c:pt>
                      <c:pt idx="64">
                        <c:v>43466.380231481482</c:v>
                      </c:pt>
                      <c:pt idx="65">
                        <c:v>43466.380358796298</c:v>
                      </c:pt>
                      <c:pt idx="66">
                        <c:v>43466.380370370367</c:v>
                      </c:pt>
                      <c:pt idx="67">
                        <c:v>43466.380381944437</c:v>
                      </c:pt>
                      <c:pt idx="68">
                        <c:v>43466.380393518521</c:v>
                      </c:pt>
                      <c:pt idx="69">
                        <c:v>43466.38040509259</c:v>
                      </c:pt>
                      <c:pt idx="70">
                        <c:v>43466.380416666667</c:v>
                      </c:pt>
                      <c:pt idx="71">
                        <c:v>43466.380428240736</c:v>
                      </c:pt>
                      <c:pt idx="72">
                        <c:v>43466.380439814813</c:v>
                      </c:pt>
                      <c:pt idx="73">
                        <c:v>43466.38045138889</c:v>
                      </c:pt>
                      <c:pt idx="74">
                        <c:v>43466.380462962959</c:v>
                      </c:pt>
                      <c:pt idx="75">
                        <c:v>43466.380474537043</c:v>
                      </c:pt>
                      <c:pt idx="76">
                        <c:v>43466.380486111113</c:v>
                      </c:pt>
                      <c:pt idx="77">
                        <c:v>43466.380497685182</c:v>
                      </c:pt>
                      <c:pt idx="78">
                        <c:v>43466.380509259259</c:v>
                      </c:pt>
                      <c:pt idx="79">
                        <c:v>43466.380520833343</c:v>
                      </c:pt>
                      <c:pt idx="80">
                        <c:v>43466.380532407413</c:v>
                      </c:pt>
                      <c:pt idx="81">
                        <c:v>43466.380543981482</c:v>
                      </c:pt>
                      <c:pt idx="82">
                        <c:v>43466.380555555559</c:v>
                      </c:pt>
                      <c:pt idx="83">
                        <c:v>43466.380567129629</c:v>
                      </c:pt>
                      <c:pt idx="84">
                        <c:v>43466.380578703713</c:v>
                      </c:pt>
                      <c:pt idx="85">
                        <c:v>43466.380590277768</c:v>
                      </c:pt>
                      <c:pt idx="86">
                        <c:v>43466.380601851852</c:v>
                      </c:pt>
                      <c:pt idx="87">
                        <c:v>43466.380613425928</c:v>
                      </c:pt>
                      <c:pt idx="88">
                        <c:v>43466.380624999998</c:v>
                      </c:pt>
                      <c:pt idx="89">
                        <c:v>43466.380636574067</c:v>
                      </c:pt>
                      <c:pt idx="90">
                        <c:v>43466.380648148152</c:v>
                      </c:pt>
                      <c:pt idx="91">
                        <c:v>43466.380659722221</c:v>
                      </c:pt>
                      <c:pt idx="92">
                        <c:v>43466.380671296298</c:v>
                      </c:pt>
                      <c:pt idx="93">
                        <c:v>43466.380682870367</c:v>
                      </c:pt>
                      <c:pt idx="94">
                        <c:v>43466.380694444437</c:v>
                      </c:pt>
                      <c:pt idx="95">
                        <c:v>43466.380706018521</c:v>
                      </c:pt>
                      <c:pt idx="96">
                        <c:v>43466.38071759259</c:v>
                      </c:pt>
                      <c:pt idx="97">
                        <c:v>43466.380729166667</c:v>
                      </c:pt>
                      <c:pt idx="98">
                        <c:v>43466.380740740737</c:v>
                      </c:pt>
                      <c:pt idx="99">
                        <c:v>43466.380752314813</c:v>
                      </c:pt>
                      <c:pt idx="100">
                        <c:v>43466.38076388889</c:v>
                      </c:pt>
                      <c:pt idx="101">
                        <c:v>43466.38077546296</c:v>
                      </c:pt>
                      <c:pt idx="102">
                        <c:v>43466.380787037036</c:v>
                      </c:pt>
                      <c:pt idx="103">
                        <c:v>43466.380798611113</c:v>
                      </c:pt>
                      <c:pt idx="104">
                        <c:v>43466.380810185183</c:v>
                      </c:pt>
                      <c:pt idx="105">
                        <c:v>43466.38082175926</c:v>
                      </c:pt>
                      <c:pt idx="106">
                        <c:v>43466.380833333344</c:v>
                      </c:pt>
                      <c:pt idx="107">
                        <c:v>43466.380844907413</c:v>
                      </c:pt>
                      <c:pt idx="108">
                        <c:v>43466.380856481483</c:v>
                      </c:pt>
                      <c:pt idx="109">
                        <c:v>43466.380868055552</c:v>
                      </c:pt>
                      <c:pt idx="110">
                        <c:v>43466.380879629629</c:v>
                      </c:pt>
                      <c:pt idx="111">
                        <c:v>43466.380891203713</c:v>
                      </c:pt>
                      <c:pt idx="112">
                        <c:v>43466.380902777782</c:v>
                      </c:pt>
                      <c:pt idx="113">
                        <c:v>43466.380914351852</c:v>
                      </c:pt>
                      <c:pt idx="114">
                        <c:v>43466.380925925929</c:v>
                      </c:pt>
                      <c:pt idx="115">
                        <c:v>43466.380937499998</c:v>
                      </c:pt>
                      <c:pt idx="116">
                        <c:v>43466.380949074082</c:v>
                      </c:pt>
                      <c:pt idx="117">
                        <c:v>43466.380960648137</c:v>
                      </c:pt>
                      <c:pt idx="118">
                        <c:v>43466.380972222221</c:v>
                      </c:pt>
                      <c:pt idx="119">
                        <c:v>43466.380983796298</c:v>
                      </c:pt>
                      <c:pt idx="120">
                        <c:v>43466.380995370368</c:v>
                      </c:pt>
                      <c:pt idx="121">
                        <c:v>43466.381006944437</c:v>
                      </c:pt>
                      <c:pt idx="122">
                        <c:v>43466.381018518521</c:v>
                      </c:pt>
                      <c:pt idx="123">
                        <c:v>43466.381168981483</c:v>
                      </c:pt>
                      <c:pt idx="124">
                        <c:v>43466.381180555552</c:v>
                      </c:pt>
                      <c:pt idx="125">
                        <c:v>43466.381192129629</c:v>
                      </c:pt>
                      <c:pt idx="126">
                        <c:v>43466.381203703713</c:v>
                      </c:pt>
                      <c:pt idx="127">
                        <c:v>43466.381261574083</c:v>
                      </c:pt>
                      <c:pt idx="128">
                        <c:v>43466.381273148138</c:v>
                      </c:pt>
                      <c:pt idx="129">
                        <c:v>43466.381284722222</c:v>
                      </c:pt>
                      <c:pt idx="130">
                        <c:v>43466.381296296298</c:v>
                      </c:pt>
                      <c:pt idx="131">
                        <c:v>43466.381307870368</c:v>
                      </c:pt>
                      <c:pt idx="132">
                        <c:v>43466.381319444437</c:v>
                      </c:pt>
                      <c:pt idx="133">
                        <c:v>43466.381331018521</c:v>
                      </c:pt>
                      <c:pt idx="134">
                        <c:v>43466.381342592591</c:v>
                      </c:pt>
                      <c:pt idx="135">
                        <c:v>43466.381354166668</c:v>
                      </c:pt>
                      <c:pt idx="136">
                        <c:v>43466.381365740737</c:v>
                      </c:pt>
                      <c:pt idx="137">
                        <c:v>43466.381377314807</c:v>
                      </c:pt>
                      <c:pt idx="138">
                        <c:v>43466.381388888891</c:v>
                      </c:pt>
                      <c:pt idx="139">
                        <c:v>43466.38140046296</c:v>
                      </c:pt>
                      <c:pt idx="140">
                        <c:v>43466.381412037037</c:v>
                      </c:pt>
                      <c:pt idx="141">
                        <c:v>43466.381423611107</c:v>
                      </c:pt>
                      <c:pt idx="142">
                        <c:v>43466.381435185183</c:v>
                      </c:pt>
                      <c:pt idx="143">
                        <c:v>43466.38144675926</c:v>
                      </c:pt>
                      <c:pt idx="144">
                        <c:v>43466.381458333337</c:v>
                      </c:pt>
                      <c:pt idx="145">
                        <c:v>43466.381469907406</c:v>
                      </c:pt>
                      <c:pt idx="146">
                        <c:v>43466.381481481483</c:v>
                      </c:pt>
                      <c:pt idx="147">
                        <c:v>43466.381493055553</c:v>
                      </c:pt>
                      <c:pt idx="148">
                        <c:v>43466.381504629629</c:v>
                      </c:pt>
                      <c:pt idx="149">
                        <c:v>43466.381516203714</c:v>
                      </c:pt>
                      <c:pt idx="150">
                        <c:v>43466.381527777783</c:v>
                      </c:pt>
                      <c:pt idx="151">
                        <c:v>43466.381539351853</c:v>
                      </c:pt>
                      <c:pt idx="152">
                        <c:v>43466.381550925929</c:v>
                      </c:pt>
                      <c:pt idx="153">
                        <c:v>43466.381562499999</c:v>
                      </c:pt>
                      <c:pt idx="154">
                        <c:v>43466.381574074083</c:v>
                      </c:pt>
                      <c:pt idx="155">
                        <c:v>43466.381585648152</c:v>
                      </c:pt>
                      <c:pt idx="156">
                        <c:v>43466.381597222222</c:v>
                      </c:pt>
                      <c:pt idx="157">
                        <c:v>43466.381608796299</c:v>
                      </c:pt>
                      <c:pt idx="158">
                        <c:v>43466.381620370368</c:v>
                      </c:pt>
                      <c:pt idx="159">
                        <c:v>43466.381631944438</c:v>
                      </c:pt>
                      <c:pt idx="160">
                        <c:v>43466.381643518522</c:v>
                      </c:pt>
                      <c:pt idx="161">
                        <c:v>43466.381655092591</c:v>
                      </c:pt>
                      <c:pt idx="162">
                        <c:v>43466.381666666668</c:v>
                      </c:pt>
                      <c:pt idx="163">
                        <c:v>43466.381678240738</c:v>
                      </c:pt>
                      <c:pt idx="164">
                        <c:v>43466.381689814807</c:v>
                      </c:pt>
                      <c:pt idx="165">
                        <c:v>43466.381909722222</c:v>
                      </c:pt>
                      <c:pt idx="166">
                        <c:v>43466.381921296299</c:v>
                      </c:pt>
                      <c:pt idx="167">
                        <c:v>43466.381932870368</c:v>
                      </c:pt>
                      <c:pt idx="168">
                        <c:v>43466.381944444453</c:v>
                      </c:pt>
                      <c:pt idx="169">
                        <c:v>43466.381956018522</c:v>
                      </c:pt>
                      <c:pt idx="170">
                        <c:v>43466.381967592592</c:v>
                      </c:pt>
                      <c:pt idx="171">
                        <c:v>43466.381979166668</c:v>
                      </c:pt>
                      <c:pt idx="172">
                        <c:v>43466.381990740738</c:v>
                      </c:pt>
                      <c:pt idx="173">
                        <c:v>43466.382002314807</c:v>
                      </c:pt>
                      <c:pt idx="174">
                        <c:v>43466.382013888891</c:v>
                      </c:pt>
                      <c:pt idx="175">
                        <c:v>43466.382025462961</c:v>
                      </c:pt>
                      <c:pt idx="176">
                        <c:v>43466.382037037038</c:v>
                      </c:pt>
                      <c:pt idx="177">
                        <c:v>43466.382048611107</c:v>
                      </c:pt>
                      <c:pt idx="178">
                        <c:v>43466.382060185177</c:v>
                      </c:pt>
                      <c:pt idx="179">
                        <c:v>43466.382071759261</c:v>
                      </c:pt>
                      <c:pt idx="180">
                        <c:v>43466.38208333333</c:v>
                      </c:pt>
                      <c:pt idx="181">
                        <c:v>43466.382094907407</c:v>
                      </c:pt>
                      <c:pt idx="182">
                        <c:v>43466.382106481477</c:v>
                      </c:pt>
                      <c:pt idx="183">
                        <c:v>43466.382118055553</c:v>
                      </c:pt>
                      <c:pt idx="184">
                        <c:v>43466.38212962963</c:v>
                      </c:pt>
                      <c:pt idx="185">
                        <c:v>43466.382141203707</c:v>
                      </c:pt>
                      <c:pt idx="186">
                        <c:v>43466.382152777784</c:v>
                      </c:pt>
                      <c:pt idx="187">
                        <c:v>43466.382164351853</c:v>
                      </c:pt>
                      <c:pt idx="188">
                        <c:v>43466.382175925923</c:v>
                      </c:pt>
                      <c:pt idx="189">
                        <c:v>43466.382187499999</c:v>
                      </c:pt>
                      <c:pt idx="190">
                        <c:v>43466.382199074083</c:v>
                      </c:pt>
                      <c:pt idx="191">
                        <c:v>43466.382210648153</c:v>
                      </c:pt>
                      <c:pt idx="192">
                        <c:v>43466.382222222222</c:v>
                      </c:pt>
                      <c:pt idx="193">
                        <c:v>43466.382233796299</c:v>
                      </c:pt>
                      <c:pt idx="194">
                        <c:v>43466.382314814808</c:v>
                      </c:pt>
                      <c:pt idx="195">
                        <c:v>43466.382326388892</c:v>
                      </c:pt>
                      <c:pt idx="196">
                        <c:v>43466.382337962961</c:v>
                      </c:pt>
                      <c:pt idx="197">
                        <c:v>43466.382349537038</c:v>
                      </c:pt>
                      <c:pt idx="198">
                        <c:v>43466.382361111107</c:v>
                      </c:pt>
                      <c:pt idx="199">
                        <c:v>43466.382372685177</c:v>
                      </c:pt>
                      <c:pt idx="200">
                        <c:v>43466.382384259261</c:v>
                      </c:pt>
                      <c:pt idx="201">
                        <c:v>43466.382395833331</c:v>
                      </c:pt>
                      <c:pt idx="202">
                        <c:v>43466.382407407407</c:v>
                      </c:pt>
                      <c:pt idx="203">
                        <c:v>43466.382418981477</c:v>
                      </c:pt>
                      <c:pt idx="204">
                        <c:v>43466.382430555554</c:v>
                      </c:pt>
                      <c:pt idx="205">
                        <c:v>43466.38244212963</c:v>
                      </c:pt>
                      <c:pt idx="206">
                        <c:v>43466.382453703707</c:v>
                      </c:pt>
                      <c:pt idx="207">
                        <c:v>43466.382465277777</c:v>
                      </c:pt>
                      <c:pt idx="208">
                        <c:v>43466.382476851853</c:v>
                      </c:pt>
                      <c:pt idx="209">
                        <c:v>43466.382488425923</c:v>
                      </c:pt>
                      <c:pt idx="210">
                        <c:v>43466.3825</c:v>
                      </c:pt>
                      <c:pt idx="211">
                        <c:v>43466.382511574076</c:v>
                      </c:pt>
                      <c:pt idx="212">
                        <c:v>43466.382523148153</c:v>
                      </c:pt>
                      <c:pt idx="213">
                        <c:v>43466.382534722223</c:v>
                      </c:pt>
                      <c:pt idx="214">
                        <c:v>43466.3825462963</c:v>
                      </c:pt>
                      <c:pt idx="215">
                        <c:v>43466.382557870369</c:v>
                      </c:pt>
                      <c:pt idx="216">
                        <c:v>43466.382569444453</c:v>
                      </c:pt>
                      <c:pt idx="217">
                        <c:v>43466.382581018523</c:v>
                      </c:pt>
                      <c:pt idx="218">
                        <c:v>43466.382592592592</c:v>
                      </c:pt>
                      <c:pt idx="219">
                        <c:v>43466.382604166669</c:v>
                      </c:pt>
                      <c:pt idx="220">
                        <c:v>43466.382615740738</c:v>
                      </c:pt>
                      <c:pt idx="221">
                        <c:v>43466.382627314822</c:v>
                      </c:pt>
                      <c:pt idx="222">
                        <c:v>43466.382638888892</c:v>
                      </c:pt>
                      <c:pt idx="223">
                        <c:v>43466.382650462961</c:v>
                      </c:pt>
                      <c:pt idx="224">
                        <c:v>43466.382662037038</c:v>
                      </c:pt>
                      <c:pt idx="225">
                        <c:v>43466.382673611108</c:v>
                      </c:pt>
                      <c:pt idx="226">
                        <c:v>43466.382685185177</c:v>
                      </c:pt>
                      <c:pt idx="227">
                        <c:v>43466.382696759261</c:v>
                      </c:pt>
                      <c:pt idx="228">
                        <c:v>43466.382708333331</c:v>
                      </c:pt>
                      <c:pt idx="229">
                        <c:v>43466.382719907408</c:v>
                      </c:pt>
                      <c:pt idx="230">
                        <c:v>43466.382731481477</c:v>
                      </c:pt>
                      <c:pt idx="231">
                        <c:v>43466.382743055547</c:v>
                      </c:pt>
                      <c:pt idx="232">
                        <c:v>43466.382754629631</c:v>
                      </c:pt>
                      <c:pt idx="233">
                        <c:v>43466.3827662037</c:v>
                      </c:pt>
                      <c:pt idx="234">
                        <c:v>43466.382777777777</c:v>
                      </c:pt>
                      <c:pt idx="235">
                        <c:v>43466.382789351846</c:v>
                      </c:pt>
                      <c:pt idx="236">
                        <c:v>43466.382800925923</c:v>
                      </c:pt>
                      <c:pt idx="237">
                        <c:v>43466.3828125</c:v>
                      </c:pt>
                      <c:pt idx="238">
                        <c:v>43466.382824074077</c:v>
                      </c:pt>
                      <c:pt idx="239">
                        <c:v>43466.382835648154</c:v>
                      </c:pt>
                      <c:pt idx="240">
                        <c:v>43466.382847222223</c:v>
                      </c:pt>
                      <c:pt idx="241">
                        <c:v>43466.3828587963</c:v>
                      </c:pt>
                      <c:pt idx="242">
                        <c:v>43466.382870370369</c:v>
                      </c:pt>
                      <c:pt idx="243">
                        <c:v>43466.382881944453</c:v>
                      </c:pt>
                      <c:pt idx="244">
                        <c:v>43466.382893518523</c:v>
                      </c:pt>
                      <c:pt idx="245">
                        <c:v>43466.382905092592</c:v>
                      </c:pt>
                      <c:pt idx="246">
                        <c:v>43466.382916666669</c:v>
                      </c:pt>
                      <c:pt idx="247">
                        <c:v>43466.382928240739</c:v>
                      </c:pt>
                      <c:pt idx="248">
                        <c:v>43466.382939814823</c:v>
                      </c:pt>
                      <c:pt idx="249">
                        <c:v>43466.382951388892</c:v>
                      </c:pt>
                      <c:pt idx="250">
                        <c:v>43466.382962962962</c:v>
                      </c:pt>
                      <c:pt idx="251">
                        <c:v>43466.382974537039</c:v>
                      </c:pt>
                      <c:pt idx="252">
                        <c:v>43466.382986111108</c:v>
                      </c:pt>
                      <c:pt idx="253">
                        <c:v>43466.382997685178</c:v>
                      </c:pt>
                      <c:pt idx="254">
                        <c:v>43466.383009259262</c:v>
                      </c:pt>
                      <c:pt idx="255">
                        <c:v>43466.383020833331</c:v>
                      </c:pt>
                      <c:pt idx="256">
                        <c:v>43466.383032407408</c:v>
                      </c:pt>
                      <c:pt idx="257">
                        <c:v>43466.383043981477</c:v>
                      </c:pt>
                      <c:pt idx="258">
                        <c:v>43466.383055555547</c:v>
                      </c:pt>
                      <c:pt idx="259">
                        <c:v>43466.383067129631</c:v>
                      </c:pt>
                      <c:pt idx="260">
                        <c:v>43466.3830787037</c:v>
                      </c:pt>
                      <c:pt idx="261">
                        <c:v>43466.383090277777</c:v>
                      </c:pt>
                      <c:pt idx="262">
                        <c:v>43466.383101851847</c:v>
                      </c:pt>
                      <c:pt idx="263">
                        <c:v>43466.383113425924</c:v>
                      </c:pt>
                      <c:pt idx="264">
                        <c:v>43466.383125</c:v>
                      </c:pt>
                      <c:pt idx="265">
                        <c:v>43466.383136574077</c:v>
                      </c:pt>
                      <c:pt idx="266">
                        <c:v>43466.383148148147</c:v>
                      </c:pt>
                      <c:pt idx="267">
                        <c:v>43466.383159722223</c:v>
                      </c:pt>
                      <c:pt idx="268">
                        <c:v>43466.383171296293</c:v>
                      </c:pt>
                      <c:pt idx="269">
                        <c:v>43466.38318287037</c:v>
                      </c:pt>
                      <c:pt idx="270">
                        <c:v>43466.383194444446</c:v>
                      </c:pt>
                      <c:pt idx="271">
                        <c:v>43466.383206018523</c:v>
                      </c:pt>
                      <c:pt idx="272">
                        <c:v>43466.383217592593</c:v>
                      </c:pt>
                      <c:pt idx="273">
                        <c:v>43466.383229166669</c:v>
                      </c:pt>
                      <c:pt idx="274">
                        <c:v>43466.383240740739</c:v>
                      </c:pt>
                      <c:pt idx="275">
                        <c:v>43466.383252314823</c:v>
                      </c:pt>
                      <c:pt idx="276">
                        <c:v>43466.383263888893</c:v>
                      </c:pt>
                      <c:pt idx="277">
                        <c:v>43466.383275462962</c:v>
                      </c:pt>
                      <c:pt idx="278">
                        <c:v>43466.383287037039</c:v>
                      </c:pt>
                      <c:pt idx="279">
                        <c:v>43466.383298611108</c:v>
                      </c:pt>
                      <c:pt idx="280">
                        <c:v>43466.383310185192</c:v>
                      </c:pt>
                      <c:pt idx="281">
                        <c:v>43466.383321759262</c:v>
                      </c:pt>
                      <c:pt idx="282">
                        <c:v>43466.383333333331</c:v>
                      </c:pt>
                      <c:pt idx="283">
                        <c:v>43466.383344907408</c:v>
                      </c:pt>
                      <c:pt idx="284">
                        <c:v>43466.383356481478</c:v>
                      </c:pt>
                      <c:pt idx="285">
                        <c:v>43466.383368055547</c:v>
                      </c:pt>
                      <c:pt idx="286">
                        <c:v>43466.383379629631</c:v>
                      </c:pt>
                      <c:pt idx="287">
                        <c:v>43466.383391203701</c:v>
                      </c:pt>
                      <c:pt idx="288">
                        <c:v>43466.383402777778</c:v>
                      </c:pt>
                      <c:pt idx="289">
                        <c:v>43466.383414351847</c:v>
                      </c:pt>
                      <c:pt idx="290">
                        <c:v>43466.383425925917</c:v>
                      </c:pt>
                      <c:pt idx="291">
                        <c:v>43466.383437500001</c:v>
                      </c:pt>
                      <c:pt idx="292">
                        <c:v>43466.383449074077</c:v>
                      </c:pt>
                      <c:pt idx="293">
                        <c:v>43466.383460648147</c:v>
                      </c:pt>
                      <c:pt idx="294">
                        <c:v>43466.383472222216</c:v>
                      </c:pt>
                      <c:pt idx="295">
                        <c:v>43466.383483796293</c:v>
                      </c:pt>
                      <c:pt idx="296">
                        <c:v>43466.38349537037</c:v>
                      </c:pt>
                      <c:pt idx="297">
                        <c:v>43466.383506944447</c:v>
                      </c:pt>
                      <c:pt idx="298">
                        <c:v>43466.383518518523</c:v>
                      </c:pt>
                      <c:pt idx="299">
                        <c:v>43466.383530092593</c:v>
                      </c:pt>
                      <c:pt idx="300">
                        <c:v>43466.38354166667</c:v>
                      </c:pt>
                      <c:pt idx="301">
                        <c:v>43466.383553240739</c:v>
                      </c:pt>
                      <c:pt idx="302">
                        <c:v>43466.383564814823</c:v>
                      </c:pt>
                      <c:pt idx="303">
                        <c:v>43466.383576388893</c:v>
                      </c:pt>
                      <c:pt idx="304">
                        <c:v>43466.383587962962</c:v>
                      </c:pt>
                      <c:pt idx="305">
                        <c:v>43466.383599537039</c:v>
                      </c:pt>
                      <c:pt idx="306">
                        <c:v>43466.383611111109</c:v>
                      </c:pt>
                      <c:pt idx="307">
                        <c:v>43466.383622685193</c:v>
                      </c:pt>
                      <c:pt idx="308">
                        <c:v>43466.383634259262</c:v>
                      </c:pt>
                      <c:pt idx="309">
                        <c:v>43466.383645833332</c:v>
                      </c:pt>
                      <c:pt idx="310">
                        <c:v>43466.383657407408</c:v>
                      </c:pt>
                      <c:pt idx="311">
                        <c:v>43466.383668981478</c:v>
                      </c:pt>
                      <c:pt idx="312">
                        <c:v>43466.383680555547</c:v>
                      </c:pt>
                      <c:pt idx="313">
                        <c:v>43466.38380787037</c:v>
                      </c:pt>
                      <c:pt idx="314">
                        <c:v>43466.383819444447</c:v>
                      </c:pt>
                      <c:pt idx="315">
                        <c:v>43466.38385416667</c:v>
                      </c:pt>
                      <c:pt idx="316">
                        <c:v>43466.38386574074</c:v>
                      </c:pt>
                      <c:pt idx="317">
                        <c:v>43466.383877314824</c:v>
                      </c:pt>
                      <c:pt idx="318">
                        <c:v>43466.383888888893</c:v>
                      </c:pt>
                      <c:pt idx="319">
                        <c:v>43466.383900462963</c:v>
                      </c:pt>
                      <c:pt idx="320">
                        <c:v>43466.383912037039</c:v>
                      </c:pt>
                      <c:pt idx="321">
                        <c:v>43466.383923611109</c:v>
                      </c:pt>
                      <c:pt idx="322">
                        <c:v>43466.383935185193</c:v>
                      </c:pt>
                      <c:pt idx="323">
                        <c:v>43466.383946759262</c:v>
                      </c:pt>
                      <c:pt idx="324">
                        <c:v>43466.383958333332</c:v>
                      </c:pt>
                      <c:pt idx="325">
                        <c:v>43466.383969907409</c:v>
                      </c:pt>
                      <c:pt idx="326">
                        <c:v>43466.383981481478</c:v>
                      </c:pt>
                      <c:pt idx="327">
                        <c:v>43466.383993055562</c:v>
                      </c:pt>
                      <c:pt idx="328">
                        <c:v>43466.384004629632</c:v>
                      </c:pt>
                      <c:pt idx="329">
                        <c:v>43466.384016203701</c:v>
                      </c:pt>
                      <c:pt idx="330">
                        <c:v>43466.384027777778</c:v>
                      </c:pt>
                      <c:pt idx="331">
                        <c:v>43466.384039351848</c:v>
                      </c:pt>
                      <c:pt idx="332">
                        <c:v>43466.384050925917</c:v>
                      </c:pt>
                      <c:pt idx="333">
                        <c:v>43466.384062500001</c:v>
                      </c:pt>
                      <c:pt idx="334">
                        <c:v>43466.384074074071</c:v>
                      </c:pt>
                      <c:pt idx="335">
                        <c:v>43466.384085648147</c:v>
                      </c:pt>
                      <c:pt idx="336">
                        <c:v>43466.384097222217</c:v>
                      </c:pt>
                      <c:pt idx="337">
                        <c:v>43466.384108796286</c:v>
                      </c:pt>
                      <c:pt idx="338">
                        <c:v>43466.384120370371</c:v>
                      </c:pt>
                      <c:pt idx="339">
                        <c:v>43466.384131944447</c:v>
                      </c:pt>
                      <c:pt idx="340">
                        <c:v>43466.384143518517</c:v>
                      </c:pt>
                      <c:pt idx="341">
                        <c:v>43466.384155092594</c:v>
                      </c:pt>
                      <c:pt idx="342">
                        <c:v>43466.384166666663</c:v>
                      </c:pt>
                      <c:pt idx="343">
                        <c:v>43466.38417824074</c:v>
                      </c:pt>
                      <c:pt idx="344">
                        <c:v>43466.384189814817</c:v>
                      </c:pt>
                      <c:pt idx="345">
                        <c:v>43466.384201388893</c:v>
                      </c:pt>
                      <c:pt idx="346">
                        <c:v>43466.384212962963</c:v>
                      </c:pt>
                      <c:pt idx="347">
                        <c:v>43466.38422453704</c:v>
                      </c:pt>
                      <c:pt idx="348">
                        <c:v>43466.384236111109</c:v>
                      </c:pt>
                      <c:pt idx="349">
                        <c:v>43466.384247685193</c:v>
                      </c:pt>
                      <c:pt idx="350">
                        <c:v>43466.384259259263</c:v>
                      </c:pt>
                      <c:pt idx="351">
                        <c:v>43466.384270833332</c:v>
                      </c:pt>
                      <c:pt idx="352">
                        <c:v>43466.384282407409</c:v>
                      </c:pt>
                      <c:pt idx="353">
                        <c:v>43466.384293981479</c:v>
                      </c:pt>
                      <c:pt idx="354">
                        <c:v>43466.384305555563</c:v>
                      </c:pt>
                      <c:pt idx="355">
                        <c:v>43466.384317129632</c:v>
                      </c:pt>
                      <c:pt idx="356">
                        <c:v>43466.384328703702</c:v>
                      </c:pt>
                      <c:pt idx="357">
                        <c:v>43466.384340277778</c:v>
                      </c:pt>
                      <c:pt idx="358">
                        <c:v>43466.384351851862</c:v>
                      </c:pt>
                      <c:pt idx="359">
                        <c:v>43466.384363425917</c:v>
                      </c:pt>
                      <c:pt idx="360">
                        <c:v>43466.384375000001</c:v>
                      </c:pt>
                      <c:pt idx="361">
                        <c:v>43466.384386574071</c:v>
                      </c:pt>
                      <c:pt idx="362">
                        <c:v>43466.384398148148</c:v>
                      </c:pt>
                      <c:pt idx="363">
                        <c:v>43466.384409722217</c:v>
                      </c:pt>
                      <c:pt idx="364">
                        <c:v>43466.384421296287</c:v>
                      </c:pt>
                      <c:pt idx="365">
                        <c:v>43466.384432870371</c:v>
                      </c:pt>
                      <c:pt idx="366">
                        <c:v>43466.384444444448</c:v>
                      </c:pt>
                      <c:pt idx="367">
                        <c:v>43466.384456018517</c:v>
                      </c:pt>
                      <c:pt idx="368">
                        <c:v>43466.384467592587</c:v>
                      </c:pt>
                      <c:pt idx="369">
                        <c:v>43466.384479166663</c:v>
                      </c:pt>
                      <c:pt idx="370">
                        <c:v>43466.38449074074</c:v>
                      </c:pt>
                      <c:pt idx="371">
                        <c:v>43466.384502314817</c:v>
                      </c:pt>
                      <c:pt idx="372">
                        <c:v>43466.384513888886</c:v>
                      </c:pt>
                      <c:pt idx="373">
                        <c:v>43466.384525462963</c:v>
                      </c:pt>
                      <c:pt idx="374">
                        <c:v>43466.38453703704</c:v>
                      </c:pt>
                      <c:pt idx="375">
                        <c:v>43466.384548611109</c:v>
                      </c:pt>
                      <c:pt idx="376">
                        <c:v>43466.384560185194</c:v>
                      </c:pt>
                      <c:pt idx="377">
                        <c:v>43466.384571759263</c:v>
                      </c:pt>
                      <c:pt idx="378">
                        <c:v>43466.384583333333</c:v>
                      </c:pt>
                      <c:pt idx="379">
                        <c:v>43466.384594907409</c:v>
                      </c:pt>
                      <c:pt idx="380">
                        <c:v>43466.384606481479</c:v>
                      </c:pt>
                      <c:pt idx="381">
                        <c:v>43466.384618055563</c:v>
                      </c:pt>
                      <c:pt idx="382">
                        <c:v>43466.384629629632</c:v>
                      </c:pt>
                      <c:pt idx="383">
                        <c:v>43466.384641203702</c:v>
                      </c:pt>
                      <c:pt idx="384">
                        <c:v>43466.384652777779</c:v>
                      </c:pt>
                      <c:pt idx="385">
                        <c:v>43466.384664351863</c:v>
                      </c:pt>
                      <c:pt idx="386">
                        <c:v>43466.384675925918</c:v>
                      </c:pt>
                      <c:pt idx="387">
                        <c:v>43466.384687500002</c:v>
                      </c:pt>
                      <c:pt idx="388">
                        <c:v>43466.384699074071</c:v>
                      </c:pt>
                      <c:pt idx="389">
                        <c:v>43466.384710648148</c:v>
                      </c:pt>
                      <c:pt idx="390">
                        <c:v>43466.384722222218</c:v>
                      </c:pt>
                      <c:pt idx="391">
                        <c:v>43466.384733796287</c:v>
                      </c:pt>
                      <c:pt idx="392">
                        <c:v>43466.384745370371</c:v>
                      </c:pt>
                      <c:pt idx="393">
                        <c:v>43466.384756944448</c:v>
                      </c:pt>
                      <c:pt idx="394">
                        <c:v>43466.384768518517</c:v>
                      </c:pt>
                      <c:pt idx="395">
                        <c:v>43466.384780092587</c:v>
                      </c:pt>
                      <c:pt idx="396">
                        <c:v>43466.384791666656</c:v>
                      </c:pt>
                      <c:pt idx="397">
                        <c:v>43466.38480324074</c:v>
                      </c:pt>
                      <c:pt idx="398">
                        <c:v>43466.384814814817</c:v>
                      </c:pt>
                      <c:pt idx="399">
                        <c:v>43466.384826388887</c:v>
                      </c:pt>
                      <c:pt idx="400">
                        <c:v>43466.384837962964</c:v>
                      </c:pt>
                      <c:pt idx="401">
                        <c:v>43466.38484953704</c:v>
                      </c:pt>
                      <c:pt idx="402">
                        <c:v>43466.38486111111</c:v>
                      </c:pt>
                      <c:pt idx="403">
                        <c:v>43466.384872685187</c:v>
                      </c:pt>
                      <c:pt idx="404">
                        <c:v>43466.384884259263</c:v>
                      </c:pt>
                      <c:pt idx="405">
                        <c:v>43466.384895833333</c:v>
                      </c:pt>
                      <c:pt idx="406">
                        <c:v>43466.38490740741</c:v>
                      </c:pt>
                      <c:pt idx="407">
                        <c:v>43466.384918981479</c:v>
                      </c:pt>
                      <c:pt idx="408">
                        <c:v>43466.384930555563</c:v>
                      </c:pt>
                      <c:pt idx="409">
                        <c:v>43466.384942129633</c:v>
                      </c:pt>
                      <c:pt idx="410">
                        <c:v>43466.384953703702</c:v>
                      </c:pt>
                      <c:pt idx="411">
                        <c:v>43466.384965277779</c:v>
                      </c:pt>
                      <c:pt idx="412">
                        <c:v>43466.384976851848</c:v>
                      </c:pt>
                      <c:pt idx="413">
                        <c:v>43466.384988425933</c:v>
                      </c:pt>
                      <c:pt idx="414">
                        <c:v>43466.385000000002</c:v>
                      </c:pt>
                      <c:pt idx="415">
                        <c:v>43466.385011574072</c:v>
                      </c:pt>
                      <c:pt idx="416">
                        <c:v>43466.385023148148</c:v>
                      </c:pt>
                      <c:pt idx="417">
                        <c:v>43466.385034722232</c:v>
                      </c:pt>
                      <c:pt idx="418">
                        <c:v>43466.385046296287</c:v>
                      </c:pt>
                      <c:pt idx="419">
                        <c:v>43466.385057870371</c:v>
                      </c:pt>
                      <c:pt idx="420">
                        <c:v>43466.385069444441</c:v>
                      </c:pt>
                      <c:pt idx="421">
                        <c:v>43466.385081018518</c:v>
                      </c:pt>
                      <c:pt idx="422">
                        <c:v>43466.385092592587</c:v>
                      </c:pt>
                      <c:pt idx="423">
                        <c:v>43466.385104166657</c:v>
                      </c:pt>
                      <c:pt idx="424">
                        <c:v>43466.385115740741</c:v>
                      </c:pt>
                      <c:pt idx="425">
                        <c:v>43466.385127314818</c:v>
                      </c:pt>
                      <c:pt idx="426">
                        <c:v>43466.385138888887</c:v>
                      </c:pt>
                      <c:pt idx="427">
                        <c:v>43466.385150462957</c:v>
                      </c:pt>
                      <c:pt idx="428">
                        <c:v>43466.385162037041</c:v>
                      </c:pt>
                      <c:pt idx="429">
                        <c:v>43466.38517361111</c:v>
                      </c:pt>
                      <c:pt idx="430">
                        <c:v>43466.385185185187</c:v>
                      </c:pt>
                      <c:pt idx="431">
                        <c:v>43466.385196759264</c:v>
                      </c:pt>
                      <c:pt idx="432">
                        <c:v>43466.385208333333</c:v>
                      </c:pt>
                      <c:pt idx="433">
                        <c:v>43466.38521990741</c:v>
                      </c:pt>
                      <c:pt idx="434">
                        <c:v>43466.385231481479</c:v>
                      </c:pt>
                      <c:pt idx="435">
                        <c:v>43466.385243055563</c:v>
                      </c:pt>
                      <c:pt idx="436">
                        <c:v>43466.385254629633</c:v>
                      </c:pt>
                      <c:pt idx="437">
                        <c:v>43466.385266203702</c:v>
                      </c:pt>
                      <c:pt idx="438">
                        <c:v>43466.385277777779</c:v>
                      </c:pt>
                      <c:pt idx="439">
                        <c:v>43466.385289351849</c:v>
                      </c:pt>
                      <c:pt idx="440">
                        <c:v>43466.385300925933</c:v>
                      </c:pt>
                      <c:pt idx="441">
                        <c:v>43466.385312500002</c:v>
                      </c:pt>
                      <c:pt idx="442">
                        <c:v>43466.385324074072</c:v>
                      </c:pt>
                      <c:pt idx="443">
                        <c:v>43466.385335648149</c:v>
                      </c:pt>
                      <c:pt idx="444">
                        <c:v>43466.385347222233</c:v>
                      </c:pt>
                      <c:pt idx="445">
                        <c:v>43466.385358796288</c:v>
                      </c:pt>
                      <c:pt idx="446">
                        <c:v>43466.385370370372</c:v>
                      </c:pt>
                      <c:pt idx="447">
                        <c:v>43466.385381944441</c:v>
                      </c:pt>
                      <c:pt idx="448">
                        <c:v>43466.385393518518</c:v>
                      </c:pt>
                      <c:pt idx="449">
                        <c:v>43466.385405092587</c:v>
                      </c:pt>
                      <c:pt idx="450">
                        <c:v>43466.385416666657</c:v>
                      </c:pt>
                      <c:pt idx="451">
                        <c:v>43466.385428240741</c:v>
                      </c:pt>
                      <c:pt idx="452">
                        <c:v>43466.385439814818</c:v>
                      </c:pt>
                      <c:pt idx="453">
                        <c:v>43466.385451388887</c:v>
                      </c:pt>
                      <c:pt idx="454">
                        <c:v>43466.385462962957</c:v>
                      </c:pt>
                      <c:pt idx="455">
                        <c:v>43466.385474537034</c:v>
                      </c:pt>
                      <c:pt idx="456">
                        <c:v>43466.38548611111</c:v>
                      </c:pt>
                      <c:pt idx="457">
                        <c:v>43466.385497685187</c:v>
                      </c:pt>
                      <c:pt idx="458">
                        <c:v>43466.385509259257</c:v>
                      </c:pt>
                      <c:pt idx="459">
                        <c:v>43466.385520833333</c:v>
                      </c:pt>
                      <c:pt idx="460">
                        <c:v>43466.38553240741</c:v>
                      </c:pt>
                      <c:pt idx="461">
                        <c:v>43466.38554398148</c:v>
                      </c:pt>
                      <c:pt idx="462">
                        <c:v>43466.385555555556</c:v>
                      </c:pt>
                      <c:pt idx="463">
                        <c:v>43466.385567129633</c:v>
                      </c:pt>
                      <c:pt idx="464">
                        <c:v>43466.385578703703</c:v>
                      </c:pt>
                      <c:pt idx="465">
                        <c:v>43466.38559027778</c:v>
                      </c:pt>
                      <c:pt idx="466">
                        <c:v>43466.385601851849</c:v>
                      </c:pt>
                      <c:pt idx="467">
                        <c:v>43466.385613425933</c:v>
                      </c:pt>
                      <c:pt idx="468">
                        <c:v>43466.385625000003</c:v>
                      </c:pt>
                      <c:pt idx="469">
                        <c:v>43466.385636574072</c:v>
                      </c:pt>
                      <c:pt idx="470">
                        <c:v>43466.385648148149</c:v>
                      </c:pt>
                      <c:pt idx="471">
                        <c:v>43466.385659722233</c:v>
                      </c:pt>
                      <c:pt idx="472">
                        <c:v>43466.385671296302</c:v>
                      </c:pt>
                      <c:pt idx="473">
                        <c:v>43466.385682870372</c:v>
                      </c:pt>
                      <c:pt idx="474">
                        <c:v>43466.385694444441</c:v>
                      </c:pt>
                      <c:pt idx="475">
                        <c:v>43466.385706018518</c:v>
                      </c:pt>
                      <c:pt idx="476">
                        <c:v>43466.385717592602</c:v>
                      </c:pt>
                      <c:pt idx="477">
                        <c:v>43466.385729166657</c:v>
                      </c:pt>
                      <c:pt idx="478">
                        <c:v>43466.385740740741</c:v>
                      </c:pt>
                      <c:pt idx="479">
                        <c:v>43466.385752314818</c:v>
                      </c:pt>
                      <c:pt idx="480">
                        <c:v>43466.385763888888</c:v>
                      </c:pt>
                      <c:pt idx="481">
                        <c:v>43466.385775462957</c:v>
                      </c:pt>
                      <c:pt idx="482">
                        <c:v>43466.385787037027</c:v>
                      </c:pt>
                      <c:pt idx="483">
                        <c:v>43466.385798611111</c:v>
                      </c:pt>
                      <c:pt idx="484">
                        <c:v>43466.385810185187</c:v>
                      </c:pt>
                      <c:pt idx="485">
                        <c:v>43466.385821759257</c:v>
                      </c:pt>
                      <c:pt idx="486">
                        <c:v>43466.385833333326</c:v>
                      </c:pt>
                      <c:pt idx="487">
                        <c:v>43466.385844907411</c:v>
                      </c:pt>
                      <c:pt idx="488">
                        <c:v>43466.38585648148</c:v>
                      </c:pt>
                      <c:pt idx="489">
                        <c:v>43466.385868055557</c:v>
                      </c:pt>
                      <c:pt idx="490">
                        <c:v>43466.385879629634</c:v>
                      </c:pt>
                      <c:pt idx="491">
                        <c:v>43466.385891203703</c:v>
                      </c:pt>
                      <c:pt idx="492">
                        <c:v>43466.38590277778</c:v>
                      </c:pt>
                      <c:pt idx="493">
                        <c:v>43466.385914351849</c:v>
                      </c:pt>
                      <c:pt idx="494">
                        <c:v>43466.385925925933</c:v>
                      </c:pt>
                      <c:pt idx="495">
                        <c:v>43466.385937500003</c:v>
                      </c:pt>
                      <c:pt idx="496">
                        <c:v>43466.385949074072</c:v>
                      </c:pt>
                      <c:pt idx="497">
                        <c:v>43466.385960648149</c:v>
                      </c:pt>
                      <c:pt idx="498">
                        <c:v>43466.385972222219</c:v>
                      </c:pt>
                      <c:pt idx="499">
                        <c:v>43466.385983796303</c:v>
                      </c:pt>
                      <c:pt idx="500">
                        <c:v>43466.385995370372</c:v>
                      </c:pt>
                      <c:pt idx="501">
                        <c:v>43466.386006944442</c:v>
                      </c:pt>
                      <c:pt idx="502">
                        <c:v>43466.386018518519</c:v>
                      </c:pt>
                      <c:pt idx="503">
                        <c:v>43466.386030092603</c:v>
                      </c:pt>
                      <c:pt idx="504">
                        <c:v>43466.386041666658</c:v>
                      </c:pt>
                      <c:pt idx="505">
                        <c:v>43466.386053240742</c:v>
                      </c:pt>
                      <c:pt idx="506">
                        <c:v>43466.386064814818</c:v>
                      </c:pt>
                      <c:pt idx="507">
                        <c:v>43466.386076388888</c:v>
                      </c:pt>
                      <c:pt idx="508">
                        <c:v>43466.386087962957</c:v>
                      </c:pt>
                      <c:pt idx="509">
                        <c:v>43466.386099537027</c:v>
                      </c:pt>
                      <c:pt idx="510">
                        <c:v>43466.386111111111</c:v>
                      </c:pt>
                      <c:pt idx="511">
                        <c:v>43466.386122685188</c:v>
                      </c:pt>
                      <c:pt idx="512">
                        <c:v>43466.386134259257</c:v>
                      </c:pt>
                      <c:pt idx="513">
                        <c:v>43466.386145833327</c:v>
                      </c:pt>
                      <c:pt idx="514">
                        <c:v>43466.386157407411</c:v>
                      </c:pt>
                      <c:pt idx="515">
                        <c:v>43466.38616898148</c:v>
                      </c:pt>
                      <c:pt idx="516">
                        <c:v>43466.386180555557</c:v>
                      </c:pt>
                      <c:pt idx="517">
                        <c:v>43466.386192129627</c:v>
                      </c:pt>
                      <c:pt idx="518">
                        <c:v>43466.386203703703</c:v>
                      </c:pt>
                      <c:pt idx="519">
                        <c:v>43466.38621527778</c:v>
                      </c:pt>
                      <c:pt idx="520">
                        <c:v>43466.38622685185</c:v>
                      </c:pt>
                      <c:pt idx="521">
                        <c:v>43466.386238425926</c:v>
                      </c:pt>
                      <c:pt idx="522">
                        <c:v>43466.386250000003</c:v>
                      </c:pt>
                      <c:pt idx="523">
                        <c:v>43466.386261574073</c:v>
                      </c:pt>
                      <c:pt idx="524">
                        <c:v>43466.386273148149</c:v>
                      </c:pt>
                      <c:pt idx="525">
                        <c:v>43466.386284722219</c:v>
                      </c:pt>
                      <c:pt idx="526">
                        <c:v>43466.386296296303</c:v>
                      </c:pt>
                      <c:pt idx="527">
                        <c:v>43466.386307870373</c:v>
                      </c:pt>
                      <c:pt idx="528">
                        <c:v>43466.386319444442</c:v>
                      </c:pt>
                      <c:pt idx="529">
                        <c:v>43466.386331018519</c:v>
                      </c:pt>
                      <c:pt idx="530">
                        <c:v>43466.386342592603</c:v>
                      </c:pt>
                      <c:pt idx="531">
                        <c:v>43466.386354166672</c:v>
                      </c:pt>
                      <c:pt idx="532">
                        <c:v>43466.386365740742</c:v>
                      </c:pt>
                      <c:pt idx="533">
                        <c:v>43466.386377314811</c:v>
                      </c:pt>
                      <c:pt idx="534">
                        <c:v>43466.386388888888</c:v>
                      </c:pt>
                      <c:pt idx="535">
                        <c:v>43466.386400462958</c:v>
                      </c:pt>
                      <c:pt idx="536">
                        <c:v>43466.386412037027</c:v>
                      </c:pt>
                      <c:pt idx="537">
                        <c:v>43466.386423611111</c:v>
                      </c:pt>
                      <c:pt idx="538">
                        <c:v>43466.386435185188</c:v>
                      </c:pt>
                      <c:pt idx="539">
                        <c:v>43466.386446759258</c:v>
                      </c:pt>
                      <c:pt idx="540">
                        <c:v>43466.386458333327</c:v>
                      </c:pt>
                      <c:pt idx="541">
                        <c:v>43466.386469907397</c:v>
                      </c:pt>
                      <c:pt idx="542">
                        <c:v>43466.386481481481</c:v>
                      </c:pt>
                      <c:pt idx="543">
                        <c:v>43466.386493055557</c:v>
                      </c:pt>
                      <c:pt idx="544">
                        <c:v>43466.386504629627</c:v>
                      </c:pt>
                      <c:pt idx="545">
                        <c:v>43466.386516203696</c:v>
                      </c:pt>
                      <c:pt idx="546">
                        <c:v>43466.38652777778</c:v>
                      </c:pt>
                      <c:pt idx="547">
                        <c:v>43466.38653935185</c:v>
                      </c:pt>
                      <c:pt idx="548">
                        <c:v>43466.386550925927</c:v>
                      </c:pt>
                      <c:pt idx="549">
                        <c:v>43466.386562500003</c:v>
                      </c:pt>
                      <c:pt idx="550">
                        <c:v>43466.386574074073</c:v>
                      </c:pt>
                      <c:pt idx="551">
                        <c:v>43466.38658564815</c:v>
                      </c:pt>
                      <c:pt idx="552">
                        <c:v>43466.386597222219</c:v>
                      </c:pt>
                      <c:pt idx="553">
                        <c:v>43466.386608796303</c:v>
                      </c:pt>
                      <c:pt idx="554">
                        <c:v>43466.386620370373</c:v>
                      </c:pt>
                      <c:pt idx="555">
                        <c:v>43466.386631944442</c:v>
                      </c:pt>
                      <c:pt idx="556">
                        <c:v>43466.386643518519</c:v>
                      </c:pt>
                      <c:pt idx="557">
                        <c:v>43466.386655092603</c:v>
                      </c:pt>
                      <c:pt idx="558">
                        <c:v>43466.386666666673</c:v>
                      </c:pt>
                      <c:pt idx="559">
                        <c:v>43466.386678240742</c:v>
                      </c:pt>
                      <c:pt idx="560">
                        <c:v>43466.386689814812</c:v>
                      </c:pt>
                      <c:pt idx="561">
                        <c:v>43466.386701388888</c:v>
                      </c:pt>
                      <c:pt idx="562">
                        <c:v>43466.386712962973</c:v>
                      </c:pt>
                      <c:pt idx="563">
                        <c:v>43466.386724537027</c:v>
                      </c:pt>
                      <c:pt idx="564">
                        <c:v>43466.386736111112</c:v>
                      </c:pt>
                      <c:pt idx="565">
                        <c:v>43466.386747685188</c:v>
                      </c:pt>
                      <c:pt idx="566">
                        <c:v>43466.386759259258</c:v>
                      </c:pt>
                      <c:pt idx="567">
                        <c:v>43466.386770833327</c:v>
                      </c:pt>
                      <c:pt idx="568">
                        <c:v>43466.386782407397</c:v>
                      </c:pt>
                      <c:pt idx="569">
                        <c:v>43466.386793981481</c:v>
                      </c:pt>
                      <c:pt idx="570">
                        <c:v>43466.386805555558</c:v>
                      </c:pt>
                      <c:pt idx="571">
                        <c:v>43466.386817129627</c:v>
                      </c:pt>
                      <c:pt idx="572">
                        <c:v>43466.386828703697</c:v>
                      </c:pt>
                      <c:pt idx="573">
                        <c:v>43466.386840277781</c:v>
                      </c:pt>
                      <c:pt idx="574">
                        <c:v>43466.38685185185</c:v>
                      </c:pt>
                      <c:pt idx="575">
                        <c:v>43466.386863425927</c:v>
                      </c:pt>
                      <c:pt idx="576">
                        <c:v>43466.386874999997</c:v>
                      </c:pt>
                      <c:pt idx="577">
                        <c:v>43466.386886574073</c:v>
                      </c:pt>
                      <c:pt idx="578">
                        <c:v>43466.38689814815</c:v>
                      </c:pt>
                      <c:pt idx="579">
                        <c:v>43466.38690972222</c:v>
                      </c:pt>
                      <c:pt idx="580">
                        <c:v>43466.386921296304</c:v>
                      </c:pt>
                      <c:pt idx="581">
                        <c:v>43466.386932870373</c:v>
                      </c:pt>
                      <c:pt idx="582">
                        <c:v>43466.386944444443</c:v>
                      </c:pt>
                      <c:pt idx="583">
                        <c:v>43466.386956018519</c:v>
                      </c:pt>
                      <c:pt idx="584">
                        <c:v>43466.386967592603</c:v>
                      </c:pt>
                      <c:pt idx="585">
                        <c:v>43466.386979166673</c:v>
                      </c:pt>
                      <c:pt idx="586">
                        <c:v>43466.386990740742</c:v>
                      </c:pt>
                      <c:pt idx="587">
                        <c:v>43466.387002314812</c:v>
                      </c:pt>
                      <c:pt idx="588">
                        <c:v>43466.387013888889</c:v>
                      </c:pt>
                      <c:pt idx="589">
                        <c:v>43466.387025462973</c:v>
                      </c:pt>
                      <c:pt idx="590">
                        <c:v>43466.387037037042</c:v>
                      </c:pt>
                      <c:pt idx="591">
                        <c:v>43466.387048611112</c:v>
                      </c:pt>
                      <c:pt idx="592">
                        <c:v>43466.387060185189</c:v>
                      </c:pt>
                      <c:pt idx="593">
                        <c:v>43466.387071759258</c:v>
                      </c:pt>
                      <c:pt idx="594">
                        <c:v>43466.387083333328</c:v>
                      </c:pt>
                      <c:pt idx="595">
                        <c:v>43466.387094907397</c:v>
                      </c:pt>
                      <c:pt idx="596">
                        <c:v>43466.387106481481</c:v>
                      </c:pt>
                      <c:pt idx="597">
                        <c:v>43466.387118055558</c:v>
                      </c:pt>
                      <c:pt idx="598">
                        <c:v>43466.387129629627</c:v>
                      </c:pt>
                      <c:pt idx="599">
                        <c:v>43466.387141203697</c:v>
                      </c:pt>
                      <c:pt idx="600">
                        <c:v>43466.387152777781</c:v>
                      </c:pt>
                      <c:pt idx="601">
                        <c:v>43466.387164351851</c:v>
                      </c:pt>
                      <c:pt idx="602">
                        <c:v>43466.387175925927</c:v>
                      </c:pt>
                      <c:pt idx="603">
                        <c:v>43466.387187499997</c:v>
                      </c:pt>
                      <c:pt idx="604">
                        <c:v>43466.387199074074</c:v>
                      </c:pt>
                      <c:pt idx="605">
                        <c:v>43466.38721064815</c:v>
                      </c:pt>
                      <c:pt idx="606">
                        <c:v>43466.38722222222</c:v>
                      </c:pt>
                      <c:pt idx="607">
                        <c:v>43466.387233796297</c:v>
                      </c:pt>
                      <c:pt idx="608">
                        <c:v>43466.387245370373</c:v>
                      </c:pt>
                      <c:pt idx="609">
                        <c:v>43466.387256944443</c:v>
                      </c:pt>
                      <c:pt idx="610">
                        <c:v>43466.38726851852</c:v>
                      </c:pt>
                      <c:pt idx="611">
                        <c:v>43466.387280092589</c:v>
                      </c:pt>
                      <c:pt idx="612">
                        <c:v>43466.387291666673</c:v>
                      </c:pt>
                      <c:pt idx="613">
                        <c:v>43466.387303240743</c:v>
                      </c:pt>
                      <c:pt idx="614">
                        <c:v>43466.387314814812</c:v>
                      </c:pt>
                      <c:pt idx="615">
                        <c:v>43466.387326388889</c:v>
                      </c:pt>
                      <c:pt idx="616">
                        <c:v>43466.387337962973</c:v>
                      </c:pt>
                      <c:pt idx="617">
                        <c:v>43466.387349537043</c:v>
                      </c:pt>
                      <c:pt idx="618">
                        <c:v>43466.387361111112</c:v>
                      </c:pt>
                      <c:pt idx="619">
                        <c:v>43466.387372685182</c:v>
                      </c:pt>
                      <c:pt idx="620">
                        <c:v>43466.387384259258</c:v>
                      </c:pt>
                      <c:pt idx="621">
                        <c:v>43466.387395833342</c:v>
                      </c:pt>
                      <c:pt idx="622">
                        <c:v>43466.387407407397</c:v>
                      </c:pt>
                      <c:pt idx="623">
                        <c:v>43466.387418981481</c:v>
                      </c:pt>
                      <c:pt idx="624">
                        <c:v>43466.387430555558</c:v>
                      </c:pt>
                      <c:pt idx="625">
                        <c:v>43466.387442129628</c:v>
                      </c:pt>
                      <c:pt idx="626">
                        <c:v>43466.387453703697</c:v>
                      </c:pt>
                      <c:pt idx="627">
                        <c:v>43466.387465277781</c:v>
                      </c:pt>
                      <c:pt idx="628">
                        <c:v>43466.387476851851</c:v>
                      </c:pt>
                      <c:pt idx="629">
                        <c:v>43466.387488425928</c:v>
                      </c:pt>
                      <c:pt idx="630">
                        <c:v>43466.387499999997</c:v>
                      </c:pt>
                      <c:pt idx="631">
                        <c:v>43466.387511574067</c:v>
                      </c:pt>
                      <c:pt idx="632">
                        <c:v>43466.387523148151</c:v>
                      </c:pt>
                      <c:pt idx="633">
                        <c:v>43466.38753472222</c:v>
                      </c:pt>
                      <c:pt idx="634">
                        <c:v>43466.387546296297</c:v>
                      </c:pt>
                      <c:pt idx="635">
                        <c:v>43466.387557870366</c:v>
                      </c:pt>
                      <c:pt idx="636">
                        <c:v>43466.387569444443</c:v>
                      </c:pt>
                      <c:pt idx="637">
                        <c:v>43466.38758101852</c:v>
                      </c:pt>
                      <c:pt idx="638">
                        <c:v>43466.387592592589</c:v>
                      </c:pt>
                      <c:pt idx="639">
                        <c:v>43466.387604166674</c:v>
                      </c:pt>
                      <c:pt idx="640">
                        <c:v>43466.387615740743</c:v>
                      </c:pt>
                      <c:pt idx="641">
                        <c:v>43466.387627314813</c:v>
                      </c:pt>
                      <c:pt idx="642">
                        <c:v>43466.387638888889</c:v>
                      </c:pt>
                      <c:pt idx="643">
                        <c:v>43466.387650462973</c:v>
                      </c:pt>
                      <c:pt idx="644">
                        <c:v>43466.387662037043</c:v>
                      </c:pt>
                      <c:pt idx="645">
                        <c:v>43466.387673611112</c:v>
                      </c:pt>
                      <c:pt idx="646">
                        <c:v>43466.387685185182</c:v>
                      </c:pt>
                      <c:pt idx="647">
                        <c:v>43466.387696759259</c:v>
                      </c:pt>
                      <c:pt idx="648">
                        <c:v>43466.387708333343</c:v>
                      </c:pt>
                      <c:pt idx="649">
                        <c:v>43466.387719907398</c:v>
                      </c:pt>
                      <c:pt idx="650">
                        <c:v>43466.387731481482</c:v>
                      </c:pt>
                      <c:pt idx="651">
                        <c:v>43466.387743055559</c:v>
                      </c:pt>
                      <c:pt idx="652">
                        <c:v>43466.387754629628</c:v>
                      </c:pt>
                      <c:pt idx="653">
                        <c:v>43466.387766203698</c:v>
                      </c:pt>
                      <c:pt idx="654">
                        <c:v>43466.387777777767</c:v>
                      </c:pt>
                      <c:pt idx="655">
                        <c:v>43466.387789351851</c:v>
                      </c:pt>
                      <c:pt idx="656">
                        <c:v>43466.387800925928</c:v>
                      </c:pt>
                      <c:pt idx="657">
                        <c:v>43466.387812499997</c:v>
                      </c:pt>
                      <c:pt idx="658">
                        <c:v>43466.387824074067</c:v>
                      </c:pt>
                      <c:pt idx="659">
                        <c:v>43466.387835648151</c:v>
                      </c:pt>
                      <c:pt idx="660">
                        <c:v>43466.38784722222</c:v>
                      </c:pt>
                      <c:pt idx="661">
                        <c:v>43466.387858796297</c:v>
                      </c:pt>
                      <c:pt idx="662">
                        <c:v>43466.387870370367</c:v>
                      </c:pt>
                      <c:pt idx="663">
                        <c:v>43466.387881944444</c:v>
                      </c:pt>
                      <c:pt idx="664">
                        <c:v>43466.38789351852</c:v>
                      </c:pt>
                      <c:pt idx="665">
                        <c:v>43466.38790509259</c:v>
                      </c:pt>
                      <c:pt idx="666">
                        <c:v>43466.387916666667</c:v>
                      </c:pt>
                      <c:pt idx="667">
                        <c:v>43466.387928240743</c:v>
                      </c:pt>
                      <c:pt idx="668">
                        <c:v>43466.387939814813</c:v>
                      </c:pt>
                      <c:pt idx="669">
                        <c:v>43466.38795138889</c:v>
                      </c:pt>
                      <c:pt idx="670">
                        <c:v>43466.387962962966</c:v>
                      </c:pt>
                      <c:pt idx="671">
                        <c:v>43466.387974537043</c:v>
                      </c:pt>
                      <c:pt idx="672">
                        <c:v>43466.387986111113</c:v>
                      </c:pt>
                      <c:pt idx="673">
                        <c:v>43466.387997685182</c:v>
                      </c:pt>
                      <c:pt idx="674">
                        <c:v>43466.388009259259</c:v>
                      </c:pt>
                      <c:pt idx="675">
                        <c:v>43466.388020833343</c:v>
                      </c:pt>
                      <c:pt idx="676">
                        <c:v>43466.388032407413</c:v>
                      </c:pt>
                      <c:pt idx="677">
                        <c:v>43466.388043981482</c:v>
                      </c:pt>
                      <c:pt idx="678">
                        <c:v>43466.388055555559</c:v>
                      </c:pt>
                      <c:pt idx="679">
                        <c:v>43466.388067129628</c:v>
                      </c:pt>
                      <c:pt idx="680">
                        <c:v>43466.388078703712</c:v>
                      </c:pt>
                      <c:pt idx="681">
                        <c:v>43466.388090277767</c:v>
                      </c:pt>
                      <c:pt idx="682">
                        <c:v>43466.388101851851</c:v>
                      </c:pt>
                      <c:pt idx="683">
                        <c:v>43466.388113425928</c:v>
                      </c:pt>
                      <c:pt idx="684">
                        <c:v>43466.388124999998</c:v>
                      </c:pt>
                      <c:pt idx="685">
                        <c:v>43466.388136574067</c:v>
                      </c:pt>
                      <c:pt idx="686">
                        <c:v>43466.388148148151</c:v>
                      </c:pt>
                      <c:pt idx="687">
                        <c:v>43466.388159722221</c:v>
                      </c:pt>
                      <c:pt idx="688">
                        <c:v>43466.388171296298</c:v>
                      </c:pt>
                      <c:pt idx="689">
                        <c:v>43466.388182870367</c:v>
                      </c:pt>
                      <c:pt idx="690">
                        <c:v>43466.388194444437</c:v>
                      </c:pt>
                      <c:pt idx="691">
                        <c:v>43466.388206018521</c:v>
                      </c:pt>
                      <c:pt idx="692">
                        <c:v>43466.38821759259</c:v>
                      </c:pt>
                      <c:pt idx="693">
                        <c:v>43466.388229166667</c:v>
                      </c:pt>
                      <c:pt idx="694">
                        <c:v>43466.388240740736</c:v>
                      </c:pt>
                      <c:pt idx="695">
                        <c:v>43466.388252314813</c:v>
                      </c:pt>
                      <c:pt idx="696">
                        <c:v>43466.38826388889</c:v>
                      </c:pt>
                      <c:pt idx="697">
                        <c:v>43466.388275462959</c:v>
                      </c:pt>
                      <c:pt idx="698">
                        <c:v>43466.388287037043</c:v>
                      </c:pt>
                      <c:pt idx="699">
                        <c:v>43466.388298611113</c:v>
                      </c:pt>
                      <c:pt idx="700">
                        <c:v>43466.388310185182</c:v>
                      </c:pt>
                      <c:pt idx="701">
                        <c:v>43466.388321759259</c:v>
                      </c:pt>
                      <c:pt idx="702">
                        <c:v>43466.388333333343</c:v>
                      </c:pt>
                      <c:pt idx="703">
                        <c:v>43466.388344907413</c:v>
                      </c:pt>
                      <c:pt idx="704">
                        <c:v>43466.388356481482</c:v>
                      </c:pt>
                      <c:pt idx="705">
                        <c:v>43466.388368055559</c:v>
                      </c:pt>
                      <c:pt idx="706">
                        <c:v>43466.388379629629</c:v>
                      </c:pt>
                      <c:pt idx="707">
                        <c:v>43466.388391203713</c:v>
                      </c:pt>
                      <c:pt idx="708">
                        <c:v>43466.388402777768</c:v>
                      </c:pt>
                      <c:pt idx="709">
                        <c:v>43466.388414351852</c:v>
                      </c:pt>
                      <c:pt idx="710">
                        <c:v>43466.388425925928</c:v>
                      </c:pt>
                      <c:pt idx="711">
                        <c:v>43466.388437499998</c:v>
                      </c:pt>
                      <c:pt idx="712">
                        <c:v>43466.388449074067</c:v>
                      </c:pt>
                      <c:pt idx="713">
                        <c:v>43466.388460648152</c:v>
                      </c:pt>
                      <c:pt idx="714">
                        <c:v>43466.388472222221</c:v>
                      </c:pt>
                      <c:pt idx="715">
                        <c:v>43466.388483796298</c:v>
                      </c:pt>
                      <c:pt idx="716">
                        <c:v>43466.388495370367</c:v>
                      </c:pt>
                      <c:pt idx="717">
                        <c:v>43466.388506944437</c:v>
                      </c:pt>
                      <c:pt idx="718">
                        <c:v>43466.388518518521</c:v>
                      </c:pt>
                      <c:pt idx="719">
                        <c:v>43466.38853009259</c:v>
                      </c:pt>
                      <c:pt idx="720">
                        <c:v>43466.388541666667</c:v>
                      </c:pt>
                      <c:pt idx="721">
                        <c:v>43466.388553240737</c:v>
                      </c:pt>
                      <c:pt idx="722">
                        <c:v>43466.388564814813</c:v>
                      </c:pt>
                      <c:pt idx="723">
                        <c:v>43466.38857638889</c:v>
                      </c:pt>
                      <c:pt idx="724">
                        <c:v>43466.38858796296</c:v>
                      </c:pt>
                      <c:pt idx="725">
                        <c:v>43466.388599537036</c:v>
                      </c:pt>
                      <c:pt idx="726">
                        <c:v>43466.388611111113</c:v>
                      </c:pt>
                      <c:pt idx="727">
                        <c:v>43466.388622685183</c:v>
                      </c:pt>
                      <c:pt idx="728">
                        <c:v>43466.38863425926</c:v>
                      </c:pt>
                      <c:pt idx="729">
                        <c:v>43466.388645833344</c:v>
                      </c:pt>
                      <c:pt idx="730">
                        <c:v>43466.388657407413</c:v>
                      </c:pt>
                      <c:pt idx="731">
                        <c:v>43466.388668981483</c:v>
                      </c:pt>
                      <c:pt idx="732">
                        <c:v>43466.388680555552</c:v>
                      </c:pt>
                      <c:pt idx="733">
                        <c:v>43466.388692129629</c:v>
                      </c:pt>
                      <c:pt idx="734">
                        <c:v>43466.388703703713</c:v>
                      </c:pt>
                      <c:pt idx="735">
                        <c:v>43466.388715277782</c:v>
                      </c:pt>
                      <c:pt idx="736">
                        <c:v>43466.388726851852</c:v>
                      </c:pt>
                      <c:pt idx="737">
                        <c:v>43466.388738425929</c:v>
                      </c:pt>
                      <c:pt idx="738">
                        <c:v>43466.388749999998</c:v>
                      </c:pt>
                      <c:pt idx="739">
                        <c:v>43466.388761574082</c:v>
                      </c:pt>
                      <c:pt idx="740">
                        <c:v>43466.388773148137</c:v>
                      </c:pt>
                      <c:pt idx="741">
                        <c:v>43466.388784722221</c:v>
                      </c:pt>
                      <c:pt idx="742">
                        <c:v>43466.388796296298</c:v>
                      </c:pt>
                      <c:pt idx="743">
                        <c:v>43466.388807870368</c:v>
                      </c:pt>
                      <c:pt idx="744">
                        <c:v>43466.388819444437</c:v>
                      </c:pt>
                      <c:pt idx="745">
                        <c:v>43466.388831018521</c:v>
                      </c:pt>
                      <c:pt idx="746">
                        <c:v>43466.388842592591</c:v>
                      </c:pt>
                      <c:pt idx="747">
                        <c:v>43466.388854166667</c:v>
                      </c:pt>
                      <c:pt idx="748">
                        <c:v>43466.388865740737</c:v>
                      </c:pt>
                      <c:pt idx="749">
                        <c:v>43466.388877314806</c:v>
                      </c:pt>
                      <c:pt idx="750">
                        <c:v>43466.388888888891</c:v>
                      </c:pt>
                      <c:pt idx="751">
                        <c:v>43466.38890046296</c:v>
                      </c:pt>
                      <c:pt idx="752">
                        <c:v>43466.388912037037</c:v>
                      </c:pt>
                      <c:pt idx="753">
                        <c:v>43466.388923611114</c:v>
                      </c:pt>
                      <c:pt idx="754">
                        <c:v>43466.388935185183</c:v>
                      </c:pt>
                      <c:pt idx="755">
                        <c:v>43466.38894675926</c:v>
                      </c:pt>
                      <c:pt idx="756">
                        <c:v>43466.388958333337</c:v>
                      </c:pt>
                      <c:pt idx="757">
                        <c:v>43466.388969907413</c:v>
                      </c:pt>
                      <c:pt idx="758">
                        <c:v>43466.388981481483</c:v>
                      </c:pt>
                      <c:pt idx="759">
                        <c:v>43466.388993055552</c:v>
                      </c:pt>
                      <c:pt idx="760">
                        <c:v>43466.389004629629</c:v>
                      </c:pt>
                      <c:pt idx="761">
                        <c:v>43466.389016203713</c:v>
                      </c:pt>
                      <c:pt idx="762">
                        <c:v>43466.389027777783</c:v>
                      </c:pt>
                      <c:pt idx="763">
                        <c:v>43466.389039351852</c:v>
                      </c:pt>
                      <c:pt idx="764">
                        <c:v>43466.389050925929</c:v>
                      </c:pt>
                      <c:pt idx="765">
                        <c:v>43466.389062499999</c:v>
                      </c:pt>
                      <c:pt idx="766">
                        <c:v>43466.389074074083</c:v>
                      </c:pt>
                      <c:pt idx="767">
                        <c:v>43466.389085648138</c:v>
                      </c:pt>
                      <c:pt idx="768">
                        <c:v>43466.389097222222</c:v>
                      </c:pt>
                      <c:pt idx="769">
                        <c:v>43466.389108796298</c:v>
                      </c:pt>
                      <c:pt idx="770">
                        <c:v>43466.389120370368</c:v>
                      </c:pt>
                      <c:pt idx="771">
                        <c:v>43466.389131944437</c:v>
                      </c:pt>
                      <c:pt idx="772">
                        <c:v>43466.389143518521</c:v>
                      </c:pt>
                      <c:pt idx="773">
                        <c:v>43466.389155092591</c:v>
                      </c:pt>
                      <c:pt idx="774">
                        <c:v>43466.389166666668</c:v>
                      </c:pt>
                      <c:pt idx="775">
                        <c:v>43466.389178240737</c:v>
                      </c:pt>
                      <c:pt idx="776">
                        <c:v>43466.389189814807</c:v>
                      </c:pt>
                      <c:pt idx="777">
                        <c:v>43466.389201388891</c:v>
                      </c:pt>
                      <c:pt idx="778">
                        <c:v>43466.38921296296</c:v>
                      </c:pt>
                      <c:pt idx="779">
                        <c:v>43466.389224537037</c:v>
                      </c:pt>
                      <c:pt idx="780">
                        <c:v>43466.389236111107</c:v>
                      </c:pt>
                      <c:pt idx="781">
                        <c:v>43466.389247685183</c:v>
                      </c:pt>
                      <c:pt idx="782">
                        <c:v>43466.38925925926</c:v>
                      </c:pt>
                      <c:pt idx="783">
                        <c:v>43466.389270833337</c:v>
                      </c:pt>
                      <c:pt idx="784">
                        <c:v>43466.389282407406</c:v>
                      </c:pt>
                      <c:pt idx="785">
                        <c:v>43466.389293981483</c:v>
                      </c:pt>
                      <c:pt idx="786">
                        <c:v>43466.389305555553</c:v>
                      </c:pt>
                      <c:pt idx="787">
                        <c:v>43466.389317129629</c:v>
                      </c:pt>
                      <c:pt idx="788">
                        <c:v>43466.389328703714</c:v>
                      </c:pt>
                      <c:pt idx="789">
                        <c:v>43466.389340277783</c:v>
                      </c:pt>
                      <c:pt idx="790">
                        <c:v>43466.389351851853</c:v>
                      </c:pt>
                      <c:pt idx="791">
                        <c:v>43466.389363425929</c:v>
                      </c:pt>
                      <c:pt idx="792">
                        <c:v>43466.389374999999</c:v>
                      </c:pt>
                      <c:pt idx="793">
                        <c:v>43466.389386574083</c:v>
                      </c:pt>
                      <c:pt idx="794">
                        <c:v>43466.389398148152</c:v>
                      </c:pt>
                      <c:pt idx="795">
                        <c:v>43466.389409722222</c:v>
                      </c:pt>
                      <c:pt idx="796">
                        <c:v>43466.389421296299</c:v>
                      </c:pt>
                      <c:pt idx="797">
                        <c:v>43466.389432870368</c:v>
                      </c:pt>
                      <c:pt idx="798">
                        <c:v>43466.389444444438</c:v>
                      </c:pt>
                      <c:pt idx="799">
                        <c:v>43466.389456018522</c:v>
                      </c:pt>
                      <c:pt idx="800">
                        <c:v>43466.389467592591</c:v>
                      </c:pt>
                      <c:pt idx="801">
                        <c:v>43466.389479166668</c:v>
                      </c:pt>
                      <c:pt idx="802">
                        <c:v>43466.389490740738</c:v>
                      </c:pt>
                      <c:pt idx="803">
                        <c:v>43466.389502314807</c:v>
                      </c:pt>
                      <c:pt idx="804">
                        <c:v>43466.389513888891</c:v>
                      </c:pt>
                      <c:pt idx="805">
                        <c:v>43466.389525462961</c:v>
                      </c:pt>
                      <c:pt idx="806">
                        <c:v>43466.389537037037</c:v>
                      </c:pt>
                      <c:pt idx="807">
                        <c:v>43466.389548611107</c:v>
                      </c:pt>
                      <c:pt idx="808">
                        <c:v>43466.389560185176</c:v>
                      </c:pt>
                      <c:pt idx="809">
                        <c:v>43466.38957175926</c:v>
                      </c:pt>
                      <c:pt idx="810">
                        <c:v>43466.38958333333</c:v>
                      </c:pt>
                      <c:pt idx="811">
                        <c:v>43466.389594907407</c:v>
                      </c:pt>
                      <c:pt idx="812">
                        <c:v>43466.389606481483</c:v>
                      </c:pt>
                      <c:pt idx="813">
                        <c:v>43466.389618055553</c:v>
                      </c:pt>
                      <c:pt idx="814">
                        <c:v>43466.38962962963</c:v>
                      </c:pt>
                      <c:pt idx="815">
                        <c:v>43466.389641203707</c:v>
                      </c:pt>
                      <c:pt idx="816">
                        <c:v>43466.389652777783</c:v>
                      </c:pt>
                      <c:pt idx="817">
                        <c:v>43466.389664351853</c:v>
                      </c:pt>
                      <c:pt idx="818">
                        <c:v>43466.389675925922</c:v>
                      </c:pt>
                      <c:pt idx="819">
                        <c:v>43466.389687499999</c:v>
                      </c:pt>
                      <c:pt idx="820">
                        <c:v>43466.389699074083</c:v>
                      </c:pt>
                      <c:pt idx="821">
                        <c:v>43466.389710648153</c:v>
                      </c:pt>
                      <c:pt idx="822">
                        <c:v>43466.389722222222</c:v>
                      </c:pt>
                      <c:pt idx="823">
                        <c:v>43466.389733796299</c:v>
                      </c:pt>
                      <c:pt idx="824">
                        <c:v>43466.389745370368</c:v>
                      </c:pt>
                      <c:pt idx="825">
                        <c:v>43466.389756944453</c:v>
                      </c:pt>
                      <c:pt idx="826">
                        <c:v>43466.389768518522</c:v>
                      </c:pt>
                      <c:pt idx="827">
                        <c:v>43466.389780092592</c:v>
                      </c:pt>
                      <c:pt idx="828">
                        <c:v>43466.389791666668</c:v>
                      </c:pt>
                      <c:pt idx="829">
                        <c:v>43466.389803240738</c:v>
                      </c:pt>
                      <c:pt idx="830">
                        <c:v>43466.389814814807</c:v>
                      </c:pt>
                      <c:pt idx="831">
                        <c:v>43466.389826388891</c:v>
                      </c:pt>
                      <c:pt idx="832">
                        <c:v>43466.389837962961</c:v>
                      </c:pt>
                      <c:pt idx="833">
                        <c:v>43466.389849537038</c:v>
                      </c:pt>
                      <c:pt idx="834">
                        <c:v>43466.389861111107</c:v>
                      </c:pt>
                      <c:pt idx="835">
                        <c:v>43466.389872685177</c:v>
                      </c:pt>
                      <c:pt idx="836">
                        <c:v>43466.389884259261</c:v>
                      </c:pt>
                      <c:pt idx="837">
                        <c:v>43466.38989583333</c:v>
                      </c:pt>
                      <c:pt idx="838">
                        <c:v>43466.389907407407</c:v>
                      </c:pt>
                      <c:pt idx="839">
                        <c:v>43466.389918981477</c:v>
                      </c:pt>
                      <c:pt idx="840">
                        <c:v>43466.389930555553</c:v>
                      </c:pt>
                      <c:pt idx="841">
                        <c:v>43466.38994212963</c:v>
                      </c:pt>
                      <c:pt idx="842">
                        <c:v>43466.389953703707</c:v>
                      </c:pt>
                      <c:pt idx="843">
                        <c:v>43466.389965277784</c:v>
                      </c:pt>
                      <c:pt idx="844">
                        <c:v>43466.389976851853</c:v>
                      </c:pt>
                      <c:pt idx="845">
                        <c:v>43466.389988425923</c:v>
                      </c:pt>
                      <c:pt idx="846">
                        <c:v>43466.39</c:v>
                      </c:pt>
                      <c:pt idx="847">
                        <c:v>43466.390011574083</c:v>
                      </c:pt>
                      <c:pt idx="848">
                        <c:v>43466.390023148153</c:v>
                      </c:pt>
                      <c:pt idx="849">
                        <c:v>43466.390034722222</c:v>
                      </c:pt>
                      <c:pt idx="850">
                        <c:v>43466.390046296299</c:v>
                      </c:pt>
                      <c:pt idx="851">
                        <c:v>43466.390057870369</c:v>
                      </c:pt>
                      <c:pt idx="852">
                        <c:v>43466.390069444453</c:v>
                      </c:pt>
                      <c:pt idx="853">
                        <c:v>43466.390081018522</c:v>
                      </c:pt>
                      <c:pt idx="854">
                        <c:v>43466.390092592592</c:v>
                      </c:pt>
                      <c:pt idx="855">
                        <c:v>43466.390104166669</c:v>
                      </c:pt>
                      <c:pt idx="856">
                        <c:v>43466.390115740738</c:v>
                      </c:pt>
                      <c:pt idx="857">
                        <c:v>43466.390127314808</c:v>
                      </c:pt>
                      <c:pt idx="858">
                        <c:v>43466.390138888892</c:v>
                      </c:pt>
                      <c:pt idx="859">
                        <c:v>43466.390150462961</c:v>
                      </c:pt>
                      <c:pt idx="860">
                        <c:v>43466.390162037038</c:v>
                      </c:pt>
                      <c:pt idx="861">
                        <c:v>43466.390173611107</c:v>
                      </c:pt>
                      <c:pt idx="862">
                        <c:v>43466.390185185177</c:v>
                      </c:pt>
                      <c:pt idx="863">
                        <c:v>43466.390196759261</c:v>
                      </c:pt>
                      <c:pt idx="864">
                        <c:v>43466.390208333331</c:v>
                      </c:pt>
                      <c:pt idx="865">
                        <c:v>43466.390219907407</c:v>
                      </c:pt>
                      <c:pt idx="866">
                        <c:v>43466.390231481477</c:v>
                      </c:pt>
                      <c:pt idx="867">
                        <c:v>43466.390243055554</c:v>
                      </c:pt>
                      <c:pt idx="868">
                        <c:v>43466.39025462963</c:v>
                      </c:pt>
                      <c:pt idx="869">
                        <c:v>43466.390266203707</c:v>
                      </c:pt>
                      <c:pt idx="870">
                        <c:v>43466.390277777777</c:v>
                      </c:pt>
                      <c:pt idx="871">
                        <c:v>43466.390289351853</c:v>
                      </c:pt>
                      <c:pt idx="872">
                        <c:v>43466.390300925923</c:v>
                      </c:pt>
                      <c:pt idx="873">
                        <c:v>43466.3903125</c:v>
                      </c:pt>
                      <c:pt idx="874">
                        <c:v>43466.390324074076</c:v>
                      </c:pt>
                      <c:pt idx="875">
                        <c:v>43466.390335648153</c:v>
                      </c:pt>
                      <c:pt idx="876">
                        <c:v>43466.390347222223</c:v>
                      </c:pt>
                      <c:pt idx="877">
                        <c:v>43466.3903587963</c:v>
                      </c:pt>
                      <c:pt idx="878">
                        <c:v>43466.390370370369</c:v>
                      </c:pt>
                      <c:pt idx="879">
                        <c:v>43466.390381944453</c:v>
                      </c:pt>
                      <c:pt idx="880">
                        <c:v>43466.390393518523</c:v>
                      </c:pt>
                      <c:pt idx="881">
                        <c:v>43466.390405092592</c:v>
                      </c:pt>
                      <c:pt idx="882">
                        <c:v>43466.390416666669</c:v>
                      </c:pt>
                      <c:pt idx="883">
                        <c:v>43466.390428240738</c:v>
                      </c:pt>
                      <c:pt idx="884">
                        <c:v>43466.390439814822</c:v>
                      </c:pt>
                      <c:pt idx="885">
                        <c:v>43466.390451388892</c:v>
                      </c:pt>
                      <c:pt idx="886">
                        <c:v>43466.390462962961</c:v>
                      </c:pt>
                      <c:pt idx="887">
                        <c:v>43466.390474537038</c:v>
                      </c:pt>
                      <c:pt idx="888">
                        <c:v>43466.390486111108</c:v>
                      </c:pt>
                      <c:pt idx="889">
                        <c:v>43466.390497685177</c:v>
                      </c:pt>
                      <c:pt idx="890">
                        <c:v>43466.390509259261</c:v>
                      </c:pt>
                      <c:pt idx="891">
                        <c:v>43466.390520833331</c:v>
                      </c:pt>
                      <c:pt idx="892">
                        <c:v>43466.390532407408</c:v>
                      </c:pt>
                      <c:pt idx="893">
                        <c:v>43466.390543981477</c:v>
                      </c:pt>
                      <c:pt idx="894">
                        <c:v>43466.390555555547</c:v>
                      </c:pt>
                      <c:pt idx="895">
                        <c:v>43466.390567129631</c:v>
                      </c:pt>
                      <c:pt idx="896">
                        <c:v>43466.3905787037</c:v>
                      </c:pt>
                      <c:pt idx="897">
                        <c:v>43466.390590277777</c:v>
                      </c:pt>
                      <c:pt idx="898">
                        <c:v>43466.390601851846</c:v>
                      </c:pt>
                      <c:pt idx="899">
                        <c:v>43466.390613425923</c:v>
                      </c:pt>
                      <c:pt idx="900">
                        <c:v>43466.390625</c:v>
                      </c:pt>
                      <c:pt idx="901">
                        <c:v>43466.390636574077</c:v>
                      </c:pt>
                      <c:pt idx="902">
                        <c:v>43466.390648148154</c:v>
                      </c:pt>
                      <c:pt idx="903">
                        <c:v>43466.390659722223</c:v>
                      </c:pt>
                      <c:pt idx="904">
                        <c:v>43466.3906712963</c:v>
                      </c:pt>
                      <c:pt idx="905">
                        <c:v>43466.390682870369</c:v>
                      </c:pt>
                      <c:pt idx="906">
                        <c:v>43466.390694444453</c:v>
                      </c:pt>
                      <c:pt idx="907">
                        <c:v>43466.390706018523</c:v>
                      </c:pt>
                      <c:pt idx="908">
                        <c:v>43466.390717592592</c:v>
                      </c:pt>
                      <c:pt idx="909">
                        <c:v>43466.390729166669</c:v>
                      </c:pt>
                      <c:pt idx="910">
                        <c:v>43466.390740740739</c:v>
                      </c:pt>
                      <c:pt idx="911">
                        <c:v>43466.390752314823</c:v>
                      </c:pt>
                      <c:pt idx="912">
                        <c:v>43466.390763888892</c:v>
                      </c:pt>
                      <c:pt idx="913">
                        <c:v>43466.390775462962</c:v>
                      </c:pt>
                      <c:pt idx="914">
                        <c:v>43466.390787037039</c:v>
                      </c:pt>
                      <c:pt idx="915">
                        <c:v>43466.390798611108</c:v>
                      </c:pt>
                      <c:pt idx="916">
                        <c:v>43466.390810185178</c:v>
                      </c:pt>
                      <c:pt idx="917">
                        <c:v>43466.390821759262</c:v>
                      </c:pt>
                      <c:pt idx="918">
                        <c:v>43466.390833333331</c:v>
                      </c:pt>
                      <c:pt idx="919">
                        <c:v>43466.390844907408</c:v>
                      </c:pt>
                      <c:pt idx="920">
                        <c:v>43466.390856481477</c:v>
                      </c:pt>
                      <c:pt idx="921">
                        <c:v>43466.390868055547</c:v>
                      </c:pt>
                      <c:pt idx="922">
                        <c:v>43466.390879629631</c:v>
                      </c:pt>
                      <c:pt idx="923">
                        <c:v>43466.3908912037</c:v>
                      </c:pt>
                      <c:pt idx="924">
                        <c:v>43466.390902777777</c:v>
                      </c:pt>
                      <c:pt idx="925">
                        <c:v>43466.390914351847</c:v>
                      </c:pt>
                      <c:pt idx="926">
                        <c:v>43466.390925925924</c:v>
                      </c:pt>
                      <c:pt idx="927">
                        <c:v>43466.3909375</c:v>
                      </c:pt>
                      <c:pt idx="928">
                        <c:v>43466.390949074077</c:v>
                      </c:pt>
                      <c:pt idx="929">
                        <c:v>43466.390960648147</c:v>
                      </c:pt>
                      <c:pt idx="930">
                        <c:v>43466.390972222223</c:v>
                      </c:pt>
                      <c:pt idx="931">
                        <c:v>43466.390983796293</c:v>
                      </c:pt>
                      <c:pt idx="932">
                        <c:v>43466.39099537037</c:v>
                      </c:pt>
                      <c:pt idx="933">
                        <c:v>43466.391006944446</c:v>
                      </c:pt>
                      <c:pt idx="934">
                        <c:v>43466.391018518523</c:v>
                      </c:pt>
                      <c:pt idx="935">
                        <c:v>43466.391030092593</c:v>
                      </c:pt>
                      <c:pt idx="936">
                        <c:v>43466.391041666669</c:v>
                      </c:pt>
                      <c:pt idx="937">
                        <c:v>43466.391053240739</c:v>
                      </c:pt>
                      <c:pt idx="938">
                        <c:v>43466.391064814823</c:v>
                      </c:pt>
                      <c:pt idx="939">
                        <c:v>43466.391076388893</c:v>
                      </c:pt>
                      <c:pt idx="940">
                        <c:v>43466.391087962962</c:v>
                      </c:pt>
                      <c:pt idx="941">
                        <c:v>43466.391099537039</c:v>
                      </c:pt>
                      <c:pt idx="942">
                        <c:v>43466.391111111108</c:v>
                      </c:pt>
                      <c:pt idx="943">
                        <c:v>43466.391122685192</c:v>
                      </c:pt>
                      <c:pt idx="944">
                        <c:v>43466.391134259262</c:v>
                      </c:pt>
                      <c:pt idx="945">
                        <c:v>43466.391145833331</c:v>
                      </c:pt>
                      <c:pt idx="946">
                        <c:v>43466.391157407408</c:v>
                      </c:pt>
                      <c:pt idx="947">
                        <c:v>43466.391168981478</c:v>
                      </c:pt>
                      <c:pt idx="948">
                        <c:v>43466.391180555547</c:v>
                      </c:pt>
                      <c:pt idx="949">
                        <c:v>43466.391192129631</c:v>
                      </c:pt>
                      <c:pt idx="950">
                        <c:v>43466.391203703701</c:v>
                      </c:pt>
                      <c:pt idx="951">
                        <c:v>43466.391215277778</c:v>
                      </c:pt>
                      <c:pt idx="952">
                        <c:v>43466.391226851847</c:v>
                      </c:pt>
                      <c:pt idx="953">
                        <c:v>43466.391238425917</c:v>
                      </c:pt>
                      <c:pt idx="954">
                        <c:v>43466.391250000001</c:v>
                      </c:pt>
                      <c:pt idx="955">
                        <c:v>43466.391261574077</c:v>
                      </c:pt>
                      <c:pt idx="956">
                        <c:v>43466.391273148147</c:v>
                      </c:pt>
                      <c:pt idx="957">
                        <c:v>43466.391284722216</c:v>
                      </c:pt>
                      <c:pt idx="958">
                        <c:v>43466.391296296293</c:v>
                      </c:pt>
                      <c:pt idx="959">
                        <c:v>43466.39130787037</c:v>
                      </c:pt>
                      <c:pt idx="960">
                        <c:v>43466.391319444447</c:v>
                      </c:pt>
                      <c:pt idx="961">
                        <c:v>43466.391331018523</c:v>
                      </c:pt>
                      <c:pt idx="962">
                        <c:v>43466.391342592593</c:v>
                      </c:pt>
                      <c:pt idx="963">
                        <c:v>43466.39135416667</c:v>
                      </c:pt>
                      <c:pt idx="964">
                        <c:v>43466.391365740739</c:v>
                      </c:pt>
                      <c:pt idx="965">
                        <c:v>43466.391377314823</c:v>
                      </c:pt>
                      <c:pt idx="966">
                        <c:v>43466.391388888893</c:v>
                      </c:pt>
                      <c:pt idx="967">
                        <c:v>43466.391400462962</c:v>
                      </c:pt>
                      <c:pt idx="968">
                        <c:v>43466.391412037039</c:v>
                      </c:pt>
                      <c:pt idx="969">
                        <c:v>43466.391423611109</c:v>
                      </c:pt>
                      <c:pt idx="970">
                        <c:v>43466.391435185193</c:v>
                      </c:pt>
                      <c:pt idx="971">
                        <c:v>43466.391446759262</c:v>
                      </c:pt>
                      <c:pt idx="972">
                        <c:v>43466.391458333332</c:v>
                      </c:pt>
                      <c:pt idx="973">
                        <c:v>43466.391469907408</c:v>
                      </c:pt>
                      <c:pt idx="974">
                        <c:v>43466.391481481478</c:v>
                      </c:pt>
                      <c:pt idx="975">
                        <c:v>43466.391493055547</c:v>
                      </c:pt>
                      <c:pt idx="976">
                        <c:v>43466.391504629632</c:v>
                      </c:pt>
                      <c:pt idx="977">
                        <c:v>43466.391516203701</c:v>
                      </c:pt>
                      <c:pt idx="978">
                        <c:v>43466.391527777778</c:v>
                      </c:pt>
                      <c:pt idx="979">
                        <c:v>43466.391539351847</c:v>
                      </c:pt>
                      <c:pt idx="980">
                        <c:v>43466.391550925917</c:v>
                      </c:pt>
                      <c:pt idx="981">
                        <c:v>43466.391562500001</c:v>
                      </c:pt>
                      <c:pt idx="982">
                        <c:v>43466.391574074078</c:v>
                      </c:pt>
                      <c:pt idx="983">
                        <c:v>43466.391585648147</c:v>
                      </c:pt>
                      <c:pt idx="984">
                        <c:v>43466.391597222217</c:v>
                      </c:pt>
                      <c:pt idx="985">
                        <c:v>43466.391608796293</c:v>
                      </c:pt>
                      <c:pt idx="986">
                        <c:v>43466.39162037037</c:v>
                      </c:pt>
                      <c:pt idx="987">
                        <c:v>43466.391631944447</c:v>
                      </c:pt>
                      <c:pt idx="988">
                        <c:v>43466.391643518517</c:v>
                      </c:pt>
                      <c:pt idx="989">
                        <c:v>43466.391655092593</c:v>
                      </c:pt>
                      <c:pt idx="990">
                        <c:v>43466.39166666667</c:v>
                      </c:pt>
                      <c:pt idx="991">
                        <c:v>43466.39167824074</c:v>
                      </c:pt>
                      <c:pt idx="992">
                        <c:v>43466.391689814824</c:v>
                      </c:pt>
                      <c:pt idx="993">
                        <c:v>43466.391701388893</c:v>
                      </c:pt>
                      <c:pt idx="994">
                        <c:v>43466.391712962963</c:v>
                      </c:pt>
                      <c:pt idx="995">
                        <c:v>43466.391724537039</c:v>
                      </c:pt>
                      <c:pt idx="996">
                        <c:v>43466.391736111109</c:v>
                      </c:pt>
                      <c:pt idx="997">
                        <c:v>43466.391747685193</c:v>
                      </c:pt>
                      <c:pt idx="998">
                        <c:v>43466.391759259262</c:v>
                      </c:pt>
                      <c:pt idx="999">
                        <c:v>43466.391770833332</c:v>
                      </c:pt>
                      <c:pt idx="1000">
                        <c:v>43466.391782407409</c:v>
                      </c:pt>
                      <c:pt idx="1001">
                        <c:v>43466.391793981478</c:v>
                      </c:pt>
                      <c:pt idx="1002">
                        <c:v>43466.391805555562</c:v>
                      </c:pt>
                      <c:pt idx="1003">
                        <c:v>43466.391817129632</c:v>
                      </c:pt>
                      <c:pt idx="1004">
                        <c:v>43466.391828703701</c:v>
                      </c:pt>
                      <c:pt idx="1005">
                        <c:v>43466.391840277778</c:v>
                      </c:pt>
                      <c:pt idx="1006">
                        <c:v>43466.391851851848</c:v>
                      </c:pt>
                      <c:pt idx="1007">
                        <c:v>43466.391863425917</c:v>
                      </c:pt>
                      <c:pt idx="1008">
                        <c:v>43466.391875000001</c:v>
                      </c:pt>
                      <c:pt idx="1009">
                        <c:v>43466.391886574071</c:v>
                      </c:pt>
                      <c:pt idx="1010">
                        <c:v>43466.391898148147</c:v>
                      </c:pt>
                      <c:pt idx="1011">
                        <c:v>43466.391909722217</c:v>
                      </c:pt>
                      <c:pt idx="1012">
                        <c:v>43466.391921296286</c:v>
                      </c:pt>
                      <c:pt idx="1013">
                        <c:v>43466.391932870371</c:v>
                      </c:pt>
                      <c:pt idx="1014">
                        <c:v>43466.391944444447</c:v>
                      </c:pt>
                      <c:pt idx="1015">
                        <c:v>43466.391956018517</c:v>
                      </c:pt>
                      <c:pt idx="1016">
                        <c:v>43466.391967592594</c:v>
                      </c:pt>
                      <c:pt idx="1017">
                        <c:v>43466.391979166663</c:v>
                      </c:pt>
                      <c:pt idx="1018">
                        <c:v>43466.39199074074</c:v>
                      </c:pt>
                      <c:pt idx="1019">
                        <c:v>43466.392002314817</c:v>
                      </c:pt>
                      <c:pt idx="1020">
                        <c:v>43466.392013888893</c:v>
                      </c:pt>
                      <c:pt idx="1021">
                        <c:v>43466.392025462963</c:v>
                      </c:pt>
                      <c:pt idx="1022">
                        <c:v>43466.39203703704</c:v>
                      </c:pt>
                      <c:pt idx="1023">
                        <c:v>43466.392048611109</c:v>
                      </c:pt>
                      <c:pt idx="1024">
                        <c:v>43466.392060185193</c:v>
                      </c:pt>
                      <c:pt idx="1025">
                        <c:v>43466.392071759263</c:v>
                      </c:pt>
                      <c:pt idx="1026">
                        <c:v>43466.392083333332</c:v>
                      </c:pt>
                      <c:pt idx="1027">
                        <c:v>43466.392094907409</c:v>
                      </c:pt>
                      <c:pt idx="1028">
                        <c:v>43466.392106481479</c:v>
                      </c:pt>
                      <c:pt idx="1029">
                        <c:v>43466.392118055563</c:v>
                      </c:pt>
                      <c:pt idx="1030">
                        <c:v>43466.392129629632</c:v>
                      </c:pt>
                      <c:pt idx="1031">
                        <c:v>43466.392141203702</c:v>
                      </c:pt>
                      <c:pt idx="1032">
                        <c:v>43466.392152777778</c:v>
                      </c:pt>
                      <c:pt idx="1033">
                        <c:v>43466.392164351862</c:v>
                      </c:pt>
                      <c:pt idx="1034">
                        <c:v>43466.392175925917</c:v>
                      </c:pt>
                      <c:pt idx="1035">
                        <c:v>43466.392187500001</c:v>
                      </c:pt>
                      <c:pt idx="1036">
                        <c:v>43466.392199074071</c:v>
                      </c:pt>
                      <c:pt idx="1037">
                        <c:v>43466.392314814817</c:v>
                      </c:pt>
                      <c:pt idx="1038">
                        <c:v>43466.392326388886</c:v>
                      </c:pt>
                      <c:pt idx="1039">
                        <c:v>43466.392337962963</c:v>
                      </c:pt>
                      <c:pt idx="1040">
                        <c:v>43466.39234953704</c:v>
                      </c:pt>
                      <c:pt idx="1041">
                        <c:v>43466.392361111109</c:v>
                      </c:pt>
                      <c:pt idx="1042">
                        <c:v>43466.392372685194</c:v>
                      </c:pt>
                      <c:pt idx="1043">
                        <c:v>43466.392384259263</c:v>
                      </c:pt>
                      <c:pt idx="1044">
                        <c:v>43466.392395833333</c:v>
                      </c:pt>
                      <c:pt idx="1045">
                        <c:v>43466.392407407409</c:v>
                      </c:pt>
                      <c:pt idx="1046">
                        <c:v>43466.392418981479</c:v>
                      </c:pt>
                      <c:pt idx="1047">
                        <c:v>43466.392453703702</c:v>
                      </c:pt>
                      <c:pt idx="1048">
                        <c:v>43466.392465277779</c:v>
                      </c:pt>
                      <c:pt idx="1049">
                        <c:v>43466.392476851863</c:v>
                      </c:pt>
                      <c:pt idx="1050">
                        <c:v>43466.392488425918</c:v>
                      </c:pt>
                      <c:pt idx="1051">
                        <c:v>43466.392500000002</c:v>
                      </c:pt>
                      <c:pt idx="1052">
                        <c:v>43466.392511574071</c:v>
                      </c:pt>
                      <c:pt idx="1053">
                        <c:v>43466.392523148148</c:v>
                      </c:pt>
                      <c:pt idx="1054">
                        <c:v>43466.39271990741</c:v>
                      </c:pt>
                      <c:pt idx="1055">
                        <c:v>43466.392731481479</c:v>
                      </c:pt>
                      <c:pt idx="1056">
                        <c:v>43466.392743055563</c:v>
                      </c:pt>
                      <c:pt idx="1057">
                        <c:v>43466.392754629633</c:v>
                      </c:pt>
                      <c:pt idx="1058">
                        <c:v>43466.392766203702</c:v>
                      </c:pt>
                      <c:pt idx="1059">
                        <c:v>43466.392777777779</c:v>
                      </c:pt>
                      <c:pt idx="1060">
                        <c:v>43466.392789351848</c:v>
                      </c:pt>
                      <c:pt idx="1061">
                        <c:v>43466.392800925933</c:v>
                      </c:pt>
                      <c:pt idx="1062">
                        <c:v>43466.392812500002</c:v>
                      </c:pt>
                      <c:pt idx="1063">
                        <c:v>43466.392824074072</c:v>
                      </c:pt>
                      <c:pt idx="1064">
                        <c:v>43466.392835648148</c:v>
                      </c:pt>
                      <c:pt idx="1065">
                        <c:v>43466.392847222232</c:v>
                      </c:pt>
                      <c:pt idx="1066">
                        <c:v>43466.392858796287</c:v>
                      </c:pt>
                      <c:pt idx="1067">
                        <c:v>43466.392870370371</c:v>
                      </c:pt>
                      <c:pt idx="1068">
                        <c:v>43466.392881944441</c:v>
                      </c:pt>
                      <c:pt idx="1069">
                        <c:v>43466.392893518518</c:v>
                      </c:pt>
                      <c:pt idx="1070">
                        <c:v>43466.392905092587</c:v>
                      </c:pt>
                      <c:pt idx="1071">
                        <c:v>43466.392916666657</c:v>
                      </c:pt>
                      <c:pt idx="1072">
                        <c:v>43466.392928240741</c:v>
                      </c:pt>
                      <c:pt idx="1073">
                        <c:v>43466.392939814818</c:v>
                      </c:pt>
                      <c:pt idx="1074">
                        <c:v>43466.392951388887</c:v>
                      </c:pt>
                      <c:pt idx="1075">
                        <c:v>43466.392962962957</c:v>
                      </c:pt>
                      <c:pt idx="1076">
                        <c:v>43466.392974537041</c:v>
                      </c:pt>
                      <c:pt idx="1077">
                        <c:v>43466.39298611111</c:v>
                      </c:pt>
                      <c:pt idx="1078">
                        <c:v>43466.392997685187</c:v>
                      </c:pt>
                      <c:pt idx="1079">
                        <c:v>43466.393009259264</c:v>
                      </c:pt>
                      <c:pt idx="1080">
                        <c:v>43466.393020833333</c:v>
                      </c:pt>
                      <c:pt idx="1081">
                        <c:v>43466.39303240741</c:v>
                      </c:pt>
                      <c:pt idx="1082">
                        <c:v>43466.393043981479</c:v>
                      </c:pt>
                      <c:pt idx="1083">
                        <c:v>43466.393055555563</c:v>
                      </c:pt>
                      <c:pt idx="1084">
                        <c:v>43466.393067129633</c:v>
                      </c:pt>
                      <c:pt idx="1085">
                        <c:v>43466.393078703702</c:v>
                      </c:pt>
                      <c:pt idx="1086">
                        <c:v>43466.393090277779</c:v>
                      </c:pt>
                      <c:pt idx="1087">
                        <c:v>43466.393101851849</c:v>
                      </c:pt>
                      <c:pt idx="1088">
                        <c:v>43466.393113425933</c:v>
                      </c:pt>
                      <c:pt idx="1089">
                        <c:v>43466.393194444441</c:v>
                      </c:pt>
                      <c:pt idx="1090">
                        <c:v>43466.393333333333</c:v>
                      </c:pt>
                      <c:pt idx="1091">
                        <c:v>43466.39334490741</c:v>
                      </c:pt>
                      <c:pt idx="1092">
                        <c:v>43466.39335648148</c:v>
                      </c:pt>
                      <c:pt idx="1093">
                        <c:v>43466.393368055556</c:v>
                      </c:pt>
                      <c:pt idx="1094">
                        <c:v>43466.393379629633</c:v>
                      </c:pt>
                      <c:pt idx="1095">
                        <c:v>43466.393391203703</c:v>
                      </c:pt>
                      <c:pt idx="1096">
                        <c:v>43466.39340277778</c:v>
                      </c:pt>
                      <c:pt idx="1097">
                        <c:v>43466.393414351849</c:v>
                      </c:pt>
                      <c:pt idx="1098">
                        <c:v>43466.393425925933</c:v>
                      </c:pt>
                      <c:pt idx="1099">
                        <c:v>43466.393437500003</c:v>
                      </c:pt>
                      <c:pt idx="1100">
                        <c:v>43466.393449074072</c:v>
                      </c:pt>
                      <c:pt idx="1101">
                        <c:v>43466.393460648149</c:v>
                      </c:pt>
                      <c:pt idx="1102">
                        <c:v>43466.393472222233</c:v>
                      </c:pt>
                      <c:pt idx="1103">
                        <c:v>43466.393483796302</c:v>
                      </c:pt>
                      <c:pt idx="1104">
                        <c:v>43466.393495370372</c:v>
                      </c:pt>
                      <c:pt idx="1105">
                        <c:v>43466.393506944441</c:v>
                      </c:pt>
                      <c:pt idx="1106">
                        <c:v>43466.393518518518</c:v>
                      </c:pt>
                      <c:pt idx="1107">
                        <c:v>43466.393530092602</c:v>
                      </c:pt>
                      <c:pt idx="1108">
                        <c:v>43466.393541666657</c:v>
                      </c:pt>
                      <c:pt idx="1109">
                        <c:v>43466.393553240741</c:v>
                      </c:pt>
                      <c:pt idx="1110">
                        <c:v>43466.393564814818</c:v>
                      </c:pt>
                      <c:pt idx="1111">
                        <c:v>43466.393576388888</c:v>
                      </c:pt>
                      <c:pt idx="1112">
                        <c:v>43466.393587962957</c:v>
                      </c:pt>
                      <c:pt idx="1113">
                        <c:v>43466.393599537027</c:v>
                      </c:pt>
                      <c:pt idx="1114">
                        <c:v>43466.393611111111</c:v>
                      </c:pt>
                      <c:pt idx="1115">
                        <c:v>43466.393622685187</c:v>
                      </c:pt>
                      <c:pt idx="1116">
                        <c:v>43466.393634259257</c:v>
                      </c:pt>
                      <c:pt idx="1117">
                        <c:v>43466.393645833326</c:v>
                      </c:pt>
                      <c:pt idx="1118">
                        <c:v>43466.393657407411</c:v>
                      </c:pt>
                      <c:pt idx="1119">
                        <c:v>43466.39366898148</c:v>
                      </c:pt>
                      <c:pt idx="1120">
                        <c:v>43466.393680555557</c:v>
                      </c:pt>
                      <c:pt idx="1121">
                        <c:v>43466.393692129634</c:v>
                      </c:pt>
                      <c:pt idx="1122">
                        <c:v>43466.393703703703</c:v>
                      </c:pt>
                      <c:pt idx="1123">
                        <c:v>43466.39371527778</c:v>
                      </c:pt>
                      <c:pt idx="1124">
                        <c:v>43466.393726851849</c:v>
                      </c:pt>
                      <c:pt idx="1125">
                        <c:v>43466.393738425933</c:v>
                      </c:pt>
                      <c:pt idx="1126">
                        <c:v>43466.393750000003</c:v>
                      </c:pt>
                      <c:pt idx="1127">
                        <c:v>43466.393761574072</c:v>
                      </c:pt>
                      <c:pt idx="1128">
                        <c:v>43466.393773148149</c:v>
                      </c:pt>
                      <c:pt idx="1129">
                        <c:v>43466.393784722219</c:v>
                      </c:pt>
                      <c:pt idx="1130">
                        <c:v>43466.393796296303</c:v>
                      </c:pt>
                      <c:pt idx="1131">
                        <c:v>43466.393807870372</c:v>
                      </c:pt>
                      <c:pt idx="1132">
                        <c:v>43466.393819444442</c:v>
                      </c:pt>
                      <c:pt idx="1133">
                        <c:v>43466.393831018519</c:v>
                      </c:pt>
                      <c:pt idx="1134">
                        <c:v>43466.393842592603</c:v>
                      </c:pt>
                      <c:pt idx="1135">
                        <c:v>43466.393854166658</c:v>
                      </c:pt>
                      <c:pt idx="1136">
                        <c:v>43466.393865740742</c:v>
                      </c:pt>
                      <c:pt idx="1137">
                        <c:v>43466.393877314818</c:v>
                      </c:pt>
                      <c:pt idx="1138">
                        <c:v>43466.393888888888</c:v>
                      </c:pt>
                      <c:pt idx="1139">
                        <c:v>43466.393900462957</c:v>
                      </c:pt>
                      <c:pt idx="1140">
                        <c:v>43466.393912037027</c:v>
                      </c:pt>
                      <c:pt idx="1141">
                        <c:v>43466.393923611111</c:v>
                      </c:pt>
                      <c:pt idx="1142">
                        <c:v>43466.393935185188</c:v>
                      </c:pt>
                      <c:pt idx="1143">
                        <c:v>43466.393946759257</c:v>
                      </c:pt>
                      <c:pt idx="1144">
                        <c:v>43466.393958333327</c:v>
                      </c:pt>
                      <c:pt idx="1145">
                        <c:v>43466.393969907411</c:v>
                      </c:pt>
                      <c:pt idx="1146">
                        <c:v>43466.39398148148</c:v>
                      </c:pt>
                      <c:pt idx="1147">
                        <c:v>43466.393993055557</c:v>
                      </c:pt>
                      <c:pt idx="1148">
                        <c:v>43466.394004629627</c:v>
                      </c:pt>
                      <c:pt idx="1149">
                        <c:v>43466.394016203703</c:v>
                      </c:pt>
                      <c:pt idx="1150">
                        <c:v>43466.39402777778</c:v>
                      </c:pt>
                      <c:pt idx="1151">
                        <c:v>43466.39403935185</c:v>
                      </c:pt>
                      <c:pt idx="1152">
                        <c:v>43466.394050925926</c:v>
                      </c:pt>
                      <c:pt idx="1153">
                        <c:v>43466.394062500003</c:v>
                      </c:pt>
                      <c:pt idx="1154">
                        <c:v>43466.394074074073</c:v>
                      </c:pt>
                      <c:pt idx="1155">
                        <c:v>43466.394085648149</c:v>
                      </c:pt>
                      <c:pt idx="1156">
                        <c:v>43466.394097222219</c:v>
                      </c:pt>
                      <c:pt idx="1157">
                        <c:v>43466.394108796303</c:v>
                      </c:pt>
                      <c:pt idx="1158">
                        <c:v>43466.394120370373</c:v>
                      </c:pt>
                      <c:pt idx="1159">
                        <c:v>43466.394131944442</c:v>
                      </c:pt>
                      <c:pt idx="1160">
                        <c:v>43466.394143518519</c:v>
                      </c:pt>
                      <c:pt idx="1161">
                        <c:v>43466.394155092603</c:v>
                      </c:pt>
                      <c:pt idx="1162">
                        <c:v>43466.394166666672</c:v>
                      </c:pt>
                      <c:pt idx="1163">
                        <c:v>43466.394178240742</c:v>
                      </c:pt>
                      <c:pt idx="1164">
                        <c:v>43466.394189814811</c:v>
                      </c:pt>
                      <c:pt idx="1165">
                        <c:v>43466.394201388888</c:v>
                      </c:pt>
                      <c:pt idx="1166">
                        <c:v>43466.394212962958</c:v>
                      </c:pt>
                      <c:pt idx="1167">
                        <c:v>43466.394224537027</c:v>
                      </c:pt>
                      <c:pt idx="1168">
                        <c:v>43466.394236111111</c:v>
                      </c:pt>
                      <c:pt idx="1169">
                        <c:v>43466.394247685188</c:v>
                      </c:pt>
                      <c:pt idx="1170">
                        <c:v>43466.394259259258</c:v>
                      </c:pt>
                      <c:pt idx="1171">
                        <c:v>43466.394270833327</c:v>
                      </c:pt>
                      <c:pt idx="1172">
                        <c:v>43466.394282407397</c:v>
                      </c:pt>
                      <c:pt idx="1173">
                        <c:v>43466.394293981481</c:v>
                      </c:pt>
                      <c:pt idx="1174">
                        <c:v>43466.394305555557</c:v>
                      </c:pt>
                      <c:pt idx="1175">
                        <c:v>43466.394317129627</c:v>
                      </c:pt>
                      <c:pt idx="1176">
                        <c:v>43466.394328703696</c:v>
                      </c:pt>
                      <c:pt idx="1177">
                        <c:v>43466.39434027778</c:v>
                      </c:pt>
                      <c:pt idx="1178">
                        <c:v>43466.39435185185</c:v>
                      </c:pt>
                      <c:pt idx="1179">
                        <c:v>43466.394363425927</c:v>
                      </c:pt>
                      <c:pt idx="1180">
                        <c:v>43466.394375000003</c:v>
                      </c:pt>
                      <c:pt idx="1181">
                        <c:v>43466.394386574073</c:v>
                      </c:pt>
                      <c:pt idx="1182">
                        <c:v>43466.39439814815</c:v>
                      </c:pt>
                      <c:pt idx="1183">
                        <c:v>43466.394409722219</c:v>
                      </c:pt>
                      <c:pt idx="1184">
                        <c:v>43466.394421296303</c:v>
                      </c:pt>
                      <c:pt idx="1185">
                        <c:v>43466.394432870373</c:v>
                      </c:pt>
                      <c:pt idx="1186">
                        <c:v>43466.394444444442</c:v>
                      </c:pt>
                      <c:pt idx="1187">
                        <c:v>43466.394456018519</c:v>
                      </c:pt>
                      <c:pt idx="1188">
                        <c:v>43466.394467592603</c:v>
                      </c:pt>
                      <c:pt idx="1189">
                        <c:v>43466.394479166673</c:v>
                      </c:pt>
                      <c:pt idx="1190">
                        <c:v>43466.394490740742</c:v>
                      </c:pt>
                      <c:pt idx="1191">
                        <c:v>43466.394502314812</c:v>
                      </c:pt>
                      <c:pt idx="1192">
                        <c:v>43466.394513888888</c:v>
                      </c:pt>
                      <c:pt idx="1193">
                        <c:v>43466.394525462973</c:v>
                      </c:pt>
                      <c:pt idx="1194">
                        <c:v>43466.394537037027</c:v>
                      </c:pt>
                      <c:pt idx="1195">
                        <c:v>43466.394548611112</c:v>
                      </c:pt>
                      <c:pt idx="1196">
                        <c:v>43466.394560185188</c:v>
                      </c:pt>
                      <c:pt idx="1197">
                        <c:v>43466.394571759258</c:v>
                      </c:pt>
                      <c:pt idx="1198">
                        <c:v>43466.394583333327</c:v>
                      </c:pt>
                      <c:pt idx="1199">
                        <c:v>43466.394594907397</c:v>
                      </c:pt>
                      <c:pt idx="1200">
                        <c:v>43466.394606481481</c:v>
                      </c:pt>
                      <c:pt idx="1201">
                        <c:v>43466.394618055558</c:v>
                      </c:pt>
                      <c:pt idx="1202">
                        <c:v>43466.394629629627</c:v>
                      </c:pt>
                      <c:pt idx="1203">
                        <c:v>43466.394641203697</c:v>
                      </c:pt>
                      <c:pt idx="1204">
                        <c:v>43466.394652777781</c:v>
                      </c:pt>
                      <c:pt idx="1205">
                        <c:v>43466.39466435185</c:v>
                      </c:pt>
                      <c:pt idx="1206">
                        <c:v>43466.394675925927</c:v>
                      </c:pt>
                      <c:pt idx="1207">
                        <c:v>43466.394687499997</c:v>
                      </c:pt>
                      <c:pt idx="1208">
                        <c:v>43466.394699074073</c:v>
                      </c:pt>
                      <c:pt idx="1209">
                        <c:v>43466.39471064815</c:v>
                      </c:pt>
                      <c:pt idx="1210">
                        <c:v>43466.39472222222</c:v>
                      </c:pt>
                      <c:pt idx="1211">
                        <c:v>43466.394733796304</c:v>
                      </c:pt>
                      <c:pt idx="1212">
                        <c:v>43466.394745370373</c:v>
                      </c:pt>
                      <c:pt idx="1213">
                        <c:v>43466.394756944443</c:v>
                      </c:pt>
                      <c:pt idx="1214">
                        <c:v>43466.394768518519</c:v>
                      </c:pt>
                      <c:pt idx="1215">
                        <c:v>43466.394780092603</c:v>
                      </c:pt>
                      <c:pt idx="1216">
                        <c:v>43466.394791666673</c:v>
                      </c:pt>
                      <c:pt idx="1217">
                        <c:v>43466.394803240742</c:v>
                      </c:pt>
                      <c:pt idx="1218">
                        <c:v>43466.394814814812</c:v>
                      </c:pt>
                      <c:pt idx="1219">
                        <c:v>43466.394826388889</c:v>
                      </c:pt>
                      <c:pt idx="1220">
                        <c:v>43466.394837962973</c:v>
                      </c:pt>
                      <c:pt idx="1221">
                        <c:v>43466.394849537042</c:v>
                      </c:pt>
                      <c:pt idx="1222">
                        <c:v>43466.394861111112</c:v>
                      </c:pt>
                      <c:pt idx="1223">
                        <c:v>43466.394872685189</c:v>
                      </c:pt>
                      <c:pt idx="1224">
                        <c:v>43466.394884259258</c:v>
                      </c:pt>
                      <c:pt idx="1225">
                        <c:v>43466.394895833328</c:v>
                      </c:pt>
                      <c:pt idx="1226">
                        <c:v>43466.394907407397</c:v>
                      </c:pt>
                      <c:pt idx="1227">
                        <c:v>43466.394918981481</c:v>
                      </c:pt>
                      <c:pt idx="1228">
                        <c:v>43466.394930555558</c:v>
                      </c:pt>
                      <c:pt idx="1229">
                        <c:v>43466.394942129627</c:v>
                      </c:pt>
                      <c:pt idx="1230">
                        <c:v>43466.394953703697</c:v>
                      </c:pt>
                      <c:pt idx="1231">
                        <c:v>43466.394965277781</c:v>
                      </c:pt>
                      <c:pt idx="1232">
                        <c:v>43466.394976851851</c:v>
                      </c:pt>
                      <c:pt idx="1233">
                        <c:v>43466.394988425927</c:v>
                      </c:pt>
                      <c:pt idx="1234">
                        <c:v>43466.394999999997</c:v>
                      </c:pt>
                      <c:pt idx="1235">
                        <c:v>43466.395011574074</c:v>
                      </c:pt>
                      <c:pt idx="1236">
                        <c:v>43466.39502314815</c:v>
                      </c:pt>
                      <c:pt idx="1237">
                        <c:v>43466.39503472222</c:v>
                      </c:pt>
                      <c:pt idx="1238">
                        <c:v>43466.395046296297</c:v>
                      </c:pt>
                      <c:pt idx="1239">
                        <c:v>43466.395057870373</c:v>
                      </c:pt>
                      <c:pt idx="1240">
                        <c:v>43466.395069444443</c:v>
                      </c:pt>
                      <c:pt idx="1241">
                        <c:v>43466.39508101852</c:v>
                      </c:pt>
                      <c:pt idx="1242">
                        <c:v>43466.395092592589</c:v>
                      </c:pt>
                      <c:pt idx="1243">
                        <c:v>43466.395104166673</c:v>
                      </c:pt>
                      <c:pt idx="1244">
                        <c:v>43466.395115740743</c:v>
                      </c:pt>
                      <c:pt idx="1245">
                        <c:v>43466.395127314812</c:v>
                      </c:pt>
                      <c:pt idx="1246">
                        <c:v>43466.395138888889</c:v>
                      </c:pt>
                      <c:pt idx="1247">
                        <c:v>43466.395150462973</c:v>
                      </c:pt>
                      <c:pt idx="1248">
                        <c:v>43466.395162037043</c:v>
                      </c:pt>
                      <c:pt idx="1249">
                        <c:v>43466.395173611112</c:v>
                      </c:pt>
                      <c:pt idx="1250">
                        <c:v>43466.395185185182</c:v>
                      </c:pt>
                      <c:pt idx="1251">
                        <c:v>43466.395196759258</c:v>
                      </c:pt>
                      <c:pt idx="1252">
                        <c:v>43466.395208333342</c:v>
                      </c:pt>
                      <c:pt idx="1253">
                        <c:v>43466.395219907397</c:v>
                      </c:pt>
                      <c:pt idx="1254">
                        <c:v>43466.395231481481</c:v>
                      </c:pt>
                      <c:pt idx="1255">
                        <c:v>43466.395243055558</c:v>
                      </c:pt>
                      <c:pt idx="1256">
                        <c:v>43466.395254629628</c:v>
                      </c:pt>
                      <c:pt idx="1257">
                        <c:v>43466.395266203697</c:v>
                      </c:pt>
                      <c:pt idx="1258">
                        <c:v>43466.395277777781</c:v>
                      </c:pt>
                      <c:pt idx="1259">
                        <c:v>43466.395289351851</c:v>
                      </c:pt>
                      <c:pt idx="1260">
                        <c:v>43466.395300925928</c:v>
                      </c:pt>
                      <c:pt idx="1261">
                        <c:v>43466.395312499997</c:v>
                      </c:pt>
                      <c:pt idx="1262">
                        <c:v>43466.395324074067</c:v>
                      </c:pt>
                      <c:pt idx="1263">
                        <c:v>43466.395335648151</c:v>
                      </c:pt>
                      <c:pt idx="1264">
                        <c:v>43466.39534722222</c:v>
                      </c:pt>
                      <c:pt idx="1265">
                        <c:v>43466.395358796297</c:v>
                      </c:pt>
                      <c:pt idx="1266">
                        <c:v>43466.395370370366</c:v>
                      </c:pt>
                      <c:pt idx="1267">
                        <c:v>43466.395381944443</c:v>
                      </c:pt>
                      <c:pt idx="1268">
                        <c:v>43466.39539351852</c:v>
                      </c:pt>
                      <c:pt idx="1269">
                        <c:v>43466.395405092589</c:v>
                      </c:pt>
                      <c:pt idx="1270">
                        <c:v>43466.395416666674</c:v>
                      </c:pt>
                      <c:pt idx="1271">
                        <c:v>43466.395428240743</c:v>
                      </c:pt>
                      <c:pt idx="1272">
                        <c:v>43466.395439814813</c:v>
                      </c:pt>
                      <c:pt idx="1273">
                        <c:v>43466.395451388889</c:v>
                      </c:pt>
                      <c:pt idx="1274">
                        <c:v>43466.395462962973</c:v>
                      </c:pt>
                      <c:pt idx="1275">
                        <c:v>43466.395474537043</c:v>
                      </c:pt>
                      <c:pt idx="1276">
                        <c:v>43466.395486111112</c:v>
                      </c:pt>
                      <c:pt idx="1277">
                        <c:v>43466.395497685182</c:v>
                      </c:pt>
                      <c:pt idx="1278">
                        <c:v>43466.395509259259</c:v>
                      </c:pt>
                      <c:pt idx="1279">
                        <c:v>43466.395520833343</c:v>
                      </c:pt>
                      <c:pt idx="1280">
                        <c:v>43466.395532407398</c:v>
                      </c:pt>
                      <c:pt idx="1281">
                        <c:v>43466.395543981482</c:v>
                      </c:pt>
                      <c:pt idx="1282">
                        <c:v>43466.395555555559</c:v>
                      </c:pt>
                      <c:pt idx="1283">
                        <c:v>43466.395567129628</c:v>
                      </c:pt>
                      <c:pt idx="1284">
                        <c:v>43466.395578703698</c:v>
                      </c:pt>
                      <c:pt idx="1285">
                        <c:v>43466.395590277767</c:v>
                      </c:pt>
                      <c:pt idx="1286">
                        <c:v>43466.395601851851</c:v>
                      </c:pt>
                      <c:pt idx="1287">
                        <c:v>43466.395613425928</c:v>
                      </c:pt>
                      <c:pt idx="1288">
                        <c:v>43466.395624999997</c:v>
                      </c:pt>
                      <c:pt idx="1289">
                        <c:v>43466.395636574067</c:v>
                      </c:pt>
                      <c:pt idx="1290">
                        <c:v>43466.395648148151</c:v>
                      </c:pt>
                      <c:pt idx="1291">
                        <c:v>43466.39565972222</c:v>
                      </c:pt>
                      <c:pt idx="1292">
                        <c:v>43466.395671296297</c:v>
                      </c:pt>
                      <c:pt idx="1293">
                        <c:v>43466.395682870367</c:v>
                      </c:pt>
                      <c:pt idx="1294">
                        <c:v>43466.395694444444</c:v>
                      </c:pt>
                      <c:pt idx="1295">
                        <c:v>43466.39570601852</c:v>
                      </c:pt>
                      <c:pt idx="1296">
                        <c:v>43466.39571759259</c:v>
                      </c:pt>
                      <c:pt idx="1297">
                        <c:v>43466.395729166667</c:v>
                      </c:pt>
                      <c:pt idx="1298">
                        <c:v>43466.395740740743</c:v>
                      </c:pt>
                      <c:pt idx="1299">
                        <c:v>43466.395752314813</c:v>
                      </c:pt>
                      <c:pt idx="1300">
                        <c:v>43466.39576388889</c:v>
                      </c:pt>
                      <c:pt idx="1301">
                        <c:v>43466.395775462966</c:v>
                      </c:pt>
                      <c:pt idx="1302">
                        <c:v>43466.395787037043</c:v>
                      </c:pt>
                      <c:pt idx="1303">
                        <c:v>43466.395798611113</c:v>
                      </c:pt>
                      <c:pt idx="1304">
                        <c:v>43466.39707175926</c:v>
                      </c:pt>
                      <c:pt idx="1305">
                        <c:v>43466.397083333337</c:v>
                      </c:pt>
                      <c:pt idx="1306">
                        <c:v>43466.397094907406</c:v>
                      </c:pt>
                      <c:pt idx="1307">
                        <c:v>43466.397106481483</c:v>
                      </c:pt>
                      <c:pt idx="1308">
                        <c:v>43466.397118055553</c:v>
                      </c:pt>
                      <c:pt idx="1309">
                        <c:v>43466.397129629629</c:v>
                      </c:pt>
                      <c:pt idx="1310">
                        <c:v>43466.397141203714</c:v>
                      </c:pt>
                      <c:pt idx="1311">
                        <c:v>43466.397152777783</c:v>
                      </c:pt>
                      <c:pt idx="1312">
                        <c:v>43466.397164351853</c:v>
                      </c:pt>
                      <c:pt idx="1313">
                        <c:v>43466.397175925929</c:v>
                      </c:pt>
                      <c:pt idx="1314">
                        <c:v>43466.397187499999</c:v>
                      </c:pt>
                      <c:pt idx="1315">
                        <c:v>43466.397199074083</c:v>
                      </c:pt>
                      <c:pt idx="1316">
                        <c:v>43466.397210648152</c:v>
                      </c:pt>
                      <c:pt idx="1317">
                        <c:v>43466.399791666663</c:v>
                      </c:pt>
                      <c:pt idx="1318">
                        <c:v>43466.39980324074</c:v>
                      </c:pt>
                      <c:pt idx="1319">
                        <c:v>43466.399814814817</c:v>
                      </c:pt>
                      <c:pt idx="1320">
                        <c:v>43466.399826388893</c:v>
                      </c:pt>
                      <c:pt idx="1321">
                        <c:v>43466.399837962963</c:v>
                      </c:pt>
                      <c:pt idx="1322">
                        <c:v>43466.39984953704</c:v>
                      </c:pt>
                      <c:pt idx="1323">
                        <c:v>43466.399861111109</c:v>
                      </c:pt>
                      <c:pt idx="1324">
                        <c:v>43466.399872685193</c:v>
                      </c:pt>
                      <c:pt idx="1325">
                        <c:v>43466.399884259263</c:v>
                      </c:pt>
                      <c:pt idx="1326">
                        <c:v>43466.399895833332</c:v>
                      </c:pt>
                      <c:pt idx="1327">
                        <c:v>43466.399907407409</c:v>
                      </c:pt>
                      <c:pt idx="1328">
                        <c:v>43466.399918981479</c:v>
                      </c:pt>
                      <c:pt idx="1329">
                        <c:v>43466.401689814818</c:v>
                      </c:pt>
                      <c:pt idx="1330">
                        <c:v>43466.401701388888</c:v>
                      </c:pt>
                      <c:pt idx="1331">
                        <c:v>43466.401712962957</c:v>
                      </c:pt>
                      <c:pt idx="1332">
                        <c:v>43466.401724537027</c:v>
                      </c:pt>
                      <c:pt idx="1333">
                        <c:v>43466.401736111111</c:v>
                      </c:pt>
                      <c:pt idx="1334">
                        <c:v>43466.401747685188</c:v>
                      </c:pt>
                      <c:pt idx="1335">
                        <c:v>43466.401759259257</c:v>
                      </c:pt>
                      <c:pt idx="1336">
                        <c:v>43466.401770833327</c:v>
                      </c:pt>
                      <c:pt idx="1337">
                        <c:v>43466.401782407411</c:v>
                      </c:pt>
                      <c:pt idx="1338">
                        <c:v>43466.40179398148</c:v>
                      </c:pt>
                      <c:pt idx="1339">
                        <c:v>43466.401805555557</c:v>
                      </c:pt>
                      <c:pt idx="1340">
                        <c:v>43466.401817129627</c:v>
                      </c:pt>
                      <c:pt idx="1341">
                        <c:v>43466.401828703703</c:v>
                      </c:pt>
                      <c:pt idx="1342">
                        <c:v>43466.40184027778</c:v>
                      </c:pt>
                      <c:pt idx="1343">
                        <c:v>43466.40185185185</c:v>
                      </c:pt>
                      <c:pt idx="1344">
                        <c:v>43466.403599537043</c:v>
                      </c:pt>
                      <c:pt idx="1345">
                        <c:v>43466.403611111113</c:v>
                      </c:pt>
                      <c:pt idx="1346">
                        <c:v>43466.403622685182</c:v>
                      </c:pt>
                      <c:pt idx="1347">
                        <c:v>43466.403634259259</c:v>
                      </c:pt>
                      <c:pt idx="1348">
                        <c:v>43466.404756944437</c:v>
                      </c:pt>
                      <c:pt idx="1349">
                        <c:v>43466.404768518521</c:v>
                      </c:pt>
                      <c:pt idx="1350">
                        <c:v>43466.404780092591</c:v>
                      </c:pt>
                      <c:pt idx="1351">
                        <c:v>43466.404791666668</c:v>
                      </c:pt>
                      <c:pt idx="1352">
                        <c:v>43466.404861111107</c:v>
                      </c:pt>
                      <c:pt idx="1353">
                        <c:v>43466.404872685183</c:v>
                      </c:pt>
                      <c:pt idx="1354">
                        <c:v>43466.40488425926</c:v>
                      </c:pt>
                      <c:pt idx="1355">
                        <c:v>43466.404895833337</c:v>
                      </c:pt>
                      <c:pt idx="1356">
                        <c:v>43466.404907407406</c:v>
                      </c:pt>
                      <c:pt idx="1357">
                        <c:v>43466.404918981483</c:v>
                      </c:pt>
                      <c:pt idx="1358">
                        <c:v>43466.404930555553</c:v>
                      </c:pt>
                      <c:pt idx="1359">
                        <c:v>43466.404942129629</c:v>
                      </c:pt>
                      <c:pt idx="1360">
                        <c:v>43466.404953703714</c:v>
                      </c:pt>
                      <c:pt idx="1361">
                        <c:v>43466.404965277783</c:v>
                      </c:pt>
                      <c:pt idx="1362">
                        <c:v>43466.404976851853</c:v>
                      </c:pt>
                      <c:pt idx="1363">
                        <c:v>43466.404988425929</c:v>
                      </c:pt>
                      <c:pt idx="1364">
                        <c:v>43466.404999999999</c:v>
                      </c:pt>
                      <c:pt idx="1365">
                        <c:v>43466.405011574083</c:v>
                      </c:pt>
                      <c:pt idx="1366">
                        <c:v>43466.405023148152</c:v>
                      </c:pt>
                      <c:pt idx="1367">
                        <c:v>43466.405034722222</c:v>
                      </c:pt>
                      <c:pt idx="1368">
                        <c:v>43466.405046296299</c:v>
                      </c:pt>
                      <c:pt idx="1369">
                        <c:v>43466.405057870368</c:v>
                      </c:pt>
                      <c:pt idx="1370">
                        <c:v>43466.405069444438</c:v>
                      </c:pt>
                      <c:pt idx="1371">
                        <c:v>43466.405081018522</c:v>
                      </c:pt>
                      <c:pt idx="1372">
                        <c:v>43466.405092592591</c:v>
                      </c:pt>
                      <c:pt idx="1373">
                        <c:v>43466.405104166668</c:v>
                      </c:pt>
                      <c:pt idx="1374">
                        <c:v>43466.405115740738</c:v>
                      </c:pt>
                      <c:pt idx="1375">
                        <c:v>43466.405127314807</c:v>
                      </c:pt>
                      <c:pt idx="1376">
                        <c:v>43466.405138888891</c:v>
                      </c:pt>
                      <c:pt idx="1377">
                        <c:v>43466.405150462961</c:v>
                      </c:pt>
                      <c:pt idx="1378">
                        <c:v>43466.405162037037</c:v>
                      </c:pt>
                      <c:pt idx="1379">
                        <c:v>43466.405173611107</c:v>
                      </c:pt>
                      <c:pt idx="1380">
                        <c:v>43466.405185185176</c:v>
                      </c:pt>
                      <c:pt idx="1381">
                        <c:v>43466.40519675926</c:v>
                      </c:pt>
                      <c:pt idx="1382">
                        <c:v>43466.40520833333</c:v>
                      </c:pt>
                      <c:pt idx="1383">
                        <c:v>43466.405219907407</c:v>
                      </c:pt>
                      <c:pt idx="1384">
                        <c:v>43466.405231481483</c:v>
                      </c:pt>
                      <c:pt idx="1385">
                        <c:v>43466.405243055553</c:v>
                      </c:pt>
                      <c:pt idx="1386">
                        <c:v>43466.40525462963</c:v>
                      </c:pt>
                      <c:pt idx="1387">
                        <c:v>43466.405266203707</c:v>
                      </c:pt>
                      <c:pt idx="1388">
                        <c:v>43466.405277777783</c:v>
                      </c:pt>
                      <c:pt idx="1389">
                        <c:v>43466.405289351853</c:v>
                      </c:pt>
                      <c:pt idx="1390">
                        <c:v>43466.405300925922</c:v>
                      </c:pt>
                      <c:pt idx="1391">
                        <c:v>43466.405312499999</c:v>
                      </c:pt>
                      <c:pt idx="1392">
                        <c:v>43466.405324074083</c:v>
                      </c:pt>
                      <c:pt idx="1393">
                        <c:v>43466.405335648153</c:v>
                      </c:pt>
                      <c:pt idx="1394">
                        <c:v>43466.405451388891</c:v>
                      </c:pt>
                      <c:pt idx="1395">
                        <c:v>43466.405462962961</c:v>
                      </c:pt>
                      <c:pt idx="1396">
                        <c:v>43466.405474537038</c:v>
                      </c:pt>
                      <c:pt idx="1397">
                        <c:v>43466.405486111107</c:v>
                      </c:pt>
                      <c:pt idx="1398">
                        <c:v>43466.405497685177</c:v>
                      </c:pt>
                      <c:pt idx="1399">
                        <c:v>43466.405509259261</c:v>
                      </c:pt>
                      <c:pt idx="1400">
                        <c:v>43466.40552083333</c:v>
                      </c:pt>
                      <c:pt idx="1401">
                        <c:v>43466.405532407407</c:v>
                      </c:pt>
                      <c:pt idx="1402">
                        <c:v>43466.405543981477</c:v>
                      </c:pt>
                      <c:pt idx="1403">
                        <c:v>43466.405555555553</c:v>
                      </c:pt>
                      <c:pt idx="1404">
                        <c:v>43466.40556712963</c:v>
                      </c:pt>
                      <c:pt idx="1405">
                        <c:v>43466.406805555547</c:v>
                      </c:pt>
                      <c:pt idx="1406">
                        <c:v>43466.40697916667</c:v>
                      </c:pt>
                      <c:pt idx="1407">
                        <c:v>43466.406990740739</c:v>
                      </c:pt>
                      <c:pt idx="1408">
                        <c:v>43466.407002314823</c:v>
                      </c:pt>
                      <c:pt idx="1409">
                        <c:v>43466.407013888893</c:v>
                      </c:pt>
                      <c:pt idx="1410">
                        <c:v>43466.407025462962</c:v>
                      </c:pt>
                      <c:pt idx="1411">
                        <c:v>43466.407037037039</c:v>
                      </c:pt>
                      <c:pt idx="1412">
                        <c:v>43466.407048611109</c:v>
                      </c:pt>
                      <c:pt idx="1413">
                        <c:v>43466.407060185193</c:v>
                      </c:pt>
                      <c:pt idx="1414">
                        <c:v>43466.407071759262</c:v>
                      </c:pt>
                      <c:pt idx="1415">
                        <c:v>43466.407083333332</c:v>
                      </c:pt>
                      <c:pt idx="1416">
                        <c:v>43466.407094907408</c:v>
                      </c:pt>
                      <c:pt idx="1417">
                        <c:v>43466.407106481478</c:v>
                      </c:pt>
                      <c:pt idx="1418">
                        <c:v>43466.407118055547</c:v>
                      </c:pt>
                      <c:pt idx="1419">
                        <c:v>43466.407129629632</c:v>
                      </c:pt>
                      <c:pt idx="1420">
                        <c:v>43466.407141203701</c:v>
                      </c:pt>
                      <c:pt idx="1421">
                        <c:v>43466.407152777778</c:v>
                      </c:pt>
                      <c:pt idx="1422">
                        <c:v>43466.408101851863</c:v>
                      </c:pt>
                      <c:pt idx="1423">
                        <c:v>43466.408113425918</c:v>
                      </c:pt>
                      <c:pt idx="1424">
                        <c:v>43466.408125000002</c:v>
                      </c:pt>
                      <c:pt idx="1425">
                        <c:v>43466.408136574071</c:v>
                      </c:pt>
                      <c:pt idx="1426">
                        <c:v>43466.408148148148</c:v>
                      </c:pt>
                      <c:pt idx="1427">
                        <c:v>43466.408159722218</c:v>
                      </c:pt>
                      <c:pt idx="1428">
                        <c:v>43466.408171296287</c:v>
                      </c:pt>
                      <c:pt idx="1429">
                        <c:v>43466.408182870371</c:v>
                      </c:pt>
                      <c:pt idx="1430">
                        <c:v>43466.408194444448</c:v>
                      </c:pt>
                      <c:pt idx="1431">
                        <c:v>43466.408206018517</c:v>
                      </c:pt>
                      <c:pt idx="1432">
                        <c:v>43466.408217592587</c:v>
                      </c:pt>
                      <c:pt idx="1433">
                        <c:v>43466.408229166656</c:v>
                      </c:pt>
                      <c:pt idx="1434">
                        <c:v>43466.40824074074</c:v>
                      </c:pt>
                      <c:pt idx="1435">
                        <c:v>43466.409756944442</c:v>
                      </c:pt>
                      <c:pt idx="1436">
                        <c:v>43466.409768518519</c:v>
                      </c:pt>
                      <c:pt idx="1437">
                        <c:v>43466.409780092603</c:v>
                      </c:pt>
                      <c:pt idx="1438">
                        <c:v>43466.409791666672</c:v>
                      </c:pt>
                      <c:pt idx="1439">
                        <c:v>43466.409803240742</c:v>
                      </c:pt>
                      <c:pt idx="1440">
                        <c:v>43466.409814814811</c:v>
                      </c:pt>
                      <c:pt idx="1441">
                        <c:v>43466.409826388888</c:v>
                      </c:pt>
                      <c:pt idx="1442">
                        <c:v>43466.409837962958</c:v>
                      </c:pt>
                      <c:pt idx="1443">
                        <c:v>43466.409849537027</c:v>
                      </c:pt>
                      <c:pt idx="1444">
                        <c:v>43466.409861111111</c:v>
                      </c:pt>
                      <c:pt idx="1445">
                        <c:v>43466.409872685188</c:v>
                      </c:pt>
                      <c:pt idx="1446">
                        <c:v>43466.409884259258</c:v>
                      </c:pt>
                      <c:pt idx="1447">
                        <c:v>43466.409895833327</c:v>
                      </c:pt>
                      <c:pt idx="1448">
                        <c:v>43466.409907407397</c:v>
                      </c:pt>
                      <c:pt idx="1449">
                        <c:v>43466.409918981481</c:v>
                      </c:pt>
                      <c:pt idx="1450">
                        <c:v>43466.409930555557</c:v>
                      </c:pt>
                      <c:pt idx="1451">
                        <c:v>43466.409942129627</c:v>
                      </c:pt>
                      <c:pt idx="1452">
                        <c:v>43466.409953703696</c:v>
                      </c:pt>
                      <c:pt idx="1453">
                        <c:v>43466.40996527778</c:v>
                      </c:pt>
                      <c:pt idx="1454">
                        <c:v>43466.40997685185</c:v>
                      </c:pt>
                      <c:pt idx="1455">
                        <c:v>43466.409988425927</c:v>
                      </c:pt>
                      <c:pt idx="1456">
                        <c:v>43466.41</c:v>
                      </c:pt>
                      <c:pt idx="1457">
                        <c:v>43466.410011574073</c:v>
                      </c:pt>
                      <c:pt idx="1458">
                        <c:v>43466.41002314815</c:v>
                      </c:pt>
                      <c:pt idx="1459">
                        <c:v>43466.410034722219</c:v>
                      </c:pt>
                      <c:pt idx="1460">
                        <c:v>43466.410046296303</c:v>
                      </c:pt>
                      <c:pt idx="1461">
                        <c:v>43466.410057870373</c:v>
                      </c:pt>
                      <c:pt idx="1462">
                        <c:v>43466.410069444442</c:v>
                      </c:pt>
                      <c:pt idx="1463">
                        <c:v>43466.410081018519</c:v>
                      </c:pt>
                      <c:pt idx="1464">
                        <c:v>43466.410092592603</c:v>
                      </c:pt>
                      <c:pt idx="1465">
                        <c:v>43466.410104166673</c:v>
                      </c:pt>
                      <c:pt idx="1466">
                        <c:v>43466.410115740742</c:v>
                      </c:pt>
                      <c:pt idx="1467">
                        <c:v>43466.410127314812</c:v>
                      </c:pt>
                      <c:pt idx="1468">
                        <c:v>43466.410138888888</c:v>
                      </c:pt>
                      <c:pt idx="1469">
                        <c:v>43466.410150462973</c:v>
                      </c:pt>
                      <c:pt idx="1470">
                        <c:v>43466.410162037027</c:v>
                      </c:pt>
                      <c:pt idx="1471">
                        <c:v>43466.410173611112</c:v>
                      </c:pt>
                      <c:pt idx="1472">
                        <c:v>43466.410185185188</c:v>
                      </c:pt>
                      <c:pt idx="1473">
                        <c:v>43466.410196759258</c:v>
                      </c:pt>
                      <c:pt idx="1474">
                        <c:v>43466.410208333327</c:v>
                      </c:pt>
                      <c:pt idx="1475">
                        <c:v>43466.410219907397</c:v>
                      </c:pt>
                      <c:pt idx="1476">
                        <c:v>43466.410231481481</c:v>
                      </c:pt>
                      <c:pt idx="1477">
                        <c:v>43466.410243055558</c:v>
                      </c:pt>
                      <c:pt idx="1478">
                        <c:v>43466.410254629627</c:v>
                      </c:pt>
                      <c:pt idx="1479">
                        <c:v>43466.410266203697</c:v>
                      </c:pt>
                      <c:pt idx="1480">
                        <c:v>43466.410277777781</c:v>
                      </c:pt>
                      <c:pt idx="1481">
                        <c:v>43466.41028935185</c:v>
                      </c:pt>
                      <c:pt idx="1482">
                        <c:v>43466.410300925927</c:v>
                      </c:pt>
                      <c:pt idx="1483">
                        <c:v>43466.410312499997</c:v>
                      </c:pt>
                      <c:pt idx="1484">
                        <c:v>43466.410324074073</c:v>
                      </c:pt>
                      <c:pt idx="1485">
                        <c:v>43466.41033564815</c:v>
                      </c:pt>
                      <c:pt idx="1486">
                        <c:v>43466.41034722222</c:v>
                      </c:pt>
                      <c:pt idx="1487">
                        <c:v>43466.410381944443</c:v>
                      </c:pt>
                      <c:pt idx="1488">
                        <c:v>43466.410393518519</c:v>
                      </c:pt>
                      <c:pt idx="1489">
                        <c:v>43466.410405092603</c:v>
                      </c:pt>
                      <c:pt idx="1490">
                        <c:v>43466.410416666673</c:v>
                      </c:pt>
                      <c:pt idx="1491">
                        <c:v>43466.410428240742</c:v>
                      </c:pt>
                      <c:pt idx="1492">
                        <c:v>43466.410439814812</c:v>
                      </c:pt>
                      <c:pt idx="1493">
                        <c:v>43466.410451388889</c:v>
                      </c:pt>
                      <c:pt idx="1494">
                        <c:v>43466.410462962973</c:v>
                      </c:pt>
                      <c:pt idx="1495">
                        <c:v>43466.410474537042</c:v>
                      </c:pt>
                      <c:pt idx="1496">
                        <c:v>43466.410486111112</c:v>
                      </c:pt>
                      <c:pt idx="1497">
                        <c:v>43466.410497685189</c:v>
                      </c:pt>
                      <c:pt idx="1498">
                        <c:v>43466.410509259258</c:v>
                      </c:pt>
                      <c:pt idx="1499">
                        <c:v>43466.410520833328</c:v>
                      </c:pt>
                      <c:pt idx="1500">
                        <c:v>43466.410532407397</c:v>
                      </c:pt>
                      <c:pt idx="1501">
                        <c:v>43466.410543981481</c:v>
                      </c:pt>
                      <c:pt idx="1502">
                        <c:v>43466.410555555558</c:v>
                      </c:pt>
                      <c:pt idx="1503">
                        <c:v>43466.410567129627</c:v>
                      </c:pt>
                      <c:pt idx="1504">
                        <c:v>43466.410578703697</c:v>
                      </c:pt>
                      <c:pt idx="1505">
                        <c:v>43466.410590277781</c:v>
                      </c:pt>
                      <c:pt idx="1506">
                        <c:v>43466.410601851851</c:v>
                      </c:pt>
                      <c:pt idx="1507">
                        <c:v>43466.410613425927</c:v>
                      </c:pt>
                      <c:pt idx="1508">
                        <c:v>43466.410624999997</c:v>
                      </c:pt>
                      <c:pt idx="1509">
                        <c:v>43466.410636574074</c:v>
                      </c:pt>
                      <c:pt idx="1510">
                        <c:v>43466.41064814815</c:v>
                      </c:pt>
                      <c:pt idx="1511">
                        <c:v>43466.41065972222</c:v>
                      </c:pt>
                      <c:pt idx="1512">
                        <c:v>43466.411377314813</c:v>
                      </c:pt>
                      <c:pt idx="1513">
                        <c:v>43466.41138888889</c:v>
                      </c:pt>
                      <c:pt idx="1514">
                        <c:v>43466.411400462966</c:v>
                      </c:pt>
                      <c:pt idx="1515">
                        <c:v>43466.411412037043</c:v>
                      </c:pt>
                      <c:pt idx="1516">
                        <c:v>43466.411423611113</c:v>
                      </c:pt>
                      <c:pt idx="1517">
                        <c:v>43466.411435185182</c:v>
                      </c:pt>
                      <c:pt idx="1518">
                        <c:v>43466.411446759259</c:v>
                      </c:pt>
                      <c:pt idx="1519">
                        <c:v>43466.411678240736</c:v>
                      </c:pt>
                      <c:pt idx="1520">
                        <c:v>43466.411689814813</c:v>
                      </c:pt>
                      <c:pt idx="1521">
                        <c:v>43466.41170138889</c:v>
                      </c:pt>
                      <c:pt idx="1522">
                        <c:v>43466.411712962959</c:v>
                      </c:pt>
                      <c:pt idx="1523">
                        <c:v>43466.411793981482</c:v>
                      </c:pt>
                      <c:pt idx="1524">
                        <c:v>43466.41196759259</c:v>
                      </c:pt>
                      <c:pt idx="1525">
                        <c:v>43466.411979166667</c:v>
                      </c:pt>
                      <c:pt idx="1526">
                        <c:v>43466.411990740737</c:v>
                      </c:pt>
                      <c:pt idx="1527">
                        <c:v>43466.412002314813</c:v>
                      </c:pt>
                      <c:pt idx="1528">
                        <c:v>43466.41201388889</c:v>
                      </c:pt>
                      <c:pt idx="1529">
                        <c:v>43466.41202546296</c:v>
                      </c:pt>
                      <c:pt idx="1530">
                        <c:v>43466.412037037036</c:v>
                      </c:pt>
                      <c:pt idx="1531">
                        <c:v>43466.412048611113</c:v>
                      </c:pt>
                      <c:pt idx="1532">
                        <c:v>43466.412060185183</c:v>
                      </c:pt>
                      <c:pt idx="1533">
                        <c:v>43466.41207175926</c:v>
                      </c:pt>
                      <c:pt idx="1534">
                        <c:v>43466.412083333344</c:v>
                      </c:pt>
                      <c:pt idx="1535">
                        <c:v>43466.412094907413</c:v>
                      </c:pt>
                      <c:pt idx="1536">
                        <c:v>43466.412106481483</c:v>
                      </c:pt>
                      <c:pt idx="1537">
                        <c:v>43466.412118055552</c:v>
                      </c:pt>
                      <c:pt idx="1538">
                        <c:v>43466.412129629629</c:v>
                      </c:pt>
                      <c:pt idx="1539">
                        <c:v>43466.412141203713</c:v>
                      </c:pt>
                      <c:pt idx="1540">
                        <c:v>43466.412152777782</c:v>
                      </c:pt>
                      <c:pt idx="1541">
                        <c:v>43466.412164351852</c:v>
                      </c:pt>
                      <c:pt idx="1542">
                        <c:v>43466.412175925929</c:v>
                      </c:pt>
                      <c:pt idx="1543">
                        <c:v>43466.412187499998</c:v>
                      </c:pt>
                      <c:pt idx="1544">
                        <c:v>43466.412199074082</c:v>
                      </c:pt>
                      <c:pt idx="1545">
                        <c:v>43466.412210648137</c:v>
                      </c:pt>
                      <c:pt idx="1546">
                        <c:v>43466.412222222221</c:v>
                      </c:pt>
                      <c:pt idx="1547">
                        <c:v>43466.412233796298</c:v>
                      </c:pt>
                      <c:pt idx="1548">
                        <c:v>43466.412245370368</c:v>
                      </c:pt>
                      <c:pt idx="1549">
                        <c:v>43466.412256944437</c:v>
                      </c:pt>
                      <c:pt idx="1550">
                        <c:v>43466.412268518521</c:v>
                      </c:pt>
                      <c:pt idx="1551">
                        <c:v>43466.413136574083</c:v>
                      </c:pt>
                      <c:pt idx="1552">
                        <c:v>43466.413148148153</c:v>
                      </c:pt>
                      <c:pt idx="1553">
                        <c:v>43466.413159722222</c:v>
                      </c:pt>
                      <c:pt idx="1554">
                        <c:v>43466.413171296299</c:v>
                      </c:pt>
                      <c:pt idx="1555">
                        <c:v>43466.413182870368</c:v>
                      </c:pt>
                      <c:pt idx="1556">
                        <c:v>43466.413194444453</c:v>
                      </c:pt>
                      <c:pt idx="1557">
                        <c:v>43466.413206018522</c:v>
                      </c:pt>
                      <c:pt idx="1558">
                        <c:v>43466.413217592592</c:v>
                      </c:pt>
                      <c:pt idx="1559">
                        <c:v>43466.413229166668</c:v>
                      </c:pt>
                      <c:pt idx="1560">
                        <c:v>43466.413240740738</c:v>
                      </c:pt>
                      <c:pt idx="1561">
                        <c:v>43466.413252314807</c:v>
                      </c:pt>
                      <c:pt idx="1562">
                        <c:v>43466.413263888891</c:v>
                      </c:pt>
                      <c:pt idx="1563">
                        <c:v>43466.413275462961</c:v>
                      </c:pt>
                      <c:pt idx="1564">
                        <c:v>43466.413287037038</c:v>
                      </c:pt>
                      <c:pt idx="1565">
                        <c:v>43466.413298611107</c:v>
                      </c:pt>
                      <c:pt idx="1566">
                        <c:v>43466.413310185177</c:v>
                      </c:pt>
                      <c:pt idx="1567">
                        <c:v>43466.413321759261</c:v>
                      </c:pt>
                      <c:pt idx="1568">
                        <c:v>43466.41333333333</c:v>
                      </c:pt>
                      <c:pt idx="1569">
                        <c:v>43466.413344907407</c:v>
                      </c:pt>
                      <c:pt idx="1570">
                        <c:v>43466.413356481477</c:v>
                      </c:pt>
                      <c:pt idx="1571">
                        <c:v>43466.413368055553</c:v>
                      </c:pt>
                      <c:pt idx="1572">
                        <c:v>43466.41337962963</c:v>
                      </c:pt>
                      <c:pt idx="1573">
                        <c:v>43466.413391203707</c:v>
                      </c:pt>
                      <c:pt idx="1574">
                        <c:v>43466.413402777784</c:v>
                      </c:pt>
                      <c:pt idx="1575">
                        <c:v>43466.413414351853</c:v>
                      </c:pt>
                      <c:pt idx="1576">
                        <c:v>43466.413425925923</c:v>
                      </c:pt>
                      <c:pt idx="1577">
                        <c:v>43466.413437499999</c:v>
                      </c:pt>
                      <c:pt idx="1578">
                        <c:v>43466.413449074083</c:v>
                      </c:pt>
                      <c:pt idx="1579">
                        <c:v>43466.413657407407</c:v>
                      </c:pt>
                      <c:pt idx="1580">
                        <c:v>43466.413668981477</c:v>
                      </c:pt>
                      <c:pt idx="1581">
                        <c:v>43466.413680555554</c:v>
                      </c:pt>
                      <c:pt idx="1582">
                        <c:v>43466.41369212963</c:v>
                      </c:pt>
                      <c:pt idx="1583">
                        <c:v>43466.413819444453</c:v>
                      </c:pt>
                      <c:pt idx="1584">
                        <c:v>43466.413831018523</c:v>
                      </c:pt>
                      <c:pt idx="1585">
                        <c:v>43466.413842592592</c:v>
                      </c:pt>
                      <c:pt idx="1586">
                        <c:v>43466.413854166669</c:v>
                      </c:pt>
                      <c:pt idx="1587">
                        <c:v>43466.413865740738</c:v>
                      </c:pt>
                      <c:pt idx="1588">
                        <c:v>43466.413877314822</c:v>
                      </c:pt>
                      <c:pt idx="1589">
                        <c:v>43466.413888888892</c:v>
                      </c:pt>
                      <c:pt idx="1590">
                        <c:v>43466.413900462961</c:v>
                      </c:pt>
                      <c:pt idx="1591">
                        <c:v>43466.413912037038</c:v>
                      </c:pt>
                      <c:pt idx="1592">
                        <c:v>43466.413923611108</c:v>
                      </c:pt>
                      <c:pt idx="1593">
                        <c:v>43466.413935185177</c:v>
                      </c:pt>
                      <c:pt idx="1594">
                        <c:v>43466.413946759261</c:v>
                      </c:pt>
                      <c:pt idx="1595">
                        <c:v>43466.413958333331</c:v>
                      </c:pt>
                      <c:pt idx="1596">
                        <c:v>43466.413969907408</c:v>
                      </c:pt>
                      <c:pt idx="1597">
                        <c:v>43466.413981481477</c:v>
                      </c:pt>
                      <c:pt idx="1598">
                        <c:v>43466.413993055547</c:v>
                      </c:pt>
                      <c:pt idx="1599">
                        <c:v>43466.414004629631</c:v>
                      </c:pt>
                      <c:pt idx="1600">
                        <c:v>43466.4140162037</c:v>
                      </c:pt>
                      <c:pt idx="1601">
                        <c:v>43466.414027777777</c:v>
                      </c:pt>
                      <c:pt idx="1602">
                        <c:v>43466.414039351846</c:v>
                      </c:pt>
                      <c:pt idx="1603">
                        <c:v>43466.414050925923</c:v>
                      </c:pt>
                      <c:pt idx="1604">
                        <c:v>43466.4140625</c:v>
                      </c:pt>
                      <c:pt idx="1605">
                        <c:v>43466.414074074077</c:v>
                      </c:pt>
                      <c:pt idx="1606">
                        <c:v>43466.414085648154</c:v>
                      </c:pt>
                      <c:pt idx="1607">
                        <c:v>43466.414097222223</c:v>
                      </c:pt>
                      <c:pt idx="1608">
                        <c:v>43466.4141087963</c:v>
                      </c:pt>
                      <c:pt idx="1609">
                        <c:v>43466.414120370369</c:v>
                      </c:pt>
                      <c:pt idx="1610">
                        <c:v>43466.414131944453</c:v>
                      </c:pt>
                      <c:pt idx="1611">
                        <c:v>43466.414143518523</c:v>
                      </c:pt>
                      <c:pt idx="1612">
                        <c:v>43466.414155092592</c:v>
                      </c:pt>
                      <c:pt idx="1613">
                        <c:v>43466.414166666669</c:v>
                      </c:pt>
                      <c:pt idx="1614">
                        <c:v>43466.414178240739</c:v>
                      </c:pt>
                      <c:pt idx="1615">
                        <c:v>43466.414189814823</c:v>
                      </c:pt>
                      <c:pt idx="1616">
                        <c:v>43466.414201388892</c:v>
                      </c:pt>
                      <c:pt idx="1617">
                        <c:v>43466.414212962962</c:v>
                      </c:pt>
                      <c:pt idx="1618">
                        <c:v>43466.414224537039</c:v>
                      </c:pt>
                      <c:pt idx="1619">
                        <c:v>43466.414236111108</c:v>
                      </c:pt>
                      <c:pt idx="1620">
                        <c:v>43466.414247685178</c:v>
                      </c:pt>
                      <c:pt idx="1621">
                        <c:v>43466.414259259262</c:v>
                      </c:pt>
                      <c:pt idx="1622">
                        <c:v>43466.414270833331</c:v>
                      </c:pt>
                      <c:pt idx="1623">
                        <c:v>43466.414282407408</c:v>
                      </c:pt>
                      <c:pt idx="1624">
                        <c:v>43466.414293981477</c:v>
                      </c:pt>
                      <c:pt idx="1625">
                        <c:v>43466.414305555547</c:v>
                      </c:pt>
                      <c:pt idx="1626">
                        <c:v>43466.414317129631</c:v>
                      </c:pt>
                      <c:pt idx="1627">
                        <c:v>43466.4143287037</c:v>
                      </c:pt>
                      <c:pt idx="1628">
                        <c:v>43466.414340277777</c:v>
                      </c:pt>
                      <c:pt idx="1629">
                        <c:v>43466.414351851847</c:v>
                      </c:pt>
                      <c:pt idx="1630">
                        <c:v>43466.414363425924</c:v>
                      </c:pt>
                      <c:pt idx="1631">
                        <c:v>43466.414375</c:v>
                      </c:pt>
                      <c:pt idx="1632">
                        <c:v>43466.414386574077</c:v>
                      </c:pt>
                      <c:pt idx="1633">
                        <c:v>43466.414398148147</c:v>
                      </c:pt>
                      <c:pt idx="1634">
                        <c:v>43466.414409722223</c:v>
                      </c:pt>
                      <c:pt idx="1635">
                        <c:v>43466.414421296293</c:v>
                      </c:pt>
                      <c:pt idx="1636">
                        <c:v>43466.41443287037</c:v>
                      </c:pt>
                      <c:pt idx="1637">
                        <c:v>43466.414444444446</c:v>
                      </c:pt>
                      <c:pt idx="1638">
                        <c:v>43466.414456018523</c:v>
                      </c:pt>
                      <c:pt idx="1639">
                        <c:v>43466.414467592593</c:v>
                      </c:pt>
                      <c:pt idx="1640">
                        <c:v>43466.414479166669</c:v>
                      </c:pt>
                      <c:pt idx="1641">
                        <c:v>43466.414490740739</c:v>
                      </c:pt>
                      <c:pt idx="1642">
                        <c:v>43466.414502314823</c:v>
                      </c:pt>
                      <c:pt idx="1643">
                        <c:v>43466.414513888893</c:v>
                      </c:pt>
                      <c:pt idx="1644">
                        <c:v>43466.414525462962</c:v>
                      </c:pt>
                      <c:pt idx="1645">
                        <c:v>43466.414537037039</c:v>
                      </c:pt>
                      <c:pt idx="1646">
                        <c:v>43466.414548611108</c:v>
                      </c:pt>
                      <c:pt idx="1647">
                        <c:v>43466.414560185192</c:v>
                      </c:pt>
                      <c:pt idx="1648">
                        <c:v>43466.414571759262</c:v>
                      </c:pt>
                      <c:pt idx="1649">
                        <c:v>43466.414583333331</c:v>
                      </c:pt>
                      <c:pt idx="1650">
                        <c:v>43466.414594907408</c:v>
                      </c:pt>
                      <c:pt idx="1651">
                        <c:v>43466.414606481478</c:v>
                      </c:pt>
                      <c:pt idx="1652">
                        <c:v>43466.414618055547</c:v>
                      </c:pt>
                      <c:pt idx="1653">
                        <c:v>43466.414629629631</c:v>
                      </c:pt>
                      <c:pt idx="1654">
                        <c:v>43466.414641203701</c:v>
                      </c:pt>
                      <c:pt idx="1655">
                        <c:v>43466.414652777778</c:v>
                      </c:pt>
                      <c:pt idx="1656">
                        <c:v>43466.414664351847</c:v>
                      </c:pt>
                      <c:pt idx="1657">
                        <c:v>43466.414675925917</c:v>
                      </c:pt>
                      <c:pt idx="1658">
                        <c:v>43466.414687500001</c:v>
                      </c:pt>
                      <c:pt idx="1659">
                        <c:v>43466.414699074077</c:v>
                      </c:pt>
                      <c:pt idx="1660">
                        <c:v>43466.414710648147</c:v>
                      </c:pt>
                      <c:pt idx="1661">
                        <c:v>43466.414722222216</c:v>
                      </c:pt>
                      <c:pt idx="1662">
                        <c:v>43466.414733796293</c:v>
                      </c:pt>
                      <c:pt idx="1663">
                        <c:v>43466.41474537037</c:v>
                      </c:pt>
                      <c:pt idx="1664">
                        <c:v>43466.414756944447</c:v>
                      </c:pt>
                      <c:pt idx="1665">
                        <c:v>43466.414768518523</c:v>
                      </c:pt>
                      <c:pt idx="1666">
                        <c:v>43466.414780092593</c:v>
                      </c:pt>
                      <c:pt idx="1667">
                        <c:v>43466.41479166667</c:v>
                      </c:pt>
                      <c:pt idx="1668">
                        <c:v>43466.414803240739</c:v>
                      </c:pt>
                      <c:pt idx="1669">
                        <c:v>43466.414814814823</c:v>
                      </c:pt>
                      <c:pt idx="1670">
                        <c:v>43466.414826388893</c:v>
                      </c:pt>
                      <c:pt idx="1671">
                        <c:v>43466.414837962962</c:v>
                      </c:pt>
                      <c:pt idx="1672">
                        <c:v>43466.414849537039</c:v>
                      </c:pt>
                      <c:pt idx="1673">
                        <c:v>43466.414861111109</c:v>
                      </c:pt>
                      <c:pt idx="1674">
                        <c:v>43466.414872685193</c:v>
                      </c:pt>
                      <c:pt idx="1675">
                        <c:v>43466.414884259262</c:v>
                      </c:pt>
                      <c:pt idx="1676">
                        <c:v>43466.414895833332</c:v>
                      </c:pt>
                      <c:pt idx="1677">
                        <c:v>43466.414907407408</c:v>
                      </c:pt>
                      <c:pt idx="1678">
                        <c:v>43466.414918981478</c:v>
                      </c:pt>
                      <c:pt idx="1679">
                        <c:v>43466.414930555547</c:v>
                      </c:pt>
                      <c:pt idx="1680">
                        <c:v>43466.414942129632</c:v>
                      </c:pt>
                      <c:pt idx="1681">
                        <c:v>43466.414953703701</c:v>
                      </c:pt>
                      <c:pt idx="1682">
                        <c:v>43466.414965277778</c:v>
                      </c:pt>
                      <c:pt idx="1683">
                        <c:v>43466.414976851847</c:v>
                      </c:pt>
                      <c:pt idx="1684">
                        <c:v>43466.414988425917</c:v>
                      </c:pt>
                      <c:pt idx="1685">
                        <c:v>43466.415000000001</c:v>
                      </c:pt>
                      <c:pt idx="1686">
                        <c:v>43466.415011574078</c:v>
                      </c:pt>
                      <c:pt idx="1687">
                        <c:v>43466.415023148147</c:v>
                      </c:pt>
                      <c:pt idx="1688">
                        <c:v>43466.415034722217</c:v>
                      </c:pt>
                      <c:pt idx="1689">
                        <c:v>43466.415046296293</c:v>
                      </c:pt>
                      <c:pt idx="1690">
                        <c:v>43466.41505787037</c:v>
                      </c:pt>
                      <c:pt idx="1691">
                        <c:v>43466.415069444447</c:v>
                      </c:pt>
                      <c:pt idx="1692">
                        <c:v>43466.415081018517</c:v>
                      </c:pt>
                      <c:pt idx="1693">
                        <c:v>43466.415092592593</c:v>
                      </c:pt>
                      <c:pt idx="1694">
                        <c:v>43466.41510416667</c:v>
                      </c:pt>
                      <c:pt idx="1695">
                        <c:v>43466.41511574074</c:v>
                      </c:pt>
                      <c:pt idx="1696">
                        <c:v>43466.415127314824</c:v>
                      </c:pt>
                      <c:pt idx="1697">
                        <c:v>43466.415138888893</c:v>
                      </c:pt>
                      <c:pt idx="1698">
                        <c:v>43466.415150462963</c:v>
                      </c:pt>
                      <c:pt idx="1699">
                        <c:v>43466.415162037039</c:v>
                      </c:pt>
                      <c:pt idx="1700">
                        <c:v>43466.415173611109</c:v>
                      </c:pt>
                      <c:pt idx="1701">
                        <c:v>43466.415185185193</c:v>
                      </c:pt>
                      <c:pt idx="1702">
                        <c:v>43466.415196759262</c:v>
                      </c:pt>
                      <c:pt idx="1703">
                        <c:v>43466.415208333332</c:v>
                      </c:pt>
                      <c:pt idx="1704">
                        <c:v>43466.415219907409</c:v>
                      </c:pt>
                      <c:pt idx="1705">
                        <c:v>43466.415231481478</c:v>
                      </c:pt>
                      <c:pt idx="1706">
                        <c:v>43466.415243055562</c:v>
                      </c:pt>
                      <c:pt idx="1707">
                        <c:v>43466.415254629632</c:v>
                      </c:pt>
                      <c:pt idx="1708">
                        <c:v>43466.415266203701</c:v>
                      </c:pt>
                      <c:pt idx="1709">
                        <c:v>43466.415277777778</c:v>
                      </c:pt>
                      <c:pt idx="1710">
                        <c:v>43466.415289351848</c:v>
                      </c:pt>
                      <c:pt idx="1711">
                        <c:v>43466.415300925917</c:v>
                      </c:pt>
                      <c:pt idx="1712">
                        <c:v>43466.415312500001</c:v>
                      </c:pt>
                      <c:pt idx="1713">
                        <c:v>43466.415324074071</c:v>
                      </c:pt>
                      <c:pt idx="1714">
                        <c:v>43466.415335648147</c:v>
                      </c:pt>
                      <c:pt idx="1715">
                        <c:v>43466.415347222217</c:v>
                      </c:pt>
                      <c:pt idx="1716">
                        <c:v>43466.415358796286</c:v>
                      </c:pt>
                      <c:pt idx="1717">
                        <c:v>43466.415370370371</c:v>
                      </c:pt>
                      <c:pt idx="1718">
                        <c:v>43466.415381944447</c:v>
                      </c:pt>
                      <c:pt idx="1719">
                        <c:v>43466.415393518517</c:v>
                      </c:pt>
                      <c:pt idx="1720">
                        <c:v>43466.415405092594</c:v>
                      </c:pt>
                      <c:pt idx="1721">
                        <c:v>43466.415416666663</c:v>
                      </c:pt>
                      <c:pt idx="1722">
                        <c:v>43466.41542824074</c:v>
                      </c:pt>
                      <c:pt idx="1723">
                        <c:v>43466.415439814817</c:v>
                      </c:pt>
                      <c:pt idx="1724">
                        <c:v>43466.415451388893</c:v>
                      </c:pt>
                      <c:pt idx="1725">
                        <c:v>43466.415462962963</c:v>
                      </c:pt>
                      <c:pt idx="1726">
                        <c:v>43466.41547453704</c:v>
                      </c:pt>
                      <c:pt idx="1727">
                        <c:v>43466.415486111109</c:v>
                      </c:pt>
                      <c:pt idx="1728">
                        <c:v>43466.415497685193</c:v>
                      </c:pt>
                      <c:pt idx="1729">
                        <c:v>43466.415509259263</c:v>
                      </c:pt>
                      <c:pt idx="1730">
                        <c:v>43466.415520833332</c:v>
                      </c:pt>
                      <c:pt idx="1731">
                        <c:v>43466.415532407409</c:v>
                      </c:pt>
                      <c:pt idx="1732">
                        <c:v>43466.415543981479</c:v>
                      </c:pt>
                      <c:pt idx="1733">
                        <c:v>43466.415555555563</c:v>
                      </c:pt>
                      <c:pt idx="1734">
                        <c:v>43466.415567129632</c:v>
                      </c:pt>
                      <c:pt idx="1735">
                        <c:v>43466.415578703702</c:v>
                      </c:pt>
                      <c:pt idx="1736">
                        <c:v>43466.415590277778</c:v>
                      </c:pt>
                      <c:pt idx="1737">
                        <c:v>43466.415601851862</c:v>
                      </c:pt>
                      <c:pt idx="1738">
                        <c:v>43466.415613425917</c:v>
                      </c:pt>
                      <c:pt idx="1739">
                        <c:v>43466.415625000001</c:v>
                      </c:pt>
                      <c:pt idx="1740">
                        <c:v>43466.415636574071</c:v>
                      </c:pt>
                      <c:pt idx="1741">
                        <c:v>43466.415648148148</c:v>
                      </c:pt>
                      <c:pt idx="1742">
                        <c:v>43466.415659722217</c:v>
                      </c:pt>
                      <c:pt idx="1743">
                        <c:v>43466.415671296287</c:v>
                      </c:pt>
                      <c:pt idx="1744">
                        <c:v>43466.415682870371</c:v>
                      </c:pt>
                      <c:pt idx="1745">
                        <c:v>43466.415694444448</c:v>
                      </c:pt>
                      <c:pt idx="1746">
                        <c:v>43466.415706018517</c:v>
                      </c:pt>
                      <c:pt idx="1747">
                        <c:v>43466.415717592587</c:v>
                      </c:pt>
                      <c:pt idx="1748">
                        <c:v>43466.415729166663</c:v>
                      </c:pt>
                      <c:pt idx="1749">
                        <c:v>43466.41574074074</c:v>
                      </c:pt>
                      <c:pt idx="1750">
                        <c:v>43466.415752314817</c:v>
                      </c:pt>
                      <c:pt idx="1751">
                        <c:v>43466.415763888886</c:v>
                      </c:pt>
                      <c:pt idx="1752">
                        <c:v>43466.415775462963</c:v>
                      </c:pt>
                      <c:pt idx="1753">
                        <c:v>43466.41578703704</c:v>
                      </c:pt>
                      <c:pt idx="1754">
                        <c:v>43466.415798611109</c:v>
                      </c:pt>
                      <c:pt idx="1755">
                        <c:v>43466.415810185194</c:v>
                      </c:pt>
                      <c:pt idx="1756">
                        <c:v>43466.415821759263</c:v>
                      </c:pt>
                      <c:pt idx="1757">
                        <c:v>43466.415833333333</c:v>
                      </c:pt>
                      <c:pt idx="1758">
                        <c:v>43466.415844907409</c:v>
                      </c:pt>
                      <c:pt idx="1759">
                        <c:v>43466.415856481479</c:v>
                      </c:pt>
                      <c:pt idx="1760">
                        <c:v>43466.415868055563</c:v>
                      </c:pt>
                      <c:pt idx="1761">
                        <c:v>43466.415879629632</c:v>
                      </c:pt>
                      <c:pt idx="1762">
                        <c:v>43466.415891203702</c:v>
                      </c:pt>
                      <c:pt idx="1763">
                        <c:v>43466.415902777779</c:v>
                      </c:pt>
                      <c:pt idx="1764">
                        <c:v>43466.415914351863</c:v>
                      </c:pt>
                      <c:pt idx="1765">
                        <c:v>43466.415925925918</c:v>
                      </c:pt>
                      <c:pt idx="1766">
                        <c:v>43466.415937500002</c:v>
                      </c:pt>
                      <c:pt idx="1767">
                        <c:v>43466.415949074071</c:v>
                      </c:pt>
                      <c:pt idx="1768">
                        <c:v>43466.415960648148</c:v>
                      </c:pt>
                      <c:pt idx="1769">
                        <c:v>43466.415972222218</c:v>
                      </c:pt>
                      <c:pt idx="1770">
                        <c:v>43466.415983796287</c:v>
                      </c:pt>
                      <c:pt idx="1771">
                        <c:v>43466.415995370371</c:v>
                      </c:pt>
                      <c:pt idx="1772">
                        <c:v>43466.416006944448</c:v>
                      </c:pt>
                      <c:pt idx="1773">
                        <c:v>43466.416018518517</c:v>
                      </c:pt>
                      <c:pt idx="1774">
                        <c:v>43466.416030092587</c:v>
                      </c:pt>
                      <c:pt idx="1775">
                        <c:v>43466.416041666656</c:v>
                      </c:pt>
                      <c:pt idx="1776">
                        <c:v>43466.41605324074</c:v>
                      </c:pt>
                      <c:pt idx="1777">
                        <c:v>43466.416064814817</c:v>
                      </c:pt>
                      <c:pt idx="1778">
                        <c:v>43466.416076388887</c:v>
                      </c:pt>
                      <c:pt idx="1779">
                        <c:v>43466.416087962964</c:v>
                      </c:pt>
                      <c:pt idx="1780">
                        <c:v>43466.41609953704</c:v>
                      </c:pt>
                      <c:pt idx="1781">
                        <c:v>43466.41611111111</c:v>
                      </c:pt>
                      <c:pt idx="1782">
                        <c:v>43466.416122685187</c:v>
                      </c:pt>
                      <c:pt idx="1783">
                        <c:v>43466.416134259263</c:v>
                      </c:pt>
                      <c:pt idx="1784">
                        <c:v>43466.416145833333</c:v>
                      </c:pt>
                      <c:pt idx="1785">
                        <c:v>43466.41615740741</c:v>
                      </c:pt>
                      <c:pt idx="1786">
                        <c:v>43466.416168981479</c:v>
                      </c:pt>
                      <c:pt idx="1787">
                        <c:v>43466.416180555563</c:v>
                      </c:pt>
                      <c:pt idx="1788">
                        <c:v>43466.416192129633</c:v>
                      </c:pt>
                      <c:pt idx="1789">
                        <c:v>43466.416203703702</c:v>
                      </c:pt>
                      <c:pt idx="1790">
                        <c:v>43466.416215277779</c:v>
                      </c:pt>
                      <c:pt idx="1791">
                        <c:v>43466.416226851848</c:v>
                      </c:pt>
                      <c:pt idx="1792">
                        <c:v>43466.416238425933</c:v>
                      </c:pt>
                      <c:pt idx="1793">
                        <c:v>43466.416250000002</c:v>
                      </c:pt>
                      <c:pt idx="1794">
                        <c:v>43466.416261574072</c:v>
                      </c:pt>
                      <c:pt idx="1795">
                        <c:v>43466.416273148148</c:v>
                      </c:pt>
                      <c:pt idx="1796">
                        <c:v>43466.416284722232</c:v>
                      </c:pt>
                      <c:pt idx="1797">
                        <c:v>43466.416296296287</c:v>
                      </c:pt>
                      <c:pt idx="1798">
                        <c:v>43466.416307870371</c:v>
                      </c:pt>
                      <c:pt idx="1799">
                        <c:v>43466.416319444441</c:v>
                      </c:pt>
                      <c:pt idx="1800">
                        <c:v>43466.416331018518</c:v>
                      </c:pt>
                      <c:pt idx="1801">
                        <c:v>43466.416342592587</c:v>
                      </c:pt>
                      <c:pt idx="1802">
                        <c:v>43466.416354166657</c:v>
                      </c:pt>
                      <c:pt idx="1803">
                        <c:v>43466.416365740741</c:v>
                      </c:pt>
                      <c:pt idx="1804">
                        <c:v>43466.416377314818</c:v>
                      </c:pt>
                      <c:pt idx="1805">
                        <c:v>43466.416388888887</c:v>
                      </c:pt>
                      <c:pt idx="1806">
                        <c:v>43466.416400462957</c:v>
                      </c:pt>
                      <c:pt idx="1807">
                        <c:v>43466.416412037041</c:v>
                      </c:pt>
                      <c:pt idx="1808">
                        <c:v>43466.41642361111</c:v>
                      </c:pt>
                      <c:pt idx="1809">
                        <c:v>43466.416435185187</c:v>
                      </c:pt>
                      <c:pt idx="1810">
                        <c:v>43466.416446759264</c:v>
                      </c:pt>
                      <c:pt idx="1811">
                        <c:v>43466.416458333333</c:v>
                      </c:pt>
                      <c:pt idx="1812">
                        <c:v>43466.41646990741</c:v>
                      </c:pt>
                      <c:pt idx="1813">
                        <c:v>43466.416481481479</c:v>
                      </c:pt>
                      <c:pt idx="1814">
                        <c:v>43466.416493055563</c:v>
                      </c:pt>
                      <c:pt idx="1815">
                        <c:v>43466.416504629633</c:v>
                      </c:pt>
                      <c:pt idx="1816">
                        <c:v>43466.416516203702</c:v>
                      </c:pt>
                      <c:pt idx="1817">
                        <c:v>43466.416527777779</c:v>
                      </c:pt>
                      <c:pt idx="1818">
                        <c:v>43466.416539351849</c:v>
                      </c:pt>
                      <c:pt idx="1819">
                        <c:v>43466.416550925933</c:v>
                      </c:pt>
                      <c:pt idx="1820">
                        <c:v>43466.416562500002</c:v>
                      </c:pt>
                      <c:pt idx="1821">
                        <c:v>43466.416574074072</c:v>
                      </c:pt>
                      <c:pt idx="1822">
                        <c:v>43466.416585648149</c:v>
                      </c:pt>
                      <c:pt idx="1823">
                        <c:v>43466.416597222233</c:v>
                      </c:pt>
                      <c:pt idx="1824">
                        <c:v>43466.416608796288</c:v>
                      </c:pt>
                      <c:pt idx="1825">
                        <c:v>43466.416620370372</c:v>
                      </c:pt>
                      <c:pt idx="1826">
                        <c:v>43466.416631944441</c:v>
                      </c:pt>
                      <c:pt idx="1827">
                        <c:v>43466.416643518518</c:v>
                      </c:pt>
                      <c:pt idx="1828">
                        <c:v>43466.416655092587</c:v>
                      </c:pt>
                      <c:pt idx="1829">
                        <c:v>43466.416666666657</c:v>
                      </c:pt>
                      <c:pt idx="1830">
                        <c:v>43466.416678240741</c:v>
                      </c:pt>
                      <c:pt idx="1831">
                        <c:v>43466.416689814818</c:v>
                      </c:pt>
                      <c:pt idx="1832">
                        <c:v>43466.416701388887</c:v>
                      </c:pt>
                      <c:pt idx="1833">
                        <c:v>43466.416712962957</c:v>
                      </c:pt>
                      <c:pt idx="1834">
                        <c:v>43466.416724537034</c:v>
                      </c:pt>
                      <c:pt idx="1835">
                        <c:v>43466.41673611111</c:v>
                      </c:pt>
                      <c:pt idx="1836">
                        <c:v>43466.416747685187</c:v>
                      </c:pt>
                      <c:pt idx="1837">
                        <c:v>43466.416759259257</c:v>
                      </c:pt>
                      <c:pt idx="1838">
                        <c:v>43466.416770833333</c:v>
                      </c:pt>
                      <c:pt idx="1839">
                        <c:v>43466.41678240741</c:v>
                      </c:pt>
                      <c:pt idx="1840">
                        <c:v>43466.41679398148</c:v>
                      </c:pt>
                      <c:pt idx="1841">
                        <c:v>43466.416805555556</c:v>
                      </c:pt>
                      <c:pt idx="1842">
                        <c:v>43466.416817129633</c:v>
                      </c:pt>
                      <c:pt idx="1843">
                        <c:v>43466.416828703703</c:v>
                      </c:pt>
                      <c:pt idx="1844">
                        <c:v>43466.41684027778</c:v>
                      </c:pt>
                      <c:pt idx="1845">
                        <c:v>43466.416851851849</c:v>
                      </c:pt>
                      <c:pt idx="1846">
                        <c:v>43466.416863425933</c:v>
                      </c:pt>
                      <c:pt idx="1847">
                        <c:v>43466.416875000003</c:v>
                      </c:pt>
                      <c:pt idx="1848">
                        <c:v>43466.416886574072</c:v>
                      </c:pt>
                      <c:pt idx="1849">
                        <c:v>43466.416898148149</c:v>
                      </c:pt>
                      <c:pt idx="1850">
                        <c:v>43466.416909722233</c:v>
                      </c:pt>
                      <c:pt idx="1851">
                        <c:v>43466.416921296302</c:v>
                      </c:pt>
                      <c:pt idx="1852">
                        <c:v>43466.416932870372</c:v>
                      </c:pt>
                      <c:pt idx="1853">
                        <c:v>43466.416944444441</c:v>
                      </c:pt>
                      <c:pt idx="1854">
                        <c:v>43466.416956018518</c:v>
                      </c:pt>
                      <c:pt idx="1855">
                        <c:v>43466.416967592602</c:v>
                      </c:pt>
                      <c:pt idx="1856">
                        <c:v>43466.416979166657</c:v>
                      </c:pt>
                      <c:pt idx="1857">
                        <c:v>43466.416990740741</c:v>
                      </c:pt>
                      <c:pt idx="1858">
                        <c:v>43466.417002314818</c:v>
                      </c:pt>
                      <c:pt idx="1859">
                        <c:v>43466.417013888888</c:v>
                      </c:pt>
                      <c:pt idx="1860">
                        <c:v>43466.417025462957</c:v>
                      </c:pt>
                      <c:pt idx="1861">
                        <c:v>43466.417037037027</c:v>
                      </c:pt>
                      <c:pt idx="1862">
                        <c:v>43466.417048611111</c:v>
                      </c:pt>
                      <c:pt idx="1863">
                        <c:v>43466.417060185187</c:v>
                      </c:pt>
                      <c:pt idx="1864">
                        <c:v>43466.417071759257</c:v>
                      </c:pt>
                      <c:pt idx="1865">
                        <c:v>43466.417083333326</c:v>
                      </c:pt>
                      <c:pt idx="1866">
                        <c:v>43466.417094907411</c:v>
                      </c:pt>
                      <c:pt idx="1867">
                        <c:v>43466.41710648148</c:v>
                      </c:pt>
                      <c:pt idx="1868">
                        <c:v>43466.417118055557</c:v>
                      </c:pt>
                      <c:pt idx="1869">
                        <c:v>43466.417129629634</c:v>
                      </c:pt>
                      <c:pt idx="1870">
                        <c:v>43466.417141203703</c:v>
                      </c:pt>
                      <c:pt idx="1871">
                        <c:v>43466.41715277778</c:v>
                      </c:pt>
                      <c:pt idx="1872">
                        <c:v>43466.417164351849</c:v>
                      </c:pt>
                      <c:pt idx="1873">
                        <c:v>43466.417175925933</c:v>
                      </c:pt>
                      <c:pt idx="1874">
                        <c:v>43466.417187500003</c:v>
                      </c:pt>
                      <c:pt idx="1875">
                        <c:v>43466.417199074072</c:v>
                      </c:pt>
                      <c:pt idx="1876">
                        <c:v>43466.417210648149</c:v>
                      </c:pt>
                      <c:pt idx="1877">
                        <c:v>43466.417222222219</c:v>
                      </c:pt>
                      <c:pt idx="1878">
                        <c:v>43466.417233796303</c:v>
                      </c:pt>
                      <c:pt idx="1879">
                        <c:v>43466.417245370372</c:v>
                      </c:pt>
                      <c:pt idx="1880">
                        <c:v>43466.417256944442</c:v>
                      </c:pt>
                      <c:pt idx="1881">
                        <c:v>43466.417268518519</c:v>
                      </c:pt>
                      <c:pt idx="1882">
                        <c:v>43466.417280092603</c:v>
                      </c:pt>
                      <c:pt idx="1883">
                        <c:v>43466.417291666658</c:v>
                      </c:pt>
                      <c:pt idx="1884">
                        <c:v>43466.417303240742</c:v>
                      </c:pt>
                      <c:pt idx="1885">
                        <c:v>43466.417314814818</c:v>
                      </c:pt>
                      <c:pt idx="1886">
                        <c:v>43466.417326388888</c:v>
                      </c:pt>
                      <c:pt idx="1887">
                        <c:v>43466.417337962957</c:v>
                      </c:pt>
                      <c:pt idx="1888">
                        <c:v>43466.417349537027</c:v>
                      </c:pt>
                      <c:pt idx="1889">
                        <c:v>43466.417361111111</c:v>
                      </c:pt>
                      <c:pt idx="1890">
                        <c:v>43466.417372685188</c:v>
                      </c:pt>
                      <c:pt idx="1891">
                        <c:v>43466.417384259257</c:v>
                      </c:pt>
                      <c:pt idx="1892">
                        <c:v>43466.417395833327</c:v>
                      </c:pt>
                      <c:pt idx="1893">
                        <c:v>43466.417407407411</c:v>
                      </c:pt>
                      <c:pt idx="1894">
                        <c:v>43466.41741898148</c:v>
                      </c:pt>
                      <c:pt idx="1895">
                        <c:v>43466.417430555557</c:v>
                      </c:pt>
                      <c:pt idx="1896">
                        <c:v>43466.417442129627</c:v>
                      </c:pt>
                      <c:pt idx="1897">
                        <c:v>43466.417453703703</c:v>
                      </c:pt>
                      <c:pt idx="1898">
                        <c:v>43466.41746527778</c:v>
                      </c:pt>
                      <c:pt idx="1899">
                        <c:v>43466.41747685185</c:v>
                      </c:pt>
                      <c:pt idx="1900">
                        <c:v>43466.417488425926</c:v>
                      </c:pt>
                      <c:pt idx="1901">
                        <c:v>43466.417500000003</c:v>
                      </c:pt>
                      <c:pt idx="1902">
                        <c:v>43466.417511574073</c:v>
                      </c:pt>
                      <c:pt idx="1903">
                        <c:v>43466.417523148149</c:v>
                      </c:pt>
                      <c:pt idx="1904">
                        <c:v>43466.417534722219</c:v>
                      </c:pt>
                      <c:pt idx="1905">
                        <c:v>43466.417546296303</c:v>
                      </c:pt>
                      <c:pt idx="1906">
                        <c:v>43466.417557870373</c:v>
                      </c:pt>
                      <c:pt idx="1907">
                        <c:v>43466.417569444442</c:v>
                      </c:pt>
                      <c:pt idx="1908">
                        <c:v>43466.417581018519</c:v>
                      </c:pt>
                      <c:pt idx="1909">
                        <c:v>43466.417592592603</c:v>
                      </c:pt>
                      <c:pt idx="1910">
                        <c:v>43466.417604166672</c:v>
                      </c:pt>
                      <c:pt idx="1911">
                        <c:v>43466.417615740742</c:v>
                      </c:pt>
                      <c:pt idx="1912">
                        <c:v>43466.417627314811</c:v>
                      </c:pt>
                      <c:pt idx="1913">
                        <c:v>43466.417638888888</c:v>
                      </c:pt>
                      <c:pt idx="1914">
                        <c:v>43466.417650462958</c:v>
                      </c:pt>
                      <c:pt idx="1915">
                        <c:v>43466.417662037027</c:v>
                      </c:pt>
                      <c:pt idx="1916">
                        <c:v>43466.417673611111</c:v>
                      </c:pt>
                      <c:pt idx="1917">
                        <c:v>43466.417685185188</c:v>
                      </c:pt>
                      <c:pt idx="1918">
                        <c:v>43466.417696759258</c:v>
                      </c:pt>
                      <c:pt idx="1919">
                        <c:v>43466.417708333327</c:v>
                      </c:pt>
                      <c:pt idx="1920">
                        <c:v>43466.417719907397</c:v>
                      </c:pt>
                      <c:pt idx="1921">
                        <c:v>43466.417731481481</c:v>
                      </c:pt>
                      <c:pt idx="1922">
                        <c:v>43466.417743055557</c:v>
                      </c:pt>
                      <c:pt idx="1923">
                        <c:v>43466.417754629627</c:v>
                      </c:pt>
                      <c:pt idx="1924">
                        <c:v>43466.417766203696</c:v>
                      </c:pt>
                      <c:pt idx="1925">
                        <c:v>43466.41777777778</c:v>
                      </c:pt>
                      <c:pt idx="1926">
                        <c:v>43466.41778935185</c:v>
                      </c:pt>
                      <c:pt idx="1927">
                        <c:v>43466.417800925927</c:v>
                      </c:pt>
                      <c:pt idx="1928">
                        <c:v>43466.417812500003</c:v>
                      </c:pt>
                      <c:pt idx="1929">
                        <c:v>43466.417824074073</c:v>
                      </c:pt>
                      <c:pt idx="1930">
                        <c:v>43466.41783564815</c:v>
                      </c:pt>
                      <c:pt idx="1931">
                        <c:v>43466.417847222219</c:v>
                      </c:pt>
                      <c:pt idx="1932">
                        <c:v>43466.417858796303</c:v>
                      </c:pt>
                      <c:pt idx="1933">
                        <c:v>43466.417870370373</c:v>
                      </c:pt>
                      <c:pt idx="1934">
                        <c:v>43466.417881944442</c:v>
                      </c:pt>
                      <c:pt idx="1935">
                        <c:v>43466.417893518519</c:v>
                      </c:pt>
                      <c:pt idx="1936">
                        <c:v>43466.417905092603</c:v>
                      </c:pt>
                      <c:pt idx="1937">
                        <c:v>43466.417916666673</c:v>
                      </c:pt>
                      <c:pt idx="1938">
                        <c:v>43466.417928240742</c:v>
                      </c:pt>
                      <c:pt idx="1939">
                        <c:v>43466.417939814812</c:v>
                      </c:pt>
                      <c:pt idx="1940">
                        <c:v>43466.417951388888</c:v>
                      </c:pt>
                      <c:pt idx="1941">
                        <c:v>43466.417962962973</c:v>
                      </c:pt>
                      <c:pt idx="1942">
                        <c:v>43466.417974537027</c:v>
                      </c:pt>
                      <c:pt idx="1943">
                        <c:v>43466.417986111112</c:v>
                      </c:pt>
                      <c:pt idx="1944">
                        <c:v>43466.417997685188</c:v>
                      </c:pt>
                      <c:pt idx="1945">
                        <c:v>43466.418009259258</c:v>
                      </c:pt>
                      <c:pt idx="1946">
                        <c:v>43466.418020833327</c:v>
                      </c:pt>
                      <c:pt idx="1947">
                        <c:v>43466.418032407397</c:v>
                      </c:pt>
                      <c:pt idx="1948">
                        <c:v>43466.418043981481</c:v>
                      </c:pt>
                      <c:pt idx="1949">
                        <c:v>43466.418055555558</c:v>
                      </c:pt>
                      <c:pt idx="1950">
                        <c:v>43466.418067129627</c:v>
                      </c:pt>
                      <c:pt idx="1951">
                        <c:v>43466.418078703697</c:v>
                      </c:pt>
                      <c:pt idx="1952">
                        <c:v>43466.418090277781</c:v>
                      </c:pt>
                      <c:pt idx="1953">
                        <c:v>43466.41810185185</c:v>
                      </c:pt>
                      <c:pt idx="1954">
                        <c:v>43466.418113425927</c:v>
                      </c:pt>
                      <c:pt idx="1955">
                        <c:v>43466.418124999997</c:v>
                      </c:pt>
                      <c:pt idx="1956">
                        <c:v>43466.418136574073</c:v>
                      </c:pt>
                      <c:pt idx="1957">
                        <c:v>43466.41814814815</c:v>
                      </c:pt>
                      <c:pt idx="1958">
                        <c:v>43466.41815972222</c:v>
                      </c:pt>
                      <c:pt idx="1959">
                        <c:v>43466.418171296304</c:v>
                      </c:pt>
                      <c:pt idx="1960">
                        <c:v>43466.418182870373</c:v>
                      </c:pt>
                      <c:pt idx="1961">
                        <c:v>43466.418194444443</c:v>
                      </c:pt>
                      <c:pt idx="1962">
                        <c:v>43466.418206018519</c:v>
                      </c:pt>
                      <c:pt idx="1963">
                        <c:v>43466.418217592603</c:v>
                      </c:pt>
                      <c:pt idx="1964">
                        <c:v>43466.418229166673</c:v>
                      </c:pt>
                      <c:pt idx="1965">
                        <c:v>43466.418240740742</c:v>
                      </c:pt>
                      <c:pt idx="1966">
                        <c:v>43466.418252314812</c:v>
                      </c:pt>
                      <c:pt idx="1967">
                        <c:v>43466.418263888889</c:v>
                      </c:pt>
                      <c:pt idx="1968">
                        <c:v>43466.418275462973</c:v>
                      </c:pt>
                      <c:pt idx="1969">
                        <c:v>43466.418287037042</c:v>
                      </c:pt>
                      <c:pt idx="1970">
                        <c:v>43466.418298611112</c:v>
                      </c:pt>
                      <c:pt idx="1971">
                        <c:v>43466.418310185189</c:v>
                      </c:pt>
                      <c:pt idx="1972">
                        <c:v>43466.418321759258</c:v>
                      </c:pt>
                      <c:pt idx="1973">
                        <c:v>43466.418333333328</c:v>
                      </c:pt>
                      <c:pt idx="1974">
                        <c:v>43466.418344907397</c:v>
                      </c:pt>
                      <c:pt idx="1975">
                        <c:v>43466.418356481481</c:v>
                      </c:pt>
                      <c:pt idx="1976">
                        <c:v>43466.418368055558</c:v>
                      </c:pt>
                      <c:pt idx="1977">
                        <c:v>43466.418379629627</c:v>
                      </c:pt>
                      <c:pt idx="1978">
                        <c:v>43466.418391203697</c:v>
                      </c:pt>
                      <c:pt idx="1979">
                        <c:v>43466.418402777781</c:v>
                      </c:pt>
                      <c:pt idx="1980">
                        <c:v>43466.418414351851</c:v>
                      </c:pt>
                      <c:pt idx="1981">
                        <c:v>43466.418425925927</c:v>
                      </c:pt>
                      <c:pt idx="1982">
                        <c:v>43466.418437499997</c:v>
                      </c:pt>
                      <c:pt idx="1983">
                        <c:v>43466.418449074074</c:v>
                      </c:pt>
                      <c:pt idx="1984">
                        <c:v>43466.41846064815</c:v>
                      </c:pt>
                      <c:pt idx="1985">
                        <c:v>43466.41847222222</c:v>
                      </c:pt>
                      <c:pt idx="1986">
                        <c:v>43466.418483796297</c:v>
                      </c:pt>
                      <c:pt idx="1987">
                        <c:v>43466.418495370373</c:v>
                      </c:pt>
                      <c:pt idx="1988">
                        <c:v>43466.418506944443</c:v>
                      </c:pt>
                      <c:pt idx="1989">
                        <c:v>43466.41851851852</c:v>
                      </c:pt>
                      <c:pt idx="1990">
                        <c:v>43466.418530092589</c:v>
                      </c:pt>
                      <c:pt idx="1991">
                        <c:v>43466.418541666673</c:v>
                      </c:pt>
                      <c:pt idx="1992">
                        <c:v>43466.418553240743</c:v>
                      </c:pt>
                      <c:pt idx="1993">
                        <c:v>43466.418564814812</c:v>
                      </c:pt>
                      <c:pt idx="1994">
                        <c:v>43466.418576388889</c:v>
                      </c:pt>
                      <c:pt idx="1995">
                        <c:v>43466.418587962973</c:v>
                      </c:pt>
                      <c:pt idx="1996">
                        <c:v>43466.418599537043</c:v>
                      </c:pt>
                      <c:pt idx="1997">
                        <c:v>43466.418611111112</c:v>
                      </c:pt>
                      <c:pt idx="1998">
                        <c:v>43466.418622685182</c:v>
                      </c:pt>
                      <c:pt idx="1999">
                        <c:v>43466.418634259258</c:v>
                      </c:pt>
                      <c:pt idx="2000">
                        <c:v>43466.418645833342</c:v>
                      </c:pt>
                      <c:pt idx="2001">
                        <c:v>43466.418657407397</c:v>
                      </c:pt>
                      <c:pt idx="2002">
                        <c:v>43466.418668981481</c:v>
                      </c:pt>
                      <c:pt idx="2003">
                        <c:v>43466.418680555558</c:v>
                      </c:pt>
                      <c:pt idx="2004">
                        <c:v>43466.418692129628</c:v>
                      </c:pt>
                      <c:pt idx="2005">
                        <c:v>43466.418703703697</c:v>
                      </c:pt>
                      <c:pt idx="2006">
                        <c:v>43466.418715277781</c:v>
                      </c:pt>
                      <c:pt idx="2007">
                        <c:v>43466.418726851851</c:v>
                      </c:pt>
                      <c:pt idx="2008">
                        <c:v>43466.418738425928</c:v>
                      </c:pt>
                      <c:pt idx="2009">
                        <c:v>43466.418749999997</c:v>
                      </c:pt>
                      <c:pt idx="2010">
                        <c:v>43466.418761574067</c:v>
                      </c:pt>
                      <c:pt idx="2011">
                        <c:v>43466.418773148151</c:v>
                      </c:pt>
                      <c:pt idx="2012">
                        <c:v>43466.41878472222</c:v>
                      </c:pt>
                      <c:pt idx="2013">
                        <c:v>43466.418796296297</c:v>
                      </c:pt>
                      <c:pt idx="2014">
                        <c:v>43466.418807870366</c:v>
                      </c:pt>
                      <c:pt idx="2015">
                        <c:v>43466.418819444443</c:v>
                      </c:pt>
                      <c:pt idx="2016">
                        <c:v>43466.41883101852</c:v>
                      </c:pt>
                      <c:pt idx="2017">
                        <c:v>43466.418842592589</c:v>
                      </c:pt>
                      <c:pt idx="2018">
                        <c:v>43466.418854166674</c:v>
                      </c:pt>
                      <c:pt idx="2019">
                        <c:v>43466.418865740743</c:v>
                      </c:pt>
                      <c:pt idx="2020">
                        <c:v>43466.418877314813</c:v>
                      </c:pt>
                      <c:pt idx="2021">
                        <c:v>43466.418888888889</c:v>
                      </c:pt>
                      <c:pt idx="2022">
                        <c:v>43466.418900462973</c:v>
                      </c:pt>
                      <c:pt idx="2023">
                        <c:v>43466.418912037043</c:v>
                      </c:pt>
                      <c:pt idx="2024">
                        <c:v>43466.418923611112</c:v>
                      </c:pt>
                      <c:pt idx="2025">
                        <c:v>43466.418935185182</c:v>
                      </c:pt>
                      <c:pt idx="2026">
                        <c:v>43466.418946759259</c:v>
                      </c:pt>
                      <c:pt idx="2027">
                        <c:v>43466.418958333343</c:v>
                      </c:pt>
                      <c:pt idx="2028">
                        <c:v>43466.418969907398</c:v>
                      </c:pt>
                      <c:pt idx="2029">
                        <c:v>43466.418981481482</c:v>
                      </c:pt>
                      <c:pt idx="2030">
                        <c:v>43466.418993055559</c:v>
                      </c:pt>
                      <c:pt idx="2031">
                        <c:v>43466.419004629628</c:v>
                      </c:pt>
                      <c:pt idx="2032">
                        <c:v>43466.419016203698</c:v>
                      </c:pt>
                      <c:pt idx="2033">
                        <c:v>43466.419027777767</c:v>
                      </c:pt>
                      <c:pt idx="2034">
                        <c:v>43466.419039351851</c:v>
                      </c:pt>
                      <c:pt idx="2035">
                        <c:v>43466.419050925928</c:v>
                      </c:pt>
                      <c:pt idx="2036">
                        <c:v>43466.419062499997</c:v>
                      </c:pt>
                      <c:pt idx="2037">
                        <c:v>43466.419074074067</c:v>
                      </c:pt>
                      <c:pt idx="2038">
                        <c:v>43466.419085648151</c:v>
                      </c:pt>
                      <c:pt idx="2039">
                        <c:v>43466.41909722222</c:v>
                      </c:pt>
                      <c:pt idx="2040">
                        <c:v>43466.419108796297</c:v>
                      </c:pt>
                      <c:pt idx="2041">
                        <c:v>43466.419120370367</c:v>
                      </c:pt>
                      <c:pt idx="2042">
                        <c:v>43466.419131944444</c:v>
                      </c:pt>
                      <c:pt idx="2043">
                        <c:v>43466.41914351852</c:v>
                      </c:pt>
                      <c:pt idx="2044">
                        <c:v>43466.41915509259</c:v>
                      </c:pt>
                      <c:pt idx="2045">
                        <c:v>43466.419166666667</c:v>
                      </c:pt>
                      <c:pt idx="2046">
                        <c:v>43466.419178240743</c:v>
                      </c:pt>
                      <c:pt idx="2047">
                        <c:v>43466.419189814813</c:v>
                      </c:pt>
                      <c:pt idx="2048">
                        <c:v>43466.41920138889</c:v>
                      </c:pt>
                      <c:pt idx="2049">
                        <c:v>43466.419212962966</c:v>
                      </c:pt>
                      <c:pt idx="2050">
                        <c:v>43466.419224537043</c:v>
                      </c:pt>
                      <c:pt idx="2051">
                        <c:v>43466.419236111113</c:v>
                      </c:pt>
                      <c:pt idx="2052">
                        <c:v>43466.419247685182</c:v>
                      </c:pt>
                      <c:pt idx="2053">
                        <c:v>43466.419259259259</c:v>
                      </c:pt>
                      <c:pt idx="2054">
                        <c:v>43466.419270833343</c:v>
                      </c:pt>
                      <c:pt idx="2055">
                        <c:v>43466.419282407413</c:v>
                      </c:pt>
                      <c:pt idx="2056">
                        <c:v>43466.419293981482</c:v>
                      </c:pt>
                      <c:pt idx="2057">
                        <c:v>43466.419305555559</c:v>
                      </c:pt>
                      <c:pt idx="2058">
                        <c:v>43466.419317129628</c:v>
                      </c:pt>
                      <c:pt idx="2059">
                        <c:v>43466.419328703712</c:v>
                      </c:pt>
                      <c:pt idx="2060">
                        <c:v>43466.419340277767</c:v>
                      </c:pt>
                      <c:pt idx="2061">
                        <c:v>43466.419351851851</c:v>
                      </c:pt>
                      <c:pt idx="2062">
                        <c:v>43466.419363425928</c:v>
                      </c:pt>
                      <c:pt idx="2063">
                        <c:v>43466.419374999998</c:v>
                      </c:pt>
                      <c:pt idx="2064">
                        <c:v>43466.419386574067</c:v>
                      </c:pt>
                      <c:pt idx="2065">
                        <c:v>43466.419398148151</c:v>
                      </c:pt>
                      <c:pt idx="2066">
                        <c:v>43466.419409722221</c:v>
                      </c:pt>
                      <c:pt idx="2067">
                        <c:v>43466.419421296298</c:v>
                      </c:pt>
                      <c:pt idx="2068">
                        <c:v>43466.419432870367</c:v>
                      </c:pt>
                      <c:pt idx="2069">
                        <c:v>43466.419444444437</c:v>
                      </c:pt>
                      <c:pt idx="2070">
                        <c:v>43466.419456018521</c:v>
                      </c:pt>
                      <c:pt idx="2071">
                        <c:v>43466.41946759259</c:v>
                      </c:pt>
                      <c:pt idx="2072">
                        <c:v>43466.419479166667</c:v>
                      </c:pt>
                      <c:pt idx="2073">
                        <c:v>43466.419490740736</c:v>
                      </c:pt>
                      <c:pt idx="2074">
                        <c:v>43466.419502314813</c:v>
                      </c:pt>
                      <c:pt idx="2075">
                        <c:v>43466.41951388889</c:v>
                      </c:pt>
                      <c:pt idx="2076">
                        <c:v>43466.419525462959</c:v>
                      </c:pt>
                      <c:pt idx="2077">
                        <c:v>43466.419537037043</c:v>
                      </c:pt>
                      <c:pt idx="2078">
                        <c:v>43466.419548611113</c:v>
                      </c:pt>
                      <c:pt idx="2079">
                        <c:v>43466.419560185182</c:v>
                      </c:pt>
                      <c:pt idx="2080">
                        <c:v>43466.419571759259</c:v>
                      </c:pt>
                      <c:pt idx="2081">
                        <c:v>43466.419583333343</c:v>
                      </c:pt>
                      <c:pt idx="2082">
                        <c:v>43466.419594907413</c:v>
                      </c:pt>
                      <c:pt idx="2083">
                        <c:v>43466.419606481482</c:v>
                      </c:pt>
                      <c:pt idx="2084">
                        <c:v>43466.419618055559</c:v>
                      </c:pt>
                      <c:pt idx="2085">
                        <c:v>43466.419629629629</c:v>
                      </c:pt>
                      <c:pt idx="2086">
                        <c:v>43466.419641203713</c:v>
                      </c:pt>
                      <c:pt idx="2087">
                        <c:v>43466.419652777768</c:v>
                      </c:pt>
                      <c:pt idx="2088">
                        <c:v>43466.419664351852</c:v>
                      </c:pt>
                      <c:pt idx="2089">
                        <c:v>43466.419675925928</c:v>
                      </c:pt>
                      <c:pt idx="2090">
                        <c:v>43466.419687499998</c:v>
                      </c:pt>
                      <c:pt idx="2091">
                        <c:v>43466.419699074067</c:v>
                      </c:pt>
                      <c:pt idx="2092">
                        <c:v>43466.419710648152</c:v>
                      </c:pt>
                      <c:pt idx="2093">
                        <c:v>43466.419722222221</c:v>
                      </c:pt>
                      <c:pt idx="2094">
                        <c:v>43466.419733796298</c:v>
                      </c:pt>
                      <c:pt idx="2095">
                        <c:v>43466.419745370367</c:v>
                      </c:pt>
                      <c:pt idx="2096">
                        <c:v>43466.419756944437</c:v>
                      </c:pt>
                      <c:pt idx="2097">
                        <c:v>43466.419768518521</c:v>
                      </c:pt>
                      <c:pt idx="2098">
                        <c:v>43466.41978009259</c:v>
                      </c:pt>
                      <c:pt idx="2099">
                        <c:v>43466.419791666667</c:v>
                      </c:pt>
                      <c:pt idx="2100">
                        <c:v>43466.419803240737</c:v>
                      </c:pt>
                      <c:pt idx="2101">
                        <c:v>43466.419814814813</c:v>
                      </c:pt>
                      <c:pt idx="2102">
                        <c:v>43466.41982638889</c:v>
                      </c:pt>
                      <c:pt idx="2103">
                        <c:v>43466.41983796296</c:v>
                      </c:pt>
                      <c:pt idx="2104">
                        <c:v>43466.419849537036</c:v>
                      </c:pt>
                      <c:pt idx="2105">
                        <c:v>43466.419861111113</c:v>
                      </c:pt>
                      <c:pt idx="2106">
                        <c:v>43466.419872685183</c:v>
                      </c:pt>
                      <c:pt idx="2107">
                        <c:v>43466.41988425926</c:v>
                      </c:pt>
                      <c:pt idx="2108">
                        <c:v>43466.419895833344</c:v>
                      </c:pt>
                      <c:pt idx="2109">
                        <c:v>43466.419907407413</c:v>
                      </c:pt>
                      <c:pt idx="2110">
                        <c:v>43466.419918981483</c:v>
                      </c:pt>
                      <c:pt idx="2111">
                        <c:v>43466.419930555552</c:v>
                      </c:pt>
                      <c:pt idx="2112">
                        <c:v>43466.419942129629</c:v>
                      </c:pt>
                      <c:pt idx="2113">
                        <c:v>43466.419953703713</c:v>
                      </c:pt>
                      <c:pt idx="2114">
                        <c:v>43466.419965277782</c:v>
                      </c:pt>
                      <c:pt idx="2115">
                        <c:v>43466.419976851852</c:v>
                      </c:pt>
                      <c:pt idx="2116">
                        <c:v>43466.419988425929</c:v>
                      </c:pt>
                      <c:pt idx="2117">
                        <c:v>43466.42</c:v>
                      </c:pt>
                      <c:pt idx="2118">
                        <c:v>43466.420011574082</c:v>
                      </c:pt>
                      <c:pt idx="2119">
                        <c:v>43466.420023148137</c:v>
                      </c:pt>
                      <c:pt idx="2120">
                        <c:v>43466.420034722221</c:v>
                      </c:pt>
                      <c:pt idx="2121">
                        <c:v>43466.420046296298</c:v>
                      </c:pt>
                      <c:pt idx="2122">
                        <c:v>43466.420057870368</c:v>
                      </c:pt>
                      <c:pt idx="2123">
                        <c:v>43466.420069444437</c:v>
                      </c:pt>
                      <c:pt idx="2124">
                        <c:v>43466.420081018521</c:v>
                      </c:pt>
                      <c:pt idx="2125">
                        <c:v>43466.420092592591</c:v>
                      </c:pt>
                      <c:pt idx="2126">
                        <c:v>43466.420104166667</c:v>
                      </c:pt>
                      <c:pt idx="2127">
                        <c:v>43466.420115740737</c:v>
                      </c:pt>
                      <c:pt idx="2128">
                        <c:v>43466.420127314806</c:v>
                      </c:pt>
                      <c:pt idx="2129">
                        <c:v>43466.420138888891</c:v>
                      </c:pt>
                      <c:pt idx="2130">
                        <c:v>43466.42015046296</c:v>
                      </c:pt>
                      <c:pt idx="2131">
                        <c:v>43466.420162037037</c:v>
                      </c:pt>
                      <c:pt idx="2132">
                        <c:v>43466.420173611114</c:v>
                      </c:pt>
                      <c:pt idx="2133">
                        <c:v>43466.420185185183</c:v>
                      </c:pt>
                      <c:pt idx="2134">
                        <c:v>43466.42019675926</c:v>
                      </c:pt>
                      <c:pt idx="2135">
                        <c:v>43466.420208333337</c:v>
                      </c:pt>
                      <c:pt idx="2136">
                        <c:v>43466.420219907413</c:v>
                      </c:pt>
                      <c:pt idx="2137">
                        <c:v>43466.420231481483</c:v>
                      </c:pt>
                      <c:pt idx="2138">
                        <c:v>43466.420243055552</c:v>
                      </c:pt>
                      <c:pt idx="2139">
                        <c:v>43466.420254629629</c:v>
                      </c:pt>
                      <c:pt idx="2140">
                        <c:v>43466.420266203713</c:v>
                      </c:pt>
                      <c:pt idx="2141">
                        <c:v>43466.420277777783</c:v>
                      </c:pt>
                      <c:pt idx="2142">
                        <c:v>43466.420289351852</c:v>
                      </c:pt>
                      <c:pt idx="2143">
                        <c:v>43466.420300925929</c:v>
                      </c:pt>
                      <c:pt idx="2144">
                        <c:v>43466.420312499999</c:v>
                      </c:pt>
                      <c:pt idx="2145">
                        <c:v>43466.420324074083</c:v>
                      </c:pt>
                      <c:pt idx="2146">
                        <c:v>43466.420335648138</c:v>
                      </c:pt>
                      <c:pt idx="2147">
                        <c:v>43466.420347222222</c:v>
                      </c:pt>
                      <c:pt idx="2148">
                        <c:v>43466.420358796298</c:v>
                      </c:pt>
                      <c:pt idx="2149">
                        <c:v>43466.420370370368</c:v>
                      </c:pt>
                      <c:pt idx="2150">
                        <c:v>43466.420381944437</c:v>
                      </c:pt>
                      <c:pt idx="2151">
                        <c:v>43466.420393518521</c:v>
                      </c:pt>
                      <c:pt idx="2152">
                        <c:v>43466.420405092591</c:v>
                      </c:pt>
                      <c:pt idx="2153">
                        <c:v>43466.420416666668</c:v>
                      </c:pt>
                      <c:pt idx="2154">
                        <c:v>43466.420428240737</c:v>
                      </c:pt>
                      <c:pt idx="2155">
                        <c:v>43466.420439814807</c:v>
                      </c:pt>
                      <c:pt idx="2156">
                        <c:v>43466.420451388891</c:v>
                      </c:pt>
                      <c:pt idx="2157">
                        <c:v>43466.42046296296</c:v>
                      </c:pt>
                      <c:pt idx="2158">
                        <c:v>43466.420474537037</c:v>
                      </c:pt>
                      <c:pt idx="2159">
                        <c:v>43466.420486111107</c:v>
                      </c:pt>
                      <c:pt idx="2160">
                        <c:v>43466.420497685183</c:v>
                      </c:pt>
                      <c:pt idx="2161">
                        <c:v>43466.42050925926</c:v>
                      </c:pt>
                      <c:pt idx="2162">
                        <c:v>43466.420520833337</c:v>
                      </c:pt>
                      <c:pt idx="2163">
                        <c:v>43466.420532407406</c:v>
                      </c:pt>
                      <c:pt idx="2164">
                        <c:v>43466.420543981483</c:v>
                      </c:pt>
                      <c:pt idx="2165">
                        <c:v>43466.420555555553</c:v>
                      </c:pt>
                      <c:pt idx="2166">
                        <c:v>43466.420567129629</c:v>
                      </c:pt>
                      <c:pt idx="2167">
                        <c:v>43466.420578703714</c:v>
                      </c:pt>
                      <c:pt idx="2168">
                        <c:v>43466.420590277783</c:v>
                      </c:pt>
                      <c:pt idx="2169">
                        <c:v>43466.420601851853</c:v>
                      </c:pt>
                      <c:pt idx="2170">
                        <c:v>43466.420613425929</c:v>
                      </c:pt>
                      <c:pt idx="2171">
                        <c:v>43466.420624999999</c:v>
                      </c:pt>
                      <c:pt idx="2172">
                        <c:v>43466.420636574083</c:v>
                      </c:pt>
                      <c:pt idx="2173">
                        <c:v>43466.420648148152</c:v>
                      </c:pt>
                      <c:pt idx="2174">
                        <c:v>43466.420659722222</c:v>
                      </c:pt>
                      <c:pt idx="2175">
                        <c:v>43466.420671296299</c:v>
                      </c:pt>
                      <c:pt idx="2176">
                        <c:v>43466.420682870368</c:v>
                      </c:pt>
                      <c:pt idx="2177">
                        <c:v>43466.420694444438</c:v>
                      </c:pt>
                      <c:pt idx="2178">
                        <c:v>43466.420706018522</c:v>
                      </c:pt>
                      <c:pt idx="2179">
                        <c:v>43466.420717592591</c:v>
                      </c:pt>
                      <c:pt idx="2180">
                        <c:v>43466.420729166668</c:v>
                      </c:pt>
                      <c:pt idx="2181">
                        <c:v>43466.420740740738</c:v>
                      </c:pt>
                      <c:pt idx="2182">
                        <c:v>43466.420752314807</c:v>
                      </c:pt>
                      <c:pt idx="2183">
                        <c:v>43466.420763888891</c:v>
                      </c:pt>
                      <c:pt idx="2184">
                        <c:v>43466.420775462961</c:v>
                      </c:pt>
                      <c:pt idx="2185">
                        <c:v>43466.420787037037</c:v>
                      </c:pt>
                      <c:pt idx="2186">
                        <c:v>43466.420798611107</c:v>
                      </c:pt>
                      <c:pt idx="2187">
                        <c:v>43466.420810185176</c:v>
                      </c:pt>
                      <c:pt idx="2188">
                        <c:v>43466.42082175926</c:v>
                      </c:pt>
                      <c:pt idx="2189">
                        <c:v>43466.42083333333</c:v>
                      </c:pt>
                      <c:pt idx="2190">
                        <c:v>43466.420844907407</c:v>
                      </c:pt>
                      <c:pt idx="2191">
                        <c:v>43466.420856481483</c:v>
                      </c:pt>
                      <c:pt idx="2192">
                        <c:v>43466.420868055553</c:v>
                      </c:pt>
                      <c:pt idx="2193">
                        <c:v>43466.42087962963</c:v>
                      </c:pt>
                      <c:pt idx="2194">
                        <c:v>43466.420891203707</c:v>
                      </c:pt>
                      <c:pt idx="2195">
                        <c:v>43466.420902777783</c:v>
                      </c:pt>
                      <c:pt idx="2196">
                        <c:v>43466.420914351853</c:v>
                      </c:pt>
                      <c:pt idx="2197">
                        <c:v>43466.420925925922</c:v>
                      </c:pt>
                      <c:pt idx="2198">
                        <c:v>43466.420937499999</c:v>
                      </c:pt>
                      <c:pt idx="2199">
                        <c:v>43466.420949074083</c:v>
                      </c:pt>
                      <c:pt idx="2200">
                        <c:v>43466.420960648153</c:v>
                      </c:pt>
                      <c:pt idx="2201">
                        <c:v>43466.420972222222</c:v>
                      </c:pt>
                      <c:pt idx="2202">
                        <c:v>43466.420983796299</c:v>
                      </c:pt>
                      <c:pt idx="2203">
                        <c:v>43466.420995370368</c:v>
                      </c:pt>
                      <c:pt idx="2204">
                        <c:v>43466.421006944453</c:v>
                      </c:pt>
                      <c:pt idx="2205">
                        <c:v>43466.421018518522</c:v>
                      </c:pt>
                      <c:pt idx="2206">
                        <c:v>43466.421030092592</c:v>
                      </c:pt>
                      <c:pt idx="2207">
                        <c:v>43466.421041666668</c:v>
                      </c:pt>
                      <c:pt idx="2208">
                        <c:v>43466.421053240738</c:v>
                      </c:pt>
                      <c:pt idx="2209">
                        <c:v>43466.421064814807</c:v>
                      </c:pt>
                      <c:pt idx="2210">
                        <c:v>43466.421076388891</c:v>
                      </c:pt>
                      <c:pt idx="2211">
                        <c:v>43466.421087962961</c:v>
                      </c:pt>
                      <c:pt idx="2212">
                        <c:v>43466.421099537038</c:v>
                      </c:pt>
                      <c:pt idx="2213">
                        <c:v>43466.421111111107</c:v>
                      </c:pt>
                      <c:pt idx="2214">
                        <c:v>43466.421122685177</c:v>
                      </c:pt>
                      <c:pt idx="2215">
                        <c:v>43466.421134259261</c:v>
                      </c:pt>
                      <c:pt idx="2216">
                        <c:v>43466.42114583333</c:v>
                      </c:pt>
                      <c:pt idx="2217">
                        <c:v>43466.421157407407</c:v>
                      </c:pt>
                      <c:pt idx="2218">
                        <c:v>43466.421168981477</c:v>
                      </c:pt>
                      <c:pt idx="2219">
                        <c:v>43466.421180555553</c:v>
                      </c:pt>
                      <c:pt idx="2220">
                        <c:v>43466.42119212963</c:v>
                      </c:pt>
                      <c:pt idx="2221">
                        <c:v>43466.421203703707</c:v>
                      </c:pt>
                      <c:pt idx="2222">
                        <c:v>43466.421215277784</c:v>
                      </c:pt>
                      <c:pt idx="2223">
                        <c:v>43466.421226851853</c:v>
                      </c:pt>
                      <c:pt idx="2224">
                        <c:v>43466.421238425923</c:v>
                      </c:pt>
                      <c:pt idx="2225">
                        <c:v>43466.421249999999</c:v>
                      </c:pt>
                      <c:pt idx="2226">
                        <c:v>43466.421261574083</c:v>
                      </c:pt>
                      <c:pt idx="2227">
                        <c:v>43466.421273148153</c:v>
                      </c:pt>
                      <c:pt idx="2228">
                        <c:v>43466.421284722222</c:v>
                      </c:pt>
                      <c:pt idx="2229">
                        <c:v>43466.421296296299</c:v>
                      </c:pt>
                      <c:pt idx="2230">
                        <c:v>43466.421307870369</c:v>
                      </c:pt>
                      <c:pt idx="2231">
                        <c:v>43466.421319444453</c:v>
                      </c:pt>
                      <c:pt idx="2232">
                        <c:v>43466.421331018522</c:v>
                      </c:pt>
                      <c:pt idx="2233">
                        <c:v>43466.421342592592</c:v>
                      </c:pt>
                      <c:pt idx="2234">
                        <c:v>43466.421354166669</c:v>
                      </c:pt>
                      <c:pt idx="2235">
                        <c:v>43466.421365740738</c:v>
                      </c:pt>
                      <c:pt idx="2236">
                        <c:v>43466.421377314808</c:v>
                      </c:pt>
                      <c:pt idx="2237">
                        <c:v>43466.421388888892</c:v>
                      </c:pt>
                      <c:pt idx="2238">
                        <c:v>43466.421400462961</c:v>
                      </c:pt>
                      <c:pt idx="2239">
                        <c:v>43466.421412037038</c:v>
                      </c:pt>
                      <c:pt idx="2240">
                        <c:v>43466.421423611107</c:v>
                      </c:pt>
                      <c:pt idx="2241">
                        <c:v>43466.421435185177</c:v>
                      </c:pt>
                      <c:pt idx="2242">
                        <c:v>43466.421446759261</c:v>
                      </c:pt>
                      <c:pt idx="2243">
                        <c:v>43466.421458333331</c:v>
                      </c:pt>
                      <c:pt idx="2244">
                        <c:v>43466.421469907407</c:v>
                      </c:pt>
                      <c:pt idx="2245">
                        <c:v>43466.421481481477</c:v>
                      </c:pt>
                      <c:pt idx="2246">
                        <c:v>43466.421493055554</c:v>
                      </c:pt>
                      <c:pt idx="2247">
                        <c:v>43466.42150462963</c:v>
                      </c:pt>
                      <c:pt idx="2248">
                        <c:v>43466.421516203707</c:v>
                      </c:pt>
                      <c:pt idx="2249">
                        <c:v>43466.421527777777</c:v>
                      </c:pt>
                      <c:pt idx="2250">
                        <c:v>43466.421539351853</c:v>
                      </c:pt>
                      <c:pt idx="2251">
                        <c:v>43466.421550925923</c:v>
                      </c:pt>
                      <c:pt idx="2252">
                        <c:v>43466.4215625</c:v>
                      </c:pt>
                      <c:pt idx="2253">
                        <c:v>43466.421574074076</c:v>
                      </c:pt>
                      <c:pt idx="2254">
                        <c:v>43466.421585648153</c:v>
                      </c:pt>
                      <c:pt idx="2255">
                        <c:v>43466.421597222223</c:v>
                      </c:pt>
                      <c:pt idx="2256">
                        <c:v>43466.4216087963</c:v>
                      </c:pt>
                      <c:pt idx="2257">
                        <c:v>43466.421620370369</c:v>
                      </c:pt>
                      <c:pt idx="2258">
                        <c:v>43466.421631944453</c:v>
                      </c:pt>
                      <c:pt idx="2259">
                        <c:v>43466.421643518523</c:v>
                      </c:pt>
                      <c:pt idx="2260">
                        <c:v>43466.421655092592</c:v>
                      </c:pt>
                      <c:pt idx="2261">
                        <c:v>43466.421666666669</c:v>
                      </c:pt>
                      <c:pt idx="2262">
                        <c:v>43466.421678240738</c:v>
                      </c:pt>
                      <c:pt idx="2263">
                        <c:v>43466.421689814822</c:v>
                      </c:pt>
                      <c:pt idx="2264">
                        <c:v>43466.421701388892</c:v>
                      </c:pt>
                      <c:pt idx="2265">
                        <c:v>43466.421712962961</c:v>
                      </c:pt>
                      <c:pt idx="2266">
                        <c:v>43466.421724537038</c:v>
                      </c:pt>
                      <c:pt idx="2267">
                        <c:v>43466.421736111108</c:v>
                      </c:pt>
                      <c:pt idx="2268">
                        <c:v>43466.421747685177</c:v>
                      </c:pt>
                      <c:pt idx="2269">
                        <c:v>43466.421759259261</c:v>
                      </c:pt>
                      <c:pt idx="2270">
                        <c:v>43466.421770833331</c:v>
                      </c:pt>
                      <c:pt idx="2271">
                        <c:v>43466.421782407408</c:v>
                      </c:pt>
                      <c:pt idx="2272">
                        <c:v>43466.421793981477</c:v>
                      </c:pt>
                      <c:pt idx="2273">
                        <c:v>43466.421805555547</c:v>
                      </c:pt>
                      <c:pt idx="2274">
                        <c:v>43466.421817129631</c:v>
                      </c:pt>
                      <c:pt idx="2275">
                        <c:v>43466.4218287037</c:v>
                      </c:pt>
                      <c:pt idx="2276">
                        <c:v>43466.421840277777</c:v>
                      </c:pt>
                      <c:pt idx="2277">
                        <c:v>43466.421851851846</c:v>
                      </c:pt>
                      <c:pt idx="2278">
                        <c:v>43466.421863425923</c:v>
                      </c:pt>
                      <c:pt idx="2279">
                        <c:v>43466.421875</c:v>
                      </c:pt>
                      <c:pt idx="2280">
                        <c:v>43466.421886574077</c:v>
                      </c:pt>
                      <c:pt idx="2281">
                        <c:v>43466.421898148154</c:v>
                      </c:pt>
                      <c:pt idx="2282">
                        <c:v>43466.421909722223</c:v>
                      </c:pt>
                      <c:pt idx="2283">
                        <c:v>43466.4219212963</c:v>
                      </c:pt>
                      <c:pt idx="2284">
                        <c:v>43466.421932870369</c:v>
                      </c:pt>
                      <c:pt idx="2285">
                        <c:v>43466.421944444453</c:v>
                      </c:pt>
                      <c:pt idx="2286">
                        <c:v>43466.421956018523</c:v>
                      </c:pt>
                      <c:pt idx="2287">
                        <c:v>43466.421967592592</c:v>
                      </c:pt>
                      <c:pt idx="2288">
                        <c:v>43466.421979166669</c:v>
                      </c:pt>
                      <c:pt idx="2289">
                        <c:v>43466.421990740739</c:v>
                      </c:pt>
                      <c:pt idx="2290">
                        <c:v>43466.422002314823</c:v>
                      </c:pt>
                      <c:pt idx="2291">
                        <c:v>43466.422013888892</c:v>
                      </c:pt>
                      <c:pt idx="2292">
                        <c:v>43466.422025462962</c:v>
                      </c:pt>
                      <c:pt idx="2293">
                        <c:v>43466.422037037039</c:v>
                      </c:pt>
                      <c:pt idx="2294">
                        <c:v>43466.422048611108</c:v>
                      </c:pt>
                      <c:pt idx="2295">
                        <c:v>43466.422060185178</c:v>
                      </c:pt>
                      <c:pt idx="2296">
                        <c:v>43466.422071759262</c:v>
                      </c:pt>
                      <c:pt idx="2297">
                        <c:v>43466.422083333331</c:v>
                      </c:pt>
                      <c:pt idx="2298">
                        <c:v>43466.422094907408</c:v>
                      </c:pt>
                      <c:pt idx="2299">
                        <c:v>43466.422106481477</c:v>
                      </c:pt>
                      <c:pt idx="2300">
                        <c:v>43466.422118055547</c:v>
                      </c:pt>
                      <c:pt idx="2301">
                        <c:v>43466.422129629631</c:v>
                      </c:pt>
                      <c:pt idx="2302">
                        <c:v>43466.4221412037</c:v>
                      </c:pt>
                      <c:pt idx="2303">
                        <c:v>43466.422152777777</c:v>
                      </c:pt>
                      <c:pt idx="2304">
                        <c:v>43466.422164351847</c:v>
                      </c:pt>
                      <c:pt idx="2305">
                        <c:v>43466.422175925924</c:v>
                      </c:pt>
                      <c:pt idx="2306">
                        <c:v>43466.4221875</c:v>
                      </c:pt>
                      <c:pt idx="2307">
                        <c:v>43466.422199074077</c:v>
                      </c:pt>
                      <c:pt idx="2308">
                        <c:v>43466.422210648147</c:v>
                      </c:pt>
                      <c:pt idx="2309">
                        <c:v>43466.422222222223</c:v>
                      </c:pt>
                      <c:pt idx="2310">
                        <c:v>43466.422233796293</c:v>
                      </c:pt>
                      <c:pt idx="2311">
                        <c:v>43466.42224537037</c:v>
                      </c:pt>
                      <c:pt idx="2312">
                        <c:v>43466.422256944446</c:v>
                      </c:pt>
                      <c:pt idx="2313">
                        <c:v>43466.422268518523</c:v>
                      </c:pt>
                      <c:pt idx="2314">
                        <c:v>43466.422280092593</c:v>
                      </c:pt>
                      <c:pt idx="2315">
                        <c:v>43466.422291666669</c:v>
                      </c:pt>
                      <c:pt idx="2316">
                        <c:v>43466.422303240739</c:v>
                      </c:pt>
                      <c:pt idx="2317">
                        <c:v>43466.422314814823</c:v>
                      </c:pt>
                      <c:pt idx="2318">
                        <c:v>43466.422326388893</c:v>
                      </c:pt>
                      <c:pt idx="2319">
                        <c:v>43466.422337962962</c:v>
                      </c:pt>
                      <c:pt idx="2320">
                        <c:v>43466.422349537039</c:v>
                      </c:pt>
                      <c:pt idx="2321">
                        <c:v>43466.422361111108</c:v>
                      </c:pt>
                      <c:pt idx="2322">
                        <c:v>43466.422372685192</c:v>
                      </c:pt>
                      <c:pt idx="2323">
                        <c:v>43466.422384259262</c:v>
                      </c:pt>
                      <c:pt idx="2324">
                        <c:v>43466.422395833331</c:v>
                      </c:pt>
                      <c:pt idx="2325">
                        <c:v>43466.422407407408</c:v>
                      </c:pt>
                      <c:pt idx="2326">
                        <c:v>43466.422418981478</c:v>
                      </c:pt>
                      <c:pt idx="2327">
                        <c:v>43466.422430555547</c:v>
                      </c:pt>
                      <c:pt idx="2328">
                        <c:v>43466.422442129631</c:v>
                      </c:pt>
                      <c:pt idx="2329">
                        <c:v>43466.422453703701</c:v>
                      </c:pt>
                      <c:pt idx="2330">
                        <c:v>43466.422465277778</c:v>
                      </c:pt>
                      <c:pt idx="2331">
                        <c:v>43466.422476851847</c:v>
                      </c:pt>
                      <c:pt idx="2332">
                        <c:v>43466.422488425917</c:v>
                      </c:pt>
                      <c:pt idx="2333">
                        <c:v>43466.422500000001</c:v>
                      </c:pt>
                      <c:pt idx="2334">
                        <c:v>43466.422511574077</c:v>
                      </c:pt>
                      <c:pt idx="2335">
                        <c:v>43466.422523148147</c:v>
                      </c:pt>
                      <c:pt idx="2336">
                        <c:v>43466.422534722216</c:v>
                      </c:pt>
                      <c:pt idx="2337">
                        <c:v>43466.422546296293</c:v>
                      </c:pt>
                      <c:pt idx="2338">
                        <c:v>43466.42255787037</c:v>
                      </c:pt>
                      <c:pt idx="2339">
                        <c:v>43466.422569444447</c:v>
                      </c:pt>
                      <c:pt idx="2340">
                        <c:v>43466.422581018523</c:v>
                      </c:pt>
                      <c:pt idx="2341">
                        <c:v>43466.422592592593</c:v>
                      </c:pt>
                      <c:pt idx="2342">
                        <c:v>43466.42260416667</c:v>
                      </c:pt>
                      <c:pt idx="2343">
                        <c:v>43466.422615740739</c:v>
                      </c:pt>
                      <c:pt idx="2344">
                        <c:v>43466.422627314823</c:v>
                      </c:pt>
                      <c:pt idx="2345">
                        <c:v>43466.422638888893</c:v>
                      </c:pt>
                      <c:pt idx="2346">
                        <c:v>43466.422650462962</c:v>
                      </c:pt>
                      <c:pt idx="2347">
                        <c:v>43466.422662037039</c:v>
                      </c:pt>
                      <c:pt idx="2348">
                        <c:v>43466.422673611109</c:v>
                      </c:pt>
                      <c:pt idx="2349">
                        <c:v>43466.422685185193</c:v>
                      </c:pt>
                      <c:pt idx="2350">
                        <c:v>43466.422696759262</c:v>
                      </c:pt>
                      <c:pt idx="2351">
                        <c:v>43466.422708333332</c:v>
                      </c:pt>
                      <c:pt idx="2352">
                        <c:v>43466.422719907408</c:v>
                      </c:pt>
                      <c:pt idx="2353">
                        <c:v>43466.422731481478</c:v>
                      </c:pt>
                      <c:pt idx="2354">
                        <c:v>43466.422743055547</c:v>
                      </c:pt>
                      <c:pt idx="2355">
                        <c:v>43466.422754629632</c:v>
                      </c:pt>
                      <c:pt idx="2356">
                        <c:v>43466.422766203701</c:v>
                      </c:pt>
                      <c:pt idx="2357">
                        <c:v>43466.422777777778</c:v>
                      </c:pt>
                      <c:pt idx="2358">
                        <c:v>43466.422789351847</c:v>
                      </c:pt>
                      <c:pt idx="2359">
                        <c:v>43466.422800925917</c:v>
                      </c:pt>
                      <c:pt idx="2360">
                        <c:v>43466.422812500001</c:v>
                      </c:pt>
                      <c:pt idx="2361">
                        <c:v>43466.422824074078</c:v>
                      </c:pt>
                      <c:pt idx="2362">
                        <c:v>43466.422835648147</c:v>
                      </c:pt>
                      <c:pt idx="2363">
                        <c:v>43466.422847222217</c:v>
                      </c:pt>
                      <c:pt idx="2364">
                        <c:v>43466.422858796293</c:v>
                      </c:pt>
                      <c:pt idx="2365">
                        <c:v>43466.42287037037</c:v>
                      </c:pt>
                      <c:pt idx="2366">
                        <c:v>43466.422881944447</c:v>
                      </c:pt>
                      <c:pt idx="2367">
                        <c:v>43466.422893518517</c:v>
                      </c:pt>
                      <c:pt idx="2368">
                        <c:v>43466.422905092593</c:v>
                      </c:pt>
                      <c:pt idx="2369">
                        <c:v>43466.42291666667</c:v>
                      </c:pt>
                      <c:pt idx="2370">
                        <c:v>43466.42292824074</c:v>
                      </c:pt>
                      <c:pt idx="2371">
                        <c:v>43466.422939814824</c:v>
                      </c:pt>
                      <c:pt idx="2372">
                        <c:v>43466.422951388893</c:v>
                      </c:pt>
                      <c:pt idx="2373">
                        <c:v>43466.422962962963</c:v>
                      </c:pt>
                      <c:pt idx="2374">
                        <c:v>43466.422974537039</c:v>
                      </c:pt>
                      <c:pt idx="2375">
                        <c:v>43466.422986111109</c:v>
                      </c:pt>
                      <c:pt idx="2376">
                        <c:v>43466.422997685193</c:v>
                      </c:pt>
                      <c:pt idx="2377">
                        <c:v>43466.423009259262</c:v>
                      </c:pt>
                      <c:pt idx="2378">
                        <c:v>43466.423020833332</c:v>
                      </c:pt>
                      <c:pt idx="2379">
                        <c:v>43466.423032407409</c:v>
                      </c:pt>
                      <c:pt idx="2380">
                        <c:v>43466.423043981478</c:v>
                      </c:pt>
                      <c:pt idx="2381">
                        <c:v>43466.423055555562</c:v>
                      </c:pt>
                      <c:pt idx="2382">
                        <c:v>43466.423067129632</c:v>
                      </c:pt>
                      <c:pt idx="2383">
                        <c:v>43466.423078703701</c:v>
                      </c:pt>
                      <c:pt idx="2384">
                        <c:v>43466.423090277778</c:v>
                      </c:pt>
                      <c:pt idx="2385">
                        <c:v>43466.423101851848</c:v>
                      </c:pt>
                      <c:pt idx="2386">
                        <c:v>43466.423113425917</c:v>
                      </c:pt>
                      <c:pt idx="2387">
                        <c:v>43466.423125000001</c:v>
                      </c:pt>
                      <c:pt idx="2388">
                        <c:v>43466.423136574071</c:v>
                      </c:pt>
                      <c:pt idx="2389">
                        <c:v>43466.423148148147</c:v>
                      </c:pt>
                      <c:pt idx="2390">
                        <c:v>43466.423159722217</c:v>
                      </c:pt>
                      <c:pt idx="2391">
                        <c:v>43466.423171296286</c:v>
                      </c:pt>
                      <c:pt idx="2392">
                        <c:v>43466.423182870371</c:v>
                      </c:pt>
                      <c:pt idx="2393">
                        <c:v>43466.423194444447</c:v>
                      </c:pt>
                      <c:pt idx="2394">
                        <c:v>43466.423206018517</c:v>
                      </c:pt>
                      <c:pt idx="2395">
                        <c:v>43466.423217592594</c:v>
                      </c:pt>
                      <c:pt idx="2396">
                        <c:v>43466.423229166663</c:v>
                      </c:pt>
                      <c:pt idx="2397">
                        <c:v>43466.42324074074</c:v>
                      </c:pt>
                      <c:pt idx="2398">
                        <c:v>43466.423252314817</c:v>
                      </c:pt>
                      <c:pt idx="2399">
                        <c:v>43466.423263888893</c:v>
                      </c:pt>
                      <c:pt idx="2400">
                        <c:v>43466.423275462963</c:v>
                      </c:pt>
                      <c:pt idx="2401">
                        <c:v>43466.42328703704</c:v>
                      </c:pt>
                      <c:pt idx="2402">
                        <c:v>43466.423298611109</c:v>
                      </c:pt>
                      <c:pt idx="2403">
                        <c:v>43466.423310185193</c:v>
                      </c:pt>
                      <c:pt idx="2404">
                        <c:v>43466.423321759263</c:v>
                      </c:pt>
                      <c:pt idx="2405">
                        <c:v>43466.423333333332</c:v>
                      </c:pt>
                      <c:pt idx="2406">
                        <c:v>43466.423344907409</c:v>
                      </c:pt>
                      <c:pt idx="2407">
                        <c:v>43466.423356481479</c:v>
                      </c:pt>
                      <c:pt idx="2408">
                        <c:v>43466.423368055563</c:v>
                      </c:pt>
                      <c:pt idx="2409">
                        <c:v>43466.423379629632</c:v>
                      </c:pt>
                      <c:pt idx="2410">
                        <c:v>43466.423391203702</c:v>
                      </c:pt>
                      <c:pt idx="2411">
                        <c:v>43466.423402777778</c:v>
                      </c:pt>
                      <c:pt idx="2412">
                        <c:v>43466.423414351862</c:v>
                      </c:pt>
                      <c:pt idx="2413">
                        <c:v>43466.423425925917</c:v>
                      </c:pt>
                      <c:pt idx="2414">
                        <c:v>43466.423437500001</c:v>
                      </c:pt>
                      <c:pt idx="2415">
                        <c:v>43466.423449074071</c:v>
                      </c:pt>
                      <c:pt idx="2416">
                        <c:v>43466.423460648148</c:v>
                      </c:pt>
                      <c:pt idx="2417">
                        <c:v>43466.423472222217</c:v>
                      </c:pt>
                      <c:pt idx="2418">
                        <c:v>43466.423483796287</c:v>
                      </c:pt>
                      <c:pt idx="2419">
                        <c:v>43466.423495370371</c:v>
                      </c:pt>
                      <c:pt idx="2420">
                        <c:v>43466.423506944448</c:v>
                      </c:pt>
                      <c:pt idx="2421">
                        <c:v>43466.423518518517</c:v>
                      </c:pt>
                      <c:pt idx="2422">
                        <c:v>43466.423530092587</c:v>
                      </c:pt>
                      <c:pt idx="2423">
                        <c:v>43466.423541666663</c:v>
                      </c:pt>
                      <c:pt idx="2424">
                        <c:v>43466.42355324074</c:v>
                      </c:pt>
                      <c:pt idx="2425">
                        <c:v>43466.423564814817</c:v>
                      </c:pt>
                      <c:pt idx="2426">
                        <c:v>43466.423576388886</c:v>
                      </c:pt>
                      <c:pt idx="2427">
                        <c:v>43466.423587962963</c:v>
                      </c:pt>
                      <c:pt idx="2428">
                        <c:v>43466.42359953704</c:v>
                      </c:pt>
                      <c:pt idx="2429">
                        <c:v>43466.423611111109</c:v>
                      </c:pt>
                      <c:pt idx="2430">
                        <c:v>43466.423622685194</c:v>
                      </c:pt>
                      <c:pt idx="2431">
                        <c:v>43466.423634259263</c:v>
                      </c:pt>
                      <c:pt idx="2432">
                        <c:v>43466.423645833333</c:v>
                      </c:pt>
                      <c:pt idx="2433">
                        <c:v>43466.423657407409</c:v>
                      </c:pt>
                      <c:pt idx="2434">
                        <c:v>43466.423668981479</c:v>
                      </c:pt>
                      <c:pt idx="2435">
                        <c:v>43466.423680555563</c:v>
                      </c:pt>
                      <c:pt idx="2436">
                        <c:v>43466.423692129632</c:v>
                      </c:pt>
                      <c:pt idx="2437">
                        <c:v>43466.423703703702</c:v>
                      </c:pt>
                      <c:pt idx="2438">
                        <c:v>43466.423715277779</c:v>
                      </c:pt>
                      <c:pt idx="2439">
                        <c:v>43466.423726851863</c:v>
                      </c:pt>
                      <c:pt idx="2440">
                        <c:v>43466.423738425918</c:v>
                      </c:pt>
                      <c:pt idx="2441">
                        <c:v>43466.423750000002</c:v>
                      </c:pt>
                      <c:pt idx="2442">
                        <c:v>43466.423761574071</c:v>
                      </c:pt>
                      <c:pt idx="2443">
                        <c:v>43466.423773148148</c:v>
                      </c:pt>
                      <c:pt idx="2444">
                        <c:v>43466.423784722218</c:v>
                      </c:pt>
                      <c:pt idx="2445">
                        <c:v>43466.423796296287</c:v>
                      </c:pt>
                      <c:pt idx="2446">
                        <c:v>43466.423807870371</c:v>
                      </c:pt>
                      <c:pt idx="2447">
                        <c:v>43466.423819444448</c:v>
                      </c:pt>
                      <c:pt idx="2448">
                        <c:v>43466.423831018517</c:v>
                      </c:pt>
                      <c:pt idx="2449">
                        <c:v>43466.423842592587</c:v>
                      </c:pt>
                      <c:pt idx="2450">
                        <c:v>43466.423854166656</c:v>
                      </c:pt>
                      <c:pt idx="2451">
                        <c:v>43466.42386574074</c:v>
                      </c:pt>
                      <c:pt idx="2452">
                        <c:v>43466.423877314817</c:v>
                      </c:pt>
                      <c:pt idx="2453">
                        <c:v>43466.423888888887</c:v>
                      </c:pt>
                      <c:pt idx="2454">
                        <c:v>43466.423900462964</c:v>
                      </c:pt>
                      <c:pt idx="2455">
                        <c:v>43466.42391203704</c:v>
                      </c:pt>
                      <c:pt idx="2456">
                        <c:v>43466.42392361111</c:v>
                      </c:pt>
                      <c:pt idx="2457">
                        <c:v>43466.423935185187</c:v>
                      </c:pt>
                      <c:pt idx="2458">
                        <c:v>43466.423946759263</c:v>
                      </c:pt>
                      <c:pt idx="2459">
                        <c:v>43466.423958333333</c:v>
                      </c:pt>
                      <c:pt idx="2460">
                        <c:v>43466.42396990741</c:v>
                      </c:pt>
                      <c:pt idx="2461">
                        <c:v>43466.423981481479</c:v>
                      </c:pt>
                      <c:pt idx="2462">
                        <c:v>43466.423993055563</c:v>
                      </c:pt>
                      <c:pt idx="2463">
                        <c:v>43466.424004629633</c:v>
                      </c:pt>
                      <c:pt idx="2464">
                        <c:v>43466.424016203702</c:v>
                      </c:pt>
                      <c:pt idx="2465">
                        <c:v>43466.424027777779</c:v>
                      </c:pt>
                      <c:pt idx="2466">
                        <c:v>43466.424039351848</c:v>
                      </c:pt>
                      <c:pt idx="2467">
                        <c:v>43466.424050925933</c:v>
                      </c:pt>
                      <c:pt idx="2468">
                        <c:v>43466.424062500002</c:v>
                      </c:pt>
                      <c:pt idx="2469">
                        <c:v>43466.424074074072</c:v>
                      </c:pt>
                      <c:pt idx="2470">
                        <c:v>43466.424085648148</c:v>
                      </c:pt>
                      <c:pt idx="2471">
                        <c:v>43466.424097222232</c:v>
                      </c:pt>
                      <c:pt idx="2472">
                        <c:v>43466.424108796287</c:v>
                      </c:pt>
                      <c:pt idx="2473">
                        <c:v>43466.424120370371</c:v>
                      </c:pt>
                      <c:pt idx="2474">
                        <c:v>43466.424131944441</c:v>
                      </c:pt>
                      <c:pt idx="2475">
                        <c:v>43466.424143518518</c:v>
                      </c:pt>
                      <c:pt idx="2476">
                        <c:v>43466.424155092587</c:v>
                      </c:pt>
                      <c:pt idx="2477">
                        <c:v>43466.424166666657</c:v>
                      </c:pt>
                      <c:pt idx="2478">
                        <c:v>43466.424178240741</c:v>
                      </c:pt>
                      <c:pt idx="2479">
                        <c:v>43466.424189814818</c:v>
                      </c:pt>
                      <c:pt idx="2480">
                        <c:v>43466.424201388887</c:v>
                      </c:pt>
                      <c:pt idx="2481">
                        <c:v>43466.424212962957</c:v>
                      </c:pt>
                      <c:pt idx="2482">
                        <c:v>43466.424224537041</c:v>
                      </c:pt>
                      <c:pt idx="2483">
                        <c:v>43466.42423611111</c:v>
                      </c:pt>
                      <c:pt idx="2484">
                        <c:v>43466.424247685187</c:v>
                      </c:pt>
                      <c:pt idx="2485">
                        <c:v>43466.424259259264</c:v>
                      </c:pt>
                      <c:pt idx="2486">
                        <c:v>43466.424270833333</c:v>
                      </c:pt>
                      <c:pt idx="2487">
                        <c:v>43466.42428240741</c:v>
                      </c:pt>
                      <c:pt idx="2488">
                        <c:v>43466.424293981479</c:v>
                      </c:pt>
                      <c:pt idx="2489">
                        <c:v>43466.424305555563</c:v>
                      </c:pt>
                      <c:pt idx="2490">
                        <c:v>43466.424317129633</c:v>
                      </c:pt>
                      <c:pt idx="2491">
                        <c:v>43466.424328703702</c:v>
                      </c:pt>
                      <c:pt idx="2492">
                        <c:v>43466.424340277779</c:v>
                      </c:pt>
                      <c:pt idx="2493">
                        <c:v>43466.424351851849</c:v>
                      </c:pt>
                      <c:pt idx="2494">
                        <c:v>43466.424363425933</c:v>
                      </c:pt>
                      <c:pt idx="2495">
                        <c:v>43466.424375000002</c:v>
                      </c:pt>
                      <c:pt idx="2496">
                        <c:v>43466.424386574072</c:v>
                      </c:pt>
                      <c:pt idx="2497">
                        <c:v>43466.424398148149</c:v>
                      </c:pt>
                      <c:pt idx="2498">
                        <c:v>43466.424409722233</c:v>
                      </c:pt>
                      <c:pt idx="2499">
                        <c:v>43466.424421296288</c:v>
                      </c:pt>
                      <c:pt idx="2500">
                        <c:v>43466.424432870372</c:v>
                      </c:pt>
                      <c:pt idx="2501">
                        <c:v>43466.424444444441</c:v>
                      </c:pt>
                      <c:pt idx="2502">
                        <c:v>43466.424456018518</c:v>
                      </c:pt>
                      <c:pt idx="2503">
                        <c:v>43466.424467592587</c:v>
                      </c:pt>
                      <c:pt idx="2504">
                        <c:v>43466.424479166657</c:v>
                      </c:pt>
                      <c:pt idx="2505">
                        <c:v>43466.424490740741</c:v>
                      </c:pt>
                      <c:pt idx="2506">
                        <c:v>43466.424502314818</c:v>
                      </c:pt>
                      <c:pt idx="2507">
                        <c:v>43466.424513888887</c:v>
                      </c:pt>
                      <c:pt idx="2508">
                        <c:v>43466.424525462957</c:v>
                      </c:pt>
                      <c:pt idx="2509">
                        <c:v>43466.424537037034</c:v>
                      </c:pt>
                      <c:pt idx="2510">
                        <c:v>43466.42454861111</c:v>
                      </c:pt>
                      <c:pt idx="2511">
                        <c:v>43466.424560185187</c:v>
                      </c:pt>
                      <c:pt idx="2512">
                        <c:v>43466.424571759257</c:v>
                      </c:pt>
                      <c:pt idx="2513">
                        <c:v>43466.424583333333</c:v>
                      </c:pt>
                      <c:pt idx="2514">
                        <c:v>43466.42459490741</c:v>
                      </c:pt>
                      <c:pt idx="2515">
                        <c:v>43466.42460648148</c:v>
                      </c:pt>
                      <c:pt idx="2516">
                        <c:v>43466.424618055556</c:v>
                      </c:pt>
                      <c:pt idx="2517">
                        <c:v>43466.424629629633</c:v>
                      </c:pt>
                      <c:pt idx="2518">
                        <c:v>43466.424641203703</c:v>
                      </c:pt>
                      <c:pt idx="2519">
                        <c:v>43466.42465277778</c:v>
                      </c:pt>
                      <c:pt idx="2520">
                        <c:v>43466.424664351849</c:v>
                      </c:pt>
                      <c:pt idx="2521">
                        <c:v>43466.424675925933</c:v>
                      </c:pt>
                      <c:pt idx="2522">
                        <c:v>43466.424687500003</c:v>
                      </c:pt>
                      <c:pt idx="2523">
                        <c:v>43466.424699074072</c:v>
                      </c:pt>
                      <c:pt idx="2524">
                        <c:v>43466.424710648149</c:v>
                      </c:pt>
                      <c:pt idx="2525">
                        <c:v>43466.424722222233</c:v>
                      </c:pt>
                      <c:pt idx="2526">
                        <c:v>43466.424733796302</c:v>
                      </c:pt>
                      <c:pt idx="2527">
                        <c:v>43466.424745370372</c:v>
                      </c:pt>
                      <c:pt idx="2528">
                        <c:v>43466.424756944441</c:v>
                      </c:pt>
                      <c:pt idx="2529">
                        <c:v>43466.424768518518</c:v>
                      </c:pt>
                      <c:pt idx="2530">
                        <c:v>43466.424780092602</c:v>
                      </c:pt>
                      <c:pt idx="2531">
                        <c:v>43466.424791666657</c:v>
                      </c:pt>
                      <c:pt idx="2532">
                        <c:v>43466.424803240741</c:v>
                      </c:pt>
                      <c:pt idx="2533">
                        <c:v>43466.424814814818</c:v>
                      </c:pt>
                      <c:pt idx="2534">
                        <c:v>43466.424826388888</c:v>
                      </c:pt>
                      <c:pt idx="2535">
                        <c:v>43466.424837962957</c:v>
                      </c:pt>
                      <c:pt idx="2536">
                        <c:v>43466.424849537027</c:v>
                      </c:pt>
                      <c:pt idx="2537">
                        <c:v>43466.424861111111</c:v>
                      </c:pt>
                      <c:pt idx="2538">
                        <c:v>43466.424872685187</c:v>
                      </c:pt>
                      <c:pt idx="2539">
                        <c:v>43466.424884259257</c:v>
                      </c:pt>
                      <c:pt idx="2540">
                        <c:v>43466.424895833326</c:v>
                      </c:pt>
                      <c:pt idx="2541">
                        <c:v>43466.424907407411</c:v>
                      </c:pt>
                      <c:pt idx="2542">
                        <c:v>43466.42491898148</c:v>
                      </c:pt>
                      <c:pt idx="2543">
                        <c:v>43466.424930555557</c:v>
                      </c:pt>
                      <c:pt idx="2544">
                        <c:v>43466.425034722219</c:v>
                      </c:pt>
                      <c:pt idx="2545">
                        <c:v>43466.425046296303</c:v>
                      </c:pt>
                      <c:pt idx="2546">
                        <c:v>43466.425057870372</c:v>
                      </c:pt>
                      <c:pt idx="2547">
                        <c:v>43466.425069444442</c:v>
                      </c:pt>
                      <c:pt idx="2548">
                        <c:v>43466.425081018519</c:v>
                      </c:pt>
                      <c:pt idx="2549">
                        <c:v>43466.425092592603</c:v>
                      </c:pt>
                      <c:pt idx="2550">
                        <c:v>43466.425104166658</c:v>
                      </c:pt>
                      <c:pt idx="2551">
                        <c:v>43466.425115740742</c:v>
                      </c:pt>
                      <c:pt idx="2552">
                        <c:v>43466.425127314818</c:v>
                      </c:pt>
                      <c:pt idx="2553">
                        <c:v>43466.425138888888</c:v>
                      </c:pt>
                      <c:pt idx="2554">
                        <c:v>43466.425150462957</c:v>
                      </c:pt>
                      <c:pt idx="2555">
                        <c:v>43466.425162037027</c:v>
                      </c:pt>
                      <c:pt idx="2556">
                        <c:v>43466.425173611111</c:v>
                      </c:pt>
                      <c:pt idx="2557">
                        <c:v>43466.425185185188</c:v>
                      </c:pt>
                      <c:pt idx="2558">
                        <c:v>43466.425196759257</c:v>
                      </c:pt>
                      <c:pt idx="2559">
                        <c:v>43466.425208333327</c:v>
                      </c:pt>
                      <c:pt idx="2560">
                        <c:v>43466.425219907411</c:v>
                      </c:pt>
                      <c:pt idx="2561">
                        <c:v>43466.42523148148</c:v>
                      </c:pt>
                      <c:pt idx="2562">
                        <c:v>43466.425243055557</c:v>
                      </c:pt>
                      <c:pt idx="2563">
                        <c:v>43466.425254629627</c:v>
                      </c:pt>
                      <c:pt idx="2564">
                        <c:v>43466.425266203703</c:v>
                      </c:pt>
                      <c:pt idx="2565">
                        <c:v>43466.42527777778</c:v>
                      </c:pt>
                      <c:pt idx="2566">
                        <c:v>43466.42528935185</c:v>
                      </c:pt>
                      <c:pt idx="2567">
                        <c:v>43466.425300925926</c:v>
                      </c:pt>
                      <c:pt idx="2568">
                        <c:v>43466.425312500003</c:v>
                      </c:pt>
                      <c:pt idx="2569">
                        <c:v>43466.425324074073</c:v>
                      </c:pt>
                      <c:pt idx="2570">
                        <c:v>43466.425335648149</c:v>
                      </c:pt>
                      <c:pt idx="2571">
                        <c:v>43466.425347222219</c:v>
                      </c:pt>
                      <c:pt idx="2572">
                        <c:v>43466.425358796303</c:v>
                      </c:pt>
                      <c:pt idx="2573">
                        <c:v>43466.425370370373</c:v>
                      </c:pt>
                      <c:pt idx="2574">
                        <c:v>43466.425381944442</c:v>
                      </c:pt>
                      <c:pt idx="2575">
                        <c:v>43466.425393518519</c:v>
                      </c:pt>
                      <c:pt idx="2576">
                        <c:v>43466.425405092603</c:v>
                      </c:pt>
                      <c:pt idx="2577">
                        <c:v>43466.425416666672</c:v>
                      </c:pt>
                      <c:pt idx="2578">
                        <c:v>43466.425428240742</c:v>
                      </c:pt>
                      <c:pt idx="2579">
                        <c:v>43466.425439814811</c:v>
                      </c:pt>
                      <c:pt idx="2580">
                        <c:v>43466.425451388888</c:v>
                      </c:pt>
                      <c:pt idx="2581">
                        <c:v>43466.425462962958</c:v>
                      </c:pt>
                      <c:pt idx="2582">
                        <c:v>43466.425474537027</c:v>
                      </c:pt>
                      <c:pt idx="2583">
                        <c:v>43466.425486111111</c:v>
                      </c:pt>
                      <c:pt idx="2584">
                        <c:v>43466.425497685188</c:v>
                      </c:pt>
                      <c:pt idx="2585">
                        <c:v>43466.425509259258</c:v>
                      </c:pt>
                      <c:pt idx="2586">
                        <c:v>43466.425520833327</c:v>
                      </c:pt>
                      <c:pt idx="2587">
                        <c:v>43466.425532407397</c:v>
                      </c:pt>
                      <c:pt idx="2588">
                        <c:v>43466.425543981481</c:v>
                      </c:pt>
                      <c:pt idx="2589">
                        <c:v>43466.425555555557</c:v>
                      </c:pt>
                      <c:pt idx="2590">
                        <c:v>43466.425567129627</c:v>
                      </c:pt>
                      <c:pt idx="2591">
                        <c:v>43466.425578703696</c:v>
                      </c:pt>
                      <c:pt idx="2592">
                        <c:v>43466.42559027778</c:v>
                      </c:pt>
                      <c:pt idx="2593">
                        <c:v>43466.42560185185</c:v>
                      </c:pt>
                      <c:pt idx="2594">
                        <c:v>43466.425613425927</c:v>
                      </c:pt>
                      <c:pt idx="2595">
                        <c:v>43466.425625000003</c:v>
                      </c:pt>
                      <c:pt idx="2596">
                        <c:v>43466.425636574073</c:v>
                      </c:pt>
                      <c:pt idx="2597">
                        <c:v>43466.42564814815</c:v>
                      </c:pt>
                      <c:pt idx="2598">
                        <c:v>43466.425659722219</c:v>
                      </c:pt>
                      <c:pt idx="2599">
                        <c:v>43466.425671296303</c:v>
                      </c:pt>
                      <c:pt idx="2600">
                        <c:v>43466.425682870373</c:v>
                      </c:pt>
                      <c:pt idx="2601">
                        <c:v>43466.425694444442</c:v>
                      </c:pt>
                      <c:pt idx="2602">
                        <c:v>43466.425706018519</c:v>
                      </c:pt>
                      <c:pt idx="2603">
                        <c:v>43466.425717592603</c:v>
                      </c:pt>
                      <c:pt idx="2604">
                        <c:v>43466.425729166673</c:v>
                      </c:pt>
                      <c:pt idx="2605">
                        <c:v>43466.425740740742</c:v>
                      </c:pt>
                      <c:pt idx="2606">
                        <c:v>43466.425752314812</c:v>
                      </c:pt>
                      <c:pt idx="2607">
                        <c:v>43466.425763888888</c:v>
                      </c:pt>
                      <c:pt idx="2608">
                        <c:v>43466.425775462973</c:v>
                      </c:pt>
                      <c:pt idx="2609">
                        <c:v>43466.425787037027</c:v>
                      </c:pt>
                      <c:pt idx="2610">
                        <c:v>43466.425798611112</c:v>
                      </c:pt>
                      <c:pt idx="2611">
                        <c:v>43466.425810185188</c:v>
                      </c:pt>
                      <c:pt idx="2612">
                        <c:v>43466.425821759258</c:v>
                      </c:pt>
                      <c:pt idx="2613">
                        <c:v>43466.425833333327</c:v>
                      </c:pt>
                      <c:pt idx="2614">
                        <c:v>43466.425844907397</c:v>
                      </c:pt>
                      <c:pt idx="2615">
                        <c:v>43466.425856481481</c:v>
                      </c:pt>
                      <c:pt idx="2616">
                        <c:v>43466.425868055558</c:v>
                      </c:pt>
                      <c:pt idx="2617">
                        <c:v>43466.425879629627</c:v>
                      </c:pt>
                      <c:pt idx="2618">
                        <c:v>43466.425891203697</c:v>
                      </c:pt>
                      <c:pt idx="2619">
                        <c:v>43466.425902777781</c:v>
                      </c:pt>
                      <c:pt idx="2620">
                        <c:v>43466.42591435185</c:v>
                      </c:pt>
                      <c:pt idx="2621">
                        <c:v>43466.425925925927</c:v>
                      </c:pt>
                      <c:pt idx="2622">
                        <c:v>43466.425937499997</c:v>
                      </c:pt>
                      <c:pt idx="2623">
                        <c:v>43466.425949074073</c:v>
                      </c:pt>
                      <c:pt idx="2624">
                        <c:v>43466.42596064815</c:v>
                      </c:pt>
                      <c:pt idx="2625">
                        <c:v>43466.42597222222</c:v>
                      </c:pt>
                      <c:pt idx="2626">
                        <c:v>43466.425983796304</c:v>
                      </c:pt>
                      <c:pt idx="2627">
                        <c:v>43466.425995370373</c:v>
                      </c:pt>
                      <c:pt idx="2628">
                        <c:v>43466.426006944443</c:v>
                      </c:pt>
                      <c:pt idx="2629">
                        <c:v>43466.426018518519</c:v>
                      </c:pt>
                      <c:pt idx="2630">
                        <c:v>43466.426030092603</c:v>
                      </c:pt>
                      <c:pt idx="2631">
                        <c:v>43466.426041666673</c:v>
                      </c:pt>
                      <c:pt idx="2632">
                        <c:v>43466.426053240742</c:v>
                      </c:pt>
                      <c:pt idx="2633">
                        <c:v>43466.426064814812</c:v>
                      </c:pt>
                      <c:pt idx="2634">
                        <c:v>43466.426076388889</c:v>
                      </c:pt>
                      <c:pt idx="2635">
                        <c:v>43466.426157407397</c:v>
                      </c:pt>
                      <c:pt idx="2636">
                        <c:v>43466.426168981481</c:v>
                      </c:pt>
                      <c:pt idx="2637">
                        <c:v>43466.426180555558</c:v>
                      </c:pt>
                      <c:pt idx="2638">
                        <c:v>43466.426192129627</c:v>
                      </c:pt>
                      <c:pt idx="2639">
                        <c:v>43466.426203703697</c:v>
                      </c:pt>
                      <c:pt idx="2640">
                        <c:v>43466.426215277781</c:v>
                      </c:pt>
                      <c:pt idx="2641">
                        <c:v>43466.426226851851</c:v>
                      </c:pt>
                      <c:pt idx="2642">
                        <c:v>43466.426238425927</c:v>
                      </c:pt>
                      <c:pt idx="2643">
                        <c:v>43466.426249999997</c:v>
                      </c:pt>
                      <c:pt idx="2644">
                        <c:v>43466.426261574074</c:v>
                      </c:pt>
                      <c:pt idx="2645">
                        <c:v>43466.42627314815</c:v>
                      </c:pt>
                      <c:pt idx="2646">
                        <c:v>43466.42628472222</c:v>
                      </c:pt>
                      <c:pt idx="2647">
                        <c:v>43466.426296296297</c:v>
                      </c:pt>
                      <c:pt idx="2648">
                        <c:v>43466.426307870373</c:v>
                      </c:pt>
                      <c:pt idx="2649">
                        <c:v>43466.426319444443</c:v>
                      </c:pt>
                      <c:pt idx="2650">
                        <c:v>43466.42633101852</c:v>
                      </c:pt>
                      <c:pt idx="2651">
                        <c:v>43466.426342592589</c:v>
                      </c:pt>
                      <c:pt idx="2652">
                        <c:v>43466.426354166673</c:v>
                      </c:pt>
                      <c:pt idx="2653">
                        <c:v>43466.426365740743</c:v>
                      </c:pt>
                      <c:pt idx="2654">
                        <c:v>43466.426377314812</c:v>
                      </c:pt>
                      <c:pt idx="2655">
                        <c:v>43466.426388888889</c:v>
                      </c:pt>
                      <c:pt idx="2656">
                        <c:v>43466.426400462973</c:v>
                      </c:pt>
                      <c:pt idx="2657">
                        <c:v>43466.426412037043</c:v>
                      </c:pt>
                      <c:pt idx="2658">
                        <c:v>43466.426423611112</c:v>
                      </c:pt>
                      <c:pt idx="2659">
                        <c:v>43466.426435185182</c:v>
                      </c:pt>
                      <c:pt idx="2660">
                        <c:v>43466.426446759258</c:v>
                      </c:pt>
                      <c:pt idx="2661">
                        <c:v>43466.426458333342</c:v>
                      </c:pt>
                      <c:pt idx="2662">
                        <c:v>43466.426469907397</c:v>
                      </c:pt>
                      <c:pt idx="2663">
                        <c:v>43466.426481481481</c:v>
                      </c:pt>
                      <c:pt idx="2664">
                        <c:v>43466.426493055558</c:v>
                      </c:pt>
                      <c:pt idx="2665">
                        <c:v>43466.426504629628</c:v>
                      </c:pt>
                      <c:pt idx="2666">
                        <c:v>43466.426516203697</c:v>
                      </c:pt>
                      <c:pt idx="2667">
                        <c:v>43466.426527777781</c:v>
                      </c:pt>
                      <c:pt idx="2668">
                        <c:v>43466.426539351851</c:v>
                      </c:pt>
                      <c:pt idx="2669">
                        <c:v>43466.426550925928</c:v>
                      </c:pt>
                      <c:pt idx="2670">
                        <c:v>43466.426562499997</c:v>
                      </c:pt>
                      <c:pt idx="2671">
                        <c:v>43466.426574074067</c:v>
                      </c:pt>
                      <c:pt idx="2672">
                        <c:v>43466.426585648151</c:v>
                      </c:pt>
                      <c:pt idx="2673">
                        <c:v>43466.42659722222</c:v>
                      </c:pt>
                      <c:pt idx="2674">
                        <c:v>43466.426608796297</c:v>
                      </c:pt>
                      <c:pt idx="2675">
                        <c:v>43466.426620370366</c:v>
                      </c:pt>
                      <c:pt idx="2676">
                        <c:v>43466.426631944443</c:v>
                      </c:pt>
                      <c:pt idx="2677">
                        <c:v>43466.42664351852</c:v>
                      </c:pt>
                      <c:pt idx="2678">
                        <c:v>43466.426655092589</c:v>
                      </c:pt>
                      <c:pt idx="2679">
                        <c:v>43466.426666666674</c:v>
                      </c:pt>
                      <c:pt idx="2680">
                        <c:v>43466.426678240743</c:v>
                      </c:pt>
                      <c:pt idx="2681">
                        <c:v>43466.426689814813</c:v>
                      </c:pt>
                      <c:pt idx="2682">
                        <c:v>43466.426701388889</c:v>
                      </c:pt>
                      <c:pt idx="2683">
                        <c:v>43466.426712962973</c:v>
                      </c:pt>
                      <c:pt idx="2684">
                        <c:v>43466.426724537043</c:v>
                      </c:pt>
                      <c:pt idx="2685">
                        <c:v>43466.426736111112</c:v>
                      </c:pt>
                      <c:pt idx="2686">
                        <c:v>43466.426747685182</c:v>
                      </c:pt>
                      <c:pt idx="2687">
                        <c:v>43466.426759259259</c:v>
                      </c:pt>
                      <c:pt idx="2688">
                        <c:v>43466.426770833343</c:v>
                      </c:pt>
                      <c:pt idx="2689">
                        <c:v>43466.426782407398</c:v>
                      </c:pt>
                      <c:pt idx="2690">
                        <c:v>43466.426793981482</c:v>
                      </c:pt>
                      <c:pt idx="2691">
                        <c:v>43466.426805555559</c:v>
                      </c:pt>
                      <c:pt idx="2692">
                        <c:v>43466.426817129628</c:v>
                      </c:pt>
                      <c:pt idx="2693">
                        <c:v>43466.426828703698</c:v>
                      </c:pt>
                      <c:pt idx="2694">
                        <c:v>43466.426840277767</c:v>
                      </c:pt>
                      <c:pt idx="2695">
                        <c:v>43466.426851851851</c:v>
                      </c:pt>
                      <c:pt idx="2696">
                        <c:v>43466.426863425928</c:v>
                      </c:pt>
                      <c:pt idx="2697">
                        <c:v>43466.426874999997</c:v>
                      </c:pt>
                      <c:pt idx="2698">
                        <c:v>43466.426886574067</c:v>
                      </c:pt>
                      <c:pt idx="2699">
                        <c:v>43466.426898148151</c:v>
                      </c:pt>
                      <c:pt idx="2700">
                        <c:v>43466.42690972222</c:v>
                      </c:pt>
                      <c:pt idx="2701">
                        <c:v>43466.426921296297</c:v>
                      </c:pt>
                      <c:pt idx="2702">
                        <c:v>43466.426932870367</c:v>
                      </c:pt>
                      <c:pt idx="2703">
                        <c:v>43466.426944444444</c:v>
                      </c:pt>
                      <c:pt idx="2704">
                        <c:v>43466.42695601852</c:v>
                      </c:pt>
                      <c:pt idx="2705">
                        <c:v>43466.42696759259</c:v>
                      </c:pt>
                      <c:pt idx="2706">
                        <c:v>43466.426979166667</c:v>
                      </c:pt>
                      <c:pt idx="2707">
                        <c:v>43466.426990740743</c:v>
                      </c:pt>
                      <c:pt idx="2708">
                        <c:v>43466.427002314813</c:v>
                      </c:pt>
                      <c:pt idx="2709">
                        <c:v>43466.42701388889</c:v>
                      </c:pt>
                      <c:pt idx="2710">
                        <c:v>43466.427025462966</c:v>
                      </c:pt>
                      <c:pt idx="2711">
                        <c:v>43466.427037037043</c:v>
                      </c:pt>
                      <c:pt idx="2712">
                        <c:v>43466.427048611113</c:v>
                      </c:pt>
                      <c:pt idx="2713">
                        <c:v>43466.427060185182</c:v>
                      </c:pt>
                      <c:pt idx="2714">
                        <c:v>43466.427071759259</c:v>
                      </c:pt>
                      <c:pt idx="2715">
                        <c:v>43466.427083333343</c:v>
                      </c:pt>
                      <c:pt idx="2716">
                        <c:v>43466.427094907413</c:v>
                      </c:pt>
                      <c:pt idx="2717">
                        <c:v>43466.427106481482</c:v>
                      </c:pt>
                      <c:pt idx="2718">
                        <c:v>43466.427118055559</c:v>
                      </c:pt>
                      <c:pt idx="2719">
                        <c:v>43466.427129629628</c:v>
                      </c:pt>
                      <c:pt idx="2720">
                        <c:v>43466.427141203712</c:v>
                      </c:pt>
                      <c:pt idx="2721">
                        <c:v>43466.427152777767</c:v>
                      </c:pt>
                      <c:pt idx="2722">
                        <c:v>43466.427164351851</c:v>
                      </c:pt>
                      <c:pt idx="2723">
                        <c:v>43466.427175925928</c:v>
                      </c:pt>
                      <c:pt idx="2724">
                        <c:v>43466.427187499998</c:v>
                      </c:pt>
                      <c:pt idx="2725">
                        <c:v>43466.427199074067</c:v>
                      </c:pt>
                      <c:pt idx="2726">
                        <c:v>43466.427210648151</c:v>
                      </c:pt>
                      <c:pt idx="2727">
                        <c:v>43466.427222222221</c:v>
                      </c:pt>
                      <c:pt idx="2728">
                        <c:v>43466.427233796298</c:v>
                      </c:pt>
                      <c:pt idx="2729">
                        <c:v>43466.427245370367</c:v>
                      </c:pt>
                      <c:pt idx="2730">
                        <c:v>43466.427256944437</c:v>
                      </c:pt>
                      <c:pt idx="2731">
                        <c:v>43466.427268518521</c:v>
                      </c:pt>
                      <c:pt idx="2732">
                        <c:v>43466.42728009259</c:v>
                      </c:pt>
                      <c:pt idx="2733">
                        <c:v>43466.427291666667</c:v>
                      </c:pt>
                      <c:pt idx="2734">
                        <c:v>43466.427303240736</c:v>
                      </c:pt>
                      <c:pt idx="2735">
                        <c:v>43466.427314814813</c:v>
                      </c:pt>
                      <c:pt idx="2736">
                        <c:v>43466.42732638889</c:v>
                      </c:pt>
                      <c:pt idx="2737">
                        <c:v>43466.427337962959</c:v>
                      </c:pt>
                      <c:pt idx="2738">
                        <c:v>43466.427349537043</c:v>
                      </c:pt>
                      <c:pt idx="2739">
                        <c:v>43466.427361111113</c:v>
                      </c:pt>
                      <c:pt idx="2740">
                        <c:v>43466.427372685182</c:v>
                      </c:pt>
                      <c:pt idx="2741">
                        <c:v>43466.427384259259</c:v>
                      </c:pt>
                      <c:pt idx="2742">
                        <c:v>43466.427395833343</c:v>
                      </c:pt>
                      <c:pt idx="2743">
                        <c:v>43466.427407407413</c:v>
                      </c:pt>
                      <c:pt idx="2744">
                        <c:v>43466.427418981482</c:v>
                      </c:pt>
                      <c:pt idx="2745">
                        <c:v>43466.427430555559</c:v>
                      </c:pt>
                      <c:pt idx="2746">
                        <c:v>43466.427442129629</c:v>
                      </c:pt>
                      <c:pt idx="2747">
                        <c:v>43466.427453703713</c:v>
                      </c:pt>
                      <c:pt idx="2748">
                        <c:v>43466.427465277768</c:v>
                      </c:pt>
                      <c:pt idx="2749">
                        <c:v>43466.427476851852</c:v>
                      </c:pt>
                      <c:pt idx="2750">
                        <c:v>43466.427488425928</c:v>
                      </c:pt>
                      <c:pt idx="2751">
                        <c:v>43466.427499999998</c:v>
                      </c:pt>
                      <c:pt idx="2752">
                        <c:v>43466.427511574067</c:v>
                      </c:pt>
                      <c:pt idx="2753">
                        <c:v>43466.427523148152</c:v>
                      </c:pt>
                      <c:pt idx="2754">
                        <c:v>43466.427534722221</c:v>
                      </c:pt>
                      <c:pt idx="2755">
                        <c:v>43466.427546296298</c:v>
                      </c:pt>
                      <c:pt idx="2756">
                        <c:v>43466.427557870367</c:v>
                      </c:pt>
                      <c:pt idx="2757">
                        <c:v>43466.427569444437</c:v>
                      </c:pt>
                      <c:pt idx="2758">
                        <c:v>43466.427581018521</c:v>
                      </c:pt>
                      <c:pt idx="2759">
                        <c:v>43466.42759259259</c:v>
                      </c:pt>
                      <c:pt idx="2760">
                        <c:v>43466.427604166667</c:v>
                      </c:pt>
                      <c:pt idx="2761">
                        <c:v>43466.427615740737</c:v>
                      </c:pt>
                      <c:pt idx="2762">
                        <c:v>43466.427627314813</c:v>
                      </c:pt>
                      <c:pt idx="2763">
                        <c:v>43466.42763888889</c:v>
                      </c:pt>
                      <c:pt idx="2764">
                        <c:v>43466.42765046296</c:v>
                      </c:pt>
                      <c:pt idx="2765">
                        <c:v>43466.427662037036</c:v>
                      </c:pt>
                      <c:pt idx="2766">
                        <c:v>43466.427673611113</c:v>
                      </c:pt>
                      <c:pt idx="2767">
                        <c:v>43466.427685185183</c:v>
                      </c:pt>
                      <c:pt idx="2768">
                        <c:v>43466.42769675926</c:v>
                      </c:pt>
                      <c:pt idx="2769">
                        <c:v>43466.427708333344</c:v>
                      </c:pt>
                      <c:pt idx="2770">
                        <c:v>43466.427719907413</c:v>
                      </c:pt>
                      <c:pt idx="2771">
                        <c:v>43466.427731481483</c:v>
                      </c:pt>
                      <c:pt idx="2772">
                        <c:v>43466.427743055552</c:v>
                      </c:pt>
                      <c:pt idx="2773">
                        <c:v>43466.427754629629</c:v>
                      </c:pt>
                      <c:pt idx="2774">
                        <c:v>43466.427766203713</c:v>
                      </c:pt>
                      <c:pt idx="2775">
                        <c:v>43466.427777777782</c:v>
                      </c:pt>
                      <c:pt idx="2776">
                        <c:v>43466.427789351852</c:v>
                      </c:pt>
                      <c:pt idx="2777">
                        <c:v>43466.427800925929</c:v>
                      </c:pt>
                      <c:pt idx="2778">
                        <c:v>43466.427812499998</c:v>
                      </c:pt>
                      <c:pt idx="2779">
                        <c:v>43466.427824074082</c:v>
                      </c:pt>
                      <c:pt idx="2780">
                        <c:v>43466.427835648137</c:v>
                      </c:pt>
                      <c:pt idx="2781">
                        <c:v>43466.427847222221</c:v>
                      </c:pt>
                      <c:pt idx="2782">
                        <c:v>43466.427858796298</c:v>
                      </c:pt>
                      <c:pt idx="2783">
                        <c:v>43466.427870370368</c:v>
                      </c:pt>
                      <c:pt idx="2784">
                        <c:v>43466.427881944437</c:v>
                      </c:pt>
                      <c:pt idx="2785">
                        <c:v>43466.427893518521</c:v>
                      </c:pt>
                      <c:pt idx="2786">
                        <c:v>43466.427905092591</c:v>
                      </c:pt>
                      <c:pt idx="2787">
                        <c:v>43466.427916666667</c:v>
                      </c:pt>
                      <c:pt idx="2788">
                        <c:v>43466.427928240737</c:v>
                      </c:pt>
                      <c:pt idx="2789">
                        <c:v>43466.427939814806</c:v>
                      </c:pt>
                      <c:pt idx="2790">
                        <c:v>43466.427951388891</c:v>
                      </c:pt>
                      <c:pt idx="2791">
                        <c:v>43466.42796296296</c:v>
                      </c:pt>
                      <c:pt idx="2792">
                        <c:v>43466.427974537037</c:v>
                      </c:pt>
                      <c:pt idx="2793">
                        <c:v>43466.427986111114</c:v>
                      </c:pt>
                      <c:pt idx="2794">
                        <c:v>43466.427997685183</c:v>
                      </c:pt>
                      <c:pt idx="2795">
                        <c:v>43466.42800925926</c:v>
                      </c:pt>
                      <c:pt idx="2796">
                        <c:v>43466.428020833337</c:v>
                      </c:pt>
                      <c:pt idx="2797">
                        <c:v>43466.428032407413</c:v>
                      </c:pt>
                      <c:pt idx="2798">
                        <c:v>43466.428043981483</c:v>
                      </c:pt>
                      <c:pt idx="2799">
                        <c:v>43466.428055555552</c:v>
                      </c:pt>
                      <c:pt idx="2800">
                        <c:v>43466.428067129629</c:v>
                      </c:pt>
                      <c:pt idx="2801">
                        <c:v>43466.428078703713</c:v>
                      </c:pt>
                      <c:pt idx="2802">
                        <c:v>43466.428090277783</c:v>
                      </c:pt>
                      <c:pt idx="2803">
                        <c:v>43466.428101851852</c:v>
                      </c:pt>
                      <c:pt idx="2804">
                        <c:v>43466.428113425929</c:v>
                      </c:pt>
                      <c:pt idx="2805">
                        <c:v>43466.428124999999</c:v>
                      </c:pt>
                      <c:pt idx="2806">
                        <c:v>43466.428136574083</c:v>
                      </c:pt>
                      <c:pt idx="2807">
                        <c:v>43466.428148148138</c:v>
                      </c:pt>
                      <c:pt idx="2808">
                        <c:v>43466.428159722222</c:v>
                      </c:pt>
                      <c:pt idx="2809">
                        <c:v>43466.428171296298</c:v>
                      </c:pt>
                      <c:pt idx="2810">
                        <c:v>43466.428182870368</c:v>
                      </c:pt>
                      <c:pt idx="2811">
                        <c:v>43466.428194444437</c:v>
                      </c:pt>
                      <c:pt idx="2812">
                        <c:v>43466.428206018521</c:v>
                      </c:pt>
                      <c:pt idx="2813">
                        <c:v>43466.428217592591</c:v>
                      </c:pt>
                      <c:pt idx="2814">
                        <c:v>43466.428229166668</c:v>
                      </c:pt>
                      <c:pt idx="2815">
                        <c:v>43466.428240740737</c:v>
                      </c:pt>
                      <c:pt idx="2816">
                        <c:v>43466.428252314807</c:v>
                      </c:pt>
                      <c:pt idx="2817">
                        <c:v>43466.428263888891</c:v>
                      </c:pt>
                      <c:pt idx="2818">
                        <c:v>43466.42827546296</c:v>
                      </c:pt>
                      <c:pt idx="2819">
                        <c:v>43466.428287037037</c:v>
                      </c:pt>
                      <c:pt idx="2820">
                        <c:v>43466.428298611107</c:v>
                      </c:pt>
                      <c:pt idx="2821">
                        <c:v>43466.428310185183</c:v>
                      </c:pt>
                      <c:pt idx="2822">
                        <c:v>43466.42832175926</c:v>
                      </c:pt>
                      <c:pt idx="2823">
                        <c:v>43466.428333333337</c:v>
                      </c:pt>
                      <c:pt idx="2824">
                        <c:v>43466.428344907406</c:v>
                      </c:pt>
                      <c:pt idx="2825">
                        <c:v>43466.428356481483</c:v>
                      </c:pt>
                      <c:pt idx="2826">
                        <c:v>43466.428368055553</c:v>
                      </c:pt>
                      <c:pt idx="2827">
                        <c:v>43466.428379629629</c:v>
                      </c:pt>
                      <c:pt idx="2828">
                        <c:v>43466.428391203714</c:v>
                      </c:pt>
                      <c:pt idx="2829">
                        <c:v>43466.428402777783</c:v>
                      </c:pt>
                      <c:pt idx="2830">
                        <c:v>43466.428414351853</c:v>
                      </c:pt>
                      <c:pt idx="2831">
                        <c:v>43466.428425925929</c:v>
                      </c:pt>
                      <c:pt idx="2832">
                        <c:v>43466.428437499999</c:v>
                      </c:pt>
                      <c:pt idx="2833">
                        <c:v>43466.428449074083</c:v>
                      </c:pt>
                      <c:pt idx="2834">
                        <c:v>43466.428460648152</c:v>
                      </c:pt>
                      <c:pt idx="2835">
                        <c:v>43466.428472222222</c:v>
                      </c:pt>
                      <c:pt idx="2836">
                        <c:v>43466.428483796299</c:v>
                      </c:pt>
                      <c:pt idx="2837">
                        <c:v>43466.428495370368</c:v>
                      </c:pt>
                      <c:pt idx="2838">
                        <c:v>43466.428506944438</c:v>
                      </c:pt>
                      <c:pt idx="2839">
                        <c:v>43466.428518518522</c:v>
                      </c:pt>
                      <c:pt idx="2840">
                        <c:v>43466.428530092591</c:v>
                      </c:pt>
                      <c:pt idx="2841">
                        <c:v>43466.428541666668</c:v>
                      </c:pt>
                      <c:pt idx="2842">
                        <c:v>43466.428553240738</c:v>
                      </c:pt>
                      <c:pt idx="2843">
                        <c:v>43466.428564814807</c:v>
                      </c:pt>
                      <c:pt idx="2844">
                        <c:v>43466.428576388891</c:v>
                      </c:pt>
                      <c:pt idx="2845">
                        <c:v>43466.428587962961</c:v>
                      </c:pt>
                      <c:pt idx="2846">
                        <c:v>43466.428599537037</c:v>
                      </c:pt>
                      <c:pt idx="2847">
                        <c:v>43466.428611111107</c:v>
                      </c:pt>
                      <c:pt idx="2848">
                        <c:v>43466.428622685176</c:v>
                      </c:pt>
                      <c:pt idx="2849">
                        <c:v>43466.42863425926</c:v>
                      </c:pt>
                      <c:pt idx="2850">
                        <c:v>43466.42864583333</c:v>
                      </c:pt>
                      <c:pt idx="2851">
                        <c:v>43466.428657407407</c:v>
                      </c:pt>
                      <c:pt idx="2852">
                        <c:v>43466.428668981483</c:v>
                      </c:pt>
                      <c:pt idx="2853">
                        <c:v>43466.428680555553</c:v>
                      </c:pt>
                      <c:pt idx="2854">
                        <c:v>43466.42869212963</c:v>
                      </c:pt>
                      <c:pt idx="2855">
                        <c:v>43466.428703703707</c:v>
                      </c:pt>
                      <c:pt idx="2856">
                        <c:v>43466.428715277783</c:v>
                      </c:pt>
                      <c:pt idx="2857">
                        <c:v>43466.428726851853</c:v>
                      </c:pt>
                      <c:pt idx="2858">
                        <c:v>43466.428738425922</c:v>
                      </c:pt>
                      <c:pt idx="2859">
                        <c:v>43466.428749999999</c:v>
                      </c:pt>
                      <c:pt idx="2860">
                        <c:v>43466.428761574083</c:v>
                      </c:pt>
                      <c:pt idx="2861">
                        <c:v>43466.428773148153</c:v>
                      </c:pt>
                      <c:pt idx="2862">
                        <c:v>43466.428784722222</c:v>
                      </c:pt>
                      <c:pt idx="2863">
                        <c:v>43466.428796296299</c:v>
                      </c:pt>
                      <c:pt idx="2864">
                        <c:v>43466.428807870368</c:v>
                      </c:pt>
                      <c:pt idx="2865">
                        <c:v>43466.428819444453</c:v>
                      </c:pt>
                      <c:pt idx="2866">
                        <c:v>43466.428831018522</c:v>
                      </c:pt>
                      <c:pt idx="2867">
                        <c:v>43466.428842592592</c:v>
                      </c:pt>
                      <c:pt idx="2868">
                        <c:v>43466.428854166668</c:v>
                      </c:pt>
                      <c:pt idx="2869">
                        <c:v>43466.428865740738</c:v>
                      </c:pt>
                      <c:pt idx="2870">
                        <c:v>43466.428877314807</c:v>
                      </c:pt>
                      <c:pt idx="2871">
                        <c:v>43466.428888888891</c:v>
                      </c:pt>
                      <c:pt idx="2872">
                        <c:v>43466.428900462961</c:v>
                      </c:pt>
                      <c:pt idx="2873">
                        <c:v>43466.428912037038</c:v>
                      </c:pt>
                      <c:pt idx="2874">
                        <c:v>43466.428923611107</c:v>
                      </c:pt>
                      <c:pt idx="2875">
                        <c:v>43466.428935185177</c:v>
                      </c:pt>
                      <c:pt idx="2876">
                        <c:v>43466.428946759261</c:v>
                      </c:pt>
                      <c:pt idx="2877">
                        <c:v>43466.42895833333</c:v>
                      </c:pt>
                      <c:pt idx="2878">
                        <c:v>43466.428969907407</c:v>
                      </c:pt>
                      <c:pt idx="2879">
                        <c:v>43466.428981481477</c:v>
                      </c:pt>
                      <c:pt idx="2880">
                        <c:v>43466.428993055553</c:v>
                      </c:pt>
                      <c:pt idx="2881">
                        <c:v>43466.42900462963</c:v>
                      </c:pt>
                      <c:pt idx="2882">
                        <c:v>43466.429016203707</c:v>
                      </c:pt>
                      <c:pt idx="2883">
                        <c:v>43466.429027777784</c:v>
                      </c:pt>
                      <c:pt idx="2884">
                        <c:v>43466.429039351853</c:v>
                      </c:pt>
                      <c:pt idx="2885">
                        <c:v>43466.429050925923</c:v>
                      </c:pt>
                      <c:pt idx="2886">
                        <c:v>43466.429062499999</c:v>
                      </c:pt>
                      <c:pt idx="2887">
                        <c:v>43466.429074074083</c:v>
                      </c:pt>
                      <c:pt idx="2888">
                        <c:v>43466.429085648153</c:v>
                      </c:pt>
                      <c:pt idx="2889">
                        <c:v>43466.429097222222</c:v>
                      </c:pt>
                      <c:pt idx="2890">
                        <c:v>43466.429108796299</c:v>
                      </c:pt>
                      <c:pt idx="2891">
                        <c:v>43466.429120370369</c:v>
                      </c:pt>
                      <c:pt idx="2892">
                        <c:v>43466.429178240738</c:v>
                      </c:pt>
                      <c:pt idx="2893">
                        <c:v>43466.429189814808</c:v>
                      </c:pt>
                      <c:pt idx="2894">
                        <c:v>43466.429224537038</c:v>
                      </c:pt>
                      <c:pt idx="2895">
                        <c:v>43466.429282407407</c:v>
                      </c:pt>
                      <c:pt idx="2896">
                        <c:v>43466.429409722223</c:v>
                      </c:pt>
                      <c:pt idx="2897">
                        <c:v>43466.4294212963</c:v>
                      </c:pt>
                      <c:pt idx="2898">
                        <c:v>43466.429432870369</c:v>
                      </c:pt>
                      <c:pt idx="2899">
                        <c:v>43466.429444444453</c:v>
                      </c:pt>
                      <c:pt idx="2900">
                        <c:v>43466.429479166669</c:v>
                      </c:pt>
                      <c:pt idx="2901">
                        <c:v>43466.429490740738</c:v>
                      </c:pt>
                      <c:pt idx="2902">
                        <c:v>43466.429502314822</c:v>
                      </c:pt>
                      <c:pt idx="2903">
                        <c:v>43466.429513888892</c:v>
                      </c:pt>
                      <c:pt idx="2904">
                        <c:v>43466.429525462961</c:v>
                      </c:pt>
                      <c:pt idx="2905">
                        <c:v>43466.429537037038</c:v>
                      </c:pt>
                      <c:pt idx="2906">
                        <c:v>43466.429548611108</c:v>
                      </c:pt>
                      <c:pt idx="2907">
                        <c:v>43466.429560185177</c:v>
                      </c:pt>
                      <c:pt idx="2908">
                        <c:v>43466.429571759261</c:v>
                      </c:pt>
                      <c:pt idx="2909">
                        <c:v>43466.429583333331</c:v>
                      </c:pt>
                      <c:pt idx="2910">
                        <c:v>43466.429594907408</c:v>
                      </c:pt>
                      <c:pt idx="2911">
                        <c:v>43466.429606481477</c:v>
                      </c:pt>
                      <c:pt idx="2912">
                        <c:v>43466.429618055547</c:v>
                      </c:pt>
                      <c:pt idx="2913">
                        <c:v>43466.429629629631</c:v>
                      </c:pt>
                      <c:pt idx="2914">
                        <c:v>43466.4296412037</c:v>
                      </c:pt>
                      <c:pt idx="2915">
                        <c:v>43466.429652777777</c:v>
                      </c:pt>
                      <c:pt idx="2916">
                        <c:v>43466.429664351846</c:v>
                      </c:pt>
                      <c:pt idx="2917">
                        <c:v>43466.429675925923</c:v>
                      </c:pt>
                      <c:pt idx="2918">
                        <c:v>43466.4296875</c:v>
                      </c:pt>
                      <c:pt idx="2919">
                        <c:v>43466.429699074077</c:v>
                      </c:pt>
                      <c:pt idx="2920">
                        <c:v>43466.429710648154</c:v>
                      </c:pt>
                      <c:pt idx="2921">
                        <c:v>43466.429722222223</c:v>
                      </c:pt>
                      <c:pt idx="2922">
                        <c:v>43466.4297337963</c:v>
                      </c:pt>
                      <c:pt idx="2923">
                        <c:v>43466.429745370369</c:v>
                      </c:pt>
                      <c:pt idx="2924">
                        <c:v>43466.429756944453</c:v>
                      </c:pt>
                      <c:pt idx="2925">
                        <c:v>43466.429768518523</c:v>
                      </c:pt>
                      <c:pt idx="2926">
                        <c:v>43466.429780092592</c:v>
                      </c:pt>
                      <c:pt idx="2927">
                        <c:v>43466.429791666669</c:v>
                      </c:pt>
                      <c:pt idx="2928">
                        <c:v>43466.429803240739</c:v>
                      </c:pt>
                      <c:pt idx="2929">
                        <c:v>43466.429814814823</c:v>
                      </c:pt>
                      <c:pt idx="2930">
                        <c:v>43466.429826388892</c:v>
                      </c:pt>
                      <c:pt idx="2931">
                        <c:v>43466.429837962962</c:v>
                      </c:pt>
                      <c:pt idx="2932">
                        <c:v>43466.429849537039</c:v>
                      </c:pt>
                      <c:pt idx="2933">
                        <c:v>43466.429861111108</c:v>
                      </c:pt>
                      <c:pt idx="2934">
                        <c:v>43466.429872685178</c:v>
                      </c:pt>
                      <c:pt idx="2935">
                        <c:v>43466.429884259262</c:v>
                      </c:pt>
                      <c:pt idx="2936">
                        <c:v>43466.429895833331</c:v>
                      </c:pt>
                      <c:pt idx="2937">
                        <c:v>43466.429907407408</c:v>
                      </c:pt>
                      <c:pt idx="2938">
                        <c:v>43466.429918981477</c:v>
                      </c:pt>
                      <c:pt idx="2939">
                        <c:v>43466.429930555547</c:v>
                      </c:pt>
                      <c:pt idx="2940">
                        <c:v>43466.429942129631</c:v>
                      </c:pt>
                      <c:pt idx="2941">
                        <c:v>43466.4299537037</c:v>
                      </c:pt>
                      <c:pt idx="2942">
                        <c:v>43466.429965277777</c:v>
                      </c:pt>
                      <c:pt idx="2943">
                        <c:v>43466.429976851847</c:v>
                      </c:pt>
                      <c:pt idx="2944">
                        <c:v>43466.429988425924</c:v>
                      </c:pt>
                      <c:pt idx="2945">
                        <c:v>43466.43</c:v>
                      </c:pt>
                      <c:pt idx="2946">
                        <c:v>43466.430011574077</c:v>
                      </c:pt>
                      <c:pt idx="2947">
                        <c:v>43466.430023148147</c:v>
                      </c:pt>
                      <c:pt idx="2948">
                        <c:v>43466.430034722223</c:v>
                      </c:pt>
                      <c:pt idx="2949">
                        <c:v>43466.430046296293</c:v>
                      </c:pt>
                      <c:pt idx="2950">
                        <c:v>43466.43005787037</c:v>
                      </c:pt>
                      <c:pt idx="2951">
                        <c:v>43466.430069444446</c:v>
                      </c:pt>
                      <c:pt idx="2952">
                        <c:v>43466.430081018523</c:v>
                      </c:pt>
                      <c:pt idx="2953">
                        <c:v>43466.430092592593</c:v>
                      </c:pt>
                      <c:pt idx="2954">
                        <c:v>43466.430104166669</c:v>
                      </c:pt>
                      <c:pt idx="2955">
                        <c:v>43466.430115740739</c:v>
                      </c:pt>
                      <c:pt idx="2956">
                        <c:v>43466.430127314823</c:v>
                      </c:pt>
                      <c:pt idx="2957">
                        <c:v>43466.430138888893</c:v>
                      </c:pt>
                      <c:pt idx="2958">
                        <c:v>43466.430150462962</c:v>
                      </c:pt>
                      <c:pt idx="2959">
                        <c:v>43466.430162037039</c:v>
                      </c:pt>
                      <c:pt idx="2960">
                        <c:v>43466.430173611108</c:v>
                      </c:pt>
                      <c:pt idx="2961">
                        <c:v>43466.430185185192</c:v>
                      </c:pt>
                      <c:pt idx="2962">
                        <c:v>43466.430196759262</c:v>
                      </c:pt>
                      <c:pt idx="2963">
                        <c:v>43466.430208333331</c:v>
                      </c:pt>
                      <c:pt idx="2964">
                        <c:v>43466.430219907408</c:v>
                      </c:pt>
                      <c:pt idx="2965">
                        <c:v>43466.430231481478</c:v>
                      </c:pt>
                      <c:pt idx="2966">
                        <c:v>43466.430243055547</c:v>
                      </c:pt>
                      <c:pt idx="2967">
                        <c:v>43466.430254629631</c:v>
                      </c:pt>
                      <c:pt idx="2968">
                        <c:v>43466.430266203701</c:v>
                      </c:pt>
                      <c:pt idx="2969">
                        <c:v>43466.430277777778</c:v>
                      </c:pt>
                      <c:pt idx="2970">
                        <c:v>43466.430289351847</c:v>
                      </c:pt>
                      <c:pt idx="2971">
                        <c:v>43466.430300925917</c:v>
                      </c:pt>
                      <c:pt idx="2972">
                        <c:v>43466.430312500001</c:v>
                      </c:pt>
                      <c:pt idx="2973">
                        <c:v>43466.430324074077</c:v>
                      </c:pt>
                      <c:pt idx="2974">
                        <c:v>43466.430335648147</c:v>
                      </c:pt>
                      <c:pt idx="2975">
                        <c:v>43466.430347222216</c:v>
                      </c:pt>
                      <c:pt idx="2976">
                        <c:v>43466.430358796293</c:v>
                      </c:pt>
                      <c:pt idx="2977">
                        <c:v>43466.43037037037</c:v>
                      </c:pt>
                      <c:pt idx="2978">
                        <c:v>43466.430381944447</c:v>
                      </c:pt>
                      <c:pt idx="2979">
                        <c:v>43466.430393518523</c:v>
                      </c:pt>
                      <c:pt idx="2980">
                        <c:v>43466.430405092593</c:v>
                      </c:pt>
                      <c:pt idx="2981">
                        <c:v>43466.43041666667</c:v>
                      </c:pt>
                      <c:pt idx="2982">
                        <c:v>43466.430428240739</c:v>
                      </c:pt>
                      <c:pt idx="2983">
                        <c:v>43466.430439814823</c:v>
                      </c:pt>
                      <c:pt idx="2984">
                        <c:v>43466.430451388893</c:v>
                      </c:pt>
                      <c:pt idx="2985">
                        <c:v>43466.430462962962</c:v>
                      </c:pt>
                      <c:pt idx="2986">
                        <c:v>43466.430474537039</c:v>
                      </c:pt>
                      <c:pt idx="2987">
                        <c:v>43466.430486111109</c:v>
                      </c:pt>
                      <c:pt idx="2988">
                        <c:v>43466.430497685193</c:v>
                      </c:pt>
                      <c:pt idx="2989">
                        <c:v>43466.430509259262</c:v>
                      </c:pt>
                      <c:pt idx="2990">
                        <c:v>43466.430520833332</c:v>
                      </c:pt>
                      <c:pt idx="2991">
                        <c:v>43466.430532407408</c:v>
                      </c:pt>
                      <c:pt idx="2992">
                        <c:v>43466.430543981478</c:v>
                      </c:pt>
                      <c:pt idx="2993">
                        <c:v>43466.430555555547</c:v>
                      </c:pt>
                      <c:pt idx="2994">
                        <c:v>43466.430567129632</c:v>
                      </c:pt>
                      <c:pt idx="2995">
                        <c:v>43466.430578703701</c:v>
                      </c:pt>
                      <c:pt idx="2996">
                        <c:v>43466.430590277778</c:v>
                      </c:pt>
                      <c:pt idx="2997">
                        <c:v>43466.430601851847</c:v>
                      </c:pt>
                      <c:pt idx="2998">
                        <c:v>43466.430613425917</c:v>
                      </c:pt>
                      <c:pt idx="2999">
                        <c:v>43466.430625000001</c:v>
                      </c:pt>
                      <c:pt idx="3000">
                        <c:v>43466.430636574078</c:v>
                      </c:pt>
                      <c:pt idx="3001">
                        <c:v>43466.430648148147</c:v>
                      </c:pt>
                      <c:pt idx="3002">
                        <c:v>43466.430659722217</c:v>
                      </c:pt>
                      <c:pt idx="3003">
                        <c:v>43466.430671296293</c:v>
                      </c:pt>
                      <c:pt idx="3004">
                        <c:v>43466.43068287037</c:v>
                      </c:pt>
                      <c:pt idx="3005">
                        <c:v>43466.430694444447</c:v>
                      </c:pt>
                      <c:pt idx="3006">
                        <c:v>43466.430706018517</c:v>
                      </c:pt>
                      <c:pt idx="3007">
                        <c:v>43466.430717592593</c:v>
                      </c:pt>
                      <c:pt idx="3008">
                        <c:v>43466.43072916667</c:v>
                      </c:pt>
                      <c:pt idx="3009">
                        <c:v>43466.43074074074</c:v>
                      </c:pt>
                      <c:pt idx="3010">
                        <c:v>43466.430752314824</c:v>
                      </c:pt>
                      <c:pt idx="3011">
                        <c:v>43466.430763888893</c:v>
                      </c:pt>
                      <c:pt idx="3012">
                        <c:v>43466.430775462963</c:v>
                      </c:pt>
                      <c:pt idx="3013">
                        <c:v>43466.430787037039</c:v>
                      </c:pt>
                      <c:pt idx="3014">
                        <c:v>43466.430798611109</c:v>
                      </c:pt>
                      <c:pt idx="3015">
                        <c:v>43466.430810185193</c:v>
                      </c:pt>
                      <c:pt idx="3016">
                        <c:v>43466.430821759262</c:v>
                      </c:pt>
                      <c:pt idx="3017">
                        <c:v>43466.430833333332</c:v>
                      </c:pt>
                      <c:pt idx="3018">
                        <c:v>43466.430844907409</c:v>
                      </c:pt>
                      <c:pt idx="3019">
                        <c:v>43466.430856481478</c:v>
                      </c:pt>
                      <c:pt idx="3020">
                        <c:v>43466.430868055562</c:v>
                      </c:pt>
                      <c:pt idx="3021">
                        <c:v>43466.430879629632</c:v>
                      </c:pt>
                      <c:pt idx="3022">
                        <c:v>43466.430891203701</c:v>
                      </c:pt>
                      <c:pt idx="3023">
                        <c:v>43466.430902777778</c:v>
                      </c:pt>
                      <c:pt idx="3024">
                        <c:v>43466.430914351848</c:v>
                      </c:pt>
                      <c:pt idx="3025">
                        <c:v>43466.430925925917</c:v>
                      </c:pt>
                      <c:pt idx="3026">
                        <c:v>43466.430937500001</c:v>
                      </c:pt>
                      <c:pt idx="3027">
                        <c:v>43466.430949074071</c:v>
                      </c:pt>
                      <c:pt idx="3028">
                        <c:v>43466.430960648147</c:v>
                      </c:pt>
                      <c:pt idx="3029">
                        <c:v>43466.430972222217</c:v>
                      </c:pt>
                      <c:pt idx="3030">
                        <c:v>43466.430983796286</c:v>
                      </c:pt>
                      <c:pt idx="3031">
                        <c:v>43466.430995370371</c:v>
                      </c:pt>
                      <c:pt idx="3032">
                        <c:v>43466.431006944447</c:v>
                      </c:pt>
                      <c:pt idx="3033">
                        <c:v>43466.431018518517</c:v>
                      </c:pt>
                      <c:pt idx="3034">
                        <c:v>43466.431030092594</c:v>
                      </c:pt>
                      <c:pt idx="3035">
                        <c:v>43466.431041666663</c:v>
                      </c:pt>
                      <c:pt idx="3036">
                        <c:v>43466.43105324074</c:v>
                      </c:pt>
                      <c:pt idx="3037">
                        <c:v>43466.431064814817</c:v>
                      </c:pt>
                      <c:pt idx="3038">
                        <c:v>43466.431076388893</c:v>
                      </c:pt>
                      <c:pt idx="3039">
                        <c:v>43466.431087962963</c:v>
                      </c:pt>
                      <c:pt idx="3040">
                        <c:v>43466.43109953704</c:v>
                      </c:pt>
                      <c:pt idx="3041">
                        <c:v>43466.431111111109</c:v>
                      </c:pt>
                      <c:pt idx="3042">
                        <c:v>43466.431122685193</c:v>
                      </c:pt>
                      <c:pt idx="3043">
                        <c:v>43466.431134259263</c:v>
                      </c:pt>
                      <c:pt idx="3044">
                        <c:v>43466.431145833332</c:v>
                      </c:pt>
                      <c:pt idx="3045">
                        <c:v>43466.431157407409</c:v>
                      </c:pt>
                      <c:pt idx="3046">
                        <c:v>43466.431168981479</c:v>
                      </c:pt>
                      <c:pt idx="3047">
                        <c:v>43466.431180555563</c:v>
                      </c:pt>
                      <c:pt idx="3048">
                        <c:v>43466.431192129632</c:v>
                      </c:pt>
                      <c:pt idx="3049">
                        <c:v>43466.431203703702</c:v>
                      </c:pt>
                      <c:pt idx="3050">
                        <c:v>43466.431215277778</c:v>
                      </c:pt>
                      <c:pt idx="3051">
                        <c:v>43466.431226851862</c:v>
                      </c:pt>
                      <c:pt idx="3052">
                        <c:v>43466.431238425917</c:v>
                      </c:pt>
                      <c:pt idx="3053">
                        <c:v>43466.431250000001</c:v>
                      </c:pt>
                      <c:pt idx="3054">
                        <c:v>43466.431261574071</c:v>
                      </c:pt>
                      <c:pt idx="3055">
                        <c:v>43466.431273148148</c:v>
                      </c:pt>
                      <c:pt idx="3056">
                        <c:v>43466.431284722217</c:v>
                      </c:pt>
                      <c:pt idx="3057">
                        <c:v>43466.431296296287</c:v>
                      </c:pt>
                      <c:pt idx="3058">
                        <c:v>43466.431307870371</c:v>
                      </c:pt>
                      <c:pt idx="3059">
                        <c:v>43466.431319444448</c:v>
                      </c:pt>
                      <c:pt idx="3060">
                        <c:v>43466.431331018517</c:v>
                      </c:pt>
                      <c:pt idx="3061">
                        <c:v>43466.431342592587</c:v>
                      </c:pt>
                      <c:pt idx="3062">
                        <c:v>43466.431354166663</c:v>
                      </c:pt>
                      <c:pt idx="3063">
                        <c:v>43466.43136574074</c:v>
                      </c:pt>
                      <c:pt idx="3064">
                        <c:v>43466.431377314817</c:v>
                      </c:pt>
                      <c:pt idx="3065">
                        <c:v>43466.431388888886</c:v>
                      </c:pt>
                      <c:pt idx="3066">
                        <c:v>43466.431400462963</c:v>
                      </c:pt>
                      <c:pt idx="3067">
                        <c:v>43466.43141203704</c:v>
                      </c:pt>
                      <c:pt idx="3068">
                        <c:v>43466.431423611109</c:v>
                      </c:pt>
                      <c:pt idx="3069">
                        <c:v>43466.431435185194</c:v>
                      </c:pt>
                      <c:pt idx="3070">
                        <c:v>43466.431446759263</c:v>
                      </c:pt>
                      <c:pt idx="3071">
                        <c:v>43466.431458333333</c:v>
                      </c:pt>
                      <c:pt idx="3072">
                        <c:v>43466.431469907409</c:v>
                      </c:pt>
                      <c:pt idx="3073">
                        <c:v>43466.431481481479</c:v>
                      </c:pt>
                      <c:pt idx="3074">
                        <c:v>43466.431493055563</c:v>
                      </c:pt>
                      <c:pt idx="3075">
                        <c:v>43466.431504629632</c:v>
                      </c:pt>
                      <c:pt idx="3076">
                        <c:v>43466.431516203702</c:v>
                      </c:pt>
                      <c:pt idx="3077">
                        <c:v>43466.431527777779</c:v>
                      </c:pt>
                      <c:pt idx="3078">
                        <c:v>43466.431539351863</c:v>
                      </c:pt>
                      <c:pt idx="3079">
                        <c:v>43466.431550925918</c:v>
                      </c:pt>
                      <c:pt idx="3080">
                        <c:v>43466.431562500002</c:v>
                      </c:pt>
                      <c:pt idx="3081">
                        <c:v>43466.431574074071</c:v>
                      </c:pt>
                      <c:pt idx="3082">
                        <c:v>43466.431585648148</c:v>
                      </c:pt>
                      <c:pt idx="3083">
                        <c:v>43466.431597222218</c:v>
                      </c:pt>
                      <c:pt idx="3084">
                        <c:v>43466.431608796287</c:v>
                      </c:pt>
                      <c:pt idx="3085">
                        <c:v>43466.431620370371</c:v>
                      </c:pt>
                      <c:pt idx="3086">
                        <c:v>43466.431631944448</c:v>
                      </c:pt>
                      <c:pt idx="3087">
                        <c:v>43466.431643518517</c:v>
                      </c:pt>
                      <c:pt idx="3088">
                        <c:v>43466.431655092587</c:v>
                      </c:pt>
                      <c:pt idx="3089">
                        <c:v>43466.431666666656</c:v>
                      </c:pt>
                      <c:pt idx="3090">
                        <c:v>43466.43167824074</c:v>
                      </c:pt>
                      <c:pt idx="3091">
                        <c:v>43466.431689814817</c:v>
                      </c:pt>
                      <c:pt idx="3092">
                        <c:v>43466.431701388887</c:v>
                      </c:pt>
                      <c:pt idx="3093">
                        <c:v>43466.431712962964</c:v>
                      </c:pt>
                      <c:pt idx="3094">
                        <c:v>43466.43172453704</c:v>
                      </c:pt>
                      <c:pt idx="3095">
                        <c:v>43466.43173611111</c:v>
                      </c:pt>
                      <c:pt idx="3096">
                        <c:v>43466.431747685187</c:v>
                      </c:pt>
                      <c:pt idx="3097">
                        <c:v>43466.431759259263</c:v>
                      </c:pt>
                      <c:pt idx="3098">
                        <c:v>43466.431770833333</c:v>
                      </c:pt>
                      <c:pt idx="3099">
                        <c:v>43466.43178240741</c:v>
                      </c:pt>
                      <c:pt idx="3100">
                        <c:v>43466.431793981479</c:v>
                      </c:pt>
                      <c:pt idx="3101">
                        <c:v>43466.431805555563</c:v>
                      </c:pt>
                      <c:pt idx="3102">
                        <c:v>43466.431817129633</c:v>
                      </c:pt>
                      <c:pt idx="3103">
                        <c:v>43466.431828703702</c:v>
                      </c:pt>
                      <c:pt idx="3104">
                        <c:v>43466.431840277779</c:v>
                      </c:pt>
                      <c:pt idx="3105">
                        <c:v>43466.431851851848</c:v>
                      </c:pt>
                      <c:pt idx="3106">
                        <c:v>43466.431863425933</c:v>
                      </c:pt>
                      <c:pt idx="3107">
                        <c:v>43466.431875000002</c:v>
                      </c:pt>
                      <c:pt idx="3108">
                        <c:v>43466.431886574072</c:v>
                      </c:pt>
                      <c:pt idx="3109">
                        <c:v>43466.431898148148</c:v>
                      </c:pt>
                      <c:pt idx="3110">
                        <c:v>43466.431909722232</c:v>
                      </c:pt>
                      <c:pt idx="3111">
                        <c:v>43466.431921296287</c:v>
                      </c:pt>
                      <c:pt idx="3112">
                        <c:v>43466.431932870371</c:v>
                      </c:pt>
                      <c:pt idx="3113">
                        <c:v>43466.431944444441</c:v>
                      </c:pt>
                      <c:pt idx="3114">
                        <c:v>43466.431956018518</c:v>
                      </c:pt>
                      <c:pt idx="3115">
                        <c:v>43466.431967592587</c:v>
                      </c:pt>
                      <c:pt idx="3116">
                        <c:v>43466.431979166657</c:v>
                      </c:pt>
                      <c:pt idx="3117">
                        <c:v>43466.431990740741</c:v>
                      </c:pt>
                      <c:pt idx="3118">
                        <c:v>43466.432002314818</c:v>
                      </c:pt>
                      <c:pt idx="3119">
                        <c:v>43466.432013888887</c:v>
                      </c:pt>
                      <c:pt idx="3120">
                        <c:v>43466.432025462957</c:v>
                      </c:pt>
                      <c:pt idx="3121">
                        <c:v>43466.432037037041</c:v>
                      </c:pt>
                      <c:pt idx="3122">
                        <c:v>43466.43204861111</c:v>
                      </c:pt>
                      <c:pt idx="3123">
                        <c:v>43466.432060185187</c:v>
                      </c:pt>
                      <c:pt idx="3124">
                        <c:v>43466.432071759264</c:v>
                      </c:pt>
                      <c:pt idx="3125">
                        <c:v>43466.432083333333</c:v>
                      </c:pt>
                      <c:pt idx="3126">
                        <c:v>43466.43209490741</c:v>
                      </c:pt>
                      <c:pt idx="3127">
                        <c:v>43466.432106481479</c:v>
                      </c:pt>
                      <c:pt idx="3128">
                        <c:v>43466.432118055563</c:v>
                      </c:pt>
                      <c:pt idx="3129">
                        <c:v>43466.432129629633</c:v>
                      </c:pt>
                      <c:pt idx="3130">
                        <c:v>43466.432141203702</c:v>
                      </c:pt>
                      <c:pt idx="3131">
                        <c:v>43466.432152777779</c:v>
                      </c:pt>
                      <c:pt idx="3132">
                        <c:v>43466.432164351849</c:v>
                      </c:pt>
                      <c:pt idx="3133">
                        <c:v>43466.432175925933</c:v>
                      </c:pt>
                      <c:pt idx="3134">
                        <c:v>43466.432187500002</c:v>
                      </c:pt>
                      <c:pt idx="3135">
                        <c:v>43466.432199074072</c:v>
                      </c:pt>
                      <c:pt idx="3136">
                        <c:v>43466.432210648149</c:v>
                      </c:pt>
                      <c:pt idx="3137">
                        <c:v>43466.432222222233</c:v>
                      </c:pt>
                      <c:pt idx="3138">
                        <c:v>43466.432233796288</c:v>
                      </c:pt>
                      <c:pt idx="3139">
                        <c:v>43466.432245370372</c:v>
                      </c:pt>
                      <c:pt idx="3140">
                        <c:v>43466.432256944441</c:v>
                      </c:pt>
                      <c:pt idx="3141">
                        <c:v>43466.432268518518</c:v>
                      </c:pt>
                      <c:pt idx="3142">
                        <c:v>43466.432280092587</c:v>
                      </c:pt>
                      <c:pt idx="3143">
                        <c:v>43466.432291666657</c:v>
                      </c:pt>
                      <c:pt idx="3144">
                        <c:v>43466.432303240741</c:v>
                      </c:pt>
                      <c:pt idx="3145">
                        <c:v>43466.432314814818</c:v>
                      </c:pt>
                      <c:pt idx="3146">
                        <c:v>43466.432326388887</c:v>
                      </c:pt>
                      <c:pt idx="3147">
                        <c:v>43466.432337962957</c:v>
                      </c:pt>
                      <c:pt idx="3148">
                        <c:v>43466.432349537034</c:v>
                      </c:pt>
                      <c:pt idx="3149">
                        <c:v>43466.43236111111</c:v>
                      </c:pt>
                      <c:pt idx="3150">
                        <c:v>43466.432372685187</c:v>
                      </c:pt>
                      <c:pt idx="3151">
                        <c:v>43466.432384259257</c:v>
                      </c:pt>
                      <c:pt idx="3152">
                        <c:v>43466.432395833333</c:v>
                      </c:pt>
                      <c:pt idx="3153">
                        <c:v>43466.43240740741</c:v>
                      </c:pt>
                      <c:pt idx="3154">
                        <c:v>43466.43241898148</c:v>
                      </c:pt>
                      <c:pt idx="3155">
                        <c:v>43466.432430555556</c:v>
                      </c:pt>
                      <c:pt idx="3156">
                        <c:v>43466.432442129633</c:v>
                      </c:pt>
                      <c:pt idx="3157">
                        <c:v>43466.432453703703</c:v>
                      </c:pt>
                      <c:pt idx="3158">
                        <c:v>43466.43246527778</c:v>
                      </c:pt>
                      <c:pt idx="3159">
                        <c:v>43466.432476851849</c:v>
                      </c:pt>
                      <c:pt idx="3160">
                        <c:v>43466.432488425933</c:v>
                      </c:pt>
                      <c:pt idx="3161">
                        <c:v>43466.432500000003</c:v>
                      </c:pt>
                      <c:pt idx="3162">
                        <c:v>43466.432511574072</c:v>
                      </c:pt>
                      <c:pt idx="3163">
                        <c:v>43466.432523148149</c:v>
                      </c:pt>
                      <c:pt idx="3164">
                        <c:v>43466.432534722233</c:v>
                      </c:pt>
                      <c:pt idx="3165">
                        <c:v>43466.432546296302</c:v>
                      </c:pt>
                      <c:pt idx="3166">
                        <c:v>43466.432557870372</c:v>
                      </c:pt>
                      <c:pt idx="3167">
                        <c:v>43466.432569444441</c:v>
                      </c:pt>
                      <c:pt idx="3168">
                        <c:v>43466.432581018518</c:v>
                      </c:pt>
                      <c:pt idx="3169">
                        <c:v>43466.432592592602</c:v>
                      </c:pt>
                      <c:pt idx="3170">
                        <c:v>43466.432604166657</c:v>
                      </c:pt>
                      <c:pt idx="3171">
                        <c:v>43466.432615740741</c:v>
                      </c:pt>
                      <c:pt idx="3172">
                        <c:v>43466.432627314818</c:v>
                      </c:pt>
                      <c:pt idx="3173">
                        <c:v>43466.432638888888</c:v>
                      </c:pt>
                      <c:pt idx="3174">
                        <c:v>43466.432650462957</c:v>
                      </c:pt>
                      <c:pt idx="3175">
                        <c:v>43466.432662037027</c:v>
                      </c:pt>
                      <c:pt idx="3176">
                        <c:v>43466.432673611111</c:v>
                      </c:pt>
                      <c:pt idx="3177">
                        <c:v>43466.432685185187</c:v>
                      </c:pt>
                      <c:pt idx="3178">
                        <c:v>43466.432696759257</c:v>
                      </c:pt>
                      <c:pt idx="3179">
                        <c:v>43466.432708333326</c:v>
                      </c:pt>
                      <c:pt idx="3180">
                        <c:v>43466.432719907411</c:v>
                      </c:pt>
                      <c:pt idx="3181">
                        <c:v>43466.43273148148</c:v>
                      </c:pt>
                      <c:pt idx="3182">
                        <c:v>43466.432743055557</c:v>
                      </c:pt>
                      <c:pt idx="3183">
                        <c:v>43466.432754629634</c:v>
                      </c:pt>
                      <c:pt idx="3184">
                        <c:v>43466.432766203703</c:v>
                      </c:pt>
                      <c:pt idx="3185">
                        <c:v>43466.43277777778</c:v>
                      </c:pt>
                      <c:pt idx="3186">
                        <c:v>43466.432789351849</c:v>
                      </c:pt>
                      <c:pt idx="3187">
                        <c:v>43466.432800925933</c:v>
                      </c:pt>
                      <c:pt idx="3188">
                        <c:v>43466.432812500003</c:v>
                      </c:pt>
                      <c:pt idx="3189">
                        <c:v>43466.432824074072</c:v>
                      </c:pt>
                      <c:pt idx="3190">
                        <c:v>43466.432835648149</c:v>
                      </c:pt>
                      <c:pt idx="3191">
                        <c:v>43466.432847222219</c:v>
                      </c:pt>
                      <c:pt idx="3192">
                        <c:v>43466.432858796303</c:v>
                      </c:pt>
                      <c:pt idx="3193">
                        <c:v>43466.432870370372</c:v>
                      </c:pt>
                      <c:pt idx="3194">
                        <c:v>43466.432881944442</c:v>
                      </c:pt>
                      <c:pt idx="3195">
                        <c:v>43466.432893518519</c:v>
                      </c:pt>
                      <c:pt idx="3196">
                        <c:v>43466.432905092603</c:v>
                      </c:pt>
                      <c:pt idx="3197">
                        <c:v>43466.432916666658</c:v>
                      </c:pt>
                      <c:pt idx="3198">
                        <c:v>43466.432928240742</c:v>
                      </c:pt>
                      <c:pt idx="3199">
                        <c:v>43466.432939814818</c:v>
                      </c:pt>
                      <c:pt idx="3200">
                        <c:v>43466.432951388888</c:v>
                      </c:pt>
                      <c:pt idx="3201">
                        <c:v>43466.432962962957</c:v>
                      </c:pt>
                      <c:pt idx="3202">
                        <c:v>43466.432974537027</c:v>
                      </c:pt>
                      <c:pt idx="3203">
                        <c:v>43466.432986111111</c:v>
                      </c:pt>
                      <c:pt idx="3204">
                        <c:v>43466.432997685188</c:v>
                      </c:pt>
                      <c:pt idx="3205">
                        <c:v>43466.433009259257</c:v>
                      </c:pt>
                      <c:pt idx="3206">
                        <c:v>43466.433020833327</c:v>
                      </c:pt>
                      <c:pt idx="3207">
                        <c:v>43466.433032407411</c:v>
                      </c:pt>
                      <c:pt idx="3208">
                        <c:v>43466.43304398148</c:v>
                      </c:pt>
                      <c:pt idx="3209">
                        <c:v>43466.433055555557</c:v>
                      </c:pt>
                      <c:pt idx="3210">
                        <c:v>43466.433067129627</c:v>
                      </c:pt>
                      <c:pt idx="3211">
                        <c:v>43466.433078703703</c:v>
                      </c:pt>
                      <c:pt idx="3212">
                        <c:v>43466.43309027778</c:v>
                      </c:pt>
                      <c:pt idx="3213">
                        <c:v>43466.43310185185</c:v>
                      </c:pt>
                      <c:pt idx="3214">
                        <c:v>43466.433113425926</c:v>
                      </c:pt>
                      <c:pt idx="3215">
                        <c:v>43466.433125000003</c:v>
                      </c:pt>
                      <c:pt idx="3216">
                        <c:v>43466.433136574073</c:v>
                      </c:pt>
                      <c:pt idx="3217">
                        <c:v>43466.433148148149</c:v>
                      </c:pt>
                      <c:pt idx="3218">
                        <c:v>43466.433159722219</c:v>
                      </c:pt>
                      <c:pt idx="3219">
                        <c:v>43466.433171296303</c:v>
                      </c:pt>
                      <c:pt idx="3220">
                        <c:v>43466.433182870373</c:v>
                      </c:pt>
                      <c:pt idx="3221">
                        <c:v>43466.433194444442</c:v>
                      </c:pt>
                      <c:pt idx="3222">
                        <c:v>43466.433206018519</c:v>
                      </c:pt>
                      <c:pt idx="3223">
                        <c:v>43466.433217592603</c:v>
                      </c:pt>
                      <c:pt idx="3224">
                        <c:v>43466.433229166672</c:v>
                      </c:pt>
                      <c:pt idx="3225">
                        <c:v>43466.433240740742</c:v>
                      </c:pt>
                      <c:pt idx="3226">
                        <c:v>43466.433252314811</c:v>
                      </c:pt>
                      <c:pt idx="3227">
                        <c:v>43466.433263888888</c:v>
                      </c:pt>
                      <c:pt idx="3228">
                        <c:v>43466.433275462958</c:v>
                      </c:pt>
                      <c:pt idx="3229">
                        <c:v>43466.433287037027</c:v>
                      </c:pt>
                      <c:pt idx="3230">
                        <c:v>43466.433298611111</c:v>
                      </c:pt>
                      <c:pt idx="3231">
                        <c:v>43466.433310185188</c:v>
                      </c:pt>
                      <c:pt idx="3232">
                        <c:v>43466.433321759258</c:v>
                      </c:pt>
                      <c:pt idx="3233">
                        <c:v>43466.433333333327</c:v>
                      </c:pt>
                      <c:pt idx="3234">
                        <c:v>43466.433344907397</c:v>
                      </c:pt>
                      <c:pt idx="3235">
                        <c:v>43466.433356481481</c:v>
                      </c:pt>
                      <c:pt idx="3236">
                        <c:v>43466.433368055557</c:v>
                      </c:pt>
                      <c:pt idx="3237">
                        <c:v>43466.433379629627</c:v>
                      </c:pt>
                      <c:pt idx="3238">
                        <c:v>43466.433391203696</c:v>
                      </c:pt>
                      <c:pt idx="3239">
                        <c:v>43466.43340277778</c:v>
                      </c:pt>
                      <c:pt idx="3240">
                        <c:v>43466.43341435185</c:v>
                      </c:pt>
                      <c:pt idx="3241">
                        <c:v>43466.433425925927</c:v>
                      </c:pt>
                      <c:pt idx="3242">
                        <c:v>43466.433437500003</c:v>
                      </c:pt>
                      <c:pt idx="3243">
                        <c:v>43466.433449074073</c:v>
                      </c:pt>
                      <c:pt idx="3244">
                        <c:v>43466.43346064815</c:v>
                      </c:pt>
                      <c:pt idx="3245">
                        <c:v>43466.433472222219</c:v>
                      </c:pt>
                      <c:pt idx="3246">
                        <c:v>43466.433483796303</c:v>
                      </c:pt>
                      <c:pt idx="3247">
                        <c:v>43466.433495370373</c:v>
                      </c:pt>
                      <c:pt idx="3248">
                        <c:v>43466.433506944442</c:v>
                      </c:pt>
                      <c:pt idx="3249">
                        <c:v>43466.433518518519</c:v>
                      </c:pt>
                      <c:pt idx="3250">
                        <c:v>43466.433530092603</c:v>
                      </c:pt>
                      <c:pt idx="3251">
                        <c:v>43466.433541666673</c:v>
                      </c:pt>
                      <c:pt idx="3252">
                        <c:v>43466.433553240742</c:v>
                      </c:pt>
                      <c:pt idx="3253">
                        <c:v>43466.433564814812</c:v>
                      </c:pt>
                      <c:pt idx="3254">
                        <c:v>43466.433576388888</c:v>
                      </c:pt>
                      <c:pt idx="3255">
                        <c:v>43466.433587962973</c:v>
                      </c:pt>
                      <c:pt idx="3256">
                        <c:v>43466.433599537027</c:v>
                      </c:pt>
                      <c:pt idx="3257">
                        <c:v>43466.433611111112</c:v>
                      </c:pt>
                      <c:pt idx="3258">
                        <c:v>43466.433622685188</c:v>
                      </c:pt>
                      <c:pt idx="3259">
                        <c:v>43466.433634259258</c:v>
                      </c:pt>
                      <c:pt idx="3260">
                        <c:v>43466.433645833327</c:v>
                      </c:pt>
                      <c:pt idx="3261">
                        <c:v>43466.433657407397</c:v>
                      </c:pt>
                      <c:pt idx="3262">
                        <c:v>43466.433668981481</c:v>
                      </c:pt>
                      <c:pt idx="3263">
                        <c:v>43466.433680555558</c:v>
                      </c:pt>
                      <c:pt idx="3264">
                        <c:v>43466.433692129627</c:v>
                      </c:pt>
                      <c:pt idx="3265">
                        <c:v>43466.433703703697</c:v>
                      </c:pt>
                      <c:pt idx="3266">
                        <c:v>43466.433715277781</c:v>
                      </c:pt>
                      <c:pt idx="3267">
                        <c:v>43466.43372685185</c:v>
                      </c:pt>
                      <c:pt idx="3268">
                        <c:v>43466.433738425927</c:v>
                      </c:pt>
                      <c:pt idx="3269">
                        <c:v>43466.433749999997</c:v>
                      </c:pt>
                      <c:pt idx="3270">
                        <c:v>43466.433761574073</c:v>
                      </c:pt>
                      <c:pt idx="3271">
                        <c:v>43466.43377314815</c:v>
                      </c:pt>
                      <c:pt idx="3272">
                        <c:v>43466.43378472222</c:v>
                      </c:pt>
                      <c:pt idx="3273">
                        <c:v>43466.433796296304</c:v>
                      </c:pt>
                      <c:pt idx="3274">
                        <c:v>43466.433807870373</c:v>
                      </c:pt>
                      <c:pt idx="3275">
                        <c:v>43466.433819444443</c:v>
                      </c:pt>
                      <c:pt idx="3276">
                        <c:v>43466.433831018519</c:v>
                      </c:pt>
                      <c:pt idx="3277">
                        <c:v>43466.433842592603</c:v>
                      </c:pt>
                      <c:pt idx="3278">
                        <c:v>43466.433854166673</c:v>
                      </c:pt>
                      <c:pt idx="3279">
                        <c:v>43466.433865740742</c:v>
                      </c:pt>
                      <c:pt idx="3280">
                        <c:v>43466.433877314812</c:v>
                      </c:pt>
                      <c:pt idx="3281">
                        <c:v>43466.433888888889</c:v>
                      </c:pt>
                      <c:pt idx="3282">
                        <c:v>43466.433900462973</c:v>
                      </c:pt>
                      <c:pt idx="3283">
                        <c:v>43466.433912037042</c:v>
                      </c:pt>
                      <c:pt idx="3284">
                        <c:v>43466.433923611112</c:v>
                      </c:pt>
                      <c:pt idx="3285">
                        <c:v>43466.433935185189</c:v>
                      </c:pt>
                      <c:pt idx="3286">
                        <c:v>43466.433946759258</c:v>
                      </c:pt>
                      <c:pt idx="3287">
                        <c:v>43466.433958333328</c:v>
                      </c:pt>
                      <c:pt idx="3288">
                        <c:v>43466.433969907397</c:v>
                      </c:pt>
                      <c:pt idx="3289">
                        <c:v>43466.433981481481</c:v>
                      </c:pt>
                      <c:pt idx="3290">
                        <c:v>43466.433993055558</c:v>
                      </c:pt>
                      <c:pt idx="3291">
                        <c:v>43466.434004629627</c:v>
                      </c:pt>
                      <c:pt idx="3292">
                        <c:v>43466.434016203697</c:v>
                      </c:pt>
                      <c:pt idx="3293">
                        <c:v>43466.434027777781</c:v>
                      </c:pt>
                      <c:pt idx="3294">
                        <c:v>43466.434039351851</c:v>
                      </c:pt>
                      <c:pt idx="3295">
                        <c:v>43466.434050925927</c:v>
                      </c:pt>
                      <c:pt idx="3296">
                        <c:v>43466.434062499997</c:v>
                      </c:pt>
                      <c:pt idx="3297">
                        <c:v>43466.434074074074</c:v>
                      </c:pt>
                      <c:pt idx="3298">
                        <c:v>43466.43408564815</c:v>
                      </c:pt>
                      <c:pt idx="3299">
                        <c:v>43466.43409722222</c:v>
                      </c:pt>
                      <c:pt idx="3300">
                        <c:v>43466.434108796297</c:v>
                      </c:pt>
                      <c:pt idx="3301">
                        <c:v>43466.434120370373</c:v>
                      </c:pt>
                      <c:pt idx="3302">
                        <c:v>43466.434131944443</c:v>
                      </c:pt>
                      <c:pt idx="3303">
                        <c:v>43466.43414351852</c:v>
                      </c:pt>
                      <c:pt idx="3304">
                        <c:v>43466.434155092589</c:v>
                      </c:pt>
                      <c:pt idx="3305">
                        <c:v>43466.434166666673</c:v>
                      </c:pt>
                      <c:pt idx="3306">
                        <c:v>43466.434178240743</c:v>
                      </c:pt>
                      <c:pt idx="3307">
                        <c:v>43466.434189814812</c:v>
                      </c:pt>
                      <c:pt idx="3308">
                        <c:v>43466.434201388889</c:v>
                      </c:pt>
                      <c:pt idx="3309">
                        <c:v>43466.434212962973</c:v>
                      </c:pt>
                      <c:pt idx="3310">
                        <c:v>43466.434224537043</c:v>
                      </c:pt>
                      <c:pt idx="3311">
                        <c:v>43466.434236111112</c:v>
                      </c:pt>
                      <c:pt idx="3312">
                        <c:v>43466.434247685182</c:v>
                      </c:pt>
                      <c:pt idx="3313">
                        <c:v>43466.434259259258</c:v>
                      </c:pt>
                      <c:pt idx="3314">
                        <c:v>43466.434270833342</c:v>
                      </c:pt>
                      <c:pt idx="3315">
                        <c:v>43466.434282407397</c:v>
                      </c:pt>
                      <c:pt idx="3316">
                        <c:v>43466.434293981481</c:v>
                      </c:pt>
                      <c:pt idx="3317">
                        <c:v>43466.434305555558</c:v>
                      </c:pt>
                      <c:pt idx="3318">
                        <c:v>43466.434317129628</c:v>
                      </c:pt>
                      <c:pt idx="3319">
                        <c:v>43466.434328703697</c:v>
                      </c:pt>
                      <c:pt idx="3320">
                        <c:v>43466.434340277781</c:v>
                      </c:pt>
                      <c:pt idx="3321">
                        <c:v>43466.434351851851</c:v>
                      </c:pt>
                      <c:pt idx="3322">
                        <c:v>43466.434363425928</c:v>
                      </c:pt>
                      <c:pt idx="3323">
                        <c:v>43466.434374999997</c:v>
                      </c:pt>
                      <c:pt idx="3324">
                        <c:v>43466.434386574067</c:v>
                      </c:pt>
                      <c:pt idx="3325">
                        <c:v>43466.434398148151</c:v>
                      </c:pt>
                      <c:pt idx="3326">
                        <c:v>43466.43440972222</c:v>
                      </c:pt>
                      <c:pt idx="3327">
                        <c:v>43466.434421296297</c:v>
                      </c:pt>
                      <c:pt idx="3328">
                        <c:v>43466.434432870366</c:v>
                      </c:pt>
                      <c:pt idx="3329">
                        <c:v>43466.434444444443</c:v>
                      </c:pt>
                      <c:pt idx="3330">
                        <c:v>43466.43445601852</c:v>
                      </c:pt>
                      <c:pt idx="3331">
                        <c:v>43466.434467592589</c:v>
                      </c:pt>
                      <c:pt idx="3332">
                        <c:v>43466.434479166674</c:v>
                      </c:pt>
                      <c:pt idx="3333">
                        <c:v>43466.434490740743</c:v>
                      </c:pt>
                      <c:pt idx="3334">
                        <c:v>43466.434502314813</c:v>
                      </c:pt>
                      <c:pt idx="3335">
                        <c:v>43466.434513888889</c:v>
                      </c:pt>
                      <c:pt idx="3336">
                        <c:v>43466.434525462973</c:v>
                      </c:pt>
                      <c:pt idx="3337">
                        <c:v>43466.434537037043</c:v>
                      </c:pt>
                      <c:pt idx="3338">
                        <c:v>43466.434548611112</c:v>
                      </c:pt>
                      <c:pt idx="3339">
                        <c:v>43466.434560185182</c:v>
                      </c:pt>
                      <c:pt idx="3340">
                        <c:v>43466.434571759259</c:v>
                      </c:pt>
                      <c:pt idx="3341">
                        <c:v>43466.434583333343</c:v>
                      </c:pt>
                      <c:pt idx="3342">
                        <c:v>43466.434594907398</c:v>
                      </c:pt>
                      <c:pt idx="3343">
                        <c:v>43466.434606481482</c:v>
                      </c:pt>
                      <c:pt idx="3344">
                        <c:v>43466.434618055559</c:v>
                      </c:pt>
                      <c:pt idx="3345">
                        <c:v>43466.434629629628</c:v>
                      </c:pt>
                      <c:pt idx="3346">
                        <c:v>43466.434641203698</c:v>
                      </c:pt>
                      <c:pt idx="3347">
                        <c:v>43466.434652777767</c:v>
                      </c:pt>
                      <c:pt idx="3348">
                        <c:v>43466.434664351851</c:v>
                      </c:pt>
                      <c:pt idx="3349">
                        <c:v>43466.434675925928</c:v>
                      </c:pt>
                      <c:pt idx="3350">
                        <c:v>43466.434687499997</c:v>
                      </c:pt>
                      <c:pt idx="3351">
                        <c:v>43466.434699074067</c:v>
                      </c:pt>
                      <c:pt idx="3352">
                        <c:v>43466.434710648151</c:v>
                      </c:pt>
                      <c:pt idx="3353">
                        <c:v>43466.43472222222</c:v>
                      </c:pt>
                      <c:pt idx="3354">
                        <c:v>43466.434733796297</c:v>
                      </c:pt>
                      <c:pt idx="3355">
                        <c:v>43466.434745370367</c:v>
                      </c:pt>
                      <c:pt idx="3356">
                        <c:v>43466.434756944444</c:v>
                      </c:pt>
                      <c:pt idx="3357">
                        <c:v>43466.43476851852</c:v>
                      </c:pt>
                      <c:pt idx="3358">
                        <c:v>43466.43478009259</c:v>
                      </c:pt>
                    </c:numCache>
                  </c:numRef>
                </c:xVal>
                <c:yVal>
                  <c:numRef>
                    <c:extLst xmlns:c15="http://schemas.microsoft.com/office/drawing/2012/chart">
                      <c:ext xmlns:c15="http://schemas.microsoft.com/office/drawing/2012/chart" uri="{02D57815-91ED-43cb-92C2-25804820EDAC}">
                        <c15:formulaRef>
                          <c15:sqref>'4) Erro SSP Smooth 5s'!$D$2:$D$3496</c15:sqref>
                        </c15:formulaRef>
                      </c:ext>
                    </c:extLst>
                    <c:numCache>
                      <c:formatCode>General</c:formatCode>
                      <c:ptCount val="3495"/>
                      <c:pt idx="0">
                        <c:v>-1.4380774989671641</c:v>
                      </c:pt>
                      <c:pt idx="1">
                        <c:v>-1.517702913723127</c:v>
                      </c:pt>
                      <c:pt idx="2">
                        <c:v>-1.7759516384909551</c:v>
                      </c:pt>
                      <c:pt idx="3">
                        <c:v>2.3956526822754869</c:v>
                      </c:pt>
                      <c:pt idx="4">
                        <c:v>2.4196761326315519</c:v>
                      </c:pt>
                      <c:pt idx="5">
                        <c:v>1.861555592956273</c:v>
                      </c:pt>
                      <c:pt idx="6">
                        <c:v>1.9655057839028689</c:v>
                      </c:pt>
                      <c:pt idx="7">
                        <c:v>1.9401595698573491</c:v>
                      </c:pt>
                      <c:pt idx="8">
                        <c:v>2.3669241332091482</c:v>
                      </c:pt>
                      <c:pt idx="9">
                        <c:v>2.4437515374552068</c:v>
                      </c:pt>
                      <c:pt idx="10">
                        <c:v>2.5500572104428998</c:v>
                      </c:pt>
                      <c:pt idx="11">
                        <c:v>2.5935235582592489</c:v>
                      </c:pt>
                      <c:pt idx="12">
                        <c:v>2.5688379196641171</c:v>
                      </c:pt>
                      <c:pt idx="13">
                        <c:v>2.5550455245099122</c:v>
                      </c:pt>
                      <c:pt idx="14">
                        <c:v>2.64937022951375</c:v>
                      </c:pt>
                      <c:pt idx="15">
                        <c:v>2.9204937659833741</c:v>
                      </c:pt>
                      <c:pt idx="16">
                        <c:v>3.2207661906981961</c:v>
                      </c:pt>
                      <c:pt idx="17">
                        <c:v>3.5702824418743031</c:v>
                      </c:pt>
                      <c:pt idx="18">
                        <c:v>3.7639978420569382</c:v>
                      </c:pt>
                      <c:pt idx="19">
                        <c:v>3.5868348546740858</c:v>
                      </c:pt>
                      <c:pt idx="20">
                        <c:v>3.300785572242162</c:v>
                      </c:pt>
                      <c:pt idx="21">
                        <c:v>3.1114398208198022</c:v>
                      </c:pt>
                      <c:pt idx="22">
                        <c:v>2.7497876302588309</c:v>
                      </c:pt>
                      <c:pt idx="23">
                        <c:v>2.574519407416807</c:v>
                      </c:pt>
                      <c:pt idx="24">
                        <c:v>2.5107192366489199</c:v>
                      </c:pt>
                      <c:pt idx="25">
                        <c:v>2.4550190981503208</c:v>
                      </c:pt>
                      <c:pt idx="26">
                        <c:v>2.5007464941960809</c:v>
                      </c:pt>
                      <c:pt idx="27">
                        <c:v>2.4565229916897988</c:v>
                      </c:pt>
                      <c:pt idx="28">
                        <c:v>2.4793843928904131</c:v>
                      </c:pt>
                      <c:pt idx="29">
                        <c:v>2.3467604878568729</c:v>
                      </c:pt>
                      <c:pt idx="30">
                        <c:v>2.317285177392316</c:v>
                      </c:pt>
                      <c:pt idx="31">
                        <c:v>2.343941151870697</c:v>
                      </c:pt>
                      <c:pt idx="32">
                        <c:v>3.073939204621094</c:v>
                      </c:pt>
                      <c:pt idx="33">
                        <c:v>3.0442464311297321</c:v>
                      </c:pt>
                      <c:pt idx="34">
                        <c:v>2.8589468555408191</c:v>
                      </c:pt>
                      <c:pt idx="35">
                        <c:v>2.568800138853975</c:v>
                      </c:pt>
                      <c:pt idx="36">
                        <c:v>2.2290207191990921</c:v>
                      </c:pt>
                      <c:pt idx="37">
                        <c:v>2.856527941897018</c:v>
                      </c:pt>
                      <c:pt idx="38">
                        <c:v>2.9504218766032939</c:v>
                      </c:pt>
                      <c:pt idx="39">
                        <c:v>2.7803347790874411</c:v>
                      </c:pt>
                      <c:pt idx="40">
                        <c:v>2.8454214317496951</c:v>
                      </c:pt>
                      <c:pt idx="41">
                        <c:v>2.1308818550153958</c:v>
                      </c:pt>
                      <c:pt idx="42">
                        <c:v>3.0477250189055058</c:v>
                      </c:pt>
                      <c:pt idx="43">
                        <c:v>2.2845896641012691</c:v>
                      </c:pt>
                      <c:pt idx="44">
                        <c:v>2.2834562063532342</c:v>
                      </c:pt>
                      <c:pt idx="45">
                        <c:v>2.2460225184893039</c:v>
                      </c:pt>
                      <c:pt idx="46">
                        <c:v>3.175772568349708</c:v>
                      </c:pt>
                      <c:pt idx="47">
                        <c:v>2.9213672770393821</c:v>
                      </c:pt>
                      <c:pt idx="48">
                        <c:v>2.4379911148772262</c:v>
                      </c:pt>
                      <c:pt idx="49">
                        <c:v>2.1963704104416708</c:v>
                      </c:pt>
                      <c:pt idx="50">
                        <c:v>2.0866300203167318</c:v>
                      </c:pt>
                      <c:pt idx="51">
                        <c:v>2.093039001311074</c:v>
                      </c:pt>
                      <c:pt idx="52">
                        <c:v>2.140763409992291</c:v>
                      </c:pt>
                      <c:pt idx="53">
                        <c:v>2.082858687178089</c:v>
                      </c:pt>
                      <c:pt idx="54">
                        <c:v>2.1060603759648342</c:v>
                      </c:pt>
                      <c:pt idx="55">
                        <c:v>2.224727025380115</c:v>
                      </c:pt>
                      <c:pt idx="56">
                        <c:v>2.2282455847721092</c:v>
                      </c:pt>
                      <c:pt idx="57">
                        <c:v>1.8763935509362251</c:v>
                      </c:pt>
                      <c:pt idx="58">
                        <c:v>2.058500332207347</c:v>
                      </c:pt>
                      <c:pt idx="59">
                        <c:v>1.981793890268523</c:v>
                      </c:pt>
                      <c:pt idx="60">
                        <c:v>1.924651513138341</c:v>
                      </c:pt>
                      <c:pt idx="61">
                        <c:v>1.880726078348768</c:v>
                      </c:pt>
                      <c:pt idx="62">
                        <c:v>1.6595154909690899</c:v>
                      </c:pt>
                      <c:pt idx="63">
                        <c:v>1.490609591468476</c:v>
                      </c:pt>
                      <c:pt idx="64">
                        <c:v>0.13996395537811629</c:v>
                      </c:pt>
                      <c:pt idx="65">
                        <c:v>1.038045596062243</c:v>
                      </c:pt>
                      <c:pt idx="66">
                        <c:v>1.07915950255092</c:v>
                      </c:pt>
                      <c:pt idx="67">
                        <c:v>1.14412900964589</c:v>
                      </c:pt>
                      <c:pt idx="68">
                        <c:v>1.2421466615201939</c:v>
                      </c:pt>
                      <c:pt idx="69">
                        <c:v>1.177439533554054</c:v>
                      </c:pt>
                      <c:pt idx="70">
                        <c:v>0.99875834566430899</c:v>
                      </c:pt>
                      <c:pt idx="71">
                        <c:v>0.73601977473132008</c:v>
                      </c:pt>
                      <c:pt idx="72">
                        <c:v>0.52508897253891385</c:v>
                      </c:pt>
                      <c:pt idx="73">
                        <c:v>0.37775081639626379</c:v>
                      </c:pt>
                      <c:pt idx="74">
                        <c:v>0.39617192343263019</c:v>
                      </c:pt>
                      <c:pt idx="75">
                        <c:v>0.41747695045898042</c:v>
                      </c:pt>
                      <c:pt idx="76">
                        <c:v>0.39577201427513531</c:v>
                      </c:pt>
                      <c:pt idx="77">
                        <c:v>0.35800727218511508</c:v>
                      </c:pt>
                      <c:pt idx="78">
                        <c:v>0.36838552727511981</c:v>
                      </c:pt>
                      <c:pt idx="79">
                        <c:v>0.41683041131876269</c:v>
                      </c:pt>
                      <c:pt idx="80">
                        <c:v>0.26172362535482308</c:v>
                      </c:pt>
                      <c:pt idx="81">
                        <c:v>-0.1132899060072011</c:v>
                      </c:pt>
                      <c:pt idx="82">
                        <c:v>1.2624844860650259</c:v>
                      </c:pt>
                      <c:pt idx="83">
                        <c:v>1.1814429267719111</c:v>
                      </c:pt>
                      <c:pt idx="84">
                        <c:v>1.08677725707148</c:v>
                      </c:pt>
                      <c:pt idx="85">
                        <c:v>-0.8440899835428356</c:v>
                      </c:pt>
                      <c:pt idx="86">
                        <c:v>-0.94599368946291829</c:v>
                      </c:pt>
                      <c:pt idx="87">
                        <c:v>-0.92989631158899289</c:v>
                      </c:pt>
                      <c:pt idx="88">
                        <c:v>1.146473825146382</c:v>
                      </c:pt>
                      <c:pt idx="89">
                        <c:v>1.033677395868239</c:v>
                      </c:pt>
                      <c:pt idx="90">
                        <c:v>0.72122034565608784</c:v>
                      </c:pt>
                      <c:pt idx="91">
                        <c:v>0.3717291710192952</c:v>
                      </c:pt>
                      <c:pt idx="92">
                        <c:v>9.2882670609658186E-2</c:v>
                      </c:pt>
                      <c:pt idx="93">
                        <c:v>-0.2160873145798351</c:v>
                      </c:pt>
                      <c:pt idx="94">
                        <c:v>-0.42806512286122522</c:v>
                      </c:pt>
                      <c:pt idx="95">
                        <c:v>-0.62013976607747123</c:v>
                      </c:pt>
                      <c:pt idx="96">
                        <c:v>-0.93962904088903465</c:v>
                      </c:pt>
                      <c:pt idx="97">
                        <c:v>-2.5606654292066819</c:v>
                      </c:pt>
                      <c:pt idx="98">
                        <c:v>-2.5580993572410451</c:v>
                      </c:pt>
                      <c:pt idx="99">
                        <c:v>-2.503344613582684</c:v>
                      </c:pt>
                      <c:pt idx="100">
                        <c:v>-2.4269775543332419</c:v>
                      </c:pt>
                      <c:pt idx="101">
                        <c:v>-2.447055692207126</c:v>
                      </c:pt>
                      <c:pt idx="102">
                        <c:v>-2.5953212966667119</c:v>
                      </c:pt>
                      <c:pt idx="103">
                        <c:v>-2.6930997814559161</c:v>
                      </c:pt>
                      <c:pt idx="104">
                        <c:v>-2.7585830064047272</c:v>
                      </c:pt>
                      <c:pt idx="105">
                        <c:v>-2.818733813034799</c:v>
                      </c:pt>
                      <c:pt idx="106">
                        <c:v>-2.8210441716320531</c:v>
                      </c:pt>
                      <c:pt idx="107">
                        <c:v>-2.5605994923325959</c:v>
                      </c:pt>
                      <c:pt idx="108">
                        <c:v>-2.3861917202954861</c:v>
                      </c:pt>
                      <c:pt idx="109">
                        <c:v>-2.274276955869821</c:v>
                      </c:pt>
                      <c:pt idx="110">
                        <c:v>-2.423213298673546</c:v>
                      </c:pt>
                      <c:pt idx="111">
                        <c:v>-2.625265088279821</c:v>
                      </c:pt>
                      <c:pt idx="112">
                        <c:v>-2.2797335103840748</c:v>
                      </c:pt>
                      <c:pt idx="113">
                        <c:v>-2.5704724718776601</c:v>
                      </c:pt>
                      <c:pt idx="114">
                        <c:v>-2.3327352839805662</c:v>
                      </c:pt>
                      <c:pt idx="115">
                        <c:v>-1.989272650824274</c:v>
                      </c:pt>
                      <c:pt idx="116">
                        <c:v>-1.7449989208892369</c:v>
                      </c:pt>
                      <c:pt idx="117">
                        <c:v>-1.449304442479995</c:v>
                      </c:pt>
                      <c:pt idx="118">
                        <c:v>-1.46193469379001</c:v>
                      </c:pt>
                      <c:pt idx="119">
                        <c:v>-1.568093571036153</c:v>
                      </c:pt>
                      <c:pt idx="120">
                        <c:v>-1.693887250106956</c:v>
                      </c:pt>
                      <c:pt idx="121">
                        <c:v>-1.829282075692086</c:v>
                      </c:pt>
                      <c:pt idx="122">
                        <c:v>-1.7125498968967361</c:v>
                      </c:pt>
                      <c:pt idx="123">
                        <c:v>-1.6581818950797069</c:v>
                      </c:pt>
                      <c:pt idx="124">
                        <c:v>-1.707257444910063</c:v>
                      </c:pt>
                      <c:pt idx="125">
                        <c:v>-1.6357348354706529</c:v>
                      </c:pt>
                      <c:pt idx="126">
                        <c:v>-1.418205966655429</c:v>
                      </c:pt>
                      <c:pt idx="127">
                        <c:v>-0.36805996297457899</c:v>
                      </c:pt>
                      <c:pt idx="128">
                        <c:v>-0.43080783670303002</c:v>
                      </c:pt>
                      <c:pt idx="129">
                        <c:v>-0.50321699133089526</c:v>
                      </c:pt>
                      <c:pt idx="130">
                        <c:v>-0.60179221263567551</c:v>
                      </c:pt>
                      <c:pt idx="131">
                        <c:v>-0.69275710173486815</c:v>
                      </c:pt>
                      <c:pt idx="132">
                        <c:v>-0.60161743610596385</c:v>
                      </c:pt>
                      <c:pt idx="133">
                        <c:v>-0.41414034249348519</c:v>
                      </c:pt>
                      <c:pt idx="134">
                        <c:v>-0.2518897327494336</c:v>
                      </c:pt>
                      <c:pt idx="135">
                        <c:v>-7.0672627558383869E-2</c:v>
                      </c:pt>
                      <c:pt idx="136">
                        <c:v>-0.1269327749261101</c:v>
                      </c:pt>
                      <c:pt idx="137">
                        <c:v>-0.1025481231954706</c:v>
                      </c:pt>
                      <c:pt idx="138">
                        <c:v>-0.22785004289727731</c:v>
                      </c:pt>
                      <c:pt idx="139">
                        <c:v>-0.29512568944483197</c:v>
                      </c:pt>
                      <c:pt idx="140">
                        <c:v>-0.41464833755670832</c:v>
                      </c:pt>
                      <c:pt idx="141">
                        <c:v>-0.30331234516511391</c:v>
                      </c:pt>
                      <c:pt idx="142">
                        <c:v>-7.0225680209794694E-2</c:v>
                      </c:pt>
                      <c:pt idx="143">
                        <c:v>0.1117129910349417</c:v>
                      </c:pt>
                      <c:pt idx="144">
                        <c:v>0.2494814493605341</c:v>
                      </c:pt>
                      <c:pt idx="145">
                        <c:v>0.25093656404370002</c:v>
                      </c:pt>
                      <c:pt idx="146">
                        <c:v>0.24738416904281271</c:v>
                      </c:pt>
                      <c:pt idx="147">
                        <c:v>0.35496923614846743</c:v>
                      </c:pt>
                      <c:pt idx="148">
                        <c:v>0.21988055959125041</c:v>
                      </c:pt>
                      <c:pt idx="149">
                        <c:v>6.9733094737233908E-2</c:v>
                      </c:pt>
                      <c:pt idx="150">
                        <c:v>-0.25367582796850829</c:v>
                      </c:pt>
                      <c:pt idx="151">
                        <c:v>-0.45264739009104921</c:v>
                      </c:pt>
                      <c:pt idx="152">
                        <c:v>-0.69362136879525038</c:v>
                      </c:pt>
                      <c:pt idx="153">
                        <c:v>-0.71200659632497121</c:v>
                      </c:pt>
                      <c:pt idx="154">
                        <c:v>-0.41504505948131831</c:v>
                      </c:pt>
                      <c:pt idx="155">
                        <c:v>-0.2179056378696298</c:v>
                      </c:pt>
                      <c:pt idx="156">
                        <c:v>-0.1455301466297175</c:v>
                      </c:pt>
                      <c:pt idx="157">
                        <c:v>-0.25146573707298142</c:v>
                      </c:pt>
                      <c:pt idx="158">
                        <c:v>-0.30658435171948661</c:v>
                      </c:pt>
                      <c:pt idx="159">
                        <c:v>-0.44359098184405588</c:v>
                      </c:pt>
                      <c:pt idx="160">
                        <c:v>-0.68903893539152428</c:v>
                      </c:pt>
                      <c:pt idx="161">
                        <c:v>-0.99802052789220097</c:v>
                      </c:pt>
                      <c:pt idx="162">
                        <c:v>-1.0971375520911439</c:v>
                      </c:pt>
                      <c:pt idx="163">
                        <c:v>-1.200954825675371</c:v>
                      </c:pt>
                      <c:pt idx="164">
                        <c:v>-1.1800276450984259</c:v>
                      </c:pt>
                      <c:pt idx="165">
                        <c:v>-2.4560428213925141</c:v>
                      </c:pt>
                      <c:pt idx="166">
                        <c:v>-0.47408912756170379</c:v>
                      </c:pt>
                      <c:pt idx="167">
                        <c:v>-0.31194052018112922</c:v>
                      </c:pt>
                      <c:pt idx="168">
                        <c:v>-0.19746988715116939</c:v>
                      </c:pt>
                      <c:pt idx="169">
                        <c:v>-2.3737424255435648</c:v>
                      </c:pt>
                      <c:pt idx="170">
                        <c:v>-2.3781740358059529</c:v>
                      </c:pt>
                      <c:pt idx="171">
                        <c:v>-0.1622221246593461</c:v>
                      </c:pt>
                      <c:pt idx="172">
                        <c:v>-2.3681869621960052</c:v>
                      </c:pt>
                      <c:pt idx="173">
                        <c:v>-2.4523186718934502</c:v>
                      </c:pt>
                      <c:pt idx="174">
                        <c:v>-2.6756311110808491</c:v>
                      </c:pt>
                      <c:pt idx="175">
                        <c:v>-2.5454153882371648</c:v>
                      </c:pt>
                      <c:pt idx="176">
                        <c:v>-2.3675236130339292</c:v>
                      </c:pt>
                      <c:pt idx="177">
                        <c:v>-2.2225222814923962</c:v>
                      </c:pt>
                      <c:pt idx="178">
                        <c:v>-1.9433351169562789</c:v>
                      </c:pt>
                      <c:pt idx="179">
                        <c:v>-1.771212548126688</c:v>
                      </c:pt>
                      <c:pt idx="180">
                        <c:v>-1.8178393699920909</c:v>
                      </c:pt>
                      <c:pt idx="181">
                        <c:v>-1.976659627613317</c:v>
                      </c:pt>
                      <c:pt idx="182">
                        <c:v>-2.0943002090558012</c:v>
                      </c:pt>
                      <c:pt idx="183">
                        <c:v>-2.381683567481482</c:v>
                      </c:pt>
                      <c:pt idx="184">
                        <c:v>-2.5260258642194762</c:v>
                      </c:pt>
                      <c:pt idx="185">
                        <c:v>-2.3674564986898412</c:v>
                      </c:pt>
                      <c:pt idx="186">
                        <c:v>-2.1443781494986909</c:v>
                      </c:pt>
                      <c:pt idx="187">
                        <c:v>-1.9914985598956509</c:v>
                      </c:pt>
                      <c:pt idx="188">
                        <c:v>-1.8468394574280991</c:v>
                      </c:pt>
                      <c:pt idx="189">
                        <c:v>-1.871926273999607</c:v>
                      </c:pt>
                      <c:pt idx="190">
                        <c:v>-2.1860944107696501</c:v>
                      </c:pt>
                      <c:pt idx="191">
                        <c:v>-2.399710337880979</c:v>
                      </c:pt>
                      <c:pt idx="192">
                        <c:v>-2.331447959903592</c:v>
                      </c:pt>
                      <c:pt idx="193">
                        <c:v>-2.4588333698002232</c:v>
                      </c:pt>
                      <c:pt idx="194">
                        <c:v>-2.218082864640504</c:v>
                      </c:pt>
                      <c:pt idx="195">
                        <c:v>-0.48027870937157108</c:v>
                      </c:pt>
                      <c:pt idx="196">
                        <c:v>-0.47366374484292217</c:v>
                      </c:pt>
                      <c:pt idx="197">
                        <c:v>-0.44371079066858993</c:v>
                      </c:pt>
                      <c:pt idx="198">
                        <c:v>-2.4272975833111392</c:v>
                      </c:pt>
                      <c:pt idx="199">
                        <c:v>-2.426178241805323</c:v>
                      </c:pt>
                      <c:pt idx="200">
                        <c:v>-2.5171149288881982</c:v>
                      </c:pt>
                      <c:pt idx="201">
                        <c:v>-2.693830224885835</c:v>
                      </c:pt>
                      <c:pt idx="202">
                        <c:v>-2.746086436413568</c:v>
                      </c:pt>
                      <c:pt idx="203">
                        <c:v>-2.661481884171486</c:v>
                      </c:pt>
                      <c:pt idx="204">
                        <c:v>-2.6295777163782739</c:v>
                      </c:pt>
                      <c:pt idx="205">
                        <c:v>-2.5931226331715358</c:v>
                      </c:pt>
                      <c:pt idx="206">
                        <c:v>-2.5693325086327752</c:v>
                      </c:pt>
                      <c:pt idx="207">
                        <c:v>-2.311893817367046</c:v>
                      </c:pt>
                      <c:pt idx="208">
                        <c:v>-2.1831540955191411</c:v>
                      </c:pt>
                      <c:pt idx="209">
                        <c:v>-2.0806377479062039</c:v>
                      </c:pt>
                      <c:pt idx="210">
                        <c:v>-2.0583127136274628</c:v>
                      </c:pt>
                      <c:pt idx="211">
                        <c:v>-2.0500497830270259</c:v>
                      </c:pt>
                      <c:pt idx="212">
                        <c:v>-1.889543673561872</c:v>
                      </c:pt>
                      <c:pt idx="213">
                        <c:v>-1.854258240790488</c:v>
                      </c:pt>
                      <c:pt idx="214">
                        <c:v>-1.830480797579745</c:v>
                      </c:pt>
                      <c:pt idx="215">
                        <c:v>-1.901455382942153</c:v>
                      </c:pt>
                      <c:pt idx="216">
                        <c:v>-2.0152147032051322</c:v>
                      </c:pt>
                      <c:pt idx="217">
                        <c:v>-1.8845821337758539</c:v>
                      </c:pt>
                      <c:pt idx="218">
                        <c:v>-1.5638114828259779</c:v>
                      </c:pt>
                      <c:pt idx="219">
                        <c:v>-1.1470846965213659</c:v>
                      </c:pt>
                      <c:pt idx="220">
                        <c:v>-0.95924850670348094</c:v>
                      </c:pt>
                      <c:pt idx="221">
                        <c:v>-0.9035914535738615</c:v>
                      </c:pt>
                      <c:pt idx="222">
                        <c:v>-1.0616427876369461</c:v>
                      </c:pt>
                      <c:pt idx="223">
                        <c:v>-1.09099113968984</c:v>
                      </c:pt>
                      <c:pt idx="224">
                        <c:v>-0.94011688971092755</c:v>
                      </c:pt>
                      <c:pt idx="225">
                        <c:v>-0.65359853812600432</c:v>
                      </c:pt>
                      <c:pt idx="226">
                        <c:v>-0.55956756822920617</c:v>
                      </c:pt>
                      <c:pt idx="227">
                        <c:v>-0.49647985352801061</c:v>
                      </c:pt>
                      <c:pt idx="228">
                        <c:v>-0.37759158980740992</c:v>
                      </c:pt>
                      <c:pt idx="229">
                        <c:v>-5.2518770472983867E-2</c:v>
                      </c:pt>
                      <c:pt idx="230">
                        <c:v>4.2710387274359626E-3</c:v>
                      </c:pt>
                      <c:pt idx="231">
                        <c:v>0.66320039066408898</c:v>
                      </c:pt>
                      <c:pt idx="232">
                        <c:v>0.89203328736456899</c:v>
                      </c:pt>
                      <c:pt idx="233">
                        <c:v>0.82911163151159539</c:v>
                      </c:pt>
                      <c:pt idx="234">
                        <c:v>0.94669887070481651</c:v>
                      </c:pt>
                      <c:pt idx="235">
                        <c:v>1.066052072589774</c:v>
                      </c:pt>
                      <c:pt idx="236">
                        <c:v>1.320357320752785</c:v>
                      </c:pt>
                      <c:pt idx="237">
                        <c:v>1.556048831301176</c:v>
                      </c:pt>
                      <c:pt idx="238">
                        <c:v>1.4030860583145419</c:v>
                      </c:pt>
                      <c:pt idx="239">
                        <c:v>2.153845440695441</c:v>
                      </c:pt>
                      <c:pt idx="240">
                        <c:v>2.321399261175408</c:v>
                      </c:pt>
                      <c:pt idx="241">
                        <c:v>2.4250891570292601</c:v>
                      </c:pt>
                      <c:pt idx="242">
                        <c:v>2.523514224770258</c:v>
                      </c:pt>
                      <c:pt idx="243">
                        <c:v>2.638630714674445</c:v>
                      </c:pt>
                      <c:pt idx="244">
                        <c:v>2.579279760888979</c:v>
                      </c:pt>
                      <c:pt idx="245">
                        <c:v>2.4615201260358668</c:v>
                      </c:pt>
                      <c:pt idx="246">
                        <c:v>2.473358739976887</c:v>
                      </c:pt>
                      <c:pt idx="247">
                        <c:v>2.4949690879526201</c:v>
                      </c:pt>
                      <c:pt idx="248">
                        <c:v>2.287451263944265</c:v>
                      </c:pt>
                      <c:pt idx="249">
                        <c:v>1.9987548458559039</c:v>
                      </c:pt>
                      <c:pt idx="250">
                        <c:v>1.797263896145906</c:v>
                      </c:pt>
                      <c:pt idx="251">
                        <c:v>1.6737057837665319</c:v>
                      </c:pt>
                      <c:pt idx="252">
                        <c:v>1.585955866921994</c:v>
                      </c:pt>
                      <c:pt idx="253">
                        <c:v>1.5389688956546741</c:v>
                      </c:pt>
                      <c:pt idx="254">
                        <c:v>1.458332298130262</c:v>
                      </c:pt>
                      <c:pt idx="255">
                        <c:v>1.4678680783157589</c:v>
                      </c:pt>
                      <c:pt idx="256">
                        <c:v>1.537108799858258</c:v>
                      </c:pt>
                      <c:pt idx="257">
                        <c:v>1.37540087594477</c:v>
                      </c:pt>
                      <c:pt idx="258">
                        <c:v>1.2863733090551761</c:v>
                      </c:pt>
                      <c:pt idx="259">
                        <c:v>1.008509225512054</c:v>
                      </c:pt>
                      <c:pt idx="260">
                        <c:v>0.65043169392819122</c:v>
                      </c:pt>
                      <c:pt idx="261">
                        <c:v>0.31159224204613822</c:v>
                      </c:pt>
                      <c:pt idx="262">
                        <c:v>0.28820359341444551</c:v>
                      </c:pt>
                      <c:pt idx="263">
                        <c:v>0.35382288716966542</c:v>
                      </c:pt>
                      <c:pt idx="264">
                        <c:v>0.46688254661690809</c:v>
                      </c:pt>
                      <c:pt idx="265">
                        <c:v>0.58737842248880678</c:v>
                      </c:pt>
                      <c:pt idx="266">
                        <c:v>0.64831166129936568</c:v>
                      </c:pt>
                      <c:pt idx="267">
                        <c:v>0.61566633674181637</c:v>
                      </c:pt>
                      <c:pt idx="268">
                        <c:v>0.57323252727656526</c:v>
                      </c:pt>
                      <c:pt idx="269">
                        <c:v>0.68736776212353101</c:v>
                      </c:pt>
                      <c:pt idx="270">
                        <c:v>0.83582426716419855</c:v>
                      </c:pt>
                      <c:pt idx="271">
                        <c:v>0.7918511146979843</c:v>
                      </c:pt>
                      <c:pt idx="272">
                        <c:v>0.90130282036155362</c:v>
                      </c:pt>
                      <c:pt idx="273">
                        <c:v>0.24974049049728339</c:v>
                      </c:pt>
                      <c:pt idx="274">
                        <c:v>8.3424062728317511E-2</c:v>
                      </c:pt>
                      <c:pt idx="275">
                        <c:v>7.7621359721739516E-2</c:v>
                      </c:pt>
                      <c:pt idx="276">
                        <c:v>0.26278533144134297</c:v>
                      </c:pt>
                      <c:pt idx="277">
                        <c:v>0.44298045585325979</c:v>
                      </c:pt>
                      <c:pt idx="278">
                        <c:v>0.55384010139154416</c:v>
                      </c:pt>
                      <c:pt idx="279">
                        <c:v>0.50035065807086176</c:v>
                      </c:pt>
                      <c:pt idx="280">
                        <c:v>0.27620310752796418</c:v>
                      </c:pt>
                      <c:pt idx="281">
                        <c:v>1.20391646968359</c:v>
                      </c:pt>
                      <c:pt idx="282">
                        <c:v>1.228264820946096</c:v>
                      </c:pt>
                      <c:pt idx="283">
                        <c:v>-9.1853550447583733E-3</c:v>
                      </c:pt>
                      <c:pt idx="284">
                        <c:v>1.0133878003645389</c:v>
                      </c:pt>
                      <c:pt idx="285">
                        <c:v>-0.2148901713424608</c:v>
                      </c:pt>
                      <c:pt idx="286">
                        <c:v>0.8446650650205566</c:v>
                      </c:pt>
                      <c:pt idx="287">
                        <c:v>0.8412550416663277</c:v>
                      </c:pt>
                      <c:pt idx="288">
                        <c:v>0.8212638397065819</c:v>
                      </c:pt>
                      <c:pt idx="289">
                        <c:v>0.91714682850177831</c:v>
                      </c:pt>
                      <c:pt idx="290">
                        <c:v>1.0910746146814441</c:v>
                      </c:pt>
                      <c:pt idx="291">
                        <c:v>1.240152096472374</c:v>
                      </c:pt>
                      <c:pt idx="292">
                        <c:v>1.2293741823119939</c:v>
                      </c:pt>
                      <c:pt idx="293">
                        <c:v>1.026426173141892</c:v>
                      </c:pt>
                      <c:pt idx="294">
                        <c:v>0.76279246313095239</c:v>
                      </c:pt>
                      <c:pt idx="295">
                        <c:v>0.53129690532494722</c:v>
                      </c:pt>
                      <c:pt idx="296">
                        <c:v>0.22340640218364261</c:v>
                      </c:pt>
                      <c:pt idx="297">
                        <c:v>-1.704900905551467E-2</c:v>
                      </c:pt>
                      <c:pt idx="298">
                        <c:v>-0.17931547496643899</c:v>
                      </c:pt>
                      <c:pt idx="299">
                        <c:v>-0.1231366434224524</c:v>
                      </c:pt>
                      <c:pt idx="300">
                        <c:v>-5.3652277533289217E-2</c:v>
                      </c:pt>
                      <c:pt idx="301">
                        <c:v>4.2706351901463553E-2</c:v>
                      </c:pt>
                      <c:pt idx="302">
                        <c:v>-2.0999347829036012E-2</c:v>
                      </c:pt>
                      <c:pt idx="303">
                        <c:v>-0.1587766042827046</c:v>
                      </c:pt>
                      <c:pt idx="304">
                        <c:v>-0.22957414292840869</c:v>
                      </c:pt>
                      <c:pt idx="305">
                        <c:v>-0.34305630966201822</c:v>
                      </c:pt>
                      <c:pt idx="306">
                        <c:v>-0.4292869845014784</c:v>
                      </c:pt>
                      <c:pt idx="307">
                        <c:v>-0.46453498545705341</c:v>
                      </c:pt>
                      <c:pt idx="308">
                        <c:v>-0.30185989149807368</c:v>
                      </c:pt>
                      <c:pt idx="309">
                        <c:v>-0.27840296442349022</c:v>
                      </c:pt>
                      <c:pt idx="310">
                        <c:v>-0.33810271630646532</c:v>
                      </c:pt>
                      <c:pt idx="311">
                        <c:v>-0.4112999416681829</c:v>
                      </c:pt>
                      <c:pt idx="312">
                        <c:v>-0.76191944548687263</c:v>
                      </c:pt>
                      <c:pt idx="313">
                        <c:v>-0.58168197106666009</c:v>
                      </c:pt>
                      <c:pt idx="314">
                        <c:v>-0.77100420774675205</c:v>
                      </c:pt>
                      <c:pt idx="315">
                        <c:v>-0.98170503500831041</c:v>
                      </c:pt>
                      <c:pt idx="316">
                        <c:v>-1.134430752830087</c:v>
                      </c:pt>
                      <c:pt idx="317">
                        <c:v>-1.3551736190139849</c:v>
                      </c:pt>
                      <c:pt idx="318">
                        <c:v>-1.618460319699359</c:v>
                      </c:pt>
                      <c:pt idx="319">
                        <c:v>-1.7633300803027709</c:v>
                      </c:pt>
                      <c:pt idx="320">
                        <c:v>-1.664760737762333</c:v>
                      </c:pt>
                      <c:pt idx="321">
                        <c:v>-1.653349938559693</c:v>
                      </c:pt>
                      <c:pt idx="322">
                        <c:v>-1.5817392344853181</c:v>
                      </c:pt>
                      <c:pt idx="323">
                        <c:v>-1.3190829645512601</c:v>
                      </c:pt>
                      <c:pt idx="324">
                        <c:v>-1.1120161534180559</c:v>
                      </c:pt>
                      <c:pt idx="325">
                        <c:v>-1.02664130287452</c:v>
                      </c:pt>
                      <c:pt idx="326">
                        <c:v>-1.138406032614232</c:v>
                      </c:pt>
                      <c:pt idx="327">
                        <c:v>-1.1844358126901799</c:v>
                      </c:pt>
                      <c:pt idx="328">
                        <c:v>-1.246562829411842</c:v>
                      </c:pt>
                      <c:pt idx="329">
                        <c:v>-1.356553617990429</c:v>
                      </c:pt>
                      <c:pt idx="330">
                        <c:v>-1.1119002063263801</c:v>
                      </c:pt>
                      <c:pt idx="331">
                        <c:v>-0.80575507715324346</c:v>
                      </c:pt>
                      <c:pt idx="332">
                        <c:v>-0.52056497334743801</c:v>
                      </c:pt>
                      <c:pt idx="333">
                        <c:v>-0.44536689017323022</c:v>
                      </c:pt>
                      <c:pt idx="334">
                        <c:v>2.17403629711258</c:v>
                      </c:pt>
                      <c:pt idx="335">
                        <c:v>1.9252449999408019</c:v>
                      </c:pt>
                      <c:pt idx="336">
                        <c:v>-0.93560186651434329</c:v>
                      </c:pt>
                      <c:pt idx="337">
                        <c:v>1.270509277250047</c:v>
                      </c:pt>
                      <c:pt idx="338">
                        <c:v>1.1226274593794621</c:v>
                      </c:pt>
                      <c:pt idx="339">
                        <c:v>1.0541149316051679</c:v>
                      </c:pt>
                      <c:pt idx="340">
                        <c:v>-1.1096523451854809</c:v>
                      </c:pt>
                      <c:pt idx="341">
                        <c:v>-0.93562186799642599</c:v>
                      </c:pt>
                      <c:pt idx="342">
                        <c:v>-0.85444770320220653</c:v>
                      </c:pt>
                      <c:pt idx="343">
                        <c:v>-0.82931253292957041</c:v>
                      </c:pt>
                      <c:pt idx="344">
                        <c:v>-0.75179149049209171</c:v>
                      </c:pt>
                      <c:pt idx="345">
                        <c:v>-0.71263133696125991</c:v>
                      </c:pt>
                      <c:pt idx="346">
                        <c:v>-0.72003019526560741</c:v>
                      </c:pt>
                      <c:pt idx="347">
                        <c:v>-0.65176172824995959</c:v>
                      </c:pt>
                      <c:pt idx="348">
                        <c:v>-0.64607340178419836</c:v>
                      </c:pt>
                      <c:pt idx="349">
                        <c:v>-0.80763283182379109</c:v>
                      </c:pt>
                      <c:pt idx="350">
                        <c:v>-1.004510672929674</c:v>
                      </c:pt>
                      <c:pt idx="351">
                        <c:v>-0.98716082097173119</c:v>
                      </c:pt>
                      <c:pt idx="352">
                        <c:v>-0.87263930906237996</c:v>
                      </c:pt>
                      <c:pt idx="353">
                        <c:v>-0.8515820704392485</c:v>
                      </c:pt>
                      <c:pt idx="354">
                        <c:v>-0.94550846467693483</c:v>
                      </c:pt>
                      <c:pt idx="355">
                        <c:v>-0.89530010944755878</c:v>
                      </c:pt>
                      <c:pt idx="356">
                        <c:v>-0.6680289209351491</c:v>
                      </c:pt>
                      <c:pt idx="357">
                        <c:v>-0.5849155874721178</c:v>
                      </c:pt>
                      <c:pt idx="358">
                        <c:v>-0.68592255801767776</c:v>
                      </c:pt>
                      <c:pt idx="359">
                        <c:v>-0.89409608807102536</c:v>
                      </c:pt>
                      <c:pt idx="360">
                        <c:v>-0.87659976076179791</c:v>
                      </c:pt>
                      <c:pt idx="361">
                        <c:v>-0.77907276784250779</c:v>
                      </c:pt>
                      <c:pt idx="362">
                        <c:v>-0.49777432730364118</c:v>
                      </c:pt>
                      <c:pt idx="363">
                        <c:v>-0.1001589636263706</c:v>
                      </c:pt>
                      <c:pt idx="364">
                        <c:v>0.26535850237952369</c:v>
                      </c:pt>
                      <c:pt idx="365">
                        <c:v>0.46368349666986608</c:v>
                      </c:pt>
                      <c:pt idx="366">
                        <c:v>0.55227363502320659</c:v>
                      </c:pt>
                      <c:pt idx="367">
                        <c:v>0.47067361637257371</c:v>
                      </c:pt>
                      <c:pt idx="368">
                        <c:v>0.4124145477424368</c:v>
                      </c:pt>
                      <c:pt idx="369">
                        <c:v>0.31911095037548498</c:v>
                      </c:pt>
                      <c:pt idx="370">
                        <c:v>0.26463340916460337</c:v>
                      </c:pt>
                      <c:pt idx="371">
                        <c:v>1.5107541776776669E-2</c:v>
                      </c:pt>
                      <c:pt idx="372">
                        <c:v>-0.2388149122952746</c:v>
                      </c:pt>
                      <c:pt idx="373">
                        <c:v>-0.34297484167766612</c:v>
                      </c:pt>
                      <c:pt idx="374">
                        <c:v>-0.27667535910474012</c:v>
                      </c:pt>
                      <c:pt idx="375">
                        <c:v>8.311785836222528E-2</c:v>
                      </c:pt>
                      <c:pt idx="376">
                        <c:v>0.45167036540532068</c:v>
                      </c:pt>
                      <c:pt idx="377">
                        <c:v>0.88401621189221458</c:v>
                      </c:pt>
                      <c:pt idx="378">
                        <c:v>1.27963674784878</c:v>
                      </c:pt>
                      <c:pt idx="379">
                        <c:v>1.5684935700408369</c:v>
                      </c:pt>
                      <c:pt idx="380">
                        <c:v>1.76586203875321</c:v>
                      </c:pt>
                      <c:pt idx="381">
                        <c:v>1.8245294228726809</c:v>
                      </c:pt>
                      <c:pt idx="382">
                        <c:v>1.842881069402986</c:v>
                      </c:pt>
                      <c:pt idx="383">
                        <c:v>1.880497814844744</c:v>
                      </c:pt>
                      <c:pt idx="384">
                        <c:v>1.8942378452036659</c:v>
                      </c:pt>
                      <c:pt idx="385">
                        <c:v>2.0046170334152271</c:v>
                      </c:pt>
                      <c:pt idx="386">
                        <c:v>2.0142674430315171</c:v>
                      </c:pt>
                      <c:pt idx="387">
                        <c:v>1.91560470817757</c:v>
                      </c:pt>
                      <c:pt idx="388">
                        <c:v>1.740105048169265</c:v>
                      </c:pt>
                      <c:pt idx="389">
                        <c:v>1.725245133537245</c:v>
                      </c:pt>
                      <c:pt idx="390">
                        <c:v>1.872993482361514</c:v>
                      </c:pt>
                      <c:pt idx="391">
                        <c:v>1.968918305895978</c:v>
                      </c:pt>
                      <c:pt idx="392">
                        <c:v>2.0690078246616328</c:v>
                      </c:pt>
                      <c:pt idx="393">
                        <c:v>2.0576361190382491</c:v>
                      </c:pt>
                      <c:pt idx="394">
                        <c:v>2.194786271117561</c:v>
                      </c:pt>
                      <c:pt idx="395">
                        <c:v>2.338301385907374</c:v>
                      </c:pt>
                      <c:pt idx="396">
                        <c:v>2.4188066942892479</c:v>
                      </c:pt>
                      <c:pt idx="397">
                        <c:v>2.5595019436720019</c:v>
                      </c:pt>
                      <c:pt idx="398">
                        <c:v>2.6831628081758079</c:v>
                      </c:pt>
                      <c:pt idx="399">
                        <c:v>2.521003150111687</c:v>
                      </c:pt>
                      <c:pt idx="400">
                        <c:v>2.3631850911923178</c:v>
                      </c:pt>
                      <c:pt idx="401">
                        <c:v>2.299835211020909</c:v>
                      </c:pt>
                      <c:pt idx="402">
                        <c:v>2.277827854763689</c:v>
                      </c:pt>
                      <c:pt idx="403">
                        <c:v>2.1794210587259069</c:v>
                      </c:pt>
                      <c:pt idx="404">
                        <c:v>2.0995555574933968</c:v>
                      </c:pt>
                      <c:pt idx="405">
                        <c:v>2.03349758839297</c:v>
                      </c:pt>
                      <c:pt idx="406">
                        <c:v>2.0562755601088631</c:v>
                      </c:pt>
                      <c:pt idx="407">
                        <c:v>2.2005002799923141</c:v>
                      </c:pt>
                      <c:pt idx="408">
                        <c:v>2.3496563375085269</c:v>
                      </c:pt>
                      <c:pt idx="409">
                        <c:v>2.1489614624524371</c:v>
                      </c:pt>
                      <c:pt idx="410">
                        <c:v>1.9261592166365959</c:v>
                      </c:pt>
                      <c:pt idx="411">
                        <c:v>1.677053266343195</c:v>
                      </c:pt>
                      <c:pt idx="412">
                        <c:v>1.686234568382889</c:v>
                      </c:pt>
                      <c:pt idx="413">
                        <c:v>1.5786663054726631</c:v>
                      </c:pt>
                      <c:pt idx="414">
                        <c:v>1.733742880999839</c:v>
                      </c:pt>
                      <c:pt idx="415">
                        <c:v>2.4764762754372418</c:v>
                      </c:pt>
                      <c:pt idx="416">
                        <c:v>1.8885812868276011</c:v>
                      </c:pt>
                      <c:pt idx="417">
                        <c:v>1.8825439282509471</c:v>
                      </c:pt>
                      <c:pt idx="418">
                        <c:v>1.8265460072648869</c:v>
                      </c:pt>
                      <c:pt idx="419">
                        <c:v>1.8371633773696929</c:v>
                      </c:pt>
                      <c:pt idx="420">
                        <c:v>2.0251855101978751</c:v>
                      </c:pt>
                      <c:pt idx="421">
                        <c:v>2.878166895360041</c:v>
                      </c:pt>
                      <c:pt idx="422">
                        <c:v>2.0696622281547379</c:v>
                      </c:pt>
                      <c:pt idx="423">
                        <c:v>2.0129283546917129</c:v>
                      </c:pt>
                      <c:pt idx="424">
                        <c:v>1.838958587315259</c:v>
                      </c:pt>
                      <c:pt idx="425">
                        <c:v>1.7527903886545011</c:v>
                      </c:pt>
                      <c:pt idx="426">
                        <c:v>1.7615040874415731</c:v>
                      </c:pt>
                      <c:pt idx="427">
                        <c:v>1.7075811322567771</c:v>
                      </c:pt>
                      <c:pt idx="428">
                        <c:v>1.537039358050015</c:v>
                      </c:pt>
                      <c:pt idx="429">
                        <c:v>1.431367804473499</c:v>
                      </c:pt>
                      <c:pt idx="430">
                        <c:v>1.309135736646613</c:v>
                      </c:pt>
                      <c:pt idx="431">
                        <c:v>1.314650112523946</c:v>
                      </c:pt>
                      <c:pt idx="432">
                        <c:v>1.5828156284539441</c:v>
                      </c:pt>
                      <c:pt idx="433">
                        <c:v>1.862814411561335</c:v>
                      </c:pt>
                      <c:pt idx="434">
                        <c:v>1.9250984900728829</c:v>
                      </c:pt>
                      <c:pt idx="435">
                        <c:v>1.83515914249249</c:v>
                      </c:pt>
                      <c:pt idx="436">
                        <c:v>1.6633710887147599</c:v>
                      </c:pt>
                      <c:pt idx="437">
                        <c:v>1.4500147080498491</c:v>
                      </c:pt>
                      <c:pt idx="438">
                        <c:v>1.373728490523122</c:v>
                      </c:pt>
                      <c:pt idx="439">
                        <c:v>1.304047910739651</c:v>
                      </c:pt>
                      <c:pt idx="440">
                        <c:v>1.178580512595069</c:v>
                      </c:pt>
                      <c:pt idx="441">
                        <c:v>1.1557706100570051</c:v>
                      </c:pt>
                      <c:pt idx="442">
                        <c:v>1.2080073379881091</c:v>
                      </c:pt>
                      <c:pt idx="443">
                        <c:v>1.204731947669277</c:v>
                      </c:pt>
                      <c:pt idx="444">
                        <c:v>1.118640045998915</c:v>
                      </c:pt>
                      <c:pt idx="445">
                        <c:v>1.1629867031297261</c:v>
                      </c:pt>
                      <c:pt idx="446">
                        <c:v>1.2258089376484269</c:v>
                      </c:pt>
                      <c:pt idx="447">
                        <c:v>1.3040724315470349</c:v>
                      </c:pt>
                      <c:pt idx="448">
                        <c:v>1.282539130469585</c:v>
                      </c:pt>
                      <c:pt idx="449">
                        <c:v>1.230715497031361</c:v>
                      </c:pt>
                      <c:pt idx="450">
                        <c:v>1.2201645903602329</c:v>
                      </c:pt>
                      <c:pt idx="451">
                        <c:v>1.1546610440512539</c:v>
                      </c:pt>
                      <c:pt idx="452">
                        <c:v>1.119239559979923</c:v>
                      </c:pt>
                      <c:pt idx="453">
                        <c:v>1.021775156650675</c:v>
                      </c:pt>
                      <c:pt idx="454">
                        <c:v>0.96125439702616189</c:v>
                      </c:pt>
                      <c:pt idx="455">
                        <c:v>0.92587514439981466</c:v>
                      </c:pt>
                      <c:pt idx="456">
                        <c:v>0.96850443136606557</c:v>
                      </c:pt>
                      <c:pt idx="457">
                        <c:v>0.99530923441623609</c:v>
                      </c:pt>
                      <c:pt idx="458">
                        <c:v>0.69868149316283679</c:v>
                      </c:pt>
                      <c:pt idx="459">
                        <c:v>0.42089953924152262</c:v>
                      </c:pt>
                      <c:pt idx="460">
                        <c:v>0.27811648355049878</c:v>
                      </c:pt>
                      <c:pt idx="461">
                        <c:v>0.27640449775172898</c:v>
                      </c:pt>
                      <c:pt idx="462">
                        <c:v>0.30832490944481328</c:v>
                      </c:pt>
                      <c:pt idx="463">
                        <c:v>0.57523592035116022</c:v>
                      </c:pt>
                      <c:pt idx="464">
                        <c:v>0.82975791846165314</c:v>
                      </c:pt>
                      <c:pt idx="465">
                        <c:v>0.84899719513553829</c:v>
                      </c:pt>
                      <c:pt idx="466">
                        <c:v>0.87280590584279427</c:v>
                      </c:pt>
                      <c:pt idx="467">
                        <c:v>0.96549455879295298</c:v>
                      </c:pt>
                      <c:pt idx="468">
                        <c:v>0.93937249528265332</c:v>
                      </c:pt>
                      <c:pt idx="469">
                        <c:v>0.94354111073116498</c:v>
                      </c:pt>
                      <c:pt idx="470">
                        <c:v>0.78609744380178415</c:v>
                      </c:pt>
                      <c:pt idx="471">
                        <c:v>0.52393168327556472</c:v>
                      </c:pt>
                      <c:pt idx="472">
                        <c:v>0.42798424886120229</c:v>
                      </c:pt>
                      <c:pt idx="473">
                        <c:v>0.26545924733033133</c:v>
                      </c:pt>
                      <c:pt idx="474">
                        <c:v>0.17227780878128471</c:v>
                      </c:pt>
                      <c:pt idx="475">
                        <c:v>0.2199254429049686</c:v>
                      </c:pt>
                      <c:pt idx="476">
                        <c:v>0.3778180184413652</c:v>
                      </c:pt>
                      <c:pt idx="477">
                        <c:v>0.51337162664020008</c:v>
                      </c:pt>
                      <c:pt idx="478">
                        <c:v>0.70790312503305053</c:v>
                      </c:pt>
                      <c:pt idx="479">
                        <c:v>0.8875903529142567</c:v>
                      </c:pt>
                      <c:pt idx="480">
                        <c:v>0.9303343383534437</c:v>
                      </c:pt>
                      <c:pt idx="481">
                        <c:v>0.96570062367136567</c:v>
                      </c:pt>
                      <c:pt idx="482">
                        <c:v>1.2003770032506971</c:v>
                      </c:pt>
                      <c:pt idx="483">
                        <c:v>1.275122671780873</c:v>
                      </c:pt>
                      <c:pt idx="484">
                        <c:v>1.3454854698234699</c:v>
                      </c:pt>
                      <c:pt idx="485">
                        <c:v>1.5297371811620519</c:v>
                      </c:pt>
                      <c:pt idx="486">
                        <c:v>1.6506615768230271</c:v>
                      </c:pt>
                      <c:pt idx="487">
                        <c:v>1.8766653131787681</c:v>
                      </c:pt>
                      <c:pt idx="488">
                        <c:v>2.027407215872616</c:v>
                      </c:pt>
                      <c:pt idx="489">
                        <c:v>2.0431475704152939</c:v>
                      </c:pt>
                      <c:pt idx="490">
                        <c:v>1.9781411310745021</c:v>
                      </c:pt>
                      <c:pt idx="491">
                        <c:v>1.8305319719623181</c:v>
                      </c:pt>
                      <c:pt idx="492">
                        <c:v>1.6465999145488459</c:v>
                      </c:pt>
                      <c:pt idx="493">
                        <c:v>1.500139923523097</c:v>
                      </c:pt>
                      <c:pt idx="494">
                        <c:v>1.5833337565157759</c:v>
                      </c:pt>
                      <c:pt idx="495">
                        <c:v>1.658321576880831</c:v>
                      </c:pt>
                      <c:pt idx="496">
                        <c:v>1.7357671856890431</c:v>
                      </c:pt>
                      <c:pt idx="497">
                        <c:v>1.928462242364162</c:v>
                      </c:pt>
                      <c:pt idx="498">
                        <c:v>2.0434331650155899</c:v>
                      </c:pt>
                      <c:pt idx="499">
                        <c:v>2.20720637597779</c:v>
                      </c:pt>
                      <c:pt idx="500">
                        <c:v>2.3593938418108138</c:v>
                      </c:pt>
                      <c:pt idx="501">
                        <c:v>2.3286694826036571</c:v>
                      </c:pt>
                      <c:pt idx="502">
                        <c:v>2.2137151773464758</c:v>
                      </c:pt>
                      <c:pt idx="503">
                        <c:v>1.967264017860676</c:v>
                      </c:pt>
                      <c:pt idx="504">
                        <c:v>1.6832443207685841</c:v>
                      </c:pt>
                      <c:pt idx="505">
                        <c:v>1.3939554497952049</c:v>
                      </c:pt>
                      <c:pt idx="506">
                        <c:v>1.3167145723343809</c:v>
                      </c:pt>
                      <c:pt idx="507">
                        <c:v>1.250122055703816</c:v>
                      </c:pt>
                      <c:pt idx="508">
                        <c:v>1.1755281377120039</c:v>
                      </c:pt>
                      <c:pt idx="509">
                        <c:v>1.1048236970904901</c:v>
                      </c:pt>
                      <c:pt idx="510">
                        <c:v>1.1458494381400739</c:v>
                      </c:pt>
                      <c:pt idx="511">
                        <c:v>1.3372814919709819</c:v>
                      </c:pt>
                      <c:pt idx="512">
                        <c:v>1.5110256805570881</c:v>
                      </c:pt>
                      <c:pt idx="513">
                        <c:v>1.598607244657049</c:v>
                      </c:pt>
                      <c:pt idx="514">
                        <c:v>1.6903369912414321</c:v>
                      </c:pt>
                      <c:pt idx="515">
                        <c:v>1.663407365547295</c:v>
                      </c:pt>
                      <c:pt idx="516">
                        <c:v>1.401783171429442</c:v>
                      </c:pt>
                      <c:pt idx="517">
                        <c:v>1.209902125631108</c:v>
                      </c:pt>
                      <c:pt idx="518">
                        <c:v>1.135864041838597</c:v>
                      </c:pt>
                      <c:pt idx="519">
                        <c:v>1.097412364247045</c:v>
                      </c:pt>
                      <c:pt idx="520">
                        <c:v>1.1203257231229271</c:v>
                      </c:pt>
                      <c:pt idx="521">
                        <c:v>0.95006190623351305</c:v>
                      </c:pt>
                      <c:pt idx="522">
                        <c:v>0.82128614294073321</c:v>
                      </c:pt>
                      <c:pt idx="523">
                        <c:v>0.82443004519622565</c:v>
                      </c:pt>
                      <c:pt idx="524">
                        <c:v>0.87898842776163044</c:v>
                      </c:pt>
                      <c:pt idx="525">
                        <c:v>0.93067429625262332</c:v>
                      </c:pt>
                      <c:pt idx="526">
                        <c:v>0.90964764651376573</c:v>
                      </c:pt>
                      <c:pt idx="527">
                        <c:v>0.7917759394641356</c:v>
                      </c:pt>
                      <c:pt idx="528">
                        <c:v>0.71116902832768791</c:v>
                      </c:pt>
                      <c:pt idx="529">
                        <c:v>0.82502967083191547</c:v>
                      </c:pt>
                      <c:pt idx="530">
                        <c:v>0.88889401045321437</c:v>
                      </c:pt>
                      <c:pt idx="531">
                        <c:v>0.95527938091936326</c:v>
                      </c:pt>
                      <c:pt idx="532">
                        <c:v>0.90588731106961884</c:v>
                      </c:pt>
                      <c:pt idx="533">
                        <c:v>0.67945845344535571</c:v>
                      </c:pt>
                      <c:pt idx="534">
                        <c:v>0.42609950404688929</c:v>
                      </c:pt>
                      <c:pt idx="535">
                        <c:v>0.18229958512593991</c:v>
                      </c:pt>
                      <c:pt idx="536">
                        <c:v>9.2344368137945824E-3</c:v>
                      </c:pt>
                      <c:pt idx="537">
                        <c:v>-0.12941320862065131</c:v>
                      </c:pt>
                      <c:pt idx="538">
                        <c:v>-0.2161568166185858</c:v>
                      </c:pt>
                      <c:pt idx="539">
                        <c:v>-0.15845878337011349</c:v>
                      </c:pt>
                      <c:pt idx="540">
                        <c:v>-0.1609634166485894</c:v>
                      </c:pt>
                      <c:pt idx="541">
                        <c:v>-0.23187866348087099</c:v>
                      </c:pt>
                      <c:pt idx="542">
                        <c:v>-0.50053116091515071</c:v>
                      </c:pt>
                      <c:pt idx="543">
                        <c:v>-0.66675740869304523</c:v>
                      </c:pt>
                      <c:pt idx="544">
                        <c:v>-0.70087141089704286</c:v>
                      </c:pt>
                      <c:pt idx="545">
                        <c:v>-0.64382757365469379</c:v>
                      </c:pt>
                      <c:pt idx="546">
                        <c:v>-0.73650478387012808</c:v>
                      </c:pt>
                      <c:pt idx="547">
                        <c:v>-0.98216545791772758</c:v>
                      </c:pt>
                      <c:pt idx="548">
                        <c:v>-1.0433627556946501</c:v>
                      </c:pt>
                      <c:pt idx="549">
                        <c:v>-1.104883918122096</c:v>
                      </c:pt>
                      <c:pt idx="550">
                        <c:v>-1.081373939041973</c:v>
                      </c:pt>
                      <c:pt idx="551">
                        <c:v>-0.97757172813412729</c:v>
                      </c:pt>
                      <c:pt idx="552">
                        <c:v>-0.92345022673036947</c:v>
                      </c:pt>
                      <c:pt idx="553">
                        <c:v>-0.98043428003649957</c:v>
                      </c:pt>
                      <c:pt idx="554">
                        <c:v>-1.124813836070214</c:v>
                      </c:pt>
                      <c:pt idx="555">
                        <c:v>-1.1182162613091631</c:v>
                      </c:pt>
                      <c:pt idx="556">
                        <c:v>-0.96871831164737843</c:v>
                      </c:pt>
                      <c:pt idx="557">
                        <c:v>-0.91932618392981391</c:v>
                      </c:pt>
                      <c:pt idx="558">
                        <c:v>-0.87205774276888626</c:v>
                      </c:pt>
                      <c:pt idx="559">
                        <c:v>-0.8115624118502599</c:v>
                      </c:pt>
                      <c:pt idx="560">
                        <c:v>-0.87281478052177119</c:v>
                      </c:pt>
                      <c:pt idx="561">
                        <c:v>-0.96916783794691408</c:v>
                      </c:pt>
                      <c:pt idx="562">
                        <c:v>-1.1075072081172721</c:v>
                      </c:pt>
                      <c:pt idx="563">
                        <c:v>-1.0952996813304801</c:v>
                      </c:pt>
                      <c:pt idx="564">
                        <c:v>-1.0663821671698239</c:v>
                      </c:pt>
                      <c:pt idx="565">
                        <c:v>-1.052555342165717</c:v>
                      </c:pt>
                      <c:pt idx="566">
                        <c:v>-1.0437330333414849</c:v>
                      </c:pt>
                      <c:pt idx="567">
                        <c:v>-0.97332980420497284</c:v>
                      </c:pt>
                      <c:pt idx="568">
                        <c:v>-0.93644011477903899</c:v>
                      </c:pt>
                      <c:pt idx="569">
                        <c:v>-0.8874065129104769</c:v>
                      </c:pt>
                      <c:pt idx="570">
                        <c:v>-0.98193393743882718</c:v>
                      </c:pt>
                      <c:pt idx="571">
                        <c:v>-0.98697125756838333</c:v>
                      </c:pt>
                      <c:pt idx="572">
                        <c:v>-1.1153163502030961</c:v>
                      </c:pt>
                      <c:pt idx="573">
                        <c:v>-1.1748566862501579</c:v>
                      </c:pt>
                      <c:pt idx="574">
                        <c:v>-1.2030062181513761</c:v>
                      </c:pt>
                      <c:pt idx="575">
                        <c:v>-0.98633488312460293</c:v>
                      </c:pt>
                      <c:pt idx="576">
                        <c:v>-0.7833436051041256</c:v>
                      </c:pt>
                      <c:pt idx="577">
                        <c:v>-0.69718802657020995</c:v>
                      </c:pt>
                      <c:pt idx="578">
                        <c:v>-0.83816387765917377</c:v>
                      </c:pt>
                      <c:pt idx="579">
                        <c:v>-0.93093882383639392</c:v>
                      </c:pt>
                      <c:pt idx="580">
                        <c:v>-1.1633512925568379</c:v>
                      </c:pt>
                      <c:pt idx="581">
                        <c:v>-1.432856487281702</c:v>
                      </c:pt>
                      <c:pt idx="582">
                        <c:v>-1.674251680807759</c:v>
                      </c:pt>
                      <c:pt idx="583">
                        <c:v>-1.6865998086401239</c:v>
                      </c:pt>
                      <c:pt idx="584">
                        <c:v>-1.621994756451496</c:v>
                      </c:pt>
                      <c:pt idx="585">
                        <c:v>-1.2053979284975349</c:v>
                      </c:pt>
                      <c:pt idx="586">
                        <c:v>-0.77472886408262642</c:v>
                      </c:pt>
                      <c:pt idx="587">
                        <c:v>-0.30636762234155068</c:v>
                      </c:pt>
                      <c:pt idx="588">
                        <c:v>9.6527121309844463E-2</c:v>
                      </c:pt>
                      <c:pt idx="589">
                        <c:v>0.25682759661973609</c:v>
                      </c:pt>
                      <c:pt idx="590">
                        <c:v>0.2318273387197971</c:v>
                      </c:pt>
                      <c:pt idx="591">
                        <c:v>7.0915824805423758E-2</c:v>
                      </c:pt>
                      <c:pt idx="592">
                        <c:v>-7.4271433447228849E-2</c:v>
                      </c:pt>
                      <c:pt idx="593">
                        <c:v>4.082845815905662E-4</c:v>
                      </c:pt>
                      <c:pt idx="594">
                        <c:v>-5.563870596536763E-2</c:v>
                      </c:pt>
                      <c:pt idx="595">
                        <c:v>-2.2593958991407689E-2</c:v>
                      </c:pt>
                      <c:pt idx="596">
                        <c:v>-8.5825082941748163E-2</c:v>
                      </c:pt>
                      <c:pt idx="597">
                        <c:v>5.8091421752932623E-2</c:v>
                      </c:pt>
                      <c:pt idx="598">
                        <c:v>4.9966751360962597E-2</c:v>
                      </c:pt>
                      <c:pt idx="599">
                        <c:v>-4.5011039761876689E-2</c:v>
                      </c:pt>
                      <c:pt idx="600">
                        <c:v>-0.2471027535922197</c:v>
                      </c:pt>
                      <c:pt idx="601">
                        <c:v>0.1256641138818701</c:v>
                      </c:pt>
                      <c:pt idx="602">
                        <c:v>0.18981078308229379</c:v>
                      </c:pt>
                      <c:pt idx="603">
                        <c:v>0.36477123888136093</c:v>
                      </c:pt>
                      <c:pt idx="604">
                        <c:v>0.57292268413172986</c:v>
                      </c:pt>
                      <c:pt idx="605">
                        <c:v>0.81679759573038113</c:v>
                      </c:pt>
                      <c:pt idx="606">
                        <c:v>0.83281298535885595</c:v>
                      </c:pt>
                      <c:pt idx="607">
                        <c:v>0.59860202094750414</c:v>
                      </c:pt>
                      <c:pt idx="608">
                        <c:v>0.43899129581644691</c:v>
                      </c:pt>
                      <c:pt idx="609">
                        <c:v>0.34661995793694977</c:v>
                      </c:pt>
                      <c:pt idx="610">
                        <c:v>0.4213691099908819</c:v>
                      </c:pt>
                      <c:pt idx="611">
                        <c:v>0.61201249129567892</c:v>
                      </c:pt>
                      <c:pt idx="612">
                        <c:v>0.76387414005500032</c:v>
                      </c:pt>
                      <c:pt idx="613">
                        <c:v>0.67955426662243867</c:v>
                      </c:pt>
                      <c:pt idx="614">
                        <c:v>0.52606147907418088</c:v>
                      </c:pt>
                      <c:pt idx="615">
                        <c:v>0.3750643167664704</c:v>
                      </c:pt>
                      <c:pt idx="616">
                        <c:v>0.41687168191929019</c:v>
                      </c:pt>
                      <c:pt idx="617">
                        <c:v>0.35492020192973961</c:v>
                      </c:pt>
                      <c:pt idx="618">
                        <c:v>0.24337759034873471</c:v>
                      </c:pt>
                      <c:pt idx="619">
                        <c:v>0.18303127963638949</c:v>
                      </c:pt>
                      <c:pt idx="620">
                        <c:v>3.7955650283702513E-2</c:v>
                      </c:pt>
                      <c:pt idx="621">
                        <c:v>-0.12984402361783631</c:v>
                      </c:pt>
                      <c:pt idx="622">
                        <c:v>-0.3083693540008598</c:v>
                      </c:pt>
                      <c:pt idx="623">
                        <c:v>-0.35994674498988938</c:v>
                      </c:pt>
                      <c:pt idx="624">
                        <c:v>-0.26655113975482531</c:v>
                      </c:pt>
                      <c:pt idx="625">
                        <c:v>-0.14822730688516481</c:v>
                      </c:pt>
                      <c:pt idx="626">
                        <c:v>3.0564248468128531E-2</c:v>
                      </c:pt>
                      <c:pt idx="627">
                        <c:v>0.14104348165210689</c:v>
                      </c:pt>
                      <c:pt idx="628">
                        <c:v>4.0524004621454487E-2</c:v>
                      </c:pt>
                      <c:pt idx="629">
                        <c:v>-0.22771916276063869</c:v>
                      </c:pt>
                      <c:pt idx="630">
                        <c:v>-0.3412651389632439</c:v>
                      </c:pt>
                      <c:pt idx="631">
                        <c:v>-0.468949954401637</c:v>
                      </c:pt>
                      <c:pt idx="632">
                        <c:v>-0.55901033958978175</c:v>
                      </c:pt>
                      <c:pt idx="633">
                        <c:v>-0.40497949557059282</c:v>
                      </c:pt>
                      <c:pt idx="634">
                        <c:v>-0.24571338241319779</c:v>
                      </c:pt>
                      <c:pt idx="635">
                        <c:v>-0.25613203460682538</c:v>
                      </c:pt>
                      <c:pt idx="636">
                        <c:v>-0.13045242444583971</c:v>
                      </c:pt>
                      <c:pt idx="637">
                        <c:v>-0.18608960460423221</c:v>
                      </c:pt>
                      <c:pt idx="638">
                        <c:v>-0.28739400357239292</c:v>
                      </c:pt>
                      <c:pt idx="639">
                        <c:v>-0.21719583132610101</c:v>
                      </c:pt>
                      <c:pt idx="640">
                        <c:v>-0.33040013819504588</c:v>
                      </c:pt>
                      <c:pt idx="641">
                        <c:v>-0.6888129739930372</c:v>
                      </c:pt>
                      <c:pt idx="642">
                        <c:v>-0.9083905864161036</c:v>
                      </c:pt>
                      <c:pt idx="643">
                        <c:v>-1.0513580122510751</c:v>
                      </c:pt>
                      <c:pt idx="644">
                        <c:v>-1.139548075360447</c:v>
                      </c:pt>
                      <c:pt idx="645">
                        <c:v>-1.003600215468317</c:v>
                      </c:pt>
                      <c:pt idx="646">
                        <c:v>-1.036707901261497</c:v>
                      </c:pt>
                      <c:pt idx="647">
                        <c:v>-1.116689945479507</c:v>
                      </c:pt>
                      <c:pt idx="648">
                        <c:v>-1.1683121282533959</c:v>
                      </c:pt>
                      <c:pt idx="649">
                        <c:v>-1.1999027242552509</c:v>
                      </c:pt>
                      <c:pt idx="650">
                        <c:v>-1.3769157186104919</c:v>
                      </c:pt>
                      <c:pt idx="651">
                        <c:v>-1.487779520932148</c:v>
                      </c:pt>
                      <c:pt idx="652">
                        <c:v>-1.723227030216552</c:v>
                      </c:pt>
                      <c:pt idx="653">
                        <c:v>-1.7561214584843761</c:v>
                      </c:pt>
                      <c:pt idx="654">
                        <c:v>-1.7910997605494601</c:v>
                      </c:pt>
                      <c:pt idx="655">
                        <c:v>-1.951316720089791</c:v>
                      </c:pt>
                      <c:pt idx="656">
                        <c:v>-2.050321643892357</c:v>
                      </c:pt>
                      <c:pt idx="657">
                        <c:v>-2.139745642822759</c:v>
                      </c:pt>
                      <c:pt idx="658">
                        <c:v>-2.3824739167312918</c:v>
                      </c:pt>
                      <c:pt idx="659">
                        <c:v>-2.5027960787737782</c:v>
                      </c:pt>
                      <c:pt idx="660">
                        <c:v>-2.338737818304661</c:v>
                      </c:pt>
                      <c:pt idx="661">
                        <c:v>-2.248416275310567</c:v>
                      </c:pt>
                      <c:pt idx="662">
                        <c:v>-2.2585352998013901</c:v>
                      </c:pt>
                      <c:pt idx="663">
                        <c:v>-0.69340424387464061</c:v>
                      </c:pt>
                      <c:pt idx="664">
                        <c:v>-0.93200761974806234</c:v>
                      </c:pt>
                      <c:pt idx="665">
                        <c:v>-1.1794756543124061</c:v>
                      </c:pt>
                      <c:pt idx="666">
                        <c:v>-1.3723316368180549</c:v>
                      </c:pt>
                      <c:pt idx="667">
                        <c:v>-1.540984136906357</c:v>
                      </c:pt>
                      <c:pt idx="668">
                        <c:v>-1.7305082867119179</c:v>
                      </c:pt>
                      <c:pt idx="669">
                        <c:v>-1.8097598727716551</c:v>
                      </c:pt>
                      <c:pt idx="670">
                        <c:v>-1.9833301787080151</c:v>
                      </c:pt>
                      <c:pt idx="671">
                        <c:v>-2.034951817705581</c:v>
                      </c:pt>
                      <c:pt idx="672">
                        <c:v>-2.2328744501920359</c:v>
                      </c:pt>
                      <c:pt idx="673">
                        <c:v>-2.1222302375298669</c:v>
                      </c:pt>
                      <c:pt idx="674">
                        <c:v>-1.7690680056033929</c:v>
                      </c:pt>
                      <c:pt idx="675">
                        <c:v>-1.5434501359522721</c:v>
                      </c:pt>
                      <c:pt idx="676">
                        <c:v>-1.402824990622396</c:v>
                      </c:pt>
                      <c:pt idx="677">
                        <c:v>-1.3876905184805599</c:v>
                      </c:pt>
                      <c:pt idx="678">
                        <c:v>-1.4518609495729431</c:v>
                      </c:pt>
                      <c:pt idx="679">
                        <c:v>-1.5416611402053511</c:v>
                      </c:pt>
                      <c:pt idx="680">
                        <c:v>-3.6330998925345672</c:v>
                      </c:pt>
                      <c:pt idx="681">
                        <c:v>-2.1167375544680609</c:v>
                      </c:pt>
                      <c:pt idx="682">
                        <c:v>-3.8340962352641612</c:v>
                      </c:pt>
                      <c:pt idx="683">
                        <c:v>-3.529302921294629</c:v>
                      </c:pt>
                      <c:pt idx="684">
                        <c:v>-3.541033313451325</c:v>
                      </c:pt>
                      <c:pt idx="685">
                        <c:v>-3.3464602533385719</c:v>
                      </c:pt>
                      <c:pt idx="686">
                        <c:v>-3.022950160123842</c:v>
                      </c:pt>
                      <c:pt idx="687">
                        <c:v>-2.9235608923310372</c:v>
                      </c:pt>
                      <c:pt idx="688">
                        <c:v>-2.7847815065575579</c:v>
                      </c:pt>
                      <c:pt idx="689">
                        <c:v>-2.6987441999176229</c:v>
                      </c:pt>
                      <c:pt idx="690">
                        <c:v>-2.6303613554984659</c:v>
                      </c:pt>
                      <c:pt idx="691">
                        <c:v>-2.712800377162679</c:v>
                      </c:pt>
                      <c:pt idx="692">
                        <c:v>-2.7904917988440259</c:v>
                      </c:pt>
                      <c:pt idx="693">
                        <c:v>-2.854016062134423</c:v>
                      </c:pt>
                      <c:pt idx="694">
                        <c:v>-2.933914386089373</c:v>
                      </c:pt>
                      <c:pt idx="695">
                        <c:v>-2.9144298420847599</c:v>
                      </c:pt>
                      <c:pt idx="696">
                        <c:v>-2.836459256963046</c:v>
                      </c:pt>
                      <c:pt idx="697">
                        <c:v>-2.7168815791776999</c:v>
                      </c:pt>
                      <c:pt idx="698">
                        <c:v>-2.6603456400120948</c:v>
                      </c:pt>
                      <c:pt idx="699">
                        <c:v>-2.587604316636543</c:v>
                      </c:pt>
                      <c:pt idx="700">
                        <c:v>-2.3435110158337631</c:v>
                      </c:pt>
                      <c:pt idx="701">
                        <c:v>-2.1355481805955701</c:v>
                      </c:pt>
                      <c:pt idx="702">
                        <c:v>-2.044204027529466</c:v>
                      </c:pt>
                      <c:pt idx="703">
                        <c:v>-1.9561826270367879</c:v>
                      </c:pt>
                      <c:pt idx="704">
                        <c:v>-1.7424800776675959</c:v>
                      </c:pt>
                      <c:pt idx="705">
                        <c:v>-1.7192761208393761</c:v>
                      </c:pt>
                      <c:pt idx="706">
                        <c:v>-1.708228463320185</c:v>
                      </c:pt>
                      <c:pt idx="707">
                        <c:v>-0.54603535112801038</c:v>
                      </c:pt>
                      <c:pt idx="708">
                        <c:v>-0.34820626601709143</c:v>
                      </c:pt>
                      <c:pt idx="709">
                        <c:v>-0.25012884270266678</c:v>
                      </c:pt>
                      <c:pt idx="710">
                        <c:v>-8.4993849477829911E-2</c:v>
                      </c:pt>
                      <c:pt idx="711">
                        <c:v>5.0106715584849207E-2</c:v>
                      </c:pt>
                      <c:pt idx="712">
                        <c:v>0.38659500789087392</c:v>
                      </c:pt>
                      <c:pt idx="713">
                        <c:v>0.48389690185580952</c:v>
                      </c:pt>
                      <c:pt idx="714">
                        <c:v>0.48943879206065211</c:v>
                      </c:pt>
                      <c:pt idx="715">
                        <c:v>0.35487620092634192</c:v>
                      </c:pt>
                      <c:pt idx="716">
                        <c:v>0.19834050573801629</c:v>
                      </c:pt>
                      <c:pt idx="717">
                        <c:v>-0.1210942804425757</c:v>
                      </c:pt>
                      <c:pt idx="718">
                        <c:v>-0.39784435482316521</c:v>
                      </c:pt>
                      <c:pt idx="719">
                        <c:v>-0.46287734957004728</c:v>
                      </c:pt>
                      <c:pt idx="720">
                        <c:v>-0.35009504691478871</c:v>
                      </c:pt>
                      <c:pt idx="721">
                        <c:v>1.718857646023993</c:v>
                      </c:pt>
                      <c:pt idx="722">
                        <c:v>-0.11217050497957021</c:v>
                      </c:pt>
                      <c:pt idx="723">
                        <c:v>1.7812343927529539</c:v>
                      </c:pt>
                      <c:pt idx="724">
                        <c:v>-0.21757379721686221</c:v>
                      </c:pt>
                      <c:pt idx="725">
                        <c:v>-0.44667887946516738</c:v>
                      </c:pt>
                      <c:pt idx="726">
                        <c:v>-0.52591795915519834</c:v>
                      </c:pt>
                      <c:pt idx="727">
                        <c:v>-0.56030115274844683</c:v>
                      </c:pt>
                      <c:pt idx="728">
                        <c:v>-0.43869946750181971</c:v>
                      </c:pt>
                      <c:pt idx="729">
                        <c:v>-0.41603150192782162</c:v>
                      </c:pt>
                      <c:pt idx="730">
                        <c:v>-0.48598811158761551</c:v>
                      </c:pt>
                      <c:pt idx="731">
                        <c:v>-0.70282014798374792</c:v>
                      </c:pt>
                      <c:pt idx="732">
                        <c:v>-0.93583923911611011</c:v>
                      </c:pt>
                      <c:pt idx="733">
                        <c:v>-0.91761239335792821</c:v>
                      </c:pt>
                      <c:pt idx="734">
                        <c:v>-0.78232296074917895</c:v>
                      </c:pt>
                      <c:pt idx="735">
                        <c:v>-0.47866182914179051</c:v>
                      </c:pt>
                      <c:pt idx="736">
                        <c:v>-0.25882236532846642</c:v>
                      </c:pt>
                      <c:pt idx="737">
                        <c:v>-3.0509951390833529E-2</c:v>
                      </c:pt>
                      <c:pt idx="738">
                        <c:v>7.5989106877970794E-2</c:v>
                      </c:pt>
                      <c:pt idx="739">
                        <c:v>0.1417124194787763</c:v>
                      </c:pt>
                      <c:pt idx="740">
                        <c:v>0.25537529018084509</c:v>
                      </c:pt>
                      <c:pt idx="741">
                        <c:v>0.41887197511210877</c:v>
                      </c:pt>
                      <c:pt idx="742">
                        <c:v>0.59075102465040408</c:v>
                      </c:pt>
                      <c:pt idx="743">
                        <c:v>0.64439898745752044</c:v>
                      </c:pt>
                      <c:pt idx="744">
                        <c:v>0.41939372011445469</c:v>
                      </c:pt>
                      <c:pt idx="745">
                        <c:v>0.38439284932823148</c:v>
                      </c:pt>
                      <c:pt idx="746">
                        <c:v>0.45122090497391459</c:v>
                      </c:pt>
                      <c:pt idx="747">
                        <c:v>3.7088596410934911</c:v>
                      </c:pt>
                      <c:pt idx="748">
                        <c:v>3.8015807606217908</c:v>
                      </c:pt>
                      <c:pt idx="749">
                        <c:v>4.043702781951378</c:v>
                      </c:pt>
                      <c:pt idx="750">
                        <c:v>4.2521041597818749</c:v>
                      </c:pt>
                      <c:pt idx="751">
                        <c:v>4.3976202700984928</c:v>
                      </c:pt>
                      <c:pt idx="752">
                        <c:v>4.5523064212418296</c:v>
                      </c:pt>
                      <c:pt idx="753">
                        <c:v>4.7063198140137299</c:v>
                      </c:pt>
                      <c:pt idx="754">
                        <c:v>4.877343223277455</c:v>
                      </c:pt>
                      <c:pt idx="755">
                        <c:v>4.9547600998613044</c:v>
                      </c:pt>
                      <c:pt idx="756">
                        <c:v>4.9404147439522372</c:v>
                      </c:pt>
                      <c:pt idx="757">
                        <c:v>4.9415029636979719</c:v>
                      </c:pt>
                      <c:pt idx="758">
                        <c:v>4.8279349240815312</c:v>
                      </c:pt>
                      <c:pt idx="759">
                        <c:v>4.7062106069946434</c:v>
                      </c:pt>
                      <c:pt idx="760">
                        <c:v>4.4927734828887056</c:v>
                      </c:pt>
                      <c:pt idx="761">
                        <c:v>4.1117631031604747</c:v>
                      </c:pt>
                      <c:pt idx="762">
                        <c:v>3.8714919121575431</c:v>
                      </c:pt>
                      <c:pt idx="763">
                        <c:v>3.7059577952630618</c:v>
                      </c:pt>
                      <c:pt idx="764">
                        <c:v>3.57742623943839</c:v>
                      </c:pt>
                      <c:pt idx="765">
                        <c:v>3.52416848760374</c:v>
                      </c:pt>
                      <c:pt idx="766">
                        <c:v>3.4147913943009862</c:v>
                      </c:pt>
                      <c:pt idx="767">
                        <c:v>3.5726070466703219</c:v>
                      </c:pt>
                      <c:pt idx="768">
                        <c:v>3.739826745255987</c:v>
                      </c:pt>
                      <c:pt idx="769">
                        <c:v>3.5714074319146651</c:v>
                      </c:pt>
                      <c:pt idx="770">
                        <c:v>3.3570986343631528</c:v>
                      </c:pt>
                      <c:pt idx="771">
                        <c:v>3.092251419112499</c:v>
                      </c:pt>
                      <c:pt idx="772">
                        <c:v>2.9078738816098131</c:v>
                      </c:pt>
                      <c:pt idx="773">
                        <c:v>2.7594394251466152</c:v>
                      </c:pt>
                      <c:pt idx="774">
                        <c:v>2.6168150675487829</c:v>
                      </c:pt>
                      <c:pt idx="775">
                        <c:v>2.7881068447670998</c:v>
                      </c:pt>
                      <c:pt idx="776">
                        <c:v>3.0444886034261822</c:v>
                      </c:pt>
                      <c:pt idx="777">
                        <c:v>3.3377452781196721</c:v>
                      </c:pt>
                      <c:pt idx="778">
                        <c:v>3.5595206273354241</c:v>
                      </c:pt>
                      <c:pt idx="779">
                        <c:v>3.5772394163028589</c:v>
                      </c:pt>
                      <c:pt idx="780">
                        <c:v>3.5562160197234101</c:v>
                      </c:pt>
                      <c:pt idx="781">
                        <c:v>3.483173573255455</c:v>
                      </c:pt>
                      <c:pt idx="782">
                        <c:v>3.2794237632968319</c:v>
                      </c:pt>
                      <c:pt idx="783">
                        <c:v>2.9998412782084438</c:v>
                      </c:pt>
                      <c:pt idx="784">
                        <c:v>2.8503111761712132</c:v>
                      </c:pt>
                      <c:pt idx="785">
                        <c:v>1.5271837295799171</c:v>
                      </c:pt>
                      <c:pt idx="786">
                        <c:v>2.807818528921258</c:v>
                      </c:pt>
                      <c:pt idx="787">
                        <c:v>2.662655642232115</c:v>
                      </c:pt>
                      <c:pt idx="788">
                        <c:v>2.465999322871236</c:v>
                      </c:pt>
                      <c:pt idx="789">
                        <c:v>2.3815944594202572</c:v>
                      </c:pt>
                      <c:pt idx="790">
                        <c:v>2.2473835155791999</c:v>
                      </c:pt>
                      <c:pt idx="791">
                        <c:v>1.977284144742081</c:v>
                      </c:pt>
                      <c:pt idx="792">
                        <c:v>1.913559753925322</c:v>
                      </c:pt>
                      <c:pt idx="793">
                        <c:v>1.808578176986237</c:v>
                      </c:pt>
                      <c:pt idx="794">
                        <c:v>1.8847873158460171</c:v>
                      </c:pt>
                      <c:pt idx="795">
                        <c:v>2.264266430267885</c:v>
                      </c:pt>
                      <c:pt idx="796">
                        <c:v>2.3800446734600729</c:v>
                      </c:pt>
                      <c:pt idx="797">
                        <c:v>1.0347550085332411</c:v>
                      </c:pt>
                      <c:pt idx="798">
                        <c:v>2.3111186980190501</c:v>
                      </c:pt>
                      <c:pt idx="799">
                        <c:v>2.291071087811158</c:v>
                      </c:pt>
                      <c:pt idx="800">
                        <c:v>0.36416051199771698</c:v>
                      </c:pt>
                      <c:pt idx="801">
                        <c:v>0.19146414619476271</c:v>
                      </c:pt>
                      <c:pt idx="802">
                        <c:v>4.8244498720788363E-2</c:v>
                      </c:pt>
                      <c:pt idx="803">
                        <c:v>4.4674916119723351E-2</c:v>
                      </c:pt>
                      <c:pt idx="804">
                        <c:v>4.936817745187911E-2</c:v>
                      </c:pt>
                      <c:pt idx="805">
                        <c:v>2.3927316278049888</c:v>
                      </c:pt>
                      <c:pt idx="806">
                        <c:v>0.19257427786638989</c:v>
                      </c:pt>
                      <c:pt idx="807">
                        <c:v>2.6117016944753142</c:v>
                      </c:pt>
                      <c:pt idx="808">
                        <c:v>2.691588436251128</c:v>
                      </c:pt>
                      <c:pt idx="809">
                        <c:v>2.7931790691095819</c:v>
                      </c:pt>
                      <c:pt idx="810">
                        <c:v>2.784959056484043</c:v>
                      </c:pt>
                      <c:pt idx="811">
                        <c:v>2.8403933982565981</c:v>
                      </c:pt>
                      <c:pt idx="812">
                        <c:v>2.7452891959078971</c:v>
                      </c:pt>
                      <c:pt idx="813">
                        <c:v>2.6557984258302052</c:v>
                      </c:pt>
                      <c:pt idx="814">
                        <c:v>2.544142608770704</c:v>
                      </c:pt>
                      <c:pt idx="815">
                        <c:v>2.5233516065010431</c:v>
                      </c:pt>
                      <c:pt idx="816">
                        <c:v>2.5422202472854689</c:v>
                      </c:pt>
                      <c:pt idx="817">
                        <c:v>2.4880987672272079</c:v>
                      </c:pt>
                      <c:pt idx="818">
                        <c:v>2.2365470160785859</c:v>
                      </c:pt>
                      <c:pt idx="819">
                        <c:v>1.8195450163215381</c:v>
                      </c:pt>
                      <c:pt idx="820">
                        <c:v>1.4141278189404241</c:v>
                      </c:pt>
                      <c:pt idx="821">
                        <c:v>1.3679093540285681</c:v>
                      </c:pt>
                      <c:pt idx="822">
                        <c:v>1.5269683537827139</c:v>
                      </c:pt>
                      <c:pt idx="823">
                        <c:v>1.6748256190790389</c:v>
                      </c:pt>
                      <c:pt idx="824">
                        <c:v>1.9110580151907051</c:v>
                      </c:pt>
                      <c:pt idx="825">
                        <c:v>2.1558937924562742</c:v>
                      </c:pt>
                      <c:pt idx="826">
                        <c:v>2.3046101650429018</c:v>
                      </c:pt>
                      <c:pt idx="827">
                        <c:v>2.383586794564561</c:v>
                      </c:pt>
                      <c:pt idx="828">
                        <c:v>2.4162090113553258</c:v>
                      </c:pt>
                      <c:pt idx="829">
                        <c:v>2.2624732624917399</c:v>
                      </c:pt>
                      <c:pt idx="830">
                        <c:v>2.2245323953034029</c:v>
                      </c:pt>
                      <c:pt idx="831">
                        <c:v>2.2646588456046821</c:v>
                      </c:pt>
                      <c:pt idx="832">
                        <c:v>2.3066062326562671</c:v>
                      </c:pt>
                      <c:pt idx="833">
                        <c:v>2.138974618188934</c:v>
                      </c:pt>
                      <c:pt idx="834">
                        <c:v>2.2381915120632971</c:v>
                      </c:pt>
                      <c:pt idx="835">
                        <c:v>2.2966225361800801</c:v>
                      </c:pt>
                      <c:pt idx="836">
                        <c:v>2.2006764224277209</c:v>
                      </c:pt>
                      <c:pt idx="837">
                        <c:v>2.1027941127098719</c:v>
                      </c:pt>
                      <c:pt idx="838">
                        <c:v>1.999461769832384</c:v>
                      </c:pt>
                      <c:pt idx="839">
                        <c:v>1.8347708231143529</c:v>
                      </c:pt>
                      <c:pt idx="840">
                        <c:v>1.812679767901801</c:v>
                      </c:pt>
                      <c:pt idx="841">
                        <c:v>1.9140671090052239</c:v>
                      </c:pt>
                      <c:pt idx="842">
                        <c:v>2.202750429846323</c:v>
                      </c:pt>
                      <c:pt idx="843">
                        <c:v>2.3611303332678841</c:v>
                      </c:pt>
                      <c:pt idx="844">
                        <c:v>2.4777696784615428</c:v>
                      </c:pt>
                      <c:pt idx="845">
                        <c:v>2.636519685129842</c:v>
                      </c:pt>
                      <c:pt idx="846">
                        <c:v>2.6686461049080439</c:v>
                      </c:pt>
                      <c:pt idx="847">
                        <c:v>2.6885810901514882</c:v>
                      </c:pt>
                      <c:pt idx="848">
                        <c:v>2.6439229542487639</c:v>
                      </c:pt>
                      <c:pt idx="849">
                        <c:v>2.6319315383944568</c:v>
                      </c:pt>
                      <c:pt idx="850">
                        <c:v>2.5641409455998438</c:v>
                      </c:pt>
                      <c:pt idx="851">
                        <c:v>2.337201994816462</c:v>
                      </c:pt>
                      <c:pt idx="852">
                        <c:v>2.1330871676956988</c:v>
                      </c:pt>
                      <c:pt idx="853">
                        <c:v>2.2302777312708271</c:v>
                      </c:pt>
                      <c:pt idx="854">
                        <c:v>2.3305020383675812</c:v>
                      </c:pt>
                      <c:pt idx="855">
                        <c:v>2.3689823967728851</c:v>
                      </c:pt>
                      <c:pt idx="856">
                        <c:v>2.4561978439109922</c:v>
                      </c:pt>
                      <c:pt idx="857">
                        <c:v>2.5068605288083821</c:v>
                      </c:pt>
                      <c:pt idx="858">
                        <c:v>2.389283567231995</c:v>
                      </c:pt>
                      <c:pt idx="859">
                        <c:v>2.3864393036258549</c:v>
                      </c:pt>
                      <c:pt idx="860">
                        <c:v>2.4605245304670271</c:v>
                      </c:pt>
                      <c:pt idx="861">
                        <c:v>2.5057502231450068</c:v>
                      </c:pt>
                      <c:pt idx="862">
                        <c:v>2.648497032990297</c:v>
                      </c:pt>
                      <c:pt idx="863">
                        <c:v>2.6284845482175689</c:v>
                      </c:pt>
                      <c:pt idx="864">
                        <c:v>2.6966647188633468</c:v>
                      </c:pt>
                      <c:pt idx="865">
                        <c:v>2.7807791059205278</c:v>
                      </c:pt>
                      <c:pt idx="866">
                        <c:v>2.8552707378674049</c:v>
                      </c:pt>
                      <c:pt idx="867">
                        <c:v>2.776402239730611</c:v>
                      </c:pt>
                      <c:pt idx="868">
                        <c:v>2.601667081169408</c:v>
                      </c:pt>
                      <c:pt idx="869">
                        <c:v>2.3833742136280631</c:v>
                      </c:pt>
                      <c:pt idx="870">
                        <c:v>2.1918046810586982</c:v>
                      </c:pt>
                      <c:pt idx="871">
                        <c:v>2.0746664783897182</c:v>
                      </c:pt>
                      <c:pt idx="872">
                        <c:v>2.0436892714613029</c:v>
                      </c:pt>
                      <c:pt idx="873">
                        <c:v>2.1180549797642541</c:v>
                      </c:pt>
                      <c:pt idx="874">
                        <c:v>2.4208994619672501</c:v>
                      </c:pt>
                      <c:pt idx="875">
                        <c:v>2.6303820349137479</c:v>
                      </c:pt>
                      <c:pt idx="876">
                        <c:v>2.6450378849045948</c:v>
                      </c:pt>
                      <c:pt idx="877">
                        <c:v>3.5802061229772</c:v>
                      </c:pt>
                      <c:pt idx="878">
                        <c:v>3.5108584797711502</c:v>
                      </c:pt>
                      <c:pt idx="879">
                        <c:v>3.4115487410157219</c:v>
                      </c:pt>
                      <c:pt idx="880">
                        <c:v>3.4589441929489331</c:v>
                      </c:pt>
                      <c:pt idx="881">
                        <c:v>3.4760491354299252</c:v>
                      </c:pt>
                      <c:pt idx="882">
                        <c:v>3.3072446775652709</c:v>
                      </c:pt>
                      <c:pt idx="883">
                        <c:v>3.1582672472010298</c:v>
                      </c:pt>
                      <c:pt idx="884">
                        <c:v>2.9261089924698269</c:v>
                      </c:pt>
                      <c:pt idx="885">
                        <c:v>2.7161319497521479</c:v>
                      </c:pt>
                      <c:pt idx="886">
                        <c:v>2.5129241245522902</c:v>
                      </c:pt>
                      <c:pt idx="887">
                        <c:v>2.1670203826375212</c:v>
                      </c:pt>
                      <c:pt idx="888">
                        <c:v>2.1024917834619812</c:v>
                      </c:pt>
                      <c:pt idx="889">
                        <c:v>2.0079829786244878</c:v>
                      </c:pt>
                      <c:pt idx="890">
                        <c:v>1.841921811954027</c:v>
                      </c:pt>
                      <c:pt idx="891">
                        <c:v>1.9401779743748711</c:v>
                      </c:pt>
                      <c:pt idx="892">
                        <c:v>2.0407718761956972</c:v>
                      </c:pt>
                      <c:pt idx="893">
                        <c:v>2.3330787829179909</c:v>
                      </c:pt>
                      <c:pt idx="894">
                        <c:v>2.4530924529741029</c:v>
                      </c:pt>
                      <c:pt idx="895">
                        <c:v>2.439714922208716</c:v>
                      </c:pt>
                      <c:pt idx="896">
                        <c:v>2.2734338129450928</c:v>
                      </c:pt>
                      <c:pt idx="897">
                        <c:v>1.899912187488578</c:v>
                      </c:pt>
                      <c:pt idx="898">
                        <c:v>0.64045052848148409</c:v>
                      </c:pt>
                      <c:pt idx="899">
                        <c:v>0.9657093432139664</c:v>
                      </c:pt>
                      <c:pt idx="900">
                        <c:v>0.75801624850632332</c:v>
                      </c:pt>
                      <c:pt idx="901">
                        <c:v>1.0157666473003599</c:v>
                      </c:pt>
                      <c:pt idx="902">
                        <c:v>1.2777170329375001</c:v>
                      </c:pt>
                      <c:pt idx="903">
                        <c:v>1.4459618741523601</c:v>
                      </c:pt>
                      <c:pt idx="904">
                        <c:v>1.5463036419148299</c:v>
                      </c:pt>
                      <c:pt idx="905">
                        <c:v>1.53598765111928</c:v>
                      </c:pt>
                      <c:pt idx="906">
                        <c:v>1.381802111992172</c:v>
                      </c:pt>
                      <c:pt idx="907">
                        <c:v>1.324000999031818</c:v>
                      </c:pt>
                      <c:pt idx="908">
                        <c:v>1.498465135966383</c:v>
                      </c:pt>
                      <c:pt idx="909">
                        <c:v>1.7509935870303159</c:v>
                      </c:pt>
                      <c:pt idx="910">
                        <c:v>2.033495718812103</c:v>
                      </c:pt>
                      <c:pt idx="911">
                        <c:v>2.0652807975492369</c:v>
                      </c:pt>
                      <c:pt idx="912">
                        <c:v>2.0174306888178668</c:v>
                      </c:pt>
                      <c:pt idx="913">
                        <c:v>2.0208191581035129</c:v>
                      </c:pt>
                      <c:pt idx="914">
                        <c:v>2.2362335380306502</c:v>
                      </c:pt>
                      <c:pt idx="915">
                        <c:v>2.4784180445612431</c:v>
                      </c:pt>
                      <c:pt idx="916">
                        <c:v>2.5739742451113079</c:v>
                      </c:pt>
                      <c:pt idx="917">
                        <c:v>2.65043869045962</c:v>
                      </c:pt>
                      <c:pt idx="918">
                        <c:v>2.4727281961747618</c:v>
                      </c:pt>
                      <c:pt idx="919">
                        <c:v>2.1334478399674421</c:v>
                      </c:pt>
                      <c:pt idx="920">
                        <c:v>1.8999547384038871</c:v>
                      </c:pt>
                      <c:pt idx="921">
                        <c:v>1.690016251840176</c:v>
                      </c:pt>
                      <c:pt idx="922">
                        <c:v>1.5749976551956271</c:v>
                      </c:pt>
                      <c:pt idx="923">
                        <c:v>1.444222880528927</c:v>
                      </c:pt>
                      <c:pt idx="924">
                        <c:v>1.291196885204468</c:v>
                      </c:pt>
                      <c:pt idx="925">
                        <c:v>1.3169906647631631</c:v>
                      </c:pt>
                      <c:pt idx="926">
                        <c:v>1.530147728046596</c:v>
                      </c:pt>
                      <c:pt idx="927">
                        <c:v>1.449010161177962</c:v>
                      </c:pt>
                      <c:pt idx="928">
                        <c:v>1.354985860769125</c:v>
                      </c:pt>
                      <c:pt idx="929">
                        <c:v>1.2579268813191891</c:v>
                      </c:pt>
                      <c:pt idx="930">
                        <c:v>1.3238654146545841</c:v>
                      </c:pt>
                      <c:pt idx="931">
                        <c:v>1.3792745147201391</c:v>
                      </c:pt>
                      <c:pt idx="932">
                        <c:v>1.492573602542838</c:v>
                      </c:pt>
                      <c:pt idx="933">
                        <c:v>1.7217330208148149</c:v>
                      </c:pt>
                      <c:pt idx="934">
                        <c:v>1.6896624400984841</c:v>
                      </c:pt>
                      <c:pt idx="935">
                        <c:v>1.890441349162429</c:v>
                      </c:pt>
                      <c:pt idx="936">
                        <c:v>2.0553582435330768</c:v>
                      </c:pt>
                      <c:pt idx="937">
                        <c:v>2.496701569038382</c:v>
                      </c:pt>
                      <c:pt idx="938">
                        <c:v>2.8647579941843069</c:v>
                      </c:pt>
                      <c:pt idx="939">
                        <c:v>3.2413311272965761</c:v>
                      </c:pt>
                      <c:pt idx="940">
                        <c:v>3.3107499522939379</c:v>
                      </c:pt>
                      <c:pt idx="941">
                        <c:v>3.2523105573993361</c:v>
                      </c:pt>
                      <c:pt idx="942">
                        <c:v>3.2996178928628952</c:v>
                      </c:pt>
                      <c:pt idx="943">
                        <c:v>3.2895479361143392</c:v>
                      </c:pt>
                      <c:pt idx="944">
                        <c:v>3.3104741518561158</c:v>
                      </c:pt>
                      <c:pt idx="945">
                        <c:v>3.1958744375783779</c:v>
                      </c:pt>
                      <c:pt idx="946">
                        <c:v>3.0956520374953049</c:v>
                      </c:pt>
                      <c:pt idx="947">
                        <c:v>3.2511376264296339</c:v>
                      </c:pt>
                      <c:pt idx="948">
                        <c:v>3.492416027248948</c:v>
                      </c:pt>
                      <c:pt idx="949">
                        <c:v>3.6069451616603971</c:v>
                      </c:pt>
                      <c:pt idx="950">
                        <c:v>3.5787804545412421</c:v>
                      </c:pt>
                      <c:pt idx="951">
                        <c:v>4.5871284081051487</c:v>
                      </c:pt>
                      <c:pt idx="952">
                        <c:v>4.6034425906303946</c:v>
                      </c:pt>
                      <c:pt idx="953">
                        <c:v>3.4425602829460078</c:v>
                      </c:pt>
                      <c:pt idx="954">
                        <c:v>4.5577989802815102</c:v>
                      </c:pt>
                      <c:pt idx="955">
                        <c:v>4.6113722230337464</c:v>
                      </c:pt>
                      <c:pt idx="956">
                        <c:v>4.5442371620404183</c:v>
                      </c:pt>
                      <c:pt idx="957">
                        <c:v>3.0830415133528049</c:v>
                      </c:pt>
                      <c:pt idx="958">
                        <c:v>3.001692884107289</c:v>
                      </c:pt>
                      <c:pt idx="959">
                        <c:v>2.9361592890413082</c:v>
                      </c:pt>
                      <c:pt idx="960">
                        <c:v>2.641724800073431</c:v>
                      </c:pt>
                      <c:pt idx="961">
                        <c:v>2.4691911354062048</c:v>
                      </c:pt>
                      <c:pt idx="962">
                        <c:v>2.3539384450721039</c:v>
                      </c:pt>
                      <c:pt idx="963">
                        <c:v>2.406420939272532</c:v>
                      </c:pt>
                      <c:pt idx="964">
                        <c:v>2.6604880138545939</c:v>
                      </c:pt>
                      <c:pt idx="965">
                        <c:v>2.650006699404504</c:v>
                      </c:pt>
                      <c:pt idx="966">
                        <c:v>2.4742370373404392</c:v>
                      </c:pt>
                      <c:pt idx="967">
                        <c:v>2.0446955086328278</c:v>
                      </c:pt>
                      <c:pt idx="968">
                        <c:v>1.744237693562972</c:v>
                      </c:pt>
                      <c:pt idx="969">
                        <c:v>1.5550422845277929</c:v>
                      </c:pt>
                      <c:pt idx="970">
                        <c:v>1.7412832712371229</c:v>
                      </c:pt>
                      <c:pt idx="971">
                        <c:v>1.924323032660473</c:v>
                      </c:pt>
                      <c:pt idx="972">
                        <c:v>1.9608290113779789</c:v>
                      </c:pt>
                      <c:pt idx="973">
                        <c:v>1.8652818321555931</c:v>
                      </c:pt>
                      <c:pt idx="974">
                        <c:v>1.914032919776981</c:v>
                      </c:pt>
                      <c:pt idx="975">
                        <c:v>1.7734416394590189</c:v>
                      </c:pt>
                      <c:pt idx="976">
                        <c:v>1.592022747118373</c:v>
                      </c:pt>
                      <c:pt idx="977">
                        <c:v>1.449508516701133</c:v>
                      </c:pt>
                      <c:pt idx="978">
                        <c:v>1.4413546395878361</c:v>
                      </c:pt>
                      <c:pt idx="979">
                        <c:v>1.5867213368019779</c:v>
                      </c:pt>
                      <c:pt idx="980">
                        <c:v>1.6939300436213449</c:v>
                      </c:pt>
                      <c:pt idx="981">
                        <c:v>1.683965444471617</c:v>
                      </c:pt>
                      <c:pt idx="982">
                        <c:v>1.533591968804739</c:v>
                      </c:pt>
                      <c:pt idx="983">
                        <c:v>1.355317179784141</c:v>
                      </c:pt>
                      <c:pt idx="984">
                        <c:v>1.273721901377173</c:v>
                      </c:pt>
                      <c:pt idx="985">
                        <c:v>1.3114833660272229</c:v>
                      </c:pt>
                      <c:pt idx="986">
                        <c:v>1.3168525627205421</c:v>
                      </c:pt>
                      <c:pt idx="987">
                        <c:v>1.242010697804447</c:v>
                      </c:pt>
                      <c:pt idx="988">
                        <c:v>1.1509058446707741</c:v>
                      </c:pt>
                      <c:pt idx="989">
                        <c:v>1.0652643248342619</c:v>
                      </c:pt>
                      <c:pt idx="990">
                        <c:v>1.0899831650796781</c:v>
                      </c:pt>
                      <c:pt idx="991">
                        <c:v>1.209928289189601</c:v>
                      </c:pt>
                      <c:pt idx="992">
                        <c:v>1.479329020834711</c:v>
                      </c:pt>
                      <c:pt idx="993">
                        <c:v>1.714293029649637</c:v>
                      </c:pt>
                      <c:pt idx="994">
                        <c:v>1.949827626720867</c:v>
                      </c:pt>
                      <c:pt idx="995">
                        <c:v>1.945036534004712</c:v>
                      </c:pt>
                      <c:pt idx="996">
                        <c:v>1.8572960126378131</c:v>
                      </c:pt>
                      <c:pt idx="997">
                        <c:v>1.8331337166899311</c:v>
                      </c:pt>
                      <c:pt idx="998">
                        <c:v>1.9208951968718131</c:v>
                      </c:pt>
                      <c:pt idx="999">
                        <c:v>2.0226742227982668</c:v>
                      </c:pt>
                      <c:pt idx="1000">
                        <c:v>1.962475977477766</c:v>
                      </c:pt>
                      <c:pt idx="1001">
                        <c:v>1.9887290485946481</c:v>
                      </c:pt>
                      <c:pt idx="1002">
                        <c:v>2.7368965063319868</c:v>
                      </c:pt>
                      <c:pt idx="1003">
                        <c:v>2.6295839541005659</c:v>
                      </c:pt>
                      <c:pt idx="1004">
                        <c:v>2.5889157263363138</c:v>
                      </c:pt>
                      <c:pt idx="1005">
                        <c:v>2.6959089360737249</c:v>
                      </c:pt>
                      <c:pt idx="1006">
                        <c:v>2.8751098863318072</c:v>
                      </c:pt>
                      <c:pt idx="1007">
                        <c:v>2.932952400110636</c:v>
                      </c:pt>
                      <c:pt idx="1008">
                        <c:v>2.8483753697697032</c:v>
                      </c:pt>
                      <c:pt idx="1009">
                        <c:v>2.7085865590666098</c:v>
                      </c:pt>
                      <c:pt idx="1010">
                        <c:v>2.4178114664391162</c:v>
                      </c:pt>
                      <c:pt idx="1011">
                        <c:v>2.1511271680682742</c:v>
                      </c:pt>
                      <c:pt idx="1012">
                        <c:v>2.0038102943450098</c:v>
                      </c:pt>
                      <c:pt idx="1013">
                        <c:v>1.9500813116568601</c:v>
                      </c:pt>
                      <c:pt idx="1014">
                        <c:v>1.820479357773902</c:v>
                      </c:pt>
                      <c:pt idx="1015">
                        <c:v>1.854032509371673</c:v>
                      </c:pt>
                      <c:pt idx="1016">
                        <c:v>1.8217425988452269</c:v>
                      </c:pt>
                      <c:pt idx="1017">
                        <c:v>1.7993029637568609</c:v>
                      </c:pt>
                      <c:pt idx="1018">
                        <c:v>1.857178674985188</c:v>
                      </c:pt>
                      <c:pt idx="1019">
                        <c:v>1.9275459986480541</c:v>
                      </c:pt>
                      <c:pt idx="1020">
                        <c:v>1.906590341914898</c:v>
                      </c:pt>
                      <c:pt idx="1021">
                        <c:v>1.83320536374289</c:v>
                      </c:pt>
                      <c:pt idx="1022">
                        <c:v>1.873868685830814</c:v>
                      </c:pt>
                      <c:pt idx="1023">
                        <c:v>1.9785067879544349</c:v>
                      </c:pt>
                      <c:pt idx="1024">
                        <c:v>1.947175399448414</c:v>
                      </c:pt>
                      <c:pt idx="1025">
                        <c:v>1.896226240423796</c:v>
                      </c:pt>
                      <c:pt idx="1026">
                        <c:v>1.7440654276542871</c:v>
                      </c:pt>
                      <c:pt idx="1027">
                        <c:v>1.596320807402194</c:v>
                      </c:pt>
                      <c:pt idx="1028">
                        <c:v>1.5141684025237829</c:v>
                      </c:pt>
                      <c:pt idx="1029">
                        <c:v>1.481003819661328</c:v>
                      </c:pt>
                      <c:pt idx="1030">
                        <c:v>1.3184082152493239</c:v>
                      </c:pt>
                      <c:pt idx="1031">
                        <c:v>1.0480095154367</c:v>
                      </c:pt>
                      <c:pt idx="1032">
                        <c:v>0.96428398930524584</c:v>
                      </c:pt>
                      <c:pt idx="1033">
                        <c:v>0.94982630670525892</c:v>
                      </c:pt>
                      <c:pt idx="1034">
                        <c:v>0.86939334228336584</c:v>
                      </c:pt>
                      <c:pt idx="1035">
                        <c:v>0.74006470201154007</c:v>
                      </c:pt>
                      <c:pt idx="1036">
                        <c:v>0.46278713502988089</c:v>
                      </c:pt>
                      <c:pt idx="1037">
                        <c:v>-0.1823791951917452</c:v>
                      </c:pt>
                      <c:pt idx="1038">
                        <c:v>-0.22034660186290869</c:v>
                      </c:pt>
                      <c:pt idx="1039">
                        <c:v>-5.3224684992560077E-2</c:v>
                      </c:pt>
                      <c:pt idx="1040">
                        <c:v>-1.684314157882753</c:v>
                      </c:pt>
                      <c:pt idx="1041">
                        <c:v>-1.462840391005805</c:v>
                      </c:pt>
                      <c:pt idx="1042">
                        <c:v>-1.1738245415806241</c:v>
                      </c:pt>
                      <c:pt idx="1043">
                        <c:v>-1.146853478248284</c:v>
                      </c:pt>
                      <c:pt idx="1044">
                        <c:v>1.7206876235421089</c:v>
                      </c:pt>
                      <c:pt idx="1045">
                        <c:v>2.0491111823560928</c:v>
                      </c:pt>
                      <c:pt idx="1046">
                        <c:v>-0.94276792895747474</c:v>
                      </c:pt>
                      <c:pt idx="1047">
                        <c:v>3.34373340240613</c:v>
                      </c:pt>
                      <c:pt idx="1048">
                        <c:v>3.3427921888038998</c:v>
                      </c:pt>
                      <c:pt idx="1049">
                        <c:v>3.441075989358406</c:v>
                      </c:pt>
                      <c:pt idx="1050">
                        <c:v>3.6785758234654748</c:v>
                      </c:pt>
                      <c:pt idx="1051">
                        <c:v>3.8174238532922331</c:v>
                      </c:pt>
                      <c:pt idx="1052">
                        <c:v>4.0847645077062298</c:v>
                      </c:pt>
                      <c:pt idx="1053">
                        <c:v>3.9212480928305351</c:v>
                      </c:pt>
                      <c:pt idx="1054">
                        <c:v>8.4785435560041194</c:v>
                      </c:pt>
                      <c:pt idx="1055">
                        <c:v>8.3666173873740668</c:v>
                      </c:pt>
                      <c:pt idx="1056">
                        <c:v>8.4022642218045274</c:v>
                      </c:pt>
                      <c:pt idx="1057">
                        <c:v>8.3367124064795437</c:v>
                      </c:pt>
                      <c:pt idx="1058">
                        <c:v>8.3547913671149079</c:v>
                      </c:pt>
                      <c:pt idx="1059">
                        <c:v>4.6199435226770982</c:v>
                      </c:pt>
                      <c:pt idx="1060">
                        <c:v>4.7152231170316918</c:v>
                      </c:pt>
                      <c:pt idx="1061">
                        <c:v>4.7377788583405973</c:v>
                      </c:pt>
                      <c:pt idx="1062">
                        <c:v>4.65001213248381</c:v>
                      </c:pt>
                      <c:pt idx="1063">
                        <c:v>4.573815599793722</c:v>
                      </c:pt>
                      <c:pt idx="1064">
                        <c:v>8.0734463466263673</c:v>
                      </c:pt>
                      <c:pt idx="1065">
                        <c:v>7.7307557424141748</c:v>
                      </c:pt>
                      <c:pt idx="1066">
                        <c:v>3.8721238074231872</c:v>
                      </c:pt>
                      <c:pt idx="1067">
                        <c:v>6.7397974006540053</c:v>
                      </c:pt>
                      <c:pt idx="1068">
                        <c:v>6.4485711441826981</c:v>
                      </c:pt>
                      <c:pt idx="1069">
                        <c:v>6.2152237769838994</c:v>
                      </c:pt>
                      <c:pt idx="1070">
                        <c:v>6.1170948472391231</c:v>
                      </c:pt>
                      <c:pt idx="1071">
                        <c:v>6.3862526125981054</c:v>
                      </c:pt>
                      <c:pt idx="1072">
                        <c:v>6.6120710233009463</c:v>
                      </c:pt>
                      <c:pt idx="1073">
                        <c:v>6.6683482137810346</c:v>
                      </c:pt>
                      <c:pt idx="1074">
                        <c:v>6.7567303850006768</c:v>
                      </c:pt>
                      <c:pt idx="1075">
                        <c:v>6.8270124627357296</c:v>
                      </c:pt>
                      <c:pt idx="1076">
                        <c:v>6.6090640262646696</c:v>
                      </c:pt>
                      <c:pt idx="1077">
                        <c:v>6.4183820408985817</c:v>
                      </c:pt>
                      <c:pt idx="1078">
                        <c:v>6.4461039740307902</c:v>
                      </c:pt>
                      <c:pt idx="1079">
                        <c:v>6.5060288101775257</c:v>
                      </c:pt>
                      <c:pt idx="1080">
                        <c:v>6.6240705876947086</c:v>
                      </c:pt>
                      <c:pt idx="1081">
                        <c:v>6.5513139674889658</c:v>
                      </c:pt>
                      <c:pt idx="1082">
                        <c:v>6.3944116151625101</c:v>
                      </c:pt>
                      <c:pt idx="1083">
                        <c:v>6.1389480387487199</c:v>
                      </c:pt>
                      <c:pt idx="1084">
                        <c:v>5.9483803259209127</c:v>
                      </c:pt>
                      <c:pt idx="1085">
                        <c:v>5.9135430682900054</c:v>
                      </c:pt>
                      <c:pt idx="1086">
                        <c:v>5.7965483261184971</c:v>
                      </c:pt>
                      <c:pt idx="1087">
                        <c:v>5.8922416372038633</c:v>
                      </c:pt>
                      <c:pt idx="1088">
                        <c:v>6.1630755916606983</c:v>
                      </c:pt>
                      <c:pt idx="1089">
                        <c:v>2.0123562497174281</c:v>
                      </c:pt>
                      <c:pt idx="1090">
                        <c:v>6.2774425420960682</c:v>
                      </c:pt>
                      <c:pt idx="1091">
                        <c:v>6.2384572073192057</c:v>
                      </c:pt>
                      <c:pt idx="1092">
                        <c:v>6.34989803308852</c:v>
                      </c:pt>
                      <c:pt idx="1093">
                        <c:v>6.5770362417846897</c:v>
                      </c:pt>
                      <c:pt idx="1094">
                        <c:v>6.7160005996968062</c:v>
                      </c:pt>
                      <c:pt idx="1095">
                        <c:v>6.715244921167586</c:v>
                      </c:pt>
                      <c:pt idx="1096">
                        <c:v>6.9142071601886004</c:v>
                      </c:pt>
                      <c:pt idx="1097">
                        <c:v>6.9237789977145026</c:v>
                      </c:pt>
                      <c:pt idx="1098">
                        <c:v>6.7849750796258839</c:v>
                      </c:pt>
                      <c:pt idx="1099">
                        <c:v>6.5897080214026111</c:v>
                      </c:pt>
                      <c:pt idx="1100">
                        <c:v>6.4759409759490874</c:v>
                      </c:pt>
                      <c:pt idx="1101">
                        <c:v>6.4236814114825798</c:v>
                      </c:pt>
                      <c:pt idx="1102">
                        <c:v>6.3796970675265028</c:v>
                      </c:pt>
                      <c:pt idx="1103">
                        <c:v>6.4372130938061494</c:v>
                      </c:pt>
                      <c:pt idx="1104">
                        <c:v>6.5310758401643483</c:v>
                      </c:pt>
                      <c:pt idx="1105">
                        <c:v>6.5487734134909843</c:v>
                      </c:pt>
                      <c:pt idx="1106">
                        <c:v>6.3803361603910087</c:v>
                      </c:pt>
                      <c:pt idx="1107">
                        <c:v>6.2552473720079336</c:v>
                      </c:pt>
                      <c:pt idx="1108">
                        <c:v>6.356977695359916</c:v>
                      </c:pt>
                      <c:pt idx="1109">
                        <c:v>6.5020988987463948</c:v>
                      </c:pt>
                      <c:pt idx="1110">
                        <c:v>6.4527994685341996</c:v>
                      </c:pt>
                      <c:pt idx="1111">
                        <c:v>6.2651665894051547</c:v>
                      </c:pt>
                      <c:pt idx="1112">
                        <c:v>6.2366045711855973</c:v>
                      </c:pt>
                      <c:pt idx="1113">
                        <c:v>6.3967632626479896</c:v>
                      </c:pt>
                      <c:pt idx="1114">
                        <c:v>6.433264719037286</c:v>
                      </c:pt>
                      <c:pt idx="1115">
                        <c:v>6.4082908111931189</c:v>
                      </c:pt>
                      <c:pt idx="1116">
                        <c:v>6.4687815236662312</c:v>
                      </c:pt>
                      <c:pt idx="1117">
                        <c:v>6.6019727805584489</c:v>
                      </c:pt>
                      <c:pt idx="1118">
                        <c:v>6.7365860128383428</c:v>
                      </c:pt>
                      <c:pt idx="1119">
                        <c:v>6.8540141601022162</c:v>
                      </c:pt>
                      <c:pt idx="1120">
                        <c:v>6.7058951378689136</c:v>
                      </c:pt>
                      <c:pt idx="1121">
                        <c:v>6.5735603861897083</c:v>
                      </c:pt>
                      <c:pt idx="1122">
                        <c:v>6.2955205732667538</c:v>
                      </c:pt>
                      <c:pt idx="1123">
                        <c:v>5.8991288327323339</c:v>
                      </c:pt>
                      <c:pt idx="1124">
                        <c:v>5.6769198643867709</c:v>
                      </c:pt>
                      <c:pt idx="1125">
                        <c:v>5.5725762233698548</c:v>
                      </c:pt>
                      <c:pt idx="1126">
                        <c:v>5.4510815389622964</c:v>
                      </c:pt>
                      <c:pt idx="1127">
                        <c:v>5.4494639845948463</c:v>
                      </c:pt>
                      <c:pt idx="1128">
                        <c:v>5.4752979029484727</c:v>
                      </c:pt>
                      <c:pt idx="1129">
                        <c:v>5.4029467149527726</c:v>
                      </c:pt>
                      <c:pt idx="1130">
                        <c:v>5.3711937154201603</c:v>
                      </c:pt>
                      <c:pt idx="1131">
                        <c:v>5.378158257970922</c:v>
                      </c:pt>
                      <c:pt idx="1132">
                        <c:v>5.4852336581082284</c:v>
                      </c:pt>
                      <c:pt idx="1133">
                        <c:v>5.5661148765393342</c:v>
                      </c:pt>
                      <c:pt idx="1134">
                        <c:v>5.4757086224180247</c:v>
                      </c:pt>
                      <c:pt idx="1135">
                        <c:v>5.1989884553307437</c:v>
                      </c:pt>
                      <c:pt idx="1136">
                        <c:v>5.0397332129949968</c:v>
                      </c:pt>
                      <c:pt idx="1137">
                        <c:v>2.3173088919705851</c:v>
                      </c:pt>
                      <c:pt idx="1138">
                        <c:v>4.9064773200947691</c:v>
                      </c:pt>
                      <c:pt idx="1139">
                        <c:v>2.7161168057299032</c:v>
                      </c:pt>
                      <c:pt idx="1140">
                        <c:v>2.804268801289886</c:v>
                      </c:pt>
                      <c:pt idx="1141">
                        <c:v>5.0902925343963723</c:v>
                      </c:pt>
                      <c:pt idx="1142">
                        <c:v>2.5999640635865351</c:v>
                      </c:pt>
                      <c:pt idx="1143">
                        <c:v>2.3231666968626752</c:v>
                      </c:pt>
                      <c:pt idx="1144">
                        <c:v>2.1342759749545528</c:v>
                      </c:pt>
                      <c:pt idx="1145">
                        <c:v>4.4706893830188479</c:v>
                      </c:pt>
                      <c:pt idx="1146">
                        <c:v>4.5293196553634241</c:v>
                      </c:pt>
                      <c:pt idx="1147">
                        <c:v>4.5594027420937762</c:v>
                      </c:pt>
                      <c:pt idx="1148">
                        <c:v>4.592435906161028</c:v>
                      </c:pt>
                      <c:pt idx="1149">
                        <c:v>4.5774558872409017</c:v>
                      </c:pt>
                      <c:pt idx="1150">
                        <c:v>4.5409638515887609</c:v>
                      </c:pt>
                      <c:pt idx="1151">
                        <c:v>4.3523999555550814</c:v>
                      </c:pt>
                      <c:pt idx="1152">
                        <c:v>4.062552118265204</c:v>
                      </c:pt>
                      <c:pt idx="1153">
                        <c:v>3.9710752266800902</c:v>
                      </c:pt>
                      <c:pt idx="1154">
                        <c:v>4.0847287993548278</c:v>
                      </c:pt>
                      <c:pt idx="1155">
                        <c:v>4.1576810223193261</c:v>
                      </c:pt>
                      <c:pt idx="1156">
                        <c:v>4.2635050869045177</c:v>
                      </c:pt>
                      <c:pt idx="1157">
                        <c:v>4.1515963043458424</c:v>
                      </c:pt>
                      <c:pt idx="1158">
                        <c:v>4.1181342688120948</c:v>
                      </c:pt>
                      <c:pt idx="1159">
                        <c:v>4.05352052779328</c:v>
                      </c:pt>
                      <c:pt idx="1160">
                        <c:v>3.8987197059124452</c:v>
                      </c:pt>
                      <c:pt idx="1161">
                        <c:v>3.7992803828819892</c:v>
                      </c:pt>
                      <c:pt idx="1162">
                        <c:v>3.722041642898303</c:v>
                      </c:pt>
                      <c:pt idx="1163">
                        <c:v>3.5891096634002939</c:v>
                      </c:pt>
                      <c:pt idx="1164">
                        <c:v>3.508867761315952</c:v>
                      </c:pt>
                      <c:pt idx="1165">
                        <c:v>3.3053174825738552</c:v>
                      </c:pt>
                      <c:pt idx="1166">
                        <c:v>3.1436347877532649</c:v>
                      </c:pt>
                      <c:pt idx="1167">
                        <c:v>2.9451346670773639</c:v>
                      </c:pt>
                      <c:pt idx="1168">
                        <c:v>2.9852691148391028</c:v>
                      </c:pt>
                      <c:pt idx="1169">
                        <c:v>3.0836218511020479</c:v>
                      </c:pt>
                      <c:pt idx="1170">
                        <c:v>3.2249513417778899</c:v>
                      </c:pt>
                      <c:pt idx="1171">
                        <c:v>3.447625412529101</c:v>
                      </c:pt>
                      <c:pt idx="1172">
                        <c:v>3.649811972199434</c:v>
                      </c:pt>
                      <c:pt idx="1173">
                        <c:v>3.843465269399168</c:v>
                      </c:pt>
                      <c:pt idx="1174">
                        <c:v>4.034580099098811</c:v>
                      </c:pt>
                      <c:pt idx="1175">
                        <c:v>4.0271953179852744</c:v>
                      </c:pt>
                      <c:pt idx="1176">
                        <c:v>3.874824064025836</c:v>
                      </c:pt>
                      <c:pt idx="1177">
                        <c:v>3.566389793125353</c:v>
                      </c:pt>
                      <c:pt idx="1178">
                        <c:v>3.1788416327883251</c:v>
                      </c:pt>
                      <c:pt idx="1179">
                        <c:v>2.867841198468867</c:v>
                      </c:pt>
                      <c:pt idx="1180">
                        <c:v>2.5241590725522371</c:v>
                      </c:pt>
                      <c:pt idx="1181">
                        <c:v>2.5474169079102809</c:v>
                      </c:pt>
                      <c:pt idx="1182">
                        <c:v>2.7279083828848032</c:v>
                      </c:pt>
                      <c:pt idx="1183">
                        <c:v>2.7690075689916762</c:v>
                      </c:pt>
                      <c:pt idx="1184">
                        <c:v>2.6882548733868652</c:v>
                      </c:pt>
                      <c:pt idx="1185">
                        <c:v>2.597756227255092</c:v>
                      </c:pt>
                      <c:pt idx="1186">
                        <c:v>2.5435649116096548</c:v>
                      </c:pt>
                      <c:pt idx="1187">
                        <c:v>2.445823489672502</c:v>
                      </c:pt>
                      <c:pt idx="1188">
                        <c:v>2.3047772336041339</c:v>
                      </c:pt>
                      <c:pt idx="1189">
                        <c:v>2.191529820341116</c:v>
                      </c:pt>
                      <c:pt idx="1190">
                        <c:v>2.1785753934286252</c:v>
                      </c:pt>
                      <c:pt idx="1191">
                        <c:v>2.0051967664029262</c:v>
                      </c:pt>
                      <c:pt idx="1192">
                        <c:v>1.818356625384971</c:v>
                      </c:pt>
                      <c:pt idx="1193">
                        <c:v>1.4491475024245519</c:v>
                      </c:pt>
                      <c:pt idx="1194">
                        <c:v>1.2816828883773581</c:v>
                      </c:pt>
                      <c:pt idx="1195">
                        <c:v>1.205169636929988</c:v>
                      </c:pt>
                      <c:pt idx="1196">
                        <c:v>1.1916142751702841</c:v>
                      </c:pt>
                      <c:pt idx="1197">
                        <c:v>1.022615807402129</c:v>
                      </c:pt>
                      <c:pt idx="1198">
                        <c:v>0.95475621576834069</c:v>
                      </c:pt>
                      <c:pt idx="1199">
                        <c:v>0.93607836266701261</c:v>
                      </c:pt>
                      <c:pt idx="1200">
                        <c:v>1.058802107286714</c:v>
                      </c:pt>
                      <c:pt idx="1201">
                        <c:v>1.3039633858430419</c:v>
                      </c:pt>
                      <c:pt idx="1202">
                        <c:v>1.2744060290126391</c:v>
                      </c:pt>
                      <c:pt idx="1203">
                        <c:v>1.2156717541765081</c:v>
                      </c:pt>
                      <c:pt idx="1204">
                        <c:v>1.2499793043669489</c:v>
                      </c:pt>
                      <c:pt idx="1205">
                        <c:v>1.0651506432195921</c:v>
                      </c:pt>
                      <c:pt idx="1206">
                        <c:v>0.96079533016282193</c:v>
                      </c:pt>
                      <c:pt idx="1207">
                        <c:v>0.99594864710099329</c:v>
                      </c:pt>
                      <c:pt idx="1208">
                        <c:v>0.95357649400525957</c:v>
                      </c:pt>
                      <c:pt idx="1209">
                        <c:v>0.90742897379763277</c:v>
                      </c:pt>
                      <c:pt idx="1210">
                        <c:v>0.96085875254201769</c:v>
                      </c:pt>
                      <c:pt idx="1211">
                        <c:v>0.69388716988551458</c:v>
                      </c:pt>
                      <c:pt idx="1212">
                        <c:v>0.71970418678046044</c:v>
                      </c:pt>
                      <c:pt idx="1213">
                        <c:v>0.79484213931068481</c:v>
                      </c:pt>
                      <c:pt idx="1214">
                        <c:v>0.89219938063030546</c:v>
                      </c:pt>
                      <c:pt idx="1215">
                        <c:v>1.244746917067614</c:v>
                      </c:pt>
                      <c:pt idx="1216">
                        <c:v>1.2354693538254069</c:v>
                      </c:pt>
                      <c:pt idx="1217">
                        <c:v>1.2728614816092381</c:v>
                      </c:pt>
                      <c:pt idx="1218">
                        <c:v>1.324520832538832</c:v>
                      </c:pt>
                      <c:pt idx="1219">
                        <c:v>1.2742436259498151</c:v>
                      </c:pt>
                      <c:pt idx="1220">
                        <c:v>1.06926333679695</c:v>
                      </c:pt>
                      <c:pt idx="1221">
                        <c:v>0.94610572625710088</c:v>
                      </c:pt>
                      <c:pt idx="1222">
                        <c:v>1.001783122753267</c:v>
                      </c:pt>
                      <c:pt idx="1223">
                        <c:v>1.1595051133827481</c:v>
                      </c:pt>
                      <c:pt idx="1224">
                        <c:v>1.3929093065203331</c:v>
                      </c:pt>
                      <c:pt idx="1225">
                        <c:v>1.4370971655378411</c:v>
                      </c:pt>
                      <c:pt idx="1226">
                        <c:v>1.344612819593036</c:v>
                      </c:pt>
                      <c:pt idx="1227">
                        <c:v>1.039334826345079</c:v>
                      </c:pt>
                      <c:pt idx="1228">
                        <c:v>0.78638824314913525</c:v>
                      </c:pt>
                      <c:pt idx="1229">
                        <c:v>0.77889896627313826</c:v>
                      </c:pt>
                      <c:pt idx="1230">
                        <c:v>0.81015534794546806</c:v>
                      </c:pt>
                      <c:pt idx="1231">
                        <c:v>0.77833703691529066</c:v>
                      </c:pt>
                      <c:pt idx="1232">
                        <c:v>0.6446329762877413</c:v>
                      </c:pt>
                      <c:pt idx="1233">
                        <c:v>0.44933571953196721</c:v>
                      </c:pt>
                      <c:pt idx="1234">
                        <c:v>0.23134183920027759</c:v>
                      </c:pt>
                      <c:pt idx="1235">
                        <c:v>9.0163165559056027E-2</c:v>
                      </c:pt>
                      <c:pt idx="1236">
                        <c:v>1.7096729847772059E-2</c:v>
                      </c:pt>
                      <c:pt idx="1237">
                        <c:v>-0.10235497032566861</c:v>
                      </c:pt>
                      <c:pt idx="1238">
                        <c:v>-0.18043050847415351</c:v>
                      </c:pt>
                      <c:pt idx="1239">
                        <c:v>-3.6949671288088577E-2</c:v>
                      </c:pt>
                      <c:pt idx="1240">
                        <c:v>5.828855646314568E-2</c:v>
                      </c:pt>
                      <c:pt idx="1241">
                        <c:v>9.0828471651342155E-2</c:v>
                      </c:pt>
                      <c:pt idx="1242">
                        <c:v>9.7435791958877679E-2</c:v>
                      </c:pt>
                      <c:pt idx="1243">
                        <c:v>3.8850021531894409E-2</c:v>
                      </c:pt>
                      <c:pt idx="1244">
                        <c:v>9.0344113323200234E-2</c:v>
                      </c:pt>
                      <c:pt idx="1245">
                        <c:v>0.25207362711064801</c:v>
                      </c:pt>
                      <c:pt idx="1246">
                        <c:v>0.43989830856882789</c:v>
                      </c:pt>
                      <c:pt idx="1247">
                        <c:v>0.41964964516705122</c:v>
                      </c:pt>
                      <c:pt idx="1248">
                        <c:v>0.25613427359046947</c:v>
                      </c:pt>
                      <c:pt idx="1249">
                        <c:v>-1.95788922360178E-2</c:v>
                      </c:pt>
                      <c:pt idx="1250">
                        <c:v>-0.36795863862263839</c:v>
                      </c:pt>
                      <c:pt idx="1251">
                        <c:v>-0.68483919712965413</c:v>
                      </c:pt>
                      <c:pt idx="1252">
                        <c:v>-1.102649034502694</c:v>
                      </c:pt>
                      <c:pt idx="1253">
                        <c:v>-1.11108252591124</c:v>
                      </c:pt>
                      <c:pt idx="1254">
                        <c:v>-1.034006562976894</c:v>
                      </c:pt>
                      <c:pt idx="1255">
                        <c:v>-0.8316599203419629</c:v>
                      </c:pt>
                      <c:pt idx="1256">
                        <c:v>-0.6116176295136202</c:v>
                      </c:pt>
                      <c:pt idx="1257">
                        <c:v>-0.1898240628503228</c:v>
                      </c:pt>
                      <c:pt idx="1258">
                        <c:v>2.0923006396873601E-2</c:v>
                      </c:pt>
                      <c:pt idx="1259">
                        <c:v>-0.14285268776598189</c:v>
                      </c:pt>
                      <c:pt idx="1260">
                        <c:v>0.19303804509645989</c:v>
                      </c:pt>
                      <c:pt idx="1261">
                        <c:v>0.1681422293928268</c:v>
                      </c:pt>
                      <c:pt idx="1262">
                        <c:v>0.17510095472976389</c:v>
                      </c:pt>
                      <c:pt idx="1263">
                        <c:v>0.21155854844069091</c:v>
                      </c:pt>
                      <c:pt idx="1264">
                        <c:v>3.964487460800796E-2</c:v>
                      </c:pt>
                      <c:pt idx="1265">
                        <c:v>5.805851248956536E-2</c:v>
                      </c:pt>
                      <c:pt idx="1266">
                        <c:v>1.388761100472935E-2</c:v>
                      </c:pt>
                      <c:pt idx="1267">
                        <c:v>8.2080206391664245E-3</c:v>
                      </c:pt>
                      <c:pt idx="1268">
                        <c:v>-0.22687580837345969</c:v>
                      </c:pt>
                      <c:pt idx="1269">
                        <c:v>-0.29748589165334222</c:v>
                      </c:pt>
                      <c:pt idx="1270">
                        <c:v>-0.43026850890951268</c:v>
                      </c:pt>
                      <c:pt idx="1271">
                        <c:v>-0.7065678278420765</c:v>
                      </c:pt>
                      <c:pt idx="1272">
                        <c:v>-0.91837428046412084</c:v>
                      </c:pt>
                      <c:pt idx="1273">
                        <c:v>-1.0082210481789631</c:v>
                      </c:pt>
                      <c:pt idx="1274">
                        <c:v>-0.87120436457066186</c:v>
                      </c:pt>
                      <c:pt idx="1275">
                        <c:v>-0.75018614508998593</c:v>
                      </c:pt>
                      <c:pt idx="1276">
                        <c:v>-1.0389686751161551</c:v>
                      </c:pt>
                      <c:pt idx="1277">
                        <c:v>-1.2717823428486801</c:v>
                      </c:pt>
                      <c:pt idx="1278">
                        <c:v>-1.628569964934393</c:v>
                      </c:pt>
                      <c:pt idx="1279">
                        <c:v>-1.656937741121753</c:v>
                      </c:pt>
                      <c:pt idx="1280">
                        <c:v>-1.562034784466521</c:v>
                      </c:pt>
                      <c:pt idx="1281">
                        <c:v>-1.6682661051457399</c:v>
                      </c:pt>
                      <c:pt idx="1282">
                        <c:v>-1.820725897469218</c:v>
                      </c:pt>
                      <c:pt idx="1283">
                        <c:v>-2.0905288825939121</c:v>
                      </c:pt>
                      <c:pt idx="1284">
                        <c:v>-2.492978437116157</c:v>
                      </c:pt>
                      <c:pt idx="1285">
                        <c:v>-2.7023209663964671</c:v>
                      </c:pt>
                      <c:pt idx="1286">
                        <c:v>-2.600529162123066</c:v>
                      </c:pt>
                      <c:pt idx="1287">
                        <c:v>-2.5593342872796301</c:v>
                      </c:pt>
                      <c:pt idx="1288">
                        <c:v>-2.2552170852298472</c:v>
                      </c:pt>
                      <c:pt idx="1289">
                        <c:v>-2.171149646074654</c:v>
                      </c:pt>
                      <c:pt idx="1290">
                        <c:v>-2.0125275311819499</c:v>
                      </c:pt>
                      <c:pt idx="1291">
                        <c:v>-1.9102531794207249</c:v>
                      </c:pt>
                      <c:pt idx="1292">
                        <c:v>-1.893893347386538</c:v>
                      </c:pt>
                      <c:pt idx="1293">
                        <c:v>-1.8273430218183411</c:v>
                      </c:pt>
                      <c:pt idx="1294">
                        <c:v>-1.534684899691406</c:v>
                      </c:pt>
                      <c:pt idx="1295">
                        <c:v>-1.37553805484949</c:v>
                      </c:pt>
                      <c:pt idx="1296">
                        <c:v>-1.526441241481945</c:v>
                      </c:pt>
                      <c:pt idx="1297">
                        <c:v>-1.5833419871994341</c:v>
                      </c:pt>
                      <c:pt idx="1298">
                        <c:v>-0.28142970866281469</c:v>
                      </c:pt>
                      <c:pt idx="1299">
                        <c:v>-1.2120787883445761</c:v>
                      </c:pt>
                      <c:pt idx="1300">
                        <c:v>-0.86350999351679492</c:v>
                      </c:pt>
                      <c:pt idx="1301">
                        <c:v>-0.56661408988334061</c:v>
                      </c:pt>
                      <c:pt idx="1302">
                        <c:v>-0.72620380393260997</c:v>
                      </c:pt>
                      <c:pt idx="1303">
                        <c:v>-0.61786754650288389</c:v>
                      </c:pt>
                      <c:pt idx="1304">
                        <c:v>-1.293684502191389</c:v>
                      </c:pt>
                      <c:pt idx="1305">
                        <c:v>-1.4250561894214959</c:v>
                      </c:pt>
                      <c:pt idx="1306">
                        <c:v>-1.500680246068723</c:v>
                      </c:pt>
                      <c:pt idx="1307">
                        <c:v>-1.5211210494037011</c:v>
                      </c:pt>
                      <c:pt idx="1308">
                        <c:v>-1.6601093324069549</c:v>
                      </c:pt>
                      <c:pt idx="1309">
                        <c:v>-1.536820347557359</c:v>
                      </c:pt>
                      <c:pt idx="1310">
                        <c:v>-1.33346166199935</c:v>
                      </c:pt>
                      <c:pt idx="1311">
                        <c:v>-1.122567323224112</c:v>
                      </c:pt>
                      <c:pt idx="1312">
                        <c:v>-0.60495413796004449</c:v>
                      </c:pt>
                      <c:pt idx="1313">
                        <c:v>-1.2719673436037451</c:v>
                      </c:pt>
                      <c:pt idx="1314">
                        <c:v>-1.537714699787911</c:v>
                      </c:pt>
                      <c:pt idx="1315">
                        <c:v>-1.7289754160784341</c:v>
                      </c:pt>
                      <c:pt idx="1316">
                        <c:v>-1.789783377672068</c:v>
                      </c:pt>
                      <c:pt idx="1317">
                        <c:v>-2.0196490685274369</c:v>
                      </c:pt>
                      <c:pt idx="1318">
                        <c:v>-1.867490703736796</c:v>
                      </c:pt>
                      <c:pt idx="1319">
                        <c:v>-1.8373577534458141</c:v>
                      </c:pt>
                      <c:pt idx="1320">
                        <c:v>-1.791520378797133</c:v>
                      </c:pt>
                      <c:pt idx="1321">
                        <c:v>-1.726055550335458</c:v>
                      </c:pt>
                      <c:pt idx="1322">
                        <c:v>-1.7156308029673371</c:v>
                      </c:pt>
                      <c:pt idx="1323">
                        <c:v>-1.6814786437444571</c:v>
                      </c:pt>
                      <c:pt idx="1324">
                        <c:v>-1.4710954491450829</c:v>
                      </c:pt>
                      <c:pt idx="1325">
                        <c:v>-1.363766375566525</c:v>
                      </c:pt>
                      <c:pt idx="1326">
                        <c:v>-1.2583725103418479</c:v>
                      </c:pt>
                      <c:pt idx="1327">
                        <c:v>-1.1715374854684359</c:v>
                      </c:pt>
                      <c:pt idx="1328">
                        <c:v>-1.137118284467237</c:v>
                      </c:pt>
                      <c:pt idx="1329">
                        <c:v>-0.1223027193546873</c:v>
                      </c:pt>
                      <c:pt idx="1330">
                        <c:v>0.57653075691124922</c:v>
                      </c:pt>
                      <c:pt idx="1331">
                        <c:v>0.8125111065510946</c:v>
                      </c:pt>
                      <c:pt idx="1332">
                        <c:v>1.0395559880506731</c:v>
                      </c:pt>
                      <c:pt idx="1333">
                        <c:v>1.106527461028977</c:v>
                      </c:pt>
                      <c:pt idx="1334">
                        <c:v>1.0578371227495811</c:v>
                      </c:pt>
                      <c:pt idx="1335">
                        <c:v>1.0320429388365759</c:v>
                      </c:pt>
                      <c:pt idx="1336">
                        <c:v>0.94563426655755944</c:v>
                      </c:pt>
                      <c:pt idx="1337">
                        <c:v>0.55816207737662282</c:v>
                      </c:pt>
                      <c:pt idx="1338">
                        <c:v>0.55842966194701671</c:v>
                      </c:pt>
                      <c:pt idx="1339">
                        <c:v>0.43175647523546767</c:v>
                      </c:pt>
                      <c:pt idx="1340">
                        <c:v>0.320463544922445</c:v>
                      </c:pt>
                      <c:pt idx="1341">
                        <c:v>0.23324567536238139</c:v>
                      </c:pt>
                      <c:pt idx="1342">
                        <c:v>-5.3352674118168778E-3</c:v>
                      </c:pt>
                      <c:pt idx="1343">
                        <c:v>-0.12040811873887949</c:v>
                      </c:pt>
                      <c:pt idx="1344">
                        <c:v>-3.406374763434211</c:v>
                      </c:pt>
                      <c:pt idx="1345">
                        <c:v>-3.3553985441475969</c:v>
                      </c:pt>
                      <c:pt idx="1346">
                        <c:v>-3.218011978068696</c:v>
                      </c:pt>
                      <c:pt idx="1347">
                        <c:v>-2.9285452379748551</c:v>
                      </c:pt>
                      <c:pt idx="1348">
                        <c:v>-1.46717435901266</c:v>
                      </c:pt>
                      <c:pt idx="1349">
                        <c:v>-1.327142966073138</c:v>
                      </c:pt>
                      <c:pt idx="1350">
                        <c:v>-1.252065528881563</c:v>
                      </c:pt>
                      <c:pt idx="1351">
                        <c:v>-1.2810046059171309</c:v>
                      </c:pt>
                      <c:pt idx="1352">
                        <c:v>-0.68349407350657254</c:v>
                      </c:pt>
                      <c:pt idx="1353">
                        <c:v>-0.69206274846198168</c:v>
                      </c:pt>
                      <c:pt idx="1354">
                        <c:v>-0.82024399776647106</c:v>
                      </c:pt>
                      <c:pt idx="1355">
                        <c:v>-0.71847814100785667</c:v>
                      </c:pt>
                      <c:pt idx="1356">
                        <c:v>-0.77895204712170518</c:v>
                      </c:pt>
                      <c:pt idx="1357">
                        <c:v>-0.74269711475592071</c:v>
                      </c:pt>
                      <c:pt idx="1358">
                        <c:v>-0.58926843020654107</c:v>
                      </c:pt>
                      <c:pt idx="1359">
                        <c:v>-0.65312238052152094</c:v>
                      </c:pt>
                      <c:pt idx="1360">
                        <c:v>-0.71702548446116665</c:v>
                      </c:pt>
                      <c:pt idx="1361">
                        <c:v>-0.9157570954871177</c:v>
                      </c:pt>
                      <c:pt idx="1362">
                        <c:v>-0.90003225404257448</c:v>
                      </c:pt>
                      <c:pt idx="1363">
                        <c:v>-0.88227146952057833</c:v>
                      </c:pt>
                      <c:pt idx="1364">
                        <c:v>-0.83958305610789774</c:v>
                      </c:pt>
                      <c:pt idx="1365">
                        <c:v>-1.053233520115902</c:v>
                      </c:pt>
                      <c:pt idx="1366">
                        <c:v>-1.0514976897699351</c:v>
                      </c:pt>
                      <c:pt idx="1367">
                        <c:v>-1.093422923440188</c:v>
                      </c:pt>
                      <c:pt idx="1368">
                        <c:v>-0.95562765927325188</c:v>
                      </c:pt>
                      <c:pt idx="1369">
                        <c:v>-1.083571806165883</c:v>
                      </c:pt>
                      <c:pt idx="1370">
                        <c:v>-1.093371718141704</c:v>
                      </c:pt>
                      <c:pt idx="1371">
                        <c:v>-1.091507052997241</c:v>
                      </c:pt>
                      <c:pt idx="1372">
                        <c:v>-1.1131869830517449</c:v>
                      </c:pt>
                      <c:pt idx="1373">
                        <c:v>-1.1918926903331231</c:v>
                      </c:pt>
                      <c:pt idx="1374">
                        <c:v>-1.2215889597440031</c:v>
                      </c:pt>
                      <c:pt idx="1375">
                        <c:v>-1.2984620616010349</c:v>
                      </c:pt>
                      <c:pt idx="1376">
                        <c:v>-1.291186663574849</c:v>
                      </c:pt>
                      <c:pt idx="1377">
                        <c:v>-1.287051002464042</c:v>
                      </c:pt>
                      <c:pt idx="1378">
                        <c:v>-1.388031342487676</c:v>
                      </c:pt>
                      <c:pt idx="1379">
                        <c:v>-1.5193073771683681</c:v>
                      </c:pt>
                      <c:pt idx="1380">
                        <c:v>-1.6926134054646691</c:v>
                      </c:pt>
                      <c:pt idx="1381">
                        <c:v>-1.989705549200198</c:v>
                      </c:pt>
                      <c:pt idx="1382">
                        <c:v>-2.2389214250885541</c:v>
                      </c:pt>
                      <c:pt idx="1383">
                        <c:v>-2.3843240257092861</c:v>
                      </c:pt>
                      <c:pt idx="1384">
                        <c:v>-2.4324512781334122</c:v>
                      </c:pt>
                      <c:pt idx="1385">
                        <c:v>-2.470108327515399</c:v>
                      </c:pt>
                      <c:pt idx="1386">
                        <c:v>-2.4824103847132748</c:v>
                      </c:pt>
                      <c:pt idx="1387">
                        <c:v>-2.5858628078077728</c:v>
                      </c:pt>
                      <c:pt idx="1388">
                        <c:v>-2.6495974333922181</c:v>
                      </c:pt>
                      <c:pt idx="1389">
                        <c:v>-2.5824187868191002</c:v>
                      </c:pt>
                      <c:pt idx="1390">
                        <c:v>-2.5357874660156079</c:v>
                      </c:pt>
                      <c:pt idx="1391">
                        <c:v>-2.586875444810782</c:v>
                      </c:pt>
                      <c:pt idx="1392">
                        <c:v>-2.7013186388527011</c:v>
                      </c:pt>
                      <c:pt idx="1393">
                        <c:v>-2.6113042589307289</c:v>
                      </c:pt>
                      <c:pt idx="1394">
                        <c:v>-2.636993077937376</c:v>
                      </c:pt>
                      <c:pt idx="1395">
                        <c:v>-2.598834914087822</c:v>
                      </c:pt>
                      <c:pt idx="1396">
                        <c:v>-2.66283071385172</c:v>
                      </c:pt>
                      <c:pt idx="1397">
                        <c:v>-2.4432317864363209</c:v>
                      </c:pt>
                      <c:pt idx="1398">
                        <c:v>-2.434504785691316</c:v>
                      </c:pt>
                      <c:pt idx="1399">
                        <c:v>-2.6661308183620438</c:v>
                      </c:pt>
                      <c:pt idx="1400">
                        <c:v>-2.6670928851174218</c:v>
                      </c:pt>
                      <c:pt idx="1401">
                        <c:v>-2.4592220079382301</c:v>
                      </c:pt>
                      <c:pt idx="1402">
                        <c:v>-2.4899540375949019</c:v>
                      </c:pt>
                      <c:pt idx="1403">
                        <c:v>-2.7208396738340901</c:v>
                      </c:pt>
                      <c:pt idx="1404">
                        <c:v>-2.724115676678124</c:v>
                      </c:pt>
                      <c:pt idx="1405">
                        <c:v>-2.461996033384338</c:v>
                      </c:pt>
                      <c:pt idx="1406">
                        <c:v>-1.9995227410668519</c:v>
                      </c:pt>
                      <c:pt idx="1407">
                        <c:v>-2.1120329798360959</c:v>
                      </c:pt>
                      <c:pt idx="1408">
                        <c:v>-2.0408763685480049</c:v>
                      </c:pt>
                      <c:pt idx="1409">
                        <c:v>-2.116660072196205</c:v>
                      </c:pt>
                      <c:pt idx="1410">
                        <c:v>-2.2387510213629191</c:v>
                      </c:pt>
                      <c:pt idx="1411">
                        <c:v>-2.2946142771725899</c:v>
                      </c:pt>
                      <c:pt idx="1412">
                        <c:v>-2.2974715447333991</c:v>
                      </c:pt>
                      <c:pt idx="1413">
                        <c:v>-2.3065735657581259</c:v>
                      </c:pt>
                      <c:pt idx="1414">
                        <c:v>-2.3198490435011978</c:v>
                      </c:pt>
                      <c:pt idx="1415">
                        <c:v>-2.4263356986522409</c:v>
                      </c:pt>
                      <c:pt idx="1416">
                        <c:v>-2.4526773481393311</c:v>
                      </c:pt>
                      <c:pt idx="1417">
                        <c:v>-2.5260136302312381</c:v>
                      </c:pt>
                      <c:pt idx="1418">
                        <c:v>-2.622956327703954</c:v>
                      </c:pt>
                      <c:pt idx="1419">
                        <c:v>-2.7197421625318152</c:v>
                      </c:pt>
                      <c:pt idx="1420">
                        <c:v>-2.7501058676068402</c:v>
                      </c:pt>
                      <c:pt idx="1421">
                        <c:v>-2.6758521871990859</c:v>
                      </c:pt>
                      <c:pt idx="1422">
                        <c:v>-3.1370372445989609</c:v>
                      </c:pt>
                      <c:pt idx="1423">
                        <c:v>-3.0346810418599151</c:v>
                      </c:pt>
                      <c:pt idx="1424">
                        <c:v>-3.1419964660841448</c:v>
                      </c:pt>
                      <c:pt idx="1425">
                        <c:v>-3.0023308967152911</c:v>
                      </c:pt>
                      <c:pt idx="1426">
                        <c:v>-2.795894588485266</c:v>
                      </c:pt>
                      <c:pt idx="1427">
                        <c:v>0.87108529630896203</c:v>
                      </c:pt>
                      <c:pt idx="1428">
                        <c:v>0.76186146459072945</c:v>
                      </c:pt>
                      <c:pt idx="1429">
                        <c:v>0.74248318524965085</c:v>
                      </c:pt>
                      <c:pt idx="1430">
                        <c:v>0.78566019622198091</c:v>
                      </c:pt>
                      <c:pt idx="1431">
                        <c:v>0.7332934352179874</c:v>
                      </c:pt>
                      <c:pt idx="1432">
                        <c:v>0.79291221038890936</c:v>
                      </c:pt>
                      <c:pt idx="1433">
                        <c:v>0.7063792772083527</c:v>
                      </c:pt>
                      <c:pt idx="1434">
                        <c:v>0.71748404953405986</c:v>
                      </c:pt>
                      <c:pt idx="1435">
                        <c:v>-0.83343633516333804</c:v>
                      </c:pt>
                      <c:pt idx="1436">
                        <c:v>-0.70090871902825302</c:v>
                      </c:pt>
                      <c:pt idx="1437">
                        <c:v>-0.41654873781971691</c:v>
                      </c:pt>
                      <c:pt idx="1438">
                        <c:v>0.72093328969602044</c:v>
                      </c:pt>
                      <c:pt idx="1439">
                        <c:v>0.82999888053165538</c:v>
                      </c:pt>
                      <c:pt idx="1440">
                        <c:v>-0.1102458730813255</c:v>
                      </c:pt>
                      <c:pt idx="1441">
                        <c:v>-0.31880345982036729</c:v>
                      </c:pt>
                      <c:pt idx="1442">
                        <c:v>-0.4835394086296152</c:v>
                      </c:pt>
                      <c:pt idx="1443">
                        <c:v>-0.5468288006130686</c:v>
                      </c:pt>
                      <c:pt idx="1444">
                        <c:v>-0.52158812726480441</c:v>
                      </c:pt>
                      <c:pt idx="1445">
                        <c:v>-0.47347802027915697</c:v>
                      </c:pt>
                      <c:pt idx="1446">
                        <c:v>-0.28693418401599541</c:v>
                      </c:pt>
                      <c:pt idx="1447">
                        <c:v>-0.1564069027197123</c:v>
                      </c:pt>
                      <c:pt idx="1448">
                        <c:v>-0.1773222152403566</c:v>
                      </c:pt>
                      <c:pt idx="1449">
                        <c:v>-0.34827675250757639</c:v>
                      </c:pt>
                      <c:pt idx="1450">
                        <c:v>-0.57467950536227563</c:v>
                      </c:pt>
                      <c:pt idx="1451">
                        <c:v>-0.61668754366885259</c:v>
                      </c:pt>
                      <c:pt idx="1452">
                        <c:v>-0.70094188400395985</c:v>
                      </c:pt>
                      <c:pt idx="1453">
                        <c:v>-0.97573064618869165</c:v>
                      </c:pt>
                      <c:pt idx="1454">
                        <c:v>-1.024115159205673</c:v>
                      </c:pt>
                      <c:pt idx="1455">
                        <c:v>-0.85041196179722711</c:v>
                      </c:pt>
                      <c:pt idx="1456">
                        <c:v>-0.61095290951336823</c:v>
                      </c:pt>
                      <c:pt idx="1457">
                        <c:v>-0.54471884215908628</c:v>
                      </c:pt>
                      <c:pt idx="1458">
                        <c:v>-0.5415847566041283</c:v>
                      </c:pt>
                      <c:pt idx="1459">
                        <c:v>-0.6058818834028048</c:v>
                      </c:pt>
                      <c:pt idx="1460">
                        <c:v>-0.8828953560257593</c:v>
                      </c:pt>
                      <c:pt idx="1461">
                        <c:v>-1.35877899556089</c:v>
                      </c:pt>
                      <c:pt idx="1462">
                        <c:v>-1.5812635030662929</c:v>
                      </c:pt>
                      <c:pt idx="1463">
                        <c:v>-1.640345926855052</c:v>
                      </c:pt>
                      <c:pt idx="1464">
                        <c:v>-1.469823615677756</c:v>
                      </c:pt>
                      <c:pt idx="1465">
                        <c:v>-1.416087265762024</c:v>
                      </c:pt>
                      <c:pt idx="1466">
                        <c:v>-1.4874335217657051</c:v>
                      </c:pt>
                      <c:pt idx="1467">
                        <c:v>-1.6952066314262959</c:v>
                      </c:pt>
                      <c:pt idx="1468">
                        <c:v>-1.894546581160913</c:v>
                      </c:pt>
                      <c:pt idx="1469">
                        <c:v>-1.9206639894708519</c:v>
                      </c:pt>
                      <c:pt idx="1470">
                        <c:v>-1.9152311329825711</c:v>
                      </c:pt>
                      <c:pt idx="1471">
                        <c:v>-1.8591402071781811</c:v>
                      </c:pt>
                      <c:pt idx="1472">
                        <c:v>-1.854523552137926</c:v>
                      </c:pt>
                      <c:pt idx="1473">
                        <c:v>-1.605836800708881</c:v>
                      </c:pt>
                      <c:pt idx="1474">
                        <c:v>-1.2588423565281019</c:v>
                      </c:pt>
                      <c:pt idx="1475">
                        <c:v>-1.075582495776112</c:v>
                      </c:pt>
                      <c:pt idx="1476">
                        <c:v>-1.0739519110403051</c:v>
                      </c:pt>
                      <c:pt idx="1477">
                        <c:v>-1.203958904601224</c:v>
                      </c:pt>
                      <c:pt idx="1478">
                        <c:v>-1.2786116504762031</c:v>
                      </c:pt>
                      <c:pt idx="1479">
                        <c:v>-1.2852586254126981</c:v>
                      </c:pt>
                      <c:pt idx="1480">
                        <c:v>-1.1897478353927069</c:v>
                      </c:pt>
                      <c:pt idx="1481">
                        <c:v>-1.1563533123627261</c:v>
                      </c:pt>
                      <c:pt idx="1482">
                        <c:v>-1.489227347143153</c:v>
                      </c:pt>
                      <c:pt idx="1483">
                        <c:v>-1.5758579861979769</c:v>
                      </c:pt>
                      <c:pt idx="1484">
                        <c:v>-1.295501746282284</c:v>
                      </c:pt>
                      <c:pt idx="1485">
                        <c:v>-1.2733351631866161</c:v>
                      </c:pt>
                      <c:pt idx="1486">
                        <c:v>-0.83437289172535223</c:v>
                      </c:pt>
                      <c:pt idx="1487">
                        <c:v>-1.424972850094298</c:v>
                      </c:pt>
                      <c:pt idx="1488">
                        <c:v>-1.524099876313862</c:v>
                      </c:pt>
                      <c:pt idx="1489">
                        <c:v>-1.8429793554849609</c:v>
                      </c:pt>
                      <c:pt idx="1490">
                        <c:v>-1.8563905296027661</c:v>
                      </c:pt>
                      <c:pt idx="1491">
                        <c:v>-1.4672253818611971</c:v>
                      </c:pt>
                      <c:pt idx="1492">
                        <c:v>-1.1156717948362831</c:v>
                      </c:pt>
                      <c:pt idx="1493">
                        <c:v>-1.2442852071430279</c:v>
                      </c:pt>
                      <c:pt idx="1494">
                        <c:v>-1.6020265025832721</c:v>
                      </c:pt>
                      <c:pt idx="1495">
                        <c:v>-1.5553793745787989</c:v>
                      </c:pt>
                      <c:pt idx="1496">
                        <c:v>-1.3627628878155209</c:v>
                      </c:pt>
                      <c:pt idx="1497">
                        <c:v>-1.5000361548519039</c:v>
                      </c:pt>
                      <c:pt idx="1498">
                        <c:v>-1.833092981044576</c:v>
                      </c:pt>
                      <c:pt idx="1499">
                        <c:v>-2.008563096228293</c:v>
                      </c:pt>
                      <c:pt idx="1500">
                        <c:v>-2.0652918356516139</c:v>
                      </c:pt>
                      <c:pt idx="1501">
                        <c:v>-1.905898171588768</c:v>
                      </c:pt>
                      <c:pt idx="1502">
                        <c:v>-2.23112424048839</c:v>
                      </c:pt>
                      <c:pt idx="1503">
                        <c:v>-2.2007473951841812</c:v>
                      </c:pt>
                      <c:pt idx="1504">
                        <c:v>-1.813079839633553</c:v>
                      </c:pt>
                      <c:pt idx="1505">
                        <c:v>-1.823527517538944</c:v>
                      </c:pt>
                      <c:pt idx="1506">
                        <c:v>-2.1665941327910501</c:v>
                      </c:pt>
                      <c:pt idx="1507">
                        <c:v>-2.0442330732979932</c:v>
                      </c:pt>
                      <c:pt idx="1508">
                        <c:v>-2.1519944789664271</c:v>
                      </c:pt>
                      <c:pt idx="1509">
                        <c:v>-2.2411528622440962</c:v>
                      </c:pt>
                      <c:pt idx="1510">
                        <c:v>-2.343071122383396</c:v>
                      </c:pt>
                      <c:pt idx="1511">
                        <c:v>-2.362377116869117</c:v>
                      </c:pt>
                      <c:pt idx="1512">
                        <c:v>-4.9423500355975269</c:v>
                      </c:pt>
                      <c:pt idx="1513">
                        <c:v>-2.4765595044219619</c:v>
                      </c:pt>
                      <c:pt idx="1514">
                        <c:v>-2.5122405415515572</c:v>
                      </c:pt>
                      <c:pt idx="1515">
                        <c:v>-2.5714722229358289</c:v>
                      </c:pt>
                      <c:pt idx="1516">
                        <c:v>-4.1569797248947911</c:v>
                      </c:pt>
                      <c:pt idx="1517">
                        <c:v>-2.4495612778931282</c:v>
                      </c:pt>
                      <c:pt idx="1518">
                        <c:v>-2.4427703177878319</c:v>
                      </c:pt>
                      <c:pt idx="1519">
                        <c:v>-4.8591001705890573</c:v>
                      </c:pt>
                      <c:pt idx="1520">
                        <c:v>-5.1610463173378811</c:v>
                      </c:pt>
                      <c:pt idx="1521">
                        <c:v>-5.1985233668922151</c:v>
                      </c:pt>
                      <c:pt idx="1522">
                        <c:v>-4.8185081789533202</c:v>
                      </c:pt>
                      <c:pt idx="1523">
                        <c:v>-4.2932456893709441</c:v>
                      </c:pt>
                      <c:pt idx="1524">
                        <c:v>-4.7386625510708598</c:v>
                      </c:pt>
                      <c:pt idx="1525">
                        <c:v>-4.7961301496794784</c:v>
                      </c:pt>
                      <c:pt idx="1526">
                        <c:v>-4.5086853056477372</c:v>
                      </c:pt>
                      <c:pt idx="1527">
                        <c:v>-1.735971797906567</c:v>
                      </c:pt>
                      <c:pt idx="1528">
                        <c:v>-1.9214123217680701</c:v>
                      </c:pt>
                      <c:pt idx="1529">
                        <c:v>-2.3344379637947732</c:v>
                      </c:pt>
                      <c:pt idx="1530">
                        <c:v>-2.3261266435361851</c:v>
                      </c:pt>
                      <c:pt idx="1531">
                        <c:v>-2.2860393411503588</c:v>
                      </c:pt>
                      <c:pt idx="1532">
                        <c:v>-2.4894108515871531</c:v>
                      </c:pt>
                      <c:pt idx="1533">
                        <c:v>-2.6287830890715411</c:v>
                      </c:pt>
                      <c:pt idx="1534">
                        <c:v>-2.6556918300492138</c:v>
                      </c:pt>
                      <c:pt idx="1535">
                        <c:v>-2.4912968305850991</c:v>
                      </c:pt>
                      <c:pt idx="1536">
                        <c:v>-4.3625056126106454</c:v>
                      </c:pt>
                      <c:pt idx="1537">
                        <c:v>-4.4505285775486287</c:v>
                      </c:pt>
                      <c:pt idx="1538">
                        <c:v>-4.3543318540697182</c:v>
                      </c:pt>
                      <c:pt idx="1539">
                        <c:v>-4.7447842214974214</c:v>
                      </c:pt>
                      <c:pt idx="1540">
                        <c:v>-4.9847419153751318</c:v>
                      </c:pt>
                      <c:pt idx="1541">
                        <c:v>-5.1933007585726392</c:v>
                      </c:pt>
                      <c:pt idx="1542">
                        <c:v>-5.2020796155460083</c:v>
                      </c:pt>
                      <c:pt idx="1543">
                        <c:v>-5.2469550972581738</c:v>
                      </c:pt>
                      <c:pt idx="1544">
                        <c:v>-5.3519170610099094</c:v>
                      </c:pt>
                      <c:pt idx="1545">
                        <c:v>-5.4492877070785539</c:v>
                      </c:pt>
                      <c:pt idx="1546">
                        <c:v>-5.6350893759680067</c:v>
                      </c:pt>
                      <c:pt idx="1547">
                        <c:v>-5.5808649064692748</c:v>
                      </c:pt>
                      <c:pt idx="1548">
                        <c:v>-6.2218319413330967</c:v>
                      </c:pt>
                      <c:pt idx="1549">
                        <c:v>-6.4463886301868278</c:v>
                      </c:pt>
                      <c:pt idx="1550">
                        <c:v>-6.4342181148904798</c:v>
                      </c:pt>
                      <c:pt idx="1551">
                        <c:v>0.79944640290908786</c:v>
                      </c:pt>
                      <c:pt idx="1552">
                        <c:v>0.83064478004023101</c:v>
                      </c:pt>
                      <c:pt idx="1553">
                        <c:v>0.91011779419891403</c:v>
                      </c:pt>
                      <c:pt idx="1554">
                        <c:v>0.8288885783869121</c:v>
                      </c:pt>
                      <c:pt idx="1555">
                        <c:v>0.80158910014800155</c:v>
                      </c:pt>
                      <c:pt idx="1556">
                        <c:v>0.71923044786509849</c:v>
                      </c:pt>
                      <c:pt idx="1557">
                        <c:v>0.42621740666025038</c:v>
                      </c:pt>
                      <c:pt idx="1558">
                        <c:v>0.3817858836476456</c:v>
                      </c:pt>
                      <c:pt idx="1559">
                        <c:v>0.28411732790716088</c:v>
                      </c:pt>
                      <c:pt idx="1560">
                        <c:v>0.29091093386534389</c:v>
                      </c:pt>
                      <c:pt idx="1561">
                        <c:v>0.2390059697475562</c:v>
                      </c:pt>
                      <c:pt idx="1562">
                        <c:v>3.472562898230705E-2</c:v>
                      </c:pt>
                      <c:pt idx="1563">
                        <c:v>0.1030722104452184</c:v>
                      </c:pt>
                      <c:pt idx="1564">
                        <c:v>0.112660239568772</c:v>
                      </c:pt>
                      <c:pt idx="1565">
                        <c:v>0.19124867424011491</c:v>
                      </c:pt>
                      <c:pt idx="1566">
                        <c:v>6.6697698583633891E-2</c:v>
                      </c:pt>
                      <c:pt idx="1567">
                        <c:v>-7.4979293627098459E-2</c:v>
                      </c:pt>
                      <c:pt idx="1568">
                        <c:v>6.7081229890553882</c:v>
                      </c:pt>
                      <c:pt idx="1569">
                        <c:v>-0.33852300522772238</c:v>
                      </c:pt>
                      <c:pt idx="1570">
                        <c:v>6.1944374378340408</c:v>
                      </c:pt>
                      <c:pt idx="1571">
                        <c:v>6.0103811887836223</c:v>
                      </c:pt>
                      <c:pt idx="1572">
                        <c:v>5.8497973980732709</c:v>
                      </c:pt>
                      <c:pt idx="1573">
                        <c:v>5.7362691537257007</c:v>
                      </c:pt>
                      <c:pt idx="1574">
                        <c:v>5.5103476252998949</c:v>
                      </c:pt>
                      <c:pt idx="1575">
                        <c:v>5.3299946512941547</c:v>
                      </c:pt>
                      <c:pt idx="1576">
                        <c:v>-1.030429846520788</c:v>
                      </c:pt>
                      <c:pt idx="1577">
                        <c:v>-1.159957794270797</c:v>
                      </c:pt>
                      <c:pt idx="1578">
                        <c:v>-1.375337972766258</c:v>
                      </c:pt>
                      <c:pt idx="1579">
                        <c:v>-1.744575988912662</c:v>
                      </c:pt>
                      <c:pt idx="1580">
                        <c:v>-1.895856612114126</c:v>
                      </c:pt>
                      <c:pt idx="1581">
                        <c:v>-1.9417611426749859</c:v>
                      </c:pt>
                      <c:pt idx="1582">
                        <c:v>-2.1151782719597909</c:v>
                      </c:pt>
                      <c:pt idx="1583">
                        <c:v>-2.867582951039588</c:v>
                      </c:pt>
                      <c:pt idx="1584">
                        <c:v>-2.9647997062066471</c:v>
                      </c:pt>
                      <c:pt idx="1585">
                        <c:v>-2.9197900149443372</c:v>
                      </c:pt>
                      <c:pt idx="1586">
                        <c:v>-2.959333653035964</c:v>
                      </c:pt>
                      <c:pt idx="1587">
                        <c:v>-2.5157286611095899</c:v>
                      </c:pt>
                      <c:pt idx="1588">
                        <c:v>-2.4468295134885878</c:v>
                      </c:pt>
                      <c:pt idx="1589">
                        <c:v>-2.7037494864085239</c:v>
                      </c:pt>
                      <c:pt idx="1590">
                        <c:v>-2.6128650697183908</c:v>
                      </c:pt>
                      <c:pt idx="1591">
                        <c:v>-2.7541079294533488</c:v>
                      </c:pt>
                      <c:pt idx="1592">
                        <c:v>-2.5967442280159712</c:v>
                      </c:pt>
                      <c:pt idx="1593">
                        <c:v>-2.7920742101902118</c:v>
                      </c:pt>
                      <c:pt idx="1594">
                        <c:v>-3.0313186470019788</c:v>
                      </c:pt>
                      <c:pt idx="1595">
                        <c:v>-3.098006535100958</c:v>
                      </c:pt>
                      <c:pt idx="1596">
                        <c:v>-2.8651868435840289</c:v>
                      </c:pt>
                      <c:pt idx="1597">
                        <c:v>-2.742457210735131</c:v>
                      </c:pt>
                      <c:pt idx="1598">
                        <c:v>-2.8119003604774</c:v>
                      </c:pt>
                      <c:pt idx="1599">
                        <c:v>-2.900541732644768</c:v>
                      </c:pt>
                      <c:pt idx="1600">
                        <c:v>-2.6235053454066439</c:v>
                      </c:pt>
                      <c:pt idx="1601">
                        <c:v>-3.182129220301988</c:v>
                      </c:pt>
                      <c:pt idx="1602">
                        <c:v>-3.390743155114714</c:v>
                      </c:pt>
                      <c:pt idx="1603">
                        <c:v>-2.8636814242198732</c:v>
                      </c:pt>
                      <c:pt idx="1604">
                        <c:v>-2.6873336461983039</c:v>
                      </c:pt>
                      <c:pt idx="1605">
                        <c:v>-2.8482558638836641</c:v>
                      </c:pt>
                      <c:pt idx="1606">
                        <c:v>-2.642235725408455</c:v>
                      </c:pt>
                      <c:pt idx="1607">
                        <c:v>-1.9155423494309161</c:v>
                      </c:pt>
                      <c:pt idx="1608">
                        <c:v>-1.603349303954563</c:v>
                      </c:pt>
                      <c:pt idx="1609">
                        <c:v>-1.6983957220272039</c:v>
                      </c:pt>
                      <c:pt idx="1610">
                        <c:v>-1.672359054024356</c:v>
                      </c:pt>
                      <c:pt idx="1611">
                        <c:v>-1.496506219112582</c:v>
                      </c:pt>
                      <c:pt idx="1612">
                        <c:v>-1.1763858536488501</c:v>
                      </c:pt>
                      <c:pt idx="1613">
                        <c:v>-1.174694144765519</c:v>
                      </c:pt>
                      <c:pt idx="1614">
                        <c:v>-1.207552057021283</c:v>
                      </c:pt>
                      <c:pt idx="1615">
                        <c:v>-1.239545479616009</c:v>
                      </c:pt>
                      <c:pt idx="1616">
                        <c:v>-1.1260901325097601</c:v>
                      </c:pt>
                      <c:pt idx="1617">
                        <c:v>-1.1183886934671921</c:v>
                      </c:pt>
                      <c:pt idx="1618">
                        <c:v>-1.014095854018763</c:v>
                      </c:pt>
                      <c:pt idx="1619">
                        <c:v>-1.168872819560824</c:v>
                      </c:pt>
                      <c:pt idx="1620">
                        <c:v>-1.1492389884774321</c:v>
                      </c:pt>
                      <c:pt idx="1621">
                        <c:v>-1.1022522449533161</c:v>
                      </c:pt>
                      <c:pt idx="1622">
                        <c:v>-1.106951037545441</c:v>
                      </c:pt>
                      <c:pt idx="1623">
                        <c:v>-1.086251998256627</c:v>
                      </c:pt>
                      <c:pt idx="1624">
                        <c:v>-1.3196210211862349</c:v>
                      </c:pt>
                      <c:pt idx="1625">
                        <c:v>-1.419343621803703</c:v>
                      </c:pt>
                      <c:pt idx="1626">
                        <c:v>-1.5962353100955149</c:v>
                      </c:pt>
                      <c:pt idx="1627">
                        <c:v>-1.7505029556254119</c:v>
                      </c:pt>
                      <c:pt idx="1628">
                        <c:v>-1.41416351828422</c:v>
                      </c:pt>
                      <c:pt idx="1629">
                        <c:v>-1.265301364672347</c:v>
                      </c:pt>
                      <c:pt idx="1630">
                        <c:v>-1.0489695793077201</c:v>
                      </c:pt>
                      <c:pt idx="1631">
                        <c:v>-0.93702922948434342</c:v>
                      </c:pt>
                      <c:pt idx="1632">
                        <c:v>-0.62993371145162136</c:v>
                      </c:pt>
                      <c:pt idx="1633">
                        <c:v>-0.64019730471138192</c:v>
                      </c:pt>
                      <c:pt idx="1634">
                        <c:v>-0.32059090932176398</c:v>
                      </c:pt>
                      <c:pt idx="1635">
                        <c:v>-0.15746768141450859</c:v>
                      </c:pt>
                      <c:pt idx="1636">
                        <c:v>-0.14389626829405511</c:v>
                      </c:pt>
                      <c:pt idx="1637">
                        <c:v>-1.9627472090076859E-2</c:v>
                      </c:pt>
                      <c:pt idx="1638">
                        <c:v>0.19301284485840889</c:v>
                      </c:pt>
                      <c:pt idx="1639">
                        <c:v>0.25972927198766599</c:v>
                      </c:pt>
                      <c:pt idx="1640">
                        <c:v>0.36069641381161682</c:v>
                      </c:pt>
                      <c:pt idx="1641">
                        <c:v>0.17076202078952149</c:v>
                      </c:pt>
                      <c:pt idx="1642">
                        <c:v>5.7075440079354667E-2</c:v>
                      </c:pt>
                      <c:pt idx="1643">
                        <c:v>0.18525571325574741</c:v>
                      </c:pt>
                      <c:pt idx="1644">
                        <c:v>0.52073522883353129</c:v>
                      </c:pt>
                      <c:pt idx="1645">
                        <c:v>1.104727732459704</c:v>
                      </c:pt>
                      <c:pt idx="1646">
                        <c:v>1.3114203018552459</c:v>
                      </c:pt>
                      <c:pt idx="1647">
                        <c:v>1.3069262550933911</c:v>
                      </c:pt>
                      <c:pt idx="1648">
                        <c:v>1.0437999460374361</c:v>
                      </c:pt>
                      <c:pt idx="1649">
                        <c:v>0.78983521114319644</c:v>
                      </c:pt>
                      <c:pt idx="1650">
                        <c:v>0.61644919639648521</c:v>
                      </c:pt>
                      <c:pt idx="1651">
                        <c:v>8.767636409141713E-2</c:v>
                      </c:pt>
                      <c:pt idx="1652">
                        <c:v>-0.56442432627057715</c:v>
                      </c:pt>
                      <c:pt idx="1653">
                        <c:v>-0.76486160952976423</c:v>
                      </c:pt>
                      <c:pt idx="1654">
                        <c:v>-0.1727252580749222</c:v>
                      </c:pt>
                      <c:pt idx="1655">
                        <c:v>0.49667196143587289</c:v>
                      </c:pt>
                      <c:pt idx="1656">
                        <c:v>1.049062738671775</c:v>
                      </c:pt>
                      <c:pt idx="1657">
                        <c:v>1.00570639769008</c:v>
                      </c:pt>
                      <c:pt idx="1658">
                        <c:v>0.87823257523002307</c:v>
                      </c:pt>
                      <c:pt idx="1659">
                        <c:v>1.121705115925778</c:v>
                      </c:pt>
                      <c:pt idx="1660">
                        <c:v>1.524586707055485</c:v>
                      </c:pt>
                      <c:pt idx="1661">
                        <c:v>1.54653401345285</c:v>
                      </c:pt>
                      <c:pt idx="1662">
                        <c:v>1.767514338160479</c:v>
                      </c:pt>
                      <c:pt idx="1663">
                        <c:v>1.7337340829142469</c:v>
                      </c:pt>
                      <c:pt idx="1664">
                        <c:v>1.506978782964862</c:v>
                      </c:pt>
                      <c:pt idx="1665">
                        <c:v>1.421952702390975</c:v>
                      </c:pt>
                      <c:pt idx="1666">
                        <c:v>1.4501752753450809</c:v>
                      </c:pt>
                      <c:pt idx="1667">
                        <c:v>1.44216750199227</c:v>
                      </c:pt>
                      <c:pt idx="1668">
                        <c:v>1.3878536368337699</c:v>
                      </c:pt>
                      <c:pt idx="1669">
                        <c:v>1.4474275015261151</c:v>
                      </c:pt>
                      <c:pt idx="1670">
                        <c:v>1.25245977926727</c:v>
                      </c:pt>
                      <c:pt idx="1671">
                        <c:v>1.213630273510494</c:v>
                      </c:pt>
                      <c:pt idx="1672">
                        <c:v>1.4705444607923259</c:v>
                      </c:pt>
                      <c:pt idx="1673">
                        <c:v>1.632361106351625</c:v>
                      </c:pt>
                      <c:pt idx="1674">
                        <c:v>1.634816944564339</c:v>
                      </c:pt>
                      <c:pt idx="1675">
                        <c:v>1.5259404540619581</c:v>
                      </c:pt>
                      <c:pt idx="1676">
                        <c:v>1.3718040537603491</c:v>
                      </c:pt>
                      <c:pt idx="1677">
                        <c:v>1.13504019617654</c:v>
                      </c:pt>
                      <c:pt idx="1678">
                        <c:v>1.1943570474753049</c:v>
                      </c:pt>
                      <c:pt idx="1679">
                        <c:v>1.3283494333780641</c:v>
                      </c:pt>
                      <c:pt idx="1680">
                        <c:v>1.634902493010119</c:v>
                      </c:pt>
                      <c:pt idx="1681">
                        <c:v>1.892077672249231</c:v>
                      </c:pt>
                      <c:pt idx="1682">
                        <c:v>1.992054600934692</c:v>
                      </c:pt>
                      <c:pt idx="1683">
                        <c:v>2.0159018201081231</c:v>
                      </c:pt>
                      <c:pt idx="1684">
                        <c:v>1.9942596233895691</c:v>
                      </c:pt>
                      <c:pt idx="1685">
                        <c:v>1.6839437023225581</c:v>
                      </c:pt>
                      <c:pt idx="1686">
                        <c:v>1.2078042778926319</c:v>
                      </c:pt>
                      <c:pt idx="1687">
                        <c:v>1.2930696126454571</c:v>
                      </c:pt>
                      <c:pt idx="1688">
                        <c:v>1.4843996633670411</c:v>
                      </c:pt>
                      <c:pt idx="1689">
                        <c:v>1.676520154869064</c:v>
                      </c:pt>
                      <c:pt idx="1690">
                        <c:v>1.8201494610212241</c:v>
                      </c:pt>
                      <c:pt idx="1691">
                        <c:v>2.088927639829667</c:v>
                      </c:pt>
                      <c:pt idx="1692">
                        <c:v>2.2451650781474601</c:v>
                      </c:pt>
                      <c:pt idx="1693">
                        <c:v>2.324904816275208</c:v>
                      </c:pt>
                      <c:pt idx="1694">
                        <c:v>2.2353740551676982</c:v>
                      </c:pt>
                      <c:pt idx="1695">
                        <c:v>1.965672294196037</c:v>
                      </c:pt>
                      <c:pt idx="1696">
                        <c:v>1.709958815457862</c:v>
                      </c:pt>
                      <c:pt idx="1697">
                        <c:v>1.4139582785021361</c:v>
                      </c:pt>
                      <c:pt idx="1698">
                        <c:v>1.6754058758181569</c:v>
                      </c:pt>
                      <c:pt idx="1699">
                        <c:v>2.0046644118509609</c:v>
                      </c:pt>
                      <c:pt idx="1700">
                        <c:v>2.6396663325767662</c:v>
                      </c:pt>
                      <c:pt idx="1701">
                        <c:v>3.26056631852523</c:v>
                      </c:pt>
                      <c:pt idx="1702">
                        <c:v>3.5609095004715861</c:v>
                      </c:pt>
                      <c:pt idx="1703">
                        <c:v>3.448022564511255</c:v>
                      </c:pt>
                      <c:pt idx="1704">
                        <c:v>3.360329792614424</c:v>
                      </c:pt>
                      <c:pt idx="1705">
                        <c:v>3.0928728509980692</c:v>
                      </c:pt>
                      <c:pt idx="1706">
                        <c:v>2.7180954789877889</c:v>
                      </c:pt>
                      <c:pt idx="1707">
                        <c:v>2.7273692216923049</c:v>
                      </c:pt>
                      <c:pt idx="1708">
                        <c:v>2.8592629886191299</c:v>
                      </c:pt>
                      <c:pt idx="1709">
                        <c:v>3.435169260147366</c:v>
                      </c:pt>
                      <c:pt idx="1710">
                        <c:v>4.4872981029963421</c:v>
                      </c:pt>
                      <c:pt idx="1711">
                        <c:v>4.8819801928866449</c:v>
                      </c:pt>
                      <c:pt idx="1712">
                        <c:v>4.6995085971241286</c:v>
                      </c:pt>
                      <c:pt idx="1713">
                        <c:v>4.5811831517389754</c:v>
                      </c:pt>
                      <c:pt idx="1714">
                        <c:v>4.4680020363146964</c:v>
                      </c:pt>
                      <c:pt idx="1715">
                        <c:v>4.3006231692322281</c:v>
                      </c:pt>
                      <c:pt idx="1716">
                        <c:v>4.0657926388576699</c:v>
                      </c:pt>
                      <c:pt idx="1717">
                        <c:v>3.8881821025989169</c:v>
                      </c:pt>
                      <c:pt idx="1718">
                        <c:v>3.9169455167524241</c:v>
                      </c:pt>
                      <c:pt idx="1719">
                        <c:v>3.7275080683224311</c:v>
                      </c:pt>
                      <c:pt idx="1720">
                        <c:v>3.4526571672142539</c:v>
                      </c:pt>
                      <c:pt idx="1721">
                        <c:v>3.5881629234776531</c:v>
                      </c:pt>
                      <c:pt idx="1722">
                        <c:v>4.077661838802209</c:v>
                      </c:pt>
                      <c:pt idx="1723">
                        <c:v>4.1083662137263124</c:v>
                      </c:pt>
                      <c:pt idx="1724">
                        <c:v>4.1742943690583454</c:v>
                      </c:pt>
                      <c:pt idx="1725">
                        <c:v>3.675813753773149</c:v>
                      </c:pt>
                      <c:pt idx="1726">
                        <c:v>3.5090465006648879</c:v>
                      </c:pt>
                      <c:pt idx="1727">
                        <c:v>3.694946060310317</c:v>
                      </c:pt>
                      <c:pt idx="1728">
                        <c:v>4.0880613837495714</c:v>
                      </c:pt>
                      <c:pt idx="1729">
                        <c:v>4.3427154933969403</c:v>
                      </c:pt>
                      <c:pt idx="1730">
                        <c:v>4.343931021421974</c:v>
                      </c:pt>
                      <c:pt idx="1731">
                        <c:v>4.4922532897659453</c:v>
                      </c:pt>
                      <c:pt idx="1732">
                        <c:v>4.8446753994527674</c:v>
                      </c:pt>
                      <c:pt idx="1733">
                        <c:v>5.1174492956840689</c:v>
                      </c:pt>
                      <c:pt idx="1734">
                        <c:v>5.0061126918181911</c:v>
                      </c:pt>
                      <c:pt idx="1735">
                        <c:v>4.5498740059787419</c:v>
                      </c:pt>
                      <c:pt idx="1736">
                        <c:v>3.612758488635758</c:v>
                      </c:pt>
                      <c:pt idx="1737">
                        <c:v>2.9795953692216188</c:v>
                      </c:pt>
                      <c:pt idx="1738">
                        <c:v>2.7908063356483459</c:v>
                      </c:pt>
                      <c:pt idx="1739">
                        <c:v>2.9123704889977171</c:v>
                      </c:pt>
                      <c:pt idx="1740">
                        <c:v>3.0652773078034641</c:v>
                      </c:pt>
                      <c:pt idx="1741">
                        <c:v>3.3286239072779789</c:v>
                      </c:pt>
                      <c:pt idx="1742">
                        <c:v>3.2296213700011198</c:v>
                      </c:pt>
                      <c:pt idx="1743">
                        <c:v>3.1373445120880761</c:v>
                      </c:pt>
                      <c:pt idx="1744">
                        <c:v>2.941209841676538</c:v>
                      </c:pt>
                      <c:pt idx="1745">
                        <c:v>2.709440663538901</c:v>
                      </c:pt>
                      <c:pt idx="1746">
                        <c:v>2.7558064553987629</c:v>
                      </c:pt>
                      <c:pt idx="1747">
                        <c:v>2.9086691721412992</c:v>
                      </c:pt>
                      <c:pt idx="1748">
                        <c:v>3.024670910054108</c:v>
                      </c:pt>
                      <c:pt idx="1749">
                        <c:v>3.4359463807388182</c:v>
                      </c:pt>
                      <c:pt idx="1750">
                        <c:v>3.6857275329309762</c:v>
                      </c:pt>
                      <c:pt idx="1751">
                        <c:v>3.5167217792787411</c:v>
                      </c:pt>
                      <c:pt idx="1752">
                        <c:v>3.0007343106697819</c:v>
                      </c:pt>
                      <c:pt idx="1753">
                        <c:v>2.9538685022319799</c:v>
                      </c:pt>
                      <c:pt idx="1754">
                        <c:v>2.849410400167919</c:v>
                      </c:pt>
                      <c:pt idx="1755">
                        <c:v>2.5833373934190011</c:v>
                      </c:pt>
                      <c:pt idx="1756">
                        <c:v>2.3145728896757678</c:v>
                      </c:pt>
                      <c:pt idx="1757">
                        <c:v>2.3792050046985609</c:v>
                      </c:pt>
                      <c:pt idx="1758">
                        <c:v>2.444232943127957</c:v>
                      </c:pt>
                      <c:pt idx="1759">
                        <c:v>2.2946080848288042</c:v>
                      </c:pt>
                      <c:pt idx="1760">
                        <c:v>2.3384545463831099</c:v>
                      </c:pt>
                      <c:pt idx="1761">
                        <c:v>2.3982467623576089</c:v>
                      </c:pt>
                      <c:pt idx="1762">
                        <c:v>2.355393252265312</c:v>
                      </c:pt>
                      <c:pt idx="1763">
                        <c:v>2.9211707319451539</c:v>
                      </c:pt>
                      <c:pt idx="1764">
                        <c:v>3.5863347211484768</c:v>
                      </c:pt>
                      <c:pt idx="1765">
                        <c:v>3.9162444625114801</c:v>
                      </c:pt>
                      <c:pt idx="1766">
                        <c:v>3.656737643835331</c:v>
                      </c:pt>
                      <c:pt idx="1767">
                        <c:v>3.470117325734924</c:v>
                      </c:pt>
                      <c:pt idx="1768">
                        <c:v>2.7932177924569932</c:v>
                      </c:pt>
                      <c:pt idx="1769">
                        <c:v>2.107688714944667</c:v>
                      </c:pt>
                      <c:pt idx="1770">
                        <c:v>1.874276089158921</c:v>
                      </c:pt>
                      <c:pt idx="1771">
                        <c:v>2.191181720186806</c:v>
                      </c:pt>
                      <c:pt idx="1772">
                        <c:v>2.6418970927528149</c:v>
                      </c:pt>
                      <c:pt idx="1773">
                        <c:v>3.157774593755533</c:v>
                      </c:pt>
                      <c:pt idx="1774">
                        <c:v>2.9077320840836789</c:v>
                      </c:pt>
                      <c:pt idx="1775">
                        <c:v>2.4902096823018769</c:v>
                      </c:pt>
                      <c:pt idx="1776">
                        <c:v>1.9598700952287089</c:v>
                      </c:pt>
                      <c:pt idx="1777">
                        <c:v>1.61869581306251</c:v>
                      </c:pt>
                      <c:pt idx="1778">
                        <c:v>1.4656292269517459</c:v>
                      </c:pt>
                      <c:pt idx="1779">
                        <c:v>1.335935297251966</c:v>
                      </c:pt>
                      <c:pt idx="1780">
                        <c:v>1.2394418102073299</c:v>
                      </c:pt>
                      <c:pt idx="1781">
                        <c:v>1.1651790273720759</c:v>
                      </c:pt>
                      <c:pt idx="1782">
                        <c:v>1.0281475758729559</c:v>
                      </c:pt>
                      <c:pt idx="1783">
                        <c:v>1.0080933439115101</c:v>
                      </c:pt>
                      <c:pt idx="1784">
                        <c:v>1.295265132221884</c:v>
                      </c:pt>
                      <c:pt idx="1785">
                        <c:v>1.812026757788455</c:v>
                      </c:pt>
                      <c:pt idx="1786">
                        <c:v>2.3992555203632389</c:v>
                      </c:pt>
                      <c:pt idx="1787">
                        <c:v>2.8579812123561812</c:v>
                      </c:pt>
                      <c:pt idx="1788">
                        <c:v>3.126341979914538</c:v>
                      </c:pt>
                      <c:pt idx="1789">
                        <c:v>3.3775305215035729</c:v>
                      </c:pt>
                      <c:pt idx="1790">
                        <c:v>3.3305605857731821</c:v>
                      </c:pt>
                      <c:pt idx="1791">
                        <c:v>2.9955353771754649</c:v>
                      </c:pt>
                      <c:pt idx="1792">
                        <c:v>2.6488464789740571</c:v>
                      </c:pt>
                      <c:pt idx="1793">
                        <c:v>2.5267589050793799</c:v>
                      </c:pt>
                      <c:pt idx="1794">
                        <c:v>2.1208188475405678</c:v>
                      </c:pt>
                      <c:pt idx="1795">
                        <c:v>2.1434501286988081</c:v>
                      </c:pt>
                      <c:pt idx="1796">
                        <c:v>1.882757907851361</c:v>
                      </c:pt>
                      <c:pt idx="1797">
                        <c:v>1.7674377219965629</c:v>
                      </c:pt>
                      <c:pt idx="1798">
                        <c:v>1.9714322433952629</c:v>
                      </c:pt>
                      <c:pt idx="1799">
                        <c:v>2.0752720554744428</c:v>
                      </c:pt>
                      <c:pt idx="1800">
                        <c:v>1.746487171382348</c:v>
                      </c:pt>
                      <c:pt idx="1801">
                        <c:v>1.479837573109172</c:v>
                      </c:pt>
                      <c:pt idx="1802">
                        <c:v>1.249850052541019</c:v>
                      </c:pt>
                      <c:pt idx="1803">
                        <c:v>1.14646229137198</c:v>
                      </c:pt>
                      <c:pt idx="1804">
                        <c:v>1.207250274526688</c:v>
                      </c:pt>
                      <c:pt idx="1805">
                        <c:v>1.1942986227379651</c:v>
                      </c:pt>
                      <c:pt idx="1806">
                        <c:v>0.82915163834606398</c:v>
                      </c:pt>
                      <c:pt idx="1807">
                        <c:v>0.64414593651555141</c:v>
                      </c:pt>
                      <c:pt idx="1808">
                        <c:v>0.44716225381657287</c:v>
                      </c:pt>
                      <c:pt idx="1809">
                        <c:v>0.30245748577988879</c:v>
                      </c:pt>
                      <c:pt idx="1810">
                        <c:v>0.48083739875531512</c:v>
                      </c:pt>
                      <c:pt idx="1811">
                        <c:v>0.72844230177521851</c:v>
                      </c:pt>
                      <c:pt idx="1812">
                        <c:v>0.9343033753921145</c:v>
                      </c:pt>
                      <c:pt idx="1813">
                        <c:v>0.9924009454260263</c:v>
                      </c:pt>
                      <c:pt idx="1814">
                        <c:v>1.3700112212945961</c:v>
                      </c:pt>
                      <c:pt idx="1815">
                        <c:v>1.678695795889779</c:v>
                      </c:pt>
                      <c:pt idx="1816">
                        <c:v>2.5328118412562399</c:v>
                      </c:pt>
                      <c:pt idx="1817">
                        <c:v>3.0584385297358949</c:v>
                      </c:pt>
                      <c:pt idx="1818">
                        <c:v>3.4844668251759661</c:v>
                      </c:pt>
                      <c:pt idx="1819">
                        <c:v>3.7136962570960672</c:v>
                      </c:pt>
                      <c:pt idx="1820">
                        <c:v>3.596762314384276</c:v>
                      </c:pt>
                      <c:pt idx="1821">
                        <c:v>3.370950676090342</c:v>
                      </c:pt>
                      <c:pt idx="1822">
                        <c:v>2.809803757688127</c:v>
                      </c:pt>
                      <c:pt idx="1823">
                        <c:v>2.7159994074950848</c:v>
                      </c:pt>
                      <c:pt idx="1824">
                        <c:v>2.6950100469087319</c:v>
                      </c:pt>
                      <c:pt idx="1825">
                        <c:v>2.856849450897085</c:v>
                      </c:pt>
                      <c:pt idx="1826">
                        <c:v>3.2056330560125978</c:v>
                      </c:pt>
                      <c:pt idx="1827">
                        <c:v>3.4241919282172</c:v>
                      </c:pt>
                      <c:pt idx="1828">
                        <c:v>3.8312362611753952</c:v>
                      </c:pt>
                      <c:pt idx="1829">
                        <c:v>4.0738323771515876</c:v>
                      </c:pt>
                      <c:pt idx="1830">
                        <c:v>4.3588625400913994</c:v>
                      </c:pt>
                      <c:pt idx="1831">
                        <c:v>4.3615017683505144</c:v>
                      </c:pt>
                      <c:pt idx="1832">
                        <c:v>4.4190909926386617</c:v>
                      </c:pt>
                      <c:pt idx="1833">
                        <c:v>4.4039111737631069</c:v>
                      </c:pt>
                      <c:pt idx="1834">
                        <c:v>4.1643506519638063</c:v>
                      </c:pt>
                      <c:pt idx="1835">
                        <c:v>3.9859167448586059</c:v>
                      </c:pt>
                      <c:pt idx="1836">
                        <c:v>3.4342168248361609</c:v>
                      </c:pt>
                      <c:pt idx="1837">
                        <c:v>2.9365821076012342</c:v>
                      </c:pt>
                      <c:pt idx="1838">
                        <c:v>2.708429513964743</c:v>
                      </c:pt>
                      <c:pt idx="1839">
                        <c:v>2.7539865967923012</c:v>
                      </c:pt>
                      <c:pt idx="1840">
                        <c:v>2.5292503776741881</c:v>
                      </c:pt>
                      <c:pt idx="1841">
                        <c:v>2.3542070299431508</c:v>
                      </c:pt>
                      <c:pt idx="1842">
                        <c:v>2.4080655606471781</c:v>
                      </c:pt>
                      <c:pt idx="1843">
                        <c:v>2.0428110146019232</c:v>
                      </c:pt>
                      <c:pt idx="1844">
                        <c:v>1.476372141777359</c:v>
                      </c:pt>
                      <c:pt idx="1845">
                        <c:v>1.0871580051427501</c:v>
                      </c:pt>
                      <c:pt idx="1846">
                        <c:v>0.85628419701032299</c:v>
                      </c:pt>
                      <c:pt idx="1847">
                        <c:v>0.55662086196536009</c:v>
                      </c:pt>
                      <c:pt idx="1848">
                        <c:v>0.1870855358015234</c:v>
                      </c:pt>
                      <c:pt idx="1849">
                        <c:v>-0.32943072872452911</c:v>
                      </c:pt>
                      <c:pt idx="1850">
                        <c:v>-0.78031328830410573</c:v>
                      </c:pt>
                      <c:pt idx="1851">
                        <c:v>-0.96297449372325128</c:v>
                      </c:pt>
                      <c:pt idx="1852">
                        <c:v>-1.1367741735476089</c:v>
                      </c:pt>
                      <c:pt idx="1853">
                        <c:v>-1.477685109891048</c:v>
                      </c:pt>
                      <c:pt idx="1854">
                        <c:v>-1.992028073802129</c:v>
                      </c:pt>
                      <c:pt idx="1855">
                        <c:v>-2.31661644112812</c:v>
                      </c:pt>
                      <c:pt idx="1856">
                        <c:v>-2.0461930335057308</c:v>
                      </c:pt>
                      <c:pt idx="1857">
                        <c:v>-1.5710081510237379</c:v>
                      </c:pt>
                      <c:pt idx="1858">
                        <c:v>-1.5621185383558041</c:v>
                      </c:pt>
                      <c:pt idx="1859">
                        <c:v>-1.687865209173151</c:v>
                      </c:pt>
                      <c:pt idx="1860">
                        <c:v>-1.8830733651621261</c:v>
                      </c:pt>
                      <c:pt idx="1861">
                        <c:v>-2.0236684567458689</c:v>
                      </c:pt>
                      <c:pt idx="1862">
                        <c:v>-1.9076790300112509</c:v>
                      </c:pt>
                      <c:pt idx="1863">
                        <c:v>-1.951112929841069</c:v>
                      </c:pt>
                      <c:pt idx="1864">
                        <c:v>-2.149984710010461</c:v>
                      </c:pt>
                      <c:pt idx="1865">
                        <c:v>-2.4952527900868979</c:v>
                      </c:pt>
                      <c:pt idx="1866">
                        <c:v>-2.8546633990544299</c:v>
                      </c:pt>
                      <c:pt idx="1867">
                        <c:v>-3.1054208924873019</c:v>
                      </c:pt>
                      <c:pt idx="1868">
                        <c:v>-3.1964989231559162</c:v>
                      </c:pt>
                      <c:pt idx="1869">
                        <c:v>-3.1192973624892839</c:v>
                      </c:pt>
                      <c:pt idx="1870">
                        <c:v>-2.709625484169341</c:v>
                      </c:pt>
                      <c:pt idx="1871">
                        <c:v>-2.8469829279689431</c:v>
                      </c:pt>
                      <c:pt idx="1872">
                        <c:v>-3.5542801314765349</c:v>
                      </c:pt>
                      <c:pt idx="1873">
                        <c:v>-4.1014212908728407</c:v>
                      </c:pt>
                      <c:pt idx="1874">
                        <c:v>-4.1844678273224991</c:v>
                      </c:pt>
                      <c:pt idx="1875">
                        <c:v>-3.869790004474424</c:v>
                      </c:pt>
                      <c:pt idx="1876">
                        <c:v>-3.6748101869282919</c:v>
                      </c:pt>
                      <c:pt idx="1877">
                        <c:v>-3.6161452619962429</c:v>
                      </c:pt>
                      <c:pt idx="1878">
                        <c:v>-3.285905754679213</c:v>
                      </c:pt>
                      <c:pt idx="1879">
                        <c:v>-3.184030675820865</c:v>
                      </c:pt>
                      <c:pt idx="1880">
                        <c:v>-3.1419097919442258</c:v>
                      </c:pt>
                      <c:pt idx="1881">
                        <c:v>-3.121706366457996</c:v>
                      </c:pt>
                      <c:pt idx="1882">
                        <c:v>-3.481360376165898</c:v>
                      </c:pt>
                      <c:pt idx="1883">
                        <c:v>-3.620676290054798</c:v>
                      </c:pt>
                      <c:pt idx="1884">
                        <c:v>-3.7080154685791178</c:v>
                      </c:pt>
                      <c:pt idx="1885">
                        <c:v>-3.7984704884203842</c:v>
                      </c:pt>
                      <c:pt idx="1886">
                        <c:v>-3.6017334432117192</c:v>
                      </c:pt>
                      <c:pt idx="1887">
                        <c:v>-3.5380288498957242</c:v>
                      </c:pt>
                      <c:pt idx="1888">
                        <c:v>-3.419338725006178</c:v>
                      </c:pt>
                      <c:pt idx="1889">
                        <c:v>-3.2612576072039712</c:v>
                      </c:pt>
                      <c:pt idx="1890">
                        <c:v>-3.2552720121602361</c:v>
                      </c:pt>
                      <c:pt idx="1891">
                        <c:v>-3.697826282680976</c:v>
                      </c:pt>
                      <c:pt idx="1892">
                        <c:v>-3.6802345218335542</c:v>
                      </c:pt>
                      <c:pt idx="1893">
                        <c:v>-3.7985725415152789</c:v>
                      </c:pt>
                      <c:pt idx="1894">
                        <c:v>-3.822222383453818</c:v>
                      </c:pt>
                      <c:pt idx="1895">
                        <c:v>-3.973353152465501</c:v>
                      </c:pt>
                      <c:pt idx="1896">
                        <c:v>-3.8735629581990452</c:v>
                      </c:pt>
                      <c:pt idx="1897">
                        <c:v>-3.669443030258865</c:v>
                      </c:pt>
                      <c:pt idx="1898">
                        <c:v>-3.6495369958951871</c:v>
                      </c:pt>
                      <c:pt idx="1899">
                        <c:v>-3.3745559288556142</c:v>
                      </c:pt>
                      <c:pt idx="1900">
                        <c:v>-3.454240144693967</c:v>
                      </c:pt>
                      <c:pt idx="1901">
                        <c:v>-3.373252951443606</c:v>
                      </c:pt>
                      <c:pt idx="1902">
                        <c:v>-3.4181990410702818</c:v>
                      </c:pt>
                      <c:pt idx="1903">
                        <c:v>-3.540950948011107</c:v>
                      </c:pt>
                      <c:pt idx="1904">
                        <c:v>-3.653201362502478</c:v>
                      </c:pt>
                      <c:pt idx="1905">
                        <c:v>-3.7322886510832962</c:v>
                      </c:pt>
                      <c:pt idx="1906">
                        <c:v>-3.6760010744024711</c:v>
                      </c:pt>
                      <c:pt idx="1907">
                        <c:v>-3.8590439273591421</c:v>
                      </c:pt>
                      <c:pt idx="1908">
                        <c:v>-3.9520836508844832</c:v>
                      </c:pt>
                      <c:pt idx="1909">
                        <c:v>-3.927131104500174</c:v>
                      </c:pt>
                      <c:pt idx="1910">
                        <c:v>-3.7799044937472082</c:v>
                      </c:pt>
                      <c:pt idx="1911">
                        <c:v>-3.5899550520070611</c:v>
                      </c:pt>
                      <c:pt idx="1912">
                        <c:v>-3.5799488018012711</c:v>
                      </c:pt>
                      <c:pt idx="1913">
                        <c:v>-3.622266117380275</c:v>
                      </c:pt>
                      <c:pt idx="1914">
                        <c:v>-3.4215051054860548</c:v>
                      </c:pt>
                      <c:pt idx="1915">
                        <c:v>-3.3463856289731821</c:v>
                      </c:pt>
                      <c:pt idx="1916">
                        <c:v>-3.122024710770317</c:v>
                      </c:pt>
                      <c:pt idx="1917">
                        <c:v>-3.216832040390547</c:v>
                      </c:pt>
                      <c:pt idx="1918">
                        <c:v>-3.171893000091921</c:v>
                      </c:pt>
                      <c:pt idx="1919">
                        <c:v>-2.977177701553368</c:v>
                      </c:pt>
                      <c:pt idx="1920">
                        <c:v>-2.9735109222462408</c:v>
                      </c:pt>
                      <c:pt idx="1921">
                        <c:v>-3.0542999533261819</c:v>
                      </c:pt>
                      <c:pt idx="1922">
                        <c:v>-3.255819792867563</c:v>
                      </c:pt>
                      <c:pt idx="1923">
                        <c:v>-3.3722897762515189</c:v>
                      </c:pt>
                      <c:pt idx="1924">
                        <c:v>-3.320319392107745</c:v>
                      </c:pt>
                      <c:pt idx="1925">
                        <c:v>-3.5389773900195611</c:v>
                      </c:pt>
                      <c:pt idx="1926">
                        <c:v>-3.4938305892410209</c:v>
                      </c:pt>
                      <c:pt idx="1927">
                        <c:v>-3.329188331628357</c:v>
                      </c:pt>
                      <c:pt idx="1928">
                        <c:v>-3.2073694122428851</c:v>
                      </c:pt>
                      <c:pt idx="1929">
                        <c:v>-3.1845504677686449</c:v>
                      </c:pt>
                      <c:pt idx="1930">
                        <c:v>-3.0096448684113279</c:v>
                      </c:pt>
                      <c:pt idx="1931">
                        <c:v>-3.0387806994667179</c:v>
                      </c:pt>
                      <c:pt idx="1932">
                        <c:v>-2.9319976019846359</c:v>
                      </c:pt>
                      <c:pt idx="1933">
                        <c:v>-2.9448591078693771</c:v>
                      </c:pt>
                      <c:pt idx="1934">
                        <c:v>-2.962076133014286</c:v>
                      </c:pt>
                      <c:pt idx="1935">
                        <c:v>-3.0279014619563358</c:v>
                      </c:pt>
                      <c:pt idx="1936">
                        <c:v>-2.940446422350206</c:v>
                      </c:pt>
                      <c:pt idx="1937">
                        <c:v>-3.0237961973706899</c:v>
                      </c:pt>
                      <c:pt idx="1938">
                        <c:v>-2.8270454376164018</c:v>
                      </c:pt>
                      <c:pt idx="1939">
                        <c:v>-2.9873518416897449</c:v>
                      </c:pt>
                      <c:pt idx="1940">
                        <c:v>-2.802056714462736</c:v>
                      </c:pt>
                      <c:pt idx="1941">
                        <c:v>-2.3042380365105402</c:v>
                      </c:pt>
                      <c:pt idx="1942">
                        <c:v>-2.098702752063129</c:v>
                      </c:pt>
                      <c:pt idx="1943">
                        <c:v>-1.944815974298401</c:v>
                      </c:pt>
                      <c:pt idx="1944">
                        <c:v>-1.8298402366557049</c:v>
                      </c:pt>
                      <c:pt idx="1945">
                        <c:v>-1.7834209198954141</c:v>
                      </c:pt>
                      <c:pt idx="1946">
                        <c:v>-1.9402455793957789</c:v>
                      </c:pt>
                      <c:pt idx="1947">
                        <c:v>-1.7158357685706169</c:v>
                      </c:pt>
                      <c:pt idx="1948">
                        <c:v>-1.7880895410301869</c:v>
                      </c:pt>
                      <c:pt idx="1949">
                        <c:v>-1.789663954527039</c:v>
                      </c:pt>
                      <c:pt idx="1950">
                        <c:v>-1.649860969804787</c:v>
                      </c:pt>
                      <c:pt idx="1951">
                        <c:v>-1.7607081012669481</c:v>
                      </c:pt>
                      <c:pt idx="1952">
                        <c:v>-2.0224350944375762</c:v>
                      </c:pt>
                      <c:pt idx="1953">
                        <c:v>-1.9642239376913291</c:v>
                      </c:pt>
                      <c:pt idx="1954">
                        <c:v>-1.868201581028111</c:v>
                      </c:pt>
                      <c:pt idx="1955">
                        <c:v>-1.626495714828265</c:v>
                      </c:pt>
                      <c:pt idx="1956">
                        <c:v>-1.4542883693255479</c:v>
                      </c:pt>
                      <c:pt idx="1957">
                        <c:v>-1.2565777061467249</c:v>
                      </c:pt>
                      <c:pt idx="1958">
                        <c:v>-1.2652951497596889</c:v>
                      </c:pt>
                      <c:pt idx="1959">
                        <c:v>-1.4650714012689749</c:v>
                      </c:pt>
                      <c:pt idx="1960">
                        <c:v>-1.728619904172163</c:v>
                      </c:pt>
                      <c:pt idx="1961">
                        <c:v>-1.711162731312347</c:v>
                      </c:pt>
                      <c:pt idx="1962">
                        <c:v>-1.2880388094094981</c:v>
                      </c:pt>
                      <c:pt idx="1963">
                        <c:v>-0.85424099834046685</c:v>
                      </c:pt>
                      <c:pt idx="1964">
                        <c:v>-0.88901208020986577</c:v>
                      </c:pt>
                      <c:pt idx="1965">
                        <c:v>-1.1532482038911449</c:v>
                      </c:pt>
                      <c:pt idx="1966">
                        <c:v>-1.438159902799671</c:v>
                      </c:pt>
                      <c:pt idx="1967">
                        <c:v>-1.6243461292282459</c:v>
                      </c:pt>
                      <c:pt idx="1968">
                        <c:v>-1.741297413813895</c:v>
                      </c:pt>
                      <c:pt idx="1969">
                        <c:v>-1.7146229519237479</c:v>
                      </c:pt>
                      <c:pt idx="1970">
                        <c:v>-2.207456555511591</c:v>
                      </c:pt>
                      <c:pt idx="1971">
                        <c:v>-2.8376819435036831</c:v>
                      </c:pt>
                      <c:pt idx="1972">
                        <c:v>-3.398148395655574</c:v>
                      </c:pt>
                      <c:pt idx="1973">
                        <c:v>-3.544768337023998</c:v>
                      </c:pt>
                      <c:pt idx="1974">
                        <c:v>-3.5134416751072228</c:v>
                      </c:pt>
                      <c:pt idx="1975">
                        <c:v>-3.4534774362095622</c:v>
                      </c:pt>
                      <c:pt idx="1976">
                        <c:v>-3.4772533223025852</c:v>
                      </c:pt>
                      <c:pt idx="1977">
                        <c:v>-3.4039419755004832</c:v>
                      </c:pt>
                      <c:pt idx="1978">
                        <c:v>-3.3358625123561758</c:v>
                      </c:pt>
                      <c:pt idx="1979">
                        <c:v>-3.4258669175002758</c:v>
                      </c:pt>
                      <c:pt idx="1980">
                        <c:v>-3.6958091805124891</c:v>
                      </c:pt>
                      <c:pt idx="1981">
                        <c:v>-3.6017896870079129</c:v>
                      </c:pt>
                      <c:pt idx="1982">
                        <c:v>-3.3601391166601</c:v>
                      </c:pt>
                      <c:pt idx="1983">
                        <c:v>-2.8989194838803982</c:v>
                      </c:pt>
                      <c:pt idx="1984">
                        <c:v>-2.5859999789329309</c:v>
                      </c:pt>
                      <c:pt idx="1985">
                        <c:v>-2.5469415843144989</c:v>
                      </c:pt>
                      <c:pt idx="1986">
                        <c:v>-2.6974024737977969</c:v>
                      </c:pt>
                      <c:pt idx="1987">
                        <c:v>-2.759870075476285</c:v>
                      </c:pt>
                      <c:pt idx="1988">
                        <c:v>-2.9462412976519019</c:v>
                      </c:pt>
                      <c:pt idx="1989">
                        <c:v>-3.0939448210296838</c:v>
                      </c:pt>
                      <c:pt idx="1990">
                        <c:v>-2.9511848249461972</c:v>
                      </c:pt>
                      <c:pt idx="1991">
                        <c:v>-2.753183535023926</c:v>
                      </c:pt>
                      <c:pt idx="1992">
                        <c:v>-2.745862196662646</c:v>
                      </c:pt>
                      <c:pt idx="1993">
                        <c:v>-2.256203284294295</c:v>
                      </c:pt>
                      <c:pt idx="1994">
                        <c:v>-1.8708864706703221</c:v>
                      </c:pt>
                      <c:pt idx="1995">
                        <c:v>-1.5817257103173481</c:v>
                      </c:pt>
                      <c:pt idx="1996">
                        <c:v>-1.282343737233544</c:v>
                      </c:pt>
                      <c:pt idx="1997">
                        <c:v>-0.97798503571619366</c:v>
                      </c:pt>
                      <c:pt idx="1998">
                        <c:v>-1.050014294686173</c:v>
                      </c:pt>
                      <c:pt idx="1999">
                        <c:v>-1.14062813982803</c:v>
                      </c:pt>
                      <c:pt idx="2000">
                        <c:v>-1.246062278503572</c:v>
                      </c:pt>
                      <c:pt idx="2001">
                        <c:v>-1.448810237154915</c:v>
                      </c:pt>
                      <c:pt idx="2002">
                        <c:v>-1.424150484807879</c:v>
                      </c:pt>
                      <c:pt idx="2003">
                        <c:v>-1.6189088872574591</c:v>
                      </c:pt>
                      <c:pt idx="2004">
                        <c:v>-1.825925418140717</c:v>
                      </c:pt>
                      <c:pt idx="2005">
                        <c:v>-1.768125048861749</c:v>
                      </c:pt>
                      <c:pt idx="2006">
                        <c:v>-1.659675968046556</c:v>
                      </c:pt>
                      <c:pt idx="2007">
                        <c:v>-1.7705475297962689</c:v>
                      </c:pt>
                      <c:pt idx="2008">
                        <c:v>-1.9228128114595839</c:v>
                      </c:pt>
                      <c:pt idx="2009">
                        <c:v>-2.0447991672996539</c:v>
                      </c:pt>
                      <c:pt idx="2010">
                        <c:v>-2.2883689059152492</c:v>
                      </c:pt>
                      <c:pt idx="2011">
                        <c:v>-2.702793393645547</c:v>
                      </c:pt>
                      <c:pt idx="2012">
                        <c:v>-3.2655205956223332</c:v>
                      </c:pt>
                      <c:pt idx="2013">
                        <c:v>-3.5891166959615619</c:v>
                      </c:pt>
                      <c:pt idx="2014">
                        <c:v>-3.5555402279416648</c:v>
                      </c:pt>
                      <c:pt idx="2015">
                        <c:v>-3.6629727503740659</c:v>
                      </c:pt>
                      <c:pt idx="2016">
                        <c:v>-3.489115520932589</c:v>
                      </c:pt>
                      <c:pt idx="2017">
                        <c:v>-3.1262542376447851</c:v>
                      </c:pt>
                      <c:pt idx="2018">
                        <c:v>-3.5492907487399821</c:v>
                      </c:pt>
                      <c:pt idx="2019">
                        <c:v>-3.8335694264001581</c:v>
                      </c:pt>
                      <c:pt idx="2020">
                        <c:v>-4.2721492359705371</c:v>
                      </c:pt>
                      <c:pt idx="2021">
                        <c:v>-4.8663343487638393</c:v>
                      </c:pt>
                      <c:pt idx="2022">
                        <c:v>-5.2168536750642556</c:v>
                      </c:pt>
                      <c:pt idx="2023">
                        <c:v>-5.6581402992216194</c:v>
                      </c:pt>
                      <c:pt idx="2024">
                        <c:v>-5.7064463253402016</c:v>
                      </c:pt>
                      <c:pt idx="2025">
                        <c:v>-5.0615466461457403</c:v>
                      </c:pt>
                      <c:pt idx="2026">
                        <c:v>-4.4510084838263229</c:v>
                      </c:pt>
                      <c:pt idx="2027">
                        <c:v>-3.6345575995611128</c:v>
                      </c:pt>
                      <c:pt idx="2028">
                        <c:v>-3.177711056714311</c:v>
                      </c:pt>
                      <c:pt idx="2029">
                        <c:v>-2.887388128428392</c:v>
                      </c:pt>
                      <c:pt idx="2030">
                        <c:v>-3.0818946027782732</c:v>
                      </c:pt>
                      <c:pt idx="2031">
                        <c:v>-3.0772399006436948</c:v>
                      </c:pt>
                      <c:pt idx="2032">
                        <c:v>-3.2820354897909758</c:v>
                      </c:pt>
                      <c:pt idx="2033">
                        <c:v>-2.915427240318369</c:v>
                      </c:pt>
                      <c:pt idx="2034">
                        <c:v>-2.5720224050748519</c:v>
                      </c:pt>
                      <c:pt idx="2035">
                        <c:v>-2.122980228428887</c:v>
                      </c:pt>
                      <c:pt idx="2036">
                        <c:v>-1.546738751414374</c:v>
                      </c:pt>
                      <c:pt idx="2037">
                        <c:v>-0.99161822460325921</c:v>
                      </c:pt>
                      <c:pt idx="2038">
                        <c:v>-0.65388800150529125</c:v>
                      </c:pt>
                      <c:pt idx="2039">
                        <c:v>-0.54338790381681712</c:v>
                      </c:pt>
                      <c:pt idx="2040">
                        <c:v>-0.59305481192752396</c:v>
                      </c:pt>
                      <c:pt idx="2041">
                        <c:v>-0.40896660745755181</c:v>
                      </c:pt>
                      <c:pt idx="2042">
                        <c:v>8.871799226652459E-2</c:v>
                      </c:pt>
                      <c:pt idx="2043">
                        <c:v>0.90015502622713528</c:v>
                      </c:pt>
                      <c:pt idx="2044">
                        <c:v>1.236308944043921</c:v>
                      </c:pt>
                      <c:pt idx="2045">
                        <c:v>1.2320834638388489</c:v>
                      </c:pt>
                      <c:pt idx="2046">
                        <c:v>1.1689091797301869</c:v>
                      </c:pt>
                      <c:pt idx="2047">
                        <c:v>1.334680590806169</c:v>
                      </c:pt>
                      <c:pt idx="2048">
                        <c:v>1.9462054419264549</c:v>
                      </c:pt>
                      <c:pt idx="2049">
                        <c:v>1.970181269420302</c:v>
                      </c:pt>
                      <c:pt idx="2050">
                        <c:v>2.0712907161229248</c:v>
                      </c:pt>
                      <c:pt idx="2051">
                        <c:v>2.4309499501520091</c:v>
                      </c:pt>
                      <c:pt idx="2052">
                        <c:v>1.951363173510714</c:v>
                      </c:pt>
                      <c:pt idx="2053">
                        <c:v>1.4746102447390259</c:v>
                      </c:pt>
                      <c:pt idx="2054">
                        <c:v>1.8117441352128729</c:v>
                      </c:pt>
                      <c:pt idx="2055">
                        <c:v>1.7099144897070579</c:v>
                      </c:pt>
                      <c:pt idx="2056">
                        <c:v>2.5272957141506911</c:v>
                      </c:pt>
                      <c:pt idx="2057">
                        <c:v>2.7148128995247269</c:v>
                      </c:pt>
                      <c:pt idx="2058">
                        <c:v>2.3970022678104201</c:v>
                      </c:pt>
                      <c:pt idx="2059">
                        <c:v>2.4651133249352442</c:v>
                      </c:pt>
                      <c:pt idx="2060">
                        <c:v>1.836606534411541</c:v>
                      </c:pt>
                      <c:pt idx="2061">
                        <c:v>1.47600773210586</c:v>
                      </c:pt>
                      <c:pt idx="2062">
                        <c:v>1.6638585113512061</c:v>
                      </c:pt>
                      <c:pt idx="2063">
                        <c:v>1.740774906696769</c:v>
                      </c:pt>
                      <c:pt idx="2064">
                        <c:v>1.5657113016173141</c:v>
                      </c:pt>
                      <c:pt idx="2065">
                        <c:v>1.5499224813317489</c:v>
                      </c:pt>
                      <c:pt idx="2066">
                        <c:v>1.7166990989149229</c:v>
                      </c:pt>
                      <c:pt idx="2067">
                        <c:v>1.6585103942820161</c:v>
                      </c:pt>
                      <c:pt idx="2068">
                        <c:v>1.6009612041236201</c:v>
                      </c:pt>
                      <c:pt idx="2069">
                        <c:v>1.662490029950318</c:v>
                      </c:pt>
                      <c:pt idx="2070">
                        <c:v>1.7152536163757599</c:v>
                      </c:pt>
                      <c:pt idx="2071">
                        <c:v>2.288001544350859</c:v>
                      </c:pt>
                      <c:pt idx="2072">
                        <c:v>2.2109298766694971</c:v>
                      </c:pt>
                      <c:pt idx="2073">
                        <c:v>1.794891174306271</c:v>
                      </c:pt>
                      <c:pt idx="2074">
                        <c:v>1.7776690424257819</c:v>
                      </c:pt>
                      <c:pt idx="2075">
                        <c:v>1.633577740701468</c:v>
                      </c:pt>
                      <c:pt idx="2076">
                        <c:v>1.701977253565522</c:v>
                      </c:pt>
                      <c:pt idx="2077">
                        <c:v>2.0944957076710971</c:v>
                      </c:pt>
                      <c:pt idx="2078">
                        <c:v>1.9904352833498109</c:v>
                      </c:pt>
                      <c:pt idx="2079">
                        <c:v>1.99965702580549</c:v>
                      </c:pt>
                      <c:pt idx="2080">
                        <c:v>1.7707781848417521</c:v>
                      </c:pt>
                      <c:pt idx="2081">
                        <c:v>1.8158479077765119</c:v>
                      </c:pt>
                      <c:pt idx="2082">
                        <c:v>1.7695625074713599</c:v>
                      </c:pt>
                      <c:pt idx="2083">
                        <c:v>1.5473259822052721</c:v>
                      </c:pt>
                      <c:pt idx="2084">
                        <c:v>1.233590483679103</c:v>
                      </c:pt>
                      <c:pt idx="2085">
                        <c:v>1.3626871824999289</c:v>
                      </c:pt>
                      <c:pt idx="2086">
                        <c:v>1.21264499867259</c:v>
                      </c:pt>
                      <c:pt idx="2087">
                        <c:v>0.95465573392413605</c:v>
                      </c:pt>
                      <c:pt idx="2088">
                        <c:v>0.62652867859516304</c:v>
                      </c:pt>
                      <c:pt idx="2089">
                        <c:v>0.83918599912959313</c:v>
                      </c:pt>
                      <c:pt idx="2090">
                        <c:v>1.1514615245993221</c:v>
                      </c:pt>
                      <c:pt idx="2091">
                        <c:v>1.4374985061139209</c:v>
                      </c:pt>
                      <c:pt idx="2092">
                        <c:v>1.487178910098317</c:v>
                      </c:pt>
                      <c:pt idx="2093">
                        <c:v>1.3929512449281569</c:v>
                      </c:pt>
                      <c:pt idx="2094">
                        <c:v>1.485554111979583</c:v>
                      </c:pt>
                      <c:pt idx="2095">
                        <c:v>1.3882333057061531</c:v>
                      </c:pt>
                      <c:pt idx="2096">
                        <c:v>1.5323170830077011</c:v>
                      </c:pt>
                      <c:pt idx="2097">
                        <c:v>1.623275342403802</c:v>
                      </c:pt>
                      <c:pt idx="2098">
                        <c:v>1.7682438915288119</c:v>
                      </c:pt>
                      <c:pt idx="2099">
                        <c:v>1.7580249737989651</c:v>
                      </c:pt>
                      <c:pt idx="2100">
                        <c:v>1.8953685221797081</c:v>
                      </c:pt>
                      <c:pt idx="2101">
                        <c:v>1.775690858397341</c:v>
                      </c:pt>
                      <c:pt idx="2102">
                        <c:v>1.7707198382957201</c:v>
                      </c:pt>
                      <c:pt idx="2103">
                        <c:v>1.6681815693468951</c:v>
                      </c:pt>
                      <c:pt idx="2104">
                        <c:v>2.199701019243788</c:v>
                      </c:pt>
                      <c:pt idx="2105">
                        <c:v>2.2379313744684461</c:v>
                      </c:pt>
                      <c:pt idx="2106">
                        <c:v>2.2230576465051559</c:v>
                      </c:pt>
                      <c:pt idx="2107">
                        <c:v>2.0257082833284068</c:v>
                      </c:pt>
                      <c:pt idx="2108">
                        <c:v>1.9747757529378609</c:v>
                      </c:pt>
                      <c:pt idx="2109">
                        <c:v>1.887428168545495</c:v>
                      </c:pt>
                      <c:pt idx="2110">
                        <c:v>1.8145322180721299</c:v>
                      </c:pt>
                      <c:pt idx="2111">
                        <c:v>2.108349091725024</c:v>
                      </c:pt>
                      <c:pt idx="2112">
                        <c:v>2.3646586783677019</c:v>
                      </c:pt>
                      <c:pt idx="2113">
                        <c:v>2.421433985838775</c:v>
                      </c:pt>
                      <c:pt idx="2114">
                        <c:v>2.550124247648951</c:v>
                      </c:pt>
                      <c:pt idx="2115">
                        <c:v>2.9134585960372652</c:v>
                      </c:pt>
                      <c:pt idx="2116">
                        <c:v>2.9327203065715839</c:v>
                      </c:pt>
                      <c:pt idx="2117">
                        <c:v>3.111662248755025</c:v>
                      </c:pt>
                      <c:pt idx="2118">
                        <c:v>3.574176901383908</c:v>
                      </c:pt>
                      <c:pt idx="2119">
                        <c:v>3.7669960389028061</c:v>
                      </c:pt>
                      <c:pt idx="2120">
                        <c:v>4.0170981198967084</c:v>
                      </c:pt>
                      <c:pt idx="2121">
                        <c:v>4.1909533644807846</c:v>
                      </c:pt>
                      <c:pt idx="2122">
                        <c:v>4.1949922747813737</c:v>
                      </c:pt>
                      <c:pt idx="2123">
                        <c:v>4.2430223995374554</c:v>
                      </c:pt>
                      <c:pt idx="2124">
                        <c:v>4.3135955212605497</c:v>
                      </c:pt>
                      <c:pt idx="2125">
                        <c:v>4.4528485324513314</c:v>
                      </c:pt>
                      <c:pt idx="2126">
                        <c:v>3.9395367543963018</c:v>
                      </c:pt>
                      <c:pt idx="2127">
                        <c:v>4.0744185744197443</c:v>
                      </c:pt>
                      <c:pt idx="2128">
                        <c:v>4.3931471406030074</c:v>
                      </c:pt>
                      <c:pt idx="2129">
                        <c:v>3.8108516496329909</c:v>
                      </c:pt>
                      <c:pt idx="2130">
                        <c:v>3.1803147155851721</c:v>
                      </c:pt>
                      <c:pt idx="2131">
                        <c:v>3.2840032609314411</c:v>
                      </c:pt>
                      <c:pt idx="2132">
                        <c:v>3.187080098534989</c:v>
                      </c:pt>
                      <c:pt idx="2133">
                        <c:v>2.954558919802706</c:v>
                      </c:pt>
                      <c:pt idx="2134">
                        <c:v>2.6282362930928511</c:v>
                      </c:pt>
                      <c:pt idx="2135">
                        <c:v>2.8762220615742722</c:v>
                      </c:pt>
                      <c:pt idx="2136">
                        <c:v>3.1683080447661678</c:v>
                      </c:pt>
                      <c:pt idx="2137">
                        <c:v>3.7515703233540929</c:v>
                      </c:pt>
                      <c:pt idx="2138">
                        <c:v>3.2460968020958592</c:v>
                      </c:pt>
                      <c:pt idx="2139">
                        <c:v>3.141595816653203</c:v>
                      </c:pt>
                      <c:pt idx="2140">
                        <c:v>3.204732683301482</c:v>
                      </c:pt>
                      <c:pt idx="2141">
                        <c:v>3.1847560925112059</c:v>
                      </c:pt>
                      <c:pt idx="2142">
                        <c:v>3.2165411905787251</c:v>
                      </c:pt>
                      <c:pt idx="2143">
                        <c:v>3.081145752531512</c:v>
                      </c:pt>
                      <c:pt idx="2144">
                        <c:v>3.031062584743927</c:v>
                      </c:pt>
                      <c:pt idx="2145">
                        <c:v>2.9900716909570111</c:v>
                      </c:pt>
                      <c:pt idx="2146">
                        <c:v>3.1800251711957568</c:v>
                      </c:pt>
                      <c:pt idx="2147">
                        <c:v>3.0304636977143531</c:v>
                      </c:pt>
                      <c:pt idx="2148">
                        <c:v>3.0102522442328659</c:v>
                      </c:pt>
                      <c:pt idx="2149">
                        <c:v>2.738633762101931</c:v>
                      </c:pt>
                      <c:pt idx="2150">
                        <c:v>2.5073278745884711</c:v>
                      </c:pt>
                      <c:pt idx="2151">
                        <c:v>2.5805989400302889</c:v>
                      </c:pt>
                      <c:pt idx="2152">
                        <c:v>2.4856623754007789</c:v>
                      </c:pt>
                      <c:pt idx="2153">
                        <c:v>2.3167075235542511</c:v>
                      </c:pt>
                      <c:pt idx="2154">
                        <c:v>2.300543424122071</c:v>
                      </c:pt>
                      <c:pt idx="2155">
                        <c:v>2.3727029198022591</c:v>
                      </c:pt>
                      <c:pt idx="2156">
                        <c:v>2.3992677557582121</c:v>
                      </c:pt>
                      <c:pt idx="2157">
                        <c:v>2.2412776658363089</c:v>
                      </c:pt>
                      <c:pt idx="2158">
                        <c:v>2.100991692481688</c:v>
                      </c:pt>
                      <c:pt idx="2159">
                        <c:v>1.8488819584823031</c:v>
                      </c:pt>
                      <c:pt idx="2160">
                        <c:v>1.647687632738388</c:v>
                      </c:pt>
                      <c:pt idx="2161">
                        <c:v>1.705983846694699</c:v>
                      </c:pt>
                      <c:pt idx="2162">
                        <c:v>1.916748963209322</c:v>
                      </c:pt>
                      <c:pt idx="2163">
                        <c:v>1.583435491555941</c:v>
                      </c:pt>
                      <c:pt idx="2164">
                        <c:v>1.322876077671294</c:v>
                      </c:pt>
                      <c:pt idx="2165">
                        <c:v>0.93742600641728258</c:v>
                      </c:pt>
                      <c:pt idx="2166">
                        <c:v>0.79779291264647922</c:v>
                      </c:pt>
                      <c:pt idx="2167">
                        <c:v>1.11826516977685</c:v>
                      </c:pt>
                      <c:pt idx="2168">
                        <c:v>1.606058911190716</c:v>
                      </c:pt>
                      <c:pt idx="2169">
                        <c:v>1.5594566430661541</c:v>
                      </c:pt>
                      <c:pt idx="2170">
                        <c:v>1.818306478507542</c:v>
                      </c:pt>
                      <c:pt idx="2171">
                        <c:v>2.2680492873177629</c:v>
                      </c:pt>
                      <c:pt idx="2172">
                        <c:v>2.2654159316076989</c:v>
                      </c:pt>
                      <c:pt idx="2173">
                        <c:v>1.943730963561896</c:v>
                      </c:pt>
                      <c:pt idx="2174">
                        <c:v>2.491052517868348</c:v>
                      </c:pt>
                      <c:pt idx="2175">
                        <c:v>3.1071341409807371</c:v>
                      </c:pt>
                      <c:pt idx="2176">
                        <c:v>2.7351164657708358</c:v>
                      </c:pt>
                      <c:pt idx="2177">
                        <c:v>2.632640386193009</c:v>
                      </c:pt>
                      <c:pt idx="2178">
                        <c:v>2.483487082024296</c:v>
                      </c:pt>
                      <c:pt idx="2179">
                        <c:v>2.4542544306255869</c:v>
                      </c:pt>
                      <c:pt idx="2180">
                        <c:v>2.8920945688047079</c:v>
                      </c:pt>
                      <c:pt idx="2181">
                        <c:v>2.9704109088440069</c:v>
                      </c:pt>
                      <c:pt idx="2182">
                        <c:v>2.7109825692955121</c:v>
                      </c:pt>
                      <c:pt idx="2183">
                        <c:v>2.0553982380408078</c:v>
                      </c:pt>
                      <c:pt idx="2184">
                        <c:v>1.500681132167395</c:v>
                      </c:pt>
                      <c:pt idx="2185">
                        <c:v>1.7309226926427661</c:v>
                      </c:pt>
                      <c:pt idx="2186">
                        <c:v>1.9590025690851109</c:v>
                      </c:pt>
                      <c:pt idx="2187">
                        <c:v>1.899467513364715</c:v>
                      </c:pt>
                      <c:pt idx="2188">
                        <c:v>1.421144994717942</c:v>
                      </c:pt>
                      <c:pt idx="2189">
                        <c:v>1.2756254606903119</c:v>
                      </c:pt>
                      <c:pt idx="2190">
                        <c:v>1.1493701971444761</c:v>
                      </c:pt>
                      <c:pt idx="2191">
                        <c:v>0.97814451709333194</c:v>
                      </c:pt>
                      <c:pt idx="2192">
                        <c:v>0.71603055682060779</c:v>
                      </c:pt>
                      <c:pt idx="2193">
                        <c:v>0.20342886209437619</c:v>
                      </c:pt>
                      <c:pt idx="2194">
                        <c:v>9.1343430796326258E-2</c:v>
                      </c:pt>
                      <c:pt idx="2195">
                        <c:v>2.0290566244972569E-2</c:v>
                      </c:pt>
                      <c:pt idx="2196">
                        <c:v>-5.6903493283995632E-2</c:v>
                      </c:pt>
                      <c:pt idx="2197">
                        <c:v>-0.1105335545843205</c:v>
                      </c:pt>
                      <c:pt idx="2198">
                        <c:v>-0.5507395432403307</c:v>
                      </c:pt>
                      <c:pt idx="2199">
                        <c:v>-0.62335216655063519</c:v>
                      </c:pt>
                      <c:pt idx="2200">
                        <c:v>-0.48738650662871502</c:v>
                      </c:pt>
                      <c:pt idx="2201">
                        <c:v>-0.44346587951462091</c:v>
                      </c:pt>
                      <c:pt idx="2202">
                        <c:v>-0.34915860623299771</c:v>
                      </c:pt>
                      <c:pt idx="2203">
                        <c:v>5.4745442795103953E-2</c:v>
                      </c:pt>
                      <c:pt idx="2204">
                        <c:v>-6.2117440497629281E-2</c:v>
                      </c:pt>
                      <c:pt idx="2205">
                        <c:v>-0.43688564416623388</c:v>
                      </c:pt>
                      <c:pt idx="2206">
                        <c:v>0.2360424097895337</c:v>
                      </c:pt>
                      <c:pt idx="2207">
                        <c:v>-0.54751600030811221</c:v>
                      </c:pt>
                      <c:pt idx="2208">
                        <c:v>-0.65610697502226489</c:v>
                      </c:pt>
                      <c:pt idx="2209">
                        <c:v>-0.45756967079432892</c:v>
                      </c:pt>
                      <c:pt idx="2210">
                        <c:v>0.26895096867093382</c:v>
                      </c:pt>
                      <c:pt idx="2211">
                        <c:v>8.7232535292328522E-2</c:v>
                      </c:pt>
                      <c:pt idx="2212">
                        <c:v>1.006124992332948E-2</c:v>
                      </c:pt>
                      <c:pt idx="2213">
                        <c:v>-0.49227561038123191</c:v>
                      </c:pt>
                      <c:pt idx="2214">
                        <c:v>-0.56365265697517997</c:v>
                      </c:pt>
                      <c:pt idx="2215">
                        <c:v>-0.42804501994109623</c:v>
                      </c:pt>
                      <c:pt idx="2216">
                        <c:v>-0.32085947658191188</c:v>
                      </c:pt>
                      <c:pt idx="2217">
                        <c:v>-0.54232999042809271</c:v>
                      </c:pt>
                      <c:pt idx="2218">
                        <c:v>-0.5203503410834982</c:v>
                      </c:pt>
                      <c:pt idx="2219">
                        <c:v>-0.16745419954864249</c:v>
                      </c:pt>
                      <c:pt idx="2220">
                        <c:v>5.8918075661039397E-2</c:v>
                      </c:pt>
                      <c:pt idx="2221">
                        <c:v>-0.23695459424456991</c:v>
                      </c:pt>
                      <c:pt idx="2222">
                        <c:v>-0.2866537663334508</c:v>
                      </c:pt>
                      <c:pt idx="2223">
                        <c:v>-0.60352586978644618</c:v>
                      </c:pt>
                      <c:pt idx="2224">
                        <c:v>-0.68468228763257544</c:v>
                      </c:pt>
                      <c:pt idx="2225">
                        <c:v>-1.038319609855902</c:v>
                      </c:pt>
                      <c:pt idx="2226">
                        <c:v>-1.308198842485244</c:v>
                      </c:pt>
                      <c:pt idx="2227">
                        <c:v>-1.141466956573858</c:v>
                      </c:pt>
                      <c:pt idx="2228">
                        <c:v>-1.27832351249844</c:v>
                      </c:pt>
                      <c:pt idx="2229">
                        <c:v>-1.3856304075170101</c:v>
                      </c:pt>
                      <c:pt idx="2230">
                        <c:v>-1.2080677568860521</c:v>
                      </c:pt>
                      <c:pt idx="2231">
                        <c:v>-1.4841005499100171</c:v>
                      </c:pt>
                      <c:pt idx="2232">
                        <c:v>-1.700650097817662</c:v>
                      </c:pt>
                      <c:pt idx="2233">
                        <c:v>-2.247345982815562</c:v>
                      </c:pt>
                      <c:pt idx="2234">
                        <c:v>-2.9279928636230008</c:v>
                      </c:pt>
                      <c:pt idx="2235">
                        <c:v>-2.6821165089170398</c:v>
                      </c:pt>
                      <c:pt idx="2236">
                        <c:v>-2.962056300950267</c:v>
                      </c:pt>
                      <c:pt idx="2237">
                        <c:v>-1.57165186536561</c:v>
                      </c:pt>
                      <c:pt idx="2238">
                        <c:v>-2.9981888477462899</c:v>
                      </c:pt>
                      <c:pt idx="2239">
                        <c:v>-3.298406094833652</c:v>
                      </c:pt>
                      <c:pt idx="2240">
                        <c:v>-3.1422741776673861</c:v>
                      </c:pt>
                      <c:pt idx="2241">
                        <c:v>-2.652457819502521</c:v>
                      </c:pt>
                      <c:pt idx="2242">
                        <c:v>-2.768164651936357</c:v>
                      </c:pt>
                      <c:pt idx="2243">
                        <c:v>-2.7280920360234839</c:v>
                      </c:pt>
                      <c:pt idx="2244">
                        <c:v>-2.583297393788043</c:v>
                      </c:pt>
                      <c:pt idx="2245">
                        <c:v>-2.3339089046028678</c:v>
                      </c:pt>
                      <c:pt idx="2246">
                        <c:v>-2.1760242190281889</c:v>
                      </c:pt>
                      <c:pt idx="2247">
                        <c:v>-2.0931246709524149</c:v>
                      </c:pt>
                      <c:pt idx="2248">
                        <c:v>-2.0153387199946891</c:v>
                      </c:pt>
                      <c:pt idx="2249">
                        <c:v>-1.7758000615944329</c:v>
                      </c:pt>
                      <c:pt idx="2250">
                        <c:v>-1.5443960541538719</c:v>
                      </c:pt>
                      <c:pt idx="2251">
                        <c:v>-1.376153710339916</c:v>
                      </c:pt>
                      <c:pt idx="2252">
                        <c:v>-1.3369293496589849</c:v>
                      </c:pt>
                      <c:pt idx="2253">
                        <c:v>-1.541572802181246</c:v>
                      </c:pt>
                      <c:pt idx="2254">
                        <c:v>-1.807252931746488</c:v>
                      </c:pt>
                      <c:pt idx="2255">
                        <c:v>-2.099996853544591</c:v>
                      </c:pt>
                      <c:pt idx="2256">
                        <c:v>-2.282392726052465</c:v>
                      </c:pt>
                      <c:pt idx="2257">
                        <c:v>-2.2445475478650638</c:v>
                      </c:pt>
                      <c:pt idx="2258">
                        <c:v>-2.288858720121989</c:v>
                      </c:pt>
                      <c:pt idx="2259">
                        <c:v>-2.1005886127137252</c:v>
                      </c:pt>
                      <c:pt idx="2260">
                        <c:v>-1.809086705141749</c:v>
                      </c:pt>
                      <c:pt idx="2261">
                        <c:v>-1.50702133997623</c:v>
                      </c:pt>
                      <c:pt idx="2262">
                        <c:v>-1.28811624624471</c:v>
                      </c:pt>
                      <c:pt idx="2263">
                        <c:v>-1.0714421448668849</c:v>
                      </c:pt>
                      <c:pt idx="2264">
                        <c:v>-0.74289962292432299</c:v>
                      </c:pt>
                      <c:pt idx="2265">
                        <c:v>-0.44257575039641489</c:v>
                      </c:pt>
                      <c:pt idx="2266">
                        <c:v>-0.19363445148867181</c:v>
                      </c:pt>
                      <c:pt idx="2267">
                        <c:v>-0.14634678870182879</c:v>
                      </c:pt>
                      <c:pt idx="2268">
                        <c:v>-0.20853489145605919</c:v>
                      </c:pt>
                      <c:pt idx="2269">
                        <c:v>-0.34311948337501091</c:v>
                      </c:pt>
                      <c:pt idx="2270">
                        <c:v>-0.52373473484903643</c:v>
                      </c:pt>
                      <c:pt idx="2271">
                        <c:v>-0.93066571752282556</c:v>
                      </c:pt>
                      <c:pt idx="2272">
                        <c:v>-1.448515016396354</c:v>
                      </c:pt>
                      <c:pt idx="2273">
                        <c:v>-1.434656620908666</c:v>
                      </c:pt>
                      <c:pt idx="2274">
                        <c:v>-1.3645640995845421</c:v>
                      </c:pt>
                      <c:pt idx="2275">
                        <c:v>-1.026833651980551</c:v>
                      </c:pt>
                      <c:pt idx="2276">
                        <c:v>-0.82203909219058491</c:v>
                      </c:pt>
                      <c:pt idx="2277">
                        <c:v>-0.70021293574529997</c:v>
                      </c:pt>
                      <c:pt idx="2278">
                        <c:v>-0.86316498937040553</c:v>
                      </c:pt>
                      <c:pt idx="2279">
                        <c:v>-0.9794358755147009</c:v>
                      </c:pt>
                      <c:pt idx="2280">
                        <c:v>-0.89408771792930786</c:v>
                      </c:pt>
                      <c:pt idx="2281">
                        <c:v>-0.71217812363108746</c:v>
                      </c:pt>
                      <c:pt idx="2282">
                        <c:v>-0.63339153872541809</c:v>
                      </c:pt>
                      <c:pt idx="2283">
                        <c:v>-0.58860596300131351</c:v>
                      </c:pt>
                      <c:pt idx="2284">
                        <c:v>-0.60439286901345968</c:v>
                      </c:pt>
                      <c:pt idx="2285">
                        <c:v>-0.67197540432034908</c:v>
                      </c:pt>
                      <c:pt idx="2286">
                        <c:v>-0.66177364492809965</c:v>
                      </c:pt>
                      <c:pt idx="2287">
                        <c:v>-0.46408763904361211</c:v>
                      </c:pt>
                      <c:pt idx="2288">
                        <c:v>-0.26072780901809789</c:v>
                      </c:pt>
                      <c:pt idx="2289">
                        <c:v>5.4779257613749271E-2</c:v>
                      </c:pt>
                      <c:pt idx="2290">
                        <c:v>0.60919622313467092</c:v>
                      </c:pt>
                      <c:pt idx="2291">
                        <c:v>0.83968860735106288</c:v>
                      </c:pt>
                      <c:pt idx="2292">
                        <c:v>0.94179378606167363</c:v>
                      </c:pt>
                      <c:pt idx="2293">
                        <c:v>0.80801020841722659</c:v>
                      </c:pt>
                      <c:pt idx="2294">
                        <c:v>0.43738379835754521</c:v>
                      </c:pt>
                      <c:pt idx="2295">
                        <c:v>4.2282785932641577E-3</c:v>
                      </c:pt>
                      <c:pt idx="2296">
                        <c:v>-0.1198278912322548</c:v>
                      </c:pt>
                      <c:pt idx="2297">
                        <c:v>-0.39962055126765872</c:v>
                      </c:pt>
                      <c:pt idx="2298">
                        <c:v>-0.31946068423971752</c:v>
                      </c:pt>
                      <c:pt idx="2299">
                        <c:v>-0.32961396661915032</c:v>
                      </c:pt>
                      <c:pt idx="2300">
                        <c:v>-0.25097673755178412</c:v>
                      </c:pt>
                      <c:pt idx="2301">
                        <c:v>-0.16558261118182421</c:v>
                      </c:pt>
                      <c:pt idx="2302">
                        <c:v>-0.28170864772815613</c:v>
                      </c:pt>
                      <c:pt idx="2303">
                        <c:v>-0.57804573940084969</c:v>
                      </c:pt>
                      <c:pt idx="2304">
                        <c:v>-0.81495710521364284</c:v>
                      </c:pt>
                      <c:pt idx="2305">
                        <c:v>-0.54329072367899067</c:v>
                      </c:pt>
                      <c:pt idx="2306">
                        <c:v>0.12827356764011</c:v>
                      </c:pt>
                      <c:pt idx="2307">
                        <c:v>0.44305149814645972</c:v>
                      </c:pt>
                      <c:pt idx="2308">
                        <c:v>0.76756571171483468</c:v>
                      </c:pt>
                      <c:pt idx="2309">
                        <c:v>0.97391765055108781</c:v>
                      </c:pt>
                      <c:pt idx="2310">
                        <c:v>0.42790288125806608</c:v>
                      </c:pt>
                      <c:pt idx="2311">
                        <c:v>0.61741999255409186</c:v>
                      </c:pt>
                      <c:pt idx="2312">
                        <c:v>0.51340967091040801</c:v>
                      </c:pt>
                      <c:pt idx="2313">
                        <c:v>0.60722718905806627</c:v>
                      </c:pt>
                      <c:pt idx="2314">
                        <c:v>0.9114711967351945</c:v>
                      </c:pt>
                      <c:pt idx="2315">
                        <c:v>1.10541373249663</c:v>
                      </c:pt>
                      <c:pt idx="2316">
                        <c:v>1.1852174992762949</c:v>
                      </c:pt>
                      <c:pt idx="2317">
                        <c:v>1.3655308455754021</c:v>
                      </c:pt>
                      <c:pt idx="2318">
                        <c:v>1.664791651735148</c:v>
                      </c:pt>
                      <c:pt idx="2319">
                        <c:v>1.6802137841920179</c:v>
                      </c:pt>
                      <c:pt idx="2320">
                        <c:v>1.613430282629239</c:v>
                      </c:pt>
                      <c:pt idx="2321">
                        <c:v>1.382323372694001</c:v>
                      </c:pt>
                      <c:pt idx="2322">
                        <c:v>1.300612805846397</c:v>
                      </c:pt>
                      <c:pt idx="2323">
                        <c:v>1.3775137500650669</c:v>
                      </c:pt>
                      <c:pt idx="2324">
                        <c:v>1.979026277694633</c:v>
                      </c:pt>
                      <c:pt idx="2325">
                        <c:v>2.4142328793594721</c:v>
                      </c:pt>
                      <c:pt idx="2326">
                        <c:v>2.8081119121502551</c:v>
                      </c:pt>
                      <c:pt idx="2327">
                        <c:v>2.87021232545762</c:v>
                      </c:pt>
                      <c:pt idx="2328">
                        <c:v>2.556335827298974</c:v>
                      </c:pt>
                      <c:pt idx="2329">
                        <c:v>2.308251248870218</c:v>
                      </c:pt>
                      <c:pt idx="2330">
                        <c:v>2.4438426474467452</c:v>
                      </c:pt>
                      <c:pt idx="2331">
                        <c:v>2.896069101513937</c:v>
                      </c:pt>
                      <c:pt idx="2332">
                        <c:v>3.0939711801457488</c:v>
                      </c:pt>
                      <c:pt idx="2333">
                        <c:v>3.238901851712523</c:v>
                      </c:pt>
                      <c:pt idx="2334">
                        <c:v>3.0329429729512341</c:v>
                      </c:pt>
                      <c:pt idx="2335">
                        <c:v>2.8399937701718398</c:v>
                      </c:pt>
                      <c:pt idx="2336">
                        <c:v>2.793991546184424</c:v>
                      </c:pt>
                      <c:pt idx="2337">
                        <c:v>2.8415715484137558</c:v>
                      </c:pt>
                      <c:pt idx="2338">
                        <c:v>3.030813228230413</c:v>
                      </c:pt>
                      <c:pt idx="2339">
                        <c:v>3.421660885893365</c:v>
                      </c:pt>
                      <c:pt idx="2340">
                        <c:v>3.9678014734871492</c:v>
                      </c:pt>
                      <c:pt idx="2341">
                        <c:v>4.4666295832935647</c:v>
                      </c:pt>
                      <c:pt idx="2342">
                        <c:v>4.5422451787676552</c:v>
                      </c:pt>
                      <c:pt idx="2343">
                        <c:v>4.7228794582079603</c:v>
                      </c:pt>
                      <c:pt idx="2344">
                        <c:v>4.8513186654725979</c:v>
                      </c:pt>
                      <c:pt idx="2345">
                        <c:v>4.8104212402225954</c:v>
                      </c:pt>
                      <c:pt idx="2346">
                        <c:v>4.8340143267119169</c:v>
                      </c:pt>
                      <c:pt idx="2347">
                        <c:v>4.9955334741514852</c:v>
                      </c:pt>
                      <c:pt idx="2348">
                        <c:v>5.0014855121459254</c:v>
                      </c:pt>
                      <c:pt idx="2349">
                        <c:v>4.7446026681308071</c:v>
                      </c:pt>
                      <c:pt idx="2350">
                        <c:v>4.3260024009580356</c:v>
                      </c:pt>
                      <c:pt idx="2351">
                        <c:v>3.8198439489815001</c:v>
                      </c:pt>
                      <c:pt idx="2352">
                        <c:v>3.587168543067726</c:v>
                      </c:pt>
                      <c:pt idx="2353">
                        <c:v>3.3176261892412828</c:v>
                      </c:pt>
                      <c:pt idx="2354">
                        <c:v>3.0897132063068602</c:v>
                      </c:pt>
                      <c:pt idx="2355">
                        <c:v>3.1991336050189001</c:v>
                      </c:pt>
                      <c:pt idx="2356">
                        <c:v>3.40992199231132</c:v>
                      </c:pt>
                      <c:pt idx="2357">
                        <c:v>3.524807169431889</c:v>
                      </c:pt>
                      <c:pt idx="2358">
                        <c:v>3.723437492794647</c:v>
                      </c:pt>
                      <c:pt idx="2359">
                        <c:v>3.7563961896196969</c:v>
                      </c:pt>
                      <c:pt idx="2360">
                        <c:v>3.645452303122946</c:v>
                      </c:pt>
                      <c:pt idx="2361">
                        <c:v>3.533006786085982</c:v>
                      </c:pt>
                      <c:pt idx="2362">
                        <c:v>3.4578473244540948</c:v>
                      </c:pt>
                      <c:pt idx="2363">
                        <c:v>3.5118364340802901</c:v>
                      </c:pt>
                      <c:pt idx="2364">
                        <c:v>3.5752946025968839</c:v>
                      </c:pt>
                      <c:pt idx="2365">
                        <c:v>3.5074017560157378</c:v>
                      </c:pt>
                      <c:pt idx="2366">
                        <c:v>3.2759105122089238</c:v>
                      </c:pt>
                      <c:pt idx="2367">
                        <c:v>3.036923650477664</c:v>
                      </c:pt>
                      <c:pt idx="2368">
                        <c:v>2.72799015201814</c:v>
                      </c:pt>
                      <c:pt idx="2369">
                        <c:v>2.4761444597931859</c:v>
                      </c:pt>
                      <c:pt idx="2370">
                        <c:v>2.4131608831847911</c:v>
                      </c:pt>
                      <c:pt idx="2371">
                        <c:v>2.384730589599366</c:v>
                      </c:pt>
                      <c:pt idx="2372">
                        <c:v>2.1829852382739841</c:v>
                      </c:pt>
                      <c:pt idx="2373">
                        <c:v>2.0132940915249362</c:v>
                      </c:pt>
                      <c:pt idx="2374">
                        <c:v>1.8734069854236379</c:v>
                      </c:pt>
                      <c:pt idx="2375">
                        <c:v>1.8368780789841259</c:v>
                      </c:pt>
                      <c:pt idx="2376">
                        <c:v>1.929181537695646</c:v>
                      </c:pt>
                      <c:pt idx="2377">
                        <c:v>2.0709421933053411</c:v>
                      </c:pt>
                      <c:pt idx="2378">
                        <c:v>2.1366773079243919</c:v>
                      </c:pt>
                      <c:pt idx="2379">
                        <c:v>2.2919345789299772</c:v>
                      </c:pt>
                      <c:pt idx="2380">
                        <c:v>2.1707374028464002</c:v>
                      </c:pt>
                      <c:pt idx="2381">
                        <c:v>1.794720500076207</c:v>
                      </c:pt>
                      <c:pt idx="2382">
                        <c:v>1.552934542243841</c:v>
                      </c:pt>
                      <c:pt idx="2383">
                        <c:v>1.449709319070891</c:v>
                      </c:pt>
                      <c:pt idx="2384">
                        <c:v>1.663284940086454</c:v>
                      </c:pt>
                      <c:pt idx="2385">
                        <c:v>1.7994622767993009</c:v>
                      </c:pt>
                      <c:pt idx="2386">
                        <c:v>2.1319996034269848</c:v>
                      </c:pt>
                      <c:pt idx="2387">
                        <c:v>2.337861979224642</c:v>
                      </c:pt>
                      <c:pt idx="2388">
                        <c:v>2.3726233404164052</c:v>
                      </c:pt>
                      <c:pt idx="2389">
                        <c:v>2.4098551058487461</c:v>
                      </c:pt>
                      <c:pt idx="2390">
                        <c:v>2.5944846092096561</c:v>
                      </c:pt>
                      <c:pt idx="2391">
                        <c:v>2.80396591905631</c:v>
                      </c:pt>
                      <c:pt idx="2392">
                        <c:v>3.0061032963734129</c:v>
                      </c:pt>
                      <c:pt idx="2393">
                        <c:v>3.1539397361015951</c:v>
                      </c:pt>
                      <c:pt idx="2394">
                        <c:v>3.2036179312217312</c:v>
                      </c:pt>
                      <c:pt idx="2395">
                        <c:v>2.9765090946394501</c:v>
                      </c:pt>
                      <c:pt idx="2396">
                        <c:v>2.7310853011205651</c:v>
                      </c:pt>
                      <c:pt idx="2397">
                        <c:v>2.6367520854501612</c:v>
                      </c:pt>
                      <c:pt idx="2398">
                        <c:v>2.6586244430634229</c:v>
                      </c:pt>
                      <c:pt idx="2399">
                        <c:v>2.549451036699605</c:v>
                      </c:pt>
                      <c:pt idx="2400">
                        <c:v>2.5075226751400792</c:v>
                      </c:pt>
                      <c:pt idx="2401">
                        <c:v>2.58812768553656</c:v>
                      </c:pt>
                      <c:pt idx="2402">
                        <c:v>2.7115908711472678</c:v>
                      </c:pt>
                      <c:pt idx="2403">
                        <c:v>2.802197404170149</c:v>
                      </c:pt>
                      <c:pt idx="2404">
                        <c:v>2.7912651450391501</c:v>
                      </c:pt>
                      <c:pt idx="2405">
                        <c:v>2.8924995319553708</c:v>
                      </c:pt>
                      <c:pt idx="2406">
                        <c:v>2.9602112564714109</c:v>
                      </c:pt>
                      <c:pt idx="2407">
                        <c:v>2.73545660118927</c:v>
                      </c:pt>
                      <c:pt idx="2408">
                        <c:v>2.573052961840653</c:v>
                      </c:pt>
                      <c:pt idx="2409">
                        <c:v>2.5404374020022251</c:v>
                      </c:pt>
                      <c:pt idx="2410">
                        <c:v>2.408178158485732</c:v>
                      </c:pt>
                      <c:pt idx="2411">
                        <c:v>2.332696332921933</c:v>
                      </c:pt>
                      <c:pt idx="2412">
                        <c:v>2.283569390283819</c:v>
                      </c:pt>
                      <c:pt idx="2413">
                        <c:v>2.2576784929597919</c:v>
                      </c:pt>
                      <c:pt idx="2414">
                        <c:v>2.3243349566999019</c:v>
                      </c:pt>
                      <c:pt idx="2415">
                        <c:v>2.299722516675005</c:v>
                      </c:pt>
                      <c:pt idx="2416">
                        <c:v>2.4114448401766491</c:v>
                      </c:pt>
                      <c:pt idx="2417">
                        <c:v>2.2575999712880672</c:v>
                      </c:pt>
                      <c:pt idx="2418">
                        <c:v>2.0685915049005792</c:v>
                      </c:pt>
                      <c:pt idx="2419">
                        <c:v>2.0757908661374391</c:v>
                      </c:pt>
                      <c:pt idx="2420">
                        <c:v>1.9867734819812279</c:v>
                      </c:pt>
                      <c:pt idx="2421">
                        <c:v>1.931121634482583</c:v>
                      </c:pt>
                      <c:pt idx="2422">
                        <c:v>1.8873590180248481</c:v>
                      </c:pt>
                      <c:pt idx="2423">
                        <c:v>1.7623370760128769</c:v>
                      </c:pt>
                      <c:pt idx="2424">
                        <c:v>1.6542608159363841</c:v>
                      </c:pt>
                      <c:pt idx="2425">
                        <c:v>1.614240991563032</c:v>
                      </c:pt>
                      <c:pt idx="2426">
                        <c:v>1.6337157832169471</c:v>
                      </c:pt>
                      <c:pt idx="2427">
                        <c:v>1.545025625241554</c:v>
                      </c:pt>
                      <c:pt idx="2428">
                        <c:v>1.248944852309489</c:v>
                      </c:pt>
                      <c:pt idx="2429">
                        <c:v>1.207595685839125</c:v>
                      </c:pt>
                      <c:pt idx="2430">
                        <c:v>1.380439089640386</c:v>
                      </c:pt>
                      <c:pt idx="2431">
                        <c:v>1.538347636355887</c:v>
                      </c:pt>
                      <c:pt idx="2432">
                        <c:v>1.755504492769318</c:v>
                      </c:pt>
                      <c:pt idx="2433">
                        <c:v>1.855180551465371</c:v>
                      </c:pt>
                      <c:pt idx="2434">
                        <c:v>1.8833987885867911</c:v>
                      </c:pt>
                      <c:pt idx="2435">
                        <c:v>1.7473932419491509</c:v>
                      </c:pt>
                      <c:pt idx="2436">
                        <c:v>1.5072332769505621</c:v>
                      </c:pt>
                      <c:pt idx="2437">
                        <c:v>1.266819510716791</c:v>
                      </c:pt>
                      <c:pt idx="2438">
                        <c:v>0.73691171284820844</c:v>
                      </c:pt>
                      <c:pt idx="2439">
                        <c:v>0.34051246155848242</c:v>
                      </c:pt>
                      <c:pt idx="2440">
                        <c:v>0.20603274303873209</c:v>
                      </c:pt>
                      <c:pt idx="2441">
                        <c:v>4.7223421841171988E-2</c:v>
                      </c:pt>
                      <c:pt idx="2442">
                        <c:v>1.9014284601062741E-2</c:v>
                      </c:pt>
                      <c:pt idx="2443">
                        <c:v>9.079923497821181E-2</c:v>
                      </c:pt>
                      <c:pt idx="2444">
                        <c:v>0.34629767334877198</c:v>
                      </c:pt>
                      <c:pt idx="2445">
                        <c:v>0.59816475223640742</c:v>
                      </c:pt>
                      <c:pt idx="2446">
                        <c:v>0.65883673691421762</c:v>
                      </c:pt>
                      <c:pt idx="2447">
                        <c:v>0.30064542283939089</c:v>
                      </c:pt>
                      <c:pt idx="2448">
                        <c:v>-0.17379117635557109</c:v>
                      </c:pt>
                      <c:pt idx="2449">
                        <c:v>-0.65173275750402504</c:v>
                      </c:pt>
                      <c:pt idx="2450">
                        <c:v>-0.99670146251392389</c:v>
                      </c:pt>
                      <c:pt idx="2451">
                        <c:v>-1.130479794495848</c:v>
                      </c:pt>
                      <c:pt idx="2452">
                        <c:v>-1.1217075554145719</c:v>
                      </c:pt>
                      <c:pt idx="2453">
                        <c:v>-0.88548673248099452</c:v>
                      </c:pt>
                      <c:pt idx="2454">
                        <c:v>-0.40457361735317388</c:v>
                      </c:pt>
                      <c:pt idx="2455">
                        <c:v>-1.501595559929523</c:v>
                      </c:pt>
                      <c:pt idx="2456">
                        <c:v>-1.762723606819024</c:v>
                      </c:pt>
                      <c:pt idx="2457">
                        <c:v>-1.8991605561656359</c:v>
                      </c:pt>
                      <c:pt idx="2458">
                        <c:v>-1.697938054881061</c:v>
                      </c:pt>
                      <c:pt idx="2459">
                        <c:v>-1.346261379426654</c:v>
                      </c:pt>
                      <c:pt idx="2460">
                        <c:v>-0.81028645600703442</c:v>
                      </c:pt>
                      <c:pt idx="2461">
                        <c:v>-0.73080996705658952</c:v>
                      </c:pt>
                      <c:pt idx="2462">
                        <c:v>-0.79643494923567193</c:v>
                      </c:pt>
                      <c:pt idx="2463">
                        <c:v>2.0998233333182981</c:v>
                      </c:pt>
                      <c:pt idx="2464">
                        <c:v>2.0401919681540939</c:v>
                      </c:pt>
                      <c:pt idx="2465">
                        <c:v>1.914703864547729</c:v>
                      </c:pt>
                      <c:pt idx="2466">
                        <c:v>1.9441853867650549</c:v>
                      </c:pt>
                      <c:pt idx="2467">
                        <c:v>1.6769666862452759</c:v>
                      </c:pt>
                      <c:pt idx="2468">
                        <c:v>1.07340984413968</c:v>
                      </c:pt>
                      <c:pt idx="2469">
                        <c:v>1.227413177075626</c:v>
                      </c:pt>
                      <c:pt idx="2470">
                        <c:v>1.2479266784230709</c:v>
                      </c:pt>
                      <c:pt idx="2471">
                        <c:v>1.51307106240508</c:v>
                      </c:pt>
                      <c:pt idx="2472">
                        <c:v>1.9737296128334789</c:v>
                      </c:pt>
                      <c:pt idx="2473">
                        <c:v>2.338907619879397</c:v>
                      </c:pt>
                      <c:pt idx="2474">
                        <c:v>2.3832250924044369</c:v>
                      </c:pt>
                      <c:pt idx="2475">
                        <c:v>1.977275694647076</c:v>
                      </c:pt>
                      <c:pt idx="2476">
                        <c:v>1.3462587579180989</c:v>
                      </c:pt>
                      <c:pt idx="2477">
                        <c:v>0.96435703889598456</c:v>
                      </c:pt>
                      <c:pt idx="2478">
                        <c:v>0.69688101436585448</c:v>
                      </c:pt>
                      <c:pt idx="2479">
                        <c:v>0.49744807609081643</c:v>
                      </c:pt>
                      <c:pt idx="2480">
                        <c:v>0.53384635604902098</c:v>
                      </c:pt>
                      <c:pt idx="2481">
                        <c:v>0.63863194525735412</c:v>
                      </c:pt>
                      <c:pt idx="2482">
                        <c:v>0.70461496781655086</c:v>
                      </c:pt>
                      <c:pt idx="2483">
                        <c:v>0.77976379688396846</c:v>
                      </c:pt>
                      <c:pt idx="2484">
                        <c:v>0.66829970808284189</c:v>
                      </c:pt>
                      <c:pt idx="2485">
                        <c:v>0.42102216793192082</c:v>
                      </c:pt>
                      <c:pt idx="2486">
                        <c:v>0.48104316847404838</c:v>
                      </c:pt>
                      <c:pt idx="2487">
                        <c:v>0.94983787429293542</c:v>
                      </c:pt>
                      <c:pt idx="2488">
                        <c:v>0.74905305336478412</c:v>
                      </c:pt>
                      <c:pt idx="2489">
                        <c:v>0.56173992022315677</c:v>
                      </c:pt>
                      <c:pt idx="2490">
                        <c:v>0.61105127303910545</c:v>
                      </c:pt>
                      <c:pt idx="2491">
                        <c:v>0.72712156300481778</c:v>
                      </c:pt>
                      <c:pt idx="2492">
                        <c:v>0.92827343032410836</c:v>
                      </c:pt>
                      <c:pt idx="2493">
                        <c:v>-1.027952695353862E-2</c:v>
                      </c:pt>
                      <c:pt idx="2494">
                        <c:v>0.23362819721053221</c:v>
                      </c:pt>
                      <c:pt idx="2495">
                        <c:v>0.33664316458562871</c:v>
                      </c:pt>
                      <c:pt idx="2496">
                        <c:v>0.83089423447138921</c:v>
                      </c:pt>
                      <c:pt idx="2497">
                        <c:v>0.91979495911396525</c:v>
                      </c:pt>
                      <c:pt idx="2498">
                        <c:v>0.73382205378226772</c:v>
                      </c:pt>
                      <c:pt idx="2499">
                        <c:v>0.63240028521462532</c:v>
                      </c:pt>
                      <c:pt idx="2500">
                        <c:v>0.60336402000021683</c:v>
                      </c:pt>
                      <c:pt idx="2501">
                        <c:v>0.41693119924086669</c:v>
                      </c:pt>
                      <c:pt idx="2502">
                        <c:v>0.1581329328838022</c:v>
                      </c:pt>
                      <c:pt idx="2503">
                        <c:v>-0.73788019694977314</c:v>
                      </c:pt>
                      <c:pt idx="2504">
                        <c:v>-0.89059275158712237</c:v>
                      </c:pt>
                      <c:pt idx="2505">
                        <c:v>-1.2098650544412139</c:v>
                      </c:pt>
                      <c:pt idx="2506">
                        <c:v>-1.7409718623894519</c:v>
                      </c:pt>
                      <c:pt idx="2507">
                        <c:v>-1.714544840938468</c:v>
                      </c:pt>
                      <c:pt idx="2508">
                        <c:v>-1.759546497311044</c:v>
                      </c:pt>
                      <c:pt idx="2509">
                        <c:v>-2.1623830100877348</c:v>
                      </c:pt>
                      <c:pt idx="2510">
                        <c:v>-2.295941544334906</c:v>
                      </c:pt>
                      <c:pt idx="2511">
                        <c:v>-2.4388213685078051</c:v>
                      </c:pt>
                      <c:pt idx="2512">
                        <c:v>-2.4734197879291919</c:v>
                      </c:pt>
                      <c:pt idx="2513">
                        <c:v>-2.3517684539288322</c:v>
                      </c:pt>
                      <c:pt idx="2514">
                        <c:v>-2.5462756565531581</c:v>
                      </c:pt>
                      <c:pt idx="2515">
                        <c:v>-2.71435738715136</c:v>
                      </c:pt>
                      <c:pt idx="2516">
                        <c:v>-2.8099715428005112</c:v>
                      </c:pt>
                      <c:pt idx="2517">
                        <c:v>-2.8532884480818539</c:v>
                      </c:pt>
                      <c:pt idx="2518">
                        <c:v>-2.9959005465340178</c:v>
                      </c:pt>
                      <c:pt idx="2519">
                        <c:v>-3.3937581144569302</c:v>
                      </c:pt>
                      <c:pt idx="2520">
                        <c:v>-4.1694391650003926</c:v>
                      </c:pt>
                      <c:pt idx="2521">
                        <c:v>-4.2348842520984293</c:v>
                      </c:pt>
                      <c:pt idx="2522">
                        <c:v>-4.354188127789044</c:v>
                      </c:pt>
                      <c:pt idx="2523">
                        <c:v>-4.1815346325328413</c:v>
                      </c:pt>
                      <c:pt idx="2524">
                        <c:v>-4.25383653737806</c:v>
                      </c:pt>
                      <c:pt idx="2525">
                        <c:v>-4.3267925407023746</c:v>
                      </c:pt>
                      <c:pt idx="2526">
                        <c:v>-4.3664751663793853</c:v>
                      </c:pt>
                      <c:pt idx="2527">
                        <c:v>-1.857126709628792</c:v>
                      </c:pt>
                      <c:pt idx="2528">
                        <c:v>-1.9279614575675319</c:v>
                      </c:pt>
                      <c:pt idx="2529">
                        <c:v>-2.4658981797541228</c:v>
                      </c:pt>
                      <c:pt idx="2530">
                        <c:v>-3.2314014667652371</c:v>
                      </c:pt>
                      <c:pt idx="2531">
                        <c:v>-3.6947800487235378</c:v>
                      </c:pt>
                      <c:pt idx="2532">
                        <c:v>-3.8062446072461089</c:v>
                      </c:pt>
                      <c:pt idx="2533">
                        <c:v>-3.8861374408907721</c:v>
                      </c:pt>
                      <c:pt idx="2534">
                        <c:v>-3.8773644497932538</c:v>
                      </c:pt>
                      <c:pt idx="2535">
                        <c:v>-3.8383453832253469</c:v>
                      </c:pt>
                      <c:pt idx="2536">
                        <c:v>-3.868535674191345</c:v>
                      </c:pt>
                      <c:pt idx="2537">
                        <c:v>-4.0187919226919044</c:v>
                      </c:pt>
                      <c:pt idx="2538">
                        <c:v>-3.843247751930793</c:v>
                      </c:pt>
                      <c:pt idx="2539">
                        <c:v>-3.8435227105677909</c:v>
                      </c:pt>
                      <c:pt idx="2540">
                        <c:v>-3.8539031797584151</c:v>
                      </c:pt>
                      <c:pt idx="2541">
                        <c:v>-3.8997518917526031</c:v>
                      </c:pt>
                      <c:pt idx="2542">
                        <c:v>-3.9930568988049449</c:v>
                      </c:pt>
                      <c:pt idx="2543">
                        <c:v>-4.0656569604923387</c:v>
                      </c:pt>
                      <c:pt idx="2544">
                        <c:v>-3.8207565056430282</c:v>
                      </c:pt>
                      <c:pt idx="2545">
                        <c:v>-3.7937205880797991</c:v>
                      </c:pt>
                      <c:pt idx="2546">
                        <c:v>-3.8201664681214629</c:v>
                      </c:pt>
                      <c:pt idx="2547">
                        <c:v>-3.8666319746837892</c:v>
                      </c:pt>
                      <c:pt idx="2548">
                        <c:v>-3.9791989005794099</c:v>
                      </c:pt>
                      <c:pt idx="2549">
                        <c:v>-3.9146768772463618</c:v>
                      </c:pt>
                      <c:pt idx="2550">
                        <c:v>-3.8510589129623121</c:v>
                      </c:pt>
                      <c:pt idx="2551">
                        <c:v>-3.8471091954866861</c:v>
                      </c:pt>
                      <c:pt idx="2552">
                        <c:v>-3.855251248646169</c:v>
                      </c:pt>
                      <c:pt idx="2553">
                        <c:v>-4.0185093938048722</c:v>
                      </c:pt>
                      <c:pt idx="2554">
                        <c:v>-3.8782038642580292</c:v>
                      </c:pt>
                      <c:pt idx="2555">
                        <c:v>-3.827027916489846</c:v>
                      </c:pt>
                      <c:pt idx="2556">
                        <c:v>-3.8456819476864519</c:v>
                      </c:pt>
                      <c:pt idx="2557">
                        <c:v>-3.572326958327471</c:v>
                      </c:pt>
                      <c:pt idx="2558">
                        <c:v>-3.6990222815617919</c:v>
                      </c:pt>
                      <c:pt idx="2559">
                        <c:v>-3.6004353901791761</c:v>
                      </c:pt>
                      <c:pt idx="2560">
                        <c:v>-3.8015633681949539</c:v>
                      </c:pt>
                      <c:pt idx="2561">
                        <c:v>-3.5705556390585111</c:v>
                      </c:pt>
                      <c:pt idx="2562">
                        <c:v>-3.5318177277348202</c:v>
                      </c:pt>
                      <c:pt idx="2563">
                        <c:v>-3.560583718968128</c:v>
                      </c:pt>
                      <c:pt idx="2564">
                        <c:v>-3.6058220893870101</c:v>
                      </c:pt>
                      <c:pt idx="2565">
                        <c:v>-3.7246017893208032</c:v>
                      </c:pt>
                      <c:pt idx="2566">
                        <c:v>-3.6709431712636582</c:v>
                      </c:pt>
                      <c:pt idx="2567">
                        <c:v>-3.6965128552724682</c:v>
                      </c:pt>
                      <c:pt idx="2568">
                        <c:v>-3.471237427585661</c:v>
                      </c:pt>
                      <c:pt idx="2569">
                        <c:v>-3.1220468417693752</c:v>
                      </c:pt>
                      <c:pt idx="2570">
                        <c:v>-3.1434141993807958</c:v>
                      </c:pt>
                      <c:pt idx="2571">
                        <c:v>-3.058123125075201</c:v>
                      </c:pt>
                      <c:pt idx="2572">
                        <c:v>-2.905632595057285</c:v>
                      </c:pt>
                      <c:pt idx="2573">
                        <c:v>-2.8696817127968428</c:v>
                      </c:pt>
                      <c:pt idx="2574">
                        <c:v>-2.919079123564309</c:v>
                      </c:pt>
                      <c:pt idx="2575">
                        <c:v>-2.726888481684711</c:v>
                      </c:pt>
                      <c:pt idx="2576">
                        <c:v>-4.5881596742256416</c:v>
                      </c:pt>
                      <c:pt idx="2577">
                        <c:v>-3.183303279086573</c:v>
                      </c:pt>
                      <c:pt idx="2578">
                        <c:v>-3.2164156089730471</c:v>
                      </c:pt>
                      <c:pt idx="2579">
                        <c:v>-2.8559194481662669</c:v>
                      </c:pt>
                      <c:pt idx="2580">
                        <c:v>-3.1625612577167299</c:v>
                      </c:pt>
                      <c:pt idx="2581">
                        <c:v>-3.3968848787885868</c:v>
                      </c:pt>
                      <c:pt idx="2582">
                        <c:v>-3.7257430075253981</c:v>
                      </c:pt>
                      <c:pt idx="2583">
                        <c:v>-3.6608999147772372</c:v>
                      </c:pt>
                      <c:pt idx="2584">
                        <c:v>-3.7948163861891562</c:v>
                      </c:pt>
                      <c:pt idx="2585">
                        <c:v>-3.9846120095501401</c:v>
                      </c:pt>
                      <c:pt idx="2586">
                        <c:v>-4.4291199623402608</c:v>
                      </c:pt>
                      <c:pt idx="2587">
                        <c:v>-4.779651002929568</c:v>
                      </c:pt>
                      <c:pt idx="2588">
                        <c:v>-4.0460473711935281</c:v>
                      </c:pt>
                      <c:pt idx="2589">
                        <c:v>-3.7341027614826712</c:v>
                      </c:pt>
                      <c:pt idx="2590">
                        <c:v>-4.135146806525305</c:v>
                      </c:pt>
                      <c:pt idx="2591">
                        <c:v>-4.2607088770757056</c:v>
                      </c:pt>
                      <c:pt idx="2592">
                        <c:v>-4.2197811330670261</c:v>
                      </c:pt>
                      <c:pt idx="2593">
                        <c:v>-4.0982710736592356</c:v>
                      </c:pt>
                      <c:pt idx="2594">
                        <c:v>-4.2001796634782096</c:v>
                      </c:pt>
                      <c:pt idx="2595">
                        <c:v>-4.1008678380236914</c:v>
                      </c:pt>
                      <c:pt idx="2596">
                        <c:v>-3.933336051201084</c:v>
                      </c:pt>
                      <c:pt idx="2597">
                        <c:v>-3.7811467425543608</c:v>
                      </c:pt>
                      <c:pt idx="2598">
                        <c:v>-3.8602959555349061</c:v>
                      </c:pt>
                      <c:pt idx="2599">
                        <c:v>-3.8570175001831521</c:v>
                      </c:pt>
                      <c:pt idx="2600">
                        <c:v>-3.9862796615057721</c:v>
                      </c:pt>
                      <c:pt idx="2601">
                        <c:v>-3.7903740596443058</c:v>
                      </c:pt>
                      <c:pt idx="2602">
                        <c:v>-3.8655374664024809</c:v>
                      </c:pt>
                      <c:pt idx="2603">
                        <c:v>-3.7740629447955372</c:v>
                      </c:pt>
                      <c:pt idx="2604">
                        <c:v>-3.5248983340006941</c:v>
                      </c:pt>
                      <c:pt idx="2605">
                        <c:v>-3.4626757871272629</c:v>
                      </c:pt>
                      <c:pt idx="2606">
                        <c:v>-3.4144999533839151</c:v>
                      </c:pt>
                      <c:pt idx="2607">
                        <c:v>-3.382553263526086</c:v>
                      </c:pt>
                      <c:pt idx="2608">
                        <c:v>-3.513150044520267</c:v>
                      </c:pt>
                      <c:pt idx="2609">
                        <c:v>-3.405285569439191</c:v>
                      </c:pt>
                      <c:pt idx="2610">
                        <c:v>-3.5214522454804329</c:v>
                      </c:pt>
                      <c:pt idx="2611">
                        <c:v>-3.4759677086014991</c:v>
                      </c:pt>
                      <c:pt idx="2612">
                        <c:v>-3.5978814715397962</c:v>
                      </c:pt>
                      <c:pt idx="2613">
                        <c:v>-3.6680575324289779</c:v>
                      </c:pt>
                      <c:pt idx="2614">
                        <c:v>-3.7728363193840142</c:v>
                      </c:pt>
                      <c:pt idx="2615">
                        <c:v>-3.527111433210194</c:v>
                      </c:pt>
                      <c:pt idx="2616">
                        <c:v>-3.1033406940973181</c:v>
                      </c:pt>
                      <c:pt idx="2617">
                        <c:v>-3.0981338634564981</c:v>
                      </c:pt>
                      <c:pt idx="2618">
                        <c:v>-3.176072258219425</c:v>
                      </c:pt>
                      <c:pt idx="2619">
                        <c:v>-3.158141635236408</c:v>
                      </c:pt>
                      <c:pt idx="2620">
                        <c:v>-3.246582048681478</c:v>
                      </c:pt>
                      <c:pt idx="2621">
                        <c:v>-3.4601178774912289</c:v>
                      </c:pt>
                      <c:pt idx="2622">
                        <c:v>-3.6322813174806008</c:v>
                      </c:pt>
                      <c:pt idx="2623">
                        <c:v>-3.5356816790911578</c:v>
                      </c:pt>
                      <c:pt idx="2624">
                        <c:v>-3.3964740075083291</c:v>
                      </c:pt>
                      <c:pt idx="2625">
                        <c:v>-3.3284693458934158</c:v>
                      </c:pt>
                      <c:pt idx="2626">
                        <c:v>-3.154245787247643</c:v>
                      </c:pt>
                      <c:pt idx="2627">
                        <c:v>-2.9441038241688249</c:v>
                      </c:pt>
                      <c:pt idx="2628">
                        <c:v>-2.5720285051623328</c:v>
                      </c:pt>
                      <c:pt idx="2629">
                        <c:v>-2.2072324834167532</c:v>
                      </c:pt>
                      <c:pt idx="2630">
                        <c:v>-2.0960850944036542</c:v>
                      </c:pt>
                      <c:pt idx="2631">
                        <c:v>-2.504162196433632</c:v>
                      </c:pt>
                      <c:pt idx="2632">
                        <c:v>-2.7673179433600308</c:v>
                      </c:pt>
                      <c:pt idx="2633">
                        <c:v>-2.8676340094615989</c:v>
                      </c:pt>
                      <c:pt idx="2634">
                        <c:v>-2.857451293138686</c:v>
                      </c:pt>
                      <c:pt idx="2635">
                        <c:v>-3.2548500688627282</c:v>
                      </c:pt>
                      <c:pt idx="2636">
                        <c:v>-3.2722199237537422</c:v>
                      </c:pt>
                      <c:pt idx="2637">
                        <c:v>-3.3141792122104992</c:v>
                      </c:pt>
                      <c:pt idx="2638">
                        <c:v>-3.36984635657649</c:v>
                      </c:pt>
                      <c:pt idx="2639">
                        <c:v>-3.3696749166197071</c:v>
                      </c:pt>
                      <c:pt idx="2640">
                        <c:v>-3.462450819338537</c:v>
                      </c:pt>
                      <c:pt idx="2641">
                        <c:v>-3.5054924292958418</c:v>
                      </c:pt>
                      <c:pt idx="2642">
                        <c:v>-3.6963351887814389</c:v>
                      </c:pt>
                      <c:pt idx="2643">
                        <c:v>-3.7666575309574299</c:v>
                      </c:pt>
                      <c:pt idx="2644">
                        <c:v>-3.7508856378868871</c:v>
                      </c:pt>
                      <c:pt idx="2645">
                        <c:v>-4.0140262848374499</c:v>
                      </c:pt>
                      <c:pt idx="2646">
                        <c:v>-3.9819640564412642</c:v>
                      </c:pt>
                      <c:pt idx="2647">
                        <c:v>-3.7275619503758959</c:v>
                      </c:pt>
                      <c:pt idx="2648">
                        <c:v>-3.7389895959055801</c:v>
                      </c:pt>
                      <c:pt idx="2649">
                        <c:v>-3.7264550478463061</c:v>
                      </c:pt>
                      <c:pt idx="2650">
                        <c:v>-3.506886466681947</c:v>
                      </c:pt>
                      <c:pt idx="2651">
                        <c:v>-2.8141600438650189</c:v>
                      </c:pt>
                      <c:pt idx="2652">
                        <c:v>-2.3100489839313738</c:v>
                      </c:pt>
                      <c:pt idx="2653">
                        <c:v>-2.009383433787467</c:v>
                      </c:pt>
                      <c:pt idx="2654">
                        <c:v>-1.836741265307261</c:v>
                      </c:pt>
                      <c:pt idx="2655">
                        <c:v>-2.072488895168259</c:v>
                      </c:pt>
                      <c:pt idx="2656">
                        <c:v>-2.0531592202745359</c:v>
                      </c:pt>
                      <c:pt idx="2657">
                        <c:v>-1.8685422028625009</c:v>
                      </c:pt>
                      <c:pt idx="2658">
                        <c:v>-1.72145284811219</c:v>
                      </c:pt>
                      <c:pt idx="2659">
                        <c:v>-1.88027152389848</c:v>
                      </c:pt>
                      <c:pt idx="2660">
                        <c:v>-2.0907523034337352</c:v>
                      </c:pt>
                      <c:pt idx="2661">
                        <c:v>-2.2399111551527069</c:v>
                      </c:pt>
                      <c:pt idx="2662">
                        <c:v>-2.7309504092004051</c:v>
                      </c:pt>
                      <c:pt idx="2663">
                        <c:v>-3.2151078360972489</c:v>
                      </c:pt>
                      <c:pt idx="2664">
                        <c:v>-3.3781594978194338</c:v>
                      </c:pt>
                      <c:pt idx="2665">
                        <c:v>-3.4435719707571502</c:v>
                      </c:pt>
                      <c:pt idx="2666">
                        <c:v>-3.7475099844347262</c:v>
                      </c:pt>
                      <c:pt idx="2667">
                        <c:v>-3.840848448080783</c:v>
                      </c:pt>
                      <c:pt idx="2668">
                        <c:v>-3.887871205124299</c:v>
                      </c:pt>
                      <c:pt idx="2669">
                        <c:v>-3.7579772799241291</c:v>
                      </c:pt>
                      <c:pt idx="2670">
                        <c:v>-3.6064052952628889</c:v>
                      </c:pt>
                      <c:pt idx="2671">
                        <c:v>-3.4661574198650191</c:v>
                      </c:pt>
                      <c:pt idx="2672">
                        <c:v>-3.396947030360923</c:v>
                      </c:pt>
                      <c:pt idx="2673">
                        <c:v>-3.4202860947061531</c:v>
                      </c:pt>
                      <c:pt idx="2674">
                        <c:v>-3.2454749168585582</c:v>
                      </c:pt>
                      <c:pt idx="2675">
                        <c:v>-3.3047046959550852</c:v>
                      </c:pt>
                      <c:pt idx="2676">
                        <c:v>-3.1583293096877911</c:v>
                      </c:pt>
                      <c:pt idx="2677">
                        <c:v>-2.8757195828282569</c:v>
                      </c:pt>
                      <c:pt idx="2678">
                        <c:v>-2.5686093057765662</c:v>
                      </c:pt>
                      <c:pt idx="2679">
                        <c:v>-2.545458697129694</c:v>
                      </c:pt>
                      <c:pt idx="2680">
                        <c:v>-2.4710690526686552</c:v>
                      </c:pt>
                      <c:pt idx="2681">
                        <c:v>-2.3900333166347272</c:v>
                      </c:pt>
                      <c:pt idx="2682">
                        <c:v>-2.0756876464422929</c:v>
                      </c:pt>
                      <c:pt idx="2683">
                        <c:v>-1.9499878126434951</c:v>
                      </c:pt>
                      <c:pt idx="2684">
                        <c:v>-2.0127771765159261</c:v>
                      </c:pt>
                      <c:pt idx="2685">
                        <c:v>-2.00328186453853</c:v>
                      </c:pt>
                      <c:pt idx="2686">
                        <c:v>-2.1038800572050449</c:v>
                      </c:pt>
                      <c:pt idx="2687">
                        <c:v>-1.946734437429317</c:v>
                      </c:pt>
                      <c:pt idx="2688">
                        <c:v>-1.927705713908056</c:v>
                      </c:pt>
                      <c:pt idx="2689">
                        <c:v>-1.903380267384001</c:v>
                      </c:pt>
                      <c:pt idx="2690">
                        <c:v>-1.7467308514635169</c:v>
                      </c:pt>
                      <c:pt idx="2691">
                        <c:v>-1.7057089825805609</c:v>
                      </c:pt>
                      <c:pt idx="2692">
                        <c:v>-1.65218877206271</c:v>
                      </c:pt>
                      <c:pt idx="2693">
                        <c:v>-1.625030344921738</c:v>
                      </c:pt>
                      <c:pt idx="2694">
                        <c:v>-1.5429627242340569</c:v>
                      </c:pt>
                      <c:pt idx="2695">
                        <c:v>-1.459360333401464</c:v>
                      </c:pt>
                      <c:pt idx="2696">
                        <c:v>-1.6004250245498759</c:v>
                      </c:pt>
                      <c:pt idx="2697">
                        <c:v>-1.644527634307386</c:v>
                      </c:pt>
                      <c:pt idx="2698">
                        <c:v>-1.525823792841762</c:v>
                      </c:pt>
                      <c:pt idx="2699">
                        <c:v>-1.351088243557669</c:v>
                      </c:pt>
                      <c:pt idx="2700">
                        <c:v>-1.310457332548628</c:v>
                      </c:pt>
                      <c:pt idx="2701">
                        <c:v>-1.148833019033261</c:v>
                      </c:pt>
                      <c:pt idx="2702">
                        <c:v>-1.1094447752726311</c:v>
                      </c:pt>
                      <c:pt idx="2703">
                        <c:v>-1.1743224254834681</c:v>
                      </c:pt>
                      <c:pt idx="2704">
                        <c:v>-0.99537760518869556</c:v>
                      </c:pt>
                      <c:pt idx="2705">
                        <c:v>-0.88960760882827639</c:v>
                      </c:pt>
                      <c:pt idx="2706">
                        <c:v>-1.105598134100001</c:v>
                      </c:pt>
                      <c:pt idx="2707">
                        <c:v>-1.1856681053092979</c:v>
                      </c:pt>
                      <c:pt idx="2708">
                        <c:v>-1.5957187553962711</c:v>
                      </c:pt>
                      <c:pt idx="2709">
                        <c:v>-1.80629742719098</c:v>
                      </c:pt>
                      <c:pt idx="2710">
                        <c:v>-1.677288083610087</c:v>
                      </c:pt>
                      <c:pt idx="2711">
                        <c:v>-1.485577565243845</c:v>
                      </c:pt>
                      <c:pt idx="2712">
                        <c:v>-1.3440581226403949</c:v>
                      </c:pt>
                      <c:pt idx="2713">
                        <c:v>-1.3052849137508871</c:v>
                      </c:pt>
                      <c:pt idx="2714">
                        <c:v>-1.2945898147845141</c:v>
                      </c:pt>
                      <c:pt idx="2715">
                        <c:v>-1.2171930684048591</c:v>
                      </c:pt>
                      <c:pt idx="2716">
                        <c:v>-1.07449980621935</c:v>
                      </c:pt>
                      <c:pt idx="2717">
                        <c:v>-1.0060203601305751</c:v>
                      </c:pt>
                      <c:pt idx="2718">
                        <c:v>-1.083798734055307</c:v>
                      </c:pt>
                      <c:pt idx="2719">
                        <c:v>-1.166465568944598</c:v>
                      </c:pt>
                      <c:pt idx="2720">
                        <c:v>-1.037109119264668</c:v>
                      </c:pt>
                      <c:pt idx="2721">
                        <c:v>-0.87200662869537493</c:v>
                      </c:pt>
                      <c:pt idx="2722">
                        <c:v>-0.71452735808097834</c:v>
                      </c:pt>
                      <c:pt idx="2723">
                        <c:v>-0.4025031948184869</c:v>
                      </c:pt>
                      <c:pt idx="2724">
                        <c:v>-0.32794576767422468</c:v>
                      </c:pt>
                      <c:pt idx="2725">
                        <c:v>-7.7493693947450093E-2</c:v>
                      </c:pt>
                      <c:pt idx="2726">
                        <c:v>-8.7306391474498216E-2</c:v>
                      </c:pt>
                      <c:pt idx="2727">
                        <c:v>4.5379300244459693E-2</c:v>
                      </c:pt>
                      <c:pt idx="2728">
                        <c:v>0.23830014610126871</c:v>
                      </c:pt>
                      <c:pt idx="2729">
                        <c:v>0.2079881018471228</c:v>
                      </c:pt>
                      <c:pt idx="2730">
                        <c:v>1.1795498098614439E-2</c:v>
                      </c:pt>
                      <c:pt idx="2731">
                        <c:v>-0.24011508180937571</c:v>
                      </c:pt>
                      <c:pt idx="2732">
                        <c:v>-0.53229595648792072</c:v>
                      </c:pt>
                      <c:pt idx="2733">
                        <c:v>-0.6574156298531606</c:v>
                      </c:pt>
                      <c:pt idx="2734">
                        <c:v>-0.68748922480030794</c:v>
                      </c:pt>
                      <c:pt idx="2735">
                        <c:v>-0.52424951365773764</c:v>
                      </c:pt>
                      <c:pt idx="2736">
                        <c:v>-0.15546770275068991</c:v>
                      </c:pt>
                      <c:pt idx="2737">
                        <c:v>0.28620124748744702</c:v>
                      </c:pt>
                      <c:pt idx="2738">
                        <c:v>0.42609633865222868</c:v>
                      </c:pt>
                      <c:pt idx="2739">
                        <c:v>0.49425284842929068</c:v>
                      </c:pt>
                      <c:pt idx="2740">
                        <c:v>0.23427639671275341</c:v>
                      </c:pt>
                      <c:pt idx="2741">
                        <c:v>0.124911384478779</c:v>
                      </c:pt>
                      <c:pt idx="2742">
                        <c:v>6.5013643781034081E-2</c:v>
                      </c:pt>
                      <c:pt idx="2743">
                        <c:v>0.28100778500135348</c:v>
                      </c:pt>
                      <c:pt idx="2744">
                        <c:v>0.62218433773690662</c:v>
                      </c:pt>
                      <c:pt idx="2745">
                        <c:v>0.7342926072231637</c:v>
                      </c:pt>
                      <c:pt idx="2746">
                        <c:v>0.5041381778091929</c:v>
                      </c:pt>
                      <c:pt idx="2747">
                        <c:v>0.5627736171239851</c:v>
                      </c:pt>
                      <c:pt idx="2748">
                        <c:v>0.71106668042657484</c:v>
                      </c:pt>
                      <c:pt idx="2749">
                        <c:v>0.93983758368870196</c:v>
                      </c:pt>
                      <c:pt idx="2750">
                        <c:v>1.2557249545205491</c:v>
                      </c:pt>
                      <c:pt idx="2751">
                        <c:v>1.474064408635144</c:v>
                      </c:pt>
                      <c:pt idx="2752">
                        <c:v>1.670340551799441</c:v>
                      </c:pt>
                      <c:pt idx="2753">
                        <c:v>1.752122945649192</c:v>
                      </c:pt>
                      <c:pt idx="2754">
                        <c:v>1.719642280864067</c:v>
                      </c:pt>
                      <c:pt idx="2755">
                        <c:v>1.573865302712034</c:v>
                      </c:pt>
                      <c:pt idx="2756">
                        <c:v>1.4758952124621769</c:v>
                      </c:pt>
                      <c:pt idx="2757">
                        <c:v>1.285339419139639</c:v>
                      </c:pt>
                      <c:pt idx="2758">
                        <c:v>1.2754694074380031</c:v>
                      </c:pt>
                      <c:pt idx="2759">
                        <c:v>1.3502383467430139</c:v>
                      </c:pt>
                      <c:pt idx="2760">
                        <c:v>1.42758544968496</c:v>
                      </c:pt>
                      <c:pt idx="2761">
                        <c:v>1.3297462511774001</c:v>
                      </c:pt>
                      <c:pt idx="2762">
                        <c:v>1.29165940557957</c:v>
                      </c:pt>
                      <c:pt idx="2763">
                        <c:v>1.364128550412703</c:v>
                      </c:pt>
                      <c:pt idx="2764">
                        <c:v>1.1861219908411129</c:v>
                      </c:pt>
                      <c:pt idx="2765">
                        <c:v>0.96600589993881114</c:v>
                      </c:pt>
                      <c:pt idx="2766">
                        <c:v>1.093870782385898</c:v>
                      </c:pt>
                      <c:pt idx="2767">
                        <c:v>1.150404580870237</c:v>
                      </c:pt>
                      <c:pt idx="2768">
                        <c:v>1.297129200349004</c:v>
                      </c:pt>
                      <c:pt idx="2769">
                        <c:v>0.94850104402876489</c:v>
                      </c:pt>
                      <c:pt idx="2770">
                        <c:v>0.54340609561397157</c:v>
                      </c:pt>
                      <c:pt idx="2771">
                        <c:v>0.31158532516122311</c:v>
                      </c:pt>
                      <c:pt idx="2772">
                        <c:v>9.6281248950877571E-2</c:v>
                      </c:pt>
                      <c:pt idx="2773">
                        <c:v>0.1508714767687796</c:v>
                      </c:pt>
                      <c:pt idx="2774">
                        <c:v>0.25275654029589911</c:v>
                      </c:pt>
                      <c:pt idx="2775">
                        <c:v>0.38289866471202483</c:v>
                      </c:pt>
                      <c:pt idx="2776">
                        <c:v>0.56820263581535979</c:v>
                      </c:pt>
                      <c:pt idx="2777">
                        <c:v>0.66655664033542006</c:v>
                      </c:pt>
                      <c:pt idx="2778">
                        <c:v>0.55271949964895017</c:v>
                      </c:pt>
                      <c:pt idx="2779">
                        <c:v>0.36362727689385449</c:v>
                      </c:pt>
                      <c:pt idx="2780">
                        <c:v>0.387004157170112</c:v>
                      </c:pt>
                      <c:pt idx="2781">
                        <c:v>0.5720371377398239</c:v>
                      </c:pt>
                      <c:pt idx="2782">
                        <c:v>0.61499046794329448</c:v>
                      </c:pt>
                      <c:pt idx="2783">
                        <c:v>0.5087104933509996</c:v>
                      </c:pt>
                      <c:pt idx="2784">
                        <c:v>0.72841651368315519</c:v>
                      </c:pt>
                      <c:pt idx="2785">
                        <c:v>0.98445352450295143</c:v>
                      </c:pt>
                      <c:pt idx="2786">
                        <c:v>1.1865826743917911</c:v>
                      </c:pt>
                      <c:pt idx="2787">
                        <c:v>1.295632690382297</c:v>
                      </c:pt>
                      <c:pt idx="2788">
                        <c:v>1.320750897005514</c:v>
                      </c:pt>
                      <c:pt idx="2789">
                        <c:v>1.203999260957582</c:v>
                      </c:pt>
                      <c:pt idx="2790">
                        <c:v>0.916978670173342</c:v>
                      </c:pt>
                      <c:pt idx="2791">
                        <c:v>0.77177622999591033</c:v>
                      </c:pt>
                      <c:pt idx="2792">
                        <c:v>0.56333182986168673</c:v>
                      </c:pt>
                      <c:pt idx="2793">
                        <c:v>0.36317609974379972</c:v>
                      </c:pt>
                      <c:pt idx="2794">
                        <c:v>0.12612262670447341</c:v>
                      </c:pt>
                      <c:pt idx="2795">
                        <c:v>8.841337323806131E-2</c:v>
                      </c:pt>
                      <c:pt idx="2796">
                        <c:v>0.15032068282563019</c:v>
                      </c:pt>
                      <c:pt idx="2797">
                        <c:v>0.2107106796589012</c:v>
                      </c:pt>
                      <c:pt idx="2798">
                        <c:v>0.14717999985255109</c:v>
                      </c:pt>
                      <c:pt idx="2799">
                        <c:v>0.26440737626391952</c:v>
                      </c:pt>
                      <c:pt idx="2800">
                        <c:v>0.43624956748675481</c:v>
                      </c:pt>
                      <c:pt idx="2801">
                        <c:v>0.63932515663194178</c:v>
                      </c:pt>
                      <c:pt idx="2802">
                        <c:v>0.7521348685057716</c:v>
                      </c:pt>
                      <c:pt idx="2803">
                        <c:v>0.68649214409215253</c:v>
                      </c:pt>
                      <c:pt idx="2804">
                        <c:v>0.55350647005614251</c:v>
                      </c:pt>
                      <c:pt idx="2805">
                        <c:v>0.64102319700798482</c:v>
                      </c:pt>
                      <c:pt idx="2806">
                        <c:v>0.816699166268676</c:v>
                      </c:pt>
                      <c:pt idx="2807">
                        <c:v>0.72116214704157877</c:v>
                      </c:pt>
                      <c:pt idx="2808">
                        <c:v>0.61497360262160816</c:v>
                      </c:pt>
                      <c:pt idx="2809">
                        <c:v>0.41750403190127022</c:v>
                      </c:pt>
                      <c:pt idx="2810">
                        <c:v>0.34660642531788433</c:v>
                      </c:pt>
                      <c:pt idx="2811">
                        <c:v>2.8685573801889769E-2</c:v>
                      </c:pt>
                      <c:pt idx="2812">
                        <c:v>-0.19687817271530469</c:v>
                      </c:pt>
                      <c:pt idx="2813">
                        <c:v>-0.12693477236047701</c:v>
                      </c:pt>
                      <c:pt idx="2814">
                        <c:v>-6.236154718090188E-2</c:v>
                      </c:pt>
                      <c:pt idx="2815">
                        <c:v>4.3971163170197357E-2</c:v>
                      </c:pt>
                      <c:pt idx="2816">
                        <c:v>-0.115320186452542</c:v>
                      </c:pt>
                      <c:pt idx="2817">
                        <c:v>-0.1020051668362837</c:v>
                      </c:pt>
                      <c:pt idx="2818">
                        <c:v>-4.3940647592569347E-2</c:v>
                      </c:pt>
                      <c:pt idx="2819">
                        <c:v>0.18164082608620041</c:v>
                      </c:pt>
                      <c:pt idx="2820">
                        <c:v>8.5544495832284073E-2</c:v>
                      </c:pt>
                      <c:pt idx="2821">
                        <c:v>5.6844495831093383E-2</c:v>
                      </c:pt>
                      <c:pt idx="2822">
                        <c:v>2.8701648036447539E-2</c:v>
                      </c:pt>
                      <c:pt idx="2823">
                        <c:v>0.13386756447315781</c:v>
                      </c:pt>
                      <c:pt idx="2824">
                        <c:v>2.3238870174383489E-2</c:v>
                      </c:pt>
                      <c:pt idx="2825">
                        <c:v>-0.34535812376349501</c:v>
                      </c:pt>
                      <c:pt idx="2826">
                        <c:v>-0.51274982839194128</c:v>
                      </c:pt>
                      <c:pt idx="2827">
                        <c:v>-0.70170311069889724</c:v>
                      </c:pt>
                      <c:pt idx="2828">
                        <c:v>-0.73983785258308843</c:v>
                      </c:pt>
                      <c:pt idx="2829">
                        <c:v>-0.79988491356688263</c:v>
                      </c:pt>
                      <c:pt idx="2830">
                        <c:v>-0.84004567123014684</c:v>
                      </c:pt>
                      <c:pt idx="2831">
                        <c:v>-0.83913480906987425</c:v>
                      </c:pt>
                      <c:pt idx="2832">
                        <c:v>-0.77572005268597055</c:v>
                      </c:pt>
                      <c:pt idx="2833">
                        <c:v>-0.89772673705977379</c:v>
                      </c:pt>
                      <c:pt idx="2834">
                        <c:v>-1.2341761842857399</c:v>
                      </c:pt>
                      <c:pt idx="2835">
                        <c:v>-1.733590803834016</c:v>
                      </c:pt>
                      <c:pt idx="2836">
                        <c:v>-1.996382697011414</c:v>
                      </c:pt>
                      <c:pt idx="2837">
                        <c:v>-2.069654091103418</c:v>
                      </c:pt>
                      <c:pt idx="2838">
                        <c:v>-2.1557826302458292</c:v>
                      </c:pt>
                      <c:pt idx="2839">
                        <c:v>-2.0338514365200022</c:v>
                      </c:pt>
                      <c:pt idx="2840">
                        <c:v>-1.877202776791747</c:v>
                      </c:pt>
                      <c:pt idx="2841">
                        <c:v>-1.612608637409785</c:v>
                      </c:pt>
                      <c:pt idx="2842">
                        <c:v>-1.7566455665279039</c:v>
                      </c:pt>
                      <c:pt idx="2843">
                        <c:v>-2.1217424073739251</c:v>
                      </c:pt>
                      <c:pt idx="2844">
                        <c:v>-2.467858201952565</c:v>
                      </c:pt>
                      <c:pt idx="2845">
                        <c:v>-2.485160615276143</c:v>
                      </c:pt>
                      <c:pt idx="2846">
                        <c:v>-2.457914199135486</c:v>
                      </c:pt>
                      <c:pt idx="2847">
                        <c:v>-2.506678741778837</c:v>
                      </c:pt>
                      <c:pt idx="2848">
                        <c:v>-2.5487743151393878</c:v>
                      </c:pt>
                      <c:pt idx="2849">
                        <c:v>-2.4439859102777701</c:v>
                      </c:pt>
                      <c:pt idx="2850">
                        <c:v>-2.4704863867465718</c:v>
                      </c:pt>
                      <c:pt idx="2851">
                        <c:v>-2.5517513841286821</c:v>
                      </c:pt>
                      <c:pt idx="2852">
                        <c:v>-2.5368519754192511</c:v>
                      </c:pt>
                      <c:pt idx="2853">
                        <c:v>-2.5199917358169119</c:v>
                      </c:pt>
                      <c:pt idx="2854">
                        <c:v>-2.5288312002041899</c:v>
                      </c:pt>
                      <c:pt idx="2855">
                        <c:v>-2.6171951566248208</c:v>
                      </c:pt>
                      <c:pt idx="2856">
                        <c:v>-2.742958893678531</c:v>
                      </c:pt>
                      <c:pt idx="2857">
                        <c:v>-2.8010671943190371</c:v>
                      </c:pt>
                      <c:pt idx="2858">
                        <c:v>-2.90594280239864</c:v>
                      </c:pt>
                      <c:pt idx="2859">
                        <c:v>-2.9653863134631901</c:v>
                      </c:pt>
                      <c:pt idx="2860">
                        <c:v>-3.123179828959223</c:v>
                      </c:pt>
                      <c:pt idx="2861">
                        <c:v>-3.1848415133204031</c:v>
                      </c:pt>
                      <c:pt idx="2862">
                        <c:v>-3.2885643856676312</c:v>
                      </c:pt>
                      <c:pt idx="2863">
                        <c:v>-3.3093558558218281</c:v>
                      </c:pt>
                      <c:pt idx="2864">
                        <c:v>-3.4625628420014962</c:v>
                      </c:pt>
                      <c:pt idx="2865">
                        <c:v>-3.543374361980284</c:v>
                      </c:pt>
                      <c:pt idx="2866">
                        <c:v>-3.4684300441456011</c:v>
                      </c:pt>
                      <c:pt idx="2867">
                        <c:v>-3.4659057450418231</c:v>
                      </c:pt>
                      <c:pt idx="2868">
                        <c:v>-3.6274681965836391</c:v>
                      </c:pt>
                      <c:pt idx="2869">
                        <c:v>-3.6099716843060188</c:v>
                      </c:pt>
                      <c:pt idx="2870">
                        <c:v>-3.6210637609394358</c:v>
                      </c:pt>
                      <c:pt idx="2871">
                        <c:v>-3.5563040684594238</c:v>
                      </c:pt>
                      <c:pt idx="2872">
                        <c:v>-3.5585356394613141</c:v>
                      </c:pt>
                      <c:pt idx="2873">
                        <c:v>-3.5136737136999141</c:v>
                      </c:pt>
                      <c:pt idx="2874">
                        <c:v>-3.3211308988230939</c:v>
                      </c:pt>
                      <c:pt idx="2875">
                        <c:v>-3.1770397283741829</c:v>
                      </c:pt>
                      <c:pt idx="2876">
                        <c:v>-3.0435361852978522</c:v>
                      </c:pt>
                      <c:pt idx="2877">
                        <c:v>-2.964870084214728</c:v>
                      </c:pt>
                      <c:pt idx="2878">
                        <c:v>-2.803654700593849</c:v>
                      </c:pt>
                      <c:pt idx="2879">
                        <c:v>-2.7810710774081091</c:v>
                      </c:pt>
                      <c:pt idx="2880">
                        <c:v>-2.906178858053535</c:v>
                      </c:pt>
                      <c:pt idx="2881">
                        <c:v>-2.801682485264807</c:v>
                      </c:pt>
                      <c:pt idx="2882">
                        <c:v>-2.7763950973505209</c:v>
                      </c:pt>
                      <c:pt idx="2883">
                        <c:v>-2.7673590854001291</c:v>
                      </c:pt>
                      <c:pt idx="2884">
                        <c:v>-2.8039893533683111</c:v>
                      </c:pt>
                      <c:pt idx="2885">
                        <c:v>-2.8976252453856408</c:v>
                      </c:pt>
                      <c:pt idx="2886">
                        <c:v>-3.0223177499078071</c:v>
                      </c:pt>
                      <c:pt idx="2887">
                        <c:v>-3.1735790491672602</c:v>
                      </c:pt>
                      <c:pt idx="2888">
                        <c:v>-2.8809753483598679</c:v>
                      </c:pt>
                      <c:pt idx="2889">
                        <c:v>-2.6903129376897419</c:v>
                      </c:pt>
                      <c:pt idx="2890">
                        <c:v>-2.7125541148951049</c:v>
                      </c:pt>
                      <c:pt idx="2891">
                        <c:v>-3.018650541949877</c:v>
                      </c:pt>
                      <c:pt idx="2892">
                        <c:v>-4.5194704608061054</c:v>
                      </c:pt>
                      <c:pt idx="2893">
                        <c:v>-4.6901926401530849</c:v>
                      </c:pt>
                      <c:pt idx="2894">
                        <c:v>-3.7120043200921602</c:v>
                      </c:pt>
                      <c:pt idx="2895">
                        <c:v>-3.5856661261548251</c:v>
                      </c:pt>
                      <c:pt idx="2896">
                        <c:v>-2.473337642272595</c:v>
                      </c:pt>
                      <c:pt idx="2897">
                        <c:v>-2.35649297403969</c:v>
                      </c:pt>
                      <c:pt idx="2898">
                        <c:v>-2.232371365769465</c:v>
                      </c:pt>
                      <c:pt idx="2899">
                        <c:v>-2.154045618552451</c:v>
                      </c:pt>
                      <c:pt idx="2900">
                        <c:v>-2.806125071037084</c:v>
                      </c:pt>
                      <c:pt idx="2901">
                        <c:v>-3.0608715998255338</c:v>
                      </c:pt>
                      <c:pt idx="2902">
                        <c:v>-2.996778545574486</c:v>
                      </c:pt>
                      <c:pt idx="2903">
                        <c:v>-3.098163761597716</c:v>
                      </c:pt>
                      <c:pt idx="2904">
                        <c:v>-3.187038375568183</c:v>
                      </c:pt>
                      <c:pt idx="2905">
                        <c:v>-3.478896063540446</c:v>
                      </c:pt>
                      <c:pt idx="2906">
                        <c:v>-3.7974171848732499</c:v>
                      </c:pt>
                      <c:pt idx="2907">
                        <c:v>-3.8170403339064141</c:v>
                      </c:pt>
                      <c:pt idx="2908">
                        <c:v>-3.7524458252488331</c:v>
                      </c:pt>
                      <c:pt idx="2909">
                        <c:v>-3.570526118143925</c:v>
                      </c:pt>
                      <c:pt idx="2910">
                        <c:v>-3.431256951169158</c:v>
                      </c:pt>
                      <c:pt idx="2911">
                        <c:v>-3.4883490923058611</c:v>
                      </c:pt>
                      <c:pt idx="2912">
                        <c:v>-3.4465689979073089</c:v>
                      </c:pt>
                      <c:pt idx="2913">
                        <c:v>-3.501961476337704</c:v>
                      </c:pt>
                      <c:pt idx="2914">
                        <c:v>-3.5485839522617848</c:v>
                      </c:pt>
                      <c:pt idx="2915">
                        <c:v>-3.5732549749815661</c:v>
                      </c:pt>
                      <c:pt idx="2916">
                        <c:v>-3.6446841710711628</c:v>
                      </c:pt>
                      <c:pt idx="2917">
                        <c:v>-3.6551776818949189</c:v>
                      </c:pt>
                      <c:pt idx="2918">
                        <c:v>-3.843976361003409</c:v>
                      </c:pt>
                      <c:pt idx="2919">
                        <c:v>-4.1387576055016213</c:v>
                      </c:pt>
                      <c:pt idx="2920">
                        <c:v>-4.3183814387921666</c:v>
                      </c:pt>
                      <c:pt idx="2921">
                        <c:v>-4.4910218089718041</c:v>
                      </c:pt>
                      <c:pt idx="2922">
                        <c:v>-4.5367055072844691</c:v>
                      </c:pt>
                      <c:pt idx="2923">
                        <c:v>-4.4477385933912039</c:v>
                      </c:pt>
                      <c:pt idx="2924">
                        <c:v>-4.4131196613404047</c:v>
                      </c:pt>
                      <c:pt idx="2925">
                        <c:v>-4.4228134774842172</c:v>
                      </c:pt>
                      <c:pt idx="2926">
                        <c:v>-4.1129712061894281</c:v>
                      </c:pt>
                      <c:pt idx="2927">
                        <c:v>-3.6991393575163252</c:v>
                      </c:pt>
                      <c:pt idx="2928">
                        <c:v>-3.6465961516073508</c:v>
                      </c:pt>
                      <c:pt idx="2929">
                        <c:v>-3.6979540646942541</c:v>
                      </c:pt>
                      <c:pt idx="2930">
                        <c:v>-3.750684258581348</c:v>
                      </c:pt>
                      <c:pt idx="2931">
                        <c:v>-3.7326900399148162</c:v>
                      </c:pt>
                      <c:pt idx="2932">
                        <c:v>-3.8758165693284781</c:v>
                      </c:pt>
                      <c:pt idx="2933">
                        <c:v>-3.9899931665904189</c:v>
                      </c:pt>
                      <c:pt idx="2934">
                        <c:v>-4.1593084566651823</c:v>
                      </c:pt>
                      <c:pt idx="2935">
                        <c:v>-4.3005233926979418</c:v>
                      </c:pt>
                      <c:pt idx="2936">
                        <c:v>-4.2740670175624356</c:v>
                      </c:pt>
                      <c:pt idx="2937">
                        <c:v>-4.1071063836352586</c:v>
                      </c:pt>
                      <c:pt idx="2938">
                        <c:v>-3.602650590729997</c:v>
                      </c:pt>
                      <c:pt idx="2939">
                        <c:v>-3.1121725487925351</c:v>
                      </c:pt>
                      <c:pt idx="2940">
                        <c:v>-2.731648245922679</c:v>
                      </c:pt>
                      <c:pt idx="2941">
                        <c:v>-2.2791554831896992</c:v>
                      </c:pt>
                      <c:pt idx="2942">
                        <c:v>-1.8311864190532989</c:v>
                      </c:pt>
                      <c:pt idx="2943">
                        <c:v>-1.444696068470138</c:v>
                      </c:pt>
                      <c:pt idx="2944">
                        <c:v>-1.4979961503288839</c:v>
                      </c:pt>
                      <c:pt idx="2945">
                        <c:v>-1.613653676832274</c:v>
                      </c:pt>
                      <c:pt idx="2946">
                        <c:v>-1.7953327430404891</c:v>
                      </c:pt>
                      <c:pt idx="2947">
                        <c:v>-1.907572552338205</c:v>
                      </c:pt>
                      <c:pt idx="2948">
                        <c:v>-1.7782897604247501</c:v>
                      </c:pt>
                      <c:pt idx="2949">
                        <c:v>-1.7230969570159611</c:v>
                      </c:pt>
                      <c:pt idx="2950">
                        <c:v>-1.840039078276827</c:v>
                      </c:pt>
                      <c:pt idx="2951">
                        <c:v>-1.977273794625146</c:v>
                      </c:pt>
                      <c:pt idx="2952">
                        <c:v>-1.7317313719639531</c:v>
                      </c:pt>
                      <c:pt idx="2953">
                        <c:v>-1.8775199675841749</c:v>
                      </c:pt>
                      <c:pt idx="2954">
                        <c:v>-1.9820760277079339</c:v>
                      </c:pt>
                      <c:pt idx="2955">
                        <c:v>-1.911172986544837</c:v>
                      </c:pt>
                      <c:pt idx="2956">
                        <c:v>-1.8068010966505299</c:v>
                      </c:pt>
                      <c:pt idx="2957">
                        <c:v>-1.7342887370636459</c:v>
                      </c:pt>
                      <c:pt idx="2958">
                        <c:v>-1.6144085072249961</c:v>
                      </c:pt>
                      <c:pt idx="2959">
                        <c:v>-1.6976048398679491</c:v>
                      </c:pt>
                      <c:pt idx="2960">
                        <c:v>-2.015431746412252</c:v>
                      </c:pt>
                      <c:pt idx="2961">
                        <c:v>-2.4533558913410869</c:v>
                      </c:pt>
                      <c:pt idx="2962">
                        <c:v>-2.534921188485423</c:v>
                      </c:pt>
                      <c:pt idx="2963">
                        <c:v>-2.7536364584785722</c:v>
                      </c:pt>
                      <c:pt idx="2964">
                        <c:v>-2.80628958741806</c:v>
                      </c:pt>
                      <c:pt idx="2965">
                        <c:v>-2.6604673561028518</c:v>
                      </c:pt>
                      <c:pt idx="2966">
                        <c:v>-2.435598435260736</c:v>
                      </c:pt>
                      <c:pt idx="2967">
                        <c:v>-2.484359286996034</c:v>
                      </c:pt>
                      <c:pt idx="2968">
                        <c:v>-2.381925442151116</c:v>
                      </c:pt>
                      <c:pt idx="2969">
                        <c:v>-2.322122982613223</c:v>
                      </c:pt>
                      <c:pt idx="2970">
                        <c:v>-2.1468397243181299</c:v>
                      </c:pt>
                      <c:pt idx="2971">
                        <c:v>-2.0789028646747481</c:v>
                      </c:pt>
                      <c:pt idx="2972">
                        <c:v>-2.09076147804437</c:v>
                      </c:pt>
                      <c:pt idx="2973">
                        <c:v>-2.1846893830833269</c:v>
                      </c:pt>
                      <c:pt idx="2974">
                        <c:v>-2.4275372566099191</c:v>
                      </c:pt>
                      <c:pt idx="2975">
                        <c:v>-2.5561756189194962</c:v>
                      </c:pt>
                      <c:pt idx="2976">
                        <c:v>-2.4748758412828589</c:v>
                      </c:pt>
                      <c:pt idx="2977">
                        <c:v>-2.5011872967656759</c:v>
                      </c:pt>
                      <c:pt idx="2978">
                        <c:v>-2.1741263885545679</c:v>
                      </c:pt>
                      <c:pt idx="2979">
                        <c:v>-1.7857641838786269</c:v>
                      </c:pt>
                      <c:pt idx="2980">
                        <c:v>-1.60999038731906</c:v>
                      </c:pt>
                      <c:pt idx="2981">
                        <c:v>-1.46389304576151</c:v>
                      </c:pt>
                      <c:pt idx="2982">
                        <c:v>-1.478220808417307</c:v>
                      </c:pt>
                      <c:pt idx="2983">
                        <c:v>-1.666947760053989</c:v>
                      </c:pt>
                      <c:pt idx="2984">
                        <c:v>-1.644379214704337</c:v>
                      </c:pt>
                      <c:pt idx="2985">
                        <c:v>-1.5733108946323611</c:v>
                      </c:pt>
                      <c:pt idx="2986">
                        <c:v>-1.403198410770619</c:v>
                      </c:pt>
                      <c:pt idx="2987">
                        <c:v>-1.082394423490342</c:v>
                      </c:pt>
                      <c:pt idx="2988">
                        <c:v>-0.79490684166654935</c:v>
                      </c:pt>
                      <c:pt idx="2989">
                        <c:v>-0.51506447525210441</c:v>
                      </c:pt>
                      <c:pt idx="2990">
                        <c:v>-0.13377496003674849</c:v>
                      </c:pt>
                      <c:pt idx="2991">
                        <c:v>5.7315505398634531E-2</c:v>
                      </c:pt>
                      <c:pt idx="2992">
                        <c:v>-1.641293223853639E-2</c:v>
                      </c:pt>
                      <c:pt idx="2993">
                        <c:v>-0.26300005324794667</c:v>
                      </c:pt>
                      <c:pt idx="2994">
                        <c:v>-0.47806782316515051</c:v>
                      </c:pt>
                      <c:pt idx="2995">
                        <c:v>-0.68169632792950696</c:v>
                      </c:pt>
                      <c:pt idx="2996">
                        <c:v>-0.77726408057060026</c:v>
                      </c:pt>
                      <c:pt idx="2997">
                        <c:v>-0.67460298082354853</c:v>
                      </c:pt>
                      <c:pt idx="2998">
                        <c:v>-0.76555691872527099</c:v>
                      </c:pt>
                      <c:pt idx="2999">
                        <c:v>-0.43767219895628517</c:v>
                      </c:pt>
                      <c:pt idx="3000">
                        <c:v>-0.9957824890929885</c:v>
                      </c:pt>
                      <c:pt idx="3001">
                        <c:v>-0.2148202603792489</c:v>
                      </c:pt>
                      <c:pt idx="3002">
                        <c:v>-1.6157461514713269</c:v>
                      </c:pt>
                      <c:pt idx="3003">
                        <c:v>-1.888852639252796</c:v>
                      </c:pt>
                      <c:pt idx="3004">
                        <c:v>-2.3798856894648042</c:v>
                      </c:pt>
                      <c:pt idx="3005">
                        <c:v>-2.463188636868467</c:v>
                      </c:pt>
                      <c:pt idx="3006">
                        <c:v>-2.5409245477081339</c:v>
                      </c:pt>
                      <c:pt idx="3007">
                        <c:v>-2.386699524457665</c:v>
                      </c:pt>
                      <c:pt idx="3008">
                        <c:v>0.65211737704150641</c:v>
                      </c:pt>
                      <c:pt idx="3009">
                        <c:v>1.050103296804245</c:v>
                      </c:pt>
                      <c:pt idx="3010">
                        <c:v>1.4136290569545771</c:v>
                      </c:pt>
                      <c:pt idx="3011">
                        <c:v>1.675352448367426</c:v>
                      </c:pt>
                      <c:pt idx="3012">
                        <c:v>1.8278383205219759</c:v>
                      </c:pt>
                      <c:pt idx="3013">
                        <c:v>1.814151099466903</c:v>
                      </c:pt>
                      <c:pt idx="3014">
                        <c:v>1.483799594288463</c:v>
                      </c:pt>
                      <c:pt idx="3015">
                        <c:v>1.1689127533477239</c:v>
                      </c:pt>
                      <c:pt idx="3016">
                        <c:v>0.87675101908611008</c:v>
                      </c:pt>
                      <c:pt idx="3017">
                        <c:v>0.7683767052453252</c:v>
                      </c:pt>
                      <c:pt idx="3018">
                        <c:v>1.011700999660045</c:v>
                      </c:pt>
                      <c:pt idx="3019">
                        <c:v>1.231825189483877</c:v>
                      </c:pt>
                      <c:pt idx="3020">
                        <c:v>1.430694351197165</c:v>
                      </c:pt>
                      <c:pt idx="3021">
                        <c:v>1.463753668373204</c:v>
                      </c:pt>
                      <c:pt idx="3022">
                        <c:v>1.3250217155905619</c:v>
                      </c:pt>
                      <c:pt idx="3023">
                        <c:v>1.330789065627072</c:v>
                      </c:pt>
                      <c:pt idx="3024">
                        <c:v>1.1378504850592159</c:v>
                      </c:pt>
                      <c:pt idx="3025">
                        <c:v>0.96494299525099214</c:v>
                      </c:pt>
                      <c:pt idx="3026">
                        <c:v>0.86107093383701994</c:v>
                      </c:pt>
                      <c:pt idx="3027">
                        <c:v>0.98959572286680986</c:v>
                      </c:pt>
                      <c:pt idx="3028">
                        <c:v>0.85740447929145192</c:v>
                      </c:pt>
                      <c:pt idx="3029">
                        <c:v>0.64571378604879526</c:v>
                      </c:pt>
                      <c:pt idx="3030">
                        <c:v>0.420814451496062</c:v>
                      </c:pt>
                      <c:pt idx="3031">
                        <c:v>7.8094550933792348E-2</c:v>
                      </c:pt>
                      <c:pt idx="3032">
                        <c:v>-0.231612880161428</c:v>
                      </c:pt>
                      <c:pt idx="3033">
                        <c:v>-0.40264886253034848</c:v>
                      </c:pt>
                      <c:pt idx="3034">
                        <c:v>-0.59139494015302163</c:v>
                      </c:pt>
                      <c:pt idx="3035">
                        <c:v>-0.71516119583996041</c:v>
                      </c:pt>
                      <c:pt idx="3036">
                        <c:v>-0.38282044365053969</c:v>
                      </c:pt>
                      <c:pt idx="3037">
                        <c:v>0.36465576869594191</c:v>
                      </c:pt>
                      <c:pt idx="3038">
                        <c:v>0.91309393085161594</c:v>
                      </c:pt>
                      <c:pt idx="3039">
                        <c:v>1.346912229087005</c:v>
                      </c:pt>
                      <c:pt idx="3040">
                        <c:v>1.3273616824393351</c:v>
                      </c:pt>
                      <c:pt idx="3041">
                        <c:v>1.490036809880557</c:v>
                      </c:pt>
                      <c:pt idx="3042">
                        <c:v>1.589251441874449</c:v>
                      </c:pt>
                      <c:pt idx="3043">
                        <c:v>1.4405993551874561</c:v>
                      </c:pt>
                      <c:pt idx="3044">
                        <c:v>1.1321774547869441</c:v>
                      </c:pt>
                      <c:pt idx="3045">
                        <c:v>0.88113395050402976</c:v>
                      </c:pt>
                      <c:pt idx="3046">
                        <c:v>0.80891545866440939</c:v>
                      </c:pt>
                      <c:pt idx="3047">
                        <c:v>0.71835233929071429</c:v>
                      </c:pt>
                      <c:pt idx="3048">
                        <c:v>0.57092874990744735</c:v>
                      </c:pt>
                      <c:pt idx="3049">
                        <c:v>0.66947943583166658</c:v>
                      </c:pt>
                      <c:pt idx="3050">
                        <c:v>0.59635263787173354</c:v>
                      </c:pt>
                      <c:pt idx="3051">
                        <c:v>0.59685197291772352</c:v>
                      </c:pt>
                      <c:pt idx="3052">
                        <c:v>0.55627442182137621</c:v>
                      </c:pt>
                      <c:pt idx="3053">
                        <c:v>0.57174324343961569</c:v>
                      </c:pt>
                      <c:pt idx="3054">
                        <c:v>0.51728257707427794</c:v>
                      </c:pt>
                      <c:pt idx="3055">
                        <c:v>0.49711529219562872</c:v>
                      </c:pt>
                      <c:pt idx="3056">
                        <c:v>0.38047461992994108</c:v>
                      </c:pt>
                      <c:pt idx="3057">
                        <c:v>0.43102697328953199</c:v>
                      </c:pt>
                      <c:pt idx="3058">
                        <c:v>0.79289721183106032</c:v>
                      </c:pt>
                      <c:pt idx="3059">
                        <c:v>1.187119500724088</c:v>
                      </c:pt>
                      <c:pt idx="3060">
                        <c:v>1.5239221018803979</c:v>
                      </c:pt>
                      <c:pt idx="3061">
                        <c:v>1.678587073521115</c:v>
                      </c:pt>
                      <c:pt idx="3062">
                        <c:v>1.726060725641184</c:v>
                      </c:pt>
                      <c:pt idx="3063">
                        <c:v>1.765806472627484</c:v>
                      </c:pt>
                      <c:pt idx="3064">
                        <c:v>1.4154402087021869</c:v>
                      </c:pt>
                      <c:pt idx="3065">
                        <c:v>1.163728812061426</c:v>
                      </c:pt>
                      <c:pt idx="3066">
                        <c:v>0.78896057545166876</c:v>
                      </c:pt>
                      <c:pt idx="3067">
                        <c:v>0.26665193463985187</c:v>
                      </c:pt>
                      <c:pt idx="3068">
                        <c:v>-0.28080493914394361</c:v>
                      </c:pt>
                      <c:pt idx="3069">
                        <c:v>-0.48665915040213897</c:v>
                      </c:pt>
                      <c:pt idx="3070">
                        <c:v>-0.24630612110338149</c:v>
                      </c:pt>
                      <c:pt idx="3071">
                        <c:v>7.7175678251091021E-2</c:v>
                      </c:pt>
                      <c:pt idx="3072">
                        <c:v>0.28513040905643983</c:v>
                      </c:pt>
                      <c:pt idx="3073">
                        <c:v>0.42473611468155681</c:v>
                      </c:pt>
                      <c:pt idx="3074">
                        <c:v>0.38906803441068111</c:v>
                      </c:pt>
                      <c:pt idx="3075">
                        <c:v>0.34480793233190632</c:v>
                      </c:pt>
                      <c:pt idx="3076">
                        <c:v>0.27329419651701792</c:v>
                      </c:pt>
                      <c:pt idx="3077">
                        <c:v>0.32820914944160728</c:v>
                      </c:pt>
                      <c:pt idx="3078">
                        <c:v>0.49648353711023702</c:v>
                      </c:pt>
                      <c:pt idx="3079">
                        <c:v>0.85621534552322009</c:v>
                      </c:pt>
                      <c:pt idx="3080">
                        <c:v>0.96074604763135774</c:v>
                      </c:pt>
                      <c:pt idx="3081">
                        <c:v>0.82957721760173175</c:v>
                      </c:pt>
                      <c:pt idx="3082">
                        <c:v>0.86160739280407495</c:v>
                      </c:pt>
                      <c:pt idx="3083">
                        <c:v>0.95094012223703239</c:v>
                      </c:pt>
                      <c:pt idx="3084">
                        <c:v>0.78613265094335583</c:v>
                      </c:pt>
                      <c:pt idx="3085">
                        <c:v>0.77488697608203427</c:v>
                      </c:pt>
                      <c:pt idx="3086">
                        <c:v>0.87309380853970864</c:v>
                      </c:pt>
                      <c:pt idx="3087">
                        <c:v>0.84325692195876112</c:v>
                      </c:pt>
                      <c:pt idx="3088">
                        <c:v>0.79967928682655554</c:v>
                      </c:pt>
                      <c:pt idx="3089">
                        <c:v>1.0148745394137251</c:v>
                      </c:pt>
                      <c:pt idx="3090">
                        <c:v>1.3279778944358529</c:v>
                      </c:pt>
                      <c:pt idx="3091">
                        <c:v>1.6096293729245219</c:v>
                      </c:pt>
                      <c:pt idx="3092">
                        <c:v>1.7049174356642049</c:v>
                      </c:pt>
                      <c:pt idx="3093">
                        <c:v>1.475551948631072</c:v>
                      </c:pt>
                      <c:pt idx="3094">
                        <c:v>1.285907581722628</c:v>
                      </c:pt>
                      <c:pt idx="3095">
                        <c:v>1.274689849134464</c:v>
                      </c:pt>
                      <c:pt idx="3096">
                        <c:v>1.38530500960157</c:v>
                      </c:pt>
                      <c:pt idx="3097">
                        <c:v>1.4190988334079719</c:v>
                      </c:pt>
                      <c:pt idx="3098">
                        <c:v>1.4774971251285911</c:v>
                      </c:pt>
                      <c:pt idx="3099">
                        <c:v>1.439746514829356</c:v>
                      </c:pt>
                      <c:pt idx="3100">
                        <c:v>1.390212657341418</c:v>
                      </c:pt>
                      <c:pt idx="3101">
                        <c:v>1.4822304545754801</c:v>
                      </c:pt>
                      <c:pt idx="3102">
                        <c:v>1.690164479483576</c:v>
                      </c:pt>
                      <c:pt idx="3103">
                        <c:v>1.7550055398806499</c:v>
                      </c:pt>
                      <c:pt idx="3104">
                        <c:v>1.991192220716155</c:v>
                      </c:pt>
                      <c:pt idx="3105">
                        <c:v>2.090942011579338</c:v>
                      </c:pt>
                      <c:pt idx="3106">
                        <c:v>2.206611775106333</c:v>
                      </c:pt>
                      <c:pt idx="3107">
                        <c:v>2.4860478502542378</c:v>
                      </c:pt>
                      <c:pt idx="3108">
                        <c:v>2.7954849467561029</c:v>
                      </c:pt>
                      <c:pt idx="3109">
                        <c:v>2.814586173122517</c:v>
                      </c:pt>
                      <c:pt idx="3110">
                        <c:v>2.4287932972790491</c:v>
                      </c:pt>
                      <c:pt idx="3111">
                        <c:v>2.151531622613065</c:v>
                      </c:pt>
                      <c:pt idx="3112">
                        <c:v>2.0251593730566162</c:v>
                      </c:pt>
                      <c:pt idx="3113">
                        <c:v>2.2285526091043542</c:v>
                      </c:pt>
                      <c:pt idx="3114">
                        <c:v>2.5995866855515568</c:v>
                      </c:pt>
                      <c:pt idx="3115">
                        <c:v>2.9991083347311291</c:v>
                      </c:pt>
                      <c:pt idx="3116">
                        <c:v>3.478429029857939</c:v>
                      </c:pt>
                      <c:pt idx="3117">
                        <c:v>3.6917946910136599</c:v>
                      </c:pt>
                      <c:pt idx="3118">
                        <c:v>3.7812658708982019</c:v>
                      </c:pt>
                      <c:pt idx="3119">
                        <c:v>3.7510353585032461</c:v>
                      </c:pt>
                      <c:pt idx="3120">
                        <c:v>3.5665958699788209</c:v>
                      </c:pt>
                      <c:pt idx="3121">
                        <c:v>3.63435091531111</c:v>
                      </c:pt>
                      <c:pt idx="3122">
                        <c:v>3.7170993737696159</c:v>
                      </c:pt>
                      <c:pt idx="3123">
                        <c:v>3.8730017793359708</c:v>
                      </c:pt>
                      <c:pt idx="3124">
                        <c:v>3.902103102528343</c:v>
                      </c:pt>
                      <c:pt idx="3125">
                        <c:v>3.758416582906758</c:v>
                      </c:pt>
                      <c:pt idx="3126">
                        <c:v>3.4745079788441888</c:v>
                      </c:pt>
                      <c:pt idx="3127">
                        <c:v>2.9301224042074949</c:v>
                      </c:pt>
                      <c:pt idx="3128">
                        <c:v>2.5335102756921581</c:v>
                      </c:pt>
                      <c:pt idx="3129">
                        <c:v>2.987154561268679</c:v>
                      </c:pt>
                      <c:pt idx="3130">
                        <c:v>2.8641332091681888</c:v>
                      </c:pt>
                      <c:pt idx="3131">
                        <c:v>2.9146973384893422</c:v>
                      </c:pt>
                      <c:pt idx="3132">
                        <c:v>2.923835168545267</c:v>
                      </c:pt>
                      <c:pt idx="3133">
                        <c:v>2.9198598546156398</c:v>
                      </c:pt>
                      <c:pt idx="3134">
                        <c:v>3.02537665726752</c:v>
                      </c:pt>
                      <c:pt idx="3135">
                        <c:v>3.274596305700745</c:v>
                      </c:pt>
                      <c:pt idx="3136">
                        <c:v>3.3547862829246911</c:v>
                      </c:pt>
                      <c:pt idx="3137">
                        <c:v>3.398201465204417</c:v>
                      </c:pt>
                      <c:pt idx="3138">
                        <c:v>3.6459111642896089</c:v>
                      </c:pt>
                      <c:pt idx="3139">
                        <c:v>3.965664473402299</c:v>
                      </c:pt>
                      <c:pt idx="3140">
                        <c:v>4.2874887438191838</c:v>
                      </c:pt>
                      <c:pt idx="3141">
                        <c:v>4.7477016944562402</c:v>
                      </c:pt>
                      <c:pt idx="3142">
                        <c:v>5.3171928026852608</c:v>
                      </c:pt>
                      <c:pt idx="3143">
                        <c:v>5.3944226810425047</c:v>
                      </c:pt>
                      <c:pt idx="3144">
                        <c:v>5.2870632910047828</c:v>
                      </c:pt>
                      <c:pt idx="3145">
                        <c:v>5.295831841933083</c:v>
                      </c:pt>
                      <c:pt idx="3146">
                        <c:v>5.0867618857913453</c:v>
                      </c:pt>
                      <c:pt idx="3147">
                        <c:v>4.8461040318140389</c:v>
                      </c:pt>
                      <c:pt idx="3148">
                        <c:v>4.4669738241785879</c:v>
                      </c:pt>
                      <c:pt idx="3149">
                        <c:v>4.1069884041545226</c:v>
                      </c:pt>
                      <c:pt idx="3150">
                        <c:v>3.9740602913784828</c:v>
                      </c:pt>
                      <c:pt idx="3151">
                        <c:v>4.0527596924172267</c:v>
                      </c:pt>
                      <c:pt idx="3152">
                        <c:v>4.0886799820286877</c:v>
                      </c:pt>
                      <c:pt idx="3153">
                        <c:v>4.0549556033019174</c:v>
                      </c:pt>
                      <c:pt idx="3154">
                        <c:v>4.1067616805532614</c:v>
                      </c:pt>
                      <c:pt idx="3155">
                        <c:v>4.0374852906619676</c:v>
                      </c:pt>
                      <c:pt idx="3156">
                        <c:v>3.9930578148315359</c:v>
                      </c:pt>
                      <c:pt idx="3157">
                        <c:v>3.8504843978618628</c:v>
                      </c:pt>
                      <c:pt idx="3158">
                        <c:v>3.6978774731953452</c:v>
                      </c:pt>
                      <c:pt idx="3159">
                        <c:v>3.5568275140922121</c:v>
                      </c:pt>
                      <c:pt idx="3160">
                        <c:v>3.3692693182361029</c:v>
                      </c:pt>
                      <c:pt idx="3161">
                        <c:v>3.0977247445175542</c:v>
                      </c:pt>
                      <c:pt idx="3162">
                        <c:v>2.8282295977981109</c:v>
                      </c:pt>
                      <c:pt idx="3163">
                        <c:v>2.735332830248884</c:v>
                      </c:pt>
                      <c:pt idx="3164">
                        <c:v>2.4798561537389459</c:v>
                      </c:pt>
                      <c:pt idx="3165">
                        <c:v>2.297573133611805</c:v>
                      </c:pt>
                      <c:pt idx="3166">
                        <c:v>2.2578315252267829</c:v>
                      </c:pt>
                      <c:pt idx="3167">
                        <c:v>2.5510135405968648</c:v>
                      </c:pt>
                      <c:pt idx="3168">
                        <c:v>2.8964428368963109</c:v>
                      </c:pt>
                      <c:pt idx="3169">
                        <c:v>2.873934622963696</c:v>
                      </c:pt>
                      <c:pt idx="3170">
                        <c:v>2.6556846332642192</c:v>
                      </c:pt>
                      <c:pt idx="3171">
                        <c:v>2.5026884281591348</c:v>
                      </c:pt>
                      <c:pt idx="3172">
                        <c:v>2.2677266297284988</c:v>
                      </c:pt>
                      <c:pt idx="3173">
                        <c:v>1.975875766751106</c:v>
                      </c:pt>
                      <c:pt idx="3174">
                        <c:v>1.574923085073219</c:v>
                      </c:pt>
                      <c:pt idx="3175">
                        <c:v>0.86360151018167586</c:v>
                      </c:pt>
                      <c:pt idx="3176">
                        <c:v>0.23890414489271561</c:v>
                      </c:pt>
                      <c:pt idx="3177">
                        <c:v>-1.3283097621668259E-2</c:v>
                      </c:pt>
                      <c:pt idx="3178">
                        <c:v>-6.9021373888429105E-2</c:v>
                      </c:pt>
                      <c:pt idx="3179">
                        <c:v>-0.220744246602009</c:v>
                      </c:pt>
                      <c:pt idx="3180">
                        <c:v>-0.1059869521084404</c:v>
                      </c:pt>
                      <c:pt idx="3181">
                        <c:v>1.771848648073621E-2</c:v>
                      </c:pt>
                      <c:pt idx="3182">
                        <c:v>4.4652781245020479E-2</c:v>
                      </c:pt>
                      <c:pt idx="3183">
                        <c:v>2.7462320895538329E-2</c:v>
                      </c:pt>
                      <c:pt idx="3184">
                        <c:v>1.359805181967718E-2</c:v>
                      </c:pt>
                      <c:pt idx="3185">
                        <c:v>-0.131560898924175</c:v>
                      </c:pt>
                      <c:pt idx="3186">
                        <c:v>-0.31576845709400581</c:v>
                      </c:pt>
                      <c:pt idx="3187">
                        <c:v>-0.51048006026470405</c:v>
                      </c:pt>
                      <c:pt idx="3188">
                        <c:v>-0.51906347418998755</c:v>
                      </c:pt>
                      <c:pt idx="3189">
                        <c:v>-0.47052193863927971</c:v>
                      </c:pt>
                      <c:pt idx="3190">
                        <c:v>-0.53494850252733217</c:v>
                      </c:pt>
                      <c:pt idx="3191">
                        <c:v>-0.70930864956319728</c:v>
                      </c:pt>
                      <c:pt idx="3192">
                        <c:v>-0.91056023865585878</c:v>
                      </c:pt>
                      <c:pt idx="3193">
                        <c:v>-1.005692941944075</c:v>
                      </c:pt>
                      <c:pt idx="3194">
                        <c:v>-0.63771322765731608</c:v>
                      </c:pt>
                      <c:pt idx="3195">
                        <c:v>-0.19501607349167391</c:v>
                      </c:pt>
                      <c:pt idx="3196">
                        <c:v>0.14448274696360991</c:v>
                      </c:pt>
                      <c:pt idx="3197">
                        <c:v>0.38531837226706878</c:v>
                      </c:pt>
                      <c:pt idx="3198">
                        <c:v>0.63626201792320036</c:v>
                      </c:pt>
                      <c:pt idx="3199">
                        <c:v>0.83786907841738434</c:v>
                      </c:pt>
                      <c:pt idx="3200">
                        <c:v>0.78044062442214046</c:v>
                      </c:pt>
                      <c:pt idx="3201">
                        <c:v>0.73222872751724111</c:v>
                      </c:pt>
                      <c:pt idx="3202">
                        <c:v>0.51950089264179988</c:v>
                      </c:pt>
                      <c:pt idx="3203">
                        <c:v>0.14727972125418801</c:v>
                      </c:pt>
                      <c:pt idx="3204">
                        <c:v>-0.18620409456524339</c:v>
                      </c:pt>
                      <c:pt idx="3205">
                        <c:v>-0.4773609407479058</c:v>
                      </c:pt>
                      <c:pt idx="3206">
                        <c:v>-0.94969617957972086</c:v>
                      </c:pt>
                      <c:pt idx="3207">
                        <c:v>-1.232286650693214</c:v>
                      </c:pt>
                      <c:pt idx="3208">
                        <c:v>-1.3307750876933351</c:v>
                      </c:pt>
                      <c:pt idx="3209">
                        <c:v>-1.5593495052709381</c:v>
                      </c:pt>
                      <c:pt idx="3210">
                        <c:v>-1.673981023476196</c:v>
                      </c:pt>
                      <c:pt idx="3211">
                        <c:v>-1.6523553228600449</c:v>
                      </c:pt>
                      <c:pt idx="3212">
                        <c:v>-1.5811638239290251</c:v>
                      </c:pt>
                      <c:pt idx="3213">
                        <c:v>-1.4190589602309771</c:v>
                      </c:pt>
                      <c:pt idx="3214">
                        <c:v>-1.34161305951442</c:v>
                      </c:pt>
                      <c:pt idx="3215">
                        <c:v>-0.98351127506019065</c:v>
                      </c:pt>
                      <c:pt idx="3216">
                        <c:v>0.92851933332585723</c:v>
                      </c:pt>
                      <c:pt idx="3217">
                        <c:v>-0.69574315724014058</c:v>
                      </c:pt>
                      <c:pt idx="3218">
                        <c:v>0.66617634768387024</c:v>
                      </c:pt>
                      <c:pt idx="3219">
                        <c:v>0.61538295971119561</c:v>
                      </c:pt>
                      <c:pt idx="3220">
                        <c:v>-1.4722181067958999</c:v>
                      </c:pt>
                      <c:pt idx="3221">
                        <c:v>-0.59662833516144953</c:v>
                      </c:pt>
                      <c:pt idx="3222">
                        <c:v>-1.245698267895152</c:v>
                      </c:pt>
                      <c:pt idx="3223">
                        <c:v>-0.96373434605962094</c:v>
                      </c:pt>
                      <c:pt idx="3224">
                        <c:v>-1.0304096787929189</c:v>
                      </c:pt>
                      <c:pt idx="3225">
                        <c:v>-1.1704180714071459</c:v>
                      </c:pt>
                      <c:pt idx="3226">
                        <c:v>-1.1922421912650041</c:v>
                      </c:pt>
                      <c:pt idx="3227">
                        <c:v>-1.043938378990207</c:v>
                      </c:pt>
                      <c:pt idx="3228">
                        <c:v>-0.96479314739628674</c:v>
                      </c:pt>
                      <c:pt idx="3229">
                        <c:v>-0.98367097730609321</c:v>
                      </c:pt>
                      <c:pt idx="3230">
                        <c:v>-1.153483725229868</c:v>
                      </c:pt>
                      <c:pt idx="3231">
                        <c:v>-1.0897125686170459</c:v>
                      </c:pt>
                      <c:pt idx="3232">
                        <c:v>-1.2150736658908781</c:v>
                      </c:pt>
                      <c:pt idx="3233">
                        <c:v>-0.99405870711481736</c:v>
                      </c:pt>
                      <c:pt idx="3234">
                        <c:v>-0.65173380253795365</c:v>
                      </c:pt>
                      <c:pt idx="3235">
                        <c:v>-0.49249227988212357</c:v>
                      </c:pt>
                      <c:pt idx="3236">
                        <c:v>-0.31746234410146279</c:v>
                      </c:pt>
                      <c:pt idx="3237">
                        <c:v>-0.44064904110873832</c:v>
                      </c:pt>
                      <c:pt idx="3238">
                        <c:v>-0.66438570405628816</c:v>
                      </c:pt>
                      <c:pt idx="3239">
                        <c:v>-0.85625371818809037</c:v>
                      </c:pt>
                      <c:pt idx="3240">
                        <c:v>-0.87876974408817066</c:v>
                      </c:pt>
                      <c:pt idx="3241">
                        <c:v>-0.91727113964139773</c:v>
                      </c:pt>
                      <c:pt idx="3242">
                        <c:v>-0.96288411705368049</c:v>
                      </c:pt>
                      <c:pt idx="3243">
                        <c:v>-0.93319913311331326</c:v>
                      </c:pt>
                      <c:pt idx="3244">
                        <c:v>-0.88356402968898839</c:v>
                      </c:pt>
                      <c:pt idx="3245">
                        <c:v>-0.81049151811766673</c:v>
                      </c:pt>
                      <c:pt idx="3246">
                        <c:v>-0.94848637581519357</c:v>
                      </c:pt>
                      <c:pt idx="3247">
                        <c:v>-0.88901940355389597</c:v>
                      </c:pt>
                      <c:pt idx="3248">
                        <c:v>-0.72582971985095091</c:v>
                      </c:pt>
                      <c:pt idx="3249">
                        <c:v>-0.67149263133161874</c:v>
                      </c:pt>
                      <c:pt idx="3250">
                        <c:v>-0.5857160447118207</c:v>
                      </c:pt>
                      <c:pt idx="3251">
                        <c:v>-0.68088613252694952</c:v>
                      </c:pt>
                      <c:pt idx="3252">
                        <c:v>-0.70588862986489809</c:v>
                      </c:pt>
                      <c:pt idx="3253">
                        <c:v>-0.71169623436119522</c:v>
                      </c:pt>
                      <c:pt idx="3254">
                        <c:v>-0.61091104718674882</c:v>
                      </c:pt>
                      <c:pt idx="3255">
                        <c:v>-0.48998201813826892</c:v>
                      </c:pt>
                      <c:pt idx="3256">
                        <c:v>-0.36679353818900529</c:v>
                      </c:pt>
                      <c:pt idx="3257">
                        <c:v>-0.3530770962778661</c:v>
                      </c:pt>
                      <c:pt idx="3258">
                        <c:v>-0.37783682218482628</c:v>
                      </c:pt>
                      <c:pt idx="3259">
                        <c:v>-0.27149453354205982</c:v>
                      </c:pt>
                      <c:pt idx="3260">
                        <c:v>9.7044647430700754E-3</c:v>
                      </c:pt>
                      <c:pt idx="3261">
                        <c:v>0.36380232709848748</c:v>
                      </c:pt>
                      <c:pt idx="3262">
                        <c:v>0.39422700405420102</c:v>
                      </c:pt>
                      <c:pt idx="3263">
                        <c:v>0.17523180915253561</c:v>
                      </c:pt>
                      <c:pt idx="3264">
                        <c:v>8.4897661885831224E-3</c:v>
                      </c:pt>
                      <c:pt idx="3265">
                        <c:v>-8.9560593266127211E-2</c:v>
                      </c:pt>
                      <c:pt idx="3266">
                        <c:v>0.14355281388880639</c:v>
                      </c:pt>
                      <c:pt idx="3267">
                        <c:v>0.17358971565281281</c:v>
                      </c:pt>
                      <c:pt idx="3268">
                        <c:v>0.28236862782049632</c:v>
                      </c:pt>
                      <c:pt idx="3269">
                        <c:v>0.54799797834943831</c:v>
                      </c:pt>
                      <c:pt idx="3270">
                        <c:v>0.7662181764487499</c:v>
                      </c:pt>
                      <c:pt idx="3271">
                        <c:v>0.83190506071020276</c:v>
                      </c:pt>
                      <c:pt idx="3272">
                        <c:v>0.71802408458399813</c:v>
                      </c:pt>
                      <c:pt idx="3273">
                        <c:v>0.69488976933690294</c:v>
                      </c:pt>
                      <c:pt idx="3274">
                        <c:v>0.79310927535890774</c:v>
                      </c:pt>
                      <c:pt idx="3275">
                        <c:v>0.84949666508116661</c:v>
                      </c:pt>
                      <c:pt idx="3276">
                        <c:v>1.023060746746256</c:v>
                      </c:pt>
                      <c:pt idx="3277">
                        <c:v>1.2175847945316449</c:v>
                      </c:pt>
                      <c:pt idx="3278">
                        <c:v>1.259739003783279</c:v>
                      </c:pt>
                      <c:pt idx="3279">
                        <c:v>1.3176033020835329</c:v>
                      </c:pt>
                      <c:pt idx="3280">
                        <c:v>1.3386941149089659</c:v>
                      </c:pt>
                      <c:pt idx="3281">
                        <c:v>1.4257704192987459</c:v>
                      </c:pt>
                      <c:pt idx="3282">
                        <c:v>1.691609238915625</c:v>
                      </c:pt>
                      <c:pt idx="3283">
                        <c:v>2.006571519419464</c:v>
                      </c:pt>
                      <c:pt idx="3284">
                        <c:v>2.2351749716284721</c:v>
                      </c:pt>
                      <c:pt idx="3285">
                        <c:v>2.135360007168511</c:v>
                      </c:pt>
                      <c:pt idx="3286">
                        <c:v>1.9292291151353911</c:v>
                      </c:pt>
                      <c:pt idx="3287">
                        <c:v>1.693933129767867</c:v>
                      </c:pt>
                      <c:pt idx="3288">
                        <c:v>1.68846298665615</c:v>
                      </c:pt>
                      <c:pt idx="3289">
                        <c:v>1.786070870342553</c:v>
                      </c:pt>
                      <c:pt idx="3290">
                        <c:v>1.824611159249576</c:v>
                      </c:pt>
                      <c:pt idx="3291">
                        <c:v>2.002270442731104</c:v>
                      </c:pt>
                      <c:pt idx="3292">
                        <c:v>2.1678827614493228</c:v>
                      </c:pt>
                      <c:pt idx="3293">
                        <c:v>2.2998543118766288</c:v>
                      </c:pt>
                      <c:pt idx="3294">
                        <c:v>2.1072140824526389</c:v>
                      </c:pt>
                      <c:pt idx="3295">
                        <c:v>1.7594153512679651</c:v>
                      </c:pt>
                      <c:pt idx="3296">
                        <c:v>1.568991173576096</c:v>
                      </c:pt>
                      <c:pt idx="3297">
                        <c:v>1.481028872673007</c:v>
                      </c:pt>
                      <c:pt idx="3298">
                        <c:v>1.530109473149009</c:v>
                      </c:pt>
                      <c:pt idx="3299">
                        <c:v>1.418915581072947</c:v>
                      </c:pt>
                      <c:pt idx="3300">
                        <c:v>1.969143484312091</c:v>
                      </c:pt>
                      <c:pt idx="3301">
                        <c:v>1.75037523389167</c:v>
                      </c:pt>
                      <c:pt idx="3302">
                        <c:v>1.415668781102922</c:v>
                      </c:pt>
                      <c:pt idx="3303">
                        <c:v>1.4347921846385021</c:v>
                      </c:pt>
                      <c:pt idx="3304">
                        <c:v>0.90448302128780544</c:v>
                      </c:pt>
                      <c:pt idx="3305">
                        <c:v>0.52129615154795594</c:v>
                      </c:pt>
                      <c:pt idx="3306">
                        <c:v>0.35685536800332529</c:v>
                      </c:pt>
                      <c:pt idx="3307">
                        <c:v>0.26573258892653451</c:v>
                      </c:pt>
                      <c:pt idx="3308">
                        <c:v>0.22837221578686079</c:v>
                      </c:pt>
                      <c:pt idx="3309">
                        <c:v>0.19905454384499291</c:v>
                      </c:pt>
                      <c:pt idx="3310">
                        <c:v>0.26026680839340838</c:v>
                      </c:pt>
                      <c:pt idx="3311">
                        <c:v>0.52398619415250802</c:v>
                      </c:pt>
                      <c:pt idx="3312">
                        <c:v>0.6813858544904503</c:v>
                      </c:pt>
                      <c:pt idx="3313">
                        <c:v>0.65003874286670815</c:v>
                      </c:pt>
                      <c:pt idx="3314">
                        <c:v>0.58235976471162842</c:v>
                      </c:pt>
                      <c:pt idx="3315">
                        <c:v>0.7573100930700486</c:v>
                      </c:pt>
                      <c:pt idx="3316">
                        <c:v>0.92810961732568242</c:v>
                      </c:pt>
                      <c:pt idx="3317">
                        <c:v>1.344039988341144</c:v>
                      </c:pt>
                      <c:pt idx="3318">
                        <c:v>1.6139884122431609</c:v>
                      </c:pt>
                      <c:pt idx="3319">
                        <c:v>1.856076484806247</c:v>
                      </c:pt>
                      <c:pt idx="3320">
                        <c:v>1.984937429382565</c:v>
                      </c:pt>
                      <c:pt idx="3321">
                        <c:v>2.6092752535492192</c:v>
                      </c:pt>
                      <c:pt idx="3322">
                        <c:v>2.4404489963108689</c:v>
                      </c:pt>
                      <c:pt idx="3323">
                        <c:v>1.144883222948569</c:v>
                      </c:pt>
                      <c:pt idx="3324">
                        <c:v>1.0186740550353011</c:v>
                      </c:pt>
                      <c:pt idx="3325">
                        <c:v>1.861697182673838</c:v>
                      </c:pt>
                      <c:pt idx="3326">
                        <c:v>1.5734261943594789</c:v>
                      </c:pt>
                      <c:pt idx="3327">
                        <c:v>2.5849306622670079</c:v>
                      </c:pt>
                      <c:pt idx="3328">
                        <c:v>2.7719766918933422</c:v>
                      </c:pt>
                      <c:pt idx="3329">
                        <c:v>2.602841300206955</c:v>
                      </c:pt>
                      <c:pt idx="3330">
                        <c:v>2.6189017101305869</c:v>
                      </c:pt>
                      <c:pt idx="3331">
                        <c:v>2.4468796821152701</c:v>
                      </c:pt>
                      <c:pt idx="3332">
                        <c:v>2.3744618680590648</c:v>
                      </c:pt>
                      <c:pt idx="3333">
                        <c:v>2.2294355945079012</c:v>
                      </c:pt>
                      <c:pt idx="3334">
                        <c:v>2.0666410130634891</c:v>
                      </c:pt>
                      <c:pt idx="3335">
                        <c:v>1.6657562361506</c:v>
                      </c:pt>
                      <c:pt idx="3336">
                        <c:v>1.49567274440743</c:v>
                      </c:pt>
                      <c:pt idx="3337">
                        <c:v>1.078639415093545</c:v>
                      </c:pt>
                      <c:pt idx="3338">
                        <c:v>1.08907466842593</c:v>
                      </c:pt>
                      <c:pt idx="3339">
                        <c:v>1.223346792594721</c:v>
                      </c:pt>
                      <c:pt idx="3340">
                        <c:v>1.393673726435692</c:v>
                      </c:pt>
                      <c:pt idx="3341">
                        <c:v>1.4873292355608609</c:v>
                      </c:pt>
                      <c:pt idx="3342">
                        <c:v>1.382375139780945</c:v>
                      </c:pt>
                      <c:pt idx="3343">
                        <c:v>1.244941867666187</c:v>
                      </c:pt>
                      <c:pt idx="3344">
                        <c:v>1.0359474616169659</c:v>
                      </c:pt>
                      <c:pt idx="3345">
                        <c:v>0.92367917116387299</c:v>
                      </c:pt>
                      <c:pt idx="3346">
                        <c:v>0.61998898370290956</c:v>
                      </c:pt>
                      <c:pt idx="3347">
                        <c:v>0.55457658009766009</c:v>
                      </c:pt>
                      <c:pt idx="3348">
                        <c:v>0.47390324459486971</c:v>
                      </c:pt>
                      <c:pt idx="3349">
                        <c:v>0.19185962055747441</c:v>
                      </c:pt>
                      <c:pt idx="3350">
                        <c:v>-0.32803974015124032</c:v>
                      </c:pt>
                      <c:pt idx="3351">
                        <c:v>-0.46661678925560629</c:v>
                      </c:pt>
                      <c:pt idx="3352">
                        <c:v>-0.33235050288553369</c:v>
                      </c:pt>
                      <c:pt idx="3353">
                        <c:v>-0.24047736478092679</c:v>
                      </c:pt>
                      <c:pt idx="3354">
                        <c:v>-9.3841416648111867E-2</c:v>
                      </c:pt>
                      <c:pt idx="3355">
                        <c:v>0.1638994383059906</c:v>
                      </c:pt>
                      <c:pt idx="3356">
                        <c:v>0.15789270871477801</c:v>
                      </c:pt>
                      <c:pt idx="3357">
                        <c:v>-0.77551555905647263</c:v>
                      </c:pt>
                      <c:pt idx="3358">
                        <c:v>-1.4218326884002011</c:v>
                      </c:pt>
                    </c:numCache>
                  </c:numRef>
                </c:yVal>
                <c:smooth val="0"/>
                <c:extLst xmlns:c15="http://schemas.microsoft.com/office/drawing/2012/chart">
                  <c:ext xmlns:c16="http://schemas.microsoft.com/office/drawing/2014/chart" uri="{C3380CC4-5D6E-409C-BE32-E72D297353CC}">
                    <c16:uniqueId val="{00000004-01FD-41BB-A486-DB833710AF41}"/>
                  </c:ext>
                </c:extLst>
              </c15:ser>
            </c15:filteredScatterSeries>
            <c15:filteredScatterSeries>
              <c15:ser>
                <c:idx val="4"/>
                <c:order val="5"/>
                <c:tx>
                  <c:v>5) Erro SSP Filter Avg</c:v>
                </c:tx>
                <c:spPr>
                  <a:ln w="25400" cap="rnd">
                    <a:noFill/>
                    <a:round/>
                  </a:ln>
                  <a:effectLst/>
                </c:spPr>
                <c:marker>
                  <c:symbol val="circle"/>
                  <c:size val="2"/>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5) Erro SSP Smooth Avg'!$G$2:$G$3501</c15:sqref>
                        </c15:formulaRef>
                      </c:ext>
                    </c:extLst>
                    <c:numCache>
                      <c:formatCode>h:mm:ss</c:formatCode>
                      <c:ptCount val="3500"/>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53703702</c:v>
                      </c:pt>
                      <c:pt idx="1050">
                        <c:v>43466.392465277779</c:v>
                      </c:pt>
                      <c:pt idx="1051">
                        <c:v>43466.392476851863</c:v>
                      </c:pt>
                      <c:pt idx="1052">
                        <c:v>43466.392777777779</c:v>
                      </c:pt>
                      <c:pt idx="1053">
                        <c:v>43466.392789351848</c:v>
                      </c:pt>
                      <c:pt idx="1054">
                        <c:v>43466.392800925933</c:v>
                      </c:pt>
                      <c:pt idx="1055">
                        <c:v>43466.392812500002</c:v>
                      </c:pt>
                      <c:pt idx="1056">
                        <c:v>43466.392824074072</c:v>
                      </c:pt>
                      <c:pt idx="1057">
                        <c:v>43466.392858796287</c:v>
                      </c:pt>
                      <c:pt idx="1058">
                        <c:v>43466.393067129633</c:v>
                      </c:pt>
                      <c:pt idx="1059">
                        <c:v>43466.393078703702</c:v>
                      </c:pt>
                      <c:pt idx="1060">
                        <c:v>43466.393090277779</c:v>
                      </c:pt>
                      <c:pt idx="1061">
                        <c:v>43466.393101851849</c:v>
                      </c:pt>
                      <c:pt idx="1062">
                        <c:v>43466.393113425933</c:v>
                      </c:pt>
                      <c:pt idx="1063">
                        <c:v>43466.393125000002</c:v>
                      </c:pt>
                      <c:pt idx="1064">
                        <c:v>43466.393136574072</c:v>
                      </c:pt>
                      <c:pt idx="1065">
                        <c:v>43466.393148148149</c:v>
                      </c:pt>
                      <c:pt idx="1066">
                        <c:v>43466.393159722233</c:v>
                      </c:pt>
                      <c:pt idx="1067">
                        <c:v>43466.393171296288</c:v>
                      </c:pt>
                      <c:pt idx="1068">
                        <c:v>43466.393182870372</c:v>
                      </c:pt>
                      <c:pt idx="1069">
                        <c:v>43466.393194444441</c:v>
                      </c:pt>
                      <c:pt idx="1070">
                        <c:v>43466.393206018518</c:v>
                      </c:pt>
                      <c:pt idx="1071">
                        <c:v>43466.393217592587</c:v>
                      </c:pt>
                      <c:pt idx="1072">
                        <c:v>43466.393229166657</c:v>
                      </c:pt>
                      <c:pt idx="1073">
                        <c:v>43466.393240740741</c:v>
                      </c:pt>
                      <c:pt idx="1074">
                        <c:v>43466.393252314818</c:v>
                      </c:pt>
                      <c:pt idx="1075">
                        <c:v>43466.393263888887</c:v>
                      </c:pt>
                      <c:pt idx="1076">
                        <c:v>43466.393275462957</c:v>
                      </c:pt>
                      <c:pt idx="1077">
                        <c:v>43466.393287037034</c:v>
                      </c:pt>
                      <c:pt idx="1078">
                        <c:v>43466.39329861111</c:v>
                      </c:pt>
                      <c:pt idx="1079">
                        <c:v>43466.393310185187</c:v>
                      </c:pt>
                      <c:pt idx="1080">
                        <c:v>43466.393321759257</c:v>
                      </c:pt>
                      <c:pt idx="1081">
                        <c:v>43466.393333333333</c:v>
                      </c:pt>
                      <c:pt idx="1082">
                        <c:v>43466.39334490741</c:v>
                      </c:pt>
                      <c:pt idx="1083">
                        <c:v>43466.39335648148</c:v>
                      </c:pt>
                      <c:pt idx="1084">
                        <c:v>43466.393368055556</c:v>
                      </c:pt>
                      <c:pt idx="1085">
                        <c:v>43466.393379629633</c:v>
                      </c:pt>
                      <c:pt idx="1086">
                        <c:v>43466.393391203703</c:v>
                      </c:pt>
                      <c:pt idx="1087">
                        <c:v>43466.39340277778</c:v>
                      </c:pt>
                      <c:pt idx="1088">
                        <c:v>43466.393414351849</c:v>
                      </c:pt>
                      <c:pt idx="1089">
                        <c:v>43466.393425925933</c:v>
                      </c:pt>
                      <c:pt idx="1090">
                        <c:v>43466.393437500003</c:v>
                      </c:pt>
                      <c:pt idx="1091">
                        <c:v>43466.393449074072</c:v>
                      </c:pt>
                      <c:pt idx="1092">
                        <c:v>43466.393460648149</c:v>
                      </c:pt>
                      <c:pt idx="1093">
                        <c:v>43466.393472222233</c:v>
                      </c:pt>
                      <c:pt idx="1094">
                        <c:v>43466.393483796302</c:v>
                      </c:pt>
                      <c:pt idx="1095">
                        <c:v>43466.393495370372</c:v>
                      </c:pt>
                      <c:pt idx="1096">
                        <c:v>43466.393506944441</c:v>
                      </c:pt>
                      <c:pt idx="1097">
                        <c:v>43466.393518518518</c:v>
                      </c:pt>
                      <c:pt idx="1098">
                        <c:v>43466.393530092602</c:v>
                      </c:pt>
                      <c:pt idx="1099">
                        <c:v>43466.393541666657</c:v>
                      </c:pt>
                      <c:pt idx="1100">
                        <c:v>43466.393553240741</c:v>
                      </c:pt>
                      <c:pt idx="1101">
                        <c:v>43466.393564814818</c:v>
                      </c:pt>
                      <c:pt idx="1102">
                        <c:v>43466.393576388888</c:v>
                      </c:pt>
                      <c:pt idx="1103">
                        <c:v>43466.393587962957</c:v>
                      </c:pt>
                      <c:pt idx="1104">
                        <c:v>43466.393599537027</c:v>
                      </c:pt>
                      <c:pt idx="1105">
                        <c:v>43466.393611111111</c:v>
                      </c:pt>
                      <c:pt idx="1106">
                        <c:v>43466.393622685187</c:v>
                      </c:pt>
                      <c:pt idx="1107">
                        <c:v>43466.393634259257</c:v>
                      </c:pt>
                      <c:pt idx="1108">
                        <c:v>43466.393645833326</c:v>
                      </c:pt>
                      <c:pt idx="1109">
                        <c:v>43466.393657407411</c:v>
                      </c:pt>
                      <c:pt idx="1110">
                        <c:v>43466.39366898148</c:v>
                      </c:pt>
                      <c:pt idx="1111">
                        <c:v>43466.393680555557</c:v>
                      </c:pt>
                      <c:pt idx="1112">
                        <c:v>43466.393692129634</c:v>
                      </c:pt>
                      <c:pt idx="1113">
                        <c:v>43466.393703703703</c:v>
                      </c:pt>
                      <c:pt idx="1114">
                        <c:v>43466.39371527778</c:v>
                      </c:pt>
                      <c:pt idx="1115">
                        <c:v>43466.393726851849</c:v>
                      </c:pt>
                      <c:pt idx="1116">
                        <c:v>43466.393738425933</c:v>
                      </c:pt>
                      <c:pt idx="1117">
                        <c:v>43466.393750000003</c:v>
                      </c:pt>
                      <c:pt idx="1118">
                        <c:v>43466.393761574072</c:v>
                      </c:pt>
                      <c:pt idx="1119">
                        <c:v>43466.393773148149</c:v>
                      </c:pt>
                      <c:pt idx="1120">
                        <c:v>43466.393784722219</c:v>
                      </c:pt>
                      <c:pt idx="1121">
                        <c:v>43466.393796296303</c:v>
                      </c:pt>
                      <c:pt idx="1122">
                        <c:v>43466.393807870372</c:v>
                      </c:pt>
                      <c:pt idx="1123">
                        <c:v>43466.393819444442</c:v>
                      </c:pt>
                      <c:pt idx="1124">
                        <c:v>43466.393831018519</c:v>
                      </c:pt>
                      <c:pt idx="1125">
                        <c:v>43466.393842592603</c:v>
                      </c:pt>
                      <c:pt idx="1126">
                        <c:v>43466.393854166658</c:v>
                      </c:pt>
                      <c:pt idx="1127">
                        <c:v>43466.393865740742</c:v>
                      </c:pt>
                      <c:pt idx="1128">
                        <c:v>43466.393877314818</c:v>
                      </c:pt>
                      <c:pt idx="1129">
                        <c:v>43466.393888888888</c:v>
                      </c:pt>
                      <c:pt idx="1130">
                        <c:v>43466.393900462957</c:v>
                      </c:pt>
                      <c:pt idx="1131">
                        <c:v>43466.393912037027</c:v>
                      </c:pt>
                      <c:pt idx="1132">
                        <c:v>43466.393923611111</c:v>
                      </c:pt>
                      <c:pt idx="1133">
                        <c:v>43466.393935185188</c:v>
                      </c:pt>
                      <c:pt idx="1134">
                        <c:v>43466.393946759257</c:v>
                      </c:pt>
                      <c:pt idx="1135">
                        <c:v>43466.393958333327</c:v>
                      </c:pt>
                      <c:pt idx="1136">
                        <c:v>43466.393969907411</c:v>
                      </c:pt>
                      <c:pt idx="1137">
                        <c:v>43466.39398148148</c:v>
                      </c:pt>
                      <c:pt idx="1138">
                        <c:v>43466.393993055557</c:v>
                      </c:pt>
                      <c:pt idx="1139">
                        <c:v>43466.394004629627</c:v>
                      </c:pt>
                      <c:pt idx="1140">
                        <c:v>43466.394016203703</c:v>
                      </c:pt>
                      <c:pt idx="1141">
                        <c:v>43466.39402777778</c:v>
                      </c:pt>
                      <c:pt idx="1142">
                        <c:v>43466.39403935185</c:v>
                      </c:pt>
                      <c:pt idx="1143">
                        <c:v>43466.394050925926</c:v>
                      </c:pt>
                      <c:pt idx="1144">
                        <c:v>43466.394062500003</c:v>
                      </c:pt>
                      <c:pt idx="1145">
                        <c:v>43466.394074074073</c:v>
                      </c:pt>
                      <c:pt idx="1146">
                        <c:v>43466.394085648149</c:v>
                      </c:pt>
                      <c:pt idx="1147">
                        <c:v>43466.394097222219</c:v>
                      </c:pt>
                      <c:pt idx="1148">
                        <c:v>43466.394108796303</c:v>
                      </c:pt>
                      <c:pt idx="1149">
                        <c:v>43466.394120370373</c:v>
                      </c:pt>
                      <c:pt idx="1150">
                        <c:v>43466.394131944442</c:v>
                      </c:pt>
                      <c:pt idx="1151">
                        <c:v>43466.394143518519</c:v>
                      </c:pt>
                      <c:pt idx="1152">
                        <c:v>43466.394155092603</c:v>
                      </c:pt>
                      <c:pt idx="1153">
                        <c:v>43466.394166666672</c:v>
                      </c:pt>
                      <c:pt idx="1154">
                        <c:v>43466.394178240742</c:v>
                      </c:pt>
                      <c:pt idx="1155">
                        <c:v>43466.394189814811</c:v>
                      </c:pt>
                      <c:pt idx="1156">
                        <c:v>43466.394201388888</c:v>
                      </c:pt>
                      <c:pt idx="1157">
                        <c:v>43466.394212962958</c:v>
                      </c:pt>
                      <c:pt idx="1158">
                        <c:v>43466.394224537027</c:v>
                      </c:pt>
                      <c:pt idx="1159">
                        <c:v>43466.394236111111</c:v>
                      </c:pt>
                      <c:pt idx="1160">
                        <c:v>43466.394247685188</c:v>
                      </c:pt>
                      <c:pt idx="1161">
                        <c:v>43466.394259259258</c:v>
                      </c:pt>
                      <c:pt idx="1162">
                        <c:v>43466.394270833327</c:v>
                      </c:pt>
                      <c:pt idx="1163">
                        <c:v>43466.394282407397</c:v>
                      </c:pt>
                      <c:pt idx="1164">
                        <c:v>43466.394293981481</c:v>
                      </c:pt>
                      <c:pt idx="1165">
                        <c:v>43466.394305555557</c:v>
                      </c:pt>
                      <c:pt idx="1166">
                        <c:v>43466.394317129627</c:v>
                      </c:pt>
                      <c:pt idx="1167">
                        <c:v>43466.394328703696</c:v>
                      </c:pt>
                      <c:pt idx="1168">
                        <c:v>43466.39434027778</c:v>
                      </c:pt>
                      <c:pt idx="1169">
                        <c:v>43466.39435185185</c:v>
                      </c:pt>
                      <c:pt idx="1170">
                        <c:v>43466.394363425927</c:v>
                      </c:pt>
                      <c:pt idx="1171">
                        <c:v>43466.394375000003</c:v>
                      </c:pt>
                      <c:pt idx="1172">
                        <c:v>43466.394386574073</c:v>
                      </c:pt>
                      <c:pt idx="1173">
                        <c:v>43466.39439814815</c:v>
                      </c:pt>
                      <c:pt idx="1174">
                        <c:v>43466.394409722219</c:v>
                      </c:pt>
                      <c:pt idx="1175">
                        <c:v>43466.394421296303</c:v>
                      </c:pt>
                      <c:pt idx="1176">
                        <c:v>43466.394432870373</c:v>
                      </c:pt>
                      <c:pt idx="1177">
                        <c:v>43466.394444444442</c:v>
                      </c:pt>
                      <c:pt idx="1178">
                        <c:v>43466.394456018519</c:v>
                      </c:pt>
                      <c:pt idx="1179">
                        <c:v>43466.394467592603</c:v>
                      </c:pt>
                      <c:pt idx="1180">
                        <c:v>43466.394479166673</c:v>
                      </c:pt>
                      <c:pt idx="1181">
                        <c:v>43466.394490740742</c:v>
                      </c:pt>
                      <c:pt idx="1182">
                        <c:v>43466.394502314812</c:v>
                      </c:pt>
                      <c:pt idx="1183">
                        <c:v>43466.394513888888</c:v>
                      </c:pt>
                      <c:pt idx="1184">
                        <c:v>43466.394525462973</c:v>
                      </c:pt>
                      <c:pt idx="1185">
                        <c:v>43466.394537037027</c:v>
                      </c:pt>
                      <c:pt idx="1186">
                        <c:v>43466.394548611112</c:v>
                      </c:pt>
                      <c:pt idx="1187">
                        <c:v>43466.394560185188</c:v>
                      </c:pt>
                      <c:pt idx="1188">
                        <c:v>43466.394571759258</c:v>
                      </c:pt>
                      <c:pt idx="1189">
                        <c:v>43466.394583333327</c:v>
                      </c:pt>
                      <c:pt idx="1190">
                        <c:v>43466.394594907397</c:v>
                      </c:pt>
                      <c:pt idx="1191">
                        <c:v>43466.394606481481</c:v>
                      </c:pt>
                      <c:pt idx="1192">
                        <c:v>43466.394618055558</c:v>
                      </c:pt>
                      <c:pt idx="1193">
                        <c:v>43466.394629629627</c:v>
                      </c:pt>
                      <c:pt idx="1194">
                        <c:v>43466.394641203697</c:v>
                      </c:pt>
                      <c:pt idx="1195">
                        <c:v>43466.394652777781</c:v>
                      </c:pt>
                      <c:pt idx="1196">
                        <c:v>43466.39466435185</c:v>
                      </c:pt>
                      <c:pt idx="1197">
                        <c:v>43466.394675925927</c:v>
                      </c:pt>
                      <c:pt idx="1198">
                        <c:v>43466.394687499997</c:v>
                      </c:pt>
                      <c:pt idx="1199">
                        <c:v>43466.394699074073</c:v>
                      </c:pt>
                      <c:pt idx="1200">
                        <c:v>43466.39471064815</c:v>
                      </c:pt>
                      <c:pt idx="1201">
                        <c:v>43466.39472222222</c:v>
                      </c:pt>
                      <c:pt idx="1202">
                        <c:v>43466.394733796304</c:v>
                      </c:pt>
                      <c:pt idx="1203">
                        <c:v>43466.394745370373</c:v>
                      </c:pt>
                      <c:pt idx="1204">
                        <c:v>43466.394756944443</c:v>
                      </c:pt>
                      <c:pt idx="1205">
                        <c:v>43466.394768518519</c:v>
                      </c:pt>
                      <c:pt idx="1206">
                        <c:v>43466.394780092603</c:v>
                      </c:pt>
                      <c:pt idx="1207">
                        <c:v>43466.394791666673</c:v>
                      </c:pt>
                      <c:pt idx="1208">
                        <c:v>43466.394803240742</c:v>
                      </c:pt>
                      <c:pt idx="1209">
                        <c:v>43466.394814814812</c:v>
                      </c:pt>
                      <c:pt idx="1210">
                        <c:v>43466.394826388889</c:v>
                      </c:pt>
                      <c:pt idx="1211">
                        <c:v>43466.394837962973</c:v>
                      </c:pt>
                      <c:pt idx="1212">
                        <c:v>43466.394849537042</c:v>
                      </c:pt>
                      <c:pt idx="1213">
                        <c:v>43466.394861111112</c:v>
                      </c:pt>
                      <c:pt idx="1214">
                        <c:v>43466.394872685189</c:v>
                      </c:pt>
                      <c:pt idx="1215">
                        <c:v>43466.394884259258</c:v>
                      </c:pt>
                      <c:pt idx="1216">
                        <c:v>43466.394895833328</c:v>
                      </c:pt>
                      <c:pt idx="1217">
                        <c:v>43466.394907407397</c:v>
                      </c:pt>
                      <c:pt idx="1218">
                        <c:v>43466.394918981481</c:v>
                      </c:pt>
                      <c:pt idx="1219">
                        <c:v>43466.394930555558</c:v>
                      </c:pt>
                      <c:pt idx="1220">
                        <c:v>43466.394942129627</c:v>
                      </c:pt>
                      <c:pt idx="1221">
                        <c:v>43466.394953703697</c:v>
                      </c:pt>
                      <c:pt idx="1222">
                        <c:v>43466.394965277781</c:v>
                      </c:pt>
                      <c:pt idx="1223">
                        <c:v>43466.394976851851</c:v>
                      </c:pt>
                      <c:pt idx="1224">
                        <c:v>43466.394988425927</c:v>
                      </c:pt>
                      <c:pt idx="1225">
                        <c:v>43466.394999999997</c:v>
                      </c:pt>
                      <c:pt idx="1226">
                        <c:v>43466.395011574074</c:v>
                      </c:pt>
                      <c:pt idx="1227">
                        <c:v>43466.39502314815</c:v>
                      </c:pt>
                      <c:pt idx="1228">
                        <c:v>43466.39503472222</c:v>
                      </c:pt>
                      <c:pt idx="1229">
                        <c:v>43466.395046296297</c:v>
                      </c:pt>
                      <c:pt idx="1230">
                        <c:v>43466.395057870373</c:v>
                      </c:pt>
                      <c:pt idx="1231">
                        <c:v>43466.395069444443</c:v>
                      </c:pt>
                      <c:pt idx="1232">
                        <c:v>43466.39508101852</c:v>
                      </c:pt>
                      <c:pt idx="1233">
                        <c:v>43466.395092592589</c:v>
                      </c:pt>
                      <c:pt idx="1234">
                        <c:v>43466.395104166673</c:v>
                      </c:pt>
                      <c:pt idx="1235">
                        <c:v>43466.395115740743</c:v>
                      </c:pt>
                      <c:pt idx="1236">
                        <c:v>43466.395127314812</c:v>
                      </c:pt>
                      <c:pt idx="1237">
                        <c:v>43466.395138888889</c:v>
                      </c:pt>
                      <c:pt idx="1238">
                        <c:v>43466.395150462973</c:v>
                      </c:pt>
                      <c:pt idx="1239">
                        <c:v>43466.395162037043</c:v>
                      </c:pt>
                      <c:pt idx="1240">
                        <c:v>43466.395173611112</c:v>
                      </c:pt>
                      <c:pt idx="1241">
                        <c:v>43466.395185185182</c:v>
                      </c:pt>
                      <c:pt idx="1242">
                        <c:v>43466.395196759258</c:v>
                      </c:pt>
                      <c:pt idx="1243">
                        <c:v>43466.395208333342</c:v>
                      </c:pt>
                      <c:pt idx="1244">
                        <c:v>43466.395219907397</c:v>
                      </c:pt>
                      <c:pt idx="1245">
                        <c:v>43466.395231481481</c:v>
                      </c:pt>
                      <c:pt idx="1246">
                        <c:v>43466.395243055558</c:v>
                      </c:pt>
                      <c:pt idx="1247">
                        <c:v>43466.395254629628</c:v>
                      </c:pt>
                      <c:pt idx="1248">
                        <c:v>43466.395266203697</c:v>
                      </c:pt>
                      <c:pt idx="1249">
                        <c:v>43466.395277777781</c:v>
                      </c:pt>
                      <c:pt idx="1250">
                        <c:v>43466.395289351851</c:v>
                      </c:pt>
                      <c:pt idx="1251">
                        <c:v>43466.395300925928</c:v>
                      </c:pt>
                      <c:pt idx="1252">
                        <c:v>43466.395312499997</c:v>
                      </c:pt>
                      <c:pt idx="1253">
                        <c:v>43466.395324074067</c:v>
                      </c:pt>
                      <c:pt idx="1254">
                        <c:v>43466.395335648151</c:v>
                      </c:pt>
                      <c:pt idx="1255">
                        <c:v>43466.39534722222</c:v>
                      </c:pt>
                      <c:pt idx="1256">
                        <c:v>43466.395358796297</c:v>
                      </c:pt>
                      <c:pt idx="1257">
                        <c:v>43466.395370370366</c:v>
                      </c:pt>
                      <c:pt idx="1258">
                        <c:v>43466.395381944443</c:v>
                      </c:pt>
                      <c:pt idx="1259">
                        <c:v>43466.39539351852</c:v>
                      </c:pt>
                      <c:pt idx="1260">
                        <c:v>43466.395405092589</c:v>
                      </c:pt>
                      <c:pt idx="1261">
                        <c:v>43466.395416666674</c:v>
                      </c:pt>
                      <c:pt idx="1262">
                        <c:v>43466.395428240743</c:v>
                      </c:pt>
                      <c:pt idx="1263">
                        <c:v>43466.395439814813</c:v>
                      </c:pt>
                      <c:pt idx="1264">
                        <c:v>43466.395451388889</c:v>
                      </c:pt>
                      <c:pt idx="1265">
                        <c:v>43466.395462962973</c:v>
                      </c:pt>
                      <c:pt idx="1266">
                        <c:v>43466.395474537043</c:v>
                      </c:pt>
                      <c:pt idx="1267">
                        <c:v>43466.395486111112</c:v>
                      </c:pt>
                      <c:pt idx="1268">
                        <c:v>43466.395497685182</c:v>
                      </c:pt>
                      <c:pt idx="1269">
                        <c:v>43466.395509259259</c:v>
                      </c:pt>
                      <c:pt idx="1270">
                        <c:v>43466.395520833343</c:v>
                      </c:pt>
                      <c:pt idx="1271">
                        <c:v>43466.395532407398</c:v>
                      </c:pt>
                      <c:pt idx="1272">
                        <c:v>43466.395543981482</c:v>
                      </c:pt>
                      <c:pt idx="1273">
                        <c:v>43466.395555555559</c:v>
                      </c:pt>
                      <c:pt idx="1274">
                        <c:v>43466.395567129628</c:v>
                      </c:pt>
                      <c:pt idx="1275">
                        <c:v>43466.395578703698</c:v>
                      </c:pt>
                      <c:pt idx="1276">
                        <c:v>43466.395590277767</c:v>
                      </c:pt>
                      <c:pt idx="1277">
                        <c:v>43466.395601851851</c:v>
                      </c:pt>
                      <c:pt idx="1278">
                        <c:v>43466.395613425928</c:v>
                      </c:pt>
                      <c:pt idx="1279">
                        <c:v>43466.395624999997</c:v>
                      </c:pt>
                      <c:pt idx="1280">
                        <c:v>43466.395636574067</c:v>
                      </c:pt>
                      <c:pt idx="1281">
                        <c:v>43466.395648148151</c:v>
                      </c:pt>
                      <c:pt idx="1282">
                        <c:v>43466.39565972222</c:v>
                      </c:pt>
                      <c:pt idx="1283">
                        <c:v>43466.395671296297</c:v>
                      </c:pt>
                      <c:pt idx="1284">
                        <c:v>43466.395682870367</c:v>
                      </c:pt>
                      <c:pt idx="1285">
                        <c:v>43466.395694444444</c:v>
                      </c:pt>
                      <c:pt idx="1286">
                        <c:v>43466.39570601852</c:v>
                      </c:pt>
                      <c:pt idx="1287">
                        <c:v>43466.39571759259</c:v>
                      </c:pt>
                      <c:pt idx="1288">
                        <c:v>43466.395729166667</c:v>
                      </c:pt>
                      <c:pt idx="1289">
                        <c:v>43466.395740740743</c:v>
                      </c:pt>
                      <c:pt idx="1290">
                        <c:v>43466.395752314813</c:v>
                      </c:pt>
                      <c:pt idx="1291">
                        <c:v>43466.39576388889</c:v>
                      </c:pt>
                      <c:pt idx="1292">
                        <c:v>43466.395775462966</c:v>
                      </c:pt>
                      <c:pt idx="1293">
                        <c:v>43466.395787037043</c:v>
                      </c:pt>
                      <c:pt idx="1294">
                        <c:v>43466.395798611113</c:v>
                      </c:pt>
                      <c:pt idx="1295">
                        <c:v>43466.39707175926</c:v>
                      </c:pt>
                      <c:pt idx="1296">
                        <c:v>43466.397083333337</c:v>
                      </c:pt>
                      <c:pt idx="1297">
                        <c:v>43466.397094907406</c:v>
                      </c:pt>
                      <c:pt idx="1298">
                        <c:v>43466.397106481483</c:v>
                      </c:pt>
                      <c:pt idx="1299">
                        <c:v>43466.397118055553</c:v>
                      </c:pt>
                      <c:pt idx="1300">
                        <c:v>43466.397129629629</c:v>
                      </c:pt>
                      <c:pt idx="1301">
                        <c:v>43466.397141203714</c:v>
                      </c:pt>
                      <c:pt idx="1302">
                        <c:v>43466.397152777783</c:v>
                      </c:pt>
                      <c:pt idx="1303">
                        <c:v>43466.397164351853</c:v>
                      </c:pt>
                      <c:pt idx="1304">
                        <c:v>43466.397175925929</c:v>
                      </c:pt>
                      <c:pt idx="1305">
                        <c:v>43466.397187499999</c:v>
                      </c:pt>
                      <c:pt idx="1306">
                        <c:v>43466.397199074083</c:v>
                      </c:pt>
                      <c:pt idx="1307">
                        <c:v>43466.397210648152</c:v>
                      </c:pt>
                      <c:pt idx="1308">
                        <c:v>43466.399791666663</c:v>
                      </c:pt>
                      <c:pt idx="1309">
                        <c:v>43466.39980324074</c:v>
                      </c:pt>
                      <c:pt idx="1310">
                        <c:v>43466.399814814817</c:v>
                      </c:pt>
                      <c:pt idx="1311">
                        <c:v>43466.399826388893</c:v>
                      </c:pt>
                      <c:pt idx="1312">
                        <c:v>43466.399837962963</c:v>
                      </c:pt>
                      <c:pt idx="1313">
                        <c:v>43466.39984953704</c:v>
                      </c:pt>
                      <c:pt idx="1314">
                        <c:v>43466.399861111109</c:v>
                      </c:pt>
                      <c:pt idx="1315">
                        <c:v>43466.399872685193</c:v>
                      </c:pt>
                      <c:pt idx="1316">
                        <c:v>43466.399884259263</c:v>
                      </c:pt>
                      <c:pt idx="1317">
                        <c:v>43466.399895833332</c:v>
                      </c:pt>
                      <c:pt idx="1318">
                        <c:v>43466.399907407409</c:v>
                      </c:pt>
                      <c:pt idx="1319">
                        <c:v>43466.399918981479</c:v>
                      </c:pt>
                      <c:pt idx="1320">
                        <c:v>43466.401689814818</c:v>
                      </c:pt>
                      <c:pt idx="1321">
                        <c:v>43466.401701388888</c:v>
                      </c:pt>
                      <c:pt idx="1322">
                        <c:v>43466.401712962957</c:v>
                      </c:pt>
                      <c:pt idx="1323">
                        <c:v>43466.401724537027</c:v>
                      </c:pt>
                      <c:pt idx="1324">
                        <c:v>43466.401736111111</c:v>
                      </c:pt>
                      <c:pt idx="1325">
                        <c:v>43466.401747685188</c:v>
                      </c:pt>
                      <c:pt idx="1326">
                        <c:v>43466.401759259257</c:v>
                      </c:pt>
                      <c:pt idx="1327">
                        <c:v>43466.401770833327</c:v>
                      </c:pt>
                      <c:pt idx="1328">
                        <c:v>43466.401782407411</c:v>
                      </c:pt>
                      <c:pt idx="1329">
                        <c:v>43466.40179398148</c:v>
                      </c:pt>
                      <c:pt idx="1330">
                        <c:v>43466.401805555557</c:v>
                      </c:pt>
                      <c:pt idx="1331">
                        <c:v>43466.401817129627</c:v>
                      </c:pt>
                      <c:pt idx="1332">
                        <c:v>43466.401828703703</c:v>
                      </c:pt>
                      <c:pt idx="1333">
                        <c:v>43466.40184027778</c:v>
                      </c:pt>
                      <c:pt idx="1334">
                        <c:v>43466.40185185185</c:v>
                      </c:pt>
                      <c:pt idx="1335">
                        <c:v>43466.403599537043</c:v>
                      </c:pt>
                      <c:pt idx="1336">
                        <c:v>43466.403611111113</c:v>
                      </c:pt>
                      <c:pt idx="1337">
                        <c:v>43466.403622685182</c:v>
                      </c:pt>
                      <c:pt idx="1338">
                        <c:v>43466.403634259259</c:v>
                      </c:pt>
                      <c:pt idx="1339">
                        <c:v>43466.404756944437</c:v>
                      </c:pt>
                      <c:pt idx="1340">
                        <c:v>43466.404768518521</c:v>
                      </c:pt>
                      <c:pt idx="1341">
                        <c:v>43466.404780092591</c:v>
                      </c:pt>
                      <c:pt idx="1342">
                        <c:v>43466.404791666668</c:v>
                      </c:pt>
                      <c:pt idx="1343">
                        <c:v>43466.404861111107</c:v>
                      </c:pt>
                      <c:pt idx="1344">
                        <c:v>43466.404872685183</c:v>
                      </c:pt>
                      <c:pt idx="1345">
                        <c:v>43466.40488425926</c:v>
                      </c:pt>
                      <c:pt idx="1346">
                        <c:v>43466.404895833337</c:v>
                      </c:pt>
                      <c:pt idx="1347">
                        <c:v>43466.404907407406</c:v>
                      </c:pt>
                      <c:pt idx="1348">
                        <c:v>43466.404918981483</c:v>
                      </c:pt>
                      <c:pt idx="1349">
                        <c:v>43466.404930555553</c:v>
                      </c:pt>
                      <c:pt idx="1350">
                        <c:v>43466.404942129629</c:v>
                      </c:pt>
                      <c:pt idx="1351">
                        <c:v>43466.404953703714</c:v>
                      </c:pt>
                      <c:pt idx="1352">
                        <c:v>43466.404965277783</c:v>
                      </c:pt>
                      <c:pt idx="1353">
                        <c:v>43466.404976851853</c:v>
                      </c:pt>
                      <c:pt idx="1354">
                        <c:v>43466.404988425929</c:v>
                      </c:pt>
                      <c:pt idx="1355">
                        <c:v>43466.404999999999</c:v>
                      </c:pt>
                      <c:pt idx="1356">
                        <c:v>43466.405011574083</c:v>
                      </c:pt>
                      <c:pt idx="1357">
                        <c:v>43466.405023148152</c:v>
                      </c:pt>
                      <c:pt idx="1358">
                        <c:v>43466.405034722222</c:v>
                      </c:pt>
                      <c:pt idx="1359">
                        <c:v>43466.405046296299</c:v>
                      </c:pt>
                      <c:pt idx="1360">
                        <c:v>43466.405057870368</c:v>
                      </c:pt>
                      <c:pt idx="1361">
                        <c:v>43466.405069444438</c:v>
                      </c:pt>
                      <c:pt idx="1362">
                        <c:v>43466.405081018522</c:v>
                      </c:pt>
                      <c:pt idx="1363">
                        <c:v>43466.405092592591</c:v>
                      </c:pt>
                      <c:pt idx="1364">
                        <c:v>43466.405104166668</c:v>
                      </c:pt>
                      <c:pt idx="1365">
                        <c:v>43466.405115740738</c:v>
                      </c:pt>
                      <c:pt idx="1366">
                        <c:v>43466.405127314807</c:v>
                      </c:pt>
                      <c:pt idx="1367">
                        <c:v>43466.405138888891</c:v>
                      </c:pt>
                      <c:pt idx="1368">
                        <c:v>43466.405150462961</c:v>
                      </c:pt>
                      <c:pt idx="1369">
                        <c:v>43466.405162037037</c:v>
                      </c:pt>
                      <c:pt idx="1370">
                        <c:v>43466.405173611107</c:v>
                      </c:pt>
                      <c:pt idx="1371">
                        <c:v>43466.405185185176</c:v>
                      </c:pt>
                      <c:pt idx="1372">
                        <c:v>43466.40519675926</c:v>
                      </c:pt>
                      <c:pt idx="1373">
                        <c:v>43466.40520833333</c:v>
                      </c:pt>
                      <c:pt idx="1374">
                        <c:v>43466.405219907407</c:v>
                      </c:pt>
                      <c:pt idx="1375">
                        <c:v>43466.405231481483</c:v>
                      </c:pt>
                      <c:pt idx="1376">
                        <c:v>43466.405243055553</c:v>
                      </c:pt>
                      <c:pt idx="1377">
                        <c:v>43466.40525462963</c:v>
                      </c:pt>
                      <c:pt idx="1378">
                        <c:v>43466.405266203707</c:v>
                      </c:pt>
                      <c:pt idx="1379">
                        <c:v>43466.405277777783</c:v>
                      </c:pt>
                      <c:pt idx="1380">
                        <c:v>43466.405289351853</c:v>
                      </c:pt>
                      <c:pt idx="1381">
                        <c:v>43466.405300925922</c:v>
                      </c:pt>
                      <c:pt idx="1382">
                        <c:v>43466.405312499999</c:v>
                      </c:pt>
                      <c:pt idx="1383">
                        <c:v>43466.405324074083</c:v>
                      </c:pt>
                      <c:pt idx="1384">
                        <c:v>43466.405335648153</c:v>
                      </c:pt>
                      <c:pt idx="1385">
                        <c:v>43466.405451388891</c:v>
                      </c:pt>
                      <c:pt idx="1386">
                        <c:v>43466.405462962961</c:v>
                      </c:pt>
                      <c:pt idx="1387">
                        <c:v>43466.405474537038</c:v>
                      </c:pt>
                      <c:pt idx="1388">
                        <c:v>43466.405486111107</c:v>
                      </c:pt>
                      <c:pt idx="1389">
                        <c:v>43466.405497685177</c:v>
                      </c:pt>
                      <c:pt idx="1390">
                        <c:v>43466.405509259261</c:v>
                      </c:pt>
                      <c:pt idx="1391">
                        <c:v>43466.40552083333</c:v>
                      </c:pt>
                      <c:pt idx="1392">
                        <c:v>43466.405532407407</c:v>
                      </c:pt>
                      <c:pt idx="1393">
                        <c:v>43466.405543981477</c:v>
                      </c:pt>
                      <c:pt idx="1394">
                        <c:v>43466.405555555553</c:v>
                      </c:pt>
                      <c:pt idx="1395">
                        <c:v>43466.40556712963</c:v>
                      </c:pt>
                      <c:pt idx="1396">
                        <c:v>43466.406805555547</c:v>
                      </c:pt>
                      <c:pt idx="1397">
                        <c:v>43466.40697916667</c:v>
                      </c:pt>
                      <c:pt idx="1398">
                        <c:v>43466.406990740739</c:v>
                      </c:pt>
                      <c:pt idx="1399">
                        <c:v>43466.407002314823</c:v>
                      </c:pt>
                      <c:pt idx="1400">
                        <c:v>43466.407013888893</c:v>
                      </c:pt>
                      <c:pt idx="1401">
                        <c:v>43466.407025462962</c:v>
                      </c:pt>
                      <c:pt idx="1402">
                        <c:v>43466.407037037039</c:v>
                      </c:pt>
                      <c:pt idx="1403">
                        <c:v>43466.407048611109</c:v>
                      </c:pt>
                      <c:pt idx="1404">
                        <c:v>43466.407060185193</c:v>
                      </c:pt>
                      <c:pt idx="1405">
                        <c:v>43466.407071759262</c:v>
                      </c:pt>
                      <c:pt idx="1406">
                        <c:v>43466.407083333332</c:v>
                      </c:pt>
                      <c:pt idx="1407">
                        <c:v>43466.407094907408</c:v>
                      </c:pt>
                      <c:pt idx="1408">
                        <c:v>43466.407106481478</c:v>
                      </c:pt>
                      <c:pt idx="1409">
                        <c:v>43466.407118055547</c:v>
                      </c:pt>
                      <c:pt idx="1410">
                        <c:v>43466.407129629632</c:v>
                      </c:pt>
                      <c:pt idx="1411">
                        <c:v>43466.407141203701</c:v>
                      </c:pt>
                      <c:pt idx="1412">
                        <c:v>43466.407152777778</c:v>
                      </c:pt>
                      <c:pt idx="1413">
                        <c:v>43466.408101851863</c:v>
                      </c:pt>
                      <c:pt idx="1414">
                        <c:v>43466.408113425918</c:v>
                      </c:pt>
                      <c:pt idx="1415">
                        <c:v>43466.408125000002</c:v>
                      </c:pt>
                      <c:pt idx="1416">
                        <c:v>43466.408136574071</c:v>
                      </c:pt>
                      <c:pt idx="1417">
                        <c:v>43466.408148148148</c:v>
                      </c:pt>
                      <c:pt idx="1418">
                        <c:v>43466.408159722218</c:v>
                      </c:pt>
                      <c:pt idx="1419">
                        <c:v>43466.408171296287</c:v>
                      </c:pt>
                      <c:pt idx="1420">
                        <c:v>43466.408182870371</c:v>
                      </c:pt>
                      <c:pt idx="1421">
                        <c:v>43466.408194444448</c:v>
                      </c:pt>
                      <c:pt idx="1422">
                        <c:v>43466.408206018517</c:v>
                      </c:pt>
                      <c:pt idx="1423">
                        <c:v>43466.408217592587</c:v>
                      </c:pt>
                      <c:pt idx="1424">
                        <c:v>43466.408229166656</c:v>
                      </c:pt>
                      <c:pt idx="1425">
                        <c:v>43466.40824074074</c:v>
                      </c:pt>
                      <c:pt idx="1426">
                        <c:v>43466.409756944442</c:v>
                      </c:pt>
                      <c:pt idx="1427">
                        <c:v>43466.409768518519</c:v>
                      </c:pt>
                      <c:pt idx="1428">
                        <c:v>43466.409780092603</c:v>
                      </c:pt>
                      <c:pt idx="1429">
                        <c:v>43466.409791666672</c:v>
                      </c:pt>
                      <c:pt idx="1430">
                        <c:v>43466.409803240742</c:v>
                      </c:pt>
                      <c:pt idx="1431">
                        <c:v>43466.409814814811</c:v>
                      </c:pt>
                      <c:pt idx="1432">
                        <c:v>43466.409826388888</c:v>
                      </c:pt>
                      <c:pt idx="1433">
                        <c:v>43466.409837962958</c:v>
                      </c:pt>
                      <c:pt idx="1434">
                        <c:v>43466.409849537027</c:v>
                      </c:pt>
                      <c:pt idx="1435">
                        <c:v>43466.409861111111</c:v>
                      </c:pt>
                      <c:pt idx="1436">
                        <c:v>43466.409872685188</c:v>
                      </c:pt>
                      <c:pt idx="1437">
                        <c:v>43466.409884259258</c:v>
                      </c:pt>
                      <c:pt idx="1438">
                        <c:v>43466.409895833327</c:v>
                      </c:pt>
                      <c:pt idx="1439">
                        <c:v>43466.409907407397</c:v>
                      </c:pt>
                      <c:pt idx="1440">
                        <c:v>43466.409918981481</c:v>
                      </c:pt>
                      <c:pt idx="1441">
                        <c:v>43466.409930555557</c:v>
                      </c:pt>
                      <c:pt idx="1442">
                        <c:v>43466.409942129627</c:v>
                      </c:pt>
                      <c:pt idx="1443">
                        <c:v>43466.409953703696</c:v>
                      </c:pt>
                      <c:pt idx="1444">
                        <c:v>43466.40996527778</c:v>
                      </c:pt>
                      <c:pt idx="1445">
                        <c:v>43466.40997685185</c:v>
                      </c:pt>
                      <c:pt idx="1446">
                        <c:v>43466.409988425927</c:v>
                      </c:pt>
                      <c:pt idx="1447">
                        <c:v>43466.41</c:v>
                      </c:pt>
                      <c:pt idx="1448">
                        <c:v>43466.410011574073</c:v>
                      </c:pt>
                      <c:pt idx="1449">
                        <c:v>43466.41002314815</c:v>
                      </c:pt>
                      <c:pt idx="1450">
                        <c:v>43466.410034722219</c:v>
                      </c:pt>
                      <c:pt idx="1451">
                        <c:v>43466.410046296303</c:v>
                      </c:pt>
                      <c:pt idx="1452">
                        <c:v>43466.410057870373</c:v>
                      </c:pt>
                      <c:pt idx="1453">
                        <c:v>43466.410069444442</c:v>
                      </c:pt>
                      <c:pt idx="1454">
                        <c:v>43466.410081018519</c:v>
                      </c:pt>
                      <c:pt idx="1455">
                        <c:v>43466.410092592603</c:v>
                      </c:pt>
                      <c:pt idx="1456">
                        <c:v>43466.410104166673</c:v>
                      </c:pt>
                      <c:pt idx="1457">
                        <c:v>43466.410115740742</c:v>
                      </c:pt>
                      <c:pt idx="1458">
                        <c:v>43466.410127314812</c:v>
                      </c:pt>
                      <c:pt idx="1459">
                        <c:v>43466.410138888888</c:v>
                      </c:pt>
                      <c:pt idx="1460">
                        <c:v>43466.410150462973</c:v>
                      </c:pt>
                      <c:pt idx="1461">
                        <c:v>43466.410162037027</c:v>
                      </c:pt>
                      <c:pt idx="1462">
                        <c:v>43466.410173611112</c:v>
                      </c:pt>
                      <c:pt idx="1463">
                        <c:v>43466.410185185188</c:v>
                      </c:pt>
                      <c:pt idx="1464">
                        <c:v>43466.410196759258</c:v>
                      </c:pt>
                      <c:pt idx="1465">
                        <c:v>43466.410208333327</c:v>
                      </c:pt>
                      <c:pt idx="1466">
                        <c:v>43466.410219907397</c:v>
                      </c:pt>
                      <c:pt idx="1467">
                        <c:v>43466.410231481481</c:v>
                      </c:pt>
                      <c:pt idx="1468">
                        <c:v>43466.410243055558</c:v>
                      </c:pt>
                      <c:pt idx="1469">
                        <c:v>43466.410254629627</c:v>
                      </c:pt>
                      <c:pt idx="1470">
                        <c:v>43466.410266203697</c:v>
                      </c:pt>
                      <c:pt idx="1471">
                        <c:v>43466.410277777781</c:v>
                      </c:pt>
                      <c:pt idx="1472">
                        <c:v>43466.41028935185</c:v>
                      </c:pt>
                      <c:pt idx="1473">
                        <c:v>43466.410300925927</c:v>
                      </c:pt>
                      <c:pt idx="1474">
                        <c:v>43466.410312499997</c:v>
                      </c:pt>
                      <c:pt idx="1475">
                        <c:v>43466.410324074073</c:v>
                      </c:pt>
                      <c:pt idx="1476">
                        <c:v>43466.41033564815</c:v>
                      </c:pt>
                      <c:pt idx="1477">
                        <c:v>43466.41034722222</c:v>
                      </c:pt>
                      <c:pt idx="1478">
                        <c:v>43466.410393518519</c:v>
                      </c:pt>
                      <c:pt idx="1479">
                        <c:v>43466.410416666673</c:v>
                      </c:pt>
                      <c:pt idx="1480">
                        <c:v>43466.410428240742</c:v>
                      </c:pt>
                      <c:pt idx="1481">
                        <c:v>43466.410451388889</c:v>
                      </c:pt>
                      <c:pt idx="1482">
                        <c:v>43466.410462962973</c:v>
                      </c:pt>
                      <c:pt idx="1483">
                        <c:v>43466.410474537042</c:v>
                      </c:pt>
                      <c:pt idx="1484">
                        <c:v>43466.410486111112</c:v>
                      </c:pt>
                      <c:pt idx="1485">
                        <c:v>43466.410497685189</c:v>
                      </c:pt>
                      <c:pt idx="1486">
                        <c:v>43466.410509259258</c:v>
                      </c:pt>
                      <c:pt idx="1487">
                        <c:v>43466.410520833328</c:v>
                      </c:pt>
                      <c:pt idx="1488">
                        <c:v>43466.410532407397</c:v>
                      </c:pt>
                      <c:pt idx="1489">
                        <c:v>43466.410543981481</c:v>
                      </c:pt>
                      <c:pt idx="1490">
                        <c:v>43466.410555555558</c:v>
                      </c:pt>
                      <c:pt idx="1491">
                        <c:v>43466.410567129627</c:v>
                      </c:pt>
                      <c:pt idx="1492">
                        <c:v>43466.410578703697</c:v>
                      </c:pt>
                      <c:pt idx="1493">
                        <c:v>43466.410590277781</c:v>
                      </c:pt>
                      <c:pt idx="1494">
                        <c:v>43466.410601851851</c:v>
                      </c:pt>
                      <c:pt idx="1495">
                        <c:v>43466.410613425927</c:v>
                      </c:pt>
                      <c:pt idx="1496">
                        <c:v>43466.410624999997</c:v>
                      </c:pt>
                      <c:pt idx="1497">
                        <c:v>43466.410636574074</c:v>
                      </c:pt>
                      <c:pt idx="1498">
                        <c:v>43466.41064814815</c:v>
                      </c:pt>
                      <c:pt idx="1499">
                        <c:v>43466.41065972222</c:v>
                      </c:pt>
                      <c:pt idx="1500">
                        <c:v>43466.411377314813</c:v>
                      </c:pt>
                      <c:pt idx="1501">
                        <c:v>43466.41138888889</c:v>
                      </c:pt>
                      <c:pt idx="1502">
                        <c:v>43466.411400462966</c:v>
                      </c:pt>
                      <c:pt idx="1503">
                        <c:v>43466.411412037043</c:v>
                      </c:pt>
                      <c:pt idx="1504">
                        <c:v>43466.411423611113</c:v>
                      </c:pt>
                      <c:pt idx="1505">
                        <c:v>43466.411435185182</c:v>
                      </c:pt>
                      <c:pt idx="1506">
                        <c:v>43466.411446759259</c:v>
                      </c:pt>
                      <c:pt idx="1507">
                        <c:v>43466.411678240736</c:v>
                      </c:pt>
                      <c:pt idx="1508">
                        <c:v>43466.411689814813</c:v>
                      </c:pt>
                      <c:pt idx="1509">
                        <c:v>43466.41170138889</c:v>
                      </c:pt>
                      <c:pt idx="1510">
                        <c:v>43466.411712962959</c:v>
                      </c:pt>
                      <c:pt idx="1511">
                        <c:v>43466.411793981482</c:v>
                      </c:pt>
                      <c:pt idx="1512">
                        <c:v>43466.41196759259</c:v>
                      </c:pt>
                      <c:pt idx="1513">
                        <c:v>43466.411979166667</c:v>
                      </c:pt>
                      <c:pt idx="1514">
                        <c:v>43466.411990740737</c:v>
                      </c:pt>
                      <c:pt idx="1515">
                        <c:v>43466.412002314813</c:v>
                      </c:pt>
                      <c:pt idx="1516">
                        <c:v>43466.41201388889</c:v>
                      </c:pt>
                      <c:pt idx="1517">
                        <c:v>43466.41202546296</c:v>
                      </c:pt>
                      <c:pt idx="1518">
                        <c:v>43466.412037037036</c:v>
                      </c:pt>
                      <c:pt idx="1519">
                        <c:v>43466.412048611113</c:v>
                      </c:pt>
                      <c:pt idx="1520">
                        <c:v>43466.412060185183</c:v>
                      </c:pt>
                      <c:pt idx="1521">
                        <c:v>43466.41207175926</c:v>
                      </c:pt>
                      <c:pt idx="1522">
                        <c:v>43466.412083333344</c:v>
                      </c:pt>
                      <c:pt idx="1523">
                        <c:v>43466.412094907413</c:v>
                      </c:pt>
                      <c:pt idx="1524">
                        <c:v>43466.412106481483</c:v>
                      </c:pt>
                      <c:pt idx="1525">
                        <c:v>43466.412118055552</c:v>
                      </c:pt>
                      <c:pt idx="1526">
                        <c:v>43466.412129629629</c:v>
                      </c:pt>
                      <c:pt idx="1527">
                        <c:v>43466.412141203713</c:v>
                      </c:pt>
                      <c:pt idx="1528">
                        <c:v>43466.412152777782</c:v>
                      </c:pt>
                      <c:pt idx="1529">
                        <c:v>43466.412164351852</c:v>
                      </c:pt>
                      <c:pt idx="1530">
                        <c:v>43466.412175925929</c:v>
                      </c:pt>
                      <c:pt idx="1531">
                        <c:v>43466.412187499998</c:v>
                      </c:pt>
                      <c:pt idx="1532">
                        <c:v>43466.412199074082</c:v>
                      </c:pt>
                      <c:pt idx="1533">
                        <c:v>43466.412210648137</c:v>
                      </c:pt>
                      <c:pt idx="1534">
                        <c:v>43466.412222222221</c:v>
                      </c:pt>
                      <c:pt idx="1535">
                        <c:v>43466.412233796298</c:v>
                      </c:pt>
                      <c:pt idx="1536">
                        <c:v>43466.412245370368</c:v>
                      </c:pt>
                      <c:pt idx="1537">
                        <c:v>43466.412256944437</c:v>
                      </c:pt>
                      <c:pt idx="1538">
                        <c:v>43466.412268518521</c:v>
                      </c:pt>
                      <c:pt idx="1539">
                        <c:v>43466.412280092591</c:v>
                      </c:pt>
                      <c:pt idx="1540">
                        <c:v>43466.412291666667</c:v>
                      </c:pt>
                      <c:pt idx="1541">
                        <c:v>43466.412303240737</c:v>
                      </c:pt>
                      <c:pt idx="1542">
                        <c:v>43466.412314814806</c:v>
                      </c:pt>
                      <c:pt idx="1543">
                        <c:v>43466.412326388891</c:v>
                      </c:pt>
                      <c:pt idx="1544">
                        <c:v>43466.41233796296</c:v>
                      </c:pt>
                      <c:pt idx="1545">
                        <c:v>43466.412349537037</c:v>
                      </c:pt>
                      <c:pt idx="1546">
                        <c:v>43466.412361111114</c:v>
                      </c:pt>
                      <c:pt idx="1547">
                        <c:v>43466.412372685183</c:v>
                      </c:pt>
                      <c:pt idx="1548">
                        <c:v>43466.413136574083</c:v>
                      </c:pt>
                      <c:pt idx="1549">
                        <c:v>43466.413148148153</c:v>
                      </c:pt>
                      <c:pt idx="1550">
                        <c:v>43466.413159722222</c:v>
                      </c:pt>
                      <c:pt idx="1551">
                        <c:v>43466.413171296299</c:v>
                      </c:pt>
                      <c:pt idx="1552">
                        <c:v>43466.413182870368</c:v>
                      </c:pt>
                      <c:pt idx="1553">
                        <c:v>43466.413194444453</c:v>
                      </c:pt>
                      <c:pt idx="1554">
                        <c:v>43466.413206018522</c:v>
                      </c:pt>
                      <c:pt idx="1555">
                        <c:v>43466.413217592592</c:v>
                      </c:pt>
                      <c:pt idx="1556">
                        <c:v>43466.413229166668</c:v>
                      </c:pt>
                      <c:pt idx="1557">
                        <c:v>43466.413240740738</c:v>
                      </c:pt>
                      <c:pt idx="1558">
                        <c:v>43466.413252314807</c:v>
                      </c:pt>
                      <c:pt idx="1559">
                        <c:v>43466.413263888891</c:v>
                      </c:pt>
                      <c:pt idx="1560">
                        <c:v>43466.413275462961</c:v>
                      </c:pt>
                      <c:pt idx="1561">
                        <c:v>43466.413287037038</c:v>
                      </c:pt>
                      <c:pt idx="1562">
                        <c:v>43466.413298611107</c:v>
                      </c:pt>
                      <c:pt idx="1563">
                        <c:v>43466.413310185177</c:v>
                      </c:pt>
                      <c:pt idx="1564">
                        <c:v>43466.413321759261</c:v>
                      </c:pt>
                      <c:pt idx="1565">
                        <c:v>43466.41333333333</c:v>
                      </c:pt>
                      <c:pt idx="1566">
                        <c:v>43466.413344907407</c:v>
                      </c:pt>
                      <c:pt idx="1567">
                        <c:v>43466.413356481477</c:v>
                      </c:pt>
                      <c:pt idx="1568">
                        <c:v>43466.413368055553</c:v>
                      </c:pt>
                      <c:pt idx="1569">
                        <c:v>43466.41337962963</c:v>
                      </c:pt>
                      <c:pt idx="1570">
                        <c:v>43466.413391203707</c:v>
                      </c:pt>
                      <c:pt idx="1571">
                        <c:v>43466.413402777784</c:v>
                      </c:pt>
                      <c:pt idx="1572">
                        <c:v>43466.413414351853</c:v>
                      </c:pt>
                      <c:pt idx="1573">
                        <c:v>43466.413425925923</c:v>
                      </c:pt>
                      <c:pt idx="1574">
                        <c:v>43466.413437499999</c:v>
                      </c:pt>
                      <c:pt idx="1575">
                        <c:v>43466.413449074083</c:v>
                      </c:pt>
                      <c:pt idx="1576">
                        <c:v>43466.413657407407</c:v>
                      </c:pt>
                      <c:pt idx="1577">
                        <c:v>43466.413668981477</c:v>
                      </c:pt>
                      <c:pt idx="1578">
                        <c:v>43466.413680555554</c:v>
                      </c:pt>
                      <c:pt idx="1579">
                        <c:v>43466.41369212963</c:v>
                      </c:pt>
                      <c:pt idx="1580">
                        <c:v>43466.413819444453</c:v>
                      </c:pt>
                      <c:pt idx="1581">
                        <c:v>43466.413831018523</c:v>
                      </c:pt>
                      <c:pt idx="1582">
                        <c:v>43466.413842592592</c:v>
                      </c:pt>
                      <c:pt idx="1583">
                        <c:v>43466.413854166669</c:v>
                      </c:pt>
                      <c:pt idx="1584">
                        <c:v>43466.413865740738</c:v>
                      </c:pt>
                      <c:pt idx="1585">
                        <c:v>43466.413877314822</c:v>
                      </c:pt>
                      <c:pt idx="1586">
                        <c:v>43466.413888888892</c:v>
                      </c:pt>
                      <c:pt idx="1587">
                        <c:v>43466.413900462961</c:v>
                      </c:pt>
                      <c:pt idx="1588">
                        <c:v>43466.413912037038</c:v>
                      </c:pt>
                      <c:pt idx="1589">
                        <c:v>43466.413923611108</c:v>
                      </c:pt>
                      <c:pt idx="1590">
                        <c:v>43466.413935185177</c:v>
                      </c:pt>
                      <c:pt idx="1591">
                        <c:v>43466.413946759261</c:v>
                      </c:pt>
                      <c:pt idx="1592">
                        <c:v>43466.413958333331</c:v>
                      </c:pt>
                      <c:pt idx="1593">
                        <c:v>43466.413969907408</c:v>
                      </c:pt>
                      <c:pt idx="1594">
                        <c:v>43466.413981481477</c:v>
                      </c:pt>
                      <c:pt idx="1595">
                        <c:v>43466.413993055547</c:v>
                      </c:pt>
                      <c:pt idx="1596">
                        <c:v>43466.414004629631</c:v>
                      </c:pt>
                      <c:pt idx="1597">
                        <c:v>43466.4140162037</c:v>
                      </c:pt>
                      <c:pt idx="1598">
                        <c:v>43466.414027777777</c:v>
                      </c:pt>
                      <c:pt idx="1599">
                        <c:v>43466.414039351846</c:v>
                      </c:pt>
                      <c:pt idx="1600">
                        <c:v>43466.414050925923</c:v>
                      </c:pt>
                      <c:pt idx="1601">
                        <c:v>43466.4140625</c:v>
                      </c:pt>
                      <c:pt idx="1602">
                        <c:v>43466.414074074077</c:v>
                      </c:pt>
                      <c:pt idx="1603">
                        <c:v>43466.414085648154</c:v>
                      </c:pt>
                      <c:pt idx="1604">
                        <c:v>43466.414097222223</c:v>
                      </c:pt>
                      <c:pt idx="1605">
                        <c:v>43466.4141087963</c:v>
                      </c:pt>
                      <c:pt idx="1606">
                        <c:v>43466.414120370369</c:v>
                      </c:pt>
                      <c:pt idx="1607">
                        <c:v>43466.414131944453</c:v>
                      </c:pt>
                      <c:pt idx="1608">
                        <c:v>43466.414143518523</c:v>
                      </c:pt>
                      <c:pt idx="1609">
                        <c:v>43466.414155092592</c:v>
                      </c:pt>
                      <c:pt idx="1610">
                        <c:v>43466.414166666669</c:v>
                      </c:pt>
                      <c:pt idx="1611">
                        <c:v>43466.414178240739</c:v>
                      </c:pt>
                      <c:pt idx="1612">
                        <c:v>43466.414189814823</c:v>
                      </c:pt>
                      <c:pt idx="1613">
                        <c:v>43466.414201388892</c:v>
                      </c:pt>
                      <c:pt idx="1614">
                        <c:v>43466.414212962962</c:v>
                      </c:pt>
                      <c:pt idx="1615">
                        <c:v>43466.414224537039</c:v>
                      </c:pt>
                      <c:pt idx="1616">
                        <c:v>43466.414236111108</c:v>
                      </c:pt>
                      <c:pt idx="1617">
                        <c:v>43466.414247685178</c:v>
                      </c:pt>
                      <c:pt idx="1618">
                        <c:v>43466.414259259262</c:v>
                      </c:pt>
                      <c:pt idx="1619">
                        <c:v>43466.414270833331</c:v>
                      </c:pt>
                      <c:pt idx="1620">
                        <c:v>43466.414282407408</c:v>
                      </c:pt>
                      <c:pt idx="1621">
                        <c:v>43466.414293981477</c:v>
                      </c:pt>
                      <c:pt idx="1622">
                        <c:v>43466.414305555547</c:v>
                      </c:pt>
                      <c:pt idx="1623">
                        <c:v>43466.414317129631</c:v>
                      </c:pt>
                      <c:pt idx="1624">
                        <c:v>43466.4143287037</c:v>
                      </c:pt>
                      <c:pt idx="1625">
                        <c:v>43466.414340277777</c:v>
                      </c:pt>
                      <c:pt idx="1626">
                        <c:v>43466.414351851847</c:v>
                      </c:pt>
                      <c:pt idx="1627">
                        <c:v>43466.414363425924</c:v>
                      </c:pt>
                      <c:pt idx="1628">
                        <c:v>43466.414375</c:v>
                      </c:pt>
                      <c:pt idx="1629">
                        <c:v>43466.414386574077</c:v>
                      </c:pt>
                      <c:pt idx="1630">
                        <c:v>43466.414398148147</c:v>
                      </c:pt>
                      <c:pt idx="1631">
                        <c:v>43466.414409722223</c:v>
                      </c:pt>
                      <c:pt idx="1632">
                        <c:v>43466.414421296293</c:v>
                      </c:pt>
                      <c:pt idx="1633">
                        <c:v>43466.41443287037</c:v>
                      </c:pt>
                      <c:pt idx="1634">
                        <c:v>43466.414444444446</c:v>
                      </c:pt>
                      <c:pt idx="1635">
                        <c:v>43466.414456018523</c:v>
                      </c:pt>
                      <c:pt idx="1636">
                        <c:v>43466.414467592593</c:v>
                      </c:pt>
                      <c:pt idx="1637">
                        <c:v>43466.414479166669</c:v>
                      </c:pt>
                      <c:pt idx="1638">
                        <c:v>43466.414490740739</c:v>
                      </c:pt>
                      <c:pt idx="1639">
                        <c:v>43466.414502314823</c:v>
                      </c:pt>
                      <c:pt idx="1640">
                        <c:v>43466.414513888893</c:v>
                      </c:pt>
                      <c:pt idx="1641">
                        <c:v>43466.414525462962</c:v>
                      </c:pt>
                      <c:pt idx="1642">
                        <c:v>43466.414537037039</c:v>
                      </c:pt>
                      <c:pt idx="1643">
                        <c:v>43466.414548611108</c:v>
                      </c:pt>
                      <c:pt idx="1644">
                        <c:v>43466.414560185192</c:v>
                      </c:pt>
                      <c:pt idx="1645">
                        <c:v>43466.414571759262</c:v>
                      </c:pt>
                      <c:pt idx="1646">
                        <c:v>43466.414583333331</c:v>
                      </c:pt>
                      <c:pt idx="1647">
                        <c:v>43466.414594907408</c:v>
                      </c:pt>
                      <c:pt idx="1648">
                        <c:v>43466.414606481478</c:v>
                      </c:pt>
                      <c:pt idx="1649">
                        <c:v>43466.414618055547</c:v>
                      </c:pt>
                      <c:pt idx="1650">
                        <c:v>43466.414629629631</c:v>
                      </c:pt>
                      <c:pt idx="1651">
                        <c:v>43466.414641203701</c:v>
                      </c:pt>
                      <c:pt idx="1652">
                        <c:v>43466.414652777778</c:v>
                      </c:pt>
                      <c:pt idx="1653">
                        <c:v>43466.414664351847</c:v>
                      </c:pt>
                      <c:pt idx="1654">
                        <c:v>43466.414675925917</c:v>
                      </c:pt>
                      <c:pt idx="1655">
                        <c:v>43466.414687500001</c:v>
                      </c:pt>
                      <c:pt idx="1656">
                        <c:v>43466.414699074077</c:v>
                      </c:pt>
                      <c:pt idx="1657">
                        <c:v>43466.414710648147</c:v>
                      </c:pt>
                      <c:pt idx="1658">
                        <c:v>43466.414722222216</c:v>
                      </c:pt>
                      <c:pt idx="1659">
                        <c:v>43466.414733796293</c:v>
                      </c:pt>
                      <c:pt idx="1660">
                        <c:v>43466.41474537037</c:v>
                      </c:pt>
                      <c:pt idx="1661">
                        <c:v>43466.414756944447</c:v>
                      </c:pt>
                      <c:pt idx="1662">
                        <c:v>43466.414768518523</c:v>
                      </c:pt>
                      <c:pt idx="1663">
                        <c:v>43466.414780092593</c:v>
                      </c:pt>
                      <c:pt idx="1664">
                        <c:v>43466.41479166667</c:v>
                      </c:pt>
                      <c:pt idx="1665">
                        <c:v>43466.414803240739</c:v>
                      </c:pt>
                      <c:pt idx="1666">
                        <c:v>43466.414814814823</c:v>
                      </c:pt>
                      <c:pt idx="1667">
                        <c:v>43466.414826388893</c:v>
                      </c:pt>
                      <c:pt idx="1668">
                        <c:v>43466.414837962962</c:v>
                      </c:pt>
                      <c:pt idx="1669">
                        <c:v>43466.414849537039</c:v>
                      </c:pt>
                      <c:pt idx="1670">
                        <c:v>43466.414861111109</c:v>
                      </c:pt>
                      <c:pt idx="1671">
                        <c:v>43466.414872685193</c:v>
                      </c:pt>
                      <c:pt idx="1672">
                        <c:v>43466.414884259262</c:v>
                      </c:pt>
                      <c:pt idx="1673">
                        <c:v>43466.414895833332</c:v>
                      </c:pt>
                      <c:pt idx="1674">
                        <c:v>43466.414907407408</c:v>
                      </c:pt>
                      <c:pt idx="1675">
                        <c:v>43466.414918981478</c:v>
                      </c:pt>
                      <c:pt idx="1676">
                        <c:v>43466.414930555547</c:v>
                      </c:pt>
                      <c:pt idx="1677">
                        <c:v>43466.414942129632</c:v>
                      </c:pt>
                      <c:pt idx="1678">
                        <c:v>43466.414953703701</c:v>
                      </c:pt>
                      <c:pt idx="1679">
                        <c:v>43466.414965277778</c:v>
                      </c:pt>
                      <c:pt idx="1680">
                        <c:v>43466.414976851847</c:v>
                      </c:pt>
                      <c:pt idx="1681">
                        <c:v>43466.414988425917</c:v>
                      </c:pt>
                      <c:pt idx="1682">
                        <c:v>43466.415000000001</c:v>
                      </c:pt>
                      <c:pt idx="1683">
                        <c:v>43466.415011574078</c:v>
                      </c:pt>
                      <c:pt idx="1684">
                        <c:v>43466.415023148147</c:v>
                      </c:pt>
                      <c:pt idx="1685">
                        <c:v>43466.415034722217</c:v>
                      </c:pt>
                      <c:pt idx="1686">
                        <c:v>43466.415046296293</c:v>
                      </c:pt>
                      <c:pt idx="1687">
                        <c:v>43466.41505787037</c:v>
                      </c:pt>
                      <c:pt idx="1688">
                        <c:v>43466.415069444447</c:v>
                      </c:pt>
                      <c:pt idx="1689">
                        <c:v>43466.415081018517</c:v>
                      </c:pt>
                      <c:pt idx="1690">
                        <c:v>43466.415092592593</c:v>
                      </c:pt>
                      <c:pt idx="1691">
                        <c:v>43466.41510416667</c:v>
                      </c:pt>
                      <c:pt idx="1692">
                        <c:v>43466.41511574074</c:v>
                      </c:pt>
                      <c:pt idx="1693">
                        <c:v>43466.415127314824</c:v>
                      </c:pt>
                      <c:pt idx="1694">
                        <c:v>43466.415138888893</c:v>
                      </c:pt>
                      <c:pt idx="1695">
                        <c:v>43466.415150462963</c:v>
                      </c:pt>
                      <c:pt idx="1696">
                        <c:v>43466.415162037039</c:v>
                      </c:pt>
                      <c:pt idx="1697">
                        <c:v>43466.415173611109</c:v>
                      </c:pt>
                      <c:pt idx="1698">
                        <c:v>43466.415185185193</c:v>
                      </c:pt>
                      <c:pt idx="1699">
                        <c:v>43466.415196759262</c:v>
                      </c:pt>
                      <c:pt idx="1700">
                        <c:v>43466.415208333332</c:v>
                      </c:pt>
                      <c:pt idx="1701">
                        <c:v>43466.415219907409</c:v>
                      </c:pt>
                      <c:pt idx="1702">
                        <c:v>43466.415231481478</c:v>
                      </c:pt>
                      <c:pt idx="1703">
                        <c:v>43466.415243055562</c:v>
                      </c:pt>
                      <c:pt idx="1704">
                        <c:v>43466.415254629632</c:v>
                      </c:pt>
                      <c:pt idx="1705">
                        <c:v>43466.415266203701</c:v>
                      </c:pt>
                      <c:pt idx="1706">
                        <c:v>43466.415277777778</c:v>
                      </c:pt>
                      <c:pt idx="1707">
                        <c:v>43466.415289351848</c:v>
                      </c:pt>
                      <c:pt idx="1708">
                        <c:v>43466.415300925917</c:v>
                      </c:pt>
                      <c:pt idx="1709">
                        <c:v>43466.415312500001</c:v>
                      </c:pt>
                      <c:pt idx="1710">
                        <c:v>43466.415324074071</c:v>
                      </c:pt>
                      <c:pt idx="1711">
                        <c:v>43466.415335648147</c:v>
                      </c:pt>
                      <c:pt idx="1712">
                        <c:v>43466.415347222217</c:v>
                      </c:pt>
                      <c:pt idx="1713">
                        <c:v>43466.415358796286</c:v>
                      </c:pt>
                      <c:pt idx="1714">
                        <c:v>43466.415370370371</c:v>
                      </c:pt>
                      <c:pt idx="1715">
                        <c:v>43466.415381944447</c:v>
                      </c:pt>
                      <c:pt idx="1716">
                        <c:v>43466.415393518517</c:v>
                      </c:pt>
                      <c:pt idx="1717">
                        <c:v>43466.415405092594</c:v>
                      </c:pt>
                      <c:pt idx="1718">
                        <c:v>43466.415416666663</c:v>
                      </c:pt>
                      <c:pt idx="1719">
                        <c:v>43466.41542824074</c:v>
                      </c:pt>
                      <c:pt idx="1720">
                        <c:v>43466.415439814817</c:v>
                      </c:pt>
                      <c:pt idx="1721">
                        <c:v>43466.415451388893</c:v>
                      </c:pt>
                      <c:pt idx="1722">
                        <c:v>43466.415462962963</c:v>
                      </c:pt>
                      <c:pt idx="1723">
                        <c:v>43466.41547453704</c:v>
                      </c:pt>
                      <c:pt idx="1724">
                        <c:v>43466.415486111109</c:v>
                      </c:pt>
                      <c:pt idx="1725">
                        <c:v>43466.415497685193</c:v>
                      </c:pt>
                      <c:pt idx="1726">
                        <c:v>43466.415509259263</c:v>
                      </c:pt>
                      <c:pt idx="1727">
                        <c:v>43466.415520833332</c:v>
                      </c:pt>
                      <c:pt idx="1728">
                        <c:v>43466.415532407409</c:v>
                      </c:pt>
                      <c:pt idx="1729">
                        <c:v>43466.415543981479</c:v>
                      </c:pt>
                      <c:pt idx="1730">
                        <c:v>43466.415555555563</c:v>
                      </c:pt>
                      <c:pt idx="1731">
                        <c:v>43466.415567129632</c:v>
                      </c:pt>
                      <c:pt idx="1732">
                        <c:v>43466.415578703702</c:v>
                      </c:pt>
                      <c:pt idx="1733">
                        <c:v>43466.415590277778</c:v>
                      </c:pt>
                      <c:pt idx="1734">
                        <c:v>43466.415601851862</c:v>
                      </c:pt>
                      <c:pt idx="1735">
                        <c:v>43466.415613425917</c:v>
                      </c:pt>
                      <c:pt idx="1736">
                        <c:v>43466.415625000001</c:v>
                      </c:pt>
                      <c:pt idx="1737">
                        <c:v>43466.415636574071</c:v>
                      </c:pt>
                      <c:pt idx="1738">
                        <c:v>43466.415648148148</c:v>
                      </c:pt>
                      <c:pt idx="1739">
                        <c:v>43466.415659722217</c:v>
                      </c:pt>
                      <c:pt idx="1740">
                        <c:v>43466.415671296287</c:v>
                      </c:pt>
                      <c:pt idx="1741">
                        <c:v>43466.415682870371</c:v>
                      </c:pt>
                      <c:pt idx="1742">
                        <c:v>43466.415694444448</c:v>
                      </c:pt>
                      <c:pt idx="1743">
                        <c:v>43466.415706018517</c:v>
                      </c:pt>
                      <c:pt idx="1744">
                        <c:v>43466.415717592587</c:v>
                      </c:pt>
                      <c:pt idx="1745">
                        <c:v>43466.415729166663</c:v>
                      </c:pt>
                      <c:pt idx="1746">
                        <c:v>43466.41574074074</c:v>
                      </c:pt>
                      <c:pt idx="1747">
                        <c:v>43466.415752314817</c:v>
                      </c:pt>
                      <c:pt idx="1748">
                        <c:v>43466.415763888886</c:v>
                      </c:pt>
                      <c:pt idx="1749">
                        <c:v>43466.415775462963</c:v>
                      </c:pt>
                      <c:pt idx="1750">
                        <c:v>43466.41578703704</c:v>
                      </c:pt>
                      <c:pt idx="1751">
                        <c:v>43466.415798611109</c:v>
                      </c:pt>
                      <c:pt idx="1752">
                        <c:v>43466.415810185194</c:v>
                      </c:pt>
                      <c:pt idx="1753">
                        <c:v>43466.415821759263</c:v>
                      </c:pt>
                      <c:pt idx="1754">
                        <c:v>43466.415833333333</c:v>
                      </c:pt>
                      <c:pt idx="1755">
                        <c:v>43466.415844907409</c:v>
                      </c:pt>
                      <c:pt idx="1756">
                        <c:v>43466.415856481479</c:v>
                      </c:pt>
                      <c:pt idx="1757">
                        <c:v>43466.415868055563</c:v>
                      </c:pt>
                      <c:pt idx="1758">
                        <c:v>43466.415879629632</c:v>
                      </c:pt>
                      <c:pt idx="1759">
                        <c:v>43466.415891203702</c:v>
                      </c:pt>
                      <c:pt idx="1760">
                        <c:v>43466.415902777779</c:v>
                      </c:pt>
                      <c:pt idx="1761">
                        <c:v>43466.415914351863</c:v>
                      </c:pt>
                      <c:pt idx="1762">
                        <c:v>43466.415925925918</c:v>
                      </c:pt>
                      <c:pt idx="1763">
                        <c:v>43466.415937500002</c:v>
                      </c:pt>
                      <c:pt idx="1764">
                        <c:v>43466.415949074071</c:v>
                      </c:pt>
                      <c:pt idx="1765">
                        <c:v>43466.415960648148</c:v>
                      </c:pt>
                      <c:pt idx="1766">
                        <c:v>43466.415972222218</c:v>
                      </c:pt>
                      <c:pt idx="1767">
                        <c:v>43466.415983796287</c:v>
                      </c:pt>
                      <c:pt idx="1768">
                        <c:v>43466.415995370371</c:v>
                      </c:pt>
                      <c:pt idx="1769">
                        <c:v>43466.416006944448</c:v>
                      </c:pt>
                      <c:pt idx="1770">
                        <c:v>43466.416018518517</c:v>
                      </c:pt>
                      <c:pt idx="1771">
                        <c:v>43466.416030092587</c:v>
                      </c:pt>
                      <c:pt idx="1772">
                        <c:v>43466.416041666656</c:v>
                      </c:pt>
                      <c:pt idx="1773">
                        <c:v>43466.41605324074</c:v>
                      </c:pt>
                      <c:pt idx="1774">
                        <c:v>43466.416064814817</c:v>
                      </c:pt>
                      <c:pt idx="1775">
                        <c:v>43466.416076388887</c:v>
                      </c:pt>
                      <c:pt idx="1776">
                        <c:v>43466.416087962964</c:v>
                      </c:pt>
                      <c:pt idx="1777">
                        <c:v>43466.41609953704</c:v>
                      </c:pt>
                      <c:pt idx="1778">
                        <c:v>43466.41611111111</c:v>
                      </c:pt>
                      <c:pt idx="1779">
                        <c:v>43466.416122685187</c:v>
                      </c:pt>
                      <c:pt idx="1780">
                        <c:v>43466.416134259263</c:v>
                      </c:pt>
                      <c:pt idx="1781">
                        <c:v>43466.416145833333</c:v>
                      </c:pt>
                      <c:pt idx="1782">
                        <c:v>43466.41615740741</c:v>
                      </c:pt>
                      <c:pt idx="1783">
                        <c:v>43466.416168981479</c:v>
                      </c:pt>
                      <c:pt idx="1784">
                        <c:v>43466.416180555563</c:v>
                      </c:pt>
                      <c:pt idx="1785">
                        <c:v>43466.416192129633</c:v>
                      </c:pt>
                      <c:pt idx="1786">
                        <c:v>43466.416203703702</c:v>
                      </c:pt>
                      <c:pt idx="1787">
                        <c:v>43466.416215277779</c:v>
                      </c:pt>
                      <c:pt idx="1788">
                        <c:v>43466.416226851848</c:v>
                      </c:pt>
                      <c:pt idx="1789">
                        <c:v>43466.416238425933</c:v>
                      </c:pt>
                      <c:pt idx="1790">
                        <c:v>43466.416250000002</c:v>
                      </c:pt>
                      <c:pt idx="1791">
                        <c:v>43466.416261574072</c:v>
                      </c:pt>
                      <c:pt idx="1792">
                        <c:v>43466.416273148148</c:v>
                      </c:pt>
                      <c:pt idx="1793">
                        <c:v>43466.416284722232</c:v>
                      </c:pt>
                      <c:pt idx="1794">
                        <c:v>43466.416296296287</c:v>
                      </c:pt>
                      <c:pt idx="1795">
                        <c:v>43466.416307870371</c:v>
                      </c:pt>
                      <c:pt idx="1796">
                        <c:v>43466.416319444441</c:v>
                      </c:pt>
                      <c:pt idx="1797">
                        <c:v>43466.416331018518</c:v>
                      </c:pt>
                      <c:pt idx="1798">
                        <c:v>43466.416342592587</c:v>
                      </c:pt>
                      <c:pt idx="1799">
                        <c:v>43466.416354166657</c:v>
                      </c:pt>
                      <c:pt idx="1800">
                        <c:v>43466.416365740741</c:v>
                      </c:pt>
                      <c:pt idx="1801">
                        <c:v>43466.416377314818</c:v>
                      </c:pt>
                      <c:pt idx="1802">
                        <c:v>43466.416388888887</c:v>
                      </c:pt>
                      <c:pt idx="1803">
                        <c:v>43466.416400462957</c:v>
                      </c:pt>
                      <c:pt idx="1804">
                        <c:v>43466.416412037041</c:v>
                      </c:pt>
                      <c:pt idx="1805">
                        <c:v>43466.41642361111</c:v>
                      </c:pt>
                      <c:pt idx="1806">
                        <c:v>43466.416435185187</c:v>
                      </c:pt>
                      <c:pt idx="1807">
                        <c:v>43466.416446759264</c:v>
                      </c:pt>
                      <c:pt idx="1808">
                        <c:v>43466.416458333333</c:v>
                      </c:pt>
                      <c:pt idx="1809">
                        <c:v>43466.41646990741</c:v>
                      </c:pt>
                      <c:pt idx="1810">
                        <c:v>43466.416481481479</c:v>
                      </c:pt>
                      <c:pt idx="1811">
                        <c:v>43466.416493055563</c:v>
                      </c:pt>
                      <c:pt idx="1812">
                        <c:v>43466.416504629633</c:v>
                      </c:pt>
                      <c:pt idx="1813">
                        <c:v>43466.416516203702</c:v>
                      </c:pt>
                      <c:pt idx="1814">
                        <c:v>43466.416527777779</c:v>
                      </c:pt>
                      <c:pt idx="1815">
                        <c:v>43466.416539351849</c:v>
                      </c:pt>
                      <c:pt idx="1816">
                        <c:v>43466.416550925933</c:v>
                      </c:pt>
                      <c:pt idx="1817">
                        <c:v>43466.416562500002</c:v>
                      </c:pt>
                      <c:pt idx="1818">
                        <c:v>43466.416574074072</c:v>
                      </c:pt>
                      <c:pt idx="1819">
                        <c:v>43466.416585648149</c:v>
                      </c:pt>
                      <c:pt idx="1820">
                        <c:v>43466.416597222233</c:v>
                      </c:pt>
                      <c:pt idx="1821">
                        <c:v>43466.416608796288</c:v>
                      </c:pt>
                      <c:pt idx="1822">
                        <c:v>43466.416620370372</c:v>
                      </c:pt>
                      <c:pt idx="1823">
                        <c:v>43466.416631944441</c:v>
                      </c:pt>
                      <c:pt idx="1824">
                        <c:v>43466.416643518518</c:v>
                      </c:pt>
                      <c:pt idx="1825">
                        <c:v>43466.416655092587</c:v>
                      </c:pt>
                      <c:pt idx="1826">
                        <c:v>43466.416666666657</c:v>
                      </c:pt>
                      <c:pt idx="1827">
                        <c:v>43466.416678240741</c:v>
                      </c:pt>
                      <c:pt idx="1828">
                        <c:v>43466.416689814818</c:v>
                      </c:pt>
                      <c:pt idx="1829">
                        <c:v>43466.416701388887</c:v>
                      </c:pt>
                      <c:pt idx="1830">
                        <c:v>43466.416712962957</c:v>
                      </c:pt>
                      <c:pt idx="1831">
                        <c:v>43466.416724537034</c:v>
                      </c:pt>
                      <c:pt idx="1832">
                        <c:v>43466.41673611111</c:v>
                      </c:pt>
                      <c:pt idx="1833">
                        <c:v>43466.416747685187</c:v>
                      </c:pt>
                      <c:pt idx="1834">
                        <c:v>43466.416759259257</c:v>
                      </c:pt>
                      <c:pt idx="1835">
                        <c:v>43466.416770833333</c:v>
                      </c:pt>
                      <c:pt idx="1836">
                        <c:v>43466.41678240741</c:v>
                      </c:pt>
                      <c:pt idx="1837">
                        <c:v>43466.41679398148</c:v>
                      </c:pt>
                      <c:pt idx="1838">
                        <c:v>43466.416805555556</c:v>
                      </c:pt>
                      <c:pt idx="1839">
                        <c:v>43466.416817129633</c:v>
                      </c:pt>
                      <c:pt idx="1840">
                        <c:v>43466.416828703703</c:v>
                      </c:pt>
                      <c:pt idx="1841">
                        <c:v>43466.41684027778</c:v>
                      </c:pt>
                      <c:pt idx="1842">
                        <c:v>43466.416851851849</c:v>
                      </c:pt>
                      <c:pt idx="1843">
                        <c:v>43466.416863425933</c:v>
                      </c:pt>
                      <c:pt idx="1844">
                        <c:v>43466.416875000003</c:v>
                      </c:pt>
                      <c:pt idx="1845">
                        <c:v>43466.416886574072</c:v>
                      </c:pt>
                      <c:pt idx="1846">
                        <c:v>43466.416898148149</c:v>
                      </c:pt>
                      <c:pt idx="1847">
                        <c:v>43466.416909722233</c:v>
                      </c:pt>
                      <c:pt idx="1848">
                        <c:v>43466.416921296302</c:v>
                      </c:pt>
                      <c:pt idx="1849">
                        <c:v>43466.416932870372</c:v>
                      </c:pt>
                      <c:pt idx="1850">
                        <c:v>43466.416944444441</c:v>
                      </c:pt>
                      <c:pt idx="1851">
                        <c:v>43466.416956018518</c:v>
                      </c:pt>
                      <c:pt idx="1852">
                        <c:v>43466.416967592602</c:v>
                      </c:pt>
                      <c:pt idx="1853">
                        <c:v>43466.416979166657</c:v>
                      </c:pt>
                      <c:pt idx="1854">
                        <c:v>43466.416990740741</c:v>
                      </c:pt>
                      <c:pt idx="1855">
                        <c:v>43466.417002314818</c:v>
                      </c:pt>
                      <c:pt idx="1856">
                        <c:v>43466.417013888888</c:v>
                      </c:pt>
                      <c:pt idx="1857">
                        <c:v>43466.417025462957</c:v>
                      </c:pt>
                      <c:pt idx="1858">
                        <c:v>43466.417037037027</c:v>
                      </c:pt>
                      <c:pt idx="1859">
                        <c:v>43466.417048611111</c:v>
                      </c:pt>
                      <c:pt idx="1860">
                        <c:v>43466.417060185187</c:v>
                      </c:pt>
                      <c:pt idx="1861">
                        <c:v>43466.417071759257</c:v>
                      </c:pt>
                      <c:pt idx="1862">
                        <c:v>43466.417083333326</c:v>
                      </c:pt>
                      <c:pt idx="1863">
                        <c:v>43466.417094907411</c:v>
                      </c:pt>
                      <c:pt idx="1864">
                        <c:v>43466.41710648148</c:v>
                      </c:pt>
                      <c:pt idx="1865">
                        <c:v>43466.417118055557</c:v>
                      </c:pt>
                      <c:pt idx="1866">
                        <c:v>43466.417129629634</c:v>
                      </c:pt>
                      <c:pt idx="1867">
                        <c:v>43466.417141203703</c:v>
                      </c:pt>
                      <c:pt idx="1868">
                        <c:v>43466.41715277778</c:v>
                      </c:pt>
                      <c:pt idx="1869">
                        <c:v>43466.417164351849</c:v>
                      </c:pt>
                      <c:pt idx="1870">
                        <c:v>43466.417175925933</c:v>
                      </c:pt>
                      <c:pt idx="1871">
                        <c:v>43466.417187500003</c:v>
                      </c:pt>
                      <c:pt idx="1872">
                        <c:v>43466.417199074072</c:v>
                      </c:pt>
                      <c:pt idx="1873">
                        <c:v>43466.417210648149</c:v>
                      </c:pt>
                      <c:pt idx="1874">
                        <c:v>43466.417222222219</c:v>
                      </c:pt>
                      <c:pt idx="1875">
                        <c:v>43466.417233796303</c:v>
                      </c:pt>
                      <c:pt idx="1876">
                        <c:v>43466.417245370372</c:v>
                      </c:pt>
                      <c:pt idx="1877">
                        <c:v>43466.417256944442</c:v>
                      </c:pt>
                      <c:pt idx="1878">
                        <c:v>43466.417268518519</c:v>
                      </c:pt>
                      <c:pt idx="1879">
                        <c:v>43466.417280092603</c:v>
                      </c:pt>
                      <c:pt idx="1880">
                        <c:v>43466.417291666658</c:v>
                      </c:pt>
                      <c:pt idx="1881">
                        <c:v>43466.417303240742</c:v>
                      </c:pt>
                      <c:pt idx="1882">
                        <c:v>43466.417314814818</c:v>
                      </c:pt>
                      <c:pt idx="1883">
                        <c:v>43466.417326388888</c:v>
                      </c:pt>
                      <c:pt idx="1884">
                        <c:v>43466.417337962957</c:v>
                      </c:pt>
                      <c:pt idx="1885">
                        <c:v>43466.417349537027</c:v>
                      </c:pt>
                      <c:pt idx="1886">
                        <c:v>43466.417361111111</c:v>
                      </c:pt>
                      <c:pt idx="1887">
                        <c:v>43466.417372685188</c:v>
                      </c:pt>
                      <c:pt idx="1888">
                        <c:v>43466.417384259257</c:v>
                      </c:pt>
                      <c:pt idx="1889">
                        <c:v>43466.417395833327</c:v>
                      </c:pt>
                      <c:pt idx="1890">
                        <c:v>43466.417407407411</c:v>
                      </c:pt>
                      <c:pt idx="1891">
                        <c:v>43466.41741898148</c:v>
                      </c:pt>
                      <c:pt idx="1892">
                        <c:v>43466.417430555557</c:v>
                      </c:pt>
                      <c:pt idx="1893">
                        <c:v>43466.417442129627</c:v>
                      </c:pt>
                      <c:pt idx="1894">
                        <c:v>43466.417453703703</c:v>
                      </c:pt>
                      <c:pt idx="1895">
                        <c:v>43466.41746527778</c:v>
                      </c:pt>
                      <c:pt idx="1896">
                        <c:v>43466.41747685185</c:v>
                      </c:pt>
                      <c:pt idx="1897">
                        <c:v>43466.417488425926</c:v>
                      </c:pt>
                      <c:pt idx="1898">
                        <c:v>43466.417500000003</c:v>
                      </c:pt>
                      <c:pt idx="1899">
                        <c:v>43466.417511574073</c:v>
                      </c:pt>
                      <c:pt idx="1900">
                        <c:v>43466.417523148149</c:v>
                      </c:pt>
                      <c:pt idx="1901">
                        <c:v>43466.417534722219</c:v>
                      </c:pt>
                      <c:pt idx="1902">
                        <c:v>43466.417546296303</c:v>
                      </c:pt>
                      <c:pt idx="1903">
                        <c:v>43466.417557870373</c:v>
                      </c:pt>
                      <c:pt idx="1904">
                        <c:v>43466.417569444442</c:v>
                      </c:pt>
                      <c:pt idx="1905">
                        <c:v>43466.417581018519</c:v>
                      </c:pt>
                      <c:pt idx="1906">
                        <c:v>43466.417592592603</c:v>
                      </c:pt>
                      <c:pt idx="1907">
                        <c:v>43466.417604166672</c:v>
                      </c:pt>
                      <c:pt idx="1908">
                        <c:v>43466.417615740742</c:v>
                      </c:pt>
                      <c:pt idx="1909">
                        <c:v>43466.417627314811</c:v>
                      </c:pt>
                      <c:pt idx="1910">
                        <c:v>43466.417638888888</c:v>
                      </c:pt>
                      <c:pt idx="1911">
                        <c:v>43466.417650462958</c:v>
                      </c:pt>
                      <c:pt idx="1912">
                        <c:v>43466.417662037027</c:v>
                      </c:pt>
                      <c:pt idx="1913">
                        <c:v>43466.417673611111</c:v>
                      </c:pt>
                      <c:pt idx="1914">
                        <c:v>43466.417685185188</c:v>
                      </c:pt>
                      <c:pt idx="1915">
                        <c:v>43466.417696759258</c:v>
                      </c:pt>
                      <c:pt idx="1916">
                        <c:v>43466.417708333327</c:v>
                      </c:pt>
                      <c:pt idx="1917">
                        <c:v>43466.417719907397</c:v>
                      </c:pt>
                      <c:pt idx="1918">
                        <c:v>43466.417731481481</c:v>
                      </c:pt>
                      <c:pt idx="1919">
                        <c:v>43466.417743055557</c:v>
                      </c:pt>
                      <c:pt idx="1920">
                        <c:v>43466.417754629627</c:v>
                      </c:pt>
                      <c:pt idx="1921">
                        <c:v>43466.417766203696</c:v>
                      </c:pt>
                      <c:pt idx="1922">
                        <c:v>43466.41777777778</c:v>
                      </c:pt>
                      <c:pt idx="1923">
                        <c:v>43466.41778935185</c:v>
                      </c:pt>
                      <c:pt idx="1924">
                        <c:v>43466.417800925927</c:v>
                      </c:pt>
                      <c:pt idx="1925">
                        <c:v>43466.417812500003</c:v>
                      </c:pt>
                      <c:pt idx="1926">
                        <c:v>43466.417824074073</c:v>
                      </c:pt>
                      <c:pt idx="1927">
                        <c:v>43466.41783564815</c:v>
                      </c:pt>
                      <c:pt idx="1928">
                        <c:v>43466.417847222219</c:v>
                      </c:pt>
                      <c:pt idx="1929">
                        <c:v>43466.417858796303</c:v>
                      </c:pt>
                      <c:pt idx="1930">
                        <c:v>43466.417870370373</c:v>
                      </c:pt>
                      <c:pt idx="1931">
                        <c:v>43466.417881944442</c:v>
                      </c:pt>
                      <c:pt idx="1932">
                        <c:v>43466.417893518519</c:v>
                      </c:pt>
                      <c:pt idx="1933">
                        <c:v>43466.417905092603</c:v>
                      </c:pt>
                      <c:pt idx="1934">
                        <c:v>43466.417916666673</c:v>
                      </c:pt>
                      <c:pt idx="1935">
                        <c:v>43466.417928240742</c:v>
                      </c:pt>
                      <c:pt idx="1936">
                        <c:v>43466.417939814812</c:v>
                      </c:pt>
                      <c:pt idx="1937">
                        <c:v>43466.417951388888</c:v>
                      </c:pt>
                      <c:pt idx="1938">
                        <c:v>43466.417962962973</c:v>
                      </c:pt>
                      <c:pt idx="1939">
                        <c:v>43466.417974537027</c:v>
                      </c:pt>
                      <c:pt idx="1940">
                        <c:v>43466.417986111112</c:v>
                      </c:pt>
                      <c:pt idx="1941">
                        <c:v>43466.417997685188</c:v>
                      </c:pt>
                      <c:pt idx="1942">
                        <c:v>43466.418009259258</c:v>
                      </c:pt>
                      <c:pt idx="1943">
                        <c:v>43466.418020833327</c:v>
                      </c:pt>
                      <c:pt idx="1944">
                        <c:v>43466.418032407397</c:v>
                      </c:pt>
                      <c:pt idx="1945">
                        <c:v>43466.418043981481</c:v>
                      </c:pt>
                      <c:pt idx="1946">
                        <c:v>43466.418055555558</c:v>
                      </c:pt>
                      <c:pt idx="1947">
                        <c:v>43466.418067129627</c:v>
                      </c:pt>
                      <c:pt idx="1948">
                        <c:v>43466.418078703697</c:v>
                      </c:pt>
                      <c:pt idx="1949">
                        <c:v>43466.418090277781</c:v>
                      </c:pt>
                      <c:pt idx="1950">
                        <c:v>43466.41810185185</c:v>
                      </c:pt>
                      <c:pt idx="1951">
                        <c:v>43466.418113425927</c:v>
                      </c:pt>
                      <c:pt idx="1952">
                        <c:v>43466.418124999997</c:v>
                      </c:pt>
                      <c:pt idx="1953">
                        <c:v>43466.418136574073</c:v>
                      </c:pt>
                      <c:pt idx="1954">
                        <c:v>43466.41814814815</c:v>
                      </c:pt>
                      <c:pt idx="1955">
                        <c:v>43466.41815972222</c:v>
                      </c:pt>
                      <c:pt idx="1956">
                        <c:v>43466.418171296304</c:v>
                      </c:pt>
                      <c:pt idx="1957">
                        <c:v>43466.418182870373</c:v>
                      </c:pt>
                      <c:pt idx="1958">
                        <c:v>43466.418194444443</c:v>
                      </c:pt>
                      <c:pt idx="1959">
                        <c:v>43466.418206018519</c:v>
                      </c:pt>
                      <c:pt idx="1960">
                        <c:v>43466.418217592603</c:v>
                      </c:pt>
                      <c:pt idx="1961">
                        <c:v>43466.418229166673</c:v>
                      </c:pt>
                      <c:pt idx="1962">
                        <c:v>43466.418240740742</c:v>
                      </c:pt>
                      <c:pt idx="1963">
                        <c:v>43466.418252314812</c:v>
                      </c:pt>
                      <c:pt idx="1964">
                        <c:v>43466.418263888889</c:v>
                      </c:pt>
                      <c:pt idx="1965">
                        <c:v>43466.418275462973</c:v>
                      </c:pt>
                      <c:pt idx="1966">
                        <c:v>43466.418287037042</c:v>
                      </c:pt>
                      <c:pt idx="1967">
                        <c:v>43466.418298611112</c:v>
                      </c:pt>
                      <c:pt idx="1968">
                        <c:v>43466.418310185189</c:v>
                      </c:pt>
                      <c:pt idx="1969">
                        <c:v>43466.418321759258</c:v>
                      </c:pt>
                      <c:pt idx="1970">
                        <c:v>43466.418333333328</c:v>
                      </c:pt>
                      <c:pt idx="1971">
                        <c:v>43466.418344907397</c:v>
                      </c:pt>
                      <c:pt idx="1972">
                        <c:v>43466.418356481481</c:v>
                      </c:pt>
                      <c:pt idx="1973">
                        <c:v>43466.418368055558</c:v>
                      </c:pt>
                      <c:pt idx="1974">
                        <c:v>43466.418379629627</c:v>
                      </c:pt>
                      <c:pt idx="1975">
                        <c:v>43466.418391203697</c:v>
                      </c:pt>
                      <c:pt idx="1976">
                        <c:v>43466.418402777781</c:v>
                      </c:pt>
                      <c:pt idx="1977">
                        <c:v>43466.418414351851</c:v>
                      </c:pt>
                      <c:pt idx="1978">
                        <c:v>43466.418425925927</c:v>
                      </c:pt>
                      <c:pt idx="1979">
                        <c:v>43466.418437499997</c:v>
                      </c:pt>
                      <c:pt idx="1980">
                        <c:v>43466.418449074074</c:v>
                      </c:pt>
                      <c:pt idx="1981">
                        <c:v>43466.41846064815</c:v>
                      </c:pt>
                      <c:pt idx="1982">
                        <c:v>43466.41847222222</c:v>
                      </c:pt>
                      <c:pt idx="1983">
                        <c:v>43466.418483796297</c:v>
                      </c:pt>
                      <c:pt idx="1984">
                        <c:v>43466.418495370373</c:v>
                      </c:pt>
                      <c:pt idx="1985">
                        <c:v>43466.418506944443</c:v>
                      </c:pt>
                      <c:pt idx="1986">
                        <c:v>43466.41851851852</c:v>
                      </c:pt>
                      <c:pt idx="1987">
                        <c:v>43466.418530092589</c:v>
                      </c:pt>
                      <c:pt idx="1988">
                        <c:v>43466.418541666673</c:v>
                      </c:pt>
                      <c:pt idx="1989">
                        <c:v>43466.418553240743</c:v>
                      </c:pt>
                      <c:pt idx="1990">
                        <c:v>43466.418564814812</c:v>
                      </c:pt>
                      <c:pt idx="1991">
                        <c:v>43466.418576388889</c:v>
                      </c:pt>
                      <c:pt idx="1992">
                        <c:v>43466.418587962973</c:v>
                      </c:pt>
                      <c:pt idx="1993">
                        <c:v>43466.418599537043</c:v>
                      </c:pt>
                      <c:pt idx="1994">
                        <c:v>43466.418611111112</c:v>
                      </c:pt>
                      <c:pt idx="1995">
                        <c:v>43466.418622685182</c:v>
                      </c:pt>
                      <c:pt idx="1996">
                        <c:v>43466.418634259258</c:v>
                      </c:pt>
                      <c:pt idx="1997">
                        <c:v>43466.418645833342</c:v>
                      </c:pt>
                      <c:pt idx="1998">
                        <c:v>43466.418657407397</c:v>
                      </c:pt>
                      <c:pt idx="1999">
                        <c:v>43466.418668981481</c:v>
                      </c:pt>
                      <c:pt idx="2000">
                        <c:v>43466.418680555558</c:v>
                      </c:pt>
                      <c:pt idx="2001">
                        <c:v>43466.418692129628</c:v>
                      </c:pt>
                      <c:pt idx="2002">
                        <c:v>43466.418703703697</c:v>
                      </c:pt>
                      <c:pt idx="2003">
                        <c:v>43466.418715277781</c:v>
                      </c:pt>
                      <c:pt idx="2004">
                        <c:v>43466.418726851851</c:v>
                      </c:pt>
                      <c:pt idx="2005">
                        <c:v>43466.418738425928</c:v>
                      </c:pt>
                      <c:pt idx="2006">
                        <c:v>43466.418749999997</c:v>
                      </c:pt>
                      <c:pt idx="2007">
                        <c:v>43466.418761574067</c:v>
                      </c:pt>
                      <c:pt idx="2008">
                        <c:v>43466.418773148151</c:v>
                      </c:pt>
                      <c:pt idx="2009">
                        <c:v>43466.41878472222</c:v>
                      </c:pt>
                      <c:pt idx="2010">
                        <c:v>43466.418796296297</c:v>
                      </c:pt>
                      <c:pt idx="2011">
                        <c:v>43466.418807870366</c:v>
                      </c:pt>
                      <c:pt idx="2012">
                        <c:v>43466.418819444443</c:v>
                      </c:pt>
                      <c:pt idx="2013">
                        <c:v>43466.41883101852</c:v>
                      </c:pt>
                      <c:pt idx="2014">
                        <c:v>43466.418842592589</c:v>
                      </c:pt>
                      <c:pt idx="2015">
                        <c:v>43466.418854166674</c:v>
                      </c:pt>
                      <c:pt idx="2016">
                        <c:v>43466.418865740743</c:v>
                      </c:pt>
                      <c:pt idx="2017">
                        <c:v>43466.418877314813</c:v>
                      </c:pt>
                      <c:pt idx="2018">
                        <c:v>43466.418888888889</c:v>
                      </c:pt>
                      <c:pt idx="2019">
                        <c:v>43466.418900462973</c:v>
                      </c:pt>
                      <c:pt idx="2020">
                        <c:v>43466.418912037043</c:v>
                      </c:pt>
                      <c:pt idx="2021">
                        <c:v>43466.418923611112</c:v>
                      </c:pt>
                      <c:pt idx="2022">
                        <c:v>43466.418935185182</c:v>
                      </c:pt>
                      <c:pt idx="2023">
                        <c:v>43466.418946759259</c:v>
                      </c:pt>
                      <c:pt idx="2024">
                        <c:v>43466.418958333343</c:v>
                      </c:pt>
                      <c:pt idx="2025">
                        <c:v>43466.418969907398</c:v>
                      </c:pt>
                      <c:pt idx="2026">
                        <c:v>43466.418981481482</c:v>
                      </c:pt>
                      <c:pt idx="2027">
                        <c:v>43466.418993055559</c:v>
                      </c:pt>
                      <c:pt idx="2028">
                        <c:v>43466.419004629628</c:v>
                      </c:pt>
                      <c:pt idx="2029">
                        <c:v>43466.419016203698</c:v>
                      </c:pt>
                      <c:pt idx="2030">
                        <c:v>43466.419027777767</c:v>
                      </c:pt>
                      <c:pt idx="2031">
                        <c:v>43466.419039351851</c:v>
                      </c:pt>
                      <c:pt idx="2032">
                        <c:v>43466.419050925928</c:v>
                      </c:pt>
                      <c:pt idx="2033">
                        <c:v>43466.419062499997</c:v>
                      </c:pt>
                      <c:pt idx="2034">
                        <c:v>43466.419074074067</c:v>
                      </c:pt>
                      <c:pt idx="2035">
                        <c:v>43466.419085648151</c:v>
                      </c:pt>
                      <c:pt idx="2036">
                        <c:v>43466.41909722222</c:v>
                      </c:pt>
                      <c:pt idx="2037">
                        <c:v>43466.419108796297</c:v>
                      </c:pt>
                      <c:pt idx="2038">
                        <c:v>43466.419120370367</c:v>
                      </c:pt>
                      <c:pt idx="2039">
                        <c:v>43466.419131944444</c:v>
                      </c:pt>
                      <c:pt idx="2040">
                        <c:v>43466.41914351852</c:v>
                      </c:pt>
                      <c:pt idx="2041">
                        <c:v>43466.41915509259</c:v>
                      </c:pt>
                      <c:pt idx="2042">
                        <c:v>43466.419166666667</c:v>
                      </c:pt>
                      <c:pt idx="2043">
                        <c:v>43466.419178240743</c:v>
                      </c:pt>
                      <c:pt idx="2044">
                        <c:v>43466.419189814813</c:v>
                      </c:pt>
                      <c:pt idx="2045">
                        <c:v>43466.41920138889</c:v>
                      </c:pt>
                      <c:pt idx="2046">
                        <c:v>43466.419212962966</c:v>
                      </c:pt>
                      <c:pt idx="2047">
                        <c:v>43466.419224537043</c:v>
                      </c:pt>
                      <c:pt idx="2048">
                        <c:v>43466.419236111113</c:v>
                      </c:pt>
                      <c:pt idx="2049">
                        <c:v>43466.419247685182</c:v>
                      </c:pt>
                      <c:pt idx="2050">
                        <c:v>43466.419259259259</c:v>
                      </c:pt>
                      <c:pt idx="2051">
                        <c:v>43466.419270833343</c:v>
                      </c:pt>
                      <c:pt idx="2052">
                        <c:v>43466.419282407413</c:v>
                      </c:pt>
                      <c:pt idx="2053">
                        <c:v>43466.419293981482</c:v>
                      </c:pt>
                      <c:pt idx="2054">
                        <c:v>43466.419305555559</c:v>
                      </c:pt>
                      <c:pt idx="2055">
                        <c:v>43466.419317129628</c:v>
                      </c:pt>
                      <c:pt idx="2056">
                        <c:v>43466.419328703712</c:v>
                      </c:pt>
                      <c:pt idx="2057">
                        <c:v>43466.419340277767</c:v>
                      </c:pt>
                      <c:pt idx="2058">
                        <c:v>43466.419351851851</c:v>
                      </c:pt>
                      <c:pt idx="2059">
                        <c:v>43466.419363425928</c:v>
                      </c:pt>
                      <c:pt idx="2060">
                        <c:v>43466.419374999998</c:v>
                      </c:pt>
                      <c:pt idx="2061">
                        <c:v>43466.419386574067</c:v>
                      </c:pt>
                      <c:pt idx="2062">
                        <c:v>43466.419398148151</c:v>
                      </c:pt>
                      <c:pt idx="2063">
                        <c:v>43466.419409722221</c:v>
                      </c:pt>
                      <c:pt idx="2064">
                        <c:v>43466.419421296298</c:v>
                      </c:pt>
                      <c:pt idx="2065">
                        <c:v>43466.419432870367</c:v>
                      </c:pt>
                      <c:pt idx="2066">
                        <c:v>43466.419444444437</c:v>
                      </c:pt>
                      <c:pt idx="2067">
                        <c:v>43466.419456018521</c:v>
                      </c:pt>
                      <c:pt idx="2068">
                        <c:v>43466.41946759259</c:v>
                      </c:pt>
                      <c:pt idx="2069">
                        <c:v>43466.419479166667</c:v>
                      </c:pt>
                      <c:pt idx="2070">
                        <c:v>43466.419490740736</c:v>
                      </c:pt>
                      <c:pt idx="2071">
                        <c:v>43466.419502314813</c:v>
                      </c:pt>
                      <c:pt idx="2072">
                        <c:v>43466.41951388889</c:v>
                      </c:pt>
                      <c:pt idx="2073">
                        <c:v>43466.419525462959</c:v>
                      </c:pt>
                      <c:pt idx="2074">
                        <c:v>43466.419537037043</c:v>
                      </c:pt>
                      <c:pt idx="2075">
                        <c:v>43466.419548611113</c:v>
                      </c:pt>
                      <c:pt idx="2076">
                        <c:v>43466.419560185182</c:v>
                      </c:pt>
                      <c:pt idx="2077">
                        <c:v>43466.419571759259</c:v>
                      </c:pt>
                      <c:pt idx="2078">
                        <c:v>43466.419583333343</c:v>
                      </c:pt>
                      <c:pt idx="2079">
                        <c:v>43466.419594907413</c:v>
                      </c:pt>
                      <c:pt idx="2080">
                        <c:v>43466.419606481482</c:v>
                      </c:pt>
                      <c:pt idx="2081">
                        <c:v>43466.419618055559</c:v>
                      </c:pt>
                      <c:pt idx="2082">
                        <c:v>43466.419629629629</c:v>
                      </c:pt>
                      <c:pt idx="2083">
                        <c:v>43466.419641203713</c:v>
                      </c:pt>
                      <c:pt idx="2084">
                        <c:v>43466.419652777768</c:v>
                      </c:pt>
                      <c:pt idx="2085">
                        <c:v>43466.419664351852</c:v>
                      </c:pt>
                      <c:pt idx="2086">
                        <c:v>43466.419675925928</c:v>
                      </c:pt>
                      <c:pt idx="2087">
                        <c:v>43466.419687499998</c:v>
                      </c:pt>
                      <c:pt idx="2088">
                        <c:v>43466.419699074067</c:v>
                      </c:pt>
                      <c:pt idx="2089">
                        <c:v>43466.419710648152</c:v>
                      </c:pt>
                      <c:pt idx="2090">
                        <c:v>43466.419722222221</c:v>
                      </c:pt>
                      <c:pt idx="2091">
                        <c:v>43466.419733796298</c:v>
                      </c:pt>
                      <c:pt idx="2092">
                        <c:v>43466.419745370367</c:v>
                      </c:pt>
                      <c:pt idx="2093">
                        <c:v>43466.419756944437</c:v>
                      </c:pt>
                      <c:pt idx="2094">
                        <c:v>43466.419768518521</c:v>
                      </c:pt>
                      <c:pt idx="2095">
                        <c:v>43466.41978009259</c:v>
                      </c:pt>
                      <c:pt idx="2096">
                        <c:v>43466.419791666667</c:v>
                      </c:pt>
                      <c:pt idx="2097">
                        <c:v>43466.419803240737</c:v>
                      </c:pt>
                      <c:pt idx="2098">
                        <c:v>43466.419814814813</c:v>
                      </c:pt>
                      <c:pt idx="2099">
                        <c:v>43466.41982638889</c:v>
                      </c:pt>
                      <c:pt idx="2100">
                        <c:v>43466.41983796296</c:v>
                      </c:pt>
                      <c:pt idx="2101">
                        <c:v>43466.419849537036</c:v>
                      </c:pt>
                      <c:pt idx="2102">
                        <c:v>43466.419861111113</c:v>
                      </c:pt>
                      <c:pt idx="2103">
                        <c:v>43466.419872685183</c:v>
                      </c:pt>
                      <c:pt idx="2104">
                        <c:v>43466.41988425926</c:v>
                      </c:pt>
                      <c:pt idx="2105">
                        <c:v>43466.419895833344</c:v>
                      </c:pt>
                      <c:pt idx="2106">
                        <c:v>43466.419907407413</c:v>
                      </c:pt>
                      <c:pt idx="2107">
                        <c:v>43466.419918981483</c:v>
                      </c:pt>
                      <c:pt idx="2108">
                        <c:v>43466.419930555552</c:v>
                      </c:pt>
                      <c:pt idx="2109">
                        <c:v>43466.419942129629</c:v>
                      </c:pt>
                      <c:pt idx="2110">
                        <c:v>43466.419953703713</c:v>
                      </c:pt>
                      <c:pt idx="2111">
                        <c:v>43466.419965277782</c:v>
                      </c:pt>
                      <c:pt idx="2112">
                        <c:v>43466.419976851852</c:v>
                      </c:pt>
                      <c:pt idx="2113">
                        <c:v>43466.419988425929</c:v>
                      </c:pt>
                      <c:pt idx="2114">
                        <c:v>43466.42</c:v>
                      </c:pt>
                      <c:pt idx="2115">
                        <c:v>43466.420011574082</c:v>
                      </c:pt>
                      <c:pt idx="2116">
                        <c:v>43466.420023148137</c:v>
                      </c:pt>
                      <c:pt idx="2117">
                        <c:v>43466.420034722221</c:v>
                      </c:pt>
                      <c:pt idx="2118">
                        <c:v>43466.420046296298</c:v>
                      </c:pt>
                      <c:pt idx="2119">
                        <c:v>43466.420057870368</c:v>
                      </c:pt>
                      <c:pt idx="2120">
                        <c:v>43466.420069444437</c:v>
                      </c:pt>
                      <c:pt idx="2121">
                        <c:v>43466.420081018521</c:v>
                      </c:pt>
                      <c:pt idx="2122">
                        <c:v>43466.420092592591</c:v>
                      </c:pt>
                      <c:pt idx="2123">
                        <c:v>43466.420104166667</c:v>
                      </c:pt>
                      <c:pt idx="2124">
                        <c:v>43466.420115740737</c:v>
                      </c:pt>
                      <c:pt idx="2125">
                        <c:v>43466.420127314806</c:v>
                      </c:pt>
                      <c:pt idx="2126">
                        <c:v>43466.420138888891</c:v>
                      </c:pt>
                      <c:pt idx="2127">
                        <c:v>43466.42015046296</c:v>
                      </c:pt>
                      <c:pt idx="2128">
                        <c:v>43466.420162037037</c:v>
                      </c:pt>
                      <c:pt idx="2129">
                        <c:v>43466.420173611114</c:v>
                      </c:pt>
                      <c:pt idx="2130">
                        <c:v>43466.420185185183</c:v>
                      </c:pt>
                      <c:pt idx="2131">
                        <c:v>43466.42019675926</c:v>
                      </c:pt>
                      <c:pt idx="2132">
                        <c:v>43466.420208333337</c:v>
                      </c:pt>
                      <c:pt idx="2133">
                        <c:v>43466.420219907413</c:v>
                      </c:pt>
                      <c:pt idx="2134">
                        <c:v>43466.420231481483</c:v>
                      </c:pt>
                      <c:pt idx="2135">
                        <c:v>43466.420243055552</c:v>
                      </c:pt>
                      <c:pt idx="2136">
                        <c:v>43466.420254629629</c:v>
                      </c:pt>
                      <c:pt idx="2137">
                        <c:v>43466.420266203713</c:v>
                      </c:pt>
                      <c:pt idx="2138">
                        <c:v>43466.420277777783</c:v>
                      </c:pt>
                      <c:pt idx="2139">
                        <c:v>43466.420289351852</c:v>
                      </c:pt>
                      <c:pt idx="2140">
                        <c:v>43466.420300925929</c:v>
                      </c:pt>
                      <c:pt idx="2141">
                        <c:v>43466.420312499999</c:v>
                      </c:pt>
                      <c:pt idx="2142">
                        <c:v>43466.420324074083</c:v>
                      </c:pt>
                      <c:pt idx="2143">
                        <c:v>43466.420335648138</c:v>
                      </c:pt>
                      <c:pt idx="2144">
                        <c:v>43466.420347222222</c:v>
                      </c:pt>
                      <c:pt idx="2145">
                        <c:v>43466.420358796298</c:v>
                      </c:pt>
                      <c:pt idx="2146">
                        <c:v>43466.420370370368</c:v>
                      </c:pt>
                      <c:pt idx="2147">
                        <c:v>43466.420381944437</c:v>
                      </c:pt>
                      <c:pt idx="2148">
                        <c:v>43466.420393518521</c:v>
                      </c:pt>
                      <c:pt idx="2149">
                        <c:v>43466.420405092591</c:v>
                      </c:pt>
                      <c:pt idx="2150">
                        <c:v>43466.420416666668</c:v>
                      </c:pt>
                      <c:pt idx="2151">
                        <c:v>43466.420428240737</c:v>
                      </c:pt>
                      <c:pt idx="2152">
                        <c:v>43466.420439814807</c:v>
                      </c:pt>
                      <c:pt idx="2153">
                        <c:v>43466.420451388891</c:v>
                      </c:pt>
                      <c:pt idx="2154">
                        <c:v>43466.42046296296</c:v>
                      </c:pt>
                      <c:pt idx="2155">
                        <c:v>43466.420474537037</c:v>
                      </c:pt>
                      <c:pt idx="2156">
                        <c:v>43466.420486111107</c:v>
                      </c:pt>
                      <c:pt idx="2157">
                        <c:v>43466.420497685183</c:v>
                      </c:pt>
                      <c:pt idx="2158">
                        <c:v>43466.42050925926</c:v>
                      </c:pt>
                      <c:pt idx="2159">
                        <c:v>43466.420520833337</c:v>
                      </c:pt>
                      <c:pt idx="2160">
                        <c:v>43466.420532407406</c:v>
                      </c:pt>
                      <c:pt idx="2161">
                        <c:v>43466.420543981483</c:v>
                      </c:pt>
                      <c:pt idx="2162">
                        <c:v>43466.420555555553</c:v>
                      </c:pt>
                      <c:pt idx="2163">
                        <c:v>43466.420567129629</c:v>
                      </c:pt>
                      <c:pt idx="2164">
                        <c:v>43466.420578703714</c:v>
                      </c:pt>
                      <c:pt idx="2165">
                        <c:v>43466.420590277783</c:v>
                      </c:pt>
                      <c:pt idx="2166">
                        <c:v>43466.420601851853</c:v>
                      </c:pt>
                      <c:pt idx="2167">
                        <c:v>43466.420613425929</c:v>
                      </c:pt>
                      <c:pt idx="2168">
                        <c:v>43466.420624999999</c:v>
                      </c:pt>
                      <c:pt idx="2169">
                        <c:v>43466.420636574083</c:v>
                      </c:pt>
                      <c:pt idx="2170">
                        <c:v>43466.420648148152</c:v>
                      </c:pt>
                      <c:pt idx="2171">
                        <c:v>43466.420659722222</c:v>
                      </c:pt>
                      <c:pt idx="2172">
                        <c:v>43466.420671296299</c:v>
                      </c:pt>
                      <c:pt idx="2173">
                        <c:v>43466.420682870368</c:v>
                      </c:pt>
                      <c:pt idx="2174">
                        <c:v>43466.420694444438</c:v>
                      </c:pt>
                      <c:pt idx="2175">
                        <c:v>43466.420706018522</c:v>
                      </c:pt>
                      <c:pt idx="2176">
                        <c:v>43466.420717592591</c:v>
                      </c:pt>
                      <c:pt idx="2177">
                        <c:v>43466.420729166668</c:v>
                      </c:pt>
                      <c:pt idx="2178">
                        <c:v>43466.420740740738</c:v>
                      </c:pt>
                      <c:pt idx="2179">
                        <c:v>43466.420752314807</c:v>
                      </c:pt>
                      <c:pt idx="2180">
                        <c:v>43466.420763888891</c:v>
                      </c:pt>
                      <c:pt idx="2181">
                        <c:v>43466.420775462961</c:v>
                      </c:pt>
                      <c:pt idx="2182">
                        <c:v>43466.420787037037</c:v>
                      </c:pt>
                      <c:pt idx="2183">
                        <c:v>43466.420798611107</c:v>
                      </c:pt>
                      <c:pt idx="2184">
                        <c:v>43466.420810185176</c:v>
                      </c:pt>
                      <c:pt idx="2185">
                        <c:v>43466.42082175926</c:v>
                      </c:pt>
                      <c:pt idx="2186">
                        <c:v>43466.42083333333</c:v>
                      </c:pt>
                      <c:pt idx="2187">
                        <c:v>43466.420844907407</c:v>
                      </c:pt>
                      <c:pt idx="2188">
                        <c:v>43466.420856481483</c:v>
                      </c:pt>
                      <c:pt idx="2189">
                        <c:v>43466.420868055553</c:v>
                      </c:pt>
                      <c:pt idx="2190">
                        <c:v>43466.42087962963</c:v>
                      </c:pt>
                      <c:pt idx="2191">
                        <c:v>43466.420891203707</c:v>
                      </c:pt>
                      <c:pt idx="2192">
                        <c:v>43466.420902777783</c:v>
                      </c:pt>
                      <c:pt idx="2193">
                        <c:v>43466.420914351853</c:v>
                      </c:pt>
                      <c:pt idx="2194">
                        <c:v>43466.420925925922</c:v>
                      </c:pt>
                      <c:pt idx="2195">
                        <c:v>43466.420937499999</c:v>
                      </c:pt>
                      <c:pt idx="2196">
                        <c:v>43466.420949074083</c:v>
                      </c:pt>
                      <c:pt idx="2197">
                        <c:v>43466.420960648153</c:v>
                      </c:pt>
                      <c:pt idx="2198">
                        <c:v>43466.420972222222</c:v>
                      </c:pt>
                      <c:pt idx="2199">
                        <c:v>43466.420983796299</c:v>
                      </c:pt>
                      <c:pt idx="2200">
                        <c:v>43466.420995370368</c:v>
                      </c:pt>
                      <c:pt idx="2201">
                        <c:v>43466.421006944453</c:v>
                      </c:pt>
                      <c:pt idx="2202">
                        <c:v>43466.421018518522</c:v>
                      </c:pt>
                      <c:pt idx="2203">
                        <c:v>43466.421030092592</c:v>
                      </c:pt>
                      <c:pt idx="2204">
                        <c:v>43466.421041666668</c:v>
                      </c:pt>
                      <c:pt idx="2205">
                        <c:v>43466.421053240738</c:v>
                      </c:pt>
                      <c:pt idx="2206">
                        <c:v>43466.421064814807</c:v>
                      </c:pt>
                      <c:pt idx="2207">
                        <c:v>43466.421076388891</c:v>
                      </c:pt>
                      <c:pt idx="2208">
                        <c:v>43466.421087962961</c:v>
                      </c:pt>
                      <c:pt idx="2209">
                        <c:v>43466.421099537038</c:v>
                      </c:pt>
                      <c:pt idx="2210">
                        <c:v>43466.421111111107</c:v>
                      </c:pt>
                      <c:pt idx="2211">
                        <c:v>43466.421122685177</c:v>
                      </c:pt>
                      <c:pt idx="2212">
                        <c:v>43466.421134259261</c:v>
                      </c:pt>
                      <c:pt idx="2213">
                        <c:v>43466.42114583333</c:v>
                      </c:pt>
                      <c:pt idx="2214">
                        <c:v>43466.421157407407</c:v>
                      </c:pt>
                      <c:pt idx="2215">
                        <c:v>43466.421168981477</c:v>
                      </c:pt>
                      <c:pt idx="2216">
                        <c:v>43466.421180555553</c:v>
                      </c:pt>
                      <c:pt idx="2217">
                        <c:v>43466.42119212963</c:v>
                      </c:pt>
                      <c:pt idx="2218">
                        <c:v>43466.421203703707</c:v>
                      </c:pt>
                      <c:pt idx="2219">
                        <c:v>43466.421215277784</c:v>
                      </c:pt>
                      <c:pt idx="2220">
                        <c:v>43466.421226851853</c:v>
                      </c:pt>
                      <c:pt idx="2221">
                        <c:v>43466.421238425923</c:v>
                      </c:pt>
                      <c:pt idx="2222">
                        <c:v>43466.421249999999</c:v>
                      </c:pt>
                      <c:pt idx="2223">
                        <c:v>43466.421261574083</c:v>
                      </c:pt>
                      <c:pt idx="2224">
                        <c:v>43466.421273148153</c:v>
                      </c:pt>
                      <c:pt idx="2225">
                        <c:v>43466.421284722222</c:v>
                      </c:pt>
                      <c:pt idx="2226">
                        <c:v>43466.421296296299</c:v>
                      </c:pt>
                      <c:pt idx="2227">
                        <c:v>43466.421307870369</c:v>
                      </c:pt>
                      <c:pt idx="2228">
                        <c:v>43466.421319444453</c:v>
                      </c:pt>
                      <c:pt idx="2229">
                        <c:v>43466.421331018522</c:v>
                      </c:pt>
                      <c:pt idx="2230">
                        <c:v>43466.421342592592</c:v>
                      </c:pt>
                      <c:pt idx="2231">
                        <c:v>43466.421354166669</c:v>
                      </c:pt>
                      <c:pt idx="2232">
                        <c:v>43466.421365740738</c:v>
                      </c:pt>
                      <c:pt idx="2233">
                        <c:v>43466.421377314808</c:v>
                      </c:pt>
                      <c:pt idx="2234">
                        <c:v>43466.421388888892</c:v>
                      </c:pt>
                      <c:pt idx="2235">
                        <c:v>43466.421400462961</c:v>
                      </c:pt>
                      <c:pt idx="2236">
                        <c:v>43466.421412037038</c:v>
                      </c:pt>
                      <c:pt idx="2237">
                        <c:v>43466.421423611107</c:v>
                      </c:pt>
                      <c:pt idx="2238">
                        <c:v>43466.421435185177</c:v>
                      </c:pt>
                      <c:pt idx="2239">
                        <c:v>43466.421446759261</c:v>
                      </c:pt>
                      <c:pt idx="2240">
                        <c:v>43466.421458333331</c:v>
                      </c:pt>
                      <c:pt idx="2241">
                        <c:v>43466.421469907407</c:v>
                      </c:pt>
                      <c:pt idx="2242">
                        <c:v>43466.421481481477</c:v>
                      </c:pt>
                      <c:pt idx="2243">
                        <c:v>43466.421493055554</c:v>
                      </c:pt>
                      <c:pt idx="2244">
                        <c:v>43466.42150462963</c:v>
                      </c:pt>
                      <c:pt idx="2245">
                        <c:v>43466.421516203707</c:v>
                      </c:pt>
                      <c:pt idx="2246">
                        <c:v>43466.421527777777</c:v>
                      </c:pt>
                      <c:pt idx="2247">
                        <c:v>43466.421539351853</c:v>
                      </c:pt>
                      <c:pt idx="2248">
                        <c:v>43466.421550925923</c:v>
                      </c:pt>
                      <c:pt idx="2249">
                        <c:v>43466.4215625</c:v>
                      </c:pt>
                      <c:pt idx="2250">
                        <c:v>43466.421574074076</c:v>
                      </c:pt>
                      <c:pt idx="2251">
                        <c:v>43466.421585648153</c:v>
                      </c:pt>
                      <c:pt idx="2252">
                        <c:v>43466.421597222223</c:v>
                      </c:pt>
                      <c:pt idx="2253">
                        <c:v>43466.4216087963</c:v>
                      </c:pt>
                      <c:pt idx="2254">
                        <c:v>43466.421620370369</c:v>
                      </c:pt>
                      <c:pt idx="2255">
                        <c:v>43466.421631944453</c:v>
                      </c:pt>
                      <c:pt idx="2256">
                        <c:v>43466.421643518523</c:v>
                      </c:pt>
                      <c:pt idx="2257">
                        <c:v>43466.421655092592</c:v>
                      </c:pt>
                      <c:pt idx="2258">
                        <c:v>43466.421666666669</c:v>
                      </c:pt>
                      <c:pt idx="2259">
                        <c:v>43466.421678240738</c:v>
                      </c:pt>
                      <c:pt idx="2260">
                        <c:v>43466.421689814822</c:v>
                      </c:pt>
                      <c:pt idx="2261">
                        <c:v>43466.421701388892</c:v>
                      </c:pt>
                      <c:pt idx="2262">
                        <c:v>43466.421712962961</c:v>
                      </c:pt>
                      <c:pt idx="2263">
                        <c:v>43466.421724537038</c:v>
                      </c:pt>
                      <c:pt idx="2264">
                        <c:v>43466.421736111108</c:v>
                      </c:pt>
                      <c:pt idx="2265">
                        <c:v>43466.421747685177</c:v>
                      </c:pt>
                      <c:pt idx="2266">
                        <c:v>43466.421759259261</c:v>
                      </c:pt>
                      <c:pt idx="2267">
                        <c:v>43466.421770833331</c:v>
                      </c:pt>
                      <c:pt idx="2268">
                        <c:v>43466.421782407408</c:v>
                      </c:pt>
                      <c:pt idx="2269">
                        <c:v>43466.421793981477</c:v>
                      </c:pt>
                      <c:pt idx="2270">
                        <c:v>43466.421805555547</c:v>
                      </c:pt>
                      <c:pt idx="2271">
                        <c:v>43466.421817129631</c:v>
                      </c:pt>
                      <c:pt idx="2272">
                        <c:v>43466.4218287037</c:v>
                      </c:pt>
                      <c:pt idx="2273">
                        <c:v>43466.421840277777</c:v>
                      </c:pt>
                      <c:pt idx="2274">
                        <c:v>43466.421851851846</c:v>
                      </c:pt>
                      <c:pt idx="2275">
                        <c:v>43466.421863425923</c:v>
                      </c:pt>
                      <c:pt idx="2276">
                        <c:v>43466.421875</c:v>
                      </c:pt>
                      <c:pt idx="2277">
                        <c:v>43466.421886574077</c:v>
                      </c:pt>
                      <c:pt idx="2278">
                        <c:v>43466.421898148154</c:v>
                      </c:pt>
                      <c:pt idx="2279">
                        <c:v>43466.421909722223</c:v>
                      </c:pt>
                      <c:pt idx="2280">
                        <c:v>43466.4219212963</c:v>
                      </c:pt>
                      <c:pt idx="2281">
                        <c:v>43466.421932870369</c:v>
                      </c:pt>
                      <c:pt idx="2282">
                        <c:v>43466.421944444453</c:v>
                      </c:pt>
                      <c:pt idx="2283">
                        <c:v>43466.421956018523</c:v>
                      </c:pt>
                      <c:pt idx="2284">
                        <c:v>43466.421967592592</c:v>
                      </c:pt>
                      <c:pt idx="2285">
                        <c:v>43466.421979166669</c:v>
                      </c:pt>
                      <c:pt idx="2286">
                        <c:v>43466.421990740739</c:v>
                      </c:pt>
                      <c:pt idx="2287">
                        <c:v>43466.422002314823</c:v>
                      </c:pt>
                      <c:pt idx="2288">
                        <c:v>43466.422013888892</c:v>
                      </c:pt>
                      <c:pt idx="2289">
                        <c:v>43466.422025462962</c:v>
                      </c:pt>
                      <c:pt idx="2290">
                        <c:v>43466.422037037039</c:v>
                      </c:pt>
                      <c:pt idx="2291">
                        <c:v>43466.422048611108</c:v>
                      </c:pt>
                      <c:pt idx="2292">
                        <c:v>43466.422060185178</c:v>
                      </c:pt>
                      <c:pt idx="2293">
                        <c:v>43466.422071759262</c:v>
                      </c:pt>
                      <c:pt idx="2294">
                        <c:v>43466.422083333331</c:v>
                      </c:pt>
                      <c:pt idx="2295">
                        <c:v>43466.422094907408</c:v>
                      </c:pt>
                      <c:pt idx="2296">
                        <c:v>43466.422106481477</c:v>
                      </c:pt>
                      <c:pt idx="2297">
                        <c:v>43466.422118055547</c:v>
                      </c:pt>
                      <c:pt idx="2298">
                        <c:v>43466.422129629631</c:v>
                      </c:pt>
                      <c:pt idx="2299">
                        <c:v>43466.4221412037</c:v>
                      </c:pt>
                      <c:pt idx="2300">
                        <c:v>43466.422152777777</c:v>
                      </c:pt>
                      <c:pt idx="2301">
                        <c:v>43466.422164351847</c:v>
                      </c:pt>
                      <c:pt idx="2302">
                        <c:v>43466.422175925924</c:v>
                      </c:pt>
                      <c:pt idx="2303">
                        <c:v>43466.4221875</c:v>
                      </c:pt>
                      <c:pt idx="2304">
                        <c:v>43466.422199074077</c:v>
                      </c:pt>
                      <c:pt idx="2305">
                        <c:v>43466.422210648147</c:v>
                      </c:pt>
                      <c:pt idx="2306">
                        <c:v>43466.422222222223</c:v>
                      </c:pt>
                      <c:pt idx="2307">
                        <c:v>43466.422233796293</c:v>
                      </c:pt>
                      <c:pt idx="2308">
                        <c:v>43466.42224537037</c:v>
                      </c:pt>
                      <c:pt idx="2309">
                        <c:v>43466.422256944446</c:v>
                      </c:pt>
                      <c:pt idx="2310">
                        <c:v>43466.422268518523</c:v>
                      </c:pt>
                      <c:pt idx="2311">
                        <c:v>43466.422280092593</c:v>
                      </c:pt>
                      <c:pt idx="2312">
                        <c:v>43466.422291666669</c:v>
                      </c:pt>
                      <c:pt idx="2313">
                        <c:v>43466.422303240739</c:v>
                      </c:pt>
                      <c:pt idx="2314">
                        <c:v>43466.422314814823</c:v>
                      </c:pt>
                      <c:pt idx="2315">
                        <c:v>43466.422326388893</c:v>
                      </c:pt>
                      <c:pt idx="2316">
                        <c:v>43466.422337962962</c:v>
                      </c:pt>
                      <c:pt idx="2317">
                        <c:v>43466.422349537039</c:v>
                      </c:pt>
                      <c:pt idx="2318">
                        <c:v>43466.422361111108</c:v>
                      </c:pt>
                      <c:pt idx="2319">
                        <c:v>43466.422372685192</c:v>
                      </c:pt>
                      <c:pt idx="2320">
                        <c:v>43466.422384259262</c:v>
                      </c:pt>
                      <c:pt idx="2321">
                        <c:v>43466.422395833331</c:v>
                      </c:pt>
                      <c:pt idx="2322">
                        <c:v>43466.422407407408</c:v>
                      </c:pt>
                      <c:pt idx="2323">
                        <c:v>43466.422418981478</c:v>
                      </c:pt>
                      <c:pt idx="2324">
                        <c:v>43466.422430555547</c:v>
                      </c:pt>
                      <c:pt idx="2325">
                        <c:v>43466.422442129631</c:v>
                      </c:pt>
                      <c:pt idx="2326">
                        <c:v>43466.422453703701</c:v>
                      </c:pt>
                      <c:pt idx="2327">
                        <c:v>43466.422465277778</c:v>
                      </c:pt>
                      <c:pt idx="2328">
                        <c:v>43466.422476851847</c:v>
                      </c:pt>
                      <c:pt idx="2329">
                        <c:v>43466.422488425917</c:v>
                      </c:pt>
                      <c:pt idx="2330">
                        <c:v>43466.422500000001</c:v>
                      </c:pt>
                      <c:pt idx="2331">
                        <c:v>43466.422511574077</c:v>
                      </c:pt>
                      <c:pt idx="2332">
                        <c:v>43466.422523148147</c:v>
                      </c:pt>
                      <c:pt idx="2333">
                        <c:v>43466.422534722216</c:v>
                      </c:pt>
                      <c:pt idx="2334">
                        <c:v>43466.422546296293</c:v>
                      </c:pt>
                      <c:pt idx="2335">
                        <c:v>43466.42255787037</c:v>
                      </c:pt>
                      <c:pt idx="2336">
                        <c:v>43466.422569444447</c:v>
                      </c:pt>
                      <c:pt idx="2337">
                        <c:v>43466.422581018523</c:v>
                      </c:pt>
                      <c:pt idx="2338">
                        <c:v>43466.422592592593</c:v>
                      </c:pt>
                      <c:pt idx="2339">
                        <c:v>43466.42260416667</c:v>
                      </c:pt>
                      <c:pt idx="2340">
                        <c:v>43466.422615740739</c:v>
                      </c:pt>
                      <c:pt idx="2341">
                        <c:v>43466.422627314823</c:v>
                      </c:pt>
                      <c:pt idx="2342">
                        <c:v>43466.422638888893</c:v>
                      </c:pt>
                      <c:pt idx="2343">
                        <c:v>43466.422650462962</c:v>
                      </c:pt>
                      <c:pt idx="2344">
                        <c:v>43466.422662037039</c:v>
                      </c:pt>
                      <c:pt idx="2345">
                        <c:v>43466.422673611109</c:v>
                      </c:pt>
                      <c:pt idx="2346">
                        <c:v>43466.422685185193</c:v>
                      </c:pt>
                      <c:pt idx="2347">
                        <c:v>43466.422696759262</c:v>
                      </c:pt>
                      <c:pt idx="2348">
                        <c:v>43466.422708333332</c:v>
                      </c:pt>
                      <c:pt idx="2349">
                        <c:v>43466.422719907408</c:v>
                      </c:pt>
                      <c:pt idx="2350">
                        <c:v>43466.422731481478</c:v>
                      </c:pt>
                      <c:pt idx="2351">
                        <c:v>43466.422743055547</c:v>
                      </c:pt>
                      <c:pt idx="2352">
                        <c:v>43466.422754629632</c:v>
                      </c:pt>
                      <c:pt idx="2353">
                        <c:v>43466.422766203701</c:v>
                      </c:pt>
                      <c:pt idx="2354">
                        <c:v>43466.422777777778</c:v>
                      </c:pt>
                      <c:pt idx="2355">
                        <c:v>43466.422789351847</c:v>
                      </c:pt>
                      <c:pt idx="2356">
                        <c:v>43466.422800925917</c:v>
                      </c:pt>
                      <c:pt idx="2357">
                        <c:v>43466.422812500001</c:v>
                      </c:pt>
                      <c:pt idx="2358">
                        <c:v>43466.422824074078</c:v>
                      </c:pt>
                      <c:pt idx="2359">
                        <c:v>43466.422835648147</c:v>
                      </c:pt>
                      <c:pt idx="2360">
                        <c:v>43466.422847222217</c:v>
                      </c:pt>
                      <c:pt idx="2361">
                        <c:v>43466.422858796293</c:v>
                      </c:pt>
                      <c:pt idx="2362">
                        <c:v>43466.42287037037</c:v>
                      </c:pt>
                      <c:pt idx="2363">
                        <c:v>43466.422881944447</c:v>
                      </c:pt>
                      <c:pt idx="2364">
                        <c:v>43466.422893518517</c:v>
                      </c:pt>
                      <c:pt idx="2365">
                        <c:v>43466.422905092593</c:v>
                      </c:pt>
                      <c:pt idx="2366">
                        <c:v>43466.42291666667</c:v>
                      </c:pt>
                      <c:pt idx="2367">
                        <c:v>43466.42292824074</c:v>
                      </c:pt>
                      <c:pt idx="2368">
                        <c:v>43466.422939814824</c:v>
                      </c:pt>
                      <c:pt idx="2369">
                        <c:v>43466.422951388893</c:v>
                      </c:pt>
                      <c:pt idx="2370">
                        <c:v>43466.422962962963</c:v>
                      </c:pt>
                      <c:pt idx="2371">
                        <c:v>43466.422974537039</c:v>
                      </c:pt>
                      <c:pt idx="2372">
                        <c:v>43466.422986111109</c:v>
                      </c:pt>
                      <c:pt idx="2373">
                        <c:v>43466.422997685193</c:v>
                      </c:pt>
                      <c:pt idx="2374">
                        <c:v>43466.423009259262</c:v>
                      </c:pt>
                      <c:pt idx="2375">
                        <c:v>43466.423020833332</c:v>
                      </c:pt>
                      <c:pt idx="2376">
                        <c:v>43466.423032407409</c:v>
                      </c:pt>
                      <c:pt idx="2377">
                        <c:v>43466.423043981478</c:v>
                      </c:pt>
                      <c:pt idx="2378">
                        <c:v>43466.423055555562</c:v>
                      </c:pt>
                      <c:pt idx="2379">
                        <c:v>43466.423067129632</c:v>
                      </c:pt>
                      <c:pt idx="2380">
                        <c:v>43466.423078703701</c:v>
                      </c:pt>
                      <c:pt idx="2381">
                        <c:v>43466.423090277778</c:v>
                      </c:pt>
                      <c:pt idx="2382">
                        <c:v>43466.423101851848</c:v>
                      </c:pt>
                      <c:pt idx="2383">
                        <c:v>43466.423113425917</c:v>
                      </c:pt>
                      <c:pt idx="2384">
                        <c:v>43466.423125000001</c:v>
                      </c:pt>
                      <c:pt idx="2385">
                        <c:v>43466.423136574071</c:v>
                      </c:pt>
                      <c:pt idx="2386">
                        <c:v>43466.423148148147</c:v>
                      </c:pt>
                      <c:pt idx="2387">
                        <c:v>43466.423159722217</c:v>
                      </c:pt>
                      <c:pt idx="2388">
                        <c:v>43466.423171296286</c:v>
                      </c:pt>
                      <c:pt idx="2389">
                        <c:v>43466.423182870371</c:v>
                      </c:pt>
                      <c:pt idx="2390">
                        <c:v>43466.423194444447</c:v>
                      </c:pt>
                      <c:pt idx="2391">
                        <c:v>43466.423206018517</c:v>
                      </c:pt>
                      <c:pt idx="2392">
                        <c:v>43466.423217592594</c:v>
                      </c:pt>
                      <c:pt idx="2393">
                        <c:v>43466.423229166663</c:v>
                      </c:pt>
                      <c:pt idx="2394">
                        <c:v>43466.42324074074</c:v>
                      </c:pt>
                      <c:pt idx="2395">
                        <c:v>43466.423252314817</c:v>
                      </c:pt>
                      <c:pt idx="2396">
                        <c:v>43466.423263888893</c:v>
                      </c:pt>
                      <c:pt idx="2397">
                        <c:v>43466.423275462963</c:v>
                      </c:pt>
                      <c:pt idx="2398">
                        <c:v>43466.42328703704</c:v>
                      </c:pt>
                      <c:pt idx="2399">
                        <c:v>43466.423298611109</c:v>
                      </c:pt>
                      <c:pt idx="2400">
                        <c:v>43466.423310185193</c:v>
                      </c:pt>
                      <c:pt idx="2401">
                        <c:v>43466.423321759263</c:v>
                      </c:pt>
                      <c:pt idx="2402">
                        <c:v>43466.423333333332</c:v>
                      </c:pt>
                      <c:pt idx="2403">
                        <c:v>43466.423344907409</c:v>
                      </c:pt>
                      <c:pt idx="2404">
                        <c:v>43466.423356481479</c:v>
                      </c:pt>
                      <c:pt idx="2405">
                        <c:v>43466.423368055563</c:v>
                      </c:pt>
                      <c:pt idx="2406">
                        <c:v>43466.423379629632</c:v>
                      </c:pt>
                      <c:pt idx="2407">
                        <c:v>43466.423391203702</c:v>
                      </c:pt>
                      <c:pt idx="2408">
                        <c:v>43466.423402777778</c:v>
                      </c:pt>
                      <c:pt idx="2409">
                        <c:v>43466.423414351862</c:v>
                      </c:pt>
                      <c:pt idx="2410">
                        <c:v>43466.423425925917</c:v>
                      </c:pt>
                      <c:pt idx="2411">
                        <c:v>43466.423437500001</c:v>
                      </c:pt>
                      <c:pt idx="2412">
                        <c:v>43466.423449074071</c:v>
                      </c:pt>
                      <c:pt idx="2413">
                        <c:v>43466.423460648148</c:v>
                      </c:pt>
                      <c:pt idx="2414">
                        <c:v>43466.423472222217</c:v>
                      </c:pt>
                      <c:pt idx="2415">
                        <c:v>43466.423483796287</c:v>
                      </c:pt>
                      <c:pt idx="2416">
                        <c:v>43466.423495370371</c:v>
                      </c:pt>
                      <c:pt idx="2417">
                        <c:v>43466.423506944448</c:v>
                      </c:pt>
                      <c:pt idx="2418">
                        <c:v>43466.423518518517</c:v>
                      </c:pt>
                      <c:pt idx="2419">
                        <c:v>43466.423530092587</c:v>
                      </c:pt>
                      <c:pt idx="2420">
                        <c:v>43466.423541666663</c:v>
                      </c:pt>
                      <c:pt idx="2421">
                        <c:v>43466.42355324074</c:v>
                      </c:pt>
                      <c:pt idx="2422">
                        <c:v>43466.423564814817</c:v>
                      </c:pt>
                      <c:pt idx="2423">
                        <c:v>43466.423576388886</c:v>
                      </c:pt>
                      <c:pt idx="2424">
                        <c:v>43466.423587962963</c:v>
                      </c:pt>
                      <c:pt idx="2425">
                        <c:v>43466.42359953704</c:v>
                      </c:pt>
                      <c:pt idx="2426">
                        <c:v>43466.423611111109</c:v>
                      </c:pt>
                      <c:pt idx="2427">
                        <c:v>43466.423622685194</c:v>
                      </c:pt>
                      <c:pt idx="2428">
                        <c:v>43466.423634259263</c:v>
                      </c:pt>
                      <c:pt idx="2429">
                        <c:v>43466.423645833333</c:v>
                      </c:pt>
                      <c:pt idx="2430">
                        <c:v>43466.423657407409</c:v>
                      </c:pt>
                      <c:pt idx="2431">
                        <c:v>43466.423668981479</c:v>
                      </c:pt>
                      <c:pt idx="2432">
                        <c:v>43466.423680555563</c:v>
                      </c:pt>
                      <c:pt idx="2433">
                        <c:v>43466.423692129632</c:v>
                      </c:pt>
                      <c:pt idx="2434">
                        <c:v>43466.423703703702</c:v>
                      </c:pt>
                      <c:pt idx="2435">
                        <c:v>43466.423715277779</c:v>
                      </c:pt>
                      <c:pt idx="2436">
                        <c:v>43466.423726851863</c:v>
                      </c:pt>
                      <c:pt idx="2437">
                        <c:v>43466.423738425918</c:v>
                      </c:pt>
                      <c:pt idx="2438">
                        <c:v>43466.423750000002</c:v>
                      </c:pt>
                      <c:pt idx="2439">
                        <c:v>43466.423761574071</c:v>
                      </c:pt>
                      <c:pt idx="2440">
                        <c:v>43466.423773148148</c:v>
                      </c:pt>
                      <c:pt idx="2441">
                        <c:v>43466.423784722218</c:v>
                      </c:pt>
                      <c:pt idx="2442">
                        <c:v>43466.423796296287</c:v>
                      </c:pt>
                      <c:pt idx="2443">
                        <c:v>43466.423807870371</c:v>
                      </c:pt>
                      <c:pt idx="2444">
                        <c:v>43466.423819444448</c:v>
                      </c:pt>
                      <c:pt idx="2445">
                        <c:v>43466.423831018517</c:v>
                      </c:pt>
                      <c:pt idx="2446">
                        <c:v>43466.423842592587</c:v>
                      </c:pt>
                      <c:pt idx="2447">
                        <c:v>43466.423854166656</c:v>
                      </c:pt>
                      <c:pt idx="2448">
                        <c:v>43466.42386574074</c:v>
                      </c:pt>
                      <c:pt idx="2449">
                        <c:v>43466.423877314817</c:v>
                      </c:pt>
                      <c:pt idx="2450">
                        <c:v>43466.423888888887</c:v>
                      </c:pt>
                      <c:pt idx="2451">
                        <c:v>43466.423900462964</c:v>
                      </c:pt>
                      <c:pt idx="2452">
                        <c:v>43466.42391203704</c:v>
                      </c:pt>
                      <c:pt idx="2453">
                        <c:v>43466.42392361111</c:v>
                      </c:pt>
                      <c:pt idx="2454">
                        <c:v>43466.423935185187</c:v>
                      </c:pt>
                      <c:pt idx="2455">
                        <c:v>43466.423946759263</c:v>
                      </c:pt>
                      <c:pt idx="2456">
                        <c:v>43466.423958333333</c:v>
                      </c:pt>
                      <c:pt idx="2457">
                        <c:v>43466.42396990741</c:v>
                      </c:pt>
                      <c:pt idx="2458">
                        <c:v>43466.423981481479</c:v>
                      </c:pt>
                      <c:pt idx="2459">
                        <c:v>43466.423993055563</c:v>
                      </c:pt>
                      <c:pt idx="2460">
                        <c:v>43466.424004629633</c:v>
                      </c:pt>
                      <c:pt idx="2461">
                        <c:v>43466.424016203702</c:v>
                      </c:pt>
                      <c:pt idx="2462">
                        <c:v>43466.424027777779</c:v>
                      </c:pt>
                      <c:pt idx="2463">
                        <c:v>43466.424039351848</c:v>
                      </c:pt>
                      <c:pt idx="2464">
                        <c:v>43466.424050925933</c:v>
                      </c:pt>
                      <c:pt idx="2465">
                        <c:v>43466.424062500002</c:v>
                      </c:pt>
                      <c:pt idx="2466">
                        <c:v>43466.424074074072</c:v>
                      </c:pt>
                      <c:pt idx="2467">
                        <c:v>43466.424085648148</c:v>
                      </c:pt>
                      <c:pt idx="2468">
                        <c:v>43466.424097222232</c:v>
                      </c:pt>
                      <c:pt idx="2469">
                        <c:v>43466.424108796287</c:v>
                      </c:pt>
                      <c:pt idx="2470">
                        <c:v>43466.424120370371</c:v>
                      </c:pt>
                      <c:pt idx="2471">
                        <c:v>43466.424131944441</c:v>
                      </c:pt>
                      <c:pt idx="2472">
                        <c:v>43466.424143518518</c:v>
                      </c:pt>
                      <c:pt idx="2473">
                        <c:v>43466.424155092587</c:v>
                      </c:pt>
                      <c:pt idx="2474">
                        <c:v>43466.424166666657</c:v>
                      </c:pt>
                      <c:pt idx="2475">
                        <c:v>43466.424178240741</c:v>
                      </c:pt>
                      <c:pt idx="2476">
                        <c:v>43466.424189814818</c:v>
                      </c:pt>
                      <c:pt idx="2477">
                        <c:v>43466.424201388887</c:v>
                      </c:pt>
                      <c:pt idx="2478">
                        <c:v>43466.424212962957</c:v>
                      </c:pt>
                      <c:pt idx="2479">
                        <c:v>43466.424224537041</c:v>
                      </c:pt>
                      <c:pt idx="2480">
                        <c:v>43466.42423611111</c:v>
                      </c:pt>
                      <c:pt idx="2481">
                        <c:v>43466.424247685187</c:v>
                      </c:pt>
                      <c:pt idx="2482">
                        <c:v>43466.424259259264</c:v>
                      </c:pt>
                      <c:pt idx="2483">
                        <c:v>43466.424270833333</c:v>
                      </c:pt>
                      <c:pt idx="2484">
                        <c:v>43466.42428240741</c:v>
                      </c:pt>
                      <c:pt idx="2485">
                        <c:v>43466.424293981479</c:v>
                      </c:pt>
                      <c:pt idx="2486">
                        <c:v>43466.424305555563</c:v>
                      </c:pt>
                      <c:pt idx="2487">
                        <c:v>43466.424317129633</c:v>
                      </c:pt>
                      <c:pt idx="2488">
                        <c:v>43466.424328703702</c:v>
                      </c:pt>
                      <c:pt idx="2489">
                        <c:v>43466.424340277779</c:v>
                      </c:pt>
                      <c:pt idx="2490">
                        <c:v>43466.424351851849</c:v>
                      </c:pt>
                      <c:pt idx="2491">
                        <c:v>43466.424363425933</c:v>
                      </c:pt>
                      <c:pt idx="2492">
                        <c:v>43466.424375000002</c:v>
                      </c:pt>
                      <c:pt idx="2493">
                        <c:v>43466.424386574072</c:v>
                      </c:pt>
                      <c:pt idx="2494">
                        <c:v>43466.424398148149</c:v>
                      </c:pt>
                      <c:pt idx="2495">
                        <c:v>43466.424409722233</c:v>
                      </c:pt>
                      <c:pt idx="2496">
                        <c:v>43466.424421296288</c:v>
                      </c:pt>
                      <c:pt idx="2497">
                        <c:v>43466.424432870372</c:v>
                      </c:pt>
                      <c:pt idx="2498">
                        <c:v>43466.424444444441</c:v>
                      </c:pt>
                      <c:pt idx="2499">
                        <c:v>43466.424456018518</c:v>
                      </c:pt>
                      <c:pt idx="2500">
                        <c:v>43466.424467592587</c:v>
                      </c:pt>
                      <c:pt idx="2501">
                        <c:v>43466.424479166657</c:v>
                      </c:pt>
                      <c:pt idx="2502">
                        <c:v>43466.424490740741</c:v>
                      </c:pt>
                      <c:pt idx="2503">
                        <c:v>43466.424502314818</c:v>
                      </c:pt>
                      <c:pt idx="2504">
                        <c:v>43466.424513888887</c:v>
                      </c:pt>
                      <c:pt idx="2505">
                        <c:v>43466.424525462957</c:v>
                      </c:pt>
                      <c:pt idx="2506">
                        <c:v>43466.424537037034</c:v>
                      </c:pt>
                      <c:pt idx="2507">
                        <c:v>43466.42454861111</c:v>
                      </c:pt>
                      <c:pt idx="2508">
                        <c:v>43466.424560185187</c:v>
                      </c:pt>
                      <c:pt idx="2509">
                        <c:v>43466.424571759257</c:v>
                      </c:pt>
                      <c:pt idx="2510">
                        <c:v>43466.424583333333</c:v>
                      </c:pt>
                      <c:pt idx="2511">
                        <c:v>43466.42459490741</c:v>
                      </c:pt>
                      <c:pt idx="2512">
                        <c:v>43466.42460648148</c:v>
                      </c:pt>
                      <c:pt idx="2513">
                        <c:v>43466.424618055556</c:v>
                      </c:pt>
                      <c:pt idx="2514">
                        <c:v>43466.424629629633</c:v>
                      </c:pt>
                      <c:pt idx="2515">
                        <c:v>43466.424641203703</c:v>
                      </c:pt>
                      <c:pt idx="2516">
                        <c:v>43466.42465277778</c:v>
                      </c:pt>
                      <c:pt idx="2517">
                        <c:v>43466.424664351849</c:v>
                      </c:pt>
                      <c:pt idx="2518">
                        <c:v>43466.424675925933</c:v>
                      </c:pt>
                      <c:pt idx="2519">
                        <c:v>43466.424687500003</c:v>
                      </c:pt>
                      <c:pt idx="2520">
                        <c:v>43466.424699074072</c:v>
                      </c:pt>
                      <c:pt idx="2521">
                        <c:v>43466.424710648149</c:v>
                      </c:pt>
                      <c:pt idx="2522">
                        <c:v>43466.424722222233</c:v>
                      </c:pt>
                      <c:pt idx="2523">
                        <c:v>43466.424733796302</c:v>
                      </c:pt>
                      <c:pt idx="2524">
                        <c:v>43466.424745370372</c:v>
                      </c:pt>
                      <c:pt idx="2525">
                        <c:v>43466.424756944441</c:v>
                      </c:pt>
                      <c:pt idx="2526">
                        <c:v>43466.424768518518</c:v>
                      </c:pt>
                      <c:pt idx="2527">
                        <c:v>43466.424780092602</c:v>
                      </c:pt>
                      <c:pt idx="2528">
                        <c:v>43466.424791666657</c:v>
                      </c:pt>
                      <c:pt idx="2529">
                        <c:v>43466.424803240741</c:v>
                      </c:pt>
                      <c:pt idx="2530">
                        <c:v>43466.424814814818</c:v>
                      </c:pt>
                      <c:pt idx="2531">
                        <c:v>43466.424826388888</c:v>
                      </c:pt>
                      <c:pt idx="2532">
                        <c:v>43466.424837962957</c:v>
                      </c:pt>
                      <c:pt idx="2533">
                        <c:v>43466.424849537027</c:v>
                      </c:pt>
                      <c:pt idx="2534">
                        <c:v>43466.424861111111</c:v>
                      </c:pt>
                      <c:pt idx="2535">
                        <c:v>43466.424872685187</c:v>
                      </c:pt>
                      <c:pt idx="2536">
                        <c:v>43466.424884259257</c:v>
                      </c:pt>
                      <c:pt idx="2537">
                        <c:v>43466.424895833326</c:v>
                      </c:pt>
                      <c:pt idx="2538">
                        <c:v>43466.424907407411</c:v>
                      </c:pt>
                      <c:pt idx="2539">
                        <c:v>43466.42491898148</c:v>
                      </c:pt>
                      <c:pt idx="2540">
                        <c:v>43466.424930555557</c:v>
                      </c:pt>
                      <c:pt idx="2541">
                        <c:v>43466.425034722219</c:v>
                      </c:pt>
                      <c:pt idx="2542">
                        <c:v>43466.425046296303</c:v>
                      </c:pt>
                      <c:pt idx="2543">
                        <c:v>43466.425057870372</c:v>
                      </c:pt>
                      <c:pt idx="2544">
                        <c:v>43466.425069444442</c:v>
                      </c:pt>
                      <c:pt idx="2545">
                        <c:v>43466.425081018519</c:v>
                      </c:pt>
                      <c:pt idx="2546">
                        <c:v>43466.425092592603</c:v>
                      </c:pt>
                      <c:pt idx="2547">
                        <c:v>43466.425104166658</c:v>
                      </c:pt>
                      <c:pt idx="2548">
                        <c:v>43466.425115740742</c:v>
                      </c:pt>
                      <c:pt idx="2549">
                        <c:v>43466.425127314818</c:v>
                      </c:pt>
                      <c:pt idx="2550">
                        <c:v>43466.425138888888</c:v>
                      </c:pt>
                      <c:pt idx="2551">
                        <c:v>43466.425150462957</c:v>
                      </c:pt>
                      <c:pt idx="2552">
                        <c:v>43466.425162037027</c:v>
                      </c:pt>
                      <c:pt idx="2553">
                        <c:v>43466.425173611111</c:v>
                      </c:pt>
                      <c:pt idx="2554">
                        <c:v>43466.425185185188</c:v>
                      </c:pt>
                      <c:pt idx="2555">
                        <c:v>43466.425196759257</c:v>
                      </c:pt>
                      <c:pt idx="2556">
                        <c:v>43466.425208333327</c:v>
                      </c:pt>
                      <c:pt idx="2557">
                        <c:v>43466.425219907411</c:v>
                      </c:pt>
                      <c:pt idx="2558">
                        <c:v>43466.42523148148</c:v>
                      </c:pt>
                      <c:pt idx="2559">
                        <c:v>43466.425243055557</c:v>
                      </c:pt>
                      <c:pt idx="2560">
                        <c:v>43466.425254629627</c:v>
                      </c:pt>
                      <c:pt idx="2561">
                        <c:v>43466.425266203703</c:v>
                      </c:pt>
                      <c:pt idx="2562">
                        <c:v>43466.42527777778</c:v>
                      </c:pt>
                      <c:pt idx="2563">
                        <c:v>43466.42528935185</c:v>
                      </c:pt>
                      <c:pt idx="2564">
                        <c:v>43466.425300925926</c:v>
                      </c:pt>
                      <c:pt idx="2565">
                        <c:v>43466.425312500003</c:v>
                      </c:pt>
                      <c:pt idx="2566">
                        <c:v>43466.425324074073</c:v>
                      </c:pt>
                      <c:pt idx="2567">
                        <c:v>43466.425335648149</c:v>
                      </c:pt>
                      <c:pt idx="2568">
                        <c:v>43466.425347222219</c:v>
                      </c:pt>
                      <c:pt idx="2569">
                        <c:v>43466.425358796303</c:v>
                      </c:pt>
                      <c:pt idx="2570">
                        <c:v>43466.425370370373</c:v>
                      </c:pt>
                      <c:pt idx="2571">
                        <c:v>43466.425381944442</c:v>
                      </c:pt>
                      <c:pt idx="2572">
                        <c:v>43466.425393518519</c:v>
                      </c:pt>
                      <c:pt idx="2573">
                        <c:v>43466.425405092603</c:v>
                      </c:pt>
                      <c:pt idx="2574">
                        <c:v>43466.425416666672</c:v>
                      </c:pt>
                      <c:pt idx="2575">
                        <c:v>43466.425428240742</c:v>
                      </c:pt>
                      <c:pt idx="2576">
                        <c:v>43466.425439814811</c:v>
                      </c:pt>
                      <c:pt idx="2577">
                        <c:v>43466.425451388888</c:v>
                      </c:pt>
                      <c:pt idx="2578">
                        <c:v>43466.425462962958</c:v>
                      </c:pt>
                      <c:pt idx="2579">
                        <c:v>43466.425474537027</c:v>
                      </c:pt>
                      <c:pt idx="2580">
                        <c:v>43466.425486111111</c:v>
                      </c:pt>
                      <c:pt idx="2581">
                        <c:v>43466.425497685188</c:v>
                      </c:pt>
                      <c:pt idx="2582">
                        <c:v>43466.425509259258</c:v>
                      </c:pt>
                      <c:pt idx="2583">
                        <c:v>43466.425520833327</c:v>
                      </c:pt>
                      <c:pt idx="2584">
                        <c:v>43466.425532407397</c:v>
                      </c:pt>
                      <c:pt idx="2585">
                        <c:v>43466.425543981481</c:v>
                      </c:pt>
                      <c:pt idx="2586">
                        <c:v>43466.425555555557</c:v>
                      </c:pt>
                      <c:pt idx="2587">
                        <c:v>43466.425567129627</c:v>
                      </c:pt>
                      <c:pt idx="2588">
                        <c:v>43466.425578703696</c:v>
                      </c:pt>
                      <c:pt idx="2589">
                        <c:v>43466.42559027778</c:v>
                      </c:pt>
                      <c:pt idx="2590">
                        <c:v>43466.42560185185</c:v>
                      </c:pt>
                      <c:pt idx="2591">
                        <c:v>43466.425613425927</c:v>
                      </c:pt>
                      <c:pt idx="2592">
                        <c:v>43466.425625000003</c:v>
                      </c:pt>
                      <c:pt idx="2593">
                        <c:v>43466.425636574073</c:v>
                      </c:pt>
                      <c:pt idx="2594">
                        <c:v>43466.42564814815</c:v>
                      </c:pt>
                      <c:pt idx="2595">
                        <c:v>43466.425659722219</c:v>
                      </c:pt>
                      <c:pt idx="2596">
                        <c:v>43466.425671296303</c:v>
                      </c:pt>
                      <c:pt idx="2597">
                        <c:v>43466.425682870373</c:v>
                      </c:pt>
                      <c:pt idx="2598">
                        <c:v>43466.425694444442</c:v>
                      </c:pt>
                      <c:pt idx="2599">
                        <c:v>43466.425706018519</c:v>
                      </c:pt>
                      <c:pt idx="2600">
                        <c:v>43466.425717592603</c:v>
                      </c:pt>
                      <c:pt idx="2601">
                        <c:v>43466.425729166673</c:v>
                      </c:pt>
                      <c:pt idx="2602">
                        <c:v>43466.425740740742</c:v>
                      </c:pt>
                      <c:pt idx="2603">
                        <c:v>43466.425752314812</c:v>
                      </c:pt>
                      <c:pt idx="2604">
                        <c:v>43466.425763888888</c:v>
                      </c:pt>
                      <c:pt idx="2605">
                        <c:v>43466.425775462973</c:v>
                      </c:pt>
                      <c:pt idx="2606">
                        <c:v>43466.425787037027</c:v>
                      </c:pt>
                      <c:pt idx="2607">
                        <c:v>43466.425798611112</c:v>
                      </c:pt>
                      <c:pt idx="2608">
                        <c:v>43466.425810185188</c:v>
                      </c:pt>
                      <c:pt idx="2609">
                        <c:v>43466.425821759258</c:v>
                      </c:pt>
                      <c:pt idx="2610">
                        <c:v>43466.425833333327</c:v>
                      </c:pt>
                      <c:pt idx="2611">
                        <c:v>43466.425844907397</c:v>
                      </c:pt>
                      <c:pt idx="2612">
                        <c:v>43466.425856481481</c:v>
                      </c:pt>
                      <c:pt idx="2613">
                        <c:v>43466.425868055558</c:v>
                      </c:pt>
                      <c:pt idx="2614">
                        <c:v>43466.425879629627</c:v>
                      </c:pt>
                      <c:pt idx="2615">
                        <c:v>43466.425891203697</c:v>
                      </c:pt>
                      <c:pt idx="2616">
                        <c:v>43466.425902777781</c:v>
                      </c:pt>
                      <c:pt idx="2617">
                        <c:v>43466.42591435185</c:v>
                      </c:pt>
                      <c:pt idx="2618">
                        <c:v>43466.425925925927</c:v>
                      </c:pt>
                      <c:pt idx="2619">
                        <c:v>43466.425937499997</c:v>
                      </c:pt>
                      <c:pt idx="2620">
                        <c:v>43466.425949074073</c:v>
                      </c:pt>
                      <c:pt idx="2621">
                        <c:v>43466.42596064815</c:v>
                      </c:pt>
                      <c:pt idx="2622">
                        <c:v>43466.42597222222</c:v>
                      </c:pt>
                      <c:pt idx="2623">
                        <c:v>43466.425983796304</c:v>
                      </c:pt>
                      <c:pt idx="2624">
                        <c:v>43466.425995370373</c:v>
                      </c:pt>
                      <c:pt idx="2625">
                        <c:v>43466.426006944443</c:v>
                      </c:pt>
                      <c:pt idx="2626">
                        <c:v>43466.426018518519</c:v>
                      </c:pt>
                      <c:pt idx="2627">
                        <c:v>43466.426030092603</c:v>
                      </c:pt>
                      <c:pt idx="2628">
                        <c:v>43466.426041666673</c:v>
                      </c:pt>
                      <c:pt idx="2629">
                        <c:v>43466.426053240742</c:v>
                      </c:pt>
                      <c:pt idx="2630">
                        <c:v>43466.426064814812</c:v>
                      </c:pt>
                      <c:pt idx="2631">
                        <c:v>43466.426076388889</c:v>
                      </c:pt>
                      <c:pt idx="2632">
                        <c:v>43466.426157407397</c:v>
                      </c:pt>
                      <c:pt idx="2633">
                        <c:v>43466.426168981481</c:v>
                      </c:pt>
                      <c:pt idx="2634">
                        <c:v>43466.426180555558</c:v>
                      </c:pt>
                      <c:pt idx="2635">
                        <c:v>43466.426192129627</c:v>
                      </c:pt>
                      <c:pt idx="2636">
                        <c:v>43466.426203703697</c:v>
                      </c:pt>
                      <c:pt idx="2637">
                        <c:v>43466.426215277781</c:v>
                      </c:pt>
                      <c:pt idx="2638">
                        <c:v>43466.426226851851</c:v>
                      </c:pt>
                      <c:pt idx="2639">
                        <c:v>43466.426238425927</c:v>
                      </c:pt>
                      <c:pt idx="2640">
                        <c:v>43466.426249999997</c:v>
                      </c:pt>
                      <c:pt idx="2641">
                        <c:v>43466.426261574074</c:v>
                      </c:pt>
                      <c:pt idx="2642">
                        <c:v>43466.42627314815</c:v>
                      </c:pt>
                      <c:pt idx="2643">
                        <c:v>43466.42628472222</c:v>
                      </c:pt>
                      <c:pt idx="2644">
                        <c:v>43466.426296296297</c:v>
                      </c:pt>
                      <c:pt idx="2645">
                        <c:v>43466.426307870373</c:v>
                      </c:pt>
                      <c:pt idx="2646">
                        <c:v>43466.426319444443</c:v>
                      </c:pt>
                      <c:pt idx="2647">
                        <c:v>43466.42633101852</c:v>
                      </c:pt>
                      <c:pt idx="2648">
                        <c:v>43466.426342592589</c:v>
                      </c:pt>
                      <c:pt idx="2649">
                        <c:v>43466.426354166673</c:v>
                      </c:pt>
                      <c:pt idx="2650">
                        <c:v>43466.426365740743</c:v>
                      </c:pt>
                      <c:pt idx="2651">
                        <c:v>43466.426377314812</c:v>
                      </c:pt>
                      <c:pt idx="2652">
                        <c:v>43466.426388888889</c:v>
                      </c:pt>
                      <c:pt idx="2653">
                        <c:v>43466.426400462973</c:v>
                      </c:pt>
                      <c:pt idx="2654">
                        <c:v>43466.426412037043</c:v>
                      </c:pt>
                      <c:pt idx="2655">
                        <c:v>43466.426423611112</c:v>
                      </c:pt>
                      <c:pt idx="2656">
                        <c:v>43466.426435185182</c:v>
                      </c:pt>
                      <c:pt idx="2657">
                        <c:v>43466.426446759258</c:v>
                      </c:pt>
                      <c:pt idx="2658">
                        <c:v>43466.426458333342</c:v>
                      </c:pt>
                      <c:pt idx="2659">
                        <c:v>43466.426469907397</c:v>
                      </c:pt>
                      <c:pt idx="2660">
                        <c:v>43466.426481481481</c:v>
                      </c:pt>
                      <c:pt idx="2661">
                        <c:v>43466.426493055558</c:v>
                      </c:pt>
                      <c:pt idx="2662">
                        <c:v>43466.426504629628</c:v>
                      </c:pt>
                      <c:pt idx="2663">
                        <c:v>43466.426516203697</c:v>
                      </c:pt>
                      <c:pt idx="2664">
                        <c:v>43466.426527777781</c:v>
                      </c:pt>
                      <c:pt idx="2665">
                        <c:v>43466.426539351851</c:v>
                      </c:pt>
                      <c:pt idx="2666">
                        <c:v>43466.426550925928</c:v>
                      </c:pt>
                      <c:pt idx="2667">
                        <c:v>43466.426562499997</c:v>
                      </c:pt>
                      <c:pt idx="2668">
                        <c:v>43466.426574074067</c:v>
                      </c:pt>
                      <c:pt idx="2669">
                        <c:v>43466.426585648151</c:v>
                      </c:pt>
                      <c:pt idx="2670">
                        <c:v>43466.42659722222</c:v>
                      </c:pt>
                      <c:pt idx="2671">
                        <c:v>43466.426608796297</c:v>
                      </c:pt>
                      <c:pt idx="2672">
                        <c:v>43466.426620370366</c:v>
                      </c:pt>
                      <c:pt idx="2673">
                        <c:v>43466.426631944443</c:v>
                      </c:pt>
                      <c:pt idx="2674">
                        <c:v>43466.42664351852</c:v>
                      </c:pt>
                      <c:pt idx="2675">
                        <c:v>43466.426655092589</c:v>
                      </c:pt>
                      <c:pt idx="2676">
                        <c:v>43466.426666666674</c:v>
                      </c:pt>
                      <c:pt idx="2677">
                        <c:v>43466.426678240743</c:v>
                      </c:pt>
                      <c:pt idx="2678">
                        <c:v>43466.426689814813</c:v>
                      </c:pt>
                      <c:pt idx="2679">
                        <c:v>43466.426701388889</c:v>
                      </c:pt>
                      <c:pt idx="2680">
                        <c:v>43466.426712962973</c:v>
                      </c:pt>
                      <c:pt idx="2681">
                        <c:v>43466.426724537043</c:v>
                      </c:pt>
                      <c:pt idx="2682">
                        <c:v>43466.426736111112</c:v>
                      </c:pt>
                      <c:pt idx="2683">
                        <c:v>43466.426747685182</c:v>
                      </c:pt>
                      <c:pt idx="2684">
                        <c:v>43466.426759259259</c:v>
                      </c:pt>
                      <c:pt idx="2685">
                        <c:v>43466.426770833343</c:v>
                      </c:pt>
                      <c:pt idx="2686">
                        <c:v>43466.426782407398</c:v>
                      </c:pt>
                      <c:pt idx="2687">
                        <c:v>43466.426793981482</c:v>
                      </c:pt>
                      <c:pt idx="2688">
                        <c:v>43466.426805555559</c:v>
                      </c:pt>
                      <c:pt idx="2689">
                        <c:v>43466.426817129628</c:v>
                      </c:pt>
                      <c:pt idx="2690">
                        <c:v>43466.426828703698</c:v>
                      </c:pt>
                      <c:pt idx="2691">
                        <c:v>43466.426840277767</c:v>
                      </c:pt>
                      <c:pt idx="2692">
                        <c:v>43466.426851851851</c:v>
                      </c:pt>
                      <c:pt idx="2693">
                        <c:v>43466.426863425928</c:v>
                      </c:pt>
                      <c:pt idx="2694">
                        <c:v>43466.426874999997</c:v>
                      </c:pt>
                      <c:pt idx="2695">
                        <c:v>43466.426886574067</c:v>
                      </c:pt>
                      <c:pt idx="2696">
                        <c:v>43466.426898148151</c:v>
                      </c:pt>
                      <c:pt idx="2697">
                        <c:v>43466.42690972222</c:v>
                      </c:pt>
                      <c:pt idx="2698">
                        <c:v>43466.426921296297</c:v>
                      </c:pt>
                      <c:pt idx="2699">
                        <c:v>43466.426932870367</c:v>
                      </c:pt>
                      <c:pt idx="2700">
                        <c:v>43466.426944444444</c:v>
                      </c:pt>
                      <c:pt idx="2701">
                        <c:v>43466.42695601852</c:v>
                      </c:pt>
                      <c:pt idx="2702">
                        <c:v>43466.42696759259</c:v>
                      </c:pt>
                      <c:pt idx="2703">
                        <c:v>43466.426979166667</c:v>
                      </c:pt>
                      <c:pt idx="2704">
                        <c:v>43466.426990740743</c:v>
                      </c:pt>
                      <c:pt idx="2705">
                        <c:v>43466.427002314813</c:v>
                      </c:pt>
                      <c:pt idx="2706">
                        <c:v>43466.42701388889</c:v>
                      </c:pt>
                      <c:pt idx="2707">
                        <c:v>43466.427025462966</c:v>
                      </c:pt>
                      <c:pt idx="2708">
                        <c:v>43466.427037037043</c:v>
                      </c:pt>
                      <c:pt idx="2709">
                        <c:v>43466.427048611113</c:v>
                      </c:pt>
                      <c:pt idx="2710">
                        <c:v>43466.427060185182</c:v>
                      </c:pt>
                      <c:pt idx="2711">
                        <c:v>43466.427071759259</c:v>
                      </c:pt>
                      <c:pt idx="2712">
                        <c:v>43466.427083333343</c:v>
                      </c:pt>
                      <c:pt idx="2713">
                        <c:v>43466.427094907413</c:v>
                      </c:pt>
                      <c:pt idx="2714">
                        <c:v>43466.427106481482</c:v>
                      </c:pt>
                      <c:pt idx="2715">
                        <c:v>43466.427118055559</c:v>
                      </c:pt>
                      <c:pt idx="2716">
                        <c:v>43466.427129629628</c:v>
                      </c:pt>
                      <c:pt idx="2717">
                        <c:v>43466.427141203712</c:v>
                      </c:pt>
                      <c:pt idx="2718">
                        <c:v>43466.427152777767</c:v>
                      </c:pt>
                      <c:pt idx="2719">
                        <c:v>43466.427164351851</c:v>
                      </c:pt>
                      <c:pt idx="2720">
                        <c:v>43466.427175925928</c:v>
                      </c:pt>
                      <c:pt idx="2721">
                        <c:v>43466.427187499998</c:v>
                      </c:pt>
                      <c:pt idx="2722">
                        <c:v>43466.427199074067</c:v>
                      </c:pt>
                      <c:pt idx="2723">
                        <c:v>43466.427210648151</c:v>
                      </c:pt>
                      <c:pt idx="2724">
                        <c:v>43466.427222222221</c:v>
                      </c:pt>
                      <c:pt idx="2725">
                        <c:v>43466.427233796298</c:v>
                      </c:pt>
                      <c:pt idx="2726">
                        <c:v>43466.427245370367</c:v>
                      </c:pt>
                      <c:pt idx="2727">
                        <c:v>43466.427256944437</c:v>
                      </c:pt>
                      <c:pt idx="2728">
                        <c:v>43466.427268518521</c:v>
                      </c:pt>
                      <c:pt idx="2729">
                        <c:v>43466.42728009259</c:v>
                      </c:pt>
                      <c:pt idx="2730">
                        <c:v>43466.427291666667</c:v>
                      </c:pt>
                      <c:pt idx="2731">
                        <c:v>43466.427303240736</c:v>
                      </c:pt>
                      <c:pt idx="2732">
                        <c:v>43466.427314814813</c:v>
                      </c:pt>
                      <c:pt idx="2733">
                        <c:v>43466.42732638889</c:v>
                      </c:pt>
                      <c:pt idx="2734">
                        <c:v>43466.427337962959</c:v>
                      </c:pt>
                      <c:pt idx="2735">
                        <c:v>43466.427349537043</c:v>
                      </c:pt>
                      <c:pt idx="2736">
                        <c:v>43466.427361111113</c:v>
                      </c:pt>
                      <c:pt idx="2737">
                        <c:v>43466.427372685182</c:v>
                      </c:pt>
                      <c:pt idx="2738">
                        <c:v>43466.427384259259</c:v>
                      </c:pt>
                      <c:pt idx="2739">
                        <c:v>43466.427395833343</c:v>
                      </c:pt>
                      <c:pt idx="2740">
                        <c:v>43466.427407407413</c:v>
                      </c:pt>
                      <c:pt idx="2741">
                        <c:v>43466.427418981482</c:v>
                      </c:pt>
                      <c:pt idx="2742">
                        <c:v>43466.427430555559</c:v>
                      </c:pt>
                      <c:pt idx="2743">
                        <c:v>43466.427442129629</c:v>
                      </c:pt>
                      <c:pt idx="2744">
                        <c:v>43466.427453703713</c:v>
                      </c:pt>
                      <c:pt idx="2745">
                        <c:v>43466.427465277768</c:v>
                      </c:pt>
                      <c:pt idx="2746">
                        <c:v>43466.427476851852</c:v>
                      </c:pt>
                      <c:pt idx="2747">
                        <c:v>43466.427488425928</c:v>
                      </c:pt>
                      <c:pt idx="2748">
                        <c:v>43466.427499999998</c:v>
                      </c:pt>
                      <c:pt idx="2749">
                        <c:v>43466.427511574067</c:v>
                      </c:pt>
                      <c:pt idx="2750">
                        <c:v>43466.427523148152</c:v>
                      </c:pt>
                      <c:pt idx="2751">
                        <c:v>43466.427534722221</c:v>
                      </c:pt>
                      <c:pt idx="2752">
                        <c:v>43466.427546296298</c:v>
                      </c:pt>
                      <c:pt idx="2753">
                        <c:v>43466.427557870367</c:v>
                      </c:pt>
                      <c:pt idx="2754">
                        <c:v>43466.427569444437</c:v>
                      </c:pt>
                      <c:pt idx="2755">
                        <c:v>43466.427581018521</c:v>
                      </c:pt>
                      <c:pt idx="2756">
                        <c:v>43466.42759259259</c:v>
                      </c:pt>
                      <c:pt idx="2757">
                        <c:v>43466.427604166667</c:v>
                      </c:pt>
                      <c:pt idx="2758">
                        <c:v>43466.427615740737</c:v>
                      </c:pt>
                      <c:pt idx="2759">
                        <c:v>43466.427627314813</c:v>
                      </c:pt>
                      <c:pt idx="2760">
                        <c:v>43466.42763888889</c:v>
                      </c:pt>
                      <c:pt idx="2761">
                        <c:v>43466.42765046296</c:v>
                      </c:pt>
                      <c:pt idx="2762">
                        <c:v>43466.427662037036</c:v>
                      </c:pt>
                      <c:pt idx="2763">
                        <c:v>43466.427673611113</c:v>
                      </c:pt>
                      <c:pt idx="2764">
                        <c:v>43466.427685185183</c:v>
                      </c:pt>
                      <c:pt idx="2765">
                        <c:v>43466.42769675926</c:v>
                      </c:pt>
                      <c:pt idx="2766">
                        <c:v>43466.427708333344</c:v>
                      </c:pt>
                      <c:pt idx="2767">
                        <c:v>43466.427719907413</c:v>
                      </c:pt>
                      <c:pt idx="2768">
                        <c:v>43466.427731481483</c:v>
                      </c:pt>
                      <c:pt idx="2769">
                        <c:v>43466.427743055552</c:v>
                      </c:pt>
                      <c:pt idx="2770">
                        <c:v>43466.427754629629</c:v>
                      </c:pt>
                      <c:pt idx="2771">
                        <c:v>43466.427766203713</c:v>
                      </c:pt>
                      <c:pt idx="2772">
                        <c:v>43466.427777777782</c:v>
                      </c:pt>
                      <c:pt idx="2773">
                        <c:v>43466.427789351852</c:v>
                      </c:pt>
                      <c:pt idx="2774">
                        <c:v>43466.427800925929</c:v>
                      </c:pt>
                      <c:pt idx="2775">
                        <c:v>43466.427812499998</c:v>
                      </c:pt>
                      <c:pt idx="2776">
                        <c:v>43466.427824074082</c:v>
                      </c:pt>
                      <c:pt idx="2777">
                        <c:v>43466.427835648137</c:v>
                      </c:pt>
                      <c:pt idx="2778">
                        <c:v>43466.427847222221</c:v>
                      </c:pt>
                      <c:pt idx="2779">
                        <c:v>43466.427858796298</c:v>
                      </c:pt>
                      <c:pt idx="2780">
                        <c:v>43466.427870370368</c:v>
                      </c:pt>
                      <c:pt idx="2781">
                        <c:v>43466.427881944437</c:v>
                      </c:pt>
                      <c:pt idx="2782">
                        <c:v>43466.427893518521</c:v>
                      </c:pt>
                      <c:pt idx="2783">
                        <c:v>43466.427905092591</c:v>
                      </c:pt>
                      <c:pt idx="2784">
                        <c:v>43466.427916666667</c:v>
                      </c:pt>
                      <c:pt idx="2785">
                        <c:v>43466.427928240737</c:v>
                      </c:pt>
                      <c:pt idx="2786">
                        <c:v>43466.427939814806</c:v>
                      </c:pt>
                      <c:pt idx="2787">
                        <c:v>43466.427951388891</c:v>
                      </c:pt>
                      <c:pt idx="2788">
                        <c:v>43466.42796296296</c:v>
                      </c:pt>
                      <c:pt idx="2789">
                        <c:v>43466.427974537037</c:v>
                      </c:pt>
                      <c:pt idx="2790">
                        <c:v>43466.427986111114</c:v>
                      </c:pt>
                      <c:pt idx="2791">
                        <c:v>43466.427997685183</c:v>
                      </c:pt>
                      <c:pt idx="2792">
                        <c:v>43466.42800925926</c:v>
                      </c:pt>
                      <c:pt idx="2793">
                        <c:v>43466.428020833337</c:v>
                      </c:pt>
                      <c:pt idx="2794">
                        <c:v>43466.428032407413</c:v>
                      </c:pt>
                      <c:pt idx="2795">
                        <c:v>43466.428043981483</c:v>
                      </c:pt>
                      <c:pt idx="2796">
                        <c:v>43466.428055555552</c:v>
                      </c:pt>
                      <c:pt idx="2797">
                        <c:v>43466.428067129629</c:v>
                      </c:pt>
                      <c:pt idx="2798">
                        <c:v>43466.428078703713</c:v>
                      </c:pt>
                      <c:pt idx="2799">
                        <c:v>43466.428090277783</c:v>
                      </c:pt>
                      <c:pt idx="2800">
                        <c:v>43466.428101851852</c:v>
                      </c:pt>
                      <c:pt idx="2801">
                        <c:v>43466.428113425929</c:v>
                      </c:pt>
                      <c:pt idx="2802">
                        <c:v>43466.428124999999</c:v>
                      </c:pt>
                      <c:pt idx="2803">
                        <c:v>43466.428136574083</c:v>
                      </c:pt>
                      <c:pt idx="2804">
                        <c:v>43466.428148148138</c:v>
                      </c:pt>
                      <c:pt idx="2805">
                        <c:v>43466.428159722222</c:v>
                      </c:pt>
                      <c:pt idx="2806">
                        <c:v>43466.428171296298</c:v>
                      </c:pt>
                      <c:pt idx="2807">
                        <c:v>43466.428182870368</c:v>
                      </c:pt>
                      <c:pt idx="2808">
                        <c:v>43466.428194444437</c:v>
                      </c:pt>
                      <c:pt idx="2809">
                        <c:v>43466.428206018521</c:v>
                      </c:pt>
                      <c:pt idx="2810">
                        <c:v>43466.428217592591</c:v>
                      </c:pt>
                      <c:pt idx="2811">
                        <c:v>43466.428229166668</c:v>
                      </c:pt>
                      <c:pt idx="2812">
                        <c:v>43466.428240740737</c:v>
                      </c:pt>
                      <c:pt idx="2813">
                        <c:v>43466.428252314807</c:v>
                      </c:pt>
                      <c:pt idx="2814">
                        <c:v>43466.428263888891</c:v>
                      </c:pt>
                      <c:pt idx="2815">
                        <c:v>43466.42827546296</c:v>
                      </c:pt>
                      <c:pt idx="2816">
                        <c:v>43466.428287037037</c:v>
                      </c:pt>
                      <c:pt idx="2817">
                        <c:v>43466.428298611107</c:v>
                      </c:pt>
                      <c:pt idx="2818">
                        <c:v>43466.428310185183</c:v>
                      </c:pt>
                      <c:pt idx="2819">
                        <c:v>43466.42832175926</c:v>
                      </c:pt>
                      <c:pt idx="2820">
                        <c:v>43466.428333333337</c:v>
                      </c:pt>
                      <c:pt idx="2821">
                        <c:v>43466.428344907406</c:v>
                      </c:pt>
                      <c:pt idx="2822">
                        <c:v>43466.428356481483</c:v>
                      </c:pt>
                      <c:pt idx="2823">
                        <c:v>43466.428368055553</c:v>
                      </c:pt>
                      <c:pt idx="2824">
                        <c:v>43466.428379629629</c:v>
                      </c:pt>
                      <c:pt idx="2825">
                        <c:v>43466.428391203714</c:v>
                      </c:pt>
                      <c:pt idx="2826">
                        <c:v>43466.428402777783</c:v>
                      </c:pt>
                      <c:pt idx="2827">
                        <c:v>43466.428414351853</c:v>
                      </c:pt>
                      <c:pt idx="2828">
                        <c:v>43466.428425925929</c:v>
                      </c:pt>
                      <c:pt idx="2829">
                        <c:v>43466.428437499999</c:v>
                      </c:pt>
                      <c:pt idx="2830">
                        <c:v>43466.428449074083</c:v>
                      </c:pt>
                      <c:pt idx="2831">
                        <c:v>43466.428460648152</c:v>
                      </c:pt>
                      <c:pt idx="2832">
                        <c:v>43466.428472222222</c:v>
                      </c:pt>
                      <c:pt idx="2833">
                        <c:v>43466.428483796299</c:v>
                      </c:pt>
                      <c:pt idx="2834">
                        <c:v>43466.428495370368</c:v>
                      </c:pt>
                      <c:pt idx="2835">
                        <c:v>43466.428506944438</c:v>
                      </c:pt>
                      <c:pt idx="2836">
                        <c:v>43466.428518518522</c:v>
                      </c:pt>
                      <c:pt idx="2837">
                        <c:v>43466.428530092591</c:v>
                      </c:pt>
                      <c:pt idx="2838">
                        <c:v>43466.428541666668</c:v>
                      </c:pt>
                      <c:pt idx="2839">
                        <c:v>43466.428553240738</c:v>
                      </c:pt>
                      <c:pt idx="2840">
                        <c:v>43466.428564814807</c:v>
                      </c:pt>
                      <c:pt idx="2841">
                        <c:v>43466.428576388891</c:v>
                      </c:pt>
                      <c:pt idx="2842">
                        <c:v>43466.428587962961</c:v>
                      </c:pt>
                      <c:pt idx="2843">
                        <c:v>43466.428599537037</c:v>
                      </c:pt>
                      <c:pt idx="2844">
                        <c:v>43466.428611111107</c:v>
                      </c:pt>
                      <c:pt idx="2845">
                        <c:v>43466.428622685176</c:v>
                      </c:pt>
                      <c:pt idx="2846">
                        <c:v>43466.42863425926</c:v>
                      </c:pt>
                      <c:pt idx="2847">
                        <c:v>43466.42864583333</c:v>
                      </c:pt>
                      <c:pt idx="2848">
                        <c:v>43466.428657407407</c:v>
                      </c:pt>
                      <c:pt idx="2849">
                        <c:v>43466.428668981483</c:v>
                      </c:pt>
                      <c:pt idx="2850">
                        <c:v>43466.428680555553</c:v>
                      </c:pt>
                      <c:pt idx="2851">
                        <c:v>43466.42869212963</c:v>
                      </c:pt>
                      <c:pt idx="2852">
                        <c:v>43466.428703703707</c:v>
                      </c:pt>
                      <c:pt idx="2853">
                        <c:v>43466.428715277783</c:v>
                      </c:pt>
                      <c:pt idx="2854">
                        <c:v>43466.428726851853</c:v>
                      </c:pt>
                      <c:pt idx="2855">
                        <c:v>43466.428738425922</c:v>
                      </c:pt>
                      <c:pt idx="2856">
                        <c:v>43466.428749999999</c:v>
                      </c:pt>
                      <c:pt idx="2857">
                        <c:v>43466.428761574083</c:v>
                      </c:pt>
                      <c:pt idx="2858">
                        <c:v>43466.428773148153</c:v>
                      </c:pt>
                      <c:pt idx="2859">
                        <c:v>43466.428784722222</c:v>
                      </c:pt>
                      <c:pt idx="2860">
                        <c:v>43466.428796296299</c:v>
                      </c:pt>
                      <c:pt idx="2861">
                        <c:v>43466.428807870368</c:v>
                      </c:pt>
                      <c:pt idx="2862">
                        <c:v>43466.428819444453</c:v>
                      </c:pt>
                      <c:pt idx="2863">
                        <c:v>43466.428831018522</c:v>
                      </c:pt>
                      <c:pt idx="2864">
                        <c:v>43466.428842592592</c:v>
                      </c:pt>
                      <c:pt idx="2865">
                        <c:v>43466.428854166668</c:v>
                      </c:pt>
                      <c:pt idx="2866">
                        <c:v>43466.428865740738</c:v>
                      </c:pt>
                      <c:pt idx="2867">
                        <c:v>43466.428877314807</c:v>
                      </c:pt>
                      <c:pt idx="2868">
                        <c:v>43466.428888888891</c:v>
                      </c:pt>
                      <c:pt idx="2869">
                        <c:v>43466.428900462961</c:v>
                      </c:pt>
                      <c:pt idx="2870">
                        <c:v>43466.428912037038</c:v>
                      </c:pt>
                      <c:pt idx="2871">
                        <c:v>43466.428923611107</c:v>
                      </c:pt>
                      <c:pt idx="2872">
                        <c:v>43466.428935185177</c:v>
                      </c:pt>
                      <c:pt idx="2873">
                        <c:v>43466.428946759261</c:v>
                      </c:pt>
                      <c:pt idx="2874">
                        <c:v>43466.42895833333</c:v>
                      </c:pt>
                      <c:pt idx="2875">
                        <c:v>43466.428969907407</c:v>
                      </c:pt>
                      <c:pt idx="2876">
                        <c:v>43466.428981481477</c:v>
                      </c:pt>
                      <c:pt idx="2877">
                        <c:v>43466.428993055553</c:v>
                      </c:pt>
                      <c:pt idx="2878">
                        <c:v>43466.42900462963</c:v>
                      </c:pt>
                      <c:pt idx="2879">
                        <c:v>43466.429016203707</c:v>
                      </c:pt>
                      <c:pt idx="2880">
                        <c:v>43466.429027777784</c:v>
                      </c:pt>
                      <c:pt idx="2881">
                        <c:v>43466.429039351853</c:v>
                      </c:pt>
                      <c:pt idx="2882">
                        <c:v>43466.429050925923</c:v>
                      </c:pt>
                      <c:pt idx="2883">
                        <c:v>43466.429062499999</c:v>
                      </c:pt>
                      <c:pt idx="2884">
                        <c:v>43466.429074074083</c:v>
                      </c:pt>
                      <c:pt idx="2885">
                        <c:v>43466.429085648153</c:v>
                      </c:pt>
                      <c:pt idx="2886">
                        <c:v>43466.429097222222</c:v>
                      </c:pt>
                      <c:pt idx="2887">
                        <c:v>43466.429108796299</c:v>
                      </c:pt>
                      <c:pt idx="2888">
                        <c:v>43466.429120370369</c:v>
                      </c:pt>
                      <c:pt idx="2889">
                        <c:v>43466.429178240738</c:v>
                      </c:pt>
                      <c:pt idx="2890">
                        <c:v>43466.429189814808</c:v>
                      </c:pt>
                      <c:pt idx="2891">
                        <c:v>43466.429224537038</c:v>
                      </c:pt>
                      <c:pt idx="2892">
                        <c:v>43466.429282407407</c:v>
                      </c:pt>
                      <c:pt idx="2893">
                        <c:v>43466.429409722223</c:v>
                      </c:pt>
                      <c:pt idx="2894">
                        <c:v>43466.4294212963</c:v>
                      </c:pt>
                      <c:pt idx="2895">
                        <c:v>43466.429432870369</c:v>
                      </c:pt>
                      <c:pt idx="2896">
                        <c:v>43466.429444444453</c:v>
                      </c:pt>
                      <c:pt idx="2897">
                        <c:v>43466.429479166669</c:v>
                      </c:pt>
                      <c:pt idx="2898">
                        <c:v>43466.429490740738</c:v>
                      </c:pt>
                      <c:pt idx="2899">
                        <c:v>43466.429502314822</c:v>
                      </c:pt>
                      <c:pt idx="2900">
                        <c:v>43466.429513888892</c:v>
                      </c:pt>
                      <c:pt idx="2901">
                        <c:v>43466.429525462961</c:v>
                      </c:pt>
                      <c:pt idx="2902">
                        <c:v>43466.429537037038</c:v>
                      </c:pt>
                      <c:pt idx="2903">
                        <c:v>43466.429548611108</c:v>
                      </c:pt>
                      <c:pt idx="2904">
                        <c:v>43466.429560185177</c:v>
                      </c:pt>
                      <c:pt idx="2905">
                        <c:v>43466.429571759261</c:v>
                      </c:pt>
                      <c:pt idx="2906">
                        <c:v>43466.429583333331</c:v>
                      </c:pt>
                      <c:pt idx="2907">
                        <c:v>43466.429594907408</c:v>
                      </c:pt>
                      <c:pt idx="2908">
                        <c:v>43466.429606481477</c:v>
                      </c:pt>
                      <c:pt idx="2909">
                        <c:v>43466.429618055547</c:v>
                      </c:pt>
                      <c:pt idx="2910">
                        <c:v>43466.429629629631</c:v>
                      </c:pt>
                      <c:pt idx="2911">
                        <c:v>43466.4296412037</c:v>
                      </c:pt>
                      <c:pt idx="2912">
                        <c:v>43466.429652777777</c:v>
                      </c:pt>
                      <c:pt idx="2913">
                        <c:v>43466.429664351846</c:v>
                      </c:pt>
                      <c:pt idx="2914">
                        <c:v>43466.429675925923</c:v>
                      </c:pt>
                      <c:pt idx="2915">
                        <c:v>43466.4296875</c:v>
                      </c:pt>
                      <c:pt idx="2916">
                        <c:v>43466.429699074077</c:v>
                      </c:pt>
                      <c:pt idx="2917">
                        <c:v>43466.429710648154</c:v>
                      </c:pt>
                      <c:pt idx="2918">
                        <c:v>43466.429722222223</c:v>
                      </c:pt>
                      <c:pt idx="2919">
                        <c:v>43466.4297337963</c:v>
                      </c:pt>
                      <c:pt idx="2920">
                        <c:v>43466.429745370369</c:v>
                      </c:pt>
                      <c:pt idx="2921">
                        <c:v>43466.429756944453</c:v>
                      </c:pt>
                      <c:pt idx="2922">
                        <c:v>43466.429768518523</c:v>
                      </c:pt>
                      <c:pt idx="2923">
                        <c:v>43466.429780092592</c:v>
                      </c:pt>
                      <c:pt idx="2924">
                        <c:v>43466.429791666669</c:v>
                      </c:pt>
                      <c:pt idx="2925">
                        <c:v>43466.429803240739</c:v>
                      </c:pt>
                      <c:pt idx="2926">
                        <c:v>43466.429814814823</c:v>
                      </c:pt>
                      <c:pt idx="2927">
                        <c:v>43466.429826388892</c:v>
                      </c:pt>
                      <c:pt idx="2928">
                        <c:v>43466.429837962962</c:v>
                      </c:pt>
                      <c:pt idx="2929">
                        <c:v>43466.429849537039</c:v>
                      </c:pt>
                      <c:pt idx="2930">
                        <c:v>43466.429861111108</c:v>
                      </c:pt>
                      <c:pt idx="2931">
                        <c:v>43466.429872685178</c:v>
                      </c:pt>
                      <c:pt idx="2932">
                        <c:v>43466.429884259262</c:v>
                      </c:pt>
                      <c:pt idx="2933">
                        <c:v>43466.429895833331</c:v>
                      </c:pt>
                      <c:pt idx="2934">
                        <c:v>43466.429907407408</c:v>
                      </c:pt>
                      <c:pt idx="2935">
                        <c:v>43466.429918981477</c:v>
                      </c:pt>
                      <c:pt idx="2936">
                        <c:v>43466.429930555547</c:v>
                      </c:pt>
                      <c:pt idx="2937">
                        <c:v>43466.429942129631</c:v>
                      </c:pt>
                      <c:pt idx="2938">
                        <c:v>43466.4299537037</c:v>
                      </c:pt>
                      <c:pt idx="2939">
                        <c:v>43466.429965277777</c:v>
                      </c:pt>
                      <c:pt idx="2940">
                        <c:v>43466.429976851847</c:v>
                      </c:pt>
                      <c:pt idx="2941">
                        <c:v>43466.429988425924</c:v>
                      </c:pt>
                      <c:pt idx="2942">
                        <c:v>43466.43</c:v>
                      </c:pt>
                      <c:pt idx="2943">
                        <c:v>43466.430011574077</c:v>
                      </c:pt>
                      <c:pt idx="2944">
                        <c:v>43466.430023148147</c:v>
                      </c:pt>
                      <c:pt idx="2945">
                        <c:v>43466.430034722223</c:v>
                      </c:pt>
                      <c:pt idx="2946">
                        <c:v>43466.430046296293</c:v>
                      </c:pt>
                      <c:pt idx="2947">
                        <c:v>43466.43005787037</c:v>
                      </c:pt>
                      <c:pt idx="2948">
                        <c:v>43466.430069444446</c:v>
                      </c:pt>
                      <c:pt idx="2949">
                        <c:v>43466.430081018523</c:v>
                      </c:pt>
                      <c:pt idx="2950">
                        <c:v>43466.430092592593</c:v>
                      </c:pt>
                      <c:pt idx="2951">
                        <c:v>43466.430104166669</c:v>
                      </c:pt>
                      <c:pt idx="2952">
                        <c:v>43466.430115740739</c:v>
                      </c:pt>
                      <c:pt idx="2953">
                        <c:v>43466.430127314823</c:v>
                      </c:pt>
                      <c:pt idx="2954">
                        <c:v>43466.430138888893</c:v>
                      </c:pt>
                      <c:pt idx="2955">
                        <c:v>43466.430150462962</c:v>
                      </c:pt>
                      <c:pt idx="2956">
                        <c:v>43466.430162037039</c:v>
                      </c:pt>
                      <c:pt idx="2957">
                        <c:v>43466.430173611108</c:v>
                      </c:pt>
                      <c:pt idx="2958">
                        <c:v>43466.430185185192</c:v>
                      </c:pt>
                      <c:pt idx="2959">
                        <c:v>43466.430196759262</c:v>
                      </c:pt>
                      <c:pt idx="2960">
                        <c:v>43466.430208333331</c:v>
                      </c:pt>
                      <c:pt idx="2961">
                        <c:v>43466.430219907408</c:v>
                      </c:pt>
                      <c:pt idx="2962">
                        <c:v>43466.430231481478</c:v>
                      </c:pt>
                      <c:pt idx="2963">
                        <c:v>43466.430243055547</c:v>
                      </c:pt>
                      <c:pt idx="2964">
                        <c:v>43466.430254629631</c:v>
                      </c:pt>
                      <c:pt idx="2965">
                        <c:v>43466.430266203701</c:v>
                      </c:pt>
                      <c:pt idx="2966">
                        <c:v>43466.430277777778</c:v>
                      </c:pt>
                      <c:pt idx="2967">
                        <c:v>43466.430289351847</c:v>
                      </c:pt>
                      <c:pt idx="2968">
                        <c:v>43466.430300925917</c:v>
                      </c:pt>
                      <c:pt idx="2969">
                        <c:v>43466.430312500001</c:v>
                      </c:pt>
                      <c:pt idx="2970">
                        <c:v>43466.430324074077</c:v>
                      </c:pt>
                      <c:pt idx="2971">
                        <c:v>43466.430335648147</c:v>
                      </c:pt>
                      <c:pt idx="2972">
                        <c:v>43466.430347222216</c:v>
                      </c:pt>
                      <c:pt idx="2973">
                        <c:v>43466.430358796293</c:v>
                      </c:pt>
                      <c:pt idx="2974">
                        <c:v>43466.43037037037</c:v>
                      </c:pt>
                      <c:pt idx="2975">
                        <c:v>43466.430381944447</c:v>
                      </c:pt>
                      <c:pt idx="2976">
                        <c:v>43466.430393518523</c:v>
                      </c:pt>
                      <c:pt idx="2977">
                        <c:v>43466.430405092593</c:v>
                      </c:pt>
                      <c:pt idx="2978">
                        <c:v>43466.43041666667</c:v>
                      </c:pt>
                      <c:pt idx="2979">
                        <c:v>43466.430428240739</c:v>
                      </c:pt>
                      <c:pt idx="2980">
                        <c:v>43466.430439814823</c:v>
                      </c:pt>
                      <c:pt idx="2981">
                        <c:v>43466.430451388893</c:v>
                      </c:pt>
                      <c:pt idx="2982">
                        <c:v>43466.430462962962</c:v>
                      </c:pt>
                      <c:pt idx="2983">
                        <c:v>43466.430474537039</c:v>
                      </c:pt>
                      <c:pt idx="2984">
                        <c:v>43466.430486111109</c:v>
                      </c:pt>
                      <c:pt idx="2985">
                        <c:v>43466.430497685193</c:v>
                      </c:pt>
                      <c:pt idx="2986">
                        <c:v>43466.430509259262</c:v>
                      </c:pt>
                      <c:pt idx="2987">
                        <c:v>43466.430520833332</c:v>
                      </c:pt>
                      <c:pt idx="2988">
                        <c:v>43466.430532407408</c:v>
                      </c:pt>
                      <c:pt idx="2989">
                        <c:v>43466.430543981478</c:v>
                      </c:pt>
                      <c:pt idx="2990">
                        <c:v>43466.430555555547</c:v>
                      </c:pt>
                      <c:pt idx="2991">
                        <c:v>43466.430567129632</c:v>
                      </c:pt>
                      <c:pt idx="2992">
                        <c:v>43466.430578703701</c:v>
                      </c:pt>
                      <c:pt idx="2993">
                        <c:v>43466.430590277778</c:v>
                      </c:pt>
                      <c:pt idx="2994">
                        <c:v>43466.430601851847</c:v>
                      </c:pt>
                      <c:pt idx="2995">
                        <c:v>43466.430613425917</c:v>
                      </c:pt>
                      <c:pt idx="2996">
                        <c:v>43466.430625000001</c:v>
                      </c:pt>
                      <c:pt idx="2997">
                        <c:v>43466.430636574078</c:v>
                      </c:pt>
                      <c:pt idx="2998">
                        <c:v>43466.430648148147</c:v>
                      </c:pt>
                      <c:pt idx="2999">
                        <c:v>43466.430659722217</c:v>
                      </c:pt>
                      <c:pt idx="3000">
                        <c:v>43466.430671296293</c:v>
                      </c:pt>
                      <c:pt idx="3001">
                        <c:v>43466.43068287037</c:v>
                      </c:pt>
                      <c:pt idx="3002">
                        <c:v>43466.430694444447</c:v>
                      </c:pt>
                      <c:pt idx="3003">
                        <c:v>43466.430706018517</c:v>
                      </c:pt>
                      <c:pt idx="3004">
                        <c:v>43466.430717592593</c:v>
                      </c:pt>
                      <c:pt idx="3005">
                        <c:v>43466.43072916667</c:v>
                      </c:pt>
                      <c:pt idx="3006">
                        <c:v>43466.43074074074</c:v>
                      </c:pt>
                      <c:pt idx="3007">
                        <c:v>43466.430752314824</c:v>
                      </c:pt>
                      <c:pt idx="3008">
                        <c:v>43466.430763888893</c:v>
                      </c:pt>
                      <c:pt idx="3009">
                        <c:v>43466.430775462963</c:v>
                      </c:pt>
                      <c:pt idx="3010">
                        <c:v>43466.430787037039</c:v>
                      </c:pt>
                      <c:pt idx="3011">
                        <c:v>43466.430798611109</c:v>
                      </c:pt>
                      <c:pt idx="3012">
                        <c:v>43466.430810185193</c:v>
                      </c:pt>
                      <c:pt idx="3013">
                        <c:v>43466.430821759262</c:v>
                      </c:pt>
                      <c:pt idx="3014">
                        <c:v>43466.430833333332</c:v>
                      </c:pt>
                      <c:pt idx="3015">
                        <c:v>43466.430844907409</c:v>
                      </c:pt>
                      <c:pt idx="3016">
                        <c:v>43466.430856481478</c:v>
                      </c:pt>
                      <c:pt idx="3017">
                        <c:v>43466.430868055562</c:v>
                      </c:pt>
                      <c:pt idx="3018">
                        <c:v>43466.430879629632</c:v>
                      </c:pt>
                      <c:pt idx="3019">
                        <c:v>43466.430891203701</c:v>
                      </c:pt>
                      <c:pt idx="3020">
                        <c:v>43466.430902777778</c:v>
                      </c:pt>
                      <c:pt idx="3021">
                        <c:v>43466.430914351848</c:v>
                      </c:pt>
                      <c:pt idx="3022">
                        <c:v>43466.430925925917</c:v>
                      </c:pt>
                      <c:pt idx="3023">
                        <c:v>43466.430937500001</c:v>
                      </c:pt>
                      <c:pt idx="3024">
                        <c:v>43466.430949074071</c:v>
                      </c:pt>
                      <c:pt idx="3025">
                        <c:v>43466.430960648147</c:v>
                      </c:pt>
                      <c:pt idx="3026">
                        <c:v>43466.430972222217</c:v>
                      </c:pt>
                      <c:pt idx="3027">
                        <c:v>43466.430983796286</c:v>
                      </c:pt>
                      <c:pt idx="3028">
                        <c:v>43466.430995370371</c:v>
                      </c:pt>
                      <c:pt idx="3029">
                        <c:v>43466.431006944447</c:v>
                      </c:pt>
                      <c:pt idx="3030">
                        <c:v>43466.431018518517</c:v>
                      </c:pt>
                      <c:pt idx="3031">
                        <c:v>43466.431030092594</c:v>
                      </c:pt>
                      <c:pt idx="3032">
                        <c:v>43466.431041666663</c:v>
                      </c:pt>
                      <c:pt idx="3033">
                        <c:v>43466.43105324074</c:v>
                      </c:pt>
                      <c:pt idx="3034">
                        <c:v>43466.431064814817</c:v>
                      </c:pt>
                      <c:pt idx="3035">
                        <c:v>43466.431076388893</c:v>
                      </c:pt>
                      <c:pt idx="3036">
                        <c:v>43466.431087962963</c:v>
                      </c:pt>
                      <c:pt idx="3037">
                        <c:v>43466.43109953704</c:v>
                      </c:pt>
                      <c:pt idx="3038">
                        <c:v>43466.431111111109</c:v>
                      </c:pt>
                      <c:pt idx="3039">
                        <c:v>43466.431122685193</c:v>
                      </c:pt>
                      <c:pt idx="3040">
                        <c:v>43466.431134259263</c:v>
                      </c:pt>
                      <c:pt idx="3041">
                        <c:v>43466.431145833332</c:v>
                      </c:pt>
                      <c:pt idx="3042">
                        <c:v>43466.431157407409</c:v>
                      </c:pt>
                      <c:pt idx="3043">
                        <c:v>43466.431168981479</c:v>
                      </c:pt>
                      <c:pt idx="3044">
                        <c:v>43466.431180555563</c:v>
                      </c:pt>
                      <c:pt idx="3045">
                        <c:v>43466.431192129632</c:v>
                      </c:pt>
                      <c:pt idx="3046">
                        <c:v>43466.431203703702</c:v>
                      </c:pt>
                      <c:pt idx="3047">
                        <c:v>43466.431215277778</c:v>
                      </c:pt>
                      <c:pt idx="3048">
                        <c:v>43466.431226851862</c:v>
                      </c:pt>
                      <c:pt idx="3049">
                        <c:v>43466.431238425917</c:v>
                      </c:pt>
                      <c:pt idx="3050">
                        <c:v>43466.431250000001</c:v>
                      </c:pt>
                      <c:pt idx="3051">
                        <c:v>43466.431261574071</c:v>
                      </c:pt>
                      <c:pt idx="3052">
                        <c:v>43466.431273148148</c:v>
                      </c:pt>
                      <c:pt idx="3053">
                        <c:v>43466.431284722217</c:v>
                      </c:pt>
                      <c:pt idx="3054">
                        <c:v>43466.431296296287</c:v>
                      </c:pt>
                      <c:pt idx="3055">
                        <c:v>43466.431307870371</c:v>
                      </c:pt>
                      <c:pt idx="3056">
                        <c:v>43466.431319444448</c:v>
                      </c:pt>
                      <c:pt idx="3057">
                        <c:v>43466.431331018517</c:v>
                      </c:pt>
                      <c:pt idx="3058">
                        <c:v>43466.431342592587</c:v>
                      </c:pt>
                      <c:pt idx="3059">
                        <c:v>43466.431354166663</c:v>
                      </c:pt>
                      <c:pt idx="3060">
                        <c:v>43466.43136574074</c:v>
                      </c:pt>
                      <c:pt idx="3061">
                        <c:v>43466.431377314817</c:v>
                      </c:pt>
                      <c:pt idx="3062">
                        <c:v>43466.431388888886</c:v>
                      </c:pt>
                      <c:pt idx="3063">
                        <c:v>43466.431400462963</c:v>
                      </c:pt>
                      <c:pt idx="3064">
                        <c:v>43466.43141203704</c:v>
                      </c:pt>
                      <c:pt idx="3065">
                        <c:v>43466.431423611109</c:v>
                      </c:pt>
                      <c:pt idx="3066">
                        <c:v>43466.431435185194</c:v>
                      </c:pt>
                      <c:pt idx="3067">
                        <c:v>43466.431446759263</c:v>
                      </c:pt>
                      <c:pt idx="3068">
                        <c:v>43466.431458333333</c:v>
                      </c:pt>
                      <c:pt idx="3069">
                        <c:v>43466.431469907409</c:v>
                      </c:pt>
                      <c:pt idx="3070">
                        <c:v>43466.431481481479</c:v>
                      </c:pt>
                      <c:pt idx="3071">
                        <c:v>43466.431493055563</c:v>
                      </c:pt>
                      <c:pt idx="3072">
                        <c:v>43466.431504629632</c:v>
                      </c:pt>
                      <c:pt idx="3073">
                        <c:v>43466.431516203702</c:v>
                      </c:pt>
                      <c:pt idx="3074">
                        <c:v>43466.431527777779</c:v>
                      </c:pt>
                      <c:pt idx="3075">
                        <c:v>43466.431539351863</c:v>
                      </c:pt>
                      <c:pt idx="3076">
                        <c:v>43466.431550925918</c:v>
                      </c:pt>
                      <c:pt idx="3077">
                        <c:v>43466.431562500002</c:v>
                      </c:pt>
                      <c:pt idx="3078">
                        <c:v>43466.431574074071</c:v>
                      </c:pt>
                      <c:pt idx="3079">
                        <c:v>43466.431585648148</c:v>
                      </c:pt>
                      <c:pt idx="3080">
                        <c:v>43466.431597222218</c:v>
                      </c:pt>
                      <c:pt idx="3081">
                        <c:v>43466.431608796287</c:v>
                      </c:pt>
                      <c:pt idx="3082">
                        <c:v>43466.431620370371</c:v>
                      </c:pt>
                      <c:pt idx="3083">
                        <c:v>43466.431631944448</c:v>
                      </c:pt>
                      <c:pt idx="3084">
                        <c:v>43466.431643518517</c:v>
                      </c:pt>
                      <c:pt idx="3085">
                        <c:v>43466.431655092587</c:v>
                      </c:pt>
                      <c:pt idx="3086">
                        <c:v>43466.431666666656</c:v>
                      </c:pt>
                      <c:pt idx="3087">
                        <c:v>43466.43167824074</c:v>
                      </c:pt>
                      <c:pt idx="3088">
                        <c:v>43466.431689814817</c:v>
                      </c:pt>
                      <c:pt idx="3089">
                        <c:v>43466.431701388887</c:v>
                      </c:pt>
                      <c:pt idx="3090">
                        <c:v>43466.431712962964</c:v>
                      </c:pt>
                      <c:pt idx="3091">
                        <c:v>43466.43172453704</c:v>
                      </c:pt>
                      <c:pt idx="3092">
                        <c:v>43466.43173611111</c:v>
                      </c:pt>
                      <c:pt idx="3093">
                        <c:v>43466.431747685187</c:v>
                      </c:pt>
                      <c:pt idx="3094">
                        <c:v>43466.431759259263</c:v>
                      </c:pt>
                      <c:pt idx="3095">
                        <c:v>43466.431770833333</c:v>
                      </c:pt>
                      <c:pt idx="3096">
                        <c:v>43466.43178240741</c:v>
                      </c:pt>
                      <c:pt idx="3097">
                        <c:v>43466.431793981479</c:v>
                      </c:pt>
                      <c:pt idx="3098">
                        <c:v>43466.431805555563</c:v>
                      </c:pt>
                      <c:pt idx="3099">
                        <c:v>43466.431817129633</c:v>
                      </c:pt>
                      <c:pt idx="3100">
                        <c:v>43466.431828703702</c:v>
                      </c:pt>
                      <c:pt idx="3101">
                        <c:v>43466.431840277779</c:v>
                      </c:pt>
                      <c:pt idx="3102">
                        <c:v>43466.431851851848</c:v>
                      </c:pt>
                      <c:pt idx="3103">
                        <c:v>43466.431863425933</c:v>
                      </c:pt>
                      <c:pt idx="3104">
                        <c:v>43466.431875000002</c:v>
                      </c:pt>
                      <c:pt idx="3105">
                        <c:v>43466.431886574072</c:v>
                      </c:pt>
                      <c:pt idx="3106">
                        <c:v>43466.431898148148</c:v>
                      </c:pt>
                      <c:pt idx="3107">
                        <c:v>43466.431909722232</c:v>
                      </c:pt>
                      <c:pt idx="3108">
                        <c:v>43466.431921296287</c:v>
                      </c:pt>
                      <c:pt idx="3109">
                        <c:v>43466.431932870371</c:v>
                      </c:pt>
                      <c:pt idx="3110">
                        <c:v>43466.431944444441</c:v>
                      </c:pt>
                      <c:pt idx="3111">
                        <c:v>43466.431956018518</c:v>
                      </c:pt>
                      <c:pt idx="3112">
                        <c:v>43466.431967592587</c:v>
                      </c:pt>
                      <c:pt idx="3113">
                        <c:v>43466.431979166657</c:v>
                      </c:pt>
                      <c:pt idx="3114">
                        <c:v>43466.431990740741</c:v>
                      </c:pt>
                      <c:pt idx="3115">
                        <c:v>43466.432002314818</c:v>
                      </c:pt>
                      <c:pt idx="3116">
                        <c:v>43466.432013888887</c:v>
                      </c:pt>
                      <c:pt idx="3117">
                        <c:v>43466.432025462957</c:v>
                      </c:pt>
                      <c:pt idx="3118">
                        <c:v>43466.432037037041</c:v>
                      </c:pt>
                      <c:pt idx="3119">
                        <c:v>43466.43204861111</c:v>
                      </c:pt>
                      <c:pt idx="3120">
                        <c:v>43466.432060185187</c:v>
                      </c:pt>
                      <c:pt idx="3121">
                        <c:v>43466.432071759264</c:v>
                      </c:pt>
                      <c:pt idx="3122">
                        <c:v>43466.432083333333</c:v>
                      </c:pt>
                      <c:pt idx="3123">
                        <c:v>43466.43209490741</c:v>
                      </c:pt>
                      <c:pt idx="3124">
                        <c:v>43466.432106481479</c:v>
                      </c:pt>
                      <c:pt idx="3125">
                        <c:v>43466.432118055563</c:v>
                      </c:pt>
                      <c:pt idx="3126">
                        <c:v>43466.432129629633</c:v>
                      </c:pt>
                      <c:pt idx="3127">
                        <c:v>43466.432141203702</c:v>
                      </c:pt>
                      <c:pt idx="3128">
                        <c:v>43466.432152777779</c:v>
                      </c:pt>
                      <c:pt idx="3129">
                        <c:v>43466.432164351849</c:v>
                      </c:pt>
                      <c:pt idx="3130">
                        <c:v>43466.432175925933</c:v>
                      </c:pt>
                      <c:pt idx="3131">
                        <c:v>43466.432187500002</c:v>
                      </c:pt>
                      <c:pt idx="3132">
                        <c:v>43466.432199074072</c:v>
                      </c:pt>
                      <c:pt idx="3133">
                        <c:v>43466.432210648149</c:v>
                      </c:pt>
                      <c:pt idx="3134">
                        <c:v>43466.432222222233</c:v>
                      </c:pt>
                      <c:pt idx="3135">
                        <c:v>43466.432233796288</c:v>
                      </c:pt>
                      <c:pt idx="3136">
                        <c:v>43466.432245370372</c:v>
                      </c:pt>
                      <c:pt idx="3137">
                        <c:v>43466.432256944441</c:v>
                      </c:pt>
                      <c:pt idx="3138">
                        <c:v>43466.432268518518</c:v>
                      </c:pt>
                      <c:pt idx="3139">
                        <c:v>43466.432280092587</c:v>
                      </c:pt>
                      <c:pt idx="3140">
                        <c:v>43466.432291666657</c:v>
                      </c:pt>
                      <c:pt idx="3141">
                        <c:v>43466.432303240741</c:v>
                      </c:pt>
                      <c:pt idx="3142">
                        <c:v>43466.432314814818</c:v>
                      </c:pt>
                      <c:pt idx="3143">
                        <c:v>43466.432326388887</c:v>
                      </c:pt>
                      <c:pt idx="3144">
                        <c:v>43466.432337962957</c:v>
                      </c:pt>
                      <c:pt idx="3145">
                        <c:v>43466.432349537034</c:v>
                      </c:pt>
                      <c:pt idx="3146">
                        <c:v>43466.43236111111</c:v>
                      </c:pt>
                      <c:pt idx="3147">
                        <c:v>43466.432372685187</c:v>
                      </c:pt>
                      <c:pt idx="3148">
                        <c:v>43466.432384259257</c:v>
                      </c:pt>
                      <c:pt idx="3149">
                        <c:v>43466.432395833333</c:v>
                      </c:pt>
                      <c:pt idx="3150">
                        <c:v>43466.43240740741</c:v>
                      </c:pt>
                      <c:pt idx="3151">
                        <c:v>43466.43241898148</c:v>
                      </c:pt>
                      <c:pt idx="3152">
                        <c:v>43466.432430555556</c:v>
                      </c:pt>
                      <c:pt idx="3153">
                        <c:v>43466.432442129633</c:v>
                      </c:pt>
                      <c:pt idx="3154">
                        <c:v>43466.432453703703</c:v>
                      </c:pt>
                      <c:pt idx="3155">
                        <c:v>43466.43246527778</c:v>
                      </c:pt>
                      <c:pt idx="3156">
                        <c:v>43466.432476851849</c:v>
                      </c:pt>
                      <c:pt idx="3157">
                        <c:v>43466.432488425933</c:v>
                      </c:pt>
                      <c:pt idx="3158">
                        <c:v>43466.432500000003</c:v>
                      </c:pt>
                      <c:pt idx="3159">
                        <c:v>43466.432511574072</c:v>
                      </c:pt>
                      <c:pt idx="3160">
                        <c:v>43466.432523148149</c:v>
                      </c:pt>
                      <c:pt idx="3161">
                        <c:v>43466.432534722233</c:v>
                      </c:pt>
                      <c:pt idx="3162">
                        <c:v>43466.432546296302</c:v>
                      </c:pt>
                      <c:pt idx="3163">
                        <c:v>43466.432557870372</c:v>
                      </c:pt>
                      <c:pt idx="3164">
                        <c:v>43466.432569444441</c:v>
                      </c:pt>
                      <c:pt idx="3165">
                        <c:v>43466.432581018518</c:v>
                      </c:pt>
                      <c:pt idx="3166">
                        <c:v>43466.432592592602</c:v>
                      </c:pt>
                      <c:pt idx="3167">
                        <c:v>43466.432604166657</c:v>
                      </c:pt>
                      <c:pt idx="3168">
                        <c:v>43466.432615740741</c:v>
                      </c:pt>
                      <c:pt idx="3169">
                        <c:v>43466.432627314818</c:v>
                      </c:pt>
                      <c:pt idx="3170">
                        <c:v>43466.432638888888</c:v>
                      </c:pt>
                      <c:pt idx="3171">
                        <c:v>43466.432650462957</c:v>
                      </c:pt>
                      <c:pt idx="3172">
                        <c:v>43466.432662037027</c:v>
                      </c:pt>
                      <c:pt idx="3173">
                        <c:v>43466.432673611111</c:v>
                      </c:pt>
                      <c:pt idx="3174">
                        <c:v>43466.432685185187</c:v>
                      </c:pt>
                      <c:pt idx="3175">
                        <c:v>43466.432696759257</c:v>
                      </c:pt>
                      <c:pt idx="3176">
                        <c:v>43466.432708333326</c:v>
                      </c:pt>
                      <c:pt idx="3177">
                        <c:v>43466.432719907411</c:v>
                      </c:pt>
                      <c:pt idx="3178">
                        <c:v>43466.43273148148</c:v>
                      </c:pt>
                      <c:pt idx="3179">
                        <c:v>43466.432743055557</c:v>
                      </c:pt>
                      <c:pt idx="3180">
                        <c:v>43466.432754629634</c:v>
                      </c:pt>
                      <c:pt idx="3181">
                        <c:v>43466.432766203703</c:v>
                      </c:pt>
                      <c:pt idx="3182">
                        <c:v>43466.43277777778</c:v>
                      </c:pt>
                      <c:pt idx="3183">
                        <c:v>43466.432789351849</c:v>
                      </c:pt>
                      <c:pt idx="3184">
                        <c:v>43466.432800925933</c:v>
                      </c:pt>
                      <c:pt idx="3185">
                        <c:v>43466.432812500003</c:v>
                      </c:pt>
                      <c:pt idx="3186">
                        <c:v>43466.432824074072</c:v>
                      </c:pt>
                      <c:pt idx="3187">
                        <c:v>43466.432835648149</c:v>
                      </c:pt>
                      <c:pt idx="3188">
                        <c:v>43466.432847222219</c:v>
                      </c:pt>
                      <c:pt idx="3189">
                        <c:v>43466.432858796303</c:v>
                      </c:pt>
                      <c:pt idx="3190">
                        <c:v>43466.432870370372</c:v>
                      </c:pt>
                      <c:pt idx="3191">
                        <c:v>43466.432881944442</c:v>
                      </c:pt>
                      <c:pt idx="3192">
                        <c:v>43466.432893518519</c:v>
                      </c:pt>
                      <c:pt idx="3193">
                        <c:v>43466.432905092603</c:v>
                      </c:pt>
                      <c:pt idx="3194">
                        <c:v>43466.432916666658</c:v>
                      </c:pt>
                      <c:pt idx="3195">
                        <c:v>43466.432928240742</c:v>
                      </c:pt>
                      <c:pt idx="3196">
                        <c:v>43466.432939814818</c:v>
                      </c:pt>
                      <c:pt idx="3197">
                        <c:v>43466.432951388888</c:v>
                      </c:pt>
                      <c:pt idx="3198">
                        <c:v>43466.432962962957</c:v>
                      </c:pt>
                      <c:pt idx="3199">
                        <c:v>43466.432974537027</c:v>
                      </c:pt>
                      <c:pt idx="3200">
                        <c:v>43466.432986111111</c:v>
                      </c:pt>
                      <c:pt idx="3201">
                        <c:v>43466.432997685188</c:v>
                      </c:pt>
                      <c:pt idx="3202">
                        <c:v>43466.433009259257</c:v>
                      </c:pt>
                      <c:pt idx="3203">
                        <c:v>43466.433020833327</c:v>
                      </c:pt>
                      <c:pt idx="3204">
                        <c:v>43466.433032407411</c:v>
                      </c:pt>
                      <c:pt idx="3205">
                        <c:v>43466.43304398148</c:v>
                      </c:pt>
                      <c:pt idx="3206">
                        <c:v>43466.433055555557</c:v>
                      </c:pt>
                      <c:pt idx="3207">
                        <c:v>43466.433067129627</c:v>
                      </c:pt>
                      <c:pt idx="3208">
                        <c:v>43466.433078703703</c:v>
                      </c:pt>
                      <c:pt idx="3209">
                        <c:v>43466.43309027778</c:v>
                      </c:pt>
                      <c:pt idx="3210">
                        <c:v>43466.43310185185</c:v>
                      </c:pt>
                      <c:pt idx="3211">
                        <c:v>43466.433113425926</c:v>
                      </c:pt>
                      <c:pt idx="3212">
                        <c:v>43466.433125000003</c:v>
                      </c:pt>
                      <c:pt idx="3213">
                        <c:v>43466.433136574073</c:v>
                      </c:pt>
                      <c:pt idx="3214">
                        <c:v>43466.433148148149</c:v>
                      </c:pt>
                      <c:pt idx="3215">
                        <c:v>43466.433159722219</c:v>
                      </c:pt>
                      <c:pt idx="3216">
                        <c:v>43466.433171296303</c:v>
                      </c:pt>
                      <c:pt idx="3217">
                        <c:v>43466.433182870373</c:v>
                      </c:pt>
                      <c:pt idx="3218">
                        <c:v>43466.433194444442</c:v>
                      </c:pt>
                      <c:pt idx="3219">
                        <c:v>43466.433206018519</c:v>
                      </c:pt>
                      <c:pt idx="3220">
                        <c:v>43466.433217592603</c:v>
                      </c:pt>
                      <c:pt idx="3221">
                        <c:v>43466.433229166672</c:v>
                      </c:pt>
                      <c:pt idx="3222">
                        <c:v>43466.433240740742</c:v>
                      </c:pt>
                      <c:pt idx="3223">
                        <c:v>43466.433252314811</c:v>
                      </c:pt>
                      <c:pt idx="3224">
                        <c:v>43466.433263888888</c:v>
                      </c:pt>
                      <c:pt idx="3225">
                        <c:v>43466.433275462958</c:v>
                      </c:pt>
                      <c:pt idx="3226">
                        <c:v>43466.433287037027</c:v>
                      </c:pt>
                      <c:pt idx="3227">
                        <c:v>43466.433298611111</c:v>
                      </c:pt>
                      <c:pt idx="3228">
                        <c:v>43466.433310185188</c:v>
                      </c:pt>
                      <c:pt idx="3229">
                        <c:v>43466.433321759258</c:v>
                      </c:pt>
                      <c:pt idx="3230">
                        <c:v>43466.433333333327</c:v>
                      </c:pt>
                      <c:pt idx="3231">
                        <c:v>43466.433344907397</c:v>
                      </c:pt>
                      <c:pt idx="3232">
                        <c:v>43466.433356481481</c:v>
                      </c:pt>
                      <c:pt idx="3233">
                        <c:v>43466.433368055557</c:v>
                      </c:pt>
                      <c:pt idx="3234">
                        <c:v>43466.433379629627</c:v>
                      </c:pt>
                      <c:pt idx="3235">
                        <c:v>43466.433391203696</c:v>
                      </c:pt>
                      <c:pt idx="3236">
                        <c:v>43466.43340277778</c:v>
                      </c:pt>
                      <c:pt idx="3237">
                        <c:v>43466.43341435185</c:v>
                      </c:pt>
                      <c:pt idx="3238">
                        <c:v>43466.433425925927</c:v>
                      </c:pt>
                      <c:pt idx="3239">
                        <c:v>43466.433437500003</c:v>
                      </c:pt>
                      <c:pt idx="3240">
                        <c:v>43466.433449074073</c:v>
                      </c:pt>
                      <c:pt idx="3241">
                        <c:v>43466.43346064815</c:v>
                      </c:pt>
                      <c:pt idx="3242">
                        <c:v>43466.433472222219</c:v>
                      </c:pt>
                      <c:pt idx="3243">
                        <c:v>43466.433483796303</c:v>
                      </c:pt>
                      <c:pt idx="3244">
                        <c:v>43466.433495370373</c:v>
                      </c:pt>
                      <c:pt idx="3245">
                        <c:v>43466.433506944442</c:v>
                      </c:pt>
                      <c:pt idx="3246">
                        <c:v>43466.433518518519</c:v>
                      </c:pt>
                      <c:pt idx="3247">
                        <c:v>43466.433530092603</c:v>
                      </c:pt>
                      <c:pt idx="3248">
                        <c:v>43466.433541666673</c:v>
                      </c:pt>
                      <c:pt idx="3249">
                        <c:v>43466.433553240742</c:v>
                      </c:pt>
                      <c:pt idx="3250">
                        <c:v>43466.433564814812</c:v>
                      </c:pt>
                      <c:pt idx="3251">
                        <c:v>43466.433576388888</c:v>
                      </c:pt>
                      <c:pt idx="3252">
                        <c:v>43466.433587962973</c:v>
                      </c:pt>
                      <c:pt idx="3253">
                        <c:v>43466.433599537027</c:v>
                      </c:pt>
                      <c:pt idx="3254">
                        <c:v>43466.433611111112</c:v>
                      </c:pt>
                      <c:pt idx="3255">
                        <c:v>43466.433622685188</c:v>
                      </c:pt>
                      <c:pt idx="3256">
                        <c:v>43466.433634259258</c:v>
                      </c:pt>
                      <c:pt idx="3257">
                        <c:v>43466.433645833327</c:v>
                      </c:pt>
                      <c:pt idx="3258">
                        <c:v>43466.433657407397</c:v>
                      </c:pt>
                      <c:pt idx="3259">
                        <c:v>43466.433668981481</c:v>
                      </c:pt>
                      <c:pt idx="3260">
                        <c:v>43466.433680555558</c:v>
                      </c:pt>
                      <c:pt idx="3261">
                        <c:v>43466.433692129627</c:v>
                      </c:pt>
                      <c:pt idx="3262">
                        <c:v>43466.433703703697</c:v>
                      </c:pt>
                      <c:pt idx="3263">
                        <c:v>43466.433715277781</c:v>
                      </c:pt>
                      <c:pt idx="3264">
                        <c:v>43466.43372685185</c:v>
                      </c:pt>
                      <c:pt idx="3265">
                        <c:v>43466.433738425927</c:v>
                      </c:pt>
                      <c:pt idx="3266">
                        <c:v>43466.433749999997</c:v>
                      </c:pt>
                      <c:pt idx="3267">
                        <c:v>43466.433761574073</c:v>
                      </c:pt>
                      <c:pt idx="3268">
                        <c:v>43466.43377314815</c:v>
                      </c:pt>
                      <c:pt idx="3269">
                        <c:v>43466.43378472222</c:v>
                      </c:pt>
                      <c:pt idx="3270">
                        <c:v>43466.433796296304</c:v>
                      </c:pt>
                      <c:pt idx="3271">
                        <c:v>43466.433807870373</c:v>
                      </c:pt>
                      <c:pt idx="3272">
                        <c:v>43466.433819444443</c:v>
                      </c:pt>
                      <c:pt idx="3273">
                        <c:v>43466.433831018519</c:v>
                      </c:pt>
                      <c:pt idx="3274">
                        <c:v>43466.433842592603</c:v>
                      </c:pt>
                      <c:pt idx="3275">
                        <c:v>43466.433854166673</c:v>
                      </c:pt>
                      <c:pt idx="3276">
                        <c:v>43466.433865740742</c:v>
                      </c:pt>
                      <c:pt idx="3277">
                        <c:v>43466.433877314812</c:v>
                      </c:pt>
                      <c:pt idx="3278">
                        <c:v>43466.433888888889</c:v>
                      </c:pt>
                      <c:pt idx="3279">
                        <c:v>43466.433900462973</c:v>
                      </c:pt>
                      <c:pt idx="3280">
                        <c:v>43466.433912037042</c:v>
                      </c:pt>
                      <c:pt idx="3281">
                        <c:v>43466.433923611112</c:v>
                      </c:pt>
                      <c:pt idx="3282">
                        <c:v>43466.433935185189</c:v>
                      </c:pt>
                      <c:pt idx="3283">
                        <c:v>43466.433946759258</c:v>
                      </c:pt>
                      <c:pt idx="3284">
                        <c:v>43466.433958333328</c:v>
                      </c:pt>
                      <c:pt idx="3285">
                        <c:v>43466.433969907397</c:v>
                      </c:pt>
                      <c:pt idx="3286">
                        <c:v>43466.433981481481</c:v>
                      </c:pt>
                      <c:pt idx="3287">
                        <c:v>43466.433993055558</c:v>
                      </c:pt>
                      <c:pt idx="3288">
                        <c:v>43466.434004629627</c:v>
                      </c:pt>
                      <c:pt idx="3289">
                        <c:v>43466.434016203697</c:v>
                      </c:pt>
                      <c:pt idx="3290">
                        <c:v>43466.434027777781</c:v>
                      </c:pt>
                      <c:pt idx="3291">
                        <c:v>43466.434039351851</c:v>
                      </c:pt>
                      <c:pt idx="3292">
                        <c:v>43466.434050925927</c:v>
                      </c:pt>
                      <c:pt idx="3293">
                        <c:v>43466.434062499997</c:v>
                      </c:pt>
                      <c:pt idx="3294">
                        <c:v>43466.434074074074</c:v>
                      </c:pt>
                      <c:pt idx="3295">
                        <c:v>43466.43408564815</c:v>
                      </c:pt>
                      <c:pt idx="3296">
                        <c:v>43466.43409722222</c:v>
                      </c:pt>
                      <c:pt idx="3297">
                        <c:v>43466.434108796297</c:v>
                      </c:pt>
                      <c:pt idx="3298">
                        <c:v>43466.434120370373</c:v>
                      </c:pt>
                      <c:pt idx="3299">
                        <c:v>43466.434131944443</c:v>
                      </c:pt>
                      <c:pt idx="3300">
                        <c:v>43466.43414351852</c:v>
                      </c:pt>
                      <c:pt idx="3301">
                        <c:v>43466.434155092589</c:v>
                      </c:pt>
                      <c:pt idx="3302">
                        <c:v>43466.434166666673</c:v>
                      </c:pt>
                      <c:pt idx="3303">
                        <c:v>43466.434178240743</c:v>
                      </c:pt>
                      <c:pt idx="3304">
                        <c:v>43466.434189814812</c:v>
                      </c:pt>
                      <c:pt idx="3305">
                        <c:v>43466.434201388889</c:v>
                      </c:pt>
                      <c:pt idx="3306">
                        <c:v>43466.434212962973</c:v>
                      </c:pt>
                      <c:pt idx="3307">
                        <c:v>43466.434224537043</c:v>
                      </c:pt>
                      <c:pt idx="3308">
                        <c:v>43466.434236111112</c:v>
                      </c:pt>
                      <c:pt idx="3309">
                        <c:v>43466.434247685182</c:v>
                      </c:pt>
                      <c:pt idx="3310">
                        <c:v>43466.434259259258</c:v>
                      </c:pt>
                      <c:pt idx="3311">
                        <c:v>43466.434270833342</c:v>
                      </c:pt>
                      <c:pt idx="3312">
                        <c:v>43466.434282407397</c:v>
                      </c:pt>
                      <c:pt idx="3313">
                        <c:v>43466.434293981481</c:v>
                      </c:pt>
                      <c:pt idx="3314">
                        <c:v>43466.434305555558</c:v>
                      </c:pt>
                      <c:pt idx="3315">
                        <c:v>43466.434317129628</c:v>
                      </c:pt>
                      <c:pt idx="3316">
                        <c:v>43466.434328703697</c:v>
                      </c:pt>
                      <c:pt idx="3317">
                        <c:v>43466.434340277781</c:v>
                      </c:pt>
                      <c:pt idx="3318">
                        <c:v>43466.434351851851</c:v>
                      </c:pt>
                      <c:pt idx="3319">
                        <c:v>43466.434363425928</c:v>
                      </c:pt>
                      <c:pt idx="3320">
                        <c:v>43466.434374999997</c:v>
                      </c:pt>
                      <c:pt idx="3321">
                        <c:v>43466.434386574067</c:v>
                      </c:pt>
                      <c:pt idx="3322">
                        <c:v>43466.434398148151</c:v>
                      </c:pt>
                      <c:pt idx="3323">
                        <c:v>43466.43440972222</c:v>
                      </c:pt>
                      <c:pt idx="3324">
                        <c:v>43466.434421296297</c:v>
                      </c:pt>
                      <c:pt idx="3325">
                        <c:v>43466.434432870366</c:v>
                      </c:pt>
                      <c:pt idx="3326">
                        <c:v>43466.434444444443</c:v>
                      </c:pt>
                      <c:pt idx="3327">
                        <c:v>43466.43445601852</c:v>
                      </c:pt>
                      <c:pt idx="3328">
                        <c:v>43466.434467592589</c:v>
                      </c:pt>
                      <c:pt idx="3329">
                        <c:v>43466.434479166674</c:v>
                      </c:pt>
                      <c:pt idx="3330">
                        <c:v>43466.434490740743</c:v>
                      </c:pt>
                      <c:pt idx="3331">
                        <c:v>43466.434502314813</c:v>
                      </c:pt>
                      <c:pt idx="3332">
                        <c:v>43466.434513888889</c:v>
                      </c:pt>
                      <c:pt idx="3333">
                        <c:v>43466.434525462973</c:v>
                      </c:pt>
                      <c:pt idx="3334">
                        <c:v>43466.434537037043</c:v>
                      </c:pt>
                      <c:pt idx="3335">
                        <c:v>43466.434548611112</c:v>
                      </c:pt>
                      <c:pt idx="3336">
                        <c:v>43466.434560185182</c:v>
                      </c:pt>
                      <c:pt idx="3337">
                        <c:v>43466.434571759259</c:v>
                      </c:pt>
                      <c:pt idx="3338">
                        <c:v>43466.434583333343</c:v>
                      </c:pt>
                      <c:pt idx="3339">
                        <c:v>43466.434594907398</c:v>
                      </c:pt>
                      <c:pt idx="3340">
                        <c:v>43466.434606481482</c:v>
                      </c:pt>
                      <c:pt idx="3341">
                        <c:v>43466.434618055559</c:v>
                      </c:pt>
                      <c:pt idx="3342">
                        <c:v>43466.434629629628</c:v>
                      </c:pt>
                      <c:pt idx="3343">
                        <c:v>43466.434641203698</c:v>
                      </c:pt>
                      <c:pt idx="3344">
                        <c:v>43466.434652777767</c:v>
                      </c:pt>
                      <c:pt idx="3345">
                        <c:v>43466.434664351851</c:v>
                      </c:pt>
                      <c:pt idx="3346">
                        <c:v>43466.434675925928</c:v>
                      </c:pt>
                      <c:pt idx="3347">
                        <c:v>43466.434687499997</c:v>
                      </c:pt>
                      <c:pt idx="3348">
                        <c:v>43466.434699074067</c:v>
                      </c:pt>
                      <c:pt idx="3349">
                        <c:v>43466.434710648151</c:v>
                      </c:pt>
                      <c:pt idx="3350">
                        <c:v>43466.43472222222</c:v>
                      </c:pt>
                      <c:pt idx="3351">
                        <c:v>43466.434733796297</c:v>
                      </c:pt>
                      <c:pt idx="3352">
                        <c:v>43466.434745370367</c:v>
                      </c:pt>
                      <c:pt idx="3353">
                        <c:v>43466.434756944444</c:v>
                      </c:pt>
                      <c:pt idx="3354">
                        <c:v>43466.43476851852</c:v>
                      </c:pt>
                      <c:pt idx="3355">
                        <c:v>43466.43478009259</c:v>
                      </c:pt>
                    </c:numCache>
                  </c:numRef>
                </c:xVal>
                <c:yVal>
                  <c:numRef>
                    <c:extLst xmlns:c15="http://schemas.microsoft.com/office/drawing/2012/chart">
                      <c:ext xmlns:c15="http://schemas.microsoft.com/office/drawing/2012/chart" uri="{02D57815-91ED-43cb-92C2-25804820EDAC}">
                        <c15:formulaRef>
                          <c15:sqref>'5) Erro SSP Smooth Avg'!$D$2:$D$3501</c15:sqref>
                        </c15:formulaRef>
                      </c:ext>
                    </c:extLst>
                    <c:numCache>
                      <c:formatCode>General</c:formatCode>
                      <c:ptCount val="3500"/>
                      <c:pt idx="0">
                        <c:v>4.7360325043964471</c:v>
                      </c:pt>
                      <c:pt idx="1">
                        <c:v>5.2148745691035181</c:v>
                      </c:pt>
                      <c:pt idx="2">
                        <c:v>0.26336848800316698</c:v>
                      </c:pt>
                      <c:pt idx="3">
                        <c:v>0.28155067514072513</c:v>
                      </c:pt>
                      <c:pt idx="4">
                        <c:v>0.1009295213039445</c:v>
                      </c:pt>
                      <c:pt idx="5">
                        <c:v>3.444155297040012</c:v>
                      </c:pt>
                      <c:pt idx="6">
                        <c:v>3.462602112504892</c:v>
                      </c:pt>
                      <c:pt idx="7">
                        <c:v>3.0014847351467631</c:v>
                      </c:pt>
                      <c:pt idx="8">
                        <c:v>2.993742974772573</c:v>
                      </c:pt>
                      <c:pt idx="9">
                        <c:v>3.010935164814172</c:v>
                      </c:pt>
                      <c:pt idx="10">
                        <c:v>3.3203749862524261</c:v>
                      </c:pt>
                      <c:pt idx="11">
                        <c:v>3.430014067370422</c:v>
                      </c:pt>
                      <c:pt idx="12">
                        <c:v>3.521917154649207</c:v>
                      </c:pt>
                      <c:pt idx="13">
                        <c:v>3.6618201607259939</c:v>
                      </c:pt>
                      <c:pt idx="14">
                        <c:v>3.6857447504705738</c:v>
                      </c:pt>
                      <c:pt idx="15">
                        <c:v>3.6348568410843201</c:v>
                      </c:pt>
                      <c:pt idx="16">
                        <c:v>3.6996195596526591</c:v>
                      </c:pt>
                      <c:pt idx="17">
                        <c:v>3.866241139377812</c:v>
                      </c:pt>
                      <c:pt idx="18">
                        <c:v>4.153366556375035</c:v>
                      </c:pt>
                      <c:pt idx="19">
                        <c:v>4.4893122475592584</c:v>
                      </c:pt>
                      <c:pt idx="20">
                        <c:v>4.7369348949716468</c:v>
                      </c:pt>
                      <c:pt idx="21">
                        <c:v>4.7178571644938616</c:v>
                      </c:pt>
                      <c:pt idx="22">
                        <c:v>4.484360118405279</c:v>
                      </c:pt>
                      <c:pt idx="23">
                        <c:v>4.2697573912013507</c:v>
                      </c:pt>
                      <c:pt idx="24">
                        <c:v>3.9588418255777689</c:v>
                      </c:pt>
                      <c:pt idx="25">
                        <c:v>3.6799766702985268</c:v>
                      </c:pt>
                      <c:pt idx="26">
                        <c:v>3.5509627666119741</c:v>
                      </c:pt>
                      <c:pt idx="27">
                        <c:v>3.5490944627011771</c:v>
                      </c:pt>
                      <c:pt idx="28">
                        <c:v>3.5645800798459968</c:v>
                      </c:pt>
                      <c:pt idx="29">
                        <c:v>3.5285802935977579</c:v>
                      </c:pt>
                      <c:pt idx="30">
                        <c:v>3.5423515045033471</c:v>
                      </c:pt>
                      <c:pt idx="31">
                        <c:v>3.4329637826315551</c:v>
                      </c:pt>
                      <c:pt idx="32">
                        <c:v>3.3744489881475448</c:v>
                      </c:pt>
                      <c:pt idx="33">
                        <c:v>3.3696668227914159</c:v>
                      </c:pt>
                      <c:pt idx="34">
                        <c:v>4.5520771669468569</c:v>
                      </c:pt>
                      <c:pt idx="35">
                        <c:v>4.4923368361983487</c:v>
                      </c:pt>
                      <c:pt idx="36">
                        <c:v>4.3809596481308626</c:v>
                      </c:pt>
                      <c:pt idx="37">
                        <c:v>4.1185986474946086</c:v>
                      </c:pt>
                      <c:pt idx="38">
                        <c:v>3.210895326998576</c:v>
                      </c:pt>
                      <c:pt idx="39">
                        <c:v>4.2037021442155611</c:v>
                      </c:pt>
                      <c:pt idx="40">
                        <c:v>4.2919017093170861</c:v>
                      </c:pt>
                      <c:pt idx="41">
                        <c:v>4.2412501261220079</c:v>
                      </c:pt>
                      <c:pt idx="42">
                        <c:v>4.204923779020751</c:v>
                      </c:pt>
                      <c:pt idx="43">
                        <c:v>3.1528603031697791</c:v>
                      </c:pt>
                      <c:pt idx="44">
                        <c:v>4.4101267919459239</c:v>
                      </c:pt>
                      <c:pt idx="45">
                        <c:v>3.311770728374495</c:v>
                      </c:pt>
                      <c:pt idx="46">
                        <c:v>3.3484169488080289</c:v>
                      </c:pt>
                      <c:pt idx="47">
                        <c:v>3.3134712934531918</c:v>
                      </c:pt>
                      <c:pt idx="48">
                        <c:v>4.5618554075051492</c:v>
                      </c:pt>
                      <c:pt idx="49">
                        <c:v>4.421734804325669</c:v>
                      </c:pt>
                      <c:pt idx="50">
                        <c:v>4.0695276757820471</c:v>
                      </c:pt>
                      <c:pt idx="51">
                        <c:v>3.721865759695635</c:v>
                      </c:pt>
                      <c:pt idx="52">
                        <c:v>3.5539992095490889</c:v>
                      </c:pt>
                      <c:pt idx="53">
                        <c:v>3.5350315194206701</c:v>
                      </c:pt>
                      <c:pt idx="54">
                        <c:v>3.5290791327180879</c:v>
                      </c:pt>
                      <c:pt idx="55">
                        <c:v>3.5059600894246499</c:v>
                      </c:pt>
                      <c:pt idx="56">
                        <c:v>3.4617790839954998</c:v>
                      </c:pt>
                      <c:pt idx="57">
                        <c:v>3.5370098594782848</c:v>
                      </c:pt>
                      <c:pt idx="58">
                        <c:v>3.5779921506330989</c:v>
                      </c:pt>
                      <c:pt idx="59">
                        <c:v>2.914988910957685</c:v>
                      </c:pt>
                      <c:pt idx="60">
                        <c:v>3.4788056358287629</c:v>
                      </c:pt>
                      <c:pt idx="61">
                        <c:v>3.3672228438091918</c:v>
                      </c:pt>
                      <c:pt idx="62">
                        <c:v>3.3705692848670208</c:v>
                      </c:pt>
                      <c:pt idx="63">
                        <c:v>3.311747207517858</c:v>
                      </c:pt>
                      <c:pt idx="64">
                        <c:v>3.1116591002643301</c:v>
                      </c:pt>
                      <c:pt idx="65">
                        <c:v>2.9329388319163159</c:v>
                      </c:pt>
                      <c:pt idx="66">
                        <c:v>1.0323513780333351</c:v>
                      </c:pt>
                      <c:pt idx="67">
                        <c:v>1.958721461053673</c:v>
                      </c:pt>
                      <c:pt idx="68">
                        <c:v>2.0611381202468451</c:v>
                      </c:pt>
                      <c:pt idx="69">
                        <c:v>2.1057095475213199</c:v>
                      </c:pt>
                      <c:pt idx="70">
                        <c:v>2.2255572765006328</c:v>
                      </c:pt>
                      <c:pt idx="71">
                        <c:v>2.2084424792519628</c:v>
                      </c:pt>
                      <c:pt idx="72">
                        <c:v>2.090240779465685</c:v>
                      </c:pt>
                      <c:pt idx="73">
                        <c:v>1.852355374626242</c:v>
                      </c:pt>
                      <c:pt idx="74">
                        <c:v>1.623336991711261</c:v>
                      </c:pt>
                      <c:pt idx="75">
                        <c:v>1.414254184327211</c:v>
                      </c:pt>
                      <c:pt idx="76">
                        <c:v>1.3857458667240701</c:v>
                      </c:pt>
                      <c:pt idx="77">
                        <c:v>1.4463482154672229</c:v>
                      </c:pt>
                      <c:pt idx="78">
                        <c:v>1.431313252035554</c:v>
                      </c:pt>
                      <c:pt idx="79">
                        <c:v>1.365205757320177</c:v>
                      </c:pt>
                      <c:pt idx="80">
                        <c:v>1.361305130441157</c:v>
                      </c:pt>
                      <c:pt idx="81">
                        <c:v>1.418510157921778</c:v>
                      </c:pt>
                      <c:pt idx="82">
                        <c:v>1.347218912117776</c:v>
                      </c:pt>
                      <c:pt idx="83">
                        <c:v>1.0796071289784961</c:v>
                      </c:pt>
                      <c:pt idx="84">
                        <c:v>2.7994601433987651</c:v>
                      </c:pt>
                      <c:pt idx="85">
                        <c:v>2.596166762023095</c:v>
                      </c:pt>
                      <c:pt idx="86">
                        <c:v>2.5118733573453471</c:v>
                      </c:pt>
                      <c:pt idx="87">
                        <c:v>0.20356023392757461</c:v>
                      </c:pt>
                      <c:pt idx="88">
                        <c:v>0.1124195902693452</c:v>
                      </c:pt>
                      <c:pt idx="89">
                        <c:v>7.4654295532932277E-2</c:v>
                      </c:pt>
                      <c:pt idx="90">
                        <c:v>2.4967736683405639</c:v>
                      </c:pt>
                      <c:pt idx="91">
                        <c:v>2.460151665418143</c:v>
                      </c:pt>
                      <c:pt idx="92">
                        <c:v>2.2621691443214171</c:v>
                      </c:pt>
                      <c:pt idx="93">
                        <c:v>1.9015364495291609</c:v>
                      </c:pt>
                      <c:pt idx="94">
                        <c:v>1.5977368658875839</c:v>
                      </c:pt>
                      <c:pt idx="95">
                        <c:v>1.282115521881146</c:v>
                      </c:pt>
                      <c:pt idx="96">
                        <c:v>1.0234106136330881</c:v>
                      </c:pt>
                      <c:pt idx="97">
                        <c:v>0.82203571187807867</c:v>
                      </c:pt>
                      <c:pt idx="98">
                        <c:v>0.57495427483305428</c:v>
                      </c:pt>
                      <c:pt idx="99">
                        <c:v>-1.500778871715625</c:v>
                      </c:pt>
                      <c:pt idx="100">
                        <c:v>-1.5425068424881649</c:v>
                      </c:pt>
                      <c:pt idx="101">
                        <c:v>-1.523757381026521</c:v>
                      </c:pt>
                      <c:pt idx="102">
                        <c:v>-1.4929335831143531</c:v>
                      </c:pt>
                      <c:pt idx="103">
                        <c:v>-1.462748925625861</c:v>
                      </c:pt>
                      <c:pt idx="104">
                        <c:v>-1.561380307357574</c:v>
                      </c:pt>
                      <c:pt idx="105">
                        <c:v>-1.687425414343799</c:v>
                      </c:pt>
                      <c:pt idx="106">
                        <c:v>-1.7670232175898599</c:v>
                      </c:pt>
                      <c:pt idx="107">
                        <c:v>-1.832328330070367</c:v>
                      </c:pt>
                      <c:pt idx="108">
                        <c:v>-1.8602075804793801</c:v>
                      </c:pt>
                      <c:pt idx="109">
                        <c:v>-1.723820375430249</c:v>
                      </c:pt>
                      <c:pt idx="110">
                        <c:v>-1.493452748112472</c:v>
                      </c:pt>
                      <c:pt idx="111">
                        <c:v>-0.89260014341141836</c:v>
                      </c:pt>
                      <c:pt idx="112">
                        <c:v>-1.3654488129801829</c:v>
                      </c:pt>
                      <c:pt idx="113">
                        <c:v>-1.58385306066145</c:v>
                      </c:pt>
                      <c:pt idx="114">
                        <c:v>-0.94055091377921951</c:v>
                      </c:pt>
                      <c:pt idx="115">
                        <c:v>-1.638062696197105</c:v>
                      </c:pt>
                      <c:pt idx="116">
                        <c:v>-1.453819907714496</c:v>
                      </c:pt>
                      <c:pt idx="117">
                        <c:v>-1.142729432628923</c:v>
                      </c:pt>
                      <c:pt idx="118">
                        <c:v>-0.87034729335071503</c:v>
                      </c:pt>
                      <c:pt idx="119">
                        <c:v>-0.58488562557999046</c:v>
                      </c:pt>
                      <c:pt idx="120">
                        <c:v>-0.46081133822994069</c:v>
                      </c:pt>
                      <c:pt idx="121">
                        <c:v>-0.49818047356013728</c:v>
                      </c:pt>
                      <c:pt idx="122">
                        <c:v>-0.62192614694473503</c:v>
                      </c:pt>
                      <c:pt idx="123">
                        <c:v>-0.75428517291947283</c:v>
                      </c:pt>
                      <c:pt idx="124">
                        <c:v>-0.73106786629859366</c:v>
                      </c:pt>
                      <c:pt idx="125">
                        <c:v>-0.64621217128065156</c:v>
                      </c:pt>
                      <c:pt idx="126">
                        <c:v>-0.72030841439611015</c:v>
                      </c:pt>
                      <c:pt idx="127">
                        <c:v>-0.68205023935082243</c:v>
                      </c:pt>
                      <c:pt idx="128">
                        <c:v>-0.52488921269760891</c:v>
                      </c:pt>
                      <c:pt idx="129">
                        <c:v>0.54769818120733915</c:v>
                      </c:pt>
                      <c:pt idx="130">
                        <c:v>0.57210702052560358</c:v>
                      </c:pt>
                      <c:pt idx="131">
                        <c:v>0.51968008353658812</c:v>
                      </c:pt>
                      <c:pt idx="132">
                        <c:v>0.44246890478339018</c:v>
                      </c:pt>
                      <c:pt idx="133">
                        <c:v>0.33835751412717519</c:v>
                      </c:pt>
                      <c:pt idx="134">
                        <c:v>0.3896109752708572</c:v>
                      </c:pt>
                      <c:pt idx="135">
                        <c:v>0.52940970941674703</c:v>
                      </c:pt>
                      <c:pt idx="136">
                        <c:v>0.65271467309581843</c:v>
                      </c:pt>
                      <c:pt idx="137">
                        <c:v>0.83728878751153002</c:v>
                      </c:pt>
                      <c:pt idx="138">
                        <c:v>0.87734243977259774</c:v>
                      </c:pt>
                      <c:pt idx="139">
                        <c:v>0.88996719854006456</c:v>
                      </c:pt>
                      <c:pt idx="140">
                        <c:v>0.81584525516456396</c:v>
                      </c:pt>
                      <c:pt idx="141">
                        <c:v>0.7363635221577951</c:v>
                      </c:pt>
                      <c:pt idx="142">
                        <c:v>0.60124234849414726</c:v>
                      </c:pt>
                      <c:pt idx="143">
                        <c:v>0.63791352448491112</c:v>
                      </c:pt>
                      <c:pt idx="144">
                        <c:v>0.81733915905971644</c:v>
                      </c:pt>
                      <c:pt idx="145">
                        <c:v>0.9976284985158117</c:v>
                      </c:pt>
                      <c:pt idx="146">
                        <c:v>1.1848431806171451</c:v>
                      </c:pt>
                      <c:pt idx="147">
                        <c:v>1.2133144288991919</c:v>
                      </c:pt>
                      <c:pt idx="148">
                        <c:v>1.1788521839660999</c:v>
                      </c:pt>
                      <c:pt idx="149">
                        <c:v>1.262344258027607</c:v>
                      </c:pt>
                      <c:pt idx="150">
                        <c:v>1.2410252391080789</c:v>
                      </c:pt>
                      <c:pt idx="151">
                        <c:v>1.126602485202622</c:v>
                      </c:pt>
                      <c:pt idx="152">
                        <c:v>0.86074425390317522</c:v>
                      </c:pt>
                      <c:pt idx="153">
                        <c:v>0.64238518559752089</c:v>
                      </c:pt>
                      <c:pt idx="154">
                        <c:v>0.37250584182863522</c:v>
                      </c:pt>
                      <c:pt idx="155">
                        <c:v>0.27237882066727892</c:v>
                      </c:pt>
                      <c:pt idx="156">
                        <c:v>0.40834884832272128</c:v>
                      </c:pt>
                      <c:pt idx="157">
                        <c:v>0.64797204223631233</c:v>
                      </c:pt>
                      <c:pt idx="158">
                        <c:v>0.75667600100901411</c:v>
                      </c:pt>
                      <c:pt idx="159">
                        <c:v>0.71235667713772199</c:v>
                      </c:pt>
                      <c:pt idx="160">
                        <c:v>0.66985935125658491</c:v>
                      </c:pt>
                      <c:pt idx="161">
                        <c:v>0.59232481718158425</c:v>
                      </c:pt>
                      <c:pt idx="162">
                        <c:v>0.36629554882023002</c:v>
                      </c:pt>
                      <c:pt idx="163">
                        <c:v>8.8178949064364284E-2</c:v>
                      </c:pt>
                      <c:pt idx="164">
                        <c:v>-6.9955003153670231E-2</c:v>
                      </c:pt>
                      <c:pt idx="165">
                        <c:v>-0.22778632007424399</c:v>
                      </c:pt>
                      <c:pt idx="166">
                        <c:v>-0.24688832174080469</c:v>
                      </c:pt>
                      <c:pt idx="167">
                        <c:v>-1.4360549782626191</c:v>
                      </c:pt>
                      <c:pt idx="168">
                        <c:v>0.97609526963684501</c:v>
                      </c:pt>
                      <c:pt idx="169">
                        <c:v>1.076113167876513</c:v>
                      </c:pt>
                      <c:pt idx="170">
                        <c:v>1.234325016019781</c:v>
                      </c:pt>
                      <c:pt idx="171">
                        <c:v>-1.3622132114635519</c:v>
                      </c:pt>
                      <c:pt idx="172">
                        <c:v>-1.378343931134365</c:v>
                      </c:pt>
                      <c:pt idx="173">
                        <c:v>1.328201266316859</c:v>
                      </c:pt>
                      <c:pt idx="174">
                        <c:v>-1.3769926299340871</c:v>
                      </c:pt>
                      <c:pt idx="175">
                        <c:v>-1.384014289839911</c:v>
                      </c:pt>
                      <c:pt idx="176">
                        <c:v>-1.5762866315239159</c:v>
                      </c:pt>
                      <c:pt idx="177">
                        <c:v>-1.5964936573611941</c:v>
                      </c:pt>
                      <c:pt idx="178">
                        <c:v>-1.430495657768301</c:v>
                      </c:pt>
                      <c:pt idx="179">
                        <c:v>-1.281790048400163</c:v>
                      </c:pt>
                      <c:pt idx="180">
                        <c:v>-1.0534038389575551</c:v>
                      </c:pt>
                      <c:pt idx="181">
                        <c:v>-0.8534582105361227</c:v>
                      </c:pt>
                      <c:pt idx="182">
                        <c:v>-0.81136233540286851</c:v>
                      </c:pt>
                      <c:pt idx="183">
                        <c:v>-0.9640799581380457</c:v>
                      </c:pt>
                      <c:pt idx="184">
                        <c:v>-1.0818821806595129</c:v>
                      </c:pt>
                      <c:pt idx="185">
                        <c:v>-1.2719340303430511</c:v>
                      </c:pt>
                      <c:pt idx="186">
                        <c:v>-1.49496993864378</c:v>
                      </c:pt>
                      <c:pt idx="187">
                        <c:v>-1.4739994118317701</c:v>
                      </c:pt>
                      <c:pt idx="188">
                        <c:v>-1.280827526930205</c:v>
                      </c:pt>
                      <c:pt idx="189">
                        <c:v>-1.104396964992312</c:v>
                      </c:pt>
                      <c:pt idx="190">
                        <c:v>-0.93698571384007856</c:v>
                      </c:pt>
                      <c:pt idx="191">
                        <c:v>-0.89868438275563334</c:v>
                      </c:pt>
                      <c:pt idx="192">
                        <c:v>-1.081788813295721</c:v>
                      </c:pt>
                      <c:pt idx="193">
                        <c:v>-1.377265828881141</c:v>
                      </c:pt>
                      <c:pt idx="194">
                        <c:v>-1.37616616728227</c:v>
                      </c:pt>
                      <c:pt idx="195">
                        <c:v>-1.414839203577736</c:v>
                      </c:pt>
                      <c:pt idx="196">
                        <c:v>-1.251597198647969</c:v>
                      </c:pt>
                      <c:pt idx="197">
                        <c:v>1.0022600834163751</c:v>
                      </c:pt>
                      <c:pt idx="198">
                        <c:v>1.001245102045222</c:v>
                      </c:pt>
                      <c:pt idx="199">
                        <c:v>0.99877816258100216</c:v>
                      </c:pt>
                      <c:pt idx="200">
                        <c:v>-1.499919302556634</c:v>
                      </c:pt>
                      <c:pt idx="201">
                        <c:v>-1.4304375679914429</c:v>
                      </c:pt>
                      <c:pt idx="202">
                        <c:v>-1.489428083648336</c:v>
                      </c:pt>
                      <c:pt idx="203">
                        <c:v>-1.6325826303394579</c:v>
                      </c:pt>
                      <c:pt idx="204">
                        <c:v>-1.7618842849877261</c:v>
                      </c:pt>
                      <c:pt idx="205">
                        <c:v>-1.7206890209797709</c:v>
                      </c:pt>
                      <c:pt idx="206">
                        <c:v>-1.6652106176900749</c:v>
                      </c:pt>
                      <c:pt idx="207">
                        <c:v>-1.6543416952924821</c:v>
                      </c:pt>
                      <c:pt idx="208">
                        <c:v>-1.5923672997713609</c:v>
                      </c:pt>
                      <c:pt idx="209">
                        <c:v>-1.447046670942933</c:v>
                      </c:pt>
                      <c:pt idx="210">
                        <c:v>-1.287984495776366</c:v>
                      </c:pt>
                      <c:pt idx="211">
                        <c:v>-1.138436262191971</c:v>
                      </c:pt>
                      <c:pt idx="212">
                        <c:v>-1.0851848877121191</c:v>
                      </c:pt>
                      <c:pt idx="213">
                        <c:v>-1.0462125382357761</c:v>
                      </c:pt>
                      <c:pt idx="214">
                        <c:v>-0.94989409339844544</c:v>
                      </c:pt>
                      <c:pt idx="215">
                        <c:v>-0.91470720213052403</c:v>
                      </c:pt>
                      <c:pt idx="216">
                        <c:v>-0.83730780286779571</c:v>
                      </c:pt>
                      <c:pt idx="217">
                        <c:v>-0.88000920789247172</c:v>
                      </c:pt>
                      <c:pt idx="218">
                        <c:v>-0.98783940502934819</c:v>
                      </c:pt>
                      <c:pt idx="219">
                        <c:v>-0.99257814774939535</c:v>
                      </c:pt>
                      <c:pt idx="220">
                        <c:v>-0.72913447223992511</c:v>
                      </c:pt>
                      <c:pt idx="221">
                        <c:v>-0.35505847141836872</c:v>
                      </c:pt>
                      <c:pt idx="222">
                        <c:v>-8.1398218845037271E-2</c:v>
                      </c:pt>
                      <c:pt idx="223">
                        <c:v>5.127194352208083E-2</c:v>
                      </c:pt>
                      <c:pt idx="224">
                        <c:v>-2.2811219170460412E-3</c:v>
                      </c:pt>
                      <c:pt idx="225">
                        <c:v>-9.8421779349751395E-2</c:v>
                      </c:pt>
                      <c:pt idx="226">
                        <c:v>-4.5517850312522621E-3</c:v>
                      </c:pt>
                      <c:pt idx="227">
                        <c:v>0.22324951064914381</c:v>
                      </c:pt>
                      <c:pt idx="228">
                        <c:v>0.37022892048234451</c:v>
                      </c:pt>
                      <c:pt idx="229">
                        <c:v>0.4732345913631204</c:v>
                      </c:pt>
                      <c:pt idx="230">
                        <c:v>0.57944226835612878</c:v>
                      </c:pt>
                      <c:pt idx="231">
                        <c:v>0.79575657297306113</c:v>
                      </c:pt>
                      <c:pt idx="232">
                        <c:v>0.95739612100161875</c:v>
                      </c:pt>
                      <c:pt idx="233">
                        <c:v>2.0847192236003669</c:v>
                      </c:pt>
                      <c:pt idx="234">
                        <c:v>2.2500290341269928</c:v>
                      </c:pt>
                      <c:pt idx="235">
                        <c:v>1.722504423477883</c:v>
                      </c:pt>
                      <c:pt idx="236">
                        <c:v>2.42324208102404</c:v>
                      </c:pt>
                      <c:pt idx="237">
                        <c:v>1.944438586343697</c:v>
                      </c:pt>
                      <c:pt idx="238">
                        <c:v>2.16192399992044</c:v>
                      </c:pt>
                      <c:pt idx="239">
                        <c:v>2.4335728185301182</c:v>
                      </c:pt>
                      <c:pt idx="240">
                        <c:v>2.7486138437477279</c:v>
                      </c:pt>
                      <c:pt idx="241">
                        <c:v>3.009289521650548</c:v>
                      </c:pt>
                      <c:pt idx="242">
                        <c:v>3.2086735029818039</c:v>
                      </c:pt>
                      <c:pt idx="243">
                        <c:v>3.3548213347386979</c:v>
                      </c:pt>
                      <c:pt idx="244">
                        <c:v>3.466090615603977</c:v>
                      </c:pt>
                      <c:pt idx="245">
                        <c:v>3.539525517916454</c:v>
                      </c:pt>
                      <c:pt idx="246">
                        <c:v>3.546520577117604</c:v>
                      </c:pt>
                      <c:pt idx="247">
                        <c:v>3.4811521719164609</c:v>
                      </c:pt>
                      <c:pt idx="248">
                        <c:v>3.4454622038008038</c:v>
                      </c:pt>
                      <c:pt idx="249">
                        <c:v>3.4651845013660609</c:v>
                      </c:pt>
                      <c:pt idx="250">
                        <c:v>3.343994273674634</c:v>
                      </c:pt>
                      <c:pt idx="251">
                        <c:v>3.1203104974214879</c:v>
                      </c:pt>
                      <c:pt idx="252">
                        <c:v>2.8755345667213148</c:v>
                      </c:pt>
                      <c:pt idx="253">
                        <c:v>2.734418656526163</c:v>
                      </c:pt>
                      <c:pt idx="254">
                        <c:v>2.6260326140074062</c:v>
                      </c:pt>
                      <c:pt idx="255">
                        <c:v>2.5867766104662002</c:v>
                      </c:pt>
                      <c:pt idx="256">
                        <c:v>2.4816045854295319</c:v>
                      </c:pt>
                      <c:pt idx="257">
                        <c:v>2.4352557152302809</c:v>
                      </c:pt>
                      <c:pt idx="258">
                        <c:v>2.464776681067395</c:v>
                      </c:pt>
                      <c:pt idx="259">
                        <c:v>2.3733232115550602</c:v>
                      </c:pt>
                      <c:pt idx="260">
                        <c:v>2.279369016985255</c:v>
                      </c:pt>
                      <c:pt idx="261">
                        <c:v>2.109811276858709</c:v>
                      </c:pt>
                      <c:pt idx="262">
                        <c:v>1.8072700325231681</c:v>
                      </c:pt>
                      <c:pt idx="263">
                        <c:v>1.425441941989597</c:v>
                      </c:pt>
                      <c:pt idx="264">
                        <c:v>1.2807717631104689</c:v>
                      </c:pt>
                      <c:pt idx="265">
                        <c:v>1.312121429712036</c:v>
                      </c:pt>
                      <c:pt idx="266">
                        <c:v>1.40209998429188</c:v>
                      </c:pt>
                      <c:pt idx="267">
                        <c:v>1.51319201417941</c:v>
                      </c:pt>
                      <c:pt idx="268">
                        <c:v>1.61322104495656</c:v>
                      </c:pt>
                      <c:pt idx="269">
                        <c:v>1.634742124718896</c:v>
                      </c:pt>
                      <c:pt idx="270">
                        <c:v>1.5378932772571019</c:v>
                      </c:pt>
                      <c:pt idx="271">
                        <c:v>1.6315542728859409</c:v>
                      </c:pt>
                      <c:pt idx="272">
                        <c:v>1.774869885790854</c:v>
                      </c:pt>
                      <c:pt idx="273">
                        <c:v>1.8049381177631549</c:v>
                      </c:pt>
                      <c:pt idx="274">
                        <c:v>2.471345422772627</c:v>
                      </c:pt>
                      <c:pt idx="275">
                        <c:v>1.361610639877574</c:v>
                      </c:pt>
                      <c:pt idx="276">
                        <c:v>1.1209941368464991</c:v>
                      </c:pt>
                      <c:pt idx="277">
                        <c:v>1.021836087781719</c:v>
                      </c:pt>
                      <c:pt idx="278">
                        <c:v>1.6801710103208121</c:v>
                      </c:pt>
                      <c:pt idx="279">
                        <c:v>1.817875673020058</c:v>
                      </c:pt>
                      <c:pt idx="280">
                        <c:v>1.9488010516982619</c:v>
                      </c:pt>
                      <c:pt idx="281">
                        <c:v>2.000101669989939</c:v>
                      </c:pt>
                      <c:pt idx="282">
                        <c:v>1.8413846932808611</c:v>
                      </c:pt>
                      <c:pt idx="283">
                        <c:v>2.2751612453182899</c:v>
                      </c:pt>
                      <c:pt idx="284">
                        <c:v>2.199732631988212</c:v>
                      </c:pt>
                      <c:pt idx="285">
                        <c:v>1.419308546928296</c:v>
                      </c:pt>
                      <c:pt idx="286">
                        <c:v>1.98457302111958</c:v>
                      </c:pt>
                      <c:pt idx="287">
                        <c:v>1.285097071087699</c:v>
                      </c:pt>
                      <c:pt idx="288">
                        <c:v>1.782735688323847</c:v>
                      </c:pt>
                      <c:pt idx="289">
                        <c:v>1.808590556438872</c:v>
                      </c:pt>
                      <c:pt idx="290">
                        <c:v>1.804048673359762</c:v>
                      </c:pt>
                      <c:pt idx="291">
                        <c:v>1.876255163597095</c:v>
                      </c:pt>
                      <c:pt idx="292">
                        <c:v>1.9493225459207479</c:v>
                      </c:pt>
                      <c:pt idx="293">
                        <c:v>2.1001138709657829</c:v>
                      </c:pt>
                      <c:pt idx="294">
                        <c:v>2.149291002408193</c:v>
                      </c:pt>
                      <c:pt idx="295">
                        <c:v>2.0584889868686389</c:v>
                      </c:pt>
                      <c:pt idx="296">
                        <c:v>1.8016811900786791</c:v>
                      </c:pt>
                      <c:pt idx="297">
                        <c:v>1.615518291471967</c:v>
                      </c:pt>
                      <c:pt idx="298">
                        <c:v>1.3214289034222051</c:v>
                      </c:pt>
                      <c:pt idx="299">
                        <c:v>1.051156768355618</c:v>
                      </c:pt>
                      <c:pt idx="300">
                        <c:v>0.84581677759438145</c:v>
                      </c:pt>
                      <c:pt idx="301">
                        <c:v>0.77726691736406717</c:v>
                      </c:pt>
                      <c:pt idx="302">
                        <c:v>0.8459432761206066</c:v>
                      </c:pt>
                      <c:pt idx="303">
                        <c:v>0.94205994132536874</c:v>
                      </c:pt>
                      <c:pt idx="304">
                        <c:v>0.9575637650883404</c:v>
                      </c:pt>
                      <c:pt idx="305">
                        <c:v>0.85597637736718557</c:v>
                      </c:pt>
                      <c:pt idx="306">
                        <c:v>0.76056761318930144</c:v>
                      </c:pt>
                      <c:pt idx="307">
                        <c:v>0.67437795863016992</c:v>
                      </c:pt>
                      <c:pt idx="308">
                        <c:v>0.54132207353880346</c:v>
                      </c:pt>
                      <c:pt idx="309">
                        <c:v>0.50051177377276468</c:v>
                      </c:pt>
                      <c:pt idx="310">
                        <c:v>0.58448747361110298</c:v>
                      </c:pt>
                      <c:pt idx="311">
                        <c:v>0.63104853458569765</c:v>
                      </c:pt>
                      <c:pt idx="312">
                        <c:v>0.64896539487328331</c:v>
                      </c:pt>
                      <c:pt idx="313">
                        <c:v>0.61736080596388976</c:v>
                      </c:pt>
                      <c:pt idx="314">
                        <c:v>0.41294383657936218</c:v>
                      </c:pt>
                      <c:pt idx="315">
                        <c:v>0.51813479717538469</c:v>
                      </c:pt>
                      <c:pt idx="316">
                        <c:v>0.28622881252688731</c:v>
                      </c:pt>
                      <c:pt idx="317">
                        <c:v>2.248384676695158E-2</c:v>
                      </c:pt>
                      <c:pt idx="318">
                        <c:v>-8.9743931192061241E-2</c:v>
                      </c:pt>
                      <c:pt idx="319">
                        <c:v>-0.25064505046638119</c:v>
                      </c:pt>
                      <c:pt idx="320">
                        <c:v>-0.4975177372607793</c:v>
                      </c:pt>
                      <c:pt idx="321">
                        <c:v>-0.71218396448404886</c:v>
                      </c:pt>
                      <c:pt idx="322">
                        <c:v>-0.69791865526355445</c:v>
                      </c:pt>
                      <c:pt idx="323">
                        <c:v>-0.67660058764161246</c:v>
                      </c:pt>
                      <c:pt idx="324">
                        <c:v>-0.65765860732188819</c:v>
                      </c:pt>
                      <c:pt idx="325">
                        <c:v>-0.49214311848973208</c:v>
                      </c:pt>
                      <c:pt idx="326">
                        <c:v>-0.22508673831085929</c:v>
                      </c:pt>
                      <c:pt idx="327">
                        <c:v>-9.6643141321072712E-2</c:v>
                      </c:pt>
                      <c:pt idx="328">
                        <c:v>-0.11912328450330489</c:v>
                      </c:pt>
                      <c:pt idx="329">
                        <c:v>-0.14755951764591649</c:v>
                      </c:pt>
                      <c:pt idx="330">
                        <c:v>-0.1912861564091084</c:v>
                      </c:pt>
                      <c:pt idx="331">
                        <c:v>-0.29201785691491539</c:v>
                      </c:pt>
                      <c:pt idx="332">
                        <c:v>-0.21340152784053171</c:v>
                      </c:pt>
                      <c:pt idx="333">
                        <c:v>7.1807140551655504E-2</c:v>
                      </c:pt>
                      <c:pt idx="334">
                        <c:v>0.40770237082152849</c:v>
                      </c:pt>
                      <c:pt idx="335">
                        <c:v>0.59521942315407206</c:v>
                      </c:pt>
                      <c:pt idx="336">
                        <c:v>3.6824157361711989</c:v>
                      </c:pt>
                      <c:pt idx="337">
                        <c:v>3.5426505433183291</c:v>
                      </c:pt>
                      <c:pt idx="338">
                        <c:v>0.2383406735166598</c:v>
                      </c:pt>
                      <c:pt idx="339">
                        <c:v>2.853400213914473</c:v>
                      </c:pt>
                      <c:pt idx="340">
                        <c:v>2.6521498457203911</c:v>
                      </c:pt>
                      <c:pt idx="341">
                        <c:v>2.5379274111233299</c:v>
                      </c:pt>
                      <c:pt idx="342">
                        <c:v>-0.12952814660355641</c:v>
                      </c:pt>
                      <c:pt idx="343">
                        <c:v>-2.8245307352209321E-2</c:v>
                      </c:pt>
                      <c:pt idx="344">
                        <c:v>0.1113991213199797</c:v>
                      </c:pt>
                      <c:pt idx="345">
                        <c:v>0.14846817735194459</c:v>
                      </c:pt>
                      <c:pt idx="346">
                        <c:v>0.19978003859011309</c:v>
                      </c:pt>
                      <c:pt idx="347">
                        <c:v>0.23111815771919589</c:v>
                      </c:pt>
                      <c:pt idx="348">
                        <c:v>0.24629530015042009</c:v>
                      </c:pt>
                      <c:pt idx="349">
                        <c:v>0.27709788699903209</c:v>
                      </c:pt>
                      <c:pt idx="350">
                        <c:v>0.32098507401503379</c:v>
                      </c:pt>
                      <c:pt idx="351">
                        <c:v>0.2433444003660899</c:v>
                      </c:pt>
                      <c:pt idx="352">
                        <c:v>4.9843156177850463E-2</c:v>
                      </c:pt>
                      <c:pt idx="353">
                        <c:v>7.3693518266338444E-3</c:v>
                      </c:pt>
                      <c:pt idx="354">
                        <c:v>6.7199774600810863E-2</c:v>
                      </c:pt>
                      <c:pt idx="355">
                        <c:v>9.6971873626791008E-2</c:v>
                      </c:pt>
                      <c:pt idx="356">
                        <c:v>5.9916851771852388E-2</c:v>
                      </c:pt>
                      <c:pt idx="357">
                        <c:v>5.7068218876738137E-2</c:v>
                      </c:pt>
                      <c:pt idx="358">
                        <c:v>0.21711897031674049</c:v>
                      </c:pt>
                      <c:pt idx="359">
                        <c:v>0.35449700085903091</c:v>
                      </c:pt>
                      <c:pt idx="360">
                        <c:v>0.33869564471163549</c:v>
                      </c:pt>
                      <c:pt idx="361">
                        <c:v>0.1776833679033481</c:v>
                      </c:pt>
                      <c:pt idx="362">
                        <c:v>0.1033157345586405</c:v>
                      </c:pt>
                      <c:pt idx="363">
                        <c:v>0.1573177662601786</c:v>
                      </c:pt>
                      <c:pt idx="364">
                        <c:v>0.35674183608037902</c:v>
                      </c:pt>
                      <c:pt idx="365">
                        <c:v>0.67842713120908549</c:v>
                      </c:pt>
                      <c:pt idx="366">
                        <c:v>1.080385696839212</c:v>
                      </c:pt>
                      <c:pt idx="367">
                        <c:v>1.371047557725011</c:v>
                      </c:pt>
                      <c:pt idx="368">
                        <c:v>1.534767307195432</c:v>
                      </c:pt>
                      <c:pt idx="369">
                        <c:v>1.4954633978988821</c:v>
                      </c:pt>
                      <c:pt idx="370">
                        <c:v>1.431342629595848</c:v>
                      </c:pt>
                      <c:pt idx="371">
                        <c:v>1.328250743275105</c:v>
                      </c:pt>
                      <c:pt idx="372">
                        <c:v>1.266120441230026</c:v>
                      </c:pt>
                      <c:pt idx="373">
                        <c:v>1.1024150573271381</c:v>
                      </c:pt>
                      <c:pt idx="374">
                        <c:v>0.83781472780047994</c:v>
                      </c:pt>
                      <c:pt idx="375">
                        <c:v>0.68193240595015503</c:v>
                      </c:pt>
                      <c:pt idx="376">
                        <c:v>0.66457407857044382</c:v>
                      </c:pt>
                      <c:pt idx="377">
                        <c:v>0.91350095906497364</c:v>
                      </c:pt>
                      <c:pt idx="378">
                        <c:v>1.2935801190330829</c:v>
                      </c:pt>
                      <c:pt idx="379">
                        <c:v>1.729469718750027</c:v>
                      </c:pt>
                      <c:pt idx="380">
                        <c:v>2.0866711010694901</c:v>
                      </c:pt>
                      <c:pt idx="381">
                        <c:v>2.4254317164209791</c:v>
                      </c:pt>
                      <c:pt idx="382">
                        <c:v>2.655937302048867</c:v>
                      </c:pt>
                      <c:pt idx="383">
                        <c:v>2.757011905373314</c:v>
                      </c:pt>
                      <c:pt idx="384">
                        <c:v>2.8291381719362501</c:v>
                      </c:pt>
                      <c:pt idx="385">
                        <c:v>2.8522405387202028</c:v>
                      </c:pt>
                      <c:pt idx="386">
                        <c:v>2.8828667389523779</c:v>
                      </c:pt>
                      <c:pt idx="387">
                        <c:v>2.9515668184617652</c:v>
                      </c:pt>
                      <c:pt idx="388">
                        <c:v>3.0083328473798558</c:v>
                      </c:pt>
                      <c:pt idx="389">
                        <c:v>2.935346540053525</c:v>
                      </c:pt>
                      <c:pt idx="390">
                        <c:v>2.7980959083569559</c:v>
                      </c:pt>
                      <c:pt idx="391">
                        <c:v>2.722524610659228</c:v>
                      </c:pt>
                      <c:pt idx="392">
                        <c:v>2.7946660103297289</c:v>
                      </c:pt>
                      <c:pt idx="393">
                        <c:v>2.867410870594564</c:v>
                      </c:pt>
                      <c:pt idx="394">
                        <c:v>2.9964782800222798</c:v>
                      </c:pt>
                      <c:pt idx="395">
                        <c:v>3.0533465099632511</c:v>
                      </c:pt>
                      <c:pt idx="396">
                        <c:v>3.1230709152082361</c:v>
                      </c:pt>
                      <c:pt idx="397">
                        <c:v>3.262604635904931</c:v>
                      </c:pt>
                      <c:pt idx="398">
                        <c:v>3.3718576775692721</c:v>
                      </c:pt>
                      <c:pt idx="399">
                        <c:v>3.4875392258358269</c:v>
                      </c:pt>
                      <c:pt idx="400">
                        <c:v>3.631845860085126</c:v>
                      </c:pt>
                      <c:pt idx="401">
                        <c:v>3.5853371940098349</c:v>
                      </c:pt>
                      <c:pt idx="402">
                        <c:v>3.4319397196384851</c:v>
                      </c:pt>
                      <c:pt idx="403">
                        <c:v>3.3288375103551329</c:v>
                      </c:pt>
                      <c:pt idx="404">
                        <c:v>3.292278061625713</c:v>
                      </c:pt>
                      <c:pt idx="405">
                        <c:v>3.2166877117183299</c:v>
                      </c:pt>
                      <c:pt idx="406">
                        <c:v>3.1032902443209518</c:v>
                      </c:pt>
                      <c:pt idx="407">
                        <c:v>3.005558404924022</c:v>
                      </c:pt>
                      <c:pt idx="408">
                        <c:v>3.0151847611170788</c:v>
                      </c:pt>
                      <c:pt idx="409">
                        <c:v>3.0975427397426452</c:v>
                      </c:pt>
                      <c:pt idx="410">
                        <c:v>3.2968197161077861</c:v>
                      </c:pt>
                      <c:pt idx="411">
                        <c:v>3.2223829212309498</c:v>
                      </c:pt>
                      <c:pt idx="412">
                        <c:v>3.044845392478531</c:v>
                      </c:pt>
                      <c:pt idx="413">
                        <c:v>2.8113376944815371</c:v>
                      </c:pt>
                      <c:pt idx="414">
                        <c:v>2.716679850916953</c:v>
                      </c:pt>
                      <c:pt idx="415">
                        <c:v>2.6388453374269041</c:v>
                      </c:pt>
                      <c:pt idx="416">
                        <c:v>2.686637212290119</c:v>
                      </c:pt>
                      <c:pt idx="417">
                        <c:v>3.8156353263592209</c:v>
                      </c:pt>
                      <c:pt idx="418">
                        <c:v>2.921645935031985</c:v>
                      </c:pt>
                      <c:pt idx="419">
                        <c:v>2.9374740749488391</c:v>
                      </c:pt>
                      <c:pt idx="420">
                        <c:v>2.864510762257074</c:v>
                      </c:pt>
                      <c:pt idx="421">
                        <c:v>2.8337165776917561</c:v>
                      </c:pt>
                      <c:pt idx="422">
                        <c:v>2.9639662166883181</c:v>
                      </c:pt>
                      <c:pt idx="423">
                        <c:v>4.3221970723216279</c:v>
                      </c:pt>
                      <c:pt idx="424">
                        <c:v>3.1071680216657351</c:v>
                      </c:pt>
                      <c:pt idx="425">
                        <c:v>3.0355244502695888</c:v>
                      </c:pt>
                      <c:pt idx="426">
                        <c:v>2.9323288274346271</c:v>
                      </c:pt>
                      <c:pt idx="427">
                        <c:v>2.7881533172940922</c:v>
                      </c:pt>
                      <c:pt idx="428">
                        <c:v>2.7517143948374612</c:v>
                      </c:pt>
                      <c:pt idx="429">
                        <c:v>2.722646174591139</c:v>
                      </c:pt>
                      <c:pt idx="430">
                        <c:v>2.5738438341331999</c:v>
                      </c:pt>
                      <c:pt idx="431">
                        <c:v>2.4620384108355622</c:v>
                      </c:pt>
                      <c:pt idx="432">
                        <c:v>2.370249455550725</c:v>
                      </c:pt>
                      <c:pt idx="433">
                        <c:v>2.3091538662769451</c:v>
                      </c:pt>
                      <c:pt idx="434">
                        <c:v>2.4514127787268358</c:v>
                      </c:pt>
                      <c:pt idx="435">
                        <c:v>2.682469905699703</c:v>
                      </c:pt>
                      <c:pt idx="436">
                        <c:v>2.839913612443461</c:v>
                      </c:pt>
                      <c:pt idx="437">
                        <c:v>2.871223831125334</c:v>
                      </c:pt>
                      <c:pt idx="438">
                        <c:v>2.7164092996042202</c:v>
                      </c:pt>
                      <c:pt idx="439">
                        <c:v>2.5122155902276799</c:v>
                      </c:pt>
                      <c:pt idx="440">
                        <c:v>2.375441683142729</c:v>
                      </c:pt>
                      <c:pt idx="441">
                        <c:v>2.287758750740589</c:v>
                      </c:pt>
                      <c:pt idx="442">
                        <c:v>2.1817809745739951</c:v>
                      </c:pt>
                      <c:pt idx="443">
                        <c:v>2.1301259415499039</c:v>
                      </c:pt>
                      <c:pt idx="444">
                        <c:v>2.1969963215018331</c:v>
                      </c:pt>
                      <c:pt idx="445">
                        <c:v>2.195198418488848</c:v>
                      </c:pt>
                      <c:pt idx="446">
                        <c:v>2.125857395841444</c:v>
                      </c:pt>
                      <c:pt idx="447">
                        <c:v>2.130625975751125</c:v>
                      </c:pt>
                      <c:pt idx="448">
                        <c:v>2.158893994491323</c:v>
                      </c:pt>
                      <c:pt idx="449">
                        <c:v>2.2462539650006672</c:v>
                      </c:pt>
                      <c:pt idx="450">
                        <c:v>2.2993515567804619</c:v>
                      </c:pt>
                      <c:pt idx="451">
                        <c:v>2.2632778509101268</c:v>
                      </c:pt>
                      <c:pt idx="452">
                        <c:v>2.2286966361787721</c:v>
                      </c:pt>
                      <c:pt idx="453">
                        <c:v>2.1608806120589321</c:v>
                      </c:pt>
                      <c:pt idx="454">
                        <c:v>2.110994686355804</c:v>
                      </c:pt>
                      <c:pt idx="455">
                        <c:v>2.034470040331799</c:v>
                      </c:pt>
                      <c:pt idx="456">
                        <c:v>1.9598313028444521</c:v>
                      </c:pt>
                      <c:pt idx="457">
                        <c:v>1.91868333290986</c:v>
                      </c:pt>
                      <c:pt idx="458">
                        <c:v>1.9257024691362159</c:v>
                      </c:pt>
                      <c:pt idx="459">
                        <c:v>1.982927199379884</c:v>
                      </c:pt>
                      <c:pt idx="460">
                        <c:v>1.803106699314972</c:v>
                      </c:pt>
                      <c:pt idx="461">
                        <c:v>1.549649915675344</c:v>
                      </c:pt>
                      <c:pt idx="462">
                        <c:v>1.3679782463733059</c:v>
                      </c:pt>
                      <c:pt idx="463">
                        <c:v>1.265757715870639</c:v>
                      </c:pt>
                      <c:pt idx="464">
                        <c:v>1.2545043753140701</c:v>
                      </c:pt>
                      <c:pt idx="465">
                        <c:v>1.4195568207189611</c:v>
                      </c:pt>
                      <c:pt idx="466">
                        <c:v>1.6931421923141221</c:v>
                      </c:pt>
                      <c:pt idx="467">
                        <c:v>1.8123225530156839</c:v>
                      </c:pt>
                      <c:pt idx="468">
                        <c:v>1.8516166107221159</c:v>
                      </c:pt>
                      <c:pt idx="469">
                        <c:v>1.950497014681323</c:v>
                      </c:pt>
                      <c:pt idx="470">
                        <c:v>1.974979410748736</c:v>
                      </c:pt>
                      <c:pt idx="471">
                        <c:v>1.9558163198507721</c:v>
                      </c:pt>
                      <c:pt idx="472">
                        <c:v>1.8269800457718051</c:v>
                      </c:pt>
                      <c:pt idx="473">
                        <c:v>1.6490934117021701</c:v>
                      </c:pt>
                      <c:pt idx="474">
                        <c:v>1.4870303735599859</c:v>
                      </c:pt>
                      <c:pt idx="475">
                        <c:v>1.357436708737801</c:v>
                      </c:pt>
                      <c:pt idx="476">
                        <c:v>1.198458915591514</c:v>
                      </c:pt>
                      <c:pt idx="477">
                        <c:v>1.1789857466036171</c:v>
                      </c:pt>
                      <c:pt idx="478">
                        <c:v>1.2672196054929521</c:v>
                      </c:pt>
                      <c:pt idx="479">
                        <c:v>1.41672452129824</c:v>
                      </c:pt>
                      <c:pt idx="480">
                        <c:v>1.59179894165231</c:v>
                      </c:pt>
                      <c:pt idx="481">
                        <c:v>1.7754479302408981</c:v>
                      </c:pt>
                      <c:pt idx="482">
                        <c:v>1.8519548593004691</c:v>
                      </c:pt>
                      <c:pt idx="483">
                        <c:v>1.9355013473143781</c:v>
                      </c:pt>
                      <c:pt idx="484">
                        <c:v>2.1046558177958108</c:v>
                      </c:pt>
                      <c:pt idx="485">
                        <c:v>2.2455393393931349</c:v>
                      </c:pt>
                      <c:pt idx="486">
                        <c:v>2.2862867950446311</c:v>
                      </c:pt>
                      <c:pt idx="487">
                        <c:v>2.4221683329107</c:v>
                      </c:pt>
                      <c:pt idx="488">
                        <c:v>2.573651397326151</c:v>
                      </c:pt>
                      <c:pt idx="489">
                        <c:v>2.781407449406851</c:v>
                      </c:pt>
                      <c:pt idx="490">
                        <c:v>2.9666493497969189</c:v>
                      </c:pt>
                      <c:pt idx="491">
                        <c:v>3.0185858599283169</c:v>
                      </c:pt>
                      <c:pt idx="492">
                        <c:v>3.013247265119297</c:v>
                      </c:pt>
                      <c:pt idx="493">
                        <c:v>2.8701364242978449</c:v>
                      </c:pt>
                      <c:pt idx="494">
                        <c:v>2.710655762914902</c:v>
                      </c:pt>
                      <c:pt idx="495">
                        <c:v>2.55533680675105</c:v>
                      </c:pt>
                      <c:pt idx="496">
                        <c:v>2.5686140233265422</c:v>
                      </c:pt>
                      <c:pt idx="497">
                        <c:v>2.6113995973395601</c:v>
                      </c:pt>
                      <c:pt idx="498">
                        <c:v>2.678572013102722</c:v>
                      </c:pt>
                      <c:pt idx="499">
                        <c:v>2.8108308913287021</c:v>
                      </c:pt>
                      <c:pt idx="500">
                        <c:v>2.9555684262722921</c:v>
                      </c:pt>
                      <c:pt idx="501">
                        <c:v>3.1159555938711709</c:v>
                      </c:pt>
                      <c:pt idx="502">
                        <c:v>3.2769722034980409</c:v>
                      </c:pt>
                      <c:pt idx="503">
                        <c:v>3.3426642387828478</c:v>
                      </c:pt>
                      <c:pt idx="504">
                        <c:v>3.2271205942388002</c:v>
                      </c:pt>
                      <c:pt idx="505">
                        <c:v>3.041197464680554</c:v>
                      </c:pt>
                      <c:pt idx="506">
                        <c:v>2.7923787834033691</c:v>
                      </c:pt>
                      <c:pt idx="507">
                        <c:v>2.4949425052530301</c:v>
                      </c:pt>
                      <c:pt idx="508">
                        <c:v>2.3002284255424641</c:v>
                      </c:pt>
                      <c:pt idx="509">
                        <c:v>2.2402549898837951</c:v>
                      </c:pt>
                      <c:pt idx="510">
                        <c:v>2.188098780063914</c:v>
                      </c:pt>
                      <c:pt idx="511">
                        <c:v>2.0830939492822962</c:v>
                      </c:pt>
                      <c:pt idx="512">
                        <c:v>2.074709025432945</c:v>
                      </c:pt>
                      <c:pt idx="513">
                        <c:v>2.2040080945815892</c:v>
                      </c:pt>
                      <c:pt idx="514">
                        <c:v>2.388142183492056</c:v>
                      </c:pt>
                      <c:pt idx="515">
                        <c:v>2.5367344251337158</c:v>
                      </c:pt>
                      <c:pt idx="516">
                        <c:v>2.638228840487336</c:v>
                      </c:pt>
                      <c:pt idx="517">
                        <c:v>2.6618539902667449</c:v>
                      </c:pt>
                      <c:pt idx="518">
                        <c:v>2.494015155356486</c:v>
                      </c:pt>
                      <c:pt idx="519">
                        <c:v>2.2625579878008759</c:v>
                      </c:pt>
                      <c:pt idx="520">
                        <c:v>2.1522735078855062</c:v>
                      </c:pt>
                      <c:pt idx="521">
                        <c:v>2.1017680448828391</c:v>
                      </c:pt>
                      <c:pt idx="522">
                        <c:v>2.123957640851236</c:v>
                      </c:pt>
                      <c:pt idx="523">
                        <c:v>1.99076844517678</c:v>
                      </c:pt>
                      <c:pt idx="524">
                        <c:v>1.888562944299006</c:v>
                      </c:pt>
                      <c:pt idx="525">
                        <c:v>1.8550019512434039</c:v>
                      </c:pt>
                      <c:pt idx="526">
                        <c:v>1.8739838126028801</c:v>
                      </c:pt>
                      <c:pt idx="527">
                        <c:v>1.909285412093622</c:v>
                      </c:pt>
                      <c:pt idx="528">
                        <c:v>1.9288104418446339</c:v>
                      </c:pt>
                      <c:pt idx="529">
                        <c:v>1.836698734873655</c:v>
                      </c:pt>
                      <c:pt idx="530">
                        <c:v>1.7351332641046799</c:v>
                      </c:pt>
                      <c:pt idx="531">
                        <c:v>1.787564170886474</c:v>
                      </c:pt>
                      <c:pt idx="532">
                        <c:v>1.8231046018733941</c:v>
                      </c:pt>
                      <c:pt idx="533">
                        <c:v>1.89251933031847</c:v>
                      </c:pt>
                      <c:pt idx="534">
                        <c:v>1.910050007764476</c:v>
                      </c:pt>
                      <c:pt idx="535">
                        <c:v>1.797075409829558</c:v>
                      </c:pt>
                      <c:pt idx="536">
                        <c:v>1.5519193763090759</c:v>
                      </c:pt>
                      <c:pt idx="537">
                        <c:v>1.28857265443752</c:v>
                      </c:pt>
                      <c:pt idx="538">
                        <c:v>1.0886169554950109</c:v>
                      </c:pt>
                      <c:pt idx="539">
                        <c:v>0.95699439439257161</c:v>
                      </c:pt>
                      <c:pt idx="540">
                        <c:v>0.83563364956889852</c:v>
                      </c:pt>
                      <c:pt idx="541">
                        <c:v>0.84038042358569609</c:v>
                      </c:pt>
                      <c:pt idx="542">
                        <c:v>0.83641921779177797</c:v>
                      </c:pt>
                      <c:pt idx="543">
                        <c:v>0.81481736283985406</c:v>
                      </c:pt>
                      <c:pt idx="544">
                        <c:v>0.62963763540716855</c:v>
                      </c:pt>
                      <c:pt idx="545">
                        <c:v>0.39818242358981282</c:v>
                      </c:pt>
                      <c:pt idx="546">
                        <c:v>0.28964388565228</c:v>
                      </c:pt>
                      <c:pt idx="547">
                        <c:v>0.34165531405422139</c:v>
                      </c:pt>
                      <c:pt idx="548">
                        <c:v>0.31952069314457598</c:v>
                      </c:pt>
                      <c:pt idx="549">
                        <c:v>0.13168705542608941</c:v>
                      </c:pt>
                      <c:pt idx="550">
                        <c:v>-2.354392383939034E-2</c:v>
                      </c:pt>
                      <c:pt idx="551">
                        <c:v>-9.9170496974797781E-2</c:v>
                      </c:pt>
                      <c:pt idx="552">
                        <c:v>-8.3686799710898416E-2</c:v>
                      </c:pt>
                      <c:pt idx="553">
                        <c:v>-1.627849891585002E-2</c:v>
                      </c:pt>
                      <c:pt idx="554">
                        <c:v>0.10300346955418389</c:v>
                      </c:pt>
                      <c:pt idx="555">
                        <c:v>5.3097251319783573E-2</c:v>
                      </c:pt>
                      <c:pt idx="556">
                        <c:v>-3.944577557332541E-2</c:v>
                      </c:pt>
                      <c:pt idx="557">
                        <c:v>-9.0784292785858575E-2</c:v>
                      </c:pt>
                      <c:pt idx="558">
                        <c:v>-1.116873924478223E-2</c:v>
                      </c:pt>
                      <c:pt idx="559">
                        <c:v>5.0133211286790637E-2</c:v>
                      </c:pt>
                      <c:pt idx="560">
                        <c:v>0.1107130564753195</c:v>
                      </c:pt>
                      <c:pt idx="561">
                        <c:v>0.17324499116708619</c:v>
                      </c:pt>
                      <c:pt idx="562">
                        <c:v>0.12803094239107421</c:v>
                      </c:pt>
                      <c:pt idx="563">
                        <c:v>6.5257034403331721E-2</c:v>
                      </c:pt>
                      <c:pt idx="564">
                        <c:v>-2.6443140717385419E-2</c:v>
                      </c:pt>
                      <c:pt idx="565">
                        <c:v>-5.7801666387999509E-2</c:v>
                      </c:pt>
                      <c:pt idx="566">
                        <c:v>-2.2512572017177591E-2</c:v>
                      </c:pt>
                      <c:pt idx="567">
                        <c:v>-7.7183550712245183E-2</c:v>
                      </c:pt>
                      <c:pt idx="568">
                        <c:v>-6.3905218266835248E-2</c:v>
                      </c:pt>
                      <c:pt idx="569">
                        <c:v>7.8513914934002643E-3</c:v>
                      </c:pt>
                      <c:pt idx="570">
                        <c:v>3.0274491337676221E-2</c:v>
                      </c:pt>
                      <c:pt idx="571">
                        <c:v>8.9211543166099375E-2</c:v>
                      </c:pt>
                      <c:pt idx="572">
                        <c:v>5.94126909674191E-2</c:v>
                      </c:pt>
                      <c:pt idx="573">
                        <c:v>1.474914026264197E-2</c:v>
                      </c:pt>
                      <c:pt idx="574">
                        <c:v>-4.1519741434456969E-2</c:v>
                      </c:pt>
                      <c:pt idx="575">
                        <c:v>-0.14235425369626181</c:v>
                      </c:pt>
                      <c:pt idx="576">
                        <c:v>-0.1913419965632186</c:v>
                      </c:pt>
                      <c:pt idx="577">
                        <c:v>-0.10445601304829739</c:v>
                      </c:pt>
                      <c:pt idx="578">
                        <c:v>8.8766941599487725E-2</c:v>
                      </c:pt>
                      <c:pt idx="579">
                        <c:v>0.25585238398339222</c:v>
                      </c:pt>
                      <c:pt idx="580">
                        <c:v>0.22782511768246519</c:v>
                      </c:pt>
                      <c:pt idx="581">
                        <c:v>0.1286994473396135</c:v>
                      </c:pt>
                      <c:pt idx="582">
                        <c:v>-5.9928647249659052E-2</c:v>
                      </c:pt>
                      <c:pt idx="583">
                        <c:v>-0.34471659212474448</c:v>
                      </c:pt>
                      <c:pt idx="584">
                        <c:v>-0.55727362658358293</c:v>
                      </c:pt>
                      <c:pt idx="585">
                        <c:v>-0.65894889003824264</c:v>
                      </c:pt>
                      <c:pt idx="586">
                        <c:v>-0.60051731873390501</c:v>
                      </c:pt>
                      <c:pt idx="587">
                        <c:v>-0.35367313350215118</c:v>
                      </c:pt>
                      <c:pt idx="588">
                        <c:v>4.8191092051452042E-2</c:v>
                      </c:pt>
                      <c:pt idx="589">
                        <c:v>0.50294499527914804</c:v>
                      </c:pt>
                      <c:pt idx="590">
                        <c:v>0.9088452105074144</c:v>
                      </c:pt>
                      <c:pt idx="591">
                        <c:v>1.210438964291924</c:v>
                      </c:pt>
                      <c:pt idx="592">
                        <c:v>1.250818972073404</c:v>
                      </c:pt>
                      <c:pt idx="593">
                        <c:v>1.126599817493829</c:v>
                      </c:pt>
                      <c:pt idx="594">
                        <c:v>0.97444206784302034</c:v>
                      </c:pt>
                      <c:pt idx="595">
                        <c:v>1.012118005192755</c:v>
                      </c:pt>
                      <c:pt idx="596">
                        <c:v>0.99799993848532365</c:v>
                      </c:pt>
                      <c:pt idx="597">
                        <c:v>0.9728272139319547</c:v>
                      </c:pt>
                      <c:pt idx="598">
                        <c:v>0.88379325527666353</c:v>
                      </c:pt>
                      <c:pt idx="599">
                        <c:v>0.96795385122078748</c:v>
                      </c:pt>
                      <c:pt idx="600">
                        <c:v>1.02356093275464</c:v>
                      </c:pt>
                      <c:pt idx="601">
                        <c:v>1.3703545848017671</c:v>
                      </c:pt>
                      <c:pt idx="602">
                        <c:v>1.214574124532191</c:v>
                      </c:pt>
                      <c:pt idx="603">
                        <c:v>1.0545262590085229</c:v>
                      </c:pt>
                      <c:pt idx="604">
                        <c:v>1.1740330975561659</c:v>
                      </c:pt>
                      <c:pt idx="605">
                        <c:v>1.300450197086886</c:v>
                      </c:pt>
                      <c:pt idx="606">
                        <c:v>1.481188230095259</c:v>
                      </c:pt>
                      <c:pt idx="607">
                        <c:v>1.694390694063898</c:v>
                      </c:pt>
                      <c:pt idx="608">
                        <c:v>1.8166947241283411</c:v>
                      </c:pt>
                      <c:pt idx="609">
                        <c:v>1.7215252004737811</c:v>
                      </c:pt>
                      <c:pt idx="610">
                        <c:v>1.5432027206392891</c:v>
                      </c:pt>
                      <c:pt idx="611">
                        <c:v>1.4061622397042211</c:v>
                      </c:pt>
                      <c:pt idx="612">
                        <c:v>1.407679934608759</c:v>
                      </c:pt>
                      <c:pt idx="613">
                        <c:v>1.553855102409158</c:v>
                      </c:pt>
                      <c:pt idx="614">
                        <c:v>1.699043354709417</c:v>
                      </c:pt>
                      <c:pt idx="615">
                        <c:v>1.6948825581842411</c:v>
                      </c:pt>
                      <c:pt idx="616">
                        <c:v>1.5541232942046579</c:v>
                      </c:pt>
                      <c:pt idx="617">
                        <c:v>1.414669827826311</c:v>
                      </c:pt>
                      <c:pt idx="618">
                        <c:v>1.409624891319095</c:v>
                      </c:pt>
                      <c:pt idx="619">
                        <c:v>1.3522306139108491</c:v>
                      </c:pt>
                      <c:pt idx="620">
                        <c:v>1.2477512108393209</c:v>
                      </c:pt>
                      <c:pt idx="621">
                        <c:v>1.1850244735566251</c:v>
                      </c:pt>
                      <c:pt idx="622">
                        <c:v>1.1102125106432119</c:v>
                      </c:pt>
                      <c:pt idx="623">
                        <c:v>0.96856763219966002</c:v>
                      </c:pt>
                      <c:pt idx="624">
                        <c:v>0.80977281060186423</c:v>
                      </c:pt>
                      <c:pt idx="625">
                        <c:v>0.67785324153969961</c:v>
                      </c:pt>
                      <c:pt idx="626">
                        <c:v>0.70886515832685848</c:v>
                      </c:pt>
                      <c:pt idx="627">
                        <c:v>0.78575645812610939</c:v>
                      </c:pt>
                      <c:pt idx="628">
                        <c:v>0.92026441468646369</c:v>
                      </c:pt>
                      <c:pt idx="629">
                        <c:v>1.0662695652273111</c:v>
                      </c:pt>
                      <c:pt idx="630">
                        <c:v>1.109308129672681</c:v>
                      </c:pt>
                      <c:pt idx="631">
                        <c:v>0.89513174662976835</c:v>
                      </c:pt>
                      <c:pt idx="632">
                        <c:v>0.68022808162816617</c:v>
                      </c:pt>
                      <c:pt idx="633">
                        <c:v>0.53461011273609016</c:v>
                      </c:pt>
                      <c:pt idx="634">
                        <c:v>0.47886765072962079</c:v>
                      </c:pt>
                      <c:pt idx="635">
                        <c:v>0.56212575680779109</c:v>
                      </c:pt>
                      <c:pt idx="636">
                        <c:v>0.72833573639937566</c:v>
                      </c:pt>
                      <c:pt idx="637">
                        <c:v>0.71358458004347292</c:v>
                      </c:pt>
                      <c:pt idx="638">
                        <c:v>0.80453495086809546</c:v>
                      </c:pt>
                      <c:pt idx="639">
                        <c:v>0.82388578598066353</c:v>
                      </c:pt>
                      <c:pt idx="640">
                        <c:v>0.77333086214601199</c:v>
                      </c:pt>
                      <c:pt idx="641">
                        <c:v>0.75126136026502799</c:v>
                      </c:pt>
                      <c:pt idx="642">
                        <c:v>0.68556833153097341</c:v>
                      </c:pt>
                      <c:pt idx="643">
                        <c:v>0.45445260671000398</c:v>
                      </c:pt>
                      <c:pt idx="644">
                        <c:v>0.20753011946683381</c:v>
                      </c:pt>
                      <c:pt idx="645">
                        <c:v>6.1998056799957204E-3</c:v>
                      </c:pt>
                      <c:pt idx="646">
                        <c:v>-5.0301882448407227E-2</c:v>
                      </c:pt>
                      <c:pt idx="647">
                        <c:v>5.0127260509135016E-4</c:v>
                      </c:pt>
                      <c:pt idx="648">
                        <c:v>1.2278750799949579E-3</c:v>
                      </c:pt>
                      <c:pt idx="649">
                        <c:v>-4.6901807175722857E-2</c:v>
                      </c:pt>
                      <c:pt idx="650">
                        <c:v>-0.12495607901926351</c:v>
                      </c:pt>
                      <c:pt idx="651">
                        <c:v>-0.175184189482048</c:v>
                      </c:pt>
                      <c:pt idx="652">
                        <c:v>-0.29699729823957621</c:v>
                      </c:pt>
                      <c:pt idx="653">
                        <c:v>-0.41926608376738811</c:v>
                      </c:pt>
                      <c:pt idx="654">
                        <c:v>-0.62853769706082696</c:v>
                      </c:pt>
                      <c:pt idx="655">
                        <c:v>-0.74042337852530837</c:v>
                      </c:pt>
                      <c:pt idx="656">
                        <c:v>-0.75378866795420518</c:v>
                      </c:pt>
                      <c:pt idx="657">
                        <c:v>-0.88379944676907407</c:v>
                      </c:pt>
                      <c:pt idx="658">
                        <c:v>-0.97261304273771054</c:v>
                      </c:pt>
                      <c:pt idx="659">
                        <c:v>-1.077815859567212</c:v>
                      </c:pt>
                      <c:pt idx="660">
                        <c:v>-1.2728808533965661</c:v>
                      </c:pt>
                      <c:pt idx="661">
                        <c:v>-1.493080327209851</c:v>
                      </c:pt>
                      <c:pt idx="662">
                        <c:v>-1.4319443014818889</c:v>
                      </c:pt>
                      <c:pt idx="663">
                        <c:v>-1.2958013694308681</c:v>
                      </c:pt>
                      <c:pt idx="664">
                        <c:v>-1.2204559457887829</c:v>
                      </c:pt>
                      <c:pt idx="665">
                        <c:v>0.75256918596998612</c:v>
                      </c:pt>
                      <c:pt idx="666">
                        <c:v>0.59188239585274904</c:v>
                      </c:pt>
                      <c:pt idx="667">
                        <c:v>0.35870328757843012</c:v>
                      </c:pt>
                      <c:pt idx="668">
                        <c:v>0.15743137074037319</c:v>
                      </c:pt>
                      <c:pt idx="669">
                        <c:v>-3.188439692273021E-3</c:v>
                      </c:pt>
                      <c:pt idx="670">
                        <c:v>-0.20977058299050019</c:v>
                      </c:pt>
                      <c:pt idx="671">
                        <c:v>-0.31883863737598922</c:v>
                      </c:pt>
                      <c:pt idx="672">
                        <c:v>-0.47510519376935878</c:v>
                      </c:pt>
                      <c:pt idx="673">
                        <c:v>-0.59349941772146009</c:v>
                      </c:pt>
                      <c:pt idx="674">
                        <c:v>-0.7620264095741015</c:v>
                      </c:pt>
                      <c:pt idx="675">
                        <c:v>-0.71776638175967833</c:v>
                      </c:pt>
                      <c:pt idx="676">
                        <c:v>-0.50202455973194104</c:v>
                      </c:pt>
                      <c:pt idx="677">
                        <c:v>-0.26160852190560802</c:v>
                      </c:pt>
                      <c:pt idx="678">
                        <c:v>-6.1204439662355073E-2</c:v>
                      </c:pt>
                      <c:pt idx="679">
                        <c:v>1.37182280094511E-2</c:v>
                      </c:pt>
                      <c:pt idx="680">
                        <c:v>3.2181337565092158E-2</c:v>
                      </c:pt>
                      <c:pt idx="681">
                        <c:v>-4.0381438201654393E-2</c:v>
                      </c:pt>
                      <c:pt idx="682">
                        <c:v>-2.51903890425258</c:v>
                      </c:pt>
                      <c:pt idx="683">
                        <c:v>-0.52917295809398124</c:v>
                      </c:pt>
                      <c:pt idx="684">
                        <c:v>-2.7866663468294699</c:v>
                      </c:pt>
                      <c:pt idx="685">
                        <c:v>-2.5205130243462568</c:v>
                      </c:pt>
                      <c:pt idx="686">
                        <c:v>-2.6148162899555971</c:v>
                      </c:pt>
                      <c:pt idx="687">
                        <c:v>-2.4170126825194029</c:v>
                      </c:pt>
                      <c:pt idx="688">
                        <c:v>-2.0568684948437128</c:v>
                      </c:pt>
                      <c:pt idx="689">
                        <c:v>-1.97613213650161</c:v>
                      </c:pt>
                      <c:pt idx="690">
                        <c:v>-1.852750761299659</c:v>
                      </c:pt>
                      <c:pt idx="691">
                        <c:v>-1.780238509839956</c:v>
                      </c:pt>
                      <c:pt idx="692">
                        <c:v>-1.6456246334816209</c:v>
                      </c:pt>
                      <c:pt idx="693">
                        <c:v>-1.6580302318889071</c:v>
                      </c:pt>
                      <c:pt idx="694">
                        <c:v>-1.7065134121527461</c:v>
                      </c:pt>
                      <c:pt idx="695">
                        <c:v>-1.794167210080422</c:v>
                      </c:pt>
                      <c:pt idx="696">
                        <c:v>-1.9206656847029639</c:v>
                      </c:pt>
                      <c:pt idx="697">
                        <c:v>-1.918670764257876</c:v>
                      </c:pt>
                      <c:pt idx="698">
                        <c:v>-1.8714507898382691</c:v>
                      </c:pt>
                      <c:pt idx="699">
                        <c:v>-1.76002008970339</c:v>
                      </c:pt>
                      <c:pt idx="700">
                        <c:v>-1.6853197839570679</c:v>
                      </c:pt>
                      <c:pt idx="701">
                        <c:v>-1.643313043176706</c:v>
                      </c:pt>
                      <c:pt idx="702">
                        <c:v>-1.462001578837208</c:v>
                      </c:pt>
                      <c:pt idx="703">
                        <c:v>-1.191926499869389</c:v>
                      </c:pt>
                      <c:pt idx="704">
                        <c:v>-1.0631909773448049</c:v>
                      </c:pt>
                      <c:pt idx="705">
                        <c:v>-0.98721871702873831</c:v>
                      </c:pt>
                      <c:pt idx="706">
                        <c:v>-0.83140685671801517</c:v>
                      </c:pt>
                      <c:pt idx="707">
                        <c:v>-0.7315100171247807</c:v>
                      </c:pt>
                      <c:pt idx="708">
                        <c:v>-0.72952091992530255</c:v>
                      </c:pt>
                      <c:pt idx="709">
                        <c:v>0.88575142585151712</c:v>
                      </c:pt>
                      <c:pt idx="710">
                        <c:v>1.050892761276625</c:v>
                      </c:pt>
                      <c:pt idx="711">
                        <c:v>1.17964375576733</c:v>
                      </c:pt>
                      <c:pt idx="712">
                        <c:v>1.3270149915154821</c:v>
                      </c:pt>
                      <c:pt idx="713">
                        <c:v>1.4395755707982341</c:v>
                      </c:pt>
                      <c:pt idx="714">
                        <c:v>1.71192952468679</c:v>
                      </c:pt>
                      <c:pt idx="715">
                        <c:v>1.858799656805934</c:v>
                      </c:pt>
                      <c:pt idx="716">
                        <c:v>1.9407979072153041</c:v>
                      </c:pt>
                      <c:pt idx="717">
                        <c:v>1.898452121307115</c:v>
                      </c:pt>
                      <c:pt idx="718">
                        <c:v>1.7167305239252419</c:v>
                      </c:pt>
                      <c:pt idx="719">
                        <c:v>1.470123215243295</c:v>
                      </c:pt>
                      <c:pt idx="720">
                        <c:v>1.1827369468862561</c:v>
                      </c:pt>
                      <c:pt idx="721">
                        <c:v>1.028011161668184</c:v>
                      </c:pt>
                      <c:pt idx="722">
                        <c:v>1.0796735107039841</c:v>
                      </c:pt>
                      <c:pt idx="723">
                        <c:v>2.620251509459838</c:v>
                      </c:pt>
                      <c:pt idx="724">
                        <c:v>1.2802111450672069</c:v>
                      </c:pt>
                      <c:pt idx="725">
                        <c:v>2.7602811138858678</c:v>
                      </c:pt>
                      <c:pt idx="726">
                        <c:v>1.2784598184828371</c:v>
                      </c:pt>
                      <c:pt idx="727">
                        <c:v>1.080917288135137</c:v>
                      </c:pt>
                      <c:pt idx="728">
                        <c:v>0.9521101016117115</c:v>
                      </c:pt>
                      <c:pt idx="729">
                        <c:v>0.90151078264658524</c:v>
                      </c:pt>
                      <c:pt idx="730">
                        <c:v>0.98018514855892813</c:v>
                      </c:pt>
                      <c:pt idx="731">
                        <c:v>1.0262028893135851</c:v>
                      </c:pt>
                      <c:pt idx="732">
                        <c:v>0.97605536670399018</c:v>
                      </c:pt>
                      <c:pt idx="733">
                        <c:v>0.87816066295501738</c:v>
                      </c:pt>
                      <c:pt idx="734">
                        <c:v>0.63921058037843259</c:v>
                      </c:pt>
                      <c:pt idx="735">
                        <c:v>0.50551633291508935</c:v>
                      </c:pt>
                      <c:pt idx="736">
                        <c:v>0.61605076726470931</c:v>
                      </c:pt>
                      <c:pt idx="737">
                        <c:v>0.82796362639811438</c:v>
                      </c:pt>
                      <c:pt idx="738">
                        <c:v>1.0835748532940681</c:v>
                      </c:pt>
                      <c:pt idx="739">
                        <c:v>1.3105222805584009</c:v>
                      </c:pt>
                      <c:pt idx="740">
                        <c:v>1.4598180259587989</c:v>
                      </c:pt>
                      <c:pt idx="741">
                        <c:v>1.5599823184847439</c:v>
                      </c:pt>
                      <c:pt idx="742">
                        <c:v>1.6762874516395609</c:v>
                      </c:pt>
                      <c:pt idx="743">
                        <c:v>1.781299378985022</c:v>
                      </c:pt>
                      <c:pt idx="744">
                        <c:v>1.972245074100087</c:v>
                      </c:pt>
                      <c:pt idx="745">
                        <c:v>2.0896284978871851</c:v>
                      </c:pt>
                      <c:pt idx="746">
                        <c:v>1.976055549727233</c:v>
                      </c:pt>
                      <c:pt idx="747">
                        <c:v>1.9216563171962431</c:v>
                      </c:pt>
                      <c:pt idx="748">
                        <c:v>1.9837903463801989</c:v>
                      </c:pt>
                      <c:pt idx="749">
                        <c:v>4.7440717784590056</c:v>
                      </c:pt>
                      <c:pt idx="750">
                        <c:v>4.8012900259220741</c:v>
                      </c:pt>
                      <c:pt idx="751">
                        <c:v>5.0134990096569227</c:v>
                      </c:pt>
                      <c:pt idx="752">
                        <c:v>5.2000901643725648</c:v>
                      </c:pt>
                      <c:pt idx="753">
                        <c:v>5.3351203467460939</c:v>
                      </c:pt>
                      <c:pt idx="754">
                        <c:v>5.4697094768492782</c:v>
                      </c:pt>
                      <c:pt idx="755">
                        <c:v>5.6356430580687409</c:v>
                      </c:pt>
                      <c:pt idx="756">
                        <c:v>5.7814866405811562</c:v>
                      </c:pt>
                      <c:pt idx="757">
                        <c:v>5.8985821305240567</c:v>
                      </c:pt>
                      <c:pt idx="758">
                        <c:v>5.9052892387604734</c:v>
                      </c:pt>
                      <c:pt idx="759">
                        <c:v>5.9244796614439439</c:v>
                      </c:pt>
                      <c:pt idx="760">
                        <c:v>5.8673567323599229</c:v>
                      </c:pt>
                      <c:pt idx="761">
                        <c:v>5.7539177199719189</c:v>
                      </c:pt>
                      <c:pt idx="762">
                        <c:v>5.5985783588668134</c:v>
                      </c:pt>
                      <c:pt idx="763">
                        <c:v>5.2532168246407078</c:v>
                      </c:pt>
                      <c:pt idx="764">
                        <c:v>4.9461795463627212</c:v>
                      </c:pt>
                      <c:pt idx="765">
                        <c:v>4.7940619929940533</c:v>
                      </c:pt>
                      <c:pt idx="766">
                        <c:v>4.6801028606076089</c:v>
                      </c:pt>
                      <c:pt idx="767">
                        <c:v>4.588214454657459</c:v>
                      </c:pt>
                      <c:pt idx="768">
                        <c:v>4.467424442355445</c:v>
                      </c:pt>
                      <c:pt idx="769">
                        <c:v>4.4650274328844786</c:v>
                      </c:pt>
                      <c:pt idx="770">
                        <c:v>4.6996563633585069</c:v>
                      </c:pt>
                      <c:pt idx="771">
                        <c:v>4.6543888229076069</c:v>
                      </c:pt>
                      <c:pt idx="772">
                        <c:v>4.4867600569314456</c:v>
                      </c:pt>
                      <c:pt idx="773">
                        <c:v>4.2312429366361739</c:v>
                      </c:pt>
                      <c:pt idx="774">
                        <c:v>3.9943598990025988</c:v>
                      </c:pt>
                      <c:pt idx="775">
                        <c:v>3.7909045279920481</c:v>
                      </c:pt>
                      <c:pt idx="776">
                        <c:v>3.678114583410486</c:v>
                      </c:pt>
                      <c:pt idx="777">
                        <c:v>3.7217656871311342</c:v>
                      </c:pt>
                      <c:pt idx="778">
                        <c:v>3.9405500391232868</c:v>
                      </c:pt>
                      <c:pt idx="779">
                        <c:v>4.2471677286908829</c:v>
                      </c:pt>
                      <c:pt idx="780">
                        <c:v>4.4869973809260788</c:v>
                      </c:pt>
                      <c:pt idx="781">
                        <c:v>4.6127199086931743</c:v>
                      </c:pt>
                      <c:pt idx="782">
                        <c:v>4.6513368985241792</c:v>
                      </c:pt>
                      <c:pt idx="783">
                        <c:v>4.6136703296607111</c:v>
                      </c:pt>
                      <c:pt idx="784">
                        <c:v>4.4503240466950746</c:v>
                      </c:pt>
                      <c:pt idx="785">
                        <c:v>4.2081419143103336</c:v>
                      </c:pt>
                      <c:pt idx="786">
                        <c:v>4.0282354157637892</c:v>
                      </c:pt>
                      <c:pt idx="787">
                        <c:v>2.9566464880160348</c:v>
                      </c:pt>
                      <c:pt idx="788">
                        <c:v>3.8880836343932388</c:v>
                      </c:pt>
                      <c:pt idx="789">
                        <c:v>3.7609280467652519</c:v>
                      </c:pt>
                      <c:pt idx="790">
                        <c:v>3.5835902138176201</c:v>
                      </c:pt>
                      <c:pt idx="791">
                        <c:v>3.4811503312181751</c:v>
                      </c:pt>
                      <c:pt idx="792">
                        <c:v>3.3775603333487338</c:v>
                      </c:pt>
                      <c:pt idx="793">
                        <c:v>3.1177458773218469</c:v>
                      </c:pt>
                      <c:pt idx="794">
                        <c:v>2.9938662409827339</c:v>
                      </c:pt>
                      <c:pt idx="795">
                        <c:v>2.890685309915479</c:v>
                      </c:pt>
                      <c:pt idx="796">
                        <c:v>2.859513214055835</c:v>
                      </c:pt>
                      <c:pt idx="797">
                        <c:v>3.136898626682715</c:v>
                      </c:pt>
                      <c:pt idx="798">
                        <c:v>3.360225241582258</c:v>
                      </c:pt>
                      <c:pt idx="799">
                        <c:v>2.486975180076318</c:v>
                      </c:pt>
                      <c:pt idx="800">
                        <c:v>3.3901318129150559</c:v>
                      </c:pt>
                      <c:pt idx="801">
                        <c:v>3.3521957415935448</c:v>
                      </c:pt>
                      <c:pt idx="802">
                        <c:v>1.971517014142824</c:v>
                      </c:pt>
                      <c:pt idx="803">
                        <c:v>1.7341815955716999</c:v>
                      </c:pt>
                      <c:pt idx="804">
                        <c:v>1.6097664295797509</c:v>
                      </c:pt>
                      <c:pt idx="805">
                        <c:v>1.512949658377966</c:v>
                      </c:pt>
                      <c:pt idx="806">
                        <c:v>1.4806954350574539</c:v>
                      </c:pt>
                      <c:pt idx="807">
                        <c:v>3.3369043910305209</c:v>
                      </c:pt>
                      <c:pt idx="808">
                        <c:v>1.644240770413242</c:v>
                      </c:pt>
                      <c:pt idx="809">
                        <c:v>3.5626817425408781</c:v>
                      </c:pt>
                      <c:pt idx="810">
                        <c:v>3.6496928586580419</c:v>
                      </c:pt>
                      <c:pt idx="811">
                        <c:v>3.761811591843605</c:v>
                      </c:pt>
                      <c:pt idx="812">
                        <c:v>3.7763170983916332</c:v>
                      </c:pt>
                      <c:pt idx="813">
                        <c:v>3.834902552631501</c:v>
                      </c:pt>
                      <c:pt idx="814">
                        <c:v>3.8249891725402958</c:v>
                      </c:pt>
                      <c:pt idx="815">
                        <c:v>3.6992337283521759</c:v>
                      </c:pt>
                      <c:pt idx="816">
                        <c:v>3.6016029682304431</c:v>
                      </c:pt>
                      <c:pt idx="817">
                        <c:v>3.518123292157108</c:v>
                      </c:pt>
                      <c:pt idx="818">
                        <c:v>3.5552086174121711</c:v>
                      </c:pt>
                      <c:pt idx="819">
                        <c:v>3.56514613897401</c:v>
                      </c:pt>
                      <c:pt idx="820">
                        <c:v>3.409559471240097</c:v>
                      </c:pt>
                      <c:pt idx="821">
                        <c:v>3.046424793393534</c:v>
                      </c:pt>
                      <c:pt idx="822">
                        <c:v>2.597616576505144</c:v>
                      </c:pt>
                      <c:pt idx="823">
                        <c:v>2.4119055381677321</c:v>
                      </c:pt>
                      <c:pt idx="824">
                        <c:v>2.4820827682941422</c:v>
                      </c:pt>
                      <c:pt idx="825">
                        <c:v>2.6184816314850181</c:v>
                      </c:pt>
                      <c:pt idx="826">
                        <c:v>2.854401333338374</c:v>
                      </c:pt>
                      <c:pt idx="827">
                        <c:v>3.0826307914161299</c:v>
                      </c:pt>
                      <c:pt idx="828">
                        <c:v>3.2855271087526048</c:v>
                      </c:pt>
                      <c:pt idx="829">
                        <c:v>3.3453424365919928</c:v>
                      </c:pt>
                      <c:pt idx="830">
                        <c:v>3.4189773107503871</c:v>
                      </c:pt>
                      <c:pt idx="831">
                        <c:v>3.3250981259835388</c:v>
                      </c:pt>
                      <c:pt idx="832">
                        <c:v>3.2487193714368821</c:v>
                      </c:pt>
                      <c:pt idx="833">
                        <c:v>3.2430166998067289</c:v>
                      </c:pt>
                      <c:pt idx="834">
                        <c:v>3.2817641764037728</c:v>
                      </c:pt>
                      <c:pt idx="835">
                        <c:v>3.203752669918952</c:v>
                      </c:pt>
                      <c:pt idx="836">
                        <c:v>3.2362319092181431</c:v>
                      </c:pt>
                      <c:pt idx="837">
                        <c:v>3.3035714417501971</c:v>
                      </c:pt>
                      <c:pt idx="838">
                        <c:v>3.2420422581812511</c:v>
                      </c:pt>
                      <c:pt idx="839">
                        <c:v>3.157216580023614</c:v>
                      </c:pt>
                      <c:pt idx="840">
                        <c:v>3.0681682489263662</c:v>
                      </c:pt>
                      <c:pt idx="841">
                        <c:v>2.8891824420406129</c:v>
                      </c:pt>
                      <c:pt idx="842">
                        <c:v>2.8226611897191369</c:v>
                      </c:pt>
                      <c:pt idx="843">
                        <c:v>2.8699199847972041</c:v>
                      </c:pt>
                      <c:pt idx="844">
                        <c:v>3.0944957967916018</c:v>
                      </c:pt>
                      <c:pt idx="845">
                        <c:v>3.2944860550467112</c:v>
                      </c:pt>
                      <c:pt idx="846">
                        <c:v>3.4270082337048109</c:v>
                      </c:pt>
                      <c:pt idx="847">
                        <c:v>3.5696247909195788</c:v>
                      </c:pt>
                      <c:pt idx="848">
                        <c:v>3.6456580157834488</c:v>
                      </c:pt>
                      <c:pt idx="849">
                        <c:v>3.698148445762838</c:v>
                      </c:pt>
                      <c:pt idx="850">
                        <c:v>3.7002301378978641</c:v>
                      </c:pt>
                      <c:pt idx="851">
                        <c:v>3.6924885318032752</c:v>
                      </c:pt>
                      <c:pt idx="852">
                        <c:v>3.653573853525041</c:v>
                      </c:pt>
                      <c:pt idx="853">
                        <c:v>3.496295569212605</c:v>
                      </c:pt>
                      <c:pt idx="854">
                        <c:v>3.2562739321505099</c:v>
                      </c:pt>
                      <c:pt idx="855">
                        <c:v>3.2706577071176159</c:v>
                      </c:pt>
                      <c:pt idx="856">
                        <c:v>3.312086432096855</c:v>
                      </c:pt>
                      <c:pt idx="857">
                        <c:v>3.2471609441289582</c:v>
                      </c:pt>
                      <c:pt idx="858">
                        <c:v>3.3162414370707189</c:v>
                      </c:pt>
                      <c:pt idx="859">
                        <c:v>3.3716484219357921</c:v>
                      </c:pt>
                      <c:pt idx="860">
                        <c:v>3.301386004456881</c:v>
                      </c:pt>
                      <c:pt idx="861">
                        <c:v>3.2375542995424502</c:v>
                      </c:pt>
                      <c:pt idx="862">
                        <c:v>3.2834131350072489</c:v>
                      </c:pt>
                      <c:pt idx="863">
                        <c:v>3.3631402935259151</c:v>
                      </c:pt>
                      <c:pt idx="864">
                        <c:v>3.4798589372551629</c:v>
                      </c:pt>
                      <c:pt idx="865">
                        <c:v>3.505398414722301</c:v>
                      </c:pt>
                      <c:pt idx="866">
                        <c:v>3.5467577771326</c:v>
                      </c:pt>
                      <c:pt idx="867">
                        <c:v>3.5767056662556849</c:v>
                      </c:pt>
                      <c:pt idx="868">
                        <c:v>3.6749865933799368</c:v>
                      </c:pt>
                      <c:pt idx="869">
                        <c:v>3.678695189902176</c:v>
                      </c:pt>
                      <c:pt idx="870">
                        <c:v>3.536937646407758</c:v>
                      </c:pt>
                      <c:pt idx="871">
                        <c:v>3.3283698961860599</c:v>
                      </c:pt>
                      <c:pt idx="872">
                        <c:v>3.1412908239238462</c:v>
                      </c:pt>
                      <c:pt idx="873">
                        <c:v>2.966445028404288</c:v>
                      </c:pt>
                      <c:pt idx="874">
                        <c:v>2.911130399305895</c:v>
                      </c:pt>
                      <c:pt idx="875">
                        <c:v>2.9302058565961131</c:v>
                      </c:pt>
                      <c:pt idx="876">
                        <c:v>3.149889280044456</c:v>
                      </c:pt>
                      <c:pt idx="877">
                        <c:v>3.376960091685151</c:v>
                      </c:pt>
                      <c:pt idx="878">
                        <c:v>3.4854220025151901</c:v>
                      </c:pt>
                      <c:pt idx="879">
                        <c:v>4.6296291711062523</c:v>
                      </c:pt>
                      <c:pt idx="880">
                        <c:v>4.5612324540346343</c:v>
                      </c:pt>
                      <c:pt idx="881">
                        <c:v>4.4815280500487091</c:v>
                      </c:pt>
                      <c:pt idx="882">
                        <c:v>4.4623038227313607</c:v>
                      </c:pt>
                      <c:pt idx="883">
                        <c:v>4.4706151587769201</c:v>
                      </c:pt>
                      <c:pt idx="884">
                        <c:v>4.3621888419487194</c:v>
                      </c:pt>
                      <c:pt idx="885">
                        <c:v>4.1997616457640028</c:v>
                      </c:pt>
                      <c:pt idx="886">
                        <c:v>4.0034546564948412</c:v>
                      </c:pt>
                      <c:pt idx="887">
                        <c:v>3.7953005813284308</c:v>
                      </c:pt>
                      <c:pt idx="888">
                        <c:v>3.574693103861696</c:v>
                      </c:pt>
                      <c:pt idx="889">
                        <c:v>3.2892830181994639</c:v>
                      </c:pt>
                      <c:pt idx="890">
                        <c:v>3.1310956225483988</c:v>
                      </c:pt>
                      <c:pt idx="891">
                        <c:v>3.053505746574583</c:v>
                      </c:pt>
                      <c:pt idx="892">
                        <c:v>2.8961895496148728</c:v>
                      </c:pt>
                      <c:pt idx="893">
                        <c:v>2.8638276166097691</c:v>
                      </c:pt>
                      <c:pt idx="894">
                        <c:v>2.961624581379886</c:v>
                      </c:pt>
                      <c:pt idx="895">
                        <c:v>3.1912645779317419</c:v>
                      </c:pt>
                      <c:pt idx="896">
                        <c:v>3.3920706374830778</c:v>
                      </c:pt>
                      <c:pt idx="897">
                        <c:v>3.441787236828457</c:v>
                      </c:pt>
                      <c:pt idx="898">
                        <c:v>3.3651807922002299</c:v>
                      </c:pt>
                      <c:pt idx="899">
                        <c:v>3.0895558241290662</c:v>
                      </c:pt>
                      <c:pt idx="900">
                        <c:v>1.7883360423528289</c:v>
                      </c:pt>
                      <c:pt idx="901">
                        <c:v>2.138429061749278</c:v>
                      </c:pt>
                      <c:pt idx="902">
                        <c:v>1.8732888961347851</c:v>
                      </c:pt>
                      <c:pt idx="903">
                        <c:v>1.9611687149733339</c:v>
                      </c:pt>
                      <c:pt idx="904">
                        <c:v>2.1930611771285222</c:v>
                      </c:pt>
                      <c:pt idx="905">
                        <c:v>2.381678589481123</c:v>
                      </c:pt>
                      <c:pt idx="906">
                        <c:v>2.5457194976597171</c:v>
                      </c:pt>
                      <c:pt idx="907">
                        <c:v>2.594914632768035</c:v>
                      </c:pt>
                      <c:pt idx="908">
                        <c:v>2.5012370906800681</c:v>
                      </c:pt>
                      <c:pt idx="909">
                        <c:v>2.3728920770963979</c:v>
                      </c:pt>
                      <c:pt idx="910">
                        <c:v>2.4411499868026789</c:v>
                      </c:pt>
                      <c:pt idx="911">
                        <c:v>2.6883217778069421</c:v>
                      </c:pt>
                      <c:pt idx="912">
                        <c:v>2.950203348794997</c:v>
                      </c:pt>
                      <c:pt idx="913">
                        <c:v>3.1082987937388422</c:v>
                      </c:pt>
                      <c:pt idx="914">
                        <c:v>3.1156068209788681</c:v>
                      </c:pt>
                      <c:pt idx="915">
                        <c:v>3.0793313526206818</c:v>
                      </c:pt>
                      <c:pt idx="916">
                        <c:v>3.216006153875782</c:v>
                      </c:pt>
                      <c:pt idx="917">
                        <c:v>3.4189105324253899</c:v>
                      </c:pt>
                      <c:pt idx="918">
                        <c:v>3.561006351638242</c:v>
                      </c:pt>
                      <c:pt idx="919">
                        <c:v>3.6511436287092591</c:v>
                      </c:pt>
                      <c:pt idx="920">
                        <c:v>3.5796281045926999</c:v>
                      </c:pt>
                      <c:pt idx="921">
                        <c:v>3.298380638889411</c:v>
                      </c:pt>
                      <c:pt idx="922">
                        <c:v>3.0340704309930082</c:v>
                      </c:pt>
                      <c:pt idx="923">
                        <c:v>2.8334672373824019</c:v>
                      </c:pt>
                      <c:pt idx="924">
                        <c:v>2.652243711121737</c:v>
                      </c:pt>
                      <c:pt idx="925">
                        <c:v>2.5516135142231469</c:v>
                      </c:pt>
                      <c:pt idx="926">
                        <c:v>2.4138987869685038</c:v>
                      </c:pt>
                      <c:pt idx="927">
                        <c:v>2.3691712250940702</c:v>
                      </c:pt>
                      <c:pt idx="928">
                        <c:v>2.5673805099215339</c:v>
                      </c:pt>
                      <c:pt idx="929">
                        <c:v>2.5520839151517332</c:v>
                      </c:pt>
                      <c:pt idx="930">
                        <c:v>2.4722569823243861</c:v>
                      </c:pt>
                      <c:pt idx="931">
                        <c:v>2.3558866495957491</c:v>
                      </c:pt>
                      <c:pt idx="932">
                        <c:v>2.3448242873194309</c:v>
                      </c:pt>
                      <c:pt idx="933">
                        <c:v>2.3770014911537598</c:v>
                      </c:pt>
                      <c:pt idx="934">
                        <c:v>2.5062783972060139</c:v>
                      </c:pt>
                      <c:pt idx="935">
                        <c:v>2.6533210645522289</c:v>
                      </c:pt>
                      <c:pt idx="936">
                        <c:v>2.7337274369536519</c:v>
                      </c:pt>
                      <c:pt idx="937">
                        <c:v>2.8522057905187479</c:v>
                      </c:pt>
                      <c:pt idx="938">
                        <c:v>3.0420909310750721</c:v>
                      </c:pt>
                      <c:pt idx="939">
                        <c:v>3.4036530385972532</c:v>
                      </c:pt>
                      <c:pt idx="940">
                        <c:v>3.7189090384418328</c:v>
                      </c:pt>
                      <c:pt idx="941">
                        <c:v>4.1041109819189749</c:v>
                      </c:pt>
                      <c:pt idx="942">
                        <c:v>4.2684139522509188</c:v>
                      </c:pt>
                      <c:pt idx="943">
                        <c:v>4.2867672464152484</c:v>
                      </c:pt>
                      <c:pt idx="944">
                        <c:v>4.2911462664186342</c:v>
                      </c:pt>
                      <c:pt idx="945">
                        <c:v>4.3411213993003868</c:v>
                      </c:pt>
                      <c:pt idx="946">
                        <c:v>4.3467454752877543</c:v>
                      </c:pt>
                      <c:pt idx="947">
                        <c:v>4.2468952077695299</c:v>
                      </c:pt>
                      <c:pt idx="948">
                        <c:v>4.1339284459557577</c:v>
                      </c:pt>
                      <c:pt idx="949">
                        <c:v>4.2032841612772476</c:v>
                      </c:pt>
                      <c:pt idx="950">
                        <c:v>4.4301361595387299</c:v>
                      </c:pt>
                      <c:pt idx="951">
                        <c:v>4.5746746716132218</c:v>
                      </c:pt>
                      <c:pt idx="952">
                        <c:v>4.6170900193079776</c:v>
                      </c:pt>
                      <c:pt idx="953">
                        <c:v>6.0559621903059053</c:v>
                      </c:pt>
                      <c:pt idx="954">
                        <c:v>6.0068416536886016</c:v>
                      </c:pt>
                      <c:pt idx="955">
                        <c:v>4.5199453515860384</c:v>
                      </c:pt>
                      <c:pt idx="956">
                        <c:v>5.966279765331362</c:v>
                      </c:pt>
                      <c:pt idx="957">
                        <c:v>5.9971096257335628</c:v>
                      </c:pt>
                      <c:pt idx="958">
                        <c:v>6.0433473782875788</c:v>
                      </c:pt>
                      <c:pt idx="959">
                        <c:v>4.2384133408446472</c:v>
                      </c:pt>
                      <c:pt idx="960">
                        <c:v>4.0859253691750661</c:v>
                      </c:pt>
                      <c:pt idx="961">
                        <c:v>3.9886354253498739</c:v>
                      </c:pt>
                      <c:pt idx="962">
                        <c:v>3.7723359397369389</c:v>
                      </c:pt>
                      <c:pt idx="963">
                        <c:v>3.5228908386491509</c:v>
                      </c:pt>
                      <c:pt idx="964">
                        <c:v>3.3867030141665091</c:v>
                      </c:pt>
                      <c:pt idx="965">
                        <c:v>3.408423952658461</c:v>
                      </c:pt>
                      <c:pt idx="966">
                        <c:v>3.549897513680373</c:v>
                      </c:pt>
                      <c:pt idx="967">
                        <c:v>3.614979717754168</c:v>
                      </c:pt>
                      <c:pt idx="968">
                        <c:v>3.5175429086213148</c:v>
                      </c:pt>
                      <c:pt idx="969">
                        <c:v>3.2300147113211239</c:v>
                      </c:pt>
                      <c:pt idx="970">
                        <c:v>2.9033765722478702</c:v>
                      </c:pt>
                      <c:pt idx="971">
                        <c:v>2.6333662261134738</c:v>
                      </c:pt>
                      <c:pt idx="972">
                        <c:v>2.6653304210514701</c:v>
                      </c:pt>
                      <c:pt idx="973">
                        <c:v>2.831497536912325</c:v>
                      </c:pt>
                      <c:pt idx="974">
                        <c:v>2.929639416015926</c:v>
                      </c:pt>
                      <c:pt idx="975">
                        <c:v>2.94162156180376</c:v>
                      </c:pt>
                      <c:pt idx="976">
                        <c:v>2.9428622354757281</c:v>
                      </c:pt>
                      <c:pt idx="977">
                        <c:v>2.869706245410117</c:v>
                      </c:pt>
                      <c:pt idx="978">
                        <c:v>2.721578698097002</c:v>
                      </c:pt>
                      <c:pt idx="979">
                        <c:v>2.5936284188932741</c:v>
                      </c:pt>
                      <c:pt idx="980">
                        <c:v>2.497939389029427</c:v>
                      </c:pt>
                      <c:pt idx="981">
                        <c:v>2.5841321975345228</c:v>
                      </c:pt>
                      <c:pt idx="982">
                        <c:v>2.7302176200010821</c:v>
                      </c:pt>
                      <c:pt idx="983">
                        <c:v>2.778049523531676</c:v>
                      </c:pt>
                      <c:pt idx="984">
                        <c:v>2.651146890880582</c:v>
                      </c:pt>
                      <c:pt idx="985">
                        <c:v>2.453420113485822</c:v>
                      </c:pt>
                      <c:pt idx="986">
                        <c:v>2.3668319380311931</c:v>
                      </c:pt>
                      <c:pt idx="987">
                        <c:v>2.345366063741499</c:v>
                      </c:pt>
                      <c:pt idx="988">
                        <c:v>2.3620310402361082</c:v>
                      </c:pt>
                      <c:pt idx="989">
                        <c:v>2.289519435792287</c:v>
                      </c:pt>
                      <c:pt idx="990">
                        <c:v>2.2491701982917278</c:v>
                      </c:pt>
                      <c:pt idx="991">
                        <c:v>2.1210109268473269</c:v>
                      </c:pt>
                      <c:pt idx="992">
                        <c:v>2.1226327339183819</c:v>
                      </c:pt>
                      <c:pt idx="993">
                        <c:v>2.1976849293687302</c:v>
                      </c:pt>
                      <c:pt idx="994">
                        <c:v>2.3955635422478099</c:v>
                      </c:pt>
                      <c:pt idx="995">
                        <c:v>2.6637431043576378</c:v>
                      </c:pt>
                      <c:pt idx="996">
                        <c:v>2.9051893019353048</c:v>
                      </c:pt>
                      <c:pt idx="997">
                        <c:v>2.9990664326019272</c:v>
                      </c:pt>
                      <c:pt idx="998">
                        <c:v>2.9426338145286941</c:v>
                      </c:pt>
                      <c:pt idx="999">
                        <c:v>2.89705278009066</c:v>
                      </c:pt>
                      <c:pt idx="1000">
                        <c:v>2.9871440771072182</c:v>
                      </c:pt>
                      <c:pt idx="1001">
                        <c:v>3.0459666338492268</c:v>
                      </c:pt>
                      <c:pt idx="1002">
                        <c:v>3.0348672346583419</c:v>
                      </c:pt>
                      <c:pt idx="1003">
                        <c:v>3.061051534914693</c:v>
                      </c:pt>
                      <c:pt idx="1004">
                        <c:v>4.2542613328769763</c:v>
                      </c:pt>
                      <c:pt idx="1005">
                        <c:v>4.1575153017029862</c:v>
                      </c:pt>
                      <c:pt idx="1006">
                        <c:v>4.0678712976806466</c:v>
                      </c:pt>
                      <c:pt idx="1007">
                        <c:v>4.1321970166019213</c:v>
                      </c:pt>
                      <c:pt idx="1008">
                        <c:v>4.2931097685301332</c:v>
                      </c:pt>
                      <c:pt idx="1009">
                        <c:v>4.3781416005695224</c:v>
                      </c:pt>
                      <c:pt idx="1010">
                        <c:v>4.3901053840882938</c:v>
                      </c:pt>
                      <c:pt idx="1011">
                        <c:v>4.274261174699828</c:v>
                      </c:pt>
                      <c:pt idx="1012">
                        <c:v>4.022037631498371</c:v>
                      </c:pt>
                      <c:pt idx="1013">
                        <c:v>3.7298821680392789</c:v>
                      </c:pt>
                      <c:pt idx="1014">
                        <c:v>3.5494093383526391</c:v>
                      </c:pt>
                      <c:pt idx="1015">
                        <c:v>3.4755936421841152</c:v>
                      </c:pt>
                      <c:pt idx="1016">
                        <c:v>3.3238872645119701</c:v>
                      </c:pt>
                      <c:pt idx="1017">
                        <c:v>3.3911135757709019</c:v>
                      </c:pt>
                      <c:pt idx="1018">
                        <c:v>3.2689214129079081</c:v>
                      </c:pt>
                      <c:pt idx="1019">
                        <c:v>3.2715726743892519</c:v>
                      </c:pt>
                      <c:pt idx="1020">
                        <c:v>3.3079693213444541</c:v>
                      </c:pt>
                      <c:pt idx="1021">
                        <c:v>3.3572995800854248</c:v>
                      </c:pt>
                      <c:pt idx="1022">
                        <c:v>3.352176408274004</c:v>
                      </c:pt>
                      <c:pt idx="1023">
                        <c:v>3.30713156055609</c:v>
                      </c:pt>
                      <c:pt idx="1024">
                        <c:v>3.3224334868572289</c:v>
                      </c:pt>
                      <c:pt idx="1025">
                        <c:v>3.3964234016532608</c:v>
                      </c:pt>
                      <c:pt idx="1026">
                        <c:v>3.4049398741375261</c:v>
                      </c:pt>
                      <c:pt idx="1027">
                        <c:v>3.3602616392257141</c:v>
                      </c:pt>
                      <c:pt idx="1028">
                        <c:v>3.2694273650965711</c:v>
                      </c:pt>
                      <c:pt idx="1029">
                        <c:v>3.124171950810462</c:v>
                      </c:pt>
                      <c:pt idx="1030">
                        <c:v>3.007916225064859</c:v>
                      </c:pt>
                      <c:pt idx="1031">
                        <c:v>2.9410714793461228</c:v>
                      </c:pt>
                      <c:pt idx="1032">
                        <c:v>2.8370229073083442</c:v>
                      </c:pt>
                      <c:pt idx="1033">
                        <c:v>2.577689041757655</c:v>
                      </c:pt>
                      <c:pt idx="1034">
                        <c:v>2.430625685738574</c:v>
                      </c:pt>
                      <c:pt idx="1035">
                        <c:v>2.3996897652702112</c:v>
                      </c:pt>
                      <c:pt idx="1036">
                        <c:v>2.3225053328099881</c:v>
                      </c:pt>
                      <c:pt idx="1037">
                        <c:v>2.2029105227024268</c:v>
                      </c:pt>
                      <c:pt idx="1038">
                        <c:v>2.0451509222770299</c:v>
                      </c:pt>
                      <c:pt idx="1039">
                        <c:v>1.4086151921829371</c:v>
                      </c:pt>
                      <c:pt idx="1040">
                        <c:v>1.405751876676359</c:v>
                      </c:pt>
                      <c:pt idx="1041">
                        <c:v>1.382843882814653</c:v>
                      </c:pt>
                      <c:pt idx="1042">
                        <c:v>-0.62467451954301478</c:v>
                      </c:pt>
                      <c:pt idx="1043">
                        <c:v>-0.44151749183057598</c:v>
                      </c:pt>
                      <c:pt idx="1044">
                        <c:v>-0.14244487868035161</c:v>
                      </c:pt>
                      <c:pt idx="1045">
                        <c:v>-3.6318852400756788E-2</c:v>
                      </c:pt>
                      <c:pt idx="1046">
                        <c:v>3.217569099453955</c:v>
                      </c:pt>
                      <c:pt idx="1047">
                        <c:v>3.48011730529868</c:v>
                      </c:pt>
                      <c:pt idx="1048">
                        <c:v>0.15367941881618891</c:v>
                      </c:pt>
                      <c:pt idx="1049">
                        <c:v>4.7974287683754744</c:v>
                      </c:pt>
                      <c:pt idx="1050">
                        <c:v>4.8039360336957833</c:v>
                      </c:pt>
                      <c:pt idx="1051">
                        <c:v>4.870904071545052</c:v>
                      </c:pt>
                      <c:pt idx="1052">
                        <c:v>6.071601905842245</c:v>
                      </c:pt>
                      <c:pt idx="1053">
                        <c:v>6.1499332790262633</c:v>
                      </c:pt>
                      <c:pt idx="1054">
                        <c:v>6.2115312124406916</c:v>
                      </c:pt>
                      <c:pt idx="1055">
                        <c:v>6.1660868135695148</c:v>
                      </c:pt>
                      <c:pt idx="1056">
                        <c:v>6.1028318842620388</c:v>
                      </c:pt>
                      <c:pt idx="1057">
                        <c:v>5.461365112500256</c:v>
                      </c:pt>
                      <c:pt idx="1058">
                        <c:v>-0.73824210762538678</c:v>
                      </c:pt>
                      <c:pt idx="1059">
                        <c:v>-0.74642639467573668</c:v>
                      </c:pt>
                      <c:pt idx="1060">
                        <c:v>-0.80131492769161516</c:v>
                      </c:pt>
                      <c:pt idx="1061">
                        <c:v>-0.7285115353181526</c:v>
                      </c:pt>
                      <c:pt idx="1062">
                        <c:v>-0.42352038221493649</c:v>
                      </c:pt>
                      <c:pt idx="1063">
                        <c:v>8.2828304109647685E-2</c:v>
                      </c:pt>
                      <c:pt idx="1064">
                        <c:v>0.48507121176840962</c:v>
                      </c:pt>
                      <c:pt idx="1065">
                        <c:v>0.8801873704862021</c:v>
                      </c:pt>
                      <c:pt idx="1066">
                        <c:v>1.218059681327498</c:v>
                      </c:pt>
                      <c:pt idx="1067">
                        <c:v>1.3019927389547299</c:v>
                      </c:pt>
                      <c:pt idx="1068">
                        <c:v>1.2017933928227009</c:v>
                      </c:pt>
                      <c:pt idx="1069">
                        <c:v>3.5795593992751371</c:v>
                      </c:pt>
                      <c:pt idx="1070">
                        <c:v>1.045241779231314</c:v>
                      </c:pt>
                      <c:pt idx="1071">
                        <c:v>1.078625275245813</c:v>
                      </c:pt>
                      <c:pt idx="1072">
                        <c:v>1.1781339664249919</c:v>
                      </c:pt>
                      <c:pt idx="1073">
                        <c:v>1.3238754095830509</c:v>
                      </c:pt>
                      <c:pt idx="1074">
                        <c:v>1.5086169330164749</c:v>
                      </c:pt>
                      <c:pt idx="1075">
                        <c:v>1.539923687667847</c:v>
                      </c:pt>
                      <c:pt idx="1076">
                        <c:v>1.439622248316762</c:v>
                      </c:pt>
                      <c:pt idx="1077">
                        <c:v>1.260994223060492</c:v>
                      </c:pt>
                      <c:pt idx="1078">
                        <c:v>1.0274177703162459</c:v>
                      </c:pt>
                      <c:pt idx="1079">
                        <c:v>0.88741645587605356</c:v>
                      </c:pt>
                      <c:pt idx="1080">
                        <c:v>0.93000526790790616</c:v>
                      </c:pt>
                      <c:pt idx="1081">
                        <c:v>1.0725082678912461</c:v>
                      </c:pt>
                      <c:pt idx="1082">
                        <c:v>1.1393530331226931</c:v>
                      </c:pt>
                      <c:pt idx="1083">
                        <c:v>1.253502692689642</c:v>
                      </c:pt>
                      <c:pt idx="1084">
                        <c:v>1.507981294008313</c:v>
                      </c:pt>
                      <c:pt idx="1085">
                        <c:v>1.727773037240647</c:v>
                      </c:pt>
                      <c:pt idx="1086">
                        <c:v>1.809281990867867</c:v>
                      </c:pt>
                      <c:pt idx="1087">
                        <c:v>2.029738368429868</c:v>
                      </c:pt>
                      <c:pt idx="1088">
                        <c:v>2.1651992856271889</c:v>
                      </c:pt>
                      <c:pt idx="1089">
                        <c:v>2.2004796434593761</c:v>
                      </c:pt>
                      <c:pt idx="1090">
                        <c:v>2.064672182573446</c:v>
                      </c:pt>
                      <c:pt idx="1091">
                        <c:v>1.945020866934416</c:v>
                      </c:pt>
                      <c:pt idx="1092">
                        <c:v>1.890616270453171</c:v>
                      </c:pt>
                      <c:pt idx="1093">
                        <c:v>1.8995115967867491</c:v>
                      </c:pt>
                      <c:pt idx="1094">
                        <c:v>2.0111032606936439</c:v>
                      </c:pt>
                      <c:pt idx="1095">
                        <c:v>2.1693282309548252</c:v>
                      </c:pt>
                      <c:pt idx="1096">
                        <c:v>2.2454052206012198</c:v>
                      </c:pt>
                      <c:pt idx="1097">
                        <c:v>2.1718412625453691</c:v>
                      </c:pt>
                      <c:pt idx="1098">
                        <c:v>2.114508588350577</c:v>
                      </c:pt>
                      <c:pt idx="1099">
                        <c:v>2.193016396664925</c:v>
                      </c:pt>
                      <c:pt idx="1100">
                        <c:v>2.3781748655681221</c:v>
                      </c:pt>
                      <c:pt idx="1101">
                        <c:v>2.4435598723606282</c:v>
                      </c:pt>
                      <c:pt idx="1102">
                        <c:v>2.339179018632342</c:v>
                      </c:pt>
                      <c:pt idx="1103">
                        <c:v>2.2912099756531901</c:v>
                      </c:pt>
                      <c:pt idx="1104">
                        <c:v>2.4296100654426951</c:v>
                      </c:pt>
                      <c:pt idx="1105">
                        <c:v>2.5761285560761529</c:v>
                      </c:pt>
                      <c:pt idx="1106">
                        <c:v>2.6255891212274038</c:v>
                      </c:pt>
                      <c:pt idx="1107">
                        <c:v>2.678646903393529</c:v>
                      </c:pt>
                      <c:pt idx="1108">
                        <c:v>2.8320062600115889</c:v>
                      </c:pt>
                      <c:pt idx="1109">
                        <c:v>2.9816198598776231</c:v>
                      </c:pt>
                      <c:pt idx="1110">
                        <c:v>3.1756053789775529</c:v>
                      </c:pt>
                      <c:pt idx="1111">
                        <c:v>3.166995177044861</c:v>
                      </c:pt>
                      <c:pt idx="1112">
                        <c:v>3.0461284797008239</c:v>
                      </c:pt>
                      <c:pt idx="1113">
                        <c:v>2.8951037594765019</c:v>
                      </c:pt>
                      <c:pt idx="1114">
                        <c:v>2.6016259916120918</c:v>
                      </c:pt>
                      <c:pt idx="1115">
                        <c:v>2.347331965174567</c:v>
                      </c:pt>
                      <c:pt idx="1116">
                        <c:v>2.2545440682276512</c:v>
                      </c:pt>
                      <c:pt idx="1117">
                        <c:v>2.1895001062685568</c:v>
                      </c:pt>
                      <c:pt idx="1118">
                        <c:v>2.1952160069140851</c:v>
                      </c:pt>
                      <c:pt idx="1119">
                        <c:v>2.2132053546168389</c:v>
                      </c:pt>
                      <c:pt idx="1120">
                        <c:v>2.255315899188056</c:v>
                      </c:pt>
                      <c:pt idx="1121">
                        <c:v>2.250581295063987</c:v>
                      </c:pt>
                      <c:pt idx="1122">
                        <c:v>2.2926443217190489</c:v>
                      </c:pt>
                      <c:pt idx="1123">
                        <c:v>2.4333662689959392</c:v>
                      </c:pt>
                      <c:pt idx="1124">
                        <c:v>2.5700870698465419</c:v>
                      </c:pt>
                      <c:pt idx="1125">
                        <c:v>2.580240835086125</c:v>
                      </c:pt>
                      <c:pt idx="1126">
                        <c:v>2.4295782142469209</c:v>
                      </c:pt>
                      <c:pt idx="1127">
                        <c:v>2.261305845865619</c:v>
                      </c:pt>
                      <c:pt idx="1128">
                        <c:v>3.8422938554407309</c:v>
                      </c:pt>
                      <c:pt idx="1129">
                        <c:v>2.1196982271337959</c:v>
                      </c:pt>
                      <c:pt idx="1130">
                        <c:v>4.1066926540122513</c:v>
                      </c:pt>
                      <c:pt idx="1131">
                        <c:v>4.249036699353935</c:v>
                      </c:pt>
                      <c:pt idx="1132">
                        <c:v>2.4396338744205108</c:v>
                      </c:pt>
                      <c:pt idx="1133">
                        <c:v>4.1538260117349193</c:v>
                      </c:pt>
                      <c:pt idx="1134">
                        <c:v>3.9257627155289678</c:v>
                      </c:pt>
                      <c:pt idx="1135">
                        <c:v>3.6976616680421892</c:v>
                      </c:pt>
                      <c:pt idx="1136">
                        <c:v>1.9845828748091989</c:v>
                      </c:pt>
                      <c:pt idx="1137">
                        <c:v>2.0224670297603611</c:v>
                      </c:pt>
                      <c:pt idx="1138">
                        <c:v>2.0907136980596581</c:v>
                      </c:pt>
                      <c:pt idx="1139">
                        <c:v>2.1712687736499969</c:v>
                      </c:pt>
                      <c:pt idx="1140">
                        <c:v>2.2037554969456741</c:v>
                      </c:pt>
                      <c:pt idx="1141">
                        <c:v>2.216911264064497</c:v>
                      </c:pt>
                      <c:pt idx="1142">
                        <c:v>2.1246722182033109</c:v>
                      </c:pt>
                      <c:pt idx="1143">
                        <c:v>1.9142637389852151</c:v>
                      </c:pt>
                      <c:pt idx="1144">
                        <c:v>1.718414177899249</c:v>
                      </c:pt>
                      <c:pt idx="1145">
                        <c:v>1.767805966985466</c:v>
                      </c:pt>
                      <c:pt idx="1146">
                        <c:v>1.9018957801970009</c:v>
                      </c:pt>
                      <c:pt idx="1147">
                        <c:v>2.0512835776736171</c:v>
                      </c:pt>
                      <c:pt idx="1148">
                        <c:v>2.0630356435751049</c:v>
                      </c:pt>
                      <c:pt idx="1149">
                        <c:v>2.0573579647172608</c:v>
                      </c:pt>
                      <c:pt idx="1150">
                        <c:v>2.0087875997993172</c:v>
                      </c:pt>
                      <c:pt idx="1151">
                        <c:v>1.947763964336763</c:v>
                      </c:pt>
                      <c:pt idx="1152">
                        <c:v>1.8251311871815921</c:v>
                      </c:pt>
                      <c:pt idx="1153">
                        <c:v>1.793808843663637</c:v>
                      </c:pt>
                      <c:pt idx="1154">
                        <c:v>1.7228388089148641</c:v>
                      </c:pt>
                      <c:pt idx="1155">
                        <c:v>1.674499891193949</c:v>
                      </c:pt>
                      <c:pt idx="1156">
                        <c:v>1.550210451653437</c:v>
                      </c:pt>
                      <c:pt idx="1157">
                        <c:v>1.4021209987548151</c:v>
                      </c:pt>
                      <c:pt idx="1158">
                        <c:v>1.234663610830298</c:v>
                      </c:pt>
                      <c:pt idx="1159">
                        <c:v>1.194836695220084</c:v>
                      </c:pt>
                      <c:pt idx="1160">
                        <c:v>1.276289043019595</c:v>
                      </c:pt>
                      <c:pt idx="1161">
                        <c:v>1.417491054879876</c:v>
                      </c:pt>
                      <c:pt idx="1162">
                        <c:v>1.6391974227693871</c:v>
                      </c:pt>
                      <c:pt idx="1163">
                        <c:v>1.8901655342824311</c:v>
                      </c:pt>
                      <c:pt idx="1164">
                        <c:v>2.1124943451613349</c:v>
                      </c:pt>
                      <c:pt idx="1165">
                        <c:v>2.3557083716540599</c:v>
                      </c:pt>
                      <c:pt idx="1166">
                        <c:v>2.4238004895952652</c:v>
                      </c:pt>
                      <c:pt idx="1167">
                        <c:v>2.3852197462083362</c:v>
                      </c:pt>
                      <c:pt idx="1168">
                        <c:v>2.1528455677766112</c:v>
                      </c:pt>
                      <c:pt idx="1169">
                        <c:v>1.8308372263915409</c:v>
                      </c:pt>
                      <c:pt idx="1170">
                        <c:v>1.503774980175403</c:v>
                      </c:pt>
                      <c:pt idx="1171">
                        <c:v>1.2057328096224089</c:v>
                      </c:pt>
                      <c:pt idx="1172">
                        <c:v>1.081446742514482</c:v>
                      </c:pt>
                      <c:pt idx="1173">
                        <c:v>1.2364466442028781</c:v>
                      </c:pt>
                      <c:pt idx="1174">
                        <c:v>1.338964682424076</c:v>
                      </c:pt>
                      <c:pt idx="1175">
                        <c:v>1.33601426377509</c:v>
                      </c:pt>
                      <c:pt idx="1176">
                        <c:v>1.2810877943972641</c:v>
                      </c:pt>
                      <c:pt idx="1177">
                        <c:v>1.2558326420683561</c:v>
                      </c:pt>
                      <c:pt idx="1178">
                        <c:v>1.204192637486649</c:v>
                      </c:pt>
                      <c:pt idx="1179">
                        <c:v>1.091383111291681</c:v>
                      </c:pt>
                      <c:pt idx="1180">
                        <c:v>0.99244035102469474</c:v>
                      </c:pt>
                      <c:pt idx="1181">
                        <c:v>0.95581858719681545</c:v>
                      </c:pt>
                      <c:pt idx="1182">
                        <c:v>0.88370552588795759</c:v>
                      </c:pt>
                      <c:pt idx="1183">
                        <c:v>0.73792220659189001</c:v>
                      </c:pt>
                      <c:pt idx="1184">
                        <c:v>0.45608280963840542</c:v>
                      </c:pt>
                      <c:pt idx="1185">
                        <c:v>0.23849839417711099</c:v>
                      </c:pt>
                      <c:pt idx="1186">
                        <c:v>0.11092995174735951</c:v>
                      </c:pt>
                      <c:pt idx="1187">
                        <c:v>6.4066202937647684E-2</c:v>
                      </c:pt>
                      <c:pt idx="1188">
                        <c:v>-3.2179253484755387E-2</c:v>
                      </c:pt>
                      <c:pt idx="1189">
                        <c:v>-8.1256824257621638E-2</c:v>
                      </c:pt>
                      <c:pt idx="1190">
                        <c:v>-0.1210328083026837</c:v>
                      </c:pt>
                      <c:pt idx="1191">
                        <c:v>-2.947158476605706E-2</c:v>
                      </c:pt>
                      <c:pt idx="1192">
                        <c:v>0.1869539917314498</c:v>
                      </c:pt>
                      <c:pt idx="1193">
                        <c:v>0.29013059786003009</c:v>
                      </c:pt>
                      <c:pt idx="1194">
                        <c:v>0.28716375275325268</c:v>
                      </c:pt>
                      <c:pt idx="1195">
                        <c:v>0.29069803980303011</c:v>
                      </c:pt>
                      <c:pt idx="1196">
                        <c:v>0.22959108814141169</c:v>
                      </c:pt>
                      <c:pt idx="1197">
                        <c:v>0.14204450597893439</c:v>
                      </c:pt>
                      <c:pt idx="1198">
                        <c:v>0.1330900687669761</c:v>
                      </c:pt>
                      <c:pt idx="1199">
                        <c:v>0.1371775628149646</c:v>
                      </c:pt>
                      <c:pt idx="1200">
                        <c:v>3.5712627231528953E-2</c:v>
                      </c:pt>
                      <c:pt idx="1201">
                        <c:v>0.18451764815339161</c:v>
                      </c:pt>
                      <c:pt idx="1202">
                        <c:v>-8.5420889388121021E-2</c:v>
                      </c:pt>
                      <c:pt idx="1203">
                        <c:v>-5.0747762924845452E-2</c:v>
                      </c:pt>
                      <c:pt idx="1204">
                        <c:v>-5.7154670764120513E-3</c:v>
                      </c:pt>
                      <c:pt idx="1205">
                        <c:v>8.1281028765174304E-2</c:v>
                      </c:pt>
                      <c:pt idx="1206">
                        <c:v>0.33810806779720892</c:v>
                      </c:pt>
                      <c:pt idx="1207">
                        <c:v>0.50263693542090315</c:v>
                      </c:pt>
                      <c:pt idx="1208">
                        <c:v>0.57442528221085953</c:v>
                      </c:pt>
                      <c:pt idx="1209">
                        <c:v>0.67722275620611228</c:v>
                      </c:pt>
                      <c:pt idx="1210">
                        <c:v>0.71259449459445368</c:v>
                      </c:pt>
                      <c:pt idx="1211">
                        <c:v>0.52199187953109794</c:v>
                      </c:pt>
                      <c:pt idx="1212">
                        <c:v>0.38668359493464632</c:v>
                      </c:pt>
                      <c:pt idx="1213">
                        <c:v>0.39753949434753499</c:v>
                      </c:pt>
                      <c:pt idx="1214">
                        <c:v>0.54211571075441345</c:v>
                      </c:pt>
                      <c:pt idx="1215">
                        <c:v>0.7272650673864296</c:v>
                      </c:pt>
                      <c:pt idx="1216">
                        <c:v>0.87112173023104156</c:v>
                      </c:pt>
                      <c:pt idx="1217">
                        <c:v>0.83381712365796001</c:v>
                      </c:pt>
                      <c:pt idx="1218">
                        <c:v>0.65618264005735971</c:v>
                      </c:pt>
                      <c:pt idx="1219">
                        <c:v>0.37146231483839282</c:v>
                      </c:pt>
                      <c:pt idx="1220">
                        <c:v>0.28936350636201991</c:v>
                      </c:pt>
                      <c:pt idx="1221">
                        <c:v>0.31450428957094723</c:v>
                      </c:pt>
                      <c:pt idx="1222">
                        <c:v>0.31837214596541591</c:v>
                      </c:pt>
                      <c:pt idx="1223">
                        <c:v>0.28493959316049822</c:v>
                      </c:pt>
                      <c:pt idx="1224">
                        <c:v>0.11292911150008381</c:v>
                      </c:pt>
                      <c:pt idx="1225">
                        <c:v>-7.2677257981795931E-2</c:v>
                      </c:pt>
                      <c:pt idx="1226">
                        <c:v>-0.26395315038246042</c:v>
                      </c:pt>
                      <c:pt idx="1227">
                        <c:v>-0.33316344383651147</c:v>
                      </c:pt>
                      <c:pt idx="1228">
                        <c:v>-0.42120519152710889</c:v>
                      </c:pt>
                      <c:pt idx="1229">
                        <c:v>-0.53791508347243877</c:v>
                      </c:pt>
                      <c:pt idx="1230">
                        <c:v>-0.46519600222072899</c:v>
                      </c:pt>
                      <c:pt idx="1231">
                        <c:v>-0.33670286307786529</c:v>
                      </c:pt>
                      <c:pt idx="1232">
                        <c:v>-0.28314873215563569</c:v>
                      </c:pt>
                      <c:pt idx="1233">
                        <c:v>-0.20812157190071959</c:v>
                      </c:pt>
                      <c:pt idx="1234">
                        <c:v>-0.21824462188182839</c:v>
                      </c:pt>
                      <c:pt idx="1235">
                        <c:v>-0.18138563862007301</c:v>
                      </c:pt>
                      <c:pt idx="1236">
                        <c:v>-5.6437426763645902E-2</c:v>
                      </c:pt>
                      <c:pt idx="1237">
                        <c:v>0.121876029534497</c:v>
                      </c:pt>
                      <c:pt idx="1238">
                        <c:v>0.20532815568087601</c:v>
                      </c:pt>
                      <c:pt idx="1239">
                        <c:v>0.10782000625274329</c:v>
                      </c:pt>
                      <c:pt idx="1240">
                        <c:v>-0.1154626556616131</c:v>
                      </c:pt>
                      <c:pt idx="1241">
                        <c:v>-0.39677523099537132</c:v>
                      </c:pt>
                      <c:pt idx="1242">
                        <c:v>-0.69773898183022842</c:v>
                      </c:pt>
                      <c:pt idx="1243">
                        <c:v>-1.087665326694365</c:v>
                      </c:pt>
                      <c:pt idx="1244">
                        <c:v>-1.249552715305593</c:v>
                      </c:pt>
                      <c:pt idx="1245">
                        <c:v>-1.2436056717400239</c:v>
                      </c:pt>
                      <c:pt idx="1246">
                        <c:v>-1.048970516210928</c:v>
                      </c:pt>
                      <c:pt idx="1247">
                        <c:v>-0.80720633926334295</c:v>
                      </c:pt>
                      <c:pt idx="1248">
                        <c:v>-0.45769893353847763</c:v>
                      </c:pt>
                      <c:pt idx="1249">
                        <c:v>-0.1728257371003146</c:v>
                      </c:pt>
                      <c:pt idx="1250">
                        <c:v>-0.51159182341574727</c:v>
                      </c:pt>
                      <c:pt idx="1251">
                        <c:v>7.2190062168027702E-2</c:v>
                      </c:pt>
                      <c:pt idx="1252">
                        <c:v>0.1239764713730155</c:v>
                      </c:pt>
                      <c:pt idx="1253">
                        <c:v>0.1102646287493256</c:v>
                      </c:pt>
                      <c:pt idx="1254">
                        <c:v>0.1135988559075525</c:v>
                      </c:pt>
                      <c:pt idx="1255">
                        <c:v>4.8548497488701832E-2</c:v>
                      </c:pt>
                      <c:pt idx="1256">
                        <c:v>3.6338005032338409E-2</c:v>
                      </c:pt>
                      <c:pt idx="1257">
                        <c:v>2.405328797880733E-2</c:v>
                      </c:pt>
                      <c:pt idx="1258">
                        <c:v>-1.8108638457743329E-2</c:v>
                      </c:pt>
                      <c:pt idx="1259">
                        <c:v>-0.10127657573156899</c:v>
                      </c:pt>
                      <c:pt idx="1260">
                        <c:v>-0.22864416617538169</c:v>
                      </c:pt>
                      <c:pt idx="1261">
                        <c:v>-0.34980387808853552</c:v>
                      </c:pt>
                      <c:pt idx="1262">
                        <c:v>-0.58712985991543065</c:v>
                      </c:pt>
                      <c:pt idx="1263">
                        <c:v>-0.80174928707207105</c:v>
                      </c:pt>
                      <c:pt idx="1264">
                        <c:v>-0.93920235777745131</c:v>
                      </c:pt>
                      <c:pt idx="1265">
                        <c:v>-0.85991847292961587</c:v>
                      </c:pt>
                      <c:pt idx="1266">
                        <c:v>-0.70322170411789431</c:v>
                      </c:pt>
                      <c:pt idx="1267">
                        <c:v>-0.80774549059443912</c:v>
                      </c:pt>
                      <c:pt idx="1268">
                        <c:v>-1.0797945208606781</c:v>
                      </c:pt>
                      <c:pt idx="1269">
                        <c:v>-1.368187242077717</c:v>
                      </c:pt>
                      <c:pt idx="1270">
                        <c:v>-1.5244347442929349</c:v>
                      </c:pt>
                      <c:pt idx="1271">
                        <c:v>-1.4973307449104409</c:v>
                      </c:pt>
                      <c:pt idx="1272">
                        <c:v>-1.4864772032297919</c:v>
                      </c:pt>
                      <c:pt idx="1273">
                        <c:v>-1.5748101100020939</c:v>
                      </c:pt>
                      <c:pt idx="1274">
                        <c:v>-1.769152734434706</c:v>
                      </c:pt>
                      <c:pt idx="1275">
                        <c:v>-2.107905762829231</c:v>
                      </c:pt>
                      <c:pt idx="1276">
                        <c:v>-2.4038672719894052</c:v>
                      </c:pt>
                      <c:pt idx="1277">
                        <c:v>-2.426797279307094</c:v>
                      </c:pt>
                      <c:pt idx="1278">
                        <c:v>-2.396802752616169</c:v>
                      </c:pt>
                      <c:pt idx="1279">
                        <c:v>-2.2171431271830442</c:v>
                      </c:pt>
                      <c:pt idx="1280">
                        <c:v>-2.0317701409703139</c:v>
                      </c:pt>
                      <c:pt idx="1281">
                        <c:v>-1.877650708242163</c:v>
                      </c:pt>
                      <c:pt idx="1282">
                        <c:v>-1.7134661867581771</c:v>
                      </c:pt>
                      <c:pt idx="1283">
                        <c:v>-1.621601241484333</c:v>
                      </c:pt>
                      <c:pt idx="1284">
                        <c:v>-1.5744030789681509</c:v>
                      </c:pt>
                      <c:pt idx="1285">
                        <c:v>-1.376608536483561</c:v>
                      </c:pt>
                      <c:pt idx="1286">
                        <c:v>-1.1659663603435999</c:v>
                      </c:pt>
                      <c:pt idx="1287">
                        <c:v>-1.1693017329258419</c:v>
                      </c:pt>
                      <c:pt idx="1288">
                        <c:v>-1.259582708592216</c:v>
                      </c:pt>
                      <c:pt idx="1289">
                        <c:v>6.1318847197631872E-2</c:v>
                      </c:pt>
                      <c:pt idx="1290">
                        <c:v>-1.073241515937621</c:v>
                      </c:pt>
                      <c:pt idx="1291">
                        <c:v>-0.71103422222400403</c:v>
                      </c:pt>
                      <c:pt idx="1292">
                        <c:v>-0.3937285018298104</c:v>
                      </c:pt>
                      <c:pt idx="1293">
                        <c:v>-0.34554048146145983</c:v>
                      </c:pt>
                      <c:pt idx="1294">
                        <c:v>-0.33417318066157842</c:v>
                      </c:pt>
                      <c:pt idx="1295">
                        <c:v>1.6888412524239799E-2</c:v>
                      </c:pt>
                      <c:pt idx="1296">
                        <c:v>-8.0080540507299874E-2</c:v>
                      </c:pt>
                      <c:pt idx="1297">
                        <c:v>-0.15800313831714749</c:v>
                      </c:pt>
                      <c:pt idx="1298">
                        <c:v>-0.18917292760023369</c:v>
                      </c:pt>
                      <c:pt idx="1299">
                        <c:v>-0.29907622370195752</c:v>
                      </c:pt>
                      <c:pt idx="1300">
                        <c:v>-0.27846924154043717</c:v>
                      </c:pt>
                      <c:pt idx="1301">
                        <c:v>-0.1264701890381231</c:v>
                      </c:pt>
                      <c:pt idx="1302">
                        <c:v>5.6616115038329237E-2</c:v>
                      </c:pt>
                      <c:pt idx="1303">
                        <c:v>1.0098741220219341</c:v>
                      </c:pt>
                      <c:pt idx="1304">
                        <c:v>8.6264858742838693E-2</c:v>
                      </c:pt>
                      <c:pt idx="1305">
                        <c:v>-0.1659969497108838</c:v>
                      </c:pt>
                      <c:pt idx="1306">
                        <c:v>-0.38210262869647138</c:v>
                      </c:pt>
                      <c:pt idx="1307">
                        <c:v>-0.49955258493518839</c:v>
                      </c:pt>
                      <c:pt idx="1308">
                        <c:v>-0.68622491156913179</c:v>
                      </c:pt>
                      <c:pt idx="1309">
                        <c:v>-0.57622403656683885</c:v>
                      </c:pt>
                      <c:pt idx="1310">
                        <c:v>-0.49427107993281771</c:v>
                      </c:pt>
                      <c:pt idx="1311">
                        <c:v>-0.44679644922992839</c:v>
                      </c:pt>
                      <c:pt idx="1312">
                        <c:v>-0.34707119439698803</c:v>
                      </c:pt>
                      <c:pt idx="1313">
                        <c:v>-0.31619779523596597</c:v>
                      </c:pt>
                      <c:pt idx="1314">
                        <c:v>-0.30068892203404518</c:v>
                      </c:pt>
                      <c:pt idx="1315">
                        <c:v>-0.1823532887541072</c:v>
                      </c:pt>
                      <c:pt idx="1316">
                        <c:v>-5.1172392950567247E-2</c:v>
                      </c:pt>
                      <c:pt idx="1317">
                        <c:v>2.7029453515853671E-2</c:v>
                      </c:pt>
                      <c:pt idx="1318">
                        <c:v>0.1533689522438707</c:v>
                      </c:pt>
                      <c:pt idx="1319">
                        <c:v>0.21840871272761961</c:v>
                      </c:pt>
                      <c:pt idx="1320">
                        <c:v>1.244366916053564</c:v>
                      </c:pt>
                      <c:pt idx="1321">
                        <c:v>1.8725231568072069</c:v>
                      </c:pt>
                      <c:pt idx="1322">
                        <c:v>2.1024201455652638</c:v>
                      </c:pt>
                      <c:pt idx="1323">
                        <c:v>2.3349357344492692</c:v>
                      </c:pt>
                      <c:pt idx="1324">
                        <c:v>2.4614712450328202</c:v>
                      </c:pt>
                      <c:pt idx="1325">
                        <c:v>2.4790365114646731</c:v>
                      </c:pt>
                      <c:pt idx="1326">
                        <c:v>2.4375993923564461</c:v>
                      </c:pt>
                      <c:pt idx="1327">
                        <c:v>2.373049991826607</c:v>
                      </c:pt>
                      <c:pt idx="1328">
                        <c:v>1.979489809290391</c:v>
                      </c:pt>
                      <c:pt idx="1329">
                        <c:v>1.9454308590748599</c:v>
                      </c:pt>
                      <c:pt idx="1330">
                        <c:v>1.877639481482781</c:v>
                      </c:pt>
                      <c:pt idx="1331">
                        <c:v>1.7468517215893291</c:v>
                      </c:pt>
                      <c:pt idx="1332">
                        <c:v>1.6494921183809499</c:v>
                      </c:pt>
                      <c:pt idx="1333">
                        <c:v>1.4675708816075821</c:v>
                      </c:pt>
                      <c:pt idx="1334">
                        <c:v>1.2996527492109029</c:v>
                      </c:pt>
                      <c:pt idx="1335">
                        <c:v>-2.028030498399799</c:v>
                      </c:pt>
                      <c:pt idx="1336">
                        <c:v>-1.966321491335818</c:v>
                      </c:pt>
                      <c:pt idx="1337">
                        <c:v>-1.8883152507785861</c:v>
                      </c:pt>
                      <c:pt idx="1338">
                        <c:v>-1.679892248096061</c:v>
                      </c:pt>
                      <c:pt idx="1339">
                        <c:v>0.45536510387188589</c:v>
                      </c:pt>
                      <c:pt idx="1340">
                        <c:v>0.57348435531367048</c:v>
                      </c:pt>
                      <c:pt idx="1341">
                        <c:v>0.70240050905118934</c:v>
                      </c:pt>
                      <c:pt idx="1342">
                        <c:v>0.65904378519109363</c:v>
                      </c:pt>
                      <c:pt idx="1343">
                        <c:v>1.245857952179084</c:v>
                      </c:pt>
                      <c:pt idx="1344">
                        <c:v>1.294195028169669</c:v>
                      </c:pt>
                      <c:pt idx="1345">
                        <c:v>1.138532147162173</c:v>
                      </c:pt>
                      <c:pt idx="1346">
                        <c:v>1.215330025670939</c:v>
                      </c:pt>
                      <c:pt idx="1347">
                        <c:v>1.1769453712020419</c:v>
                      </c:pt>
                      <c:pt idx="1348">
                        <c:v>1.218779185524377</c:v>
                      </c:pt>
                      <c:pt idx="1349">
                        <c:v>1.3014934828051949</c:v>
                      </c:pt>
                      <c:pt idx="1350">
                        <c:v>1.2877510443130551</c:v>
                      </c:pt>
                      <c:pt idx="1351">
                        <c:v>1.2686270863815139</c:v>
                      </c:pt>
                      <c:pt idx="1352">
                        <c:v>1.104598717326704</c:v>
                      </c:pt>
                      <c:pt idx="1353">
                        <c:v>1.0338903015521419</c:v>
                      </c:pt>
                      <c:pt idx="1354">
                        <c:v>1.0212647566335711</c:v>
                      </c:pt>
                      <c:pt idx="1355">
                        <c:v>1.111992718158838</c:v>
                      </c:pt>
                      <c:pt idx="1356">
                        <c:v>0.98871515756091355</c:v>
                      </c:pt>
                      <c:pt idx="1357">
                        <c:v>0.9320638833414131</c:v>
                      </c:pt>
                      <c:pt idx="1358">
                        <c:v>0.88519685999196618</c:v>
                      </c:pt>
                      <c:pt idx="1359">
                        <c:v>0.94627342212145926</c:v>
                      </c:pt>
                      <c:pt idx="1360">
                        <c:v>0.88359441406265227</c:v>
                      </c:pt>
                      <c:pt idx="1361">
                        <c:v>0.84517700071488056</c:v>
                      </c:pt>
                      <c:pt idx="1362">
                        <c:v>0.86134297010616401</c:v>
                      </c:pt>
                      <c:pt idx="1363">
                        <c:v>0.83931302950842746</c:v>
                      </c:pt>
                      <c:pt idx="1364">
                        <c:v>0.76611008525707891</c:v>
                      </c:pt>
                      <c:pt idx="1365">
                        <c:v>0.72974403020972567</c:v>
                      </c:pt>
                      <c:pt idx="1366">
                        <c:v>0.67168258483357501</c:v>
                      </c:pt>
                      <c:pt idx="1367">
                        <c:v>0.65207389591210441</c:v>
                      </c:pt>
                      <c:pt idx="1368">
                        <c:v>0.65436565097719712</c:v>
                      </c:pt>
                      <c:pt idx="1369">
                        <c:v>0.55643629655555038</c:v>
                      </c:pt>
                      <c:pt idx="1370">
                        <c:v>0.43899019900488367</c:v>
                      </c:pt>
                      <c:pt idx="1371">
                        <c:v>0.26107624440845317</c:v>
                      </c:pt>
                      <c:pt idx="1372">
                        <c:v>3.7089258635256132E-2</c:v>
                      </c:pt>
                      <c:pt idx="1373">
                        <c:v>-0.2009191875471793</c:v>
                      </c:pt>
                      <c:pt idx="1374">
                        <c:v>-0.42678871019154252</c:v>
                      </c:pt>
                      <c:pt idx="1375">
                        <c:v>-0.50323767118503249</c:v>
                      </c:pt>
                      <c:pt idx="1376">
                        <c:v>-0.54133731651486727</c:v>
                      </c:pt>
                      <c:pt idx="1377">
                        <c:v>-0.52210092343122061</c:v>
                      </c:pt>
                      <c:pt idx="1378">
                        <c:v>-0.62638320645598988</c:v>
                      </c:pt>
                      <c:pt idx="1379">
                        <c:v>-0.69303569597655756</c:v>
                      </c:pt>
                      <c:pt idx="1380">
                        <c:v>-0.6719828713703544</c:v>
                      </c:pt>
                      <c:pt idx="1381">
                        <c:v>-0.60980108105754738</c:v>
                      </c:pt>
                      <c:pt idx="1382">
                        <c:v>-0.64099376743225212</c:v>
                      </c:pt>
                      <c:pt idx="1383">
                        <c:v>-0.64416540908125397</c:v>
                      </c:pt>
                      <c:pt idx="1384">
                        <c:v>-0.72451918029363815</c:v>
                      </c:pt>
                      <c:pt idx="1385">
                        <c:v>-0.75182001497633022</c:v>
                      </c:pt>
                      <c:pt idx="1386">
                        <c:v>-0.61770730994080714</c:v>
                      </c:pt>
                      <c:pt idx="1387">
                        <c:v>-0.69080218918462521</c:v>
                      </c:pt>
                      <c:pt idx="1388">
                        <c:v>-0.53683073531564907</c:v>
                      </c:pt>
                      <c:pt idx="1389">
                        <c:v>-0.4761154863971368</c:v>
                      </c:pt>
                      <c:pt idx="1390">
                        <c:v>-0.58667458398968675</c:v>
                      </c:pt>
                      <c:pt idx="1391">
                        <c:v>-0.75204400253887227</c:v>
                      </c:pt>
                      <c:pt idx="1392">
                        <c:v>-0.6121100783192519</c:v>
                      </c:pt>
                      <c:pt idx="1393">
                        <c:v>-0.52656096870600555</c:v>
                      </c:pt>
                      <c:pt idx="1394">
                        <c:v>-0.66300059790052768</c:v>
                      </c:pt>
                      <c:pt idx="1395">
                        <c:v>-0.78845966598388462</c:v>
                      </c:pt>
                      <c:pt idx="1396">
                        <c:v>-3.0075858929997721</c:v>
                      </c:pt>
                      <c:pt idx="1397">
                        <c:v>-2.219812813982792</c:v>
                      </c:pt>
                      <c:pt idx="1398">
                        <c:v>-2.2634662031970789</c:v>
                      </c:pt>
                      <c:pt idx="1399">
                        <c:v>-2.2731893690524272</c:v>
                      </c:pt>
                      <c:pt idx="1400">
                        <c:v>-2.3039735236462739</c:v>
                      </c:pt>
                      <c:pt idx="1401">
                        <c:v>-2.3597918475421849</c:v>
                      </c:pt>
                      <c:pt idx="1402">
                        <c:v>-2.3899932854949082</c:v>
                      </c:pt>
                      <c:pt idx="1403">
                        <c:v>-2.4036476942129288</c:v>
                      </c:pt>
                      <c:pt idx="1404">
                        <c:v>-2.4037945474959792</c:v>
                      </c:pt>
                      <c:pt idx="1405">
                        <c:v>-2.3882057722390662</c:v>
                      </c:pt>
                      <c:pt idx="1406">
                        <c:v>-2.4790112273137588</c:v>
                      </c:pt>
                      <c:pt idx="1407">
                        <c:v>-2.4616751266751322</c:v>
                      </c:pt>
                      <c:pt idx="1408">
                        <c:v>-2.5439835467941712</c:v>
                      </c:pt>
                      <c:pt idx="1409">
                        <c:v>-2.6123099508713898</c:v>
                      </c:pt>
                      <c:pt idx="1410">
                        <c:v>-2.665307514058759</c:v>
                      </c:pt>
                      <c:pt idx="1411">
                        <c:v>-2.73860718930605</c:v>
                      </c:pt>
                      <c:pt idx="1412">
                        <c:v>-2.6907297128722818</c:v>
                      </c:pt>
                      <c:pt idx="1413">
                        <c:v>-1.236140846618641</c:v>
                      </c:pt>
                      <c:pt idx="1414">
                        <c:v>-1.104710480024012</c:v>
                      </c:pt>
                      <c:pt idx="1415">
                        <c:v>-1.094461778241119</c:v>
                      </c:pt>
                      <c:pt idx="1416">
                        <c:v>-1.072040475743824</c:v>
                      </c:pt>
                      <c:pt idx="1417">
                        <c:v>-0.90502214079004983</c:v>
                      </c:pt>
                      <c:pt idx="1418">
                        <c:v>1.917765392906589</c:v>
                      </c:pt>
                      <c:pt idx="1419">
                        <c:v>1.880688898777986</c:v>
                      </c:pt>
                      <c:pt idx="1420">
                        <c:v>1.773581865029308</c:v>
                      </c:pt>
                      <c:pt idx="1421">
                        <c:v>1.8018287946462781</c:v>
                      </c:pt>
                      <c:pt idx="1422">
                        <c:v>1.7393616356742609</c:v>
                      </c:pt>
                      <c:pt idx="1423">
                        <c:v>1.82939195729857</c:v>
                      </c:pt>
                      <c:pt idx="1424">
                        <c:v>1.764311469103726</c:v>
                      </c:pt>
                      <c:pt idx="1425">
                        <c:v>1.76959816827245</c:v>
                      </c:pt>
                      <c:pt idx="1426">
                        <c:v>0.63637103615312851</c:v>
                      </c:pt>
                      <c:pt idx="1427">
                        <c:v>0.78687337142777214</c:v>
                      </c:pt>
                      <c:pt idx="1428">
                        <c:v>0.98076330501533238</c:v>
                      </c:pt>
                      <c:pt idx="1429">
                        <c:v>2.046546984212815</c:v>
                      </c:pt>
                      <c:pt idx="1430">
                        <c:v>2.2959068334855428</c:v>
                      </c:pt>
                      <c:pt idx="1431">
                        <c:v>1.537354793381611</c:v>
                      </c:pt>
                      <c:pt idx="1432">
                        <c:v>1.336531957198593</c:v>
                      </c:pt>
                      <c:pt idx="1433">
                        <c:v>1.1393528922355289</c:v>
                      </c:pt>
                      <c:pt idx="1434">
                        <c:v>1.008032265552312</c:v>
                      </c:pt>
                      <c:pt idx="1435">
                        <c:v>0.98426916232447903</c:v>
                      </c:pt>
                      <c:pt idx="1436">
                        <c:v>1.01189079658405</c:v>
                      </c:pt>
                      <c:pt idx="1437">
                        <c:v>1.10441291386648</c:v>
                      </c:pt>
                      <c:pt idx="1438">
                        <c:v>1.327567025269248</c:v>
                      </c:pt>
                      <c:pt idx="1439">
                        <c:v>1.3405635811495289</c:v>
                      </c:pt>
                      <c:pt idx="1440">
                        <c:v>1.2708401323924701</c:v>
                      </c:pt>
                      <c:pt idx="1441">
                        <c:v>1.063808459573474</c:v>
                      </c:pt>
                      <c:pt idx="1442">
                        <c:v>0.92015237053874299</c:v>
                      </c:pt>
                      <c:pt idx="1443">
                        <c:v>0.88735753873522327</c:v>
                      </c:pt>
                      <c:pt idx="1444">
                        <c:v>0.6319414515202566</c:v>
                      </c:pt>
                      <c:pt idx="1445">
                        <c:v>0.5266358111313989</c:v>
                      </c:pt>
                      <c:pt idx="1446">
                        <c:v>0.62532942591704965</c:v>
                      </c:pt>
                      <c:pt idx="1447">
                        <c:v>0.86961845412975891</c:v>
                      </c:pt>
                      <c:pt idx="1448">
                        <c:v>0.94228965703114342</c:v>
                      </c:pt>
                      <c:pt idx="1449">
                        <c:v>0.99445121220435384</c:v>
                      </c:pt>
                      <c:pt idx="1450">
                        <c:v>0.96928477230207699</c:v>
                      </c:pt>
                      <c:pt idx="1451">
                        <c:v>0.76592915897769243</c:v>
                      </c:pt>
                      <c:pt idx="1452">
                        <c:v>0.34802775335983888</c:v>
                      </c:pt>
                      <c:pt idx="1453">
                        <c:v>5.2269356544233397E-2</c:v>
                      </c:pt>
                      <c:pt idx="1454">
                        <c:v>-9.1335417463940069E-2</c:v>
                      </c:pt>
                      <c:pt idx="1455">
                        <c:v>4.7528104618762661E-2</c:v>
                      </c:pt>
                      <c:pt idx="1456">
                        <c:v>0.1380250166829847</c:v>
                      </c:pt>
                      <c:pt idx="1457">
                        <c:v>0.14396544450377499</c:v>
                      </c:pt>
                      <c:pt idx="1458">
                        <c:v>-3.746492136542566E-2</c:v>
                      </c:pt>
                      <c:pt idx="1459">
                        <c:v>-0.22638002616183739</c:v>
                      </c:pt>
                      <c:pt idx="1460">
                        <c:v>-0.32275702774301118</c:v>
                      </c:pt>
                      <c:pt idx="1461">
                        <c:v>-0.33262181957152298</c:v>
                      </c:pt>
                      <c:pt idx="1462">
                        <c:v>-0.29251836168139511</c:v>
                      </c:pt>
                      <c:pt idx="1463">
                        <c:v>-0.2843851725074939</c:v>
                      </c:pt>
                      <c:pt idx="1464">
                        <c:v>-0.1130992014142566</c:v>
                      </c:pt>
                      <c:pt idx="1465">
                        <c:v>0.22741648334830761</c:v>
                      </c:pt>
                      <c:pt idx="1466">
                        <c:v>0.48880130284450352</c:v>
                      </c:pt>
                      <c:pt idx="1467">
                        <c:v>0.54499998930330051</c:v>
                      </c:pt>
                      <c:pt idx="1468">
                        <c:v>0.48723237622425819</c:v>
                      </c:pt>
                      <c:pt idx="1469">
                        <c:v>0.3826235577935917</c:v>
                      </c:pt>
                      <c:pt idx="1470">
                        <c:v>0.34064430254665251</c:v>
                      </c:pt>
                      <c:pt idx="1471">
                        <c:v>0.40189060838294349</c:v>
                      </c:pt>
                      <c:pt idx="1472">
                        <c:v>0.38881559104728303</c:v>
                      </c:pt>
                      <c:pt idx="1473">
                        <c:v>0.22914632772327509</c:v>
                      </c:pt>
                      <c:pt idx="1474">
                        <c:v>8.5981865631523741E-2</c:v>
                      </c:pt>
                      <c:pt idx="1475">
                        <c:v>0.1610384647022087</c:v>
                      </c:pt>
                      <c:pt idx="1476">
                        <c:v>0.29893075629994093</c:v>
                      </c:pt>
                      <c:pt idx="1477">
                        <c:v>0.80658204309373804</c:v>
                      </c:pt>
                      <c:pt idx="1478">
                        <c:v>2.7035747324967881E-2</c:v>
                      </c:pt>
                      <c:pt idx="1479">
                        <c:v>-4.4427827548554087E-2</c:v>
                      </c:pt>
                      <c:pt idx="1480">
                        <c:v>-0.55824892586588537</c:v>
                      </c:pt>
                      <c:pt idx="1481">
                        <c:v>0.58581840772249572</c:v>
                      </c:pt>
                      <c:pt idx="1482">
                        <c:v>-0.1440892263871725</c:v>
                      </c:pt>
                      <c:pt idx="1483">
                        <c:v>4.6463798799904039E-2</c:v>
                      </c:pt>
                      <c:pt idx="1484">
                        <c:v>0.40068240933247151</c:v>
                      </c:pt>
                      <c:pt idx="1485">
                        <c:v>0.88819421398547604</c:v>
                      </c:pt>
                      <c:pt idx="1486">
                        <c:v>0.62176920671754266</c:v>
                      </c:pt>
                      <c:pt idx="1487">
                        <c:v>0.67253711584655296</c:v>
                      </c:pt>
                      <c:pt idx="1488">
                        <c:v>-2.4334584097808691E-2</c:v>
                      </c:pt>
                      <c:pt idx="1489">
                        <c:v>-4.523279214741837E-3</c:v>
                      </c:pt>
                      <c:pt idx="1490">
                        <c:v>-0.49108103869698538</c:v>
                      </c:pt>
                      <c:pt idx="1491">
                        <c:v>-0.55243083333603815</c:v>
                      </c:pt>
                      <c:pt idx="1492">
                        <c:v>-0.29083511627840891</c:v>
                      </c:pt>
                      <c:pt idx="1493">
                        <c:v>-0.18551572972693389</c:v>
                      </c:pt>
                      <c:pt idx="1494">
                        <c:v>-0.28633579326200709</c:v>
                      </c:pt>
                      <c:pt idx="1495">
                        <c:v>-0.45716095861876838</c:v>
                      </c:pt>
                      <c:pt idx="1496">
                        <c:v>-0.45447727392415849</c:v>
                      </c:pt>
                      <c:pt idx="1497">
                        <c:v>-0.57065894249795623</c:v>
                      </c:pt>
                      <c:pt idx="1498">
                        <c:v>-0.66761906615969724</c:v>
                      </c:pt>
                      <c:pt idx="1499">
                        <c:v>-0.73261006545999052</c:v>
                      </c:pt>
                      <c:pt idx="1500">
                        <c:v>-4.1616115813849426</c:v>
                      </c:pt>
                      <c:pt idx="1501">
                        <c:v>-0.40500400017559662</c:v>
                      </c:pt>
                      <c:pt idx="1502">
                        <c:v>-0.42410083549448829</c:v>
                      </c:pt>
                      <c:pt idx="1503">
                        <c:v>-0.50452840227852769</c:v>
                      </c:pt>
                      <c:pt idx="1504">
                        <c:v>-3.5456495282280409</c:v>
                      </c:pt>
                      <c:pt idx="1505">
                        <c:v>-0.4170858212710834</c:v>
                      </c:pt>
                      <c:pt idx="1506">
                        <c:v>-0.4111705658608355</c:v>
                      </c:pt>
                      <c:pt idx="1507">
                        <c:v>-3.99728668597252</c:v>
                      </c:pt>
                      <c:pt idx="1508">
                        <c:v>-4.3216165091737411</c:v>
                      </c:pt>
                      <c:pt idx="1509">
                        <c:v>-4.5249201995377497</c:v>
                      </c:pt>
                      <c:pt idx="1510">
                        <c:v>-4.3051945072051394</c:v>
                      </c:pt>
                      <c:pt idx="1511">
                        <c:v>-3.444189329582648</c:v>
                      </c:pt>
                      <c:pt idx="1512">
                        <c:v>-4.1091516316528338</c:v>
                      </c:pt>
                      <c:pt idx="1513">
                        <c:v>-4.1375355578839317</c:v>
                      </c:pt>
                      <c:pt idx="1514">
                        <c:v>-3.9622644606569279</c:v>
                      </c:pt>
                      <c:pt idx="1515">
                        <c:v>-0.37498677195807639</c:v>
                      </c:pt>
                      <c:pt idx="1516">
                        <c:v>-0.51706665493330928</c:v>
                      </c:pt>
                      <c:pt idx="1517">
                        <c:v>-0.82540178642489104</c:v>
                      </c:pt>
                      <c:pt idx="1518">
                        <c:v>-1.0269169705281389</c:v>
                      </c:pt>
                      <c:pt idx="1519">
                        <c:v>-0.89140024300048082</c:v>
                      </c:pt>
                      <c:pt idx="1520">
                        <c:v>-1.0172500893390011</c:v>
                      </c:pt>
                      <c:pt idx="1521">
                        <c:v>-1.1208175351304579</c:v>
                      </c:pt>
                      <c:pt idx="1522">
                        <c:v>-1.1993294900646541</c:v>
                      </c:pt>
                      <c:pt idx="1523">
                        <c:v>-1.113656286467168</c:v>
                      </c:pt>
                      <c:pt idx="1524">
                        <c:v>-3.6144505173301962</c:v>
                      </c:pt>
                      <c:pt idx="1525">
                        <c:v>-3.7433219176497659</c:v>
                      </c:pt>
                      <c:pt idx="1526">
                        <c:v>-3.7535655041840248</c:v>
                      </c:pt>
                      <c:pt idx="1527">
                        <c:v>-3.9364565625848109</c:v>
                      </c:pt>
                      <c:pt idx="1528">
                        <c:v>-4.163330006817759</c:v>
                      </c:pt>
                      <c:pt idx="1529">
                        <c:v>-4.4111120106261952</c:v>
                      </c:pt>
                      <c:pt idx="1530">
                        <c:v>-4.4476911846643734</c:v>
                      </c:pt>
                      <c:pt idx="1531">
                        <c:v>-4.4221330182081253</c:v>
                      </c:pt>
                      <c:pt idx="1532">
                        <c:v>-4.4944163670980286</c:v>
                      </c:pt>
                      <c:pt idx="1533">
                        <c:v>-4.6799210602714272</c:v>
                      </c:pt>
                      <c:pt idx="1534">
                        <c:v>-4.902543683335173</c:v>
                      </c:pt>
                      <c:pt idx="1535">
                        <c:v>-4.8810264514111203</c:v>
                      </c:pt>
                      <c:pt idx="1536">
                        <c:v>-5.2768190908471464</c:v>
                      </c:pt>
                      <c:pt idx="1537">
                        <c:v>-5.6599552165605784</c:v>
                      </c:pt>
                      <c:pt idx="1538">
                        <c:v>-5.7610136722942258</c:v>
                      </c:pt>
                      <c:pt idx="1539">
                        <c:v>7.0224744327587212</c:v>
                      </c:pt>
                      <c:pt idx="1540">
                        <c:v>6.8157453575169802</c:v>
                      </c:pt>
                      <c:pt idx="1541">
                        <c:v>6.6402634112424064</c:v>
                      </c:pt>
                      <c:pt idx="1542">
                        <c:v>6.4165243046300189</c:v>
                      </c:pt>
                      <c:pt idx="1543">
                        <c:v>6.1622237181487494</c:v>
                      </c:pt>
                      <c:pt idx="1544">
                        <c:v>5.7546843162458767</c:v>
                      </c:pt>
                      <c:pt idx="1545">
                        <c:v>5.199816819257733</c:v>
                      </c:pt>
                      <c:pt idx="1546">
                        <c:v>4.7373042078859804</c:v>
                      </c:pt>
                      <c:pt idx="1547">
                        <c:v>4.3300710033496994</c:v>
                      </c:pt>
                      <c:pt idx="1548">
                        <c:v>1.4741297854809721</c:v>
                      </c:pt>
                      <c:pt idx="1549">
                        <c:v>1.458035690686392</c:v>
                      </c:pt>
                      <c:pt idx="1550">
                        <c:v>1.5636827051359381</c:v>
                      </c:pt>
                      <c:pt idx="1551">
                        <c:v>1.507247852491673</c:v>
                      </c:pt>
                      <c:pt idx="1552">
                        <c:v>1.4743937974888821</c:v>
                      </c:pt>
                      <c:pt idx="1553">
                        <c:v>1.423120418402315</c:v>
                      </c:pt>
                      <c:pt idx="1554">
                        <c:v>1.183075875600422</c:v>
                      </c:pt>
                      <c:pt idx="1555">
                        <c:v>1.0503024867139881</c:v>
                      </c:pt>
                      <c:pt idx="1556">
                        <c:v>0.96327049007525856</c:v>
                      </c:pt>
                      <c:pt idx="1557">
                        <c:v>0.92989962957210126</c:v>
                      </c:pt>
                      <c:pt idx="1558">
                        <c:v>0.92646405270507404</c:v>
                      </c:pt>
                      <c:pt idx="1559">
                        <c:v>0.69506125578538702</c:v>
                      </c:pt>
                      <c:pt idx="1560">
                        <c:v>0.7364957991963702</c:v>
                      </c:pt>
                      <c:pt idx="1561">
                        <c:v>0.76756816633268088</c:v>
                      </c:pt>
                      <c:pt idx="1562">
                        <c:v>0.84464905277670743</c:v>
                      </c:pt>
                      <c:pt idx="1563">
                        <c:v>0.7489589889576459</c:v>
                      </c:pt>
                      <c:pt idx="1564">
                        <c:v>0.55285789579263755</c:v>
                      </c:pt>
                      <c:pt idx="1565">
                        <c:v>2.2171054640836738</c:v>
                      </c:pt>
                      <c:pt idx="1566">
                        <c:v>0.2986988416904422</c:v>
                      </c:pt>
                      <c:pt idx="1567">
                        <c:v>1.873085326378388</c:v>
                      </c:pt>
                      <c:pt idx="1568">
                        <c:v>1.732781651475134</c:v>
                      </c:pt>
                      <c:pt idx="1569">
                        <c:v>1.602758832760091</c:v>
                      </c:pt>
                      <c:pt idx="1570">
                        <c:v>1.585763047602375</c:v>
                      </c:pt>
                      <c:pt idx="1571">
                        <c:v>1.4010569183571899</c:v>
                      </c:pt>
                      <c:pt idx="1572">
                        <c:v>1.3048442008701919</c:v>
                      </c:pt>
                      <c:pt idx="1573">
                        <c:v>-0.50000486594116467</c:v>
                      </c:pt>
                      <c:pt idx="1574">
                        <c:v>-0.53752515198598094</c:v>
                      </c:pt>
                      <c:pt idx="1575">
                        <c:v>-0.63920781803282212</c:v>
                      </c:pt>
                      <c:pt idx="1576">
                        <c:v>-1.0805742492874171</c:v>
                      </c:pt>
                      <c:pt idx="1577">
                        <c:v>-1.219184171493352</c:v>
                      </c:pt>
                      <c:pt idx="1578">
                        <c:v>-1.2340724253939761</c:v>
                      </c:pt>
                      <c:pt idx="1579">
                        <c:v>-1.452172568254857</c:v>
                      </c:pt>
                      <c:pt idx="1580">
                        <c:v>-2.2040804522790811</c:v>
                      </c:pt>
                      <c:pt idx="1581">
                        <c:v>-2.278603581163309</c:v>
                      </c:pt>
                      <c:pt idx="1582">
                        <c:v>-2.2386365296417119</c:v>
                      </c:pt>
                      <c:pt idx="1583">
                        <c:v>-2.332603937505989</c:v>
                      </c:pt>
                      <c:pt idx="1584">
                        <c:v>-2.107936183663254</c:v>
                      </c:pt>
                      <c:pt idx="1585">
                        <c:v>-1.7839619869509491</c:v>
                      </c:pt>
                      <c:pt idx="1586">
                        <c:v>-1.894658066688887</c:v>
                      </c:pt>
                      <c:pt idx="1587">
                        <c:v>-1.9469116530796411</c:v>
                      </c:pt>
                      <c:pt idx="1588">
                        <c:v>-2.0764086007290281</c:v>
                      </c:pt>
                      <c:pt idx="1589">
                        <c:v>-2.0131418743045169</c:v>
                      </c:pt>
                      <c:pt idx="1590">
                        <c:v>-2.0959009611668278</c:v>
                      </c:pt>
                      <c:pt idx="1591">
                        <c:v>-2.229149711782124</c:v>
                      </c:pt>
                      <c:pt idx="1592">
                        <c:v>-2.3650910822210398</c:v>
                      </c:pt>
                      <c:pt idx="1593">
                        <c:v>-2.2863753203813939</c:v>
                      </c:pt>
                      <c:pt idx="1594">
                        <c:v>-2.1950954783280818</c:v>
                      </c:pt>
                      <c:pt idx="1595">
                        <c:v>-2.1387961576962988</c:v>
                      </c:pt>
                      <c:pt idx="1596">
                        <c:v>-2.224526019397727</c:v>
                      </c:pt>
                      <c:pt idx="1597">
                        <c:v>-2.057565719761874</c:v>
                      </c:pt>
                      <c:pt idx="1598">
                        <c:v>-2.2364972306058881</c:v>
                      </c:pt>
                      <c:pt idx="1599">
                        <c:v>-2.4962997279728292</c:v>
                      </c:pt>
                      <c:pt idx="1600">
                        <c:v>-2.4532655995554982</c:v>
                      </c:pt>
                      <c:pt idx="1601">
                        <c:v>-2.1358243057825699</c:v>
                      </c:pt>
                      <c:pt idx="1602">
                        <c:v>-2.0570272594830379</c:v>
                      </c:pt>
                      <c:pt idx="1603">
                        <c:v>-2.0879925816193499</c:v>
                      </c:pt>
                      <c:pt idx="1604">
                        <c:v>-1.520361115352066</c:v>
                      </c:pt>
                      <c:pt idx="1605">
                        <c:v>-1.065995906161721</c:v>
                      </c:pt>
                      <c:pt idx="1606">
                        <c:v>-0.99667044783658287</c:v>
                      </c:pt>
                      <c:pt idx="1607">
                        <c:v>-0.98123799460098393</c:v>
                      </c:pt>
                      <c:pt idx="1608">
                        <c:v>-0.91794225453712608</c:v>
                      </c:pt>
                      <c:pt idx="1609">
                        <c:v>-0.65617804020873838</c:v>
                      </c:pt>
                      <c:pt idx="1610">
                        <c:v>-0.41621402305810218</c:v>
                      </c:pt>
                      <c:pt idx="1611">
                        <c:v>-0.53615208539167725</c:v>
                      </c:pt>
                      <c:pt idx="1612">
                        <c:v>-0.5994207964659215</c:v>
                      </c:pt>
                      <c:pt idx="1613">
                        <c:v>-0.52021742969921658</c:v>
                      </c:pt>
                      <c:pt idx="1614">
                        <c:v>-0.49093276773060712</c:v>
                      </c:pt>
                      <c:pt idx="1615">
                        <c:v>-0.45265787566102661</c:v>
                      </c:pt>
                      <c:pt idx="1616">
                        <c:v>-0.48876105078161108</c:v>
                      </c:pt>
                      <c:pt idx="1617">
                        <c:v>-0.47722535179166131</c:v>
                      </c:pt>
                      <c:pt idx="1618">
                        <c:v>-0.45408510619495962</c:v>
                      </c:pt>
                      <c:pt idx="1619">
                        <c:v>-0.42169030325345869</c:v>
                      </c:pt>
                      <c:pt idx="1620">
                        <c:v>-0.45007430931924142</c:v>
                      </c:pt>
                      <c:pt idx="1621">
                        <c:v>-0.56661887161365732</c:v>
                      </c:pt>
                      <c:pt idx="1622">
                        <c:v>-0.75955164907645023</c:v>
                      </c:pt>
                      <c:pt idx="1623">
                        <c:v>-0.86845066782292379</c:v>
                      </c:pt>
                      <c:pt idx="1624">
                        <c:v>-1.093758605044419</c:v>
                      </c:pt>
                      <c:pt idx="1625">
                        <c:v>-0.79193711716144699</c:v>
                      </c:pt>
                      <c:pt idx="1626">
                        <c:v>-0.60698745242614349</c:v>
                      </c:pt>
                      <c:pt idx="1627">
                        <c:v>-0.38750684410629138</c:v>
                      </c:pt>
                      <c:pt idx="1628">
                        <c:v>-0.28882217805567301</c:v>
                      </c:pt>
                      <c:pt idx="1629">
                        <c:v>-0.1426483970143568</c:v>
                      </c:pt>
                      <c:pt idx="1630">
                        <c:v>-2.403858211884901E-2</c:v>
                      </c:pt>
                      <c:pt idx="1631">
                        <c:v>0.244153134055415</c:v>
                      </c:pt>
                      <c:pt idx="1632">
                        <c:v>0.51180042221799227</c:v>
                      </c:pt>
                      <c:pt idx="1633">
                        <c:v>0.57768904929406262</c:v>
                      </c:pt>
                      <c:pt idx="1634">
                        <c:v>0.57202021254287394</c:v>
                      </c:pt>
                      <c:pt idx="1635">
                        <c:v>0.91441873528957995</c:v>
                      </c:pt>
                      <c:pt idx="1636">
                        <c:v>0.91704963145642149</c:v>
                      </c:pt>
                      <c:pt idx="1637">
                        <c:v>0.99677849317090372</c:v>
                      </c:pt>
                      <c:pt idx="1638">
                        <c:v>0.91426204099711139</c:v>
                      </c:pt>
                      <c:pt idx="1639">
                        <c:v>0.74417061043667698</c:v>
                      </c:pt>
                      <c:pt idx="1640">
                        <c:v>0.70570754557958704</c:v>
                      </c:pt>
                      <c:pt idx="1641">
                        <c:v>1.0868387742963319</c:v>
                      </c:pt>
                      <c:pt idx="1642">
                        <c:v>1.4616729701943081</c:v>
                      </c:pt>
                      <c:pt idx="1643">
                        <c:v>1.82335479420375</c:v>
                      </c:pt>
                      <c:pt idx="1644">
                        <c:v>2.0026985636004868</c:v>
                      </c:pt>
                      <c:pt idx="1645">
                        <c:v>1.860963002552851</c:v>
                      </c:pt>
                      <c:pt idx="1646">
                        <c:v>1.555442854799916</c:v>
                      </c:pt>
                      <c:pt idx="1647">
                        <c:v>1.3755912247958451</c:v>
                      </c:pt>
                      <c:pt idx="1648">
                        <c:v>0.95537061700420189</c:v>
                      </c:pt>
                      <c:pt idx="1649">
                        <c:v>0.32426916239524761</c:v>
                      </c:pt>
                      <c:pt idx="1650">
                        <c:v>2.7317182645650849E-4</c:v>
                      </c:pt>
                      <c:pt idx="1651">
                        <c:v>0.26700995364497732</c:v>
                      </c:pt>
                      <c:pt idx="1652">
                        <c:v>0.83289884587184138</c:v>
                      </c:pt>
                      <c:pt idx="1653">
                        <c:v>1.3279992220228269</c:v>
                      </c:pt>
                      <c:pt idx="1654">
                        <c:v>1.6481229575529539</c:v>
                      </c:pt>
                      <c:pt idx="1655">
                        <c:v>1.6978223292412371</c:v>
                      </c:pt>
                      <c:pt idx="1656">
                        <c:v>1.8093512829808249</c:v>
                      </c:pt>
                      <c:pt idx="1657">
                        <c:v>2.1219356055128951</c:v>
                      </c:pt>
                      <c:pt idx="1658">
                        <c:v>2.2407375378029739</c:v>
                      </c:pt>
                      <c:pt idx="1659">
                        <c:v>2.3740028734012841</c:v>
                      </c:pt>
                      <c:pt idx="1660">
                        <c:v>2.478863780978247</c:v>
                      </c:pt>
                      <c:pt idx="1661">
                        <c:v>2.2791964960693791</c:v>
                      </c:pt>
                      <c:pt idx="1662">
                        <c:v>2.136203488002467</c:v>
                      </c:pt>
                      <c:pt idx="1663">
                        <c:v>2.0846456844249488</c:v>
                      </c:pt>
                      <c:pt idx="1664">
                        <c:v>2.0078880974216959</c:v>
                      </c:pt>
                      <c:pt idx="1665">
                        <c:v>1.982445392178716</c:v>
                      </c:pt>
                      <c:pt idx="1666">
                        <c:v>2.072337555380753</c:v>
                      </c:pt>
                      <c:pt idx="1667">
                        <c:v>1.945085687625846</c:v>
                      </c:pt>
                      <c:pt idx="1668">
                        <c:v>1.870502969211518</c:v>
                      </c:pt>
                      <c:pt idx="1669">
                        <c:v>1.991879704299202</c:v>
                      </c:pt>
                      <c:pt idx="1670">
                        <c:v>2.1883303681658091</c:v>
                      </c:pt>
                      <c:pt idx="1671">
                        <c:v>2.2506878121843732</c:v>
                      </c:pt>
                      <c:pt idx="1672">
                        <c:v>2.271909795352415</c:v>
                      </c:pt>
                      <c:pt idx="1673">
                        <c:v>2.1098568864482559</c:v>
                      </c:pt>
                      <c:pt idx="1674">
                        <c:v>1.857016617801065</c:v>
                      </c:pt>
                      <c:pt idx="1675">
                        <c:v>1.78270353985295</c:v>
                      </c:pt>
                      <c:pt idx="1676">
                        <c:v>2.0004828107850741</c:v>
                      </c:pt>
                      <c:pt idx="1677">
                        <c:v>2.1709638837689829</c:v>
                      </c:pt>
                      <c:pt idx="1678">
                        <c:v>2.3416834310632848</c:v>
                      </c:pt>
                      <c:pt idx="1679">
                        <c:v>2.5369479852413508</c:v>
                      </c:pt>
                      <c:pt idx="1680">
                        <c:v>2.593942144198897</c:v>
                      </c:pt>
                      <c:pt idx="1681">
                        <c:v>2.663346779737676</c:v>
                      </c:pt>
                      <c:pt idx="1682">
                        <c:v>2.4764443851440339</c:v>
                      </c:pt>
                      <c:pt idx="1683">
                        <c:v>2.1296397573191128</c:v>
                      </c:pt>
                      <c:pt idx="1684">
                        <c:v>2.013351693125633</c:v>
                      </c:pt>
                      <c:pt idx="1685">
                        <c:v>2.1220651454523658</c:v>
                      </c:pt>
                      <c:pt idx="1686">
                        <c:v>2.170782971929996</c:v>
                      </c:pt>
                      <c:pt idx="1687">
                        <c:v>2.364995090475098</c:v>
                      </c:pt>
                      <c:pt idx="1688">
                        <c:v>2.6406014862457781</c:v>
                      </c:pt>
                      <c:pt idx="1689">
                        <c:v>2.844544578484923</c:v>
                      </c:pt>
                      <c:pt idx="1690">
                        <c:v>2.8915948431485128</c:v>
                      </c:pt>
                      <c:pt idx="1691">
                        <c:v>3.0196161205730512</c:v>
                      </c:pt>
                      <c:pt idx="1692">
                        <c:v>2.8670452887372222</c:v>
                      </c:pt>
                      <c:pt idx="1693">
                        <c:v>2.4854720821994198</c:v>
                      </c:pt>
                      <c:pt idx="1694">
                        <c:v>2.2227703535022538</c:v>
                      </c:pt>
                      <c:pt idx="1695">
                        <c:v>2.1588176431959889</c:v>
                      </c:pt>
                      <c:pt idx="1696">
                        <c:v>2.3850290296403358</c:v>
                      </c:pt>
                      <c:pt idx="1697">
                        <c:v>2.9367133843355999</c:v>
                      </c:pt>
                      <c:pt idx="1698">
                        <c:v>3.6135227845679321</c:v>
                      </c:pt>
                      <c:pt idx="1699">
                        <c:v>4.0315679864197174</c:v>
                      </c:pt>
                      <c:pt idx="1700">
                        <c:v>4.2036232530667128</c:v>
                      </c:pt>
                      <c:pt idx="1701">
                        <c:v>4.1090409540118928</c:v>
                      </c:pt>
                      <c:pt idx="1702">
                        <c:v>3.9313815607090521</c:v>
                      </c:pt>
                      <c:pt idx="1703">
                        <c:v>3.6006803430041958</c:v>
                      </c:pt>
                      <c:pt idx="1704">
                        <c:v>3.4526782651544359</c:v>
                      </c:pt>
                      <c:pt idx="1705">
                        <c:v>3.430180564278245</c:v>
                      </c:pt>
                      <c:pt idx="1706">
                        <c:v>3.8707092779258812</c:v>
                      </c:pt>
                      <c:pt idx="1707">
                        <c:v>4.8066381468438708</c:v>
                      </c:pt>
                      <c:pt idx="1708">
                        <c:v>5.4771367183476833</c:v>
                      </c:pt>
                      <c:pt idx="1709">
                        <c:v>5.3576822994277649</c:v>
                      </c:pt>
                      <c:pt idx="1710">
                        <c:v>5.309880336796069</c:v>
                      </c:pt>
                      <c:pt idx="1711">
                        <c:v>5.2435873284363943</c:v>
                      </c:pt>
                      <c:pt idx="1712">
                        <c:v>5.0515248510536859</c:v>
                      </c:pt>
                      <c:pt idx="1713">
                        <c:v>4.7366869860790919</c:v>
                      </c:pt>
                      <c:pt idx="1714">
                        <c:v>4.5316979306387681</c:v>
                      </c:pt>
                      <c:pt idx="1715">
                        <c:v>4.5282747934672667</c:v>
                      </c:pt>
                      <c:pt idx="1716">
                        <c:v>4.4757236250712014</c:v>
                      </c:pt>
                      <c:pt idx="1717">
                        <c:v>4.2989293290787849</c:v>
                      </c:pt>
                      <c:pt idx="1718">
                        <c:v>4.2915348249532714</c:v>
                      </c:pt>
                      <c:pt idx="1719">
                        <c:v>4.5822031927373752</c:v>
                      </c:pt>
                      <c:pt idx="1720">
                        <c:v>4.7963841160498628</c:v>
                      </c:pt>
                      <c:pt idx="1721">
                        <c:v>4.8806435975587306</c:v>
                      </c:pt>
                      <c:pt idx="1722">
                        <c:v>4.5394955149487437</c:v>
                      </c:pt>
                      <c:pt idx="1723">
                        <c:v>4.2751932298938096</c:v>
                      </c:pt>
                      <c:pt idx="1724">
                        <c:v>4.2374407487237864</c:v>
                      </c:pt>
                      <c:pt idx="1725">
                        <c:v>4.5028921695241264</c:v>
                      </c:pt>
                      <c:pt idx="1726">
                        <c:v>4.8607079727349873</c:v>
                      </c:pt>
                      <c:pt idx="1727">
                        <c:v>4.9482461307505821</c:v>
                      </c:pt>
                      <c:pt idx="1728">
                        <c:v>5.056673274870171</c:v>
                      </c:pt>
                      <c:pt idx="1729">
                        <c:v>5.3813618089095234</c:v>
                      </c:pt>
                      <c:pt idx="1730">
                        <c:v>5.6726422243903523</c:v>
                      </c:pt>
                      <c:pt idx="1731">
                        <c:v>5.7034142200940972</c:v>
                      </c:pt>
                      <c:pt idx="1732">
                        <c:v>5.4138434111684681</c:v>
                      </c:pt>
                      <c:pt idx="1733">
                        <c:v>4.6166806653906569</c:v>
                      </c:pt>
                      <c:pt idx="1734">
                        <c:v>3.9536278375312932</c:v>
                      </c:pt>
                      <c:pt idx="1735">
                        <c:v>3.5810950422171071</c:v>
                      </c:pt>
                      <c:pt idx="1736">
                        <c:v>3.5732684917313522</c:v>
                      </c:pt>
                      <c:pt idx="1737">
                        <c:v>3.6663782163001479</c:v>
                      </c:pt>
                      <c:pt idx="1738">
                        <c:v>3.9763699532681609</c:v>
                      </c:pt>
                      <c:pt idx="1739">
                        <c:v>3.9152471452968491</c:v>
                      </c:pt>
                      <c:pt idx="1740">
                        <c:v>3.7677776548676749</c:v>
                      </c:pt>
                      <c:pt idx="1741">
                        <c:v>3.5976920910729242</c:v>
                      </c:pt>
                      <c:pt idx="1742">
                        <c:v>3.427857099968457</c:v>
                      </c:pt>
                      <c:pt idx="1743">
                        <c:v>3.315526641696998</c:v>
                      </c:pt>
                      <c:pt idx="1744">
                        <c:v>3.5401231447039279</c:v>
                      </c:pt>
                      <c:pt idx="1745">
                        <c:v>3.611336018704371</c:v>
                      </c:pt>
                      <c:pt idx="1746">
                        <c:v>3.9100146481225262</c:v>
                      </c:pt>
                      <c:pt idx="1747">
                        <c:v>4.1986886239300372</c:v>
                      </c:pt>
                      <c:pt idx="1748">
                        <c:v>4.1684560126732677</c:v>
                      </c:pt>
                      <c:pt idx="1749">
                        <c:v>3.8018682205756309</c:v>
                      </c:pt>
                      <c:pt idx="1750">
                        <c:v>3.6479801828691518</c:v>
                      </c:pt>
                      <c:pt idx="1751">
                        <c:v>3.647685413304754</c:v>
                      </c:pt>
                      <c:pt idx="1752">
                        <c:v>3.3410150360921831</c:v>
                      </c:pt>
                      <c:pt idx="1753">
                        <c:v>3.0685625937192968</c:v>
                      </c:pt>
                      <c:pt idx="1754">
                        <c:v>2.9592144792088031</c:v>
                      </c:pt>
                      <c:pt idx="1755">
                        <c:v>3.0158584422800092</c:v>
                      </c:pt>
                      <c:pt idx="1756">
                        <c:v>2.9441189661230438</c:v>
                      </c:pt>
                      <c:pt idx="1757">
                        <c:v>2.9377671637215248</c:v>
                      </c:pt>
                      <c:pt idx="1758">
                        <c:v>3.115978036232288</c:v>
                      </c:pt>
                      <c:pt idx="1759">
                        <c:v>3.162333754244206</c:v>
                      </c:pt>
                      <c:pt idx="1760">
                        <c:v>3.472517355136143</c:v>
                      </c:pt>
                      <c:pt idx="1761">
                        <c:v>4.0528515850376801</c:v>
                      </c:pt>
                      <c:pt idx="1762">
                        <c:v>4.406729985285633</c:v>
                      </c:pt>
                      <c:pt idx="1763">
                        <c:v>4.3888697062979682</c:v>
                      </c:pt>
                      <c:pt idx="1764">
                        <c:v>4.225288007268361</c:v>
                      </c:pt>
                      <c:pt idx="1765">
                        <c:v>3.7683145199421708</c:v>
                      </c:pt>
                      <c:pt idx="1766">
                        <c:v>3.0769824129894121</c:v>
                      </c:pt>
                      <c:pt idx="1767">
                        <c:v>2.574753732617808</c:v>
                      </c:pt>
                      <c:pt idx="1768">
                        <c:v>2.6867053994921051</c:v>
                      </c:pt>
                      <c:pt idx="1769">
                        <c:v>3.085654184627955</c:v>
                      </c:pt>
                      <c:pt idx="1770">
                        <c:v>3.6020828068762691</c:v>
                      </c:pt>
                      <c:pt idx="1771">
                        <c:v>3.625773260915921</c:v>
                      </c:pt>
                      <c:pt idx="1772">
                        <c:v>3.3247328227335888</c:v>
                      </c:pt>
                      <c:pt idx="1773">
                        <c:v>2.8465582672781951</c:v>
                      </c:pt>
                      <c:pt idx="1774">
                        <c:v>2.3945144590012961</c:v>
                      </c:pt>
                      <c:pt idx="1775">
                        <c:v>2.1724504072583239</c:v>
                      </c:pt>
                      <c:pt idx="1776">
                        <c:v>2.0188920994202668</c:v>
                      </c:pt>
                      <c:pt idx="1777">
                        <c:v>1.98544858173927</c:v>
                      </c:pt>
                      <c:pt idx="1778">
                        <c:v>1.888774758455507</c:v>
                      </c:pt>
                      <c:pt idx="1779">
                        <c:v>1.732549596328371</c:v>
                      </c:pt>
                      <c:pt idx="1780">
                        <c:v>1.720405981546179</c:v>
                      </c:pt>
                      <c:pt idx="1781">
                        <c:v>1.8972280220209281</c:v>
                      </c:pt>
                      <c:pt idx="1782">
                        <c:v>2.3433665035207181</c:v>
                      </c:pt>
                      <c:pt idx="1783">
                        <c:v>2.870861723559365</c:v>
                      </c:pt>
                      <c:pt idx="1784">
                        <c:v>3.3425742083436609</c:v>
                      </c:pt>
                      <c:pt idx="1785">
                        <c:v>3.691434058191033</c:v>
                      </c:pt>
                      <c:pt idx="1786">
                        <c:v>4.0039509085648142</c:v>
                      </c:pt>
                      <c:pt idx="1787">
                        <c:v>4.0487257508741354</c:v>
                      </c:pt>
                      <c:pt idx="1788">
                        <c:v>3.706087899106441</c:v>
                      </c:pt>
                      <c:pt idx="1789">
                        <c:v>3.443723145373168</c:v>
                      </c:pt>
                      <c:pt idx="1790">
                        <c:v>3.302752792735776</c:v>
                      </c:pt>
                      <c:pt idx="1791">
                        <c:v>2.9950525851690939</c:v>
                      </c:pt>
                      <c:pt idx="1792">
                        <c:v>2.8677130254937002</c:v>
                      </c:pt>
                      <c:pt idx="1793">
                        <c:v>2.6457929030278819</c:v>
                      </c:pt>
                      <c:pt idx="1794">
                        <c:v>2.4900237837428181</c:v>
                      </c:pt>
                      <c:pt idx="1795">
                        <c:v>2.5286441429970159</c:v>
                      </c:pt>
                      <c:pt idx="1796">
                        <c:v>2.7537566496795329</c:v>
                      </c:pt>
                      <c:pt idx="1797">
                        <c:v>2.621259866992101</c:v>
                      </c:pt>
                      <c:pt idx="1798">
                        <c:v>2.295637629412556</c:v>
                      </c:pt>
                      <c:pt idx="1799">
                        <c:v>2.0120582340999351</c:v>
                      </c:pt>
                      <c:pt idx="1800">
                        <c:v>1.783616234256872</c:v>
                      </c:pt>
                      <c:pt idx="1801">
                        <c:v>1.820628784723745</c:v>
                      </c:pt>
                      <c:pt idx="1802">
                        <c:v>1.8589718332516241</c:v>
                      </c:pt>
                      <c:pt idx="1803">
                        <c:v>1.5770952412342401</c:v>
                      </c:pt>
                      <c:pt idx="1804">
                        <c:v>1.4376048594538671</c:v>
                      </c:pt>
                      <c:pt idx="1805">
                        <c:v>1.226441024875492</c:v>
                      </c:pt>
                      <c:pt idx="1806">
                        <c:v>1.033446179003668</c:v>
                      </c:pt>
                      <c:pt idx="1807">
                        <c:v>1.113572679810791</c:v>
                      </c:pt>
                      <c:pt idx="1808">
                        <c:v>1.319895726716132</c:v>
                      </c:pt>
                      <c:pt idx="1809">
                        <c:v>1.5547342232610299</c:v>
                      </c:pt>
                      <c:pt idx="1810">
                        <c:v>1.684167955105369</c:v>
                      </c:pt>
                      <c:pt idx="1811">
                        <c:v>1.8799448329160831</c:v>
                      </c:pt>
                      <c:pt idx="1812">
                        <c:v>2.2381040633938709</c:v>
                      </c:pt>
                      <c:pt idx="1813">
                        <c:v>2.942218217876531</c:v>
                      </c:pt>
                      <c:pt idx="1814">
                        <c:v>3.5839505712033488</c:v>
                      </c:pt>
                      <c:pt idx="1815">
                        <c:v>4.0126746216302109</c:v>
                      </c:pt>
                      <c:pt idx="1816">
                        <c:v>4.2882297939763774</c:v>
                      </c:pt>
                      <c:pt idx="1817">
                        <c:v>4.4206406236176434</c:v>
                      </c:pt>
                      <c:pt idx="1818">
                        <c:v>4.2592758122556154</c:v>
                      </c:pt>
                      <c:pt idx="1819">
                        <c:v>3.7543727883792051</c:v>
                      </c:pt>
                      <c:pt idx="1820">
                        <c:v>3.497919002125474</c:v>
                      </c:pt>
                      <c:pt idx="1821">
                        <c:v>3.42265845212766</c:v>
                      </c:pt>
                      <c:pt idx="1822">
                        <c:v>3.4325159917183852</c:v>
                      </c:pt>
                      <c:pt idx="1823">
                        <c:v>3.7041841823556019</c:v>
                      </c:pt>
                      <c:pt idx="1824">
                        <c:v>3.972403364870412</c:v>
                      </c:pt>
                      <c:pt idx="1825">
                        <c:v>4.3196196166480254</c:v>
                      </c:pt>
                      <c:pt idx="1826">
                        <c:v>4.6376484771500923</c:v>
                      </c:pt>
                      <c:pt idx="1827">
                        <c:v>4.9416883462569032</c:v>
                      </c:pt>
                      <c:pt idx="1828">
                        <c:v>5.0339535891942306</c:v>
                      </c:pt>
                      <c:pt idx="1829">
                        <c:v>5.0750797699894443</c:v>
                      </c:pt>
                      <c:pt idx="1830">
                        <c:v>5.1358611649649086</c:v>
                      </c:pt>
                      <c:pt idx="1831">
                        <c:v>4.9403700268860833</c:v>
                      </c:pt>
                      <c:pt idx="1832">
                        <c:v>4.7287760198949016</c:v>
                      </c:pt>
                      <c:pt idx="1833">
                        <c:v>4.3177070257303827</c:v>
                      </c:pt>
                      <c:pt idx="1834">
                        <c:v>3.86666611563215</c:v>
                      </c:pt>
                      <c:pt idx="1835">
                        <c:v>3.4998983537572048</c:v>
                      </c:pt>
                      <c:pt idx="1836">
                        <c:v>3.382133225460489</c:v>
                      </c:pt>
                      <c:pt idx="1837">
                        <c:v>3.177179375791586</c:v>
                      </c:pt>
                      <c:pt idx="1838">
                        <c:v>3.0294069889179842</c:v>
                      </c:pt>
                      <c:pt idx="1839">
                        <c:v>3.104426125688815</c:v>
                      </c:pt>
                      <c:pt idx="1840">
                        <c:v>2.8644684209123121</c:v>
                      </c:pt>
                      <c:pt idx="1841">
                        <c:v>2.328634899241254</c:v>
                      </c:pt>
                      <c:pt idx="1842">
                        <c:v>1.875938698025434</c:v>
                      </c:pt>
                      <c:pt idx="1843">
                        <c:v>1.6416664216586949</c:v>
                      </c:pt>
                      <c:pt idx="1844">
                        <c:v>1.3381856045489711</c:v>
                      </c:pt>
                      <c:pt idx="1845">
                        <c:v>0.9710478235636657</c:v>
                      </c:pt>
                      <c:pt idx="1846">
                        <c:v>0.58273669049915855</c:v>
                      </c:pt>
                      <c:pt idx="1847">
                        <c:v>8.6576249186479298E-2</c:v>
                      </c:pt>
                      <c:pt idx="1848">
                        <c:v>-0.22185690967249</c:v>
                      </c:pt>
                      <c:pt idx="1849">
                        <c:v>-0.32703959778127262</c:v>
                      </c:pt>
                      <c:pt idx="1850">
                        <c:v>-0.61748153028711883</c:v>
                      </c:pt>
                      <c:pt idx="1851">
                        <c:v>-1.0530721539858181</c:v>
                      </c:pt>
                      <c:pt idx="1852">
                        <c:v>-1.5766788334180719</c:v>
                      </c:pt>
                      <c:pt idx="1853">
                        <c:v>-1.468012717521737</c:v>
                      </c:pt>
                      <c:pt idx="1854">
                        <c:v>-1.0594744171222701</c:v>
                      </c:pt>
                      <c:pt idx="1855">
                        <c:v>-0.93154929324927349</c:v>
                      </c:pt>
                      <c:pt idx="1856">
                        <c:v>-0.98710448066640666</c:v>
                      </c:pt>
                      <c:pt idx="1857">
                        <c:v>-1.131621302574205</c:v>
                      </c:pt>
                      <c:pt idx="1858">
                        <c:v>-1.302246798107326</c:v>
                      </c:pt>
                      <c:pt idx="1859">
                        <c:v>-1.254358970026056</c:v>
                      </c:pt>
                      <c:pt idx="1860">
                        <c:v>-1.3161351248425921</c:v>
                      </c:pt>
                      <c:pt idx="1861">
                        <c:v>-1.3685155436295871</c:v>
                      </c:pt>
                      <c:pt idx="1862">
                        <c:v>-1.690288259647416</c:v>
                      </c:pt>
                      <c:pt idx="1863">
                        <c:v>-2.0736558475736309</c:v>
                      </c:pt>
                      <c:pt idx="1864">
                        <c:v>-2.3285001451983178</c:v>
                      </c:pt>
                      <c:pt idx="1865">
                        <c:v>-2.5039115789746611</c:v>
                      </c:pt>
                      <c:pt idx="1866">
                        <c:v>-2.4933332149988758</c:v>
                      </c:pt>
                      <c:pt idx="1867">
                        <c:v>-2.174616054124638</c:v>
                      </c:pt>
                      <c:pt idx="1868">
                        <c:v>-2.0913218076241762</c:v>
                      </c:pt>
                      <c:pt idx="1869">
                        <c:v>-2.5648639804976989</c:v>
                      </c:pt>
                      <c:pt idx="1870">
                        <c:v>-3.104115215315205</c:v>
                      </c:pt>
                      <c:pt idx="1871">
                        <c:v>-3.4938113467929899</c:v>
                      </c:pt>
                      <c:pt idx="1872">
                        <c:v>-3.2086651082217692</c:v>
                      </c:pt>
                      <c:pt idx="1873">
                        <c:v>-3.0212248688821459</c:v>
                      </c:pt>
                      <c:pt idx="1874">
                        <c:v>-2.9615057905416569</c:v>
                      </c:pt>
                      <c:pt idx="1875">
                        <c:v>-2.6015953491497021</c:v>
                      </c:pt>
                      <c:pt idx="1876">
                        <c:v>-2.498186475864439</c:v>
                      </c:pt>
                      <c:pt idx="1877">
                        <c:v>-2.4774244121708122</c:v>
                      </c:pt>
                      <c:pt idx="1878">
                        <c:v>-2.4431761199276001</c:v>
                      </c:pt>
                      <c:pt idx="1879">
                        <c:v>-2.7587768809749038</c:v>
                      </c:pt>
                      <c:pt idx="1880">
                        <c:v>-2.915364287094147</c:v>
                      </c:pt>
                      <c:pt idx="1881">
                        <c:v>-3.0101199612573168</c:v>
                      </c:pt>
                      <c:pt idx="1882">
                        <c:v>-3.1124770153086772</c:v>
                      </c:pt>
                      <c:pt idx="1883">
                        <c:v>-2.9957857959335339</c:v>
                      </c:pt>
                      <c:pt idx="1884">
                        <c:v>-2.8481157584191519</c:v>
                      </c:pt>
                      <c:pt idx="1885">
                        <c:v>-2.7216811991498981</c:v>
                      </c:pt>
                      <c:pt idx="1886">
                        <c:v>-2.5641148328115682</c:v>
                      </c:pt>
                      <c:pt idx="1887">
                        <c:v>-2.5432285043637788</c:v>
                      </c:pt>
                      <c:pt idx="1888">
                        <c:v>-2.820216838994881</c:v>
                      </c:pt>
                      <c:pt idx="1889">
                        <c:v>-2.999980214989038</c:v>
                      </c:pt>
                      <c:pt idx="1890">
                        <c:v>-3.1422190873893081</c:v>
                      </c:pt>
                      <c:pt idx="1891">
                        <c:v>-3.1255213244514719</c:v>
                      </c:pt>
                      <c:pt idx="1892">
                        <c:v>-3.2770330862117159</c:v>
                      </c:pt>
                      <c:pt idx="1893">
                        <c:v>-3.2124678970383052</c:v>
                      </c:pt>
                      <c:pt idx="1894">
                        <c:v>-2.9736455105465862</c:v>
                      </c:pt>
                      <c:pt idx="1895">
                        <c:v>-2.875489065470604</c:v>
                      </c:pt>
                      <c:pt idx="1896">
                        <c:v>-2.8272877388249551</c:v>
                      </c:pt>
                      <c:pt idx="1897">
                        <c:v>-2.756330466730001</c:v>
                      </c:pt>
                      <c:pt idx="1898">
                        <c:v>-2.6752723696737641</c:v>
                      </c:pt>
                      <c:pt idx="1899">
                        <c:v>-2.7274889262314841</c:v>
                      </c:pt>
                      <c:pt idx="1900">
                        <c:v>-2.8533189696505561</c:v>
                      </c:pt>
                      <c:pt idx="1901">
                        <c:v>-2.9436317382194388</c:v>
                      </c:pt>
                      <c:pt idx="1902">
                        <c:v>-3.0217098640231148</c:v>
                      </c:pt>
                      <c:pt idx="1903">
                        <c:v>-2.993345168300396</c:v>
                      </c:pt>
                      <c:pt idx="1904">
                        <c:v>-3.1671882246922172</c:v>
                      </c:pt>
                      <c:pt idx="1905">
                        <c:v>-3.2668293818342291</c:v>
                      </c:pt>
                      <c:pt idx="1906">
                        <c:v>-3.1911465477260439</c:v>
                      </c:pt>
                      <c:pt idx="1907">
                        <c:v>-3.1116153645311502</c:v>
                      </c:pt>
                      <c:pt idx="1908">
                        <c:v>-2.8824745510493859</c:v>
                      </c:pt>
                      <c:pt idx="1909">
                        <c:v>-2.862545680561603</c:v>
                      </c:pt>
                      <c:pt idx="1910">
                        <c:v>-2.9428188613692869</c:v>
                      </c:pt>
                      <c:pt idx="1911">
                        <c:v>-2.7300626836240118</c:v>
                      </c:pt>
                      <c:pt idx="1912">
                        <c:v>-2.6638028995169818</c:v>
                      </c:pt>
                      <c:pt idx="1913">
                        <c:v>-2.4159817889303938</c:v>
                      </c:pt>
                      <c:pt idx="1914">
                        <c:v>-2.4867139738058852</c:v>
                      </c:pt>
                      <c:pt idx="1915">
                        <c:v>-2.4778076123963531</c:v>
                      </c:pt>
                      <c:pt idx="1916">
                        <c:v>-2.2943149439013082</c:v>
                      </c:pt>
                      <c:pt idx="1917">
                        <c:v>-2.2824931423837791</c:v>
                      </c:pt>
                      <c:pt idx="1918">
                        <c:v>-2.3544194840208919</c:v>
                      </c:pt>
                      <c:pt idx="1919">
                        <c:v>-2.552330188317907</c:v>
                      </c:pt>
                      <c:pt idx="1920">
                        <c:v>-2.6751330214795428</c:v>
                      </c:pt>
                      <c:pt idx="1921">
                        <c:v>-2.6035801274381578</c:v>
                      </c:pt>
                      <c:pt idx="1922">
                        <c:v>-2.666236789896347</c:v>
                      </c:pt>
                      <c:pt idx="1923">
                        <c:v>-2.7946575261108961</c:v>
                      </c:pt>
                      <c:pt idx="1924">
                        <c:v>-2.669776216896055</c:v>
                      </c:pt>
                      <c:pt idx="1925">
                        <c:v>-2.6047313243688519</c:v>
                      </c:pt>
                      <c:pt idx="1926">
                        <c:v>-2.5122543770798051</c:v>
                      </c:pt>
                      <c:pt idx="1927">
                        <c:v>-2.3035696030606441</c:v>
                      </c:pt>
                      <c:pt idx="1928">
                        <c:v>-2.3292540214303972</c:v>
                      </c:pt>
                      <c:pt idx="1929">
                        <c:v>-2.258532334819257</c:v>
                      </c:pt>
                      <c:pt idx="1930">
                        <c:v>-2.1892610632367582</c:v>
                      </c:pt>
                      <c:pt idx="1931">
                        <c:v>-2.2718940612201668</c:v>
                      </c:pt>
                      <c:pt idx="1932">
                        <c:v>-2.2973511543940681</c:v>
                      </c:pt>
                      <c:pt idx="1933">
                        <c:v>-2.2411126926824601</c:v>
                      </c:pt>
                      <c:pt idx="1934">
                        <c:v>-2.294557517024582</c:v>
                      </c:pt>
                      <c:pt idx="1935">
                        <c:v>-2.147130241185998</c:v>
                      </c:pt>
                      <c:pt idx="1936">
                        <c:v>-2.256208398519747</c:v>
                      </c:pt>
                      <c:pt idx="1937">
                        <c:v>-2.0863814795431321</c:v>
                      </c:pt>
                      <c:pt idx="1938">
                        <c:v>-1.780911723963339</c:v>
                      </c:pt>
                      <c:pt idx="1939">
                        <c:v>-1.5153144589415579</c:v>
                      </c:pt>
                      <c:pt idx="1940">
                        <c:v>-1.325024729054106</c:v>
                      </c:pt>
                      <c:pt idx="1941">
                        <c:v>-1.10408090200769</c:v>
                      </c:pt>
                      <c:pt idx="1942">
                        <c:v>-1.095611256691194</c:v>
                      </c:pt>
                      <c:pt idx="1943">
                        <c:v>-1.08979765389538</c:v>
                      </c:pt>
                      <c:pt idx="1944">
                        <c:v>-1.0383243627054191</c:v>
                      </c:pt>
                      <c:pt idx="1945">
                        <c:v>-1.1143175511972361</c:v>
                      </c:pt>
                      <c:pt idx="1946">
                        <c:v>-1.1155681866948519</c:v>
                      </c:pt>
                      <c:pt idx="1947">
                        <c:v>-0.94015092854230209</c:v>
                      </c:pt>
                      <c:pt idx="1948">
                        <c:v>-0.985636133802684</c:v>
                      </c:pt>
                      <c:pt idx="1949">
                        <c:v>-1.207801945387398</c:v>
                      </c:pt>
                      <c:pt idx="1950">
                        <c:v>-1.235521271983661</c:v>
                      </c:pt>
                      <c:pt idx="1951">
                        <c:v>-1.171796115567056</c:v>
                      </c:pt>
                      <c:pt idx="1952">
                        <c:v>-1.0312321416417429</c:v>
                      </c:pt>
                      <c:pt idx="1953">
                        <c:v>-0.74753274949848048</c:v>
                      </c:pt>
                      <c:pt idx="1954">
                        <c:v>-0.56166030808675893</c:v>
                      </c:pt>
                      <c:pt idx="1955">
                        <c:v>-0.48785458749095989</c:v>
                      </c:pt>
                      <c:pt idx="1956">
                        <c:v>-0.68011980111626769</c:v>
                      </c:pt>
                      <c:pt idx="1957">
                        <c:v>-0.89169840795978705</c:v>
                      </c:pt>
                      <c:pt idx="1958">
                        <c:v>-0.98956893346679253</c:v>
                      </c:pt>
                      <c:pt idx="1959">
                        <c:v>-0.6771782185863926</c:v>
                      </c:pt>
                      <c:pt idx="1960">
                        <c:v>-0.2658724824348116</c:v>
                      </c:pt>
                      <c:pt idx="1961">
                        <c:v>-0.1435301193623196</c:v>
                      </c:pt>
                      <c:pt idx="1962">
                        <c:v>-0.24495582584314751</c:v>
                      </c:pt>
                      <c:pt idx="1963">
                        <c:v>-0.55137155438974417</c:v>
                      </c:pt>
                      <c:pt idx="1964">
                        <c:v>-0.75810024220354189</c:v>
                      </c:pt>
                      <c:pt idx="1965">
                        <c:v>-0.94925171819512899</c:v>
                      </c:pt>
                      <c:pt idx="1966">
                        <c:v>-0.98060623493658772</c:v>
                      </c:pt>
                      <c:pt idx="1967">
                        <c:v>-1.314304905343864</c:v>
                      </c:pt>
                      <c:pt idx="1968">
                        <c:v>-1.9325628467177871</c:v>
                      </c:pt>
                      <c:pt idx="1969">
                        <c:v>-2.5541611950316669</c:v>
                      </c:pt>
                      <c:pt idx="1970">
                        <c:v>-2.7754620101474159</c:v>
                      </c:pt>
                      <c:pt idx="1971">
                        <c:v>-2.8025093910113759</c:v>
                      </c:pt>
                      <c:pt idx="1972">
                        <c:v>-2.71862797364374</c:v>
                      </c:pt>
                      <c:pt idx="1973">
                        <c:v>-2.7539655007502302</c:v>
                      </c:pt>
                      <c:pt idx="1974">
                        <c:v>-2.7258638410454039</c:v>
                      </c:pt>
                      <c:pt idx="1975">
                        <c:v>-2.5906260671167298</c:v>
                      </c:pt>
                      <c:pt idx="1976">
                        <c:v>-2.5283369917103968</c:v>
                      </c:pt>
                      <c:pt idx="1977">
                        <c:v>-2.8384431687918741</c:v>
                      </c:pt>
                      <c:pt idx="1978">
                        <c:v>-2.8628128854417931</c:v>
                      </c:pt>
                      <c:pt idx="1979">
                        <c:v>-2.7643209412221381</c:v>
                      </c:pt>
                      <c:pt idx="1980">
                        <c:v>-2.3176142049632138</c:v>
                      </c:pt>
                      <c:pt idx="1981">
                        <c:v>-1.9457718074769601</c:v>
                      </c:pt>
                      <c:pt idx="1982">
                        <c:v>-1.7759112160357891</c:v>
                      </c:pt>
                      <c:pt idx="1983">
                        <c:v>-1.846574760000222</c:v>
                      </c:pt>
                      <c:pt idx="1984">
                        <c:v>-1.9855900248192551</c:v>
                      </c:pt>
                      <c:pt idx="1985">
                        <c:v>-2.0738512444338988</c:v>
                      </c:pt>
                      <c:pt idx="1986">
                        <c:v>-2.2142060026893802</c:v>
                      </c:pt>
                      <c:pt idx="1987">
                        <c:v>-2.2629237152895012</c:v>
                      </c:pt>
                      <c:pt idx="1988">
                        <c:v>-2.1396481400511909</c:v>
                      </c:pt>
                      <c:pt idx="1989">
                        <c:v>-2.0612959623022911</c:v>
                      </c:pt>
                      <c:pt idx="1990">
                        <c:v>-1.7437207509931849</c:v>
                      </c:pt>
                      <c:pt idx="1991">
                        <c:v>-1.3269998061617141</c:v>
                      </c:pt>
                      <c:pt idx="1992">
                        <c:v>-1.0867422421692241</c:v>
                      </c:pt>
                      <c:pt idx="1993">
                        <c:v>-0.74996364565613538</c:v>
                      </c:pt>
                      <c:pt idx="1994">
                        <c:v>-0.36770043541461678</c:v>
                      </c:pt>
                      <c:pt idx="1995">
                        <c:v>-0.32671724274951441</c:v>
                      </c:pt>
                      <c:pt idx="1996">
                        <c:v>-0.36413050975010891</c:v>
                      </c:pt>
                      <c:pt idx="1997">
                        <c:v>-0.50276563349287562</c:v>
                      </c:pt>
                      <c:pt idx="1998">
                        <c:v>-0.60866875604447512</c:v>
                      </c:pt>
                      <c:pt idx="1999">
                        <c:v>-0.73654798709728242</c:v>
                      </c:pt>
                      <c:pt idx="2000">
                        <c:v>-0.87841946369609025</c:v>
                      </c:pt>
                      <c:pt idx="2001">
                        <c:v>-1.046321342671388</c:v>
                      </c:pt>
                      <c:pt idx="2002">
                        <c:v>-1.0418509093872641</c:v>
                      </c:pt>
                      <c:pt idx="2003">
                        <c:v>-0.91859814862425637</c:v>
                      </c:pt>
                      <c:pt idx="2004">
                        <c:v>-0.98025021935513756</c:v>
                      </c:pt>
                      <c:pt idx="2005">
                        <c:v>-1.213011826587086</c:v>
                      </c:pt>
                      <c:pt idx="2006">
                        <c:v>-1.3589060815912211</c:v>
                      </c:pt>
                      <c:pt idx="2007">
                        <c:v>-1.549908214589337</c:v>
                      </c:pt>
                      <c:pt idx="2008">
                        <c:v>-1.901862769012818</c:v>
                      </c:pt>
                      <c:pt idx="2009">
                        <c:v>-2.4093541543525041</c:v>
                      </c:pt>
                      <c:pt idx="2010">
                        <c:v>-2.7164087165851449</c:v>
                      </c:pt>
                      <c:pt idx="2011">
                        <c:v>-2.787518995936606</c:v>
                      </c:pt>
                      <c:pt idx="2012">
                        <c:v>-2.8505450819229039</c:v>
                      </c:pt>
                      <c:pt idx="2013">
                        <c:v>-2.7166693067844569</c:v>
                      </c:pt>
                      <c:pt idx="2014">
                        <c:v>-2.390540508641104</c:v>
                      </c:pt>
                      <c:pt idx="2015">
                        <c:v>-2.5785782270591411</c:v>
                      </c:pt>
                      <c:pt idx="2016">
                        <c:v>-2.9376290753295962</c:v>
                      </c:pt>
                      <c:pt idx="2017">
                        <c:v>-3.3764133551900999</c:v>
                      </c:pt>
                      <c:pt idx="2018">
                        <c:v>-3.869727117821701</c:v>
                      </c:pt>
                      <c:pt idx="2019">
                        <c:v>-4.3108525614983391</c:v>
                      </c:pt>
                      <c:pt idx="2020">
                        <c:v>-4.7536447348890736</c:v>
                      </c:pt>
                      <c:pt idx="2021">
                        <c:v>-5.0464097327094546</c:v>
                      </c:pt>
                      <c:pt idx="2022">
                        <c:v>-4.6100817590524317</c:v>
                      </c:pt>
                      <c:pt idx="2023">
                        <c:v>-4.0153671194907004</c:v>
                      </c:pt>
                      <c:pt idx="2024">
                        <c:v>-3.1589274859405259</c:v>
                      </c:pt>
                      <c:pt idx="2025">
                        <c:v>-2.5264442920145149</c:v>
                      </c:pt>
                      <c:pt idx="2026">
                        <c:v>-2.2210450248866338</c:v>
                      </c:pt>
                      <c:pt idx="2027">
                        <c:v>-2.2848319043008938</c:v>
                      </c:pt>
                      <c:pt idx="2028">
                        <c:v>-2.3213759848737698</c:v>
                      </c:pt>
                      <c:pt idx="2029">
                        <c:v>-2.467330505497638</c:v>
                      </c:pt>
                      <c:pt idx="2030">
                        <c:v>-2.2014483902567612</c:v>
                      </c:pt>
                      <c:pt idx="2031">
                        <c:v>-1.829715704922849</c:v>
                      </c:pt>
                      <c:pt idx="2032">
                        <c:v>-1.5039504901214329</c:v>
                      </c:pt>
                      <c:pt idx="2033">
                        <c:v>-1.0221640773938261</c:v>
                      </c:pt>
                      <c:pt idx="2034">
                        <c:v>-0.42730980957649362</c:v>
                      </c:pt>
                      <c:pt idx="2035">
                        <c:v>-5.81984696744135E-2</c:v>
                      </c:pt>
                      <c:pt idx="2036">
                        <c:v>0.1477279045395265</c:v>
                      </c:pt>
                      <c:pt idx="2037">
                        <c:v>0.22298982952906529</c:v>
                      </c:pt>
                      <c:pt idx="2038">
                        <c:v>0.35545234092718497</c:v>
                      </c:pt>
                      <c:pt idx="2039">
                        <c:v>0.63589396665415177</c:v>
                      </c:pt>
                      <c:pt idx="2040">
                        <c:v>1.412088264561828</c:v>
                      </c:pt>
                      <c:pt idx="2041">
                        <c:v>1.9037885608923759</c:v>
                      </c:pt>
                      <c:pt idx="2042">
                        <c:v>2.0117702049580348</c:v>
                      </c:pt>
                      <c:pt idx="2043">
                        <c:v>1.9631926878707739</c:v>
                      </c:pt>
                      <c:pt idx="2044">
                        <c:v>2.0088017554959641</c:v>
                      </c:pt>
                      <c:pt idx="2045">
                        <c:v>2.425080162756688</c:v>
                      </c:pt>
                      <c:pt idx="2046">
                        <c:v>2.720714267961311</c:v>
                      </c:pt>
                      <c:pt idx="2047">
                        <c:v>2.8146397337126858</c:v>
                      </c:pt>
                      <c:pt idx="2048">
                        <c:v>3.0721604345151139</c:v>
                      </c:pt>
                      <c:pt idx="2049">
                        <c:v>2.898517794953384</c:v>
                      </c:pt>
                      <c:pt idx="2050">
                        <c:v>2.525536540826101</c:v>
                      </c:pt>
                      <c:pt idx="2051">
                        <c:v>2.4783984382701512</c:v>
                      </c:pt>
                      <c:pt idx="2052">
                        <c:v>2.5360756935698099</c:v>
                      </c:pt>
                      <c:pt idx="2053">
                        <c:v>2.9951284468797512</c:v>
                      </c:pt>
                      <c:pt idx="2054">
                        <c:v>3.4078663612363509</c:v>
                      </c:pt>
                      <c:pt idx="2055">
                        <c:v>3.2219463368829881</c:v>
                      </c:pt>
                      <c:pt idx="2056">
                        <c:v>3.1898597563026398</c:v>
                      </c:pt>
                      <c:pt idx="2057">
                        <c:v>2.885266657054153</c:v>
                      </c:pt>
                      <c:pt idx="2058">
                        <c:v>2.3782314496089572</c:v>
                      </c:pt>
                      <c:pt idx="2059">
                        <c:v>2.350636095533956</c:v>
                      </c:pt>
                      <c:pt idx="2060">
                        <c:v>2.4935738185106948</c:v>
                      </c:pt>
                      <c:pt idx="2061">
                        <c:v>2.4537953267802508</c:v>
                      </c:pt>
                      <c:pt idx="2062">
                        <c:v>2.336347017897022</c:v>
                      </c:pt>
                      <c:pt idx="2063">
                        <c:v>2.4584739988236568</c:v>
                      </c:pt>
                      <c:pt idx="2064">
                        <c:v>2.4278820628263822</c:v>
                      </c:pt>
                      <c:pt idx="2065">
                        <c:v>2.3921309275511948</c:v>
                      </c:pt>
                      <c:pt idx="2066">
                        <c:v>2.4037947167088198</c:v>
                      </c:pt>
                      <c:pt idx="2067">
                        <c:v>2.5024972558179499</c:v>
                      </c:pt>
                      <c:pt idx="2068">
                        <c:v>2.88179776446994</c:v>
                      </c:pt>
                      <c:pt idx="2069">
                        <c:v>2.999103076096334</c:v>
                      </c:pt>
                      <c:pt idx="2070">
                        <c:v>2.788857194574951</c:v>
                      </c:pt>
                      <c:pt idx="2071">
                        <c:v>2.5519542378454951</c:v>
                      </c:pt>
                      <c:pt idx="2072">
                        <c:v>2.4484560969168379</c:v>
                      </c:pt>
                      <c:pt idx="2073">
                        <c:v>2.4139359285004658</c:v>
                      </c:pt>
                      <c:pt idx="2074">
                        <c:v>2.7334480664204732</c:v>
                      </c:pt>
                      <c:pt idx="2075">
                        <c:v>2.8064327313650872</c:v>
                      </c:pt>
                      <c:pt idx="2076">
                        <c:v>2.7830707370006729</c:v>
                      </c:pt>
                      <c:pt idx="2077">
                        <c:v>2.5692509673065231</c:v>
                      </c:pt>
                      <c:pt idx="2078">
                        <c:v>2.605268298694182</c:v>
                      </c:pt>
                      <c:pt idx="2079">
                        <c:v>2.5318086838920228</c:v>
                      </c:pt>
                      <c:pt idx="2080">
                        <c:v>2.3974564451626281</c:v>
                      </c:pt>
                      <c:pt idx="2081">
                        <c:v>2.1552549989716692</c:v>
                      </c:pt>
                      <c:pt idx="2082">
                        <c:v>2.0851472321134841</c:v>
                      </c:pt>
                      <c:pt idx="2083">
                        <c:v>2.0519356304540501</c:v>
                      </c:pt>
                      <c:pt idx="2084">
                        <c:v>1.8614330991637349</c:v>
                      </c:pt>
                      <c:pt idx="2085">
                        <c:v>1.5698471307217201</c:v>
                      </c:pt>
                      <c:pt idx="2086">
                        <c:v>1.5265159755642339</c:v>
                      </c:pt>
                      <c:pt idx="2087">
                        <c:v>1.7508794020921521</c:v>
                      </c:pt>
                      <c:pt idx="2088">
                        <c:v>2.124593078739943</c:v>
                      </c:pt>
                      <c:pt idx="2089">
                        <c:v>2.1971436643695652</c:v>
                      </c:pt>
                      <c:pt idx="2090">
                        <c:v>2.1858373116401131</c:v>
                      </c:pt>
                      <c:pt idx="2091">
                        <c:v>2.320114848549816</c:v>
                      </c:pt>
                      <c:pt idx="2092">
                        <c:v>2.1960577727895911</c:v>
                      </c:pt>
                      <c:pt idx="2093">
                        <c:v>2.287296094762477</c:v>
                      </c:pt>
                      <c:pt idx="2094">
                        <c:v>2.3463199413912812</c:v>
                      </c:pt>
                      <c:pt idx="2095">
                        <c:v>2.5603427810971771</c:v>
                      </c:pt>
                      <c:pt idx="2096">
                        <c:v>2.5952463892384152</c:v>
                      </c:pt>
                      <c:pt idx="2097">
                        <c:v>2.6581659094612031</c:v>
                      </c:pt>
                      <c:pt idx="2098">
                        <c:v>2.695974258323107</c:v>
                      </c:pt>
                      <c:pt idx="2099">
                        <c:v>2.5647496084776269</c:v>
                      </c:pt>
                      <c:pt idx="2100">
                        <c:v>2.5622450375486192</c:v>
                      </c:pt>
                      <c:pt idx="2101">
                        <c:v>2.8219850243524109</c:v>
                      </c:pt>
                      <c:pt idx="2102">
                        <c:v>3.0416484597305748</c:v>
                      </c:pt>
                      <c:pt idx="2103">
                        <c:v>3.0500546586770469</c:v>
                      </c:pt>
                      <c:pt idx="2104">
                        <c:v>2.844873735576428</c:v>
                      </c:pt>
                      <c:pt idx="2105">
                        <c:v>2.9008236870403068</c:v>
                      </c:pt>
                      <c:pt idx="2106">
                        <c:v>2.7321219746215721</c:v>
                      </c:pt>
                      <c:pt idx="2107">
                        <c:v>2.6069741544625229</c:v>
                      </c:pt>
                      <c:pt idx="2108">
                        <c:v>2.826862260057498</c:v>
                      </c:pt>
                      <c:pt idx="2109">
                        <c:v>3.105048817814704</c:v>
                      </c:pt>
                      <c:pt idx="2110">
                        <c:v>3.1983693749530828</c:v>
                      </c:pt>
                      <c:pt idx="2111">
                        <c:v>3.2648633566613232</c:v>
                      </c:pt>
                      <c:pt idx="2112">
                        <c:v>3.5450842628534098</c:v>
                      </c:pt>
                      <c:pt idx="2113">
                        <c:v>3.6663939495866988</c:v>
                      </c:pt>
                      <c:pt idx="2114">
                        <c:v>3.7751311141726851</c:v>
                      </c:pt>
                      <c:pt idx="2115">
                        <c:v>4.1598254292254566</c:v>
                      </c:pt>
                      <c:pt idx="2116">
                        <c:v>4.4715919359659679</c:v>
                      </c:pt>
                      <c:pt idx="2117">
                        <c:v>4.8812933690132523</c:v>
                      </c:pt>
                      <c:pt idx="2118">
                        <c:v>4.8886638824166964</c:v>
                      </c:pt>
                      <c:pt idx="2119">
                        <c:v>5.0583357463663896</c:v>
                      </c:pt>
                      <c:pt idx="2120">
                        <c:v>5.1252899067534718</c:v>
                      </c:pt>
                      <c:pt idx="2121">
                        <c:v>5.0460212365561432</c:v>
                      </c:pt>
                      <c:pt idx="2122">
                        <c:v>5.1264494245029688</c:v>
                      </c:pt>
                      <c:pt idx="2123">
                        <c:v>4.9275010914036397</c:v>
                      </c:pt>
                      <c:pt idx="2124">
                        <c:v>4.8476798358612241</c:v>
                      </c:pt>
                      <c:pt idx="2125">
                        <c:v>5.0214880653363094</c:v>
                      </c:pt>
                      <c:pt idx="2126">
                        <c:v>4.9864292895191662</c:v>
                      </c:pt>
                      <c:pt idx="2127">
                        <c:v>4.3067160456632259</c:v>
                      </c:pt>
                      <c:pt idx="2128">
                        <c:v>4.1503914464526179</c:v>
                      </c:pt>
                      <c:pt idx="2129">
                        <c:v>4.0772530656945403</c:v>
                      </c:pt>
                      <c:pt idx="2130">
                        <c:v>3.7863309536343639</c:v>
                      </c:pt>
                      <c:pt idx="2131">
                        <c:v>3.644929364098306</c:v>
                      </c:pt>
                      <c:pt idx="2132">
                        <c:v>3.5749681533666569</c:v>
                      </c:pt>
                      <c:pt idx="2133">
                        <c:v>3.8172018508373151</c:v>
                      </c:pt>
                      <c:pt idx="2134">
                        <c:v>4.2935376875767011</c:v>
                      </c:pt>
                      <c:pt idx="2135">
                        <c:v>4.2723083039779448</c:v>
                      </c:pt>
                      <c:pt idx="2136">
                        <c:v>3.9561938182524812</c:v>
                      </c:pt>
                      <c:pt idx="2137">
                        <c:v>3.972666986268127</c:v>
                      </c:pt>
                      <c:pt idx="2138">
                        <c:v>4.0347276779543257</c:v>
                      </c:pt>
                      <c:pt idx="2139">
                        <c:v>4.0254333026066824</c:v>
                      </c:pt>
                      <c:pt idx="2140">
                        <c:v>3.9337671593301962</c:v>
                      </c:pt>
                      <c:pt idx="2141">
                        <c:v>3.8541611875681459</c:v>
                      </c:pt>
                      <c:pt idx="2142">
                        <c:v>3.7872432789092971</c:v>
                      </c:pt>
                      <c:pt idx="2143">
                        <c:v>3.9289929213780308</c:v>
                      </c:pt>
                      <c:pt idx="2144">
                        <c:v>3.923753472802149</c:v>
                      </c:pt>
                      <c:pt idx="2145">
                        <c:v>3.810173990153602</c:v>
                      </c:pt>
                      <c:pt idx="2146">
                        <c:v>3.5637344747809978</c:v>
                      </c:pt>
                      <c:pt idx="2147">
                        <c:v>3.3422288667732132</c:v>
                      </c:pt>
                      <c:pt idx="2148">
                        <c:v>3.323423054190688</c:v>
                      </c:pt>
                      <c:pt idx="2149">
                        <c:v>3.3033406531847431</c:v>
                      </c:pt>
                      <c:pt idx="2150">
                        <c:v>3.157203022044146</c:v>
                      </c:pt>
                      <c:pt idx="2151">
                        <c:v>3.1147552584737519</c:v>
                      </c:pt>
                      <c:pt idx="2152">
                        <c:v>3.2534399093255502</c:v>
                      </c:pt>
                      <c:pt idx="2153">
                        <c:v>3.190860519279525</c:v>
                      </c:pt>
                      <c:pt idx="2154">
                        <c:v>3.070518814051316</c:v>
                      </c:pt>
                      <c:pt idx="2155">
                        <c:v>2.9708258641061049</c:v>
                      </c:pt>
                      <c:pt idx="2156">
                        <c:v>2.6918633733980402</c:v>
                      </c:pt>
                      <c:pt idx="2157">
                        <c:v>2.6142712231054919</c:v>
                      </c:pt>
                      <c:pt idx="2158">
                        <c:v>2.5130745468738689</c:v>
                      </c:pt>
                      <c:pt idx="2159">
                        <c:v>2.6349165495585498</c:v>
                      </c:pt>
                      <c:pt idx="2160">
                        <c:v>2.5328318127989111</c:v>
                      </c:pt>
                      <c:pt idx="2161">
                        <c:v>2.2549850648288028</c:v>
                      </c:pt>
                      <c:pt idx="2162">
                        <c:v>1.878967821497689</c:v>
                      </c:pt>
                      <c:pt idx="2163">
                        <c:v>1.7732614468515</c:v>
                      </c:pt>
                      <c:pt idx="2164">
                        <c:v>1.8408325376593391</c:v>
                      </c:pt>
                      <c:pt idx="2165">
                        <c:v>2.3174393853673281</c:v>
                      </c:pt>
                      <c:pt idx="2166">
                        <c:v>2.3886588818955081</c:v>
                      </c:pt>
                      <c:pt idx="2167">
                        <c:v>2.502426738684683</c:v>
                      </c:pt>
                      <c:pt idx="2168">
                        <c:v>2.9134622943395891</c:v>
                      </c:pt>
                      <c:pt idx="2169">
                        <c:v>3.1333550209752601</c:v>
                      </c:pt>
                      <c:pt idx="2170">
                        <c:v>2.858213889521914</c:v>
                      </c:pt>
                      <c:pt idx="2171">
                        <c:v>3.0823303278734651</c:v>
                      </c:pt>
                      <c:pt idx="2172">
                        <c:v>3.7323216364989849</c:v>
                      </c:pt>
                      <c:pt idx="2173">
                        <c:v>3.8227100036884298</c:v>
                      </c:pt>
                      <c:pt idx="2174">
                        <c:v>3.5441027789548629</c:v>
                      </c:pt>
                      <c:pt idx="2175">
                        <c:v>3.4191445568290901</c:v>
                      </c:pt>
                      <c:pt idx="2176">
                        <c:v>3.251742835092291</c:v>
                      </c:pt>
                      <c:pt idx="2177">
                        <c:v>3.569023566564459</c:v>
                      </c:pt>
                      <c:pt idx="2178">
                        <c:v>3.781759356284903</c:v>
                      </c:pt>
                      <c:pt idx="2179">
                        <c:v>3.6460525962107</c:v>
                      </c:pt>
                      <c:pt idx="2180">
                        <c:v>3.0698303935650539</c:v>
                      </c:pt>
                      <c:pt idx="2181">
                        <c:v>2.5043141674066329</c:v>
                      </c:pt>
                      <c:pt idx="2182">
                        <c:v>2.4571645279040109</c:v>
                      </c:pt>
                      <c:pt idx="2183">
                        <c:v>2.7293558343292248</c:v>
                      </c:pt>
                      <c:pt idx="2184">
                        <c:v>2.7921863370848321</c:v>
                      </c:pt>
                      <c:pt idx="2185">
                        <c:v>2.4512851428848759</c:v>
                      </c:pt>
                      <c:pt idx="2186">
                        <c:v>2.1803651471456869</c:v>
                      </c:pt>
                      <c:pt idx="2187">
                        <c:v>1.919077478348874</c:v>
                      </c:pt>
                      <c:pt idx="2188">
                        <c:v>1.8188019634422681</c:v>
                      </c:pt>
                      <c:pt idx="2189">
                        <c:v>1.6476062506948499</c:v>
                      </c:pt>
                      <c:pt idx="2190">
                        <c:v>1.243636227483164</c:v>
                      </c:pt>
                      <c:pt idx="2191">
                        <c:v>0.94066906264833061</c:v>
                      </c:pt>
                      <c:pt idx="2192">
                        <c:v>0.8485197424224038</c:v>
                      </c:pt>
                      <c:pt idx="2193">
                        <c:v>0.79430413022601021</c:v>
                      </c:pt>
                      <c:pt idx="2194">
                        <c:v>0.70106824742461005</c:v>
                      </c:pt>
                      <c:pt idx="2195">
                        <c:v>0.47037631892971959</c:v>
                      </c:pt>
                      <c:pt idx="2196">
                        <c:v>0.24110920891034909</c:v>
                      </c:pt>
                      <c:pt idx="2197">
                        <c:v>0.3404592133872047</c:v>
                      </c:pt>
                      <c:pt idx="2198">
                        <c:v>0.39500646866741629</c:v>
                      </c:pt>
                      <c:pt idx="2199">
                        <c:v>0.41255983012647868</c:v>
                      </c:pt>
                      <c:pt idx="2200">
                        <c:v>0.64860641254771523</c:v>
                      </c:pt>
                      <c:pt idx="2201">
                        <c:v>0.84163355349663482</c:v>
                      </c:pt>
                      <c:pt idx="2202">
                        <c:v>0.54134026954261116</c:v>
                      </c:pt>
                      <c:pt idx="2203">
                        <c:v>0.7653961785293395</c:v>
                      </c:pt>
                      <c:pt idx="2204">
                        <c:v>0.63648382031548945</c:v>
                      </c:pt>
                      <c:pt idx="2205">
                        <c:v>0.17923137974028361</c:v>
                      </c:pt>
                      <c:pt idx="2206">
                        <c:v>0.3686978602595915</c:v>
                      </c:pt>
                      <c:pt idx="2207">
                        <c:v>0.77736073099133807</c:v>
                      </c:pt>
                      <c:pt idx="2208">
                        <c:v>1.02551229809748</c:v>
                      </c:pt>
                      <c:pt idx="2209">
                        <c:v>0.92709680562755237</c:v>
                      </c:pt>
                      <c:pt idx="2210">
                        <c:v>0.53907895785313598</c:v>
                      </c:pt>
                      <c:pt idx="2211">
                        <c:v>0.32601488693323832</c:v>
                      </c:pt>
                      <c:pt idx="2212">
                        <c:v>0.44429391354577691</c:v>
                      </c:pt>
                      <c:pt idx="2213">
                        <c:v>0.48952161573762287</c:v>
                      </c:pt>
                      <c:pt idx="2214">
                        <c:v>0.51259114305682618</c:v>
                      </c:pt>
                      <c:pt idx="2215">
                        <c:v>0.34963424276502142</c:v>
                      </c:pt>
                      <c:pt idx="2216">
                        <c:v>0.54789178139566908</c:v>
                      </c:pt>
                      <c:pt idx="2217">
                        <c:v>0.79397742246641911</c:v>
                      </c:pt>
                      <c:pt idx="2218">
                        <c:v>0.68998626615753456</c:v>
                      </c:pt>
                      <c:pt idx="2219">
                        <c:v>0.55595123907396027</c:v>
                      </c:pt>
                      <c:pt idx="2220">
                        <c:v>0.45166804709740782</c:v>
                      </c:pt>
                      <c:pt idx="2221">
                        <c:v>0.17830472512155701</c:v>
                      </c:pt>
                      <c:pt idx="2222">
                        <c:v>-0.1005610509061991</c:v>
                      </c:pt>
                      <c:pt idx="2223">
                        <c:v>-0.36736325229990441</c:v>
                      </c:pt>
                      <c:pt idx="2224">
                        <c:v>-0.30505070162757081</c:v>
                      </c:pt>
                      <c:pt idx="2225">
                        <c:v>-0.37398392806603831</c:v>
                      </c:pt>
                      <c:pt idx="2226">
                        <c:v>-0.42699347009813932</c:v>
                      </c:pt>
                      <c:pt idx="2227">
                        <c:v>-0.30209872721981379</c:v>
                      </c:pt>
                      <c:pt idx="2228">
                        <c:v>-0.44004361019356641</c:v>
                      </c:pt>
                      <c:pt idx="2229">
                        <c:v>-0.68647869618652912</c:v>
                      </c:pt>
                      <c:pt idx="2230">
                        <c:v>-1.155822170848906</c:v>
                      </c:pt>
                      <c:pt idx="2231">
                        <c:v>-1.678520213855496</c:v>
                      </c:pt>
                      <c:pt idx="2232">
                        <c:v>-1.892999929592069</c:v>
                      </c:pt>
                      <c:pt idx="2233">
                        <c:v>-2.0801020113393438</c:v>
                      </c:pt>
                      <c:pt idx="2234">
                        <c:v>-1.1755172761267889</c:v>
                      </c:pt>
                      <c:pt idx="2235">
                        <c:v>-0.46386937962429908</c:v>
                      </c:pt>
                      <c:pt idx="2236">
                        <c:v>-0.79399438500884323</c:v>
                      </c:pt>
                      <c:pt idx="2237">
                        <c:v>-0.53292728116230714</c:v>
                      </c:pt>
                      <c:pt idx="2238">
                        <c:v>0.44393105786576331</c:v>
                      </c:pt>
                      <c:pt idx="2239">
                        <c:v>-0.84809599657812285</c:v>
                      </c:pt>
                      <c:pt idx="2240">
                        <c:v>5.0353775628668239E-2</c:v>
                      </c:pt>
                      <c:pt idx="2241">
                        <c:v>-2.6068493438748411E-2</c:v>
                      </c:pt>
                      <c:pt idx="2242">
                        <c:v>0.29860243432013878</c:v>
                      </c:pt>
                      <c:pt idx="2243">
                        <c:v>0.1095988390598872</c:v>
                      </c:pt>
                      <c:pt idx="2244">
                        <c:v>0.28184192814759279</c:v>
                      </c:pt>
                      <c:pt idx="2245">
                        <c:v>0.69378213349243623</c:v>
                      </c:pt>
                      <c:pt idx="2246">
                        <c:v>0.61624025987279263</c:v>
                      </c:pt>
                      <c:pt idx="2247">
                        <c:v>0.62192962537788443</c:v>
                      </c:pt>
                      <c:pt idx="2248">
                        <c:v>0.71018025101919824</c:v>
                      </c:pt>
                      <c:pt idx="2249">
                        <c:v>0.91206850054079358</c:v>
                      </c:pt>
                      <c:pt idx="2250">
                        <c:v>0.92477124490005214</c:v>
                      </c:pt>
                      <c:pt idx="2251">
                        <c:v>0.84436503541107355</c:v>
                      </c:pt>
                      <c:pt idx="2252">
                        <c:v>0.69832040315851562</c:v>
                      </c:pt>
                      <c:pt idx="2253">
                        <c:v>0.52020342338983006</c:v>
                      </c:pt>
                      <c:pt idx="2254">
                        <c:v>0.4863115652773034</c:v>
                      </c:pt>
                      <c:pt idx="2255">
                        <c:v>0.46372130319209293</c:v>
                      </c:pt>
                      <c:pt idx="2256">
                        <c:v>0.50920824341104254</c:v>
                      </c:pt>
                      <c:pt idx="2257">
                        <c:v>0.82864695238347286</c:v>
                      </c:pt>
                      <c:pt idx="2258">
                        <c:v>1.139066457591063</c:v>
                      </c:pt>
                      <c:pt idx="2259">
                        <c:v>1.4326710759812731</c:v>
                      </c:pt>
                      <c:pt idx="2260">
                        <c:v>1.646614149141949</c:v>
                      </c:pt>
                      <c:pt idx="2261">
                        <c:v>1.921353021810881</c:v>
                      </c:pt>
                      <c:pt idx="2262">
                        <c:v>2.1677402232051839</c:v>
                      </c:pt>
                      <c:pt idx="2263">
                        <c:v>2.4932913526747509</c:v>
                      </c:pt>
                      <c:pt idx="2264">
                        <c:v>2.6330418489903091</c:v>
                      </c:pt>
                      <c:pt idx="2265">
                        <c:v>2.6344155671842149</c:v>
                      </c:pt>
                      <c:pt idx="2266">
                        <c:v>2.554332122162486</c:v>
                      </c:pt>
                      <c:pt idx="2267">
                        <c:v>2.3820456052223911</c:v>
                      </c:pt>
                      <c:pt idx="2268">
                        <c:v>2.079598006600182</c:v>
                      </c:pt>
                      <c:pt idx="2269">
                        <c:v>1.605820891561258</c:v>
                      </c:pt>
                      <c:pt idx="2270">
                        <c:v>1.44927172807951</c:v>
                      </c:pt>
                      <c:pt idx="2271">
                        <c:v>1.48682817675364</c:v>
                      </c:pt>
                      <c:pt idx="2272">
                        <c:v>1.669118574634187</c:v>
                      </c:pt>
                      <c:pt idx="2273">
                        <c:v>1.9585522390217991</c:v>
                      </c:pt>
                      <c:pt idx="2274">
                        <c:v>2.0901453558455292</c:v>
                      </c:pt>
                      <c:pt idx="2275">
                        <c:v>2.1135962105946509</c:v>
                      </c:pt>
                      <c:pt idx="2276">
                        <c:v>2.0381751555253902</c:v>
                      </c:pt>
                      <c:pt idx="2277">
                        <c:v>2.0243166635834471</c:v>
                      </c:pt>
                      <c:pt idx="2278">
                        <c:v>2.1713612576502008</c:v>
                      </c:pt>
                      <c:pt idx="2279">
                        <c:v>2.2782061383539451</c:v>
                      </c:pt>
                      <c:pt idx="2280">
                        <c:v>2.3485779799017439</c:v>
                      </c:pt>
                      <c:pt idx="2281">
                        <c:v>2.424654840973556</c:v>
                      </c:pt>
                      <c:pt idx="2282">
                        <c:v>2.3812585647250719</c:v>
                      </c:pt>
                      <c:pt idx="2283">
                        <c:v>2.3701516685376949</c:v>
                      </c:pt>
                      <c:pt idx="2284">
                        <c:v>2.5332337690529698</c:v>
                      </c:pt>
                      <c:pt idx="2285">
                        <c:v>2.6956883731403618</c:v>
                      </c:pt>
                      <c:pt idx="2286">
                        <c:v>2.8934058687974979</c:v>
                      </c:pt>
                      <c:pt idx="2287">
                        <c:v>3.3452072315568309</c:v>
                      </c:pt>
                      <c:pt idx="2288">
                        <c:v>3.7414669040101138</c:v>
                      </c:pt>
                      <c:pt idx="2289">
                        <c:v>3.9108996306069872</c:v>
                      </c:pt>
                      <c:pt idx="2290">
                        <c:v>3.9231711023967439</c:v>
                      </c:pt>
                      <c:pt idx="2291">
                        <c:v>3.679308027283398</c:v>
                      </c:pt>
                      <c:pt idx="2292">
                        <c:v>3.2153135874152041</c:v>
                      </c:pt>
                      <c:pt idx="2293">
                        <c:v>2.9653998449294492</c:v>
                      </c:pt>
                      <c:pt idx="2294">
                        <c:v>2.7665866557980641</c:v>
                      </c:pt>
                      <c:pt idx="2295">
                        <c:v>2.685451109372142</c:v>
                      </c:pt>
                      <c:pt idx="2296">
                        <c:v>2.6919277724812449</c:v>
                      </c:pt>
                      <c:pt idx="2297">
                        <c:v>2.7679105768671088</c:v>
                      </c:pt>
                      <c:pt idx="2298">
                        <c:v>2.8915980511627879</c:v>
                      </c:pt>
                      <c:pt idx="2299">
                        <c:v>2.845385077427439</c:v>
                      </c:pt>
                      <c:pt idx="2300">
                        <c:v>2.5782201769269379</c:v>
                      </c:pt>
                      <c:pt idx="2301">
                        <c:v>2.3535473213235529</c:v>
                      </c:pt>
                      <c:pt idx="2302">
                        <c:v>2.3571669817599141</c:v>
                      </c:pt>
                      <c:pt idx="2303">
                        <c:v>4.148706551263019</c:v>
                      </c:pt>
                      <c:pt idx="2304">
                        <c:v>3.256576839037558</c:v>
                      </c:pt>
                      <c:pt idx="2305">
                        <c:v>3.731389826800712</c:v>
                      </c:pt>
                      <c:pt idx="2306">
                        <c:v>4.0357620081404901</c:v>
                      </c:pt>
                      <c:pt idx="2307">
                        <c:v>4.9144042759812256</c:v>
                      </c:pt>
                      <c:pt idx="2308">
                        <c:v>3.8582937110834732</c:v>
                      </c:pt>
                      <c:pt idx="2309">
                        <c:v>3.7292894346350201</c:v>
                      </c:pt>
                      <c:pt idx="2310">
                        <c:v>3.6903406407426069</c:v>
                      </c:pt>
                      <c:pt idx="2311">
                        <c:v>3.8473220241780641</c:v>
                      </c:pt>
                      <c:pt idx="2312">
                        <c:v>4.0902565817420049</c:v>
                      </c:pt>
                      <c:pt idx="2313">
                        <c:v>4.3192159232473823</c:v>
                      </c:pt>
                      <c:pt idx="2314">
                        <c:v>4.4735103025753711</c:v>
                      </c:pt>
                      <c:pt idx="2315">
                        <c:v>4.6979410353616036</c:v>
                      </c:pt>
                      <c:pt idx="2316">
                        <c:v>4.8090305408303138</c:v>
                      </c:pt>
                      <c:pt idx="2317">
                        <c:v>4.7833587856584021</c:v>
                      </c:pt>
                      <c:pt idx="2318">
                        <c:v>4.6004974559854439</c:v>
                      </c:pt>
                      <c:pt idx="2319">
                        <c:v>4.4383964952791191</c:v>
                      </c:pt>
                      <c:pt idx="2320">
                        <c:v>4.4827761516732636</c:v>
                      </c:pt>
                      <c:pt idx="2321">
                        <c:v>4.8297753431379693</c:v>
                      </c:pt>
                      <c:pt idx="2322">
                        <c:v>5.3025977542524512</c:v>
                      </c:pt>
                      <c:pt idx="2323">
                        <c:v>5.7317215411160944</c:v>
                      </c:pt>
                      <c:pt idx="2324">
                        <c:v>5.9672113238945359</c:v>
                      </c:pt>
                      <c:pt idx="2325">
                        <c:v>5.847427137906462</c:v>
                      </c:pt>
                      <c:pt idx="2326">
                        <c:v>5.5709782266845771</c:v>
                      </c:pt>
                      <c:pt idx="2327">
                        <c:v>5.5716789001749403</c:v>
                      </c:pt>
                      <c:pt idx="2328">
                        <c:v>5.9016460937620394</c:v>
                      </c:pt>
                      <c:pt idx="2329">
                        <c:v>6.1773438576506132</c:v>
                      </c:pt>
                      <c:pt idx="2330">
                        <c:v>6.3758872579641528</c:v>
                      </c:pt>
                      <c:pt idx="2331">
                        <c:v>6.3252889456005406</c:v>
                      </c:pt>
                      <c:pt idx="2332">
                        <c:v>6.1519044179539781</c:v>
                      </c:pt>
                      <c:pt idx="2333">
                        <c:v>6.0552056111503214</c:v>
                      </c:pt>
                      <c:pt idx="2334">
                        <c:v>6.0251704668091666</c:v>
                      </c:pt>
                      <c:pt idx="2335">
                        <c:v>6.1554071190052388</c:v>
                      </c:pt>
                      <c:pt idx="2336">
                        <c:v>6.4809270988388636</c:v>
                      </c:pt>
                      <c:pt idx="2337">
                        <c:v>6.9157759251296742</c:v>
                      </c:pt>
                      <c:pt idx="2338">
                        <c:v>7.4487626842489254</c:v>
                      </c:pt>
                      <c:pt idx="2339">
                        <c:v>7.6398826738868344</c:v>
                      </c:pt>
                      <c:pt idx="2340">
                        <c:v>7.8605983010509508</c:v>
                      </c:pt>
                      <c:pt idx="2341">
                        <c:v>8.0777881743610713</c:v>
                      </c:pt>
                      <c:pt idx="2342">
                        <c:v>8.1070149822538173</c:v>
                      </c:pt>
                      <c:pt idx="2343">
                        <c:v>8.0405061950154071</c:v>
                      </c:pt>
                      <c:pt idx="2344">
                        <c:v>8.1642816783274412</c:v>
                      </c:pt>
                      <c:pt idx="2345">
                        <c:v>8.2452929281503025</c:v>
                      </c:pt>
                      <c:pt idx="2346">
                        <c:v>8.0549817417159399</c:v>
                      </c:pt>
                      <c:pt idx="2347">
                        <c:v>7.7602878610998589</c:v>
                      </c:pt>
                      <c:pt idx="2348">
                        <c:v>7.284601518021887</c:v>
                      </c:pt>
                      <c:pt idx="2349">
                        <c:v>6.92014904861799</c:v>
                      </c:pt>
                      <c:pt idx="2350">
                        <c:v>6.6356207547081514</c:v>
                      </c:pt>
                      <c:pt idx="2351">
                        <c:v>6.4174908051127231</c:v>
                      </c:pt>
                      <c:pt idx="2352">
                        <c:v>6.4383750813172727</c:v>
                      </c:pt>
                      <c:pt idx="2353">
                        <c:v>6.5709292501789296</c:v>
                      </c:pt>
                      <c:pt idx="2354">
                        <c:v>6.7143836920053523</c:v>
                      </c:pt>
                      <c:pt idx="2355">
                        <c:v>6.8529738819909616</c:v>
                      </c:pt>
                      <c:pt idx="2356">
                        <c:v>6.9681140397669292</c:v>
                      </c:pt>
                      <c:pt idx="2357">
                        <c:v>6.9705634006495947</c:v>
                      </c:pt>
                      <c:pt idx="2358">
                        <c:v>6.8854345176340823</c:v>
                      </c:pt>
                      <c:pt idx="2359">
                        <c:v>6.7677041246048706</c:v>
                      </c:pt>
                      <c:pt idx="2360">
                        <c:v>6.7520639857124953</c:v>
                      </c:pt>
                      <c:pt idx="2361">
                        <c:v>6.8206041323248794</c:v>
                      </c:pt>
                      <c:pt idx="2362">
                        <c:v>6.8111624194237557</c:v>
                      </c:pt>
                      <c:pt idx="2363">
                        <c:v>6.6184066489446929</c:v>
                      </c:pt>
                      <c:pt idx="2364">
                        <c:v>6.4345443530959683</c:v>
                      </c:pt>
                      <c:pt idx="2365">
                        <c:v>6.1356202537040483</c:v>
                      </c:pt>
                      <c:pt idx="2366">
                        <c:v>5.8272687333042841</c:v>
                      </c:pt>
                      <c:pt idx="2367">
                        <c:v>5.6937661024092048</c:v>
                      </c:pt>
                      <c:pt idx="2368">
                        <c:v>5.7286121923012967</c:v>
                      </c:pt>
                      <c:pt idx="2369">
                        <c:v>5.6145984621606306</c:v>
                      </c:pt>
                      <c:pt idx="2370">
                        <c:v>5.3743890751448093</c:v>
                      </c:pt>
                      <c:pt idx="2371">
                        <c:v>5.2007489822289772</c:v>
                      </c:pt>
                      <c:pt idx="2372">
                        <c:v>5.1490389774494032</c:v>
                      </c:pt>
                      <c:pt idx="2373">
                        <c:v>5.2093973238629294</c:v>
                      </c:pt>
                      <c:pt idx="2374">
                        <c:v>5.3486395147333168</c:v>
                      </c:pt>
                      <c:pt idx="2375">
                        <c:v>5.4551612359074877</c:v>
                      </c:pt>
                      <c:pt idx="2376">
                        <c:v>5.5516371833753659</c:v>
                      </c:pt>
                      <c:pt idx="2377">
                        <c:v>5.5182892081463244</c:v>
                      </c:pt>
                      <c:pt idx="2378">
                        <c:v>5.2568197645075729</c:v>
                      </c:pt>
                      <c:pt idx="2379">
                        <c:v>4.9742510984631796</c:v>
                      </c:pt>
                      <c:pt idx="2380">
                        <c:v>4.8101018720111837</c:v>
                      </c:pt>
                      <c:pt idx="2381">
                        <c:v>4.8952859603299874</c:v>
                      </c:pt>
                      <c:pt idx="2382">
                        <c:v>5.0134536237266403</c:v>
                      </c:pt>
                      <c:pt idx="2383">
                        <c:v>5.2862286836377992</c:v>
                      </c:pt>
                      <c:pt idx="2384">
                        <c:v>5.5602225305722293</c:v>
                      </c:pt>
                      <c:pt idx="2385">
                        <c:v>5.6754959556425222</c:v>
                      </c:pt>
                      <c:pt idx="2386">
                        <c:v>5.7644814871743879</c:v>
                      </c:pt>
                      <c:pt idx="2387">
                        <c:v>5.9055144305601619</c:v>
                      </c:pt>
                      <c:pt idx="2388">
                        <c:v>6.0267047244690328</c:v>
                      </c:pt>
                      <c:pt idx="2389">
                        <c:v>6.2459387286303851</c:v>
                      </c:pt>
                      <c:pt idx="2390">
                        <c:v>6.4328607354094327</c:v>
                      </c:pt>
                      <c:pt idx="2391">
                        <c:v>6.5537519383049787</c:v>
                      </c:pt>
                      <c:pt idx="2392">
                        <c:v>6.4145669367762741</c:v>
                      </c:pt>
                      <c:pt idx="2393">
                        <c:v>6.236104747615304</c:v>
                      </c:pt>
                      <c:pt idx="2394">
                        <c:v>6.0617523863155256</c:v>
                      </c:pt>
                      <c:pt idx="2395">
                        <c:v>6.0421840181780917</c:v>
                      </c:pt>
                      <c:pt idx="2396">
                        <c:v>5.953387588667101</c:v>
                      </c:pt>
                      <c:pt idx="2397">
                        <c:v>5.8897068796772611</c:v>
                      </c:pt>
                      <c:pt idx="2398">
                        <c:v>5.9425515474510462</c:v>
                      </c:pt>
                      <c:pt idx="2399">
                        <c:v>6.0802125540083116</c:v>
                      </c:pt>
                      <c:pt idx="2400">
                        <c:v>6.1516762396873954</c:v>
                      </c:pt>
                      <c:pt idx="2401">
                        <c:v>6.1902345634436324</c:v>
                      </c:pt>
                      <c:pt idx="2402">
                        <c:v>6.2365537469893866</c:v>
                      </c:pt>
                      <c:pt idx="2403">
                        <c:v>6.2955023466201663</c:v>
                      </c:pt>
                      <c:pt idx="2404">
                        <c:v>6.1738159736205107</c:v>
                      </c:pt>
                      <c:pt idx="2405">
                        <c:v>6.0221281132877298</c:v>
                      </c:pt>
                      <c:pt idx="2406">
                        <c:v>6.0269150748004172</c:v>
                      </c:pt>
                      <c:pt idx="2407">
                        <c:v>5.8681211399432271</c:v>
                      </c:pt>
                      <c:pt idx="2408">
                        <c:v>5.8224963265513212</c:v>
                      </c:pt>
                      <c:pt idx="2409">
                        <c:v>5.7674545595010818</c:v>
                      </c:pt>
                      <c:pt idx="2410">
                        <c:v>5.7096782205301926</c:v>
                      </c:pt>
                      <c:pt idx="2411">
                        <c:v>5.7254678656382509</c:v>
                      </c:pt>
                      <c:pt idx="2412">
                        <c:v>5.704403280228437</c:v>
                      </c:pt>
                      <c:pt idx="2413">
                        <c:v>5.7110446766603173</c:v>
                      </c:pt>
                      <c:pt idx="2414">
                        <c:v>5.6942710750750543</c:v>
                      </c:pt>
                      <c:pt idx="2415">
                        <c:v>5.5217153250885058</c:v>
                      </c:pt>
                      <c:pt idx="2416">
                        <c:v>5.4930627829499947</c:v>
                      </c:pt>
                      <c:pt idx="2417">
                        <c:v>5.4528135427848081</c:v>
                      </c:pt>
                      <c:pt idx="2418">
                        <c:v>5.3834557688425262</c:v>
                      </c:pt>
                      <c:pt idx="2419">
                        <c:v>5.339944851324482</c:v>
                      </c:pt>
                      <c:pt idx="2420">
                        <c:v>5.2100516128825536</c:v>
                      </c:pt>
                      <c:pt idx="2421">
                        <c:v>5.1124932280162021</c:v>
                      </c:pt>
                      <c:pt idx="2422">
                        <c:v>5.0636410391740094</c:v>
                      </c:pt>
                      <c:pt idx="2423">
                        <c:v>5.0634060926609621</c:v>
                      </c:pt>
                      <c:pt idx="2424">
                        <c:v>4.986657473773275</c:v>
                      </c:pt>
                      <c:pt idx="2425">
                        <c:v>4.7913378080205851</c:v>
                      </c:pt>
                      <c:pt idx="2426">
                        <c:v>4.663872129417701</c:v>
                      </c:pt>
                      <c:pt idx="2427">
                        <c:v>4.6881079257191383</c:v>
                      </c:pt>
                      <c:pt idx="2428">
                        <c:v>4.8600748108898113</c:v>
                      </c:pt>
                      <c:pt idx="2429">
                        <c:v>5.0876268851097723</c:v>
                      </c:pt>
                      <c:pt idx="2430">
                        <c:v>5.2283740814909114</c:v>
                      </c:pt>
                      <c:pt idx="2431">
                        <c:v>5.2893555602974143</c:v>
                      </c:pt>
                      <c:pt idx="2432">
                        <c:v>5.2129100047006451</c:v>
                      </c:pt>
                      <c:pt idx="2433">
                        <c:v>5.03518424292725</c:v>
                      </c:pt>
                      <c:pt idx="2434">
                        <c:v>4.8545047959972774</c:v>
                      </c:pt>
                      <c:pt idx="2435">
                        <c:v>4.4184478823567126</c:v>
                      </c:pt>
                      <c:pt idx="2436">
                        <c:v>3.9451276227918912</c:v>
                      </c:pt>
                      <c:pt idx="2437">
                        <c:v>3.768367738174037</c:v>
                      </c:pt>
                      <c:pt idx="2438">
                        <c:v>3.6042122937710941</c:v>
                      </c:pt>
                      <c:pt idx="2439">
                        <c:v>3.472078198881591</c:v>
                      </c:pt>
                      <c:pt idx="2440">
                        <c:v>3.5052229696819199</c:v>
                      </c:pt>
                      <c:pt idx="2441">
                        <c:v>3.725918724256589</c:v>
                      </c:pt>
                      <c:pt idx="2442">
                        <c:v>3.999307388725486</c:v>
                      </c:pt>
                      <c:pt idx="2443">
                        <c:v>4.1755564044786961</c:v>
                      </c:pt>
                      <c:pt idx="2444">
                        <c:v>3.9460101429125589</c:v>
                      </c:pt>
                      <c:pt idx="2445">
                        <c:v>3.525274710692031</c:v>
                      </c:pt>
                      <c:pt idx="2446">
                        <c:v>3.057414577692362</c:v>
                      </c:pt>
                      <c:pt idx="2447">
                        <c:v>2.6668401762253011</c:v>
                      </c:pt>
                      <c:pt idx="2448">
                        <c:v>2.4156945298217378</c:v>
                      </c:pt>
                      <c:pt idx="2449">
                        <c:v>2.32443933056628</c:v>
                      </c:pt>
                      <c:pt idx="2450">
                        <c:v>2.4780364138297459</c:v>
                      </c:pt>
                      <c:pt idx="2451">
                        <c:v>2.8743093114534402</c:v>
                      </c:pt>
                      <c:pt idx="2452">
                        <c:v>3.2380824038650271</c:v>
                      </c:pt>
                      <c:pt idx="2453">
                        <c:v>3.0302524231581849</c:v>
                      </c:pt>
                      <c:pt idx="2454">
                        <c:v>2.8550053451581561</c:v>
                      </c:pt>
                      <c:pt idx="2455">
                        <c:v>2.9533734146019062</c:v>
                      </c:pt>
                      <c:pt idx="2456">
                        <c:v>3.2590397026122768</c:v>
                      </c:pt>
                      <c:pt idx="2457">
                        <c:v>3.6594102716494081</c:v>
                      </c:pt>
                      <c:pt idx="2458">
                        <c:v>3.928941348010937</c:v>
                      </c:pt>
                      <c:pt idx="2459">
                        <c:v>3.9363713713505541</c:v>
                      </c:pt>
                      <c:pt idx="2460">
                        <c:v>5.5486697004148429</c:v>
                      </c:pt>
                      <c:pt idx="2461">
                        <c:v>5.5689007323032582</c:v>
                      </c:pt>
                      <c:pt idx="2462">
                        <c:v>5.4955042576450932</c:v>
                      </c:pt>
                      <c:pt idx="2463">
                        <c:v>5.4032394430528967</c:v>
                      </c:pt>
                      <c:pt idx="2464">
                        <c:v>5.2277451121135261</c:v>
                      </c:pt>
                      <c:pt idx="2465">
                        <c:v>4.7626001964278641</c:v>
                      </c:pt>
                      <c:pt idx="2466">
                        <c:v>4.6580020535695343</c:v>
                      </c:pt>
                      <c:pt idx="2467">
                        <c:v>4.6723542006254339</c:v>
                      </c:pt>
                      <c:pt idx="2468">
                        <c:v>4.8742399946228376</c:v>
                      </c:pt>
                      <c:pt idx="2469">
                        <c:v>5.2115230342570253</c:v>
                      </c:pt>
                      <c:pt idx="2470">
                        <c:v>5.6240090920704446</c:v>
                      </c:pt>
                      <c:pt idx="2471">
                        <c:v>5.8796037234664498</c:v>
                      </c:pt>
                      <c:pt idx="2472">
                        <c:v>5.6498962916963844</c:v>
                      </c:pt>
                      <c:pt idx="2473">
                        <c:v>5.1006989222487142</c:v>
                      </c:pt>
                      <c:pt idx="2474">
                        <c:v>4.6598884242203553</c:v>
                      </c:pt>
                      <c:pt idx="2475">
                        <c:v>4.3426752002055693</c:v>
                      </c:pt>
                      <c:pt idx="2476">
                        <c:v>4.0584307393225894</c:v>
                      </c:pt>
                      <c:pt idx="2477">
                        <c:v>3.991751436752851</c:v>
                      </c:pt>
                      <c:pt idx="2478">
                        <c:v>4.0603559122190527</c:v>
                      </c:pt>
                      <c:pt idx="2479">
                        <c:v>4.1802132368000082</c:v>
                      </c:pt>
                      <c:pt idx="2480">
                        <c:v>4.2310598537174258</c:v>
                      </c:pt>
                      <c:pt idx="2481">
                        <c:v>4.1655300299565319</c:v>
                      </c:pt>
                      <c:pt idx="2482">
                        <c:v>4.1147856285006181</c:v>
                      </c:pt>
                      <c:pt idx="2483">
                        <c:v>3.9785283027764269</c:v>
                      </c:pt>
                      <c:pt idx="2484">
                        <c:v>4.2740664255723892</c:v>
                      </c:pt>
                      <c:pt idx="2485">
                        <c:v>4.315496331847692</c:v>
                      </c:pt>
                      <c:pt idx="2486">
                        <c:v>4.1370722066083241</c:v>
                      </c:pt>
                      <c:pt idx="2487">
                        <c:v>4.1533929576815094</c:v>
                      </c:pt>
                      <c:pt idx="2488">
                        <c:v>4.2148897405256687</c:v>
                      </c:pt>
                      <c:pt idx="2489">
                        <c:v>4.3943808635767967</c:v>
                      </c:pt>
                      <c:pt idx="2490">
                        <c:v>4.0223547691046617</c:v>
                      </c:pt>
                      <c:pt idx="2491">
                        <c:v>3.716224928277525</c:v>
                      </c:pt>
                      <c:pt idx="2492">
                        <c:v>3.7811306165525309</c:v>
                      </c:pt>
                      <c:pt idx="2493">
                        <c:v>4.1777818281767889</c:v>
                      </c:pt>
                      <c:pt idx="2494">
                        <c:v>4.3981788413933307</c:v>
                      </c:pt>
                      <c:pt idx="2495">
                        <c:v>4.3889508431974846</c:v>
                      </c:pt>
                      <c:pt idx="2496">
                        <c:v>4.1748501634568349</c:v>
                      </c:pt>
                      <c:pt idx="2497">
                        <c:v>4.1787025073892812</c:v>
                      </c:pt>
                      <c:pt idx="2498">
                        <c:v>4.0359564152630911</c:v>
                      </c:pt>
                      <c:pt idx="2499">
                        <c:v>3.8371894622065121</c:v>
                      </c:pt>
                      <c:pt idx="2500">
                        <c:v>3.2319377473045612</c:v>
                      </c:pt>
                      <c:pt idx="2501">
                        <c:v>2.6733532028128999</c:v>
                      </c:pt>
                      <c:pt idx="2502">
                        <c:v>2.4074819148541309</c:v>
                      </c:pt>
                      <c:pt idx="2503">
                        <c:v>2.075363534943107</c:v>
                      </c:pt>
                      <c:pt idx="2504">
                        <c:v>1.7907848115217799</c:v>
                      </c:pt>
                      <c:pt idx="2505">
                        <c:v>1.7855530765360541</c:v>
                      </c:pt>
                      <c:pt idx="2506">
                        <c:v>1.566472873134132</c:v>
                      </c:pt>
                      <c:pt idx="2507">
                        <c:v>1.2314182796143121</c:v>
                      </c:pt>
                      <c:pt idx="2508">
                        <c:v>1.1347756819037511</c:v>
                      </c:pt>
                      <c:pt idx="2509">
                        <c:v>1.083525120625263</c:v>
                      </c:pt>
                      <c:pt idx="2510">
                        <c:v>1.152546656795334</c:v>
                      </c:pt>
                      <c:pt idx="2511">
                        <c:v>1.0440884510269799</c:v>
                      </c:pt>
                      <c:pt idx="2512">
                        <c:v>0.85862561606262211</c:v>
                      </c:pt>
                      <c:pt idx="2513">
                        <c:v>0.74238343707909582</c:v>
                      </c:pt>
                      <c:pt idx="2514">
                        <c:v>0.68266033382658475</c:v>
                      </c:pt>
                      <c:pt idx="2515">
                        <c:v>0.54061826916688593</c:v>
                      </c:pt>
                      <c:pt idx="2516">
                        <c:v>0.35622004106059629</c:v>
                      </c:pt>
                      <c:pt idx="2517">
                        <c:v>-0.27668085760118011</c:v>
                      </c:pt>
                      <c:pt idx="2518">
                        <c:v>-0.7071493839207178</c:v>
                      </c:pt>
                      <c:pt idx="2519">
                        <c:v>-0.82641203573146749</c:v>
                      </c:pt>
                      <c:pt idx="2520">
                        <c:v>-0.71215810313137506</c:v>
                      </c:pt>
                      <c:pt idx="2521">
                        <c:v>-0.65862971448986318</c:v>
                      </c:pt>
                      <c:pt idx="2522">
                        <c:v>-0.76944891905749346</c:v>
                      </c:pt>
                      <c:pt idx="2523">
                        <c:v>-0.80516892108908245</c:v>
                      </c:pt>
                      <c:pt idx="2524">
                        <c:v>2.183386461207856</c:v>
                      </c:pt>
                      <c:pt idx="2525">
                        <c:v>0.2443363680761744</c:v>
                      </c:pt>
                      <c:pt idx="2526">
                        <c:v>-0.42978434852854952</c:v>
                      </c:pt>
                      <c:pt idx="2527">
                        <c:v>-1.7773834376660249</c:v>
                      </c:pt>
                      <c:pt idx="2528">
                        <c:v>-1.801567043335649</c:v>
                      </c:pt>
                      <c:pt idx="2529">
                        <c:v>-1.600570238252311</c:v>
                      </c:pt>
                      <c:pt idx="2530">
                        <c:v>-1.119260761483007</c:v>
                      </c:pt>
                      <c:pt idx="2531">
                        <c:v>2.7951179197431468</c:v>
                      </c:pt>
                      <c:pt idx="2532">
                        <c:v>-2.3462080693740859</c:v>
                      </c:pt>
                      <c:pt idx="2533">
                        <c:v>0.18268826024594351</c:v>
                      </c:pt>
                      <c:pt idx="2534">
                        <c:v>-1.5563767534377619</c:v>
                      </c:pt>
                      <c:pt idx="2535">
                        <c:v>-0.93060142657034173</c:v>
                      </c:pt>
                      <c:pt idx="2536">
                        <c:v>-1.306823840092044</c:v>
                      </c:pt>
                      <c:pt idx="2537">
                        <c:v>-1.9902928559636559</c:v>
                      </c:pt>
                      <c:pt idx="2538">
                        <c:v>-2.1035718670243959</c:v>
                      </c:pt>
                      <c:pt idx="2539">
                        <c:v>-1.611226314137904</c:v>
                      </c:pt>
                      <c:pt idx="2540">
                        <c:v>-1.8625902049745211</c:v>
                      </c:pt>
                      <c:pt idx="2541">
                        <c:v>-1.1613486993668289</c:v>
                      </c:pt>
                      <c:pt idx="2542">
                        <c:v>-1.0076316805801291</c:v>
                      </c:pt>
                      <c:pt idx="2543">
                        <c:v>-1.045956111269986</c:v>
                      </c:pt>
                      <c:pt idx="2544">
                        <c:v>-1.0696198362145111</c:v>
                      </c:pt>
                      <c:pt idx="2545">
                        <c:v>-1.144999627648535</c:v>
                      </c:pt>
                      <c:pt idx="2546">
                        <c:v>-1.125079945193896</c:v>
                      </c:pt>
                      <c:pt idx="2547">
                        <c:v>-1.055653391454924</c:v>
                      </c:pt>
                      <c:pt idx="2548">
                        <c:v>-1.009605595363291</c:v>
                      </c:pt>
                      <c:pt idx="2549">
                        <c:v>-1.040605450105806</c:v>
                      </c:pt>
                      <c:pt idx="2550">
                        <c:v>-1.1439283013912791</c:v>
                      </c:pt>
                      <c:pt idx="2551">
                        <c:v>-1.0568043668364671</c:v>
                      </c:pt>
                      <c:pt idx="2552">
                        <c:v>-0.98574436306448954</c:v>
                      </c:pt>
                      <c:pt idx="2553">
                        <c:v>-0.945307428079599</c:v>
                      </c:pt>
                      <c:pt idx="2554">
                        <c:v>-0.79049023489978054</c:v>
                      </c:pt>
                      <c:pt idx="2555">
                        <c:v>-0.77157265351613957</c:v>
                      </c:pt>
                      <c:pt idx="2556">
                        <c:v>-0.67314951839942505</c:v>
                      </c:pt>
                      <c:pt idx="2557">
                        <c:v>-0.87047317831084348</c:v>
                      </c:pt>
                      <c:pt idx="2558">
                        <c:v>-0.7701563597445793</c:v>
                      </c:pt>
                      <c:pt idx="2559">
                        <c:v>-0.65197534753126862</c:v>
                      </c:pt>
                      <c:pt idx="2560">
                        <c:v>-0.64828890523534544</c:v>
                      </c:pt>
                      <c:pt idx="2561">
                        <c:v>-0.63684709066438272</c:v>
                      </c:pt>
                      <c:pt idx="2562">
                        <c:v>-0.69984026512142194</c:v>
                      </c:pt>
                      <c:pt idx="2563">
                        <c:v>-0.78275806472150622</c:v>
                      </c:pt>
                      <c:pt idx="2564">
                        <c:v>-0.79537918191798884</c:v>
                      </c:pt>
                      <c:pt idx="2565">
                        <c:v>-0.62070980141181753</c:v>
                      </c:pt>
                      <c:pt idx="2566">
                        <c:v>-0.34020533450889268</c:v>
                      </c:pt>
                      <c:pt idx="2567">
                        <c:v>-0.17888874958870171</c:v>
                      </c:pt>
                      <c:pt idx="2568">
                        <c:v>-9.3686336224169192E-2</c:v>
                      </c:pt>
                      <c:pt idx="2569">
                        <c:v>4.017650007066749E-2</c:v>
                      </c:pt>
                      <c:pt idx="2570">
                        <c:v>0.17809999374407801</c:v>
                      </c:pt>
                      <c:pt idx="2571">
                        <c:v>0.1134505102720442</c:v>
                      </c:pt>
                      <c:pt idx="2572">
                        <c:v>0.2304923438697602</c:v>
                      </c:pt>
                      <c:pt idx="2573">
                        <c:v>-0.6449184290650084</c:v>
                      </c:pt>
                      <c:pt idx="2574">
                        <c:v>-8.0816863532383418E-2</c:v>
                      </c:pt>
                      <c:pt idx="2575">
                        <c:v>-0.19185213312025179</c:v>
                      </c:pt>
                      <c:pt idx="2576">
                        <c:v>2.6385251704741711E-2</c:v>
                      </c:pt>
                      <c:pt idx="2577">
                        <c:v>-2.0080441684742309E-2</c:v>
                      </c:pt>
                      <c:pt idx="2578">
                        <c:v>-0.29715219727040199</c:v>
                      </c:pt>
                      <c:pt idx="2579">
                        <c:v>-0.60654706868416486</c:v>
                      </c:pt>
                      <c:pt idx="2580">
                        <c:v>-0.67186378635630162</c:v>
                      </c:pt>
                      <c:pt idx="2581">
                        <c:v>-0.72138549063303981</c:v>
                      </c:pt>
                      <c:pt idx="2582">
                        <c:v>-0.8495952929562034</c:v>
                      </c:pt>
                      <c:pt idx="2583">
                        <c:v>-1.1135097170738919</c:v>
                      </c:pt>
                      <c:pt idx="2584">
                        <c:v>-1.524282203019141</c:v>
                      </c:pt>
                      <c:pt idx="2585">
                        <c:v>-1.276922043637563</c:v>
                      </c:pt>
                      <c:pt idx="2586">
                        <c:v>-0.77437144737369201</c:v>
                      </c:pt>
                      <c:pt idx="2587">
                        <c:v>-0.79430852065099689</c:v>
                      </c:pt>
                      <c:pt idx="2588">
                        <c:v>-1.1071838133321841</c:v>
                      </c:pt>
                      <c:pt idx="2589">
                        <c:v>-1.093505076141144</c:v>
                      </c:pt>
                      <c:pt idx="2590">
                        <c:v>-1.107935064824993</c:v>
                      </c:pt>
                      <c:pt idx="2591">
                        <c:v>-1.008549627984767</c:v>
                      </c:pt>
                      <c:pt idx="2592">
                        <c:v>-1.00554574348569</c:v>
                      </c:pt>
                      <c:pt idx="2593">
                        <c:v>-0.8299509463705006</c:v>
                      </c:pt>
                      <c:pt idx="2594">
                        <c:v>-0.76240022420816767</c:v>
                      </c:pt>
                      <c:pt idx="2595">
                        <c:v>-0.72979142545148068</c:v>
                      </c:pt>
                      <c:pt idx="2596">
                        <c:v>-0.70738926960708048</c:v>
                      </c:pt>
                      <c:pt idx="2597">
                        <c:v>-0.7597151771282703</c:v>
                      </c:pt>
                      <c:pt idx="2598">
                        <c:v>-0.71102343938068335</c:v>
                      </c:pt>
                      <c:pt idx="2599">
                        <c:v>-0.61980201166103166</c:v>
                      </c:pt>
                      <c:pt idx="2600">
                        <c:v>-0.68764116624503979</c:v>
                      </c:pt>
                      <c:pt idx="2601">
                        <c:v>-0.47478169331889658</c:v>
                      </c:pt>
                      <c:pt idx="2602">
                        <c:v>-0.34900221731506298</c:v>
                      </c:pt>
                      <c:pt idx="2603">
                        <c:v>-0.26236060428279051</c:v>
                      </c:pt>
                      <c:pt idx="2604">
                        <c:v>-0.21361537712031561</c:v>
                      </c:pt>
                      <c:pt idx="2605">
                        <c:v>-0.22407191966332191</c:v>
                      </c:pt>
                      <c:pt idx="2606">
                        <c:v>-0.27814148275761102</c:v>
                      </c:pt>
                      <c:pt idx="2607">
                        <c:v>-0.29492273888859361</c:v>
                      </c:pt>
                      <c:pt idx="2608">
                        <c:v>-0.25948968153709828</c:v>
                      </c:pt>
                      <c:pt idx="2609">
                        <c:v>-0.28884074248155273</c:v>
                      </c:pt>
                      <c:pt idx="2610">
                        <c:v>-0.36048863306662698</c:v>
                      </c:pt>
                      <c:pt idx="2611">
                        <c:v>-0.50125611782191304</c:v>
                      </c:pt>
                      <c:pt idx="2612">
                        <c:v>-0.36297029354167248</c:v>
                      </c:pt>
                      <c:pt idx="2613">
                        <c:v>-0.1054415784686424</c:v>
                      </c:pt>
                      <c:pt idx="2614">
                        <c:v>0.1272619404545626</c:v>
                      </c:pt>
                      <c:pt idx="2615">
                        <c:v>8.3571900816569525E-2</c:v>
                      </c:pt>
                      <c:pt idx="2616">
                        <c:v>1.9359524030089319E-2</c:v>
                      </c:pt>
                      <c:pt idx="2617">
                        <c:v>4.3799957792674843E-2</c:v>
                      </c:pt>
                      <c:pt idx="2618">
                        <c:v>-9.8550657822914181E-2</c:v>
                      </c:pt>
                      <c:pt idx="2619">
                        <c:v>-0.26833494131946051</c:v>
                      </c:pt>
                      <c:pt idx="2620">
                        <c:v>-0.29412339959352829</c:v>
                      </c:pt>
                      <c:pt idx="2621">
                        <c:v>-0.1742476642679586</c:v>
                      </c:pt>
                      <c:pt idx="2622">
                        <c:v>-8.7808824995525406E-2</c:v>
                      </c:pt>
                      <c:pt idx="2623">
                        <c:v>7.4831100846721441E-2</c:v>
                      </c:pt>
                      <c:pt idx="2624">
                        <c:v>0.24579459602824369</c:v>
                      </c:pt>
                      <c:pt idx="2625">
                        <c:v>0.60179692703389842</c:v>
                      </c:pt>
                      <c:pt idx="2626">
                        <c:v>0.926288953541617</c:v>
                      </c:pt>
                      <c:pt idx="2627">
                        <c:v>1.1143217165456281</c:v>
                      </c:pt>
                      <c:pt idx="2628">
                        <c:v>0.93736999085936401</c:v>
                      </c:pt>
                      <c:pt idx="2629">
                        <c:v>0.61511390532993493</c:v>
                      </c:pt>
                      <c:pt idx="2630">
                        <c:v>0.4264092288461504</c:v>
                      </c:pt>
                      <c:pt idx="2631">
                        <c:v>0.36580678528503158</c:v>
                      </c:pt>
                      <c:pt idx="2632">
                        <c:v>4.5266702759371877E-2</c:v>
                      </c:pt>
                      <c:pt idx="2633">
                        <c:v>4.6539077938927469E-2</c:v>
                      </c:pt>
                      <c:pt idx="2634">
                        <c:v>1.207623876480792E-2</c:v>
                      </c:pt>
                      <c:pt idx="2635">
                        <c:v>-4.1398004208841863E-2</c:v>
                      </c:pt>
                      <c:pt idx="2636">
                        <c:v>-3.9902720315727662E-2</c:v>
                      </c:pt>
                      <c:pt idx="2637">
                        <c:v>-0.1214108055413731</c:v>
                      </c:pt>
                      <c:pt idx="2638">
                        <c:v>-0.16802129385096071</c:v>
                      </c:pt>
                      <c:pt idx="2639">
                        <c:v>-0.27022687457993461</c:v>
                      </c:pt>
                      <c:pt idx="2640">
                        <c:v>-0.40935112533333412</c:v>
                      </c:pt>
                      <c:pt idx="2641">
                        <c:v>-0.40414929728099591</c:v>
                      </c:pt>
                      <c:pt idx="2642">
                        <c:v>-0.60475034947329986</c:v>
                      </c:pt>
                      <c:pt idx="2643">
                        <c:v>-0.68485590606516344</c:v>
                      </c:pt>
                      <c:pt idx="2644">
                        <c:v>-0.4804277953734033</c:v>
                      </c:pt>
                      <c:pt idx="2645">
                        <c:v>-0.3619249455777071</c:v>
                      </c:pt>
                      <c:pt idx="2646">
                        <c:v>-0.3473267749793954</c:v>
                      </c:pt>
                      <c:pt idx="2647">
                        <c:v>-0.18791013278705929</c:v>
                      </c:pt>
                      <c:pt idx="2648">
                        <c:v>0.22299038638861199</c:v>
                      </c:pt>
                      <c:pt idx="2649">
                        <c:v>0.84135288538590525</c:v>
                      </c:pt>
                      <c:pt idx="2650">
                        <c:v>1.222488830615128</c:v>
                      </c:pt>
                      <c:pt idx="2651">
                        <c:v>1.5343313991076459</c:v>
                      </c:pt>
                      <c:pt idx="2652">
                        <c:v>1.4287327802984739</c:v>
                      </c:pt>
                      <c:pt idx="2653">
                        <c:v>1.3373675285947051</c:v>
                      </c:pt>
                      <c:pt idx="2654">
                        <c:v>1.4550938933106721</c:v>
                      </c:pt>
                      <c:pt idx="2655">
                        <c:v>1.648232272352858</c:v>
                      </c:pt>
                      <c:pt idx="2656">
                        <c:v>1.5795405255470589</c:v>
                      </c:pt>
                      <c:pt idx="2657">
                        <c:v>1.424695451097578</c:v>
                      </c:pt>
                      <c:pt idx="2658">
                        <c:v>1.267942143707034</c:v>
                      </c:pt>
                      <c:pt idx="2659">
                        <c:v>0.81038435075898363</c:v>
                      </c:pt>
                      <c:pt idx="2660">
                        <c:v>0.36465001131844682</c:v>
                      </c:pt>
                      <c:pt idx="2661">
                        <c:v>8.06176123299992E-2</c:v>
                      </c:pt>
                      <c:pt idx="2662">
                        <c:v>9.7708221543033481E-4</c:v>
                      </c:pt>
                      <c:pt idx="2663">
                        <c:v>-0.25424232067978358</c:v>
                      </c:pt>
                      <c:pt idx="2664">
                        <c:v>-0.38574889262442802</c:v>
                      </c:pt>
                      <c:pt idx="2665">
                        <c:v>-0.51174702253694637</c:v>
                      </c:pt>
                      <c:pt idx="2666">
                        <c:v>-0.45421077771245782</c:v>
                      </c:pt>
                      <c:pt idx="2667">
                        <c:v>-0.2374427871849662</c:v>
                      </c:pt>
                      <c:pt idx="2668">
                        <c:v>-7.2140636992725077E-2</c:v>
                      </c:pt>
                      <c:pt idx="2669">
                        <c:v>1.348392571240792E-3</c:v>
                      </c:pt>
                      <c:pt idx="2670">
                        <c:v>1.6555021391485231E-3</c:v>
                      </c:pt>
                      <c:pt idx="2671">
                        <c:v>0.12220347378476951</c:v>
                      </c:pt>
                      <c:pt idx="2672">
                        <c:v>0.16924882619088741</c:v>
                      </c:pt>
                      <c:pt idx="2673">
                        <c:v>0.21358005334203459</c:v>
                      </c:pt>
                      <c:pt idx="2674">
                        <c:v>0.46996566144732838</c:v>
                      </c:pt>
                      <c:pt idx="2675">
                        <c:v>0.76019628029367992</c:v>
                      </c:pt>
                      <c:pt idx="2676">
                        <c:v>0.86856355115980544</c:v>
                      </c:pt>
                      <c:pt idx="2677">
                        <c:v>0.91713159395792632</c:v>
                      </c:pt>
                      <c:pt idx="2678">
                        <c:v>1.017629829596757</c:v>
                      </c:pt>
                      <c:pt idx="2679">
                        <c:v>1.255008664325471</c:v>
                      </c:pt>
                      <c:pt idx="2680">
                        <c:v>1.426038312060705</c:v>
                      </c:pt>
                      <c:pt idx="2681">
                        <c:v>1.441409534030621</c:v>
                      </c:pt>
                      <c:pt idx="2682">
                        <c:v>1.4314658225436141</c:v>
                      </c:pt>
                      <c:pt idx="2683">
                        <c:v>1.378014746883359</c:v>
                      </c:pt>
                      <c:pt idx="2684">
                        <c:v>1.4592618920190461</c:v>
                      </c:pt>
                      <c:pt idx="2685">
                        <c:v>1.5384646158012909</c:v>
                      </c:pt>
                      <c:pt idx="2686">
                        <c:v>1.5635472683385421</c:v>
                      </c:pt>
                      <c:pt idx="2687">
                        <c:v>1.653318686208785</c:v>
                      </c:pt>
                      <c:pt idx="2688">
                        <c:v>1.7405940054243181</c:v>
                      </c:pt>
                      <c:pt idx="2689">
                        <c:v>1.802207782324234</c:v>
                      </c:pt>
                      <c:pt idx="2690">
                        <c:v>1.8633160265229549</c:v>
                      </c:pt>
                      <c:pt idx="2691">
                        <c:v>1.9665871110725781</c:v>
                      </c:pt>
                      <c:pt idx="2692">
                        <c:v>1.986029971920259</c:v>
                      </c:pt>
                      <c:pt idx="2693">
                        <c:v>1.8826264148555549</c:v>
                      </c:pt>
                      <c:pt idx="2694">
                        <c:v>1.824647378318728</c:v>
                      </c:pt>
                      <c:pt idx="2695">
                        <c:v>1.9248605933680101</c:v>
                      </c:pt>
                      <c:pt idx="2696">
                        <c:v>2.07923432426134</c:v>
                      </c:pt>
                      <c:pt idx="2697">
                        <c:v>2.1651794035492942</c:v>
                      </c:pt>
                      <c:pt idx="2698">
                        <c:v>2.3253002621070271</c:v>
                      </c:pt>
                      <c:pt idx="2699">
                        <c:v>2.417154713643634</c:v>
                      </c:pt>
                      <c:pt idx="2700">
                        <c:v>2.3647262129079381</c:v>
                      </c:pt>
                      <c:pt idx="2701">
                        <c:v>2.4312095837200021</c:v>
                      </c:pt>
                      <c:pt idx="2702">
                        <c:v>2.5828665011437559</c:v>
                      </c:pt>
                      <c:pt idx="2703">
                        <c:v>2.5394493703459888</c:v>
                      </c:pt>
                      <c:pt idx="2704">
                        <c:v>2.398783496406323</c:v>
                      </c:pt>
                      <c:pt idx="2705">
                        <c:v>2.109815281592395</c:v>
                      </c:pt>
                      <c:pt idx="2706">
                        <c:v>1.774786802174215</c:v>
                      </c:pt>
                      <c:pt idx="2707">
                        <c:v>1.760904790780615</c:v>
                      </c:pt>
                      <c:pt idx="2708">
                        <c:v>1.938492849884849</c:v>
                      </c:pt>
                      <c:pt idx="2709">
                        <c:v>2.112251942514729</c:v>
                      </c:pt>
                      <c:pt idx="2710">
                        <c:v>2.1680946749302068</c:v>
                      </c:pt>
                      <c:pt idx="2711">
                        <c:v>2.2203553287101392</c:v>
                      </c:pt>
                      <c:pt idx="2712">
                        <c:v>2.312340446946032</c:v>
                      </c:pt>
                      <c:pt idx="2713">
                        <c:v>2.3836863233031789</c:v>
                      </c:pt>
                      <c:pt idx="2714">
                        <c:v>2.511270102795859</c:v>
                      </c:pt>
                      <c:pt idx="2715">
                        <c:v>2.4676686010097391</c:v>
                      </c:pt>
                      <c:pt idx="2716">
                        <c:v>2.371128292866294</c:v>
                      </c:pt>
                      <c:pt idx="2717">
                        <c:v>2.456454611117866</c:v>
                      </c:pt>
                      <c:pt idx="2718">
                        <c:v>2.595681129365909</c:v>
                      </c:pt>
                      <c:pt idx="2719">
                        <c:v>2.7842315199247278</c:v>
                      </c:pt>
                      <c:pt idx="2720">
                        <c:v>3.0491509891938109</c:v>
                      </c:pt>
                      <c:pt idx="2721">
                        <c:v>3.206223437297449</c:v>
                      </c:pt>
                      <c:pt idx="2722">
                        <c:v>3.3791081039102</c:v>
                      </c:pt>
                      <c:pt idx="2723">
                        <c:v>3.4114882311394381</c:v>
                      </c:pt>
                      <c:pt idx="2724">
                        <c:v>3.516223857688741</c:v>
                      </c:pt>
                      <c:pt idx="2725">
                        <c:v>3.6537825547661038</c:v>
                      </c:pt>
                      <c:pt idx="2726">
                        <c:v>3.8001840428555238</c:v>
                      </c:pt>
                      <c:pt idx="2727">
                        <c:v>3.6684220342881759</c:v>
                      </c:pt>
                      <c:pt idx="2728">
                        <c:v>3.3847571145689752</c:v>
                      </c:pt>
                      <c:pt idx="2729">
                        <c:v>3.1380743532164899</c:v>
                      </c:pt>
                      <c:pt idx="2730">
                        <c:v>2.9247936666084948</c:v>
                      </c:pt>
                      <c:pt idx="2731">
                        <c:v>2.8566290422380129</c:v>
                      </c:pt>
                      <c:pt idx="2732">
                        <c:v>2.9245824135388681</c:v>
                      </c:pt>
                      <c:pt idx="2733">
                        <c:v>3.2168656561098361</c:v>
                      </c:pt>
                      <c:pt idx="2734">
                        <c:v>3.58498043243155</c:v>
                      </c:pt>
                      <c:pt idx="2735">
                        <c:v>3.8790120518771598</c:v>
                      </c:pt>
                      <c:pt idx="2736">
                        <c:v>4.0428330252044304</c:v>
                      </c:pt>
                      <c:pt idx="2737">
                        <c:v>3.9314739041719942</c:v>
                      </c:pt>
                      <c:pt idx="2738">
                        <c:v>3.8153940092542711</c:v>
                      </c:pt>
                      <c:pt idx="2739">
                        <c:v>3.7188958890351449</c:v>
                      </c:pt>
                      <c:pt idx="2740">
                        <c:v>3.8312248274305252</c:v>
                      </c:pt>
                      <c:pt idx="2741">
                        <c:v>4.1183512193821752</c:v>
                      </c:pt>
                      <c:pt idx="2742">
                        <c:v>4.2884816325800266</c:v>
                      </c:pt>
                      <c:pt idx="2743">
                        <c:v>4.1457043637739543</c:v>
                      </c:pt>
                      <c:pt idx="2744">
                        <c:v>4.1410600021320327</c:v>
                      </c:pt>
                      <c:pt idx="2745">
                        <c:v>4.2139306148094002</c:v>
                      </c:pt>
                      <c:pt idx="2746">
                        <c:v>4.3672045681823306</c:v>
                      </c:pt>
                      <c:pt idx="2747">
                        <c:v>4.689276948458958</c:v>
                      </c:pt>
                      <c:pt idx="2748">
                        <c:v>4.9116972359883251</c:v>
                      </c:pt>
                      <c:pt idx="2749">
                        <c:v>5.1240578353371209</c:v>
                      </c:pt>
                      <c:pt idx="2750">
                        <c:v>5.2679756695160993</c:v>
                      </c:pt>
                      <c:pt idx="2751">
                        <c:v>5.3231847576977271</c:v>
                      </c:pt>
                      <c:pt idx="2752">
                        <c:v>5.182600316964951</c:v>
                      </c:pt>
                      <c:pt idx="2753">
                        <c:v>5.0362084045395656</c:v>
                      </c:pt>
                      <c:pt idx="2754">
                        <c:v>4.8907043345939911</c:v>
                      </c:pt>
                      <c:pt idx="2755">
                        <c:v>4.839928705060597</c:v>
                      </c:pt>
                      <c:pt idx="2756">
                        <c:v>4.8828413424472652</c:v>
                      </c:pt>
                      <c:pt idx="2757">
                        <c:v>4.9965024901876829</c:v>
                      </c:pt>
                      <c:pt idx="2758">
                        <c:v>4.949445378844378</c:v>
                      </c:pt>
                      <c:pt idx="2759">
                        <c:v>4.8432390608867708</c:v>
                      </c:pt>
                      <c:pt idx="2760">
                        <c:v>4.9088566315977067</c:v>
                      </c:pt>
                      <c:pt idx="2761">
                        <c:v>4.8254870625921553</c:v>
                      </c:pt>
                      <c:pt idx="2762">
                        <c:v>4.6520792606993293</c:v>
                      </c:pt>
                      <c:pt idx="2763">
                        <c:v>4.5966928240406881</c:v>
                      </c:pt>
                      <c:pt idx="2764">
                        <c:v>4.7330739308227514</c:v>
                      </c:pt>
                      <c:pt idx="2765">
                        <c:v>4.7485082042278037</c:v>
                      </c:pt>
                      <c:pt idx="2766">
                        <c:v>4.6782347895158631</c:v>
                      </c:pt>
                      <c:pt idx="2767">
                        <c:v>4.3091988804253898</c:v>
                      </c:pt>
                      <c:pt idx="2768">
                        <c:v>4.0271557595261669</c:v>
                      </c:pt>
                      <c:pt idx="2769">
                        <c:v>3.8024877053923949</c:v>
                      </c:pt>
                      <c:pt idx="2770">
                        <c:v>3.7299657880839772</c:v>
                      </c:pt>
                      <c:pt idx="2771">
                        <c:v>3.776324951474606</c:v>
                      </c:pt>
                      <c:pt idx="2772">
                        <c:v>3.93194195791009</c:v>
                      </c:pt>
                      <c:pt idx="2773">
                        <c:v>4.0968344321791257</c:v>
                      </c:pt>
                      <c:pt idx="2774">
                        <c:v>4.203687171369797</c:v>
                      </c:pt>
                      <c:pt idx="2775">
                        <c:v>4.1633071926054308</c:v>
                      </c:pt>
                      <c:pt idx="2776">
                        <c:v>4.0090161864275711</c:v>
                      </c:pt>
                      <c:pt idx="2777">
                        <c:v>3.960794694541228</c:v>
                      </c:pt>
                      <c:pt idx="2778">
                        <c:v>4.0985975408488864</c:v>
                      </c:pt>
                      <c:pt idx="2779">
                        <c:v>4.2231901000098242</c:v>
                      </c:pt>
                      <c:pt idx="2780">
                        <c:v>4.1295494639912018</c:v>
                      </c:pt>
                      <c:pt idx="2781">
                        <c:v>4.2293261627622263</c:v>
                      </c:pt>
                      <c:pt idx="2782">
                        <c:v>4.4777012360324102</c:v>
                      </c:pt>
                      <c:pt idx="2783">
                        <c:v>4.6997268237852259</c:v>
                      </c:pt>
                      <c:pt idx="2784">
                        <c:v>4.9064721400047464</c:v>
                      </c:pt>
                      <c:pt idx="2785">
                        <c:v>4.9416401386969966</c:v>
                      </c:pt>
                      <c:pt idx="2786">
                        <c:v>4.8821961611168732</c:v>
                      </c:pt>
                      <c:pt idx="2787">
                        <c:v>4.610159534600915</c:v>
                      </c:pt>
                      <c:pt idx="2788">
                        <c:v>4.4062035751401121</c:v>
                      </c:pt>
                      <c:pt idx="2789">
                        <c:v>4.2284650375033976</c:v>
                      </c:pt>
                      <c:pt idx="2790">
                        <c:v>4.0587038237979431</c:v>
                      </c:pt>
                      <c:pt idx="2791">
                        <c:v>3.8453187054279909</c:v>
                      </c:pt>
                      <c:pt idx="2792">
                        <c:v>3.7675927330126231</c:v>
                      </c:pt>
                      <c:pt idx="2793">
                        <c:v>3.7884361535959248</c:v>
                      </c:pt>
                      <c:pt idx="2794">
                        <c:v>3.8541509034675272</c:v>
                      </c:pt>
                      <c:pt idx="2795">
                        <c:v>3.7871329532386411</c:v>
                      </c:pt>
                      <c:pt idx="2796">
                        <c:v>3.878369376585229</c:v>
                      </c:pt>
                      <c:pt idx="2797">
                        <c:v>3.9648597765014961</c:v>
                      </c:pt>
                      <c:pt idx="2798">
                        <c:v>4.1718915381055144</c:v>
                      </c:pt>
                      <c:pt idx="2799">
                        <c:v>4.3639516350273162</c:v>
                      </c:pt>
                      <c:pt idx="2800">
                        <c:v>4.3876669976480551</c:v>
                      </c:pt>
                      <c:pt idx="2801">
                        <c:v>4.2474230296108502</c:v>
                      </c:pt>
                      <c:pt idx="2802">
                        <c:v>4.2205856770121821</c:v>
                      </c:pt>
                      <c:pt idx="2803">
                        <c:v>4.3978587514868837</c:v>
                      </c:pt>
                      <c:pt idx="2804">
                        <c:v>4.3976981915859108</c:v>
                      </c:pt>
                      <c:pt idx="2805">
                        <c:v>4.3436638038651312</c:v>
                      </c:pt>
                      <c:pt idx="2806">
                        <c:v>4.1372504151632636</c:v>
                      </c:pt>
                      <c:pt idx="2807">
                        <c:v>4.0337690752825477</c:v>
                      </c:pt>
                      <c:pt idx="2808">
                        <c:v>3.8039593655752251</c:v>
                      </c:pt>
                      <c:pt idx="2809">
                        <c:v>3.5291071792427999</c:v>
                      </c:pt>
                      <c:pt idx="2810">
                        <c:v>3.4586419049121391</c:v>
                      </c:pt>
                      <c:pt idx="2811">
                        <c:v>3.5341117288559332</c:v>
                      </c:pt>
                      <c:pt idx="2812">
                        <c:v>3.6173604384911031</c:v>
                      </c:pt>
                      <c:pt idx="2813">
                        <c:v>3.5662714798237678</c:v>
                      </c:pt>
                      <c:pt idx="2814">
                        <c:v>3.505489046399068</c:v>
                      </c:pt>
                      <c:pt idx="2815">
                        <c:v>3.5684827731873869</c:v>
                      </c:pt>
                      <c:pt idx="2816">
                        <c:v>3.7430010616439859</c:v>
                      </c:pt>
                      <c:pt idx="2817">
                        <c:v>3.735647166995502</c:v>
                      </c:pt>
                      <c:pt idx="2818">
                        <c:v>3.7130677131972121</c:v>
                      </c:pt>
                      <c:pt idx="2819">
                        <c:v>3.6955284215576989</c:v>
                      </c:pt>
                      <c:pt idx="2820">
                        <c:v>3.7664949075401131</c:v>
                      </c:pt>
                      <c:pt idx="2821">
                        <c:v>3.764679399196122</c:v>
                      </c:pt>
                      <c:pt idx="2822">
                        <c:v>3.490756459095858</c:v>
                      </c:pt>
                      <c:pt idx="2823">
                        <c:v>3.279759680887075</c:v>
                      </c:pt>
                      <c:pt idx="2824">
                        <c:v>3.0683443047158132</c:v>
                      </c:pt>
                      <c:pt idx="2825">
                        <c:v>2.953579704196418</c:v>
                      </c:pt>
                      <c:pt idx="2826">
                        <c:v>2.8456197928869549</c:v>
                      </c:pt>
                      <c:pt idx="2827">
                        <c:v>2.8626079975550018</c:v>
                      </c:pt>
                      <c:pt idx="2828">
                        <c:v>2.8049986318535409</c:v>
                      </c:pt>
                      <c:pt idx="2829">
                        <c:v>2.8227081824735891</c:v>
                      </c:pt>
                      <c:pt idx="2830">
                        <c:v>2.760868286451291</c:v>
                      </c:pt>
                      <c:pt idx="2831">
                        <c:v>2.5689632047934041</c:v>
                      </c:pt>
                      <c:pt idx="2832">
                        <c:v>2.1132842322969969</c:v>
                      </c:pt>
                      <c:pt idx="2833">
                        <c:v>1.8061107666068339</c:v>
                      </c:pt>
                      <c:pt idx="2834">
                        <c:v>1.7163526813125261</c:v>
                      </c:pt>
                      <c:pt idx="2835">
                        <c:v>1.60183739063792</c:v>
                      </c:pt>
                      <c:pt idx="2836">
                        <c:v>1.632639294132423</c:v>
                      </c:pt>
                      <c:pt idx="2837">
                        <c:v>1.7252692905033491</c:v>
                      </c:pt>
                      <c:pt idx="2838">
                        <c:v>1.947974682035162</c:v>
                      </c:pt>
                      <c:pt idx="2839">
                        <c:v>1.9537089495110651</c:v>
                      </c:pt>
                      <c:pt idx="2840">
                        <c:v>1.7115596105313251</c:v>
                      </c:pt>
                      <c:pt idx="2841">
                        <c:v>1.3382750048662191</c:v>
                      </c:pt>
                      <c:pt idx="2842">
                        <c:v>1.207274038062</c:v>
                      </c:pt>
                      <c:pt idx="2843">
                        <c:v>1.227305859360188</c:v>
                      </c:pt>
                      <c:pt idx="2844">
                        <c:v>1.1721573434940169</c:v>
                      </c:pt>
                      <c:pt idx="2845">
                        <c:v>1.0995392285233441</c:v>
                      </c:pt>
                      <c:pt idx="2846">
                        <c:v>1.1481103789403579</c:v>
                      </c:pt>
                      <c:pt idx="2847">
                        <c:v>1.2034937264979439</c:v>
                      </c:pt>
                      <c:pt idx="2848">
                        <c:v>1.1505111015145819</c:v>
                      </c:pt>
                      <c:pt idx="2849">
                        <c:v>1.1501306489564549</c:v>
                      </c:pt>
                      <c:pt idx="2850">
                        <c:v>1.165704470325063</c:v>
                      </c:pt>
                      <c:pt idx="2851">
                        <c:v>1.149945067041833</c:v>
                      </c:pt>
                      <c:pt idx="2852">
                        <c:v>1.08034361824937</c:v>
                      </c:pt>
                      <c:pt idx="2853">
                        <c:v>0.95171764576718754</c:v>
                      </c:pt>
                      <c:pt idx="2854">
                        <c:v>0.9102935534201636</c:v>
                      </c:pt>
                      <c:pt idx="2855">
                        <c:v>0.8131171785046527</c:v>
                      </c:pt>
                      <c:pt idx="2856">
                        <c:v>0.73978813831412416</c:v>
                      </c:pt>
                      <c:pt idx="2857">
                        <c:v>0.58783691770051416</c:v>
                      </c:pt>
                      <c:pt idx="2858">
                        <c:v>0.49189204533665543</c:v>
                      </c:pt>
                      <c:pt idx="2859">
                        <c:v>0.41483251814912381</c:v>
                      </c:pt>
                      <c:pt idx="2860">
                        <c:v>0.32742186168483151</c:v>
                      </c:pt>
                      <c:pt idx="2861">
                        <c:v>0.25875632165605261</c:v>
                      </c:pt>
                      <c:pt idx="2862">
                        <c:v>0.18316396736140611</c:v>
                      </c:pt>
                      <c:pt idx="2863">
                        <c:v>0.1443114179581351</c:v>
                      </c:pt>
                      <c:pt idx="2864">
                        <c:v>0.20750754643162489</c:v>
                      </c:pt>
                      <c:pt idx="2865">
                        <c:v>0.12386501437415701</c:v>
                      </c:pt>
                      <c:pt idx="2866">
                        <c:v>7.8390799468853925E-2</c:v>
                      </c:pt>
                      <c:pt idx="2867">
                        <c:v>8.4714083744810015E-2</c:v>
                      </c:pt>
                      <c:pt idx="2868">
                        <c:v>0.14602472035208891</c:v>
                      </c:pt>
                      <c:pt idx="2869">
                        <c:v>0.14710583302054231</c:v>
                      </c:pt>
                      <c:pt idx="2870">
                        <c:v>0.18749371295576131</c:v>
                      </c:pt>
                      <c:pt idx="2871">
                        <c:v>0.28085998072637769</c:v>
                      </c:pt>
                      <c:pt idx="2872">
                        <c:v>0.51490856575652066</c:v>
                      </c:pt>
                      <c:pt idx="2873">
                        <c:v>0.66171159218626796</c:v>
                      </c:pt>
                      <c:pt idx="2874">
                        <c:v>0.68473299330383441</c:v>
                      </c:pt>
                      <c:pt idx="2875">
                        <c:v>0.83000010907236332</c:v>
                      </c:pt>
                      <c:pt idx="2876">
                        <c:v>0.91778593686883392</c:v>
                      </c:pt>
                      <c:pt idx="2877">
                        <c:v>0.80281215827589558</c:v>
                      </c:pt>
                      <c:pt idx="2878">
                        <c:v>0.87006310218984895</c:v>
                      </c:pt>
                      <c:pt idx="2879">
                        <c:v>0.92644154870493134</c:v>
                      </c:pt>
                      <c:pt idx="2880">
                        <c:v>0.86607240788610373</c:v>
                      </c:pt>
                      <c:pt idx="2881">
                        <c:v>0.88749071393125589</c:v>
                      </c:pt>
                      <c:pt idx="2882">
                        <c:v>0.81299474775965275</c:v>
                      </c:pt>
                      <c:pt idx="2883">
                        <c:v>0.75760084310689157</c:v>
                      </c:pt>
                      <c:pt idx="2884">
                        <c:v>0.53559741952678042</c:v>
                      </c:pt>
                      <c:pt idx="2885">
                        <c:v>0.69143443507498759</c:v>
                      </c:pt>
                      <c:pt idx="2886">
                        <c:v>0.9002876396347077</c:v>
                      </c:pt>
                      <c:pt idx="2887">
                        <c:v>1.012384956470713</c:v>
                      </c:pt>
                      <c:pt idx="2888">
                        <c:v>0.79996150434975599</c:v>
                      </c:pt>
                      <c:pt idx="2889">
                        <c:v>-0.66967121696461496</c:v>
                      </c:pt>
                      <c:pt idx="2890">
                        <c:v>-0.97656661594627681</c:v>
                      </c:pt>
                      <c:pt idx="2891">
                        <c:v>-0.19816107678781791</c:v>
                      </c:pt>
                      <c:pt idx="2892">
                        <c:v>0.17599436582801109</c:v>
                      </c:pt>
                      <c:pt idx="2893">
                        <c:v>1.1933377810046499</c:v>
                      </c:pt>
                      <c:pt idx="2894">
                        <c:v>1.332049631241877</c:v>
                      </c:pt>
                      <c:pt idx="2895">
                        <c:v>1.454684672531017</c:v>
                      </c:pt>
                      <c:pt idx="2896">
                        <c:v>1.551503826851979</c:v>
                      </c:pt>
                      <c:pt idx="2897">
                        <c:v>1.1467795286561111</c:v>
                      </c:pt>
                      <c:pt idx="2898">
                        <c:v>0.80925398197451393</c:v>
                      </c:pt>
                      <c:pt idx="2899">
                        <c:v>0.76075790991283831</c:v>
                      </c:pt>
                      <c:pt idx="2900">
                        <c:v>0.7576481081259645</c:v>
                      </c:pt>
                      <c:pt idx="2901">
                        <c:v>0.63321535990991051</c:v>
                      </c:pt>
                      <c:pt idx="2902">
                        <c:v>0.38330218270884681</c:v>
                      </c:pt>
                      <c:pt idx="2903">
                        <c:v>8.8960196260800276E-2</c:v>
                      </c:pt>
                      <c:pt idx="2904">
                        <c:v>-5.6395615859416277E-2</c:v>
                      </c:pt>
                      <c:pt idx="2905">
                        <c:v>-0.1149331470392882</c:v>
                      </c:pt>
                      <c:pt idx="2906">
                        <c:v>3.2424303412232243E-2</c:v>
                      </c:pt>
                      <c:pt idx="2907">
                        <c:v>0.21486521408343809</c:v>
                      </c:pt>
                      <c:pt idx="2908">
                        <c:v>0.25887911518728068</c:v>
                      </c:pt>
                      <c:pt idx="2909">
                        <c:v>0.26052585974501002</c:v>
                      </c:pt>
                      <c:pt idx="2910">
                        <c:v>0.22536932278919289</c:v>
                      </c:pt>
                      <c:pt idx="2911">
                        <c:v>0.18025933792956231</c:v>
                      </c:pt>
                      <c:pt idx="2912">
                        <c:v>0.1224003482054115</c:v>
                      </c:pt>
                      <c:pt idx="2913">
                        <c:v>4.475702725789913E-2</c:v>
                      </c:pt>
                      <c:pt idx="2914">
                        <c:v>4.5662642053288391E-2</c:v>
                      </c:pt>
                      <c:pt idx="2915">
                        <c:v>-4.0175636078160687E-2</c:v>
                      </c:pt>
                      <c:pt idx="2916">
                        <c:v>-0.32010239726980211</c:v>
                      </c:pt>
                      <c:pt idx="2917">
                        <c:v>-0.52285465031970868</c:v>
                      </c:pt>
                      <c:pt idx="2918">
                        <c:v>-0.74289061738006656</c:v>
                      </c:pt>
                      <c:pt idx="2919">
                        <c:v>-0.76513520120068468</c:v>
                      </c:pt>
                      <c:pt idx="2920">
                        <c:v>-0.73233167022053136</c:v>
                      </c:pt>
                      <c:pt idx="2921">
                        <c:v>-0.7045415859419254</c:v>
                      </c:pt>
                      <c:pt idx="2922">
                        <c:v>-0.72875029601729846</c:v>
                      </c:pt>
                      <c:pt idx="2923">
                        <c:v>-0.51368513527839499</c:v>
                      </c:pt>
                      <c:pt idx="2924">
                        <c:v>-0.17827327901356479</c:v>
                      </c:pt>
                      <c:pt idx="2925">
                        <c:v>-6.8061115076674386E-3</c:v>
                      </c:pt>
                      <c:pt idx="2926">
                        <c:v>3.6524339640022253E-2</c:v>
                      </c:pt>
                      <c:pt idx="2927">
                        <c:v>1.8657869954758821E-2</c:v>
                      </c:pt>
                      <c:pt idx="2928">
                        <c:v>-3.9691324948643428E-2</c:v>
                      </c:pt>
                      <c:pt idx="2929">
                        <c:v>-6.2437540972382563E-2</c:v>
                      </c:pt>
                      <c:pt idx="2930">
                        <c:v>-0.1965183971925071</c:v>
                      </c:pt>
                      <c:pt idx="2931">
                        <c:v>-0.34983605825904368</c:v>
                      </c:pt>
                      <c:pt idx="2932">
                        <c:v>-0.5291697331739581</c:v>
                      </c:pt>
                      <c:pt idx="2933">
                        <c:v>-0.55747649965187918</c:v>
                      </c:pt>
                      <c:pt idx="2934">
                        <c:v>-0.4342215710450944</c:v>
                      </c:pt>
                      <c:pt idx="2935">
                        <c:v>-7.9348380010595881E-2</c:v>
                      </c:pt>
                      <c:pt idx="2936">
                        <c:v>0.45628375571413821</c:v>
                      </c:pt>
                      <c:pt idx="2937">
                        <c:v>0.84906489380967598</c:v>
                      </c:pt>
                      <c:pt idx="2938">
                        <c:v>1.254549723908897</c:v>
                      </c:pt>
                      <c:pt idx="2939">
                        <c:v>1.656605022096334</c:v>
                      </c:pt>
                      <c:pt idx="2940">
                        <c:v>2.1329810894391881</c:v>
                      </c:pt>
                      <c:pt idx="2941">
                        <c:v>2.255871019793497</c:v>
                      </c:pt>
                      <c:pt idx="2942">
                        <c:v>2.19713038922304</c:v>
                      </c:pt>
                      <c:pt idx="2943">
                        <c:v>2.0475745792624109</c:v>
                      </c:pt>
                      <c:pt idx="2944">
                        <c:v>1.862142030792995</c:v>
                      </c:pt>
                      <c:pt idx="2945">
                        <c:v>1.858596829527742</c:v>
                      </c:pt>
                      <c:pt idx="2946">
                        <c:v>1.9921247049161701</c:v>
                      </c:pt>
                      <c:pt idx="2947">
                        <c:v>1.9772675805693809</c:v>
                      </c:pt>
                      <c:pt idx="2948">
                        <c:v>1.8518200071883699</c:v>
                      </c:pt>
                      <c:pt idx="2949">
                        <c:v>1.9807265261306599</c:v>
                      </c:pt>
                      <c:pt idx="2950">
                        <c:v>1.9589971917512781</c:v>
                      </c:pt>
                      <c:pt idx="2951">
                        <c:v>1.8191399133387629</c:v>
                      </c:pt>
                      <c:pt idx="2952">
                        <c:v>1.7683730401529349</c:v>
                      </c:pt>
                      <c:pt idx="2953">
                        <c:v>1.824637504201184</c:v>
                      </c:pt>
                      <c:pt idx="2954">
                        <c:v>1.9310026893024219</c:v>
                      </c:pt>
                      <c:pt idx="2955">
                        <c:v>2.0461778942508251</c:v>
                      </c:pt>
                      <c:pt idx="2956">
                        <c:v>2.0679868555628209</c:v>
                      </c:pt>
                      <c:pt idx="2957">
                        <c:v>1.894139150521694</c:v>
                      </c:pt>
                      <c:pt idx="2958">
                        <c:v>1.461770828707752</c:v>
                      </c:pt>
                      <c:pt idx="2959">
                        <c:v>1.29078229166999</c:v>
                      </c:pt>
                      <c:pt idx="2960">
                        <c:v>1.129111296854854</c:v>
                      </c:pt>
                      <c:pt idx="2961">
                        <c:v>0.9865042491681274</c:v>
                      </c:pt>
                      <c:pt idx="2962">
                        <c:v>0.99745249344539244</c:v>
                      </c:pt>
                      <c:pt idx="2963">
                        <c:v>1.183697452953939</c:v>
                      </c:pt>
                      <c:pt idx="2964">
                        <c:v>1.224471260649189</c:v>
                      </c:pt>
                      <c:pt idx="2965">
                        <c:v>1.337495678324913</c:v>
                      </c:pt>
                      <c:pt idx="2966">
                        <c:v>1.416144084574525</c:v>
                      </c:pt>
                      <c:pt idx="2967">
                        <c:v>1.5639161610585011</c:v>
                      </c:pt>
                      <c:pt idx="2968">
                        <c:v>1.659451260950483</c:v>
                      </c:pt>
                      <c:pt idx="2969">
                        <c:v>1.7076685988887841</c:v>
                      </c:pt>
                      <c:pt idx="2970">
                        <c:v>1.555858707869564</c:v>
                      </c:pt>
                      <c:pt idx="2971">
                        <c:v>1.4062379679219741</c:v>
                      </c:pt>
                      <c:pt idx="2972">
                        <c:v>1.221443433340645</c:v>
                      </c:pt>
                      <c:pt idx="2973">
                        <c:v>1.242057278462158</c:v>
                      </c:pt>
                      <c:pt idx="2974">
                        <c:v>1.218877909088929</c:v>
                      </c:pt>
                      <c:pt idx="2975">
                        <c:v>1.3897744320025509</c:v>
                      </c:pt>
                      <c:pt idx="2976">
                        <c:v>1.826439944857291</c:v>
                      </c:pt>
                      <c:pt idx="2977">
                        <c:v>2.077394530037374</c:v>
                      </c:pt>
                      <c:pt idx="2978">
                        <c:v>2.2379794538196069</c:v>
                      </c:pt>
                      <c:pt idx="2979">
                        <c:v>2.3100581112874501</c:v>
                      </c:pt>
                      <c:pt idx="2980">
                        <c:v>2.2072428856276121</c:v>
                      </c:pt>
                      <c:pt idx="2981">
                        <c:v>2.1166470385270508</c:v>
                      </c:pt>
                      <c:pt idx="2982">
                        <c:v>2.1592256879141609</c:v>
                      </c:pt>
                      <c:pt idx="2983">
                        <c:v>2.2797750927981779</c:v>
                      </c:pt>
                      <c:pt idx="2984">
                        <c:v>2.542308677591381</c:v>
                      </c:pt>
                      <c:pt idx="2985">
                        <c:v>2.858111461665731</c:v>
                      </c:pt>
                      <c:pt idx="2986">
                        <c:v>3.1442481150708459</c:v>
                      </c:pt>
                      <c:pt idx="2987">
                        <c:v>3.509682075566904</c:v>
                      </c:pt>
                      <c:pt idx="2988">
                        <c:v>3.7397219786657439</c:v>
                      </c:pt>
                      <c:pt idx="2989">
                        <c:v>3.8401640265410628</c:v>
                      </c:pt>
                      <c:pt idx="2990">
                        <c:v>3.7043835599976749</c:v>
                      </c:pt>
                      <c:pt idx="2991">
                        <c:v>3.426874360056916</c:v>
                      </c:pt>
                      <c:pt idx="2992">
                        <c:v>3.146637254908315</c:v>
                      </c:pt>
                      <c:pt idx="2993">
                        <c:v>3.0290525297969162</c:v>
                      </c:pt>
                      <c:pt idx="2994">
                        <c:v>3.0108367008358221</c:v>
                      </c:pt>
                      <c:pt idx="2995">
                        <c:v>3.7340709427468388</c:v>
                      </c:pt>
                      <c:pt idx="2996">
                        <c:v>3.2524815510926519</c:v>
                      </c:pt>
                      <c:pt idx="2997">
                        <c:v>3.53828779795671</c:v>
                      </c:pt>
                      <c:pt idx="2998">
                        <c:v>3.5117064647848681</c:v>
                      </c:pt>
                      <c:pt idx="2999">
                        <c:v>3.067047107936884</c:v>
                      </c:pt>
                      <c:pt idx="3000">
                        <c:v>2.7116975323270949</c:v>
                      </c:pt>
                      <c:pt idx="3001">
                        <c:v>2.282873284018986</c:v>
                      </c:pt>
                      <c:pt idx="3002">
                        <c:v>2.132846408857032</c:v>
                      </c:pt>
                      <c:pt idx="3003">
                        <c:v>2.0033276326592691</c:v>
                      </c:pt>
                      <c:pt idx="3004">
                        <c:v>1.99801169259364</c:v>
                      </c:pt>
                      <c:pt idx="3005">
                        <c:v>4.1860484788593517</c:v>
                      </c:pt>
                      <c:pt idx="3006">
                        <c:v>4.6205028773077794</c:v>
                      </c:pt>
                      <c:pt idx="3007">
                        <c:v>5.0034017045033004</c:v>
                      </c:pt>
                      <c:pt idx="3008">
                        <c:v>5.3340149598298758</c:v>
                      </c:pt>
                      <c:pt idx="3009">
                        <c:v>5.4923937186800984</c:v>
                      </c:pt>
                      <c:pt idx="3010">
                        <c:v>5.5490711385533356</c:v>
                      </c:pt>
                      <c:pt idx="3011">
                        <c:v>5.3680958764278834</c:v>
                      </c:pt>
                      <c:pt idx="3012">
                        <c:v>5.0516757428837051</c:v>
                      </c:pt>
                      <c:pt idx="3013">
                        <c:v>4.8227037889443478</c:v>
                      </c:pt>
                      <c:pt idx="3014">
                        <c:v>4.5809465068233211</c:v>
                      </c:pt>
                      <c:pt idx="3015">
                        <c:v>4.6277947334400373</c:v>
                      </c:pt>
                      <c:pt idx="3016">
                        <c:v>4.8700344789337837</c:v>
                      </c:pt>
                      <c:pt idx="3017">
                        <c:v>5.078935213450225</c:v>
                      </c:pt>
                      <c:pt idx="3018">
                        <c:v>5.2198756757643574</c:v>
                      </c:pt>
                      <c:pt idx="3019">
                        <c:v>5.1862439416902166</c:v>
                      </c:pt>
                      <c:pt idx="3020">
                        <c:v>5.1371009580849938</c:v>
                      </c:pt>
                      <c:pt idx="3021">
                        <c:v>5.0143601652050718</c:v>
                      </c:pt>
                      <c:pt idx="3022">
                        <c:v>4.8636978571989777</c:v>
                      </c:pt>
                      <c:pt idx="3023">
                        <c:v>4.7272256481961286</c:v>
                      </c:pt>
                      <c:pt idx="3024">
                        <c:v>4.7457077686936771</c:v>
                      </c:pt>
                      <c:pt idx="3025">
                        <c:v>4.6800981246674001</c:v>
                      </c:pt>
                      <c:pt idx="3026">
                        <c:v>4.5261310526100109</c:v>
                      </c:pt>
                      <c:pt idx="3027">
                        <c:v>4.3143032077914887</c:v>
                      </c:pt>
                      <c:pt idx="3028">
                        <c:v>4.0619380646717911</c:v>
                      </c:pt>
                      <c:pt idx="3029">
                        <c:v>3.7569736705175258</c:v>
                      </c:pt>
                      <c:pt idx="3030">
                        <c:v>3.4934678556939871</c:v>
                      </c:pt>
                      <c:pt idx="3031">
                        <c:v>3.3231742932806911</c:v>
                      </c:pt>
                      <c:pt idx="3032">
                        <c:v>3.136179744153111</c:v>
                      </c:pt>
                      <c:pt idx="3033">
                        <c:v>3.2331859447348679</c:v>
                      </c:pt>
                      <c:pt idx="3034">
                        <c:v>3.8156214260214512</c:v>
                      </c:pt>
                      <c:pt idx="3035">
                        <c:v>4.3958064136636246</c:v>
                      </c:pt>
                      <c:pt idx="3036">
                        <c:v>4.9122424786005876</c:v>
                      </c:pt>
                      <c:pt idx="3037">
                        <c:v>5.0587638256730001</c:v>
                      </c:pt>
                      <c:pt idx="3038">
                        <c:v>5.1811871819060036</c:v>
                      </c:pt>
                      <c:pt idx="3039">
                        <c:v>5.2701640182484049</c:v>
                      </c:pt>
                      <c:pt idx="3040">
                        <c:v>5.2655524309772979</c:v>
                      </c:pt>
                      <c:pt idx="3041">
                        <c:v>5.0102350432339531</c:v>
                      </c:pt>
                      <c:pt idx="3042">
                        <c:v>4.7280018442111169</c:v>
                      </c:pt>
                      <c:pt idx="3043">
                        <c:v>4.6235607675824149</c:v>
                      </c:pt>
                      <c:pt idx="3044">
                        <c:v>4.5415058273647517</c:v>
                      </c:pt>
                      <c:pt idx="3045">
                        <c:v>4.3991842628224891</c:v>
                      </c:pt>
                      <c:pt idx="3046">
                        <c:v>4.4159337490292154</c:v>
                      </c:pt>
                      <c:pt idx="3047">
                        <c:v>4.3926615181624493</c:v>
                      </c:pt>
                      <c:pt idx="3048">
                        <c:v>4.3836683347505048</c:v>
                      </c:pt>
                      <c:pt idx="3049">
                        <c:v>4.333249776013691</c:v>
                      </c:pt>
                      <c:pt idx="3050">
                        <c:v>4.3196064816835174</c:v>
                      </c:pt>
                      <c:pt idx="3051">
                        <c:v>4.3809468150187092</c:v>
                      </c:pt>
                      <c:pt idx="3052">
                        <c:v>4.371082273316242</c:v>
                      </c:pt>
                      <c:pt idx="3053">
                        <c:v>4.2100369467403693</c:v>
                      </c:pt>
                      <c:pt idx="3054">
                        <c:v>4.1825323504938607</c:v>
                      </c:pt>
                      <c:pt idx="3055">
                        <c:v>4.3582883471629126</c:v>
                      </c:pt>
                      <c:pt idx="3056">
                        <c:v>4.7433788129353491</c:v>
                      </c:pt>
                      <c:pt idx="3057">
                        <c:v>5.1181822539534796</c:v>
                      </c:pt>
                      <c:pt idx="3058">
                        <c:v>5.3719844894398294</c:v>
                      </c:pt>
                      <c:pt idx="3059">
                        <c:v>5.4328211152058294</c:v>
                      </c:pt>
                      <c:pt idx="3060">
                        <c:v>5.5171791011370344</c:v>
                      </c:pt>
                      <c:pt idx="3061">
                        <c:v>5.3376419467683691</c:v>
                      </c:pt>
                      <c:pt idx="3062">
                        <c:v>5.0313083823690334</c:v>
                      </c:pt>
                      <c:pt idx="3063">
                        <c:v>4.7459749446877399</c:v>
                      </c:pt>
                      <c:pt idx="3064">
                        <c:v>4.2607107144723297</c:v>
                      </c:pt>
                      <c:pt idx="3065">
                        <c:v>3.6614510027875471</c:v>
                      </c:pt>
                      <c:pt idx="3066">
                        <c:v>3.355065573504584</c:v>
                      </c:pt>
                      <c:pt idx="3067">
                        <c:v>3.414299258267695</c:v>
                      </c:pt>
                      <c:pt idx="3068">
                        <c:v>3.6878481438988069</c:v>
                      </c:pt>
                      <c:pt idx="3069">
                        <c:v>3.9600801059174602</c:v>
                      </c:pt>
                      <c:pt idx="3070">
                        <c:v>4.1240315617108774</c:v>
                      </c:pt>
                      <c:pt idx="3071">
                        <c:v>4.1595348415623112</c:v>
                      </c:pt>
                      <c:pt idx="3072">
                        <c:v>4.0989429771664883</c:v>
                      </c:pt>
                      <c:pt idx="3073">
                        <c:v>4.033928729626461</c:v>
                      </c:pt>
                      <c:pt idx="3074">
                        <c:v>4.0463778087282476</c:v>
                      </c:pt>
                      <c:pt idx="3075">
                        <c:v>4.1609652980660217</c:v>
                      </c:pt>
                      <c:pt idx="3076">
                        <c:v>4.4662258758042057</c:v>
                      </c:pt>
                      <c:pt idx="3077">
                        <c:v>4.6730446065692357</c:v>
                      </c:pt>
                      <c:pt idx="3078">
                        <c:v>4.6021299314245709</c:v>
                      </c:pt>
                      <c:pt idx="3079">
                        <c:v>4.5794608096446572</c:v>
                      </c:pt>
                      <c:pt idx="3080">
                        <c:v>4.7062026485961974</c:v>
                      </c:pt>
                      <c:pt idx="3081">
                        <c:v>4.6132148043636017</c:v>
                      </c:pt>
                      <c:pt idx="3082">
                        <c:v>4.5402124398430077</c:v>
                      </c:pt>
                      <c:pt idx="3083">
                        <c:v>4.5528621399143612</c:v>
                      </c:pt>
                      <c:pt idx="3084">
                        <c:v>4.5708393571345729</c:v>
                      </c:pt>
                      <c:pt idx="3085">
                        <c:v>4.5950042030764751</c:v>
                      </c:pt>
                      <c:pt idx="3086">
                        <c:v>4.6501557087175236</c:v>
                      </c:pt>
                      <c:pt idx="3087">
                        <c:v>4.9215886291275197</c:v>
                      </c:pt>
                      <c:pt idx="3088">
                        <c:v>5.2266230268283396</c:v>
                      </c:pt>
                      <c:pt idx="3089">
                        <c:v>5.4705455973518919</c:v>
                      </c:pt>
                      <c:pt idx="3090">
                        <c:v>5.3222337767019248</c:v>
                      </c:pt>
                      <c:pt idx="3091">
                        <c:v>5.1554079593357667</c:v>
                      </c:pt>
                      <c:pt idx="3092">
                        <c:v>5.0610780431630564</c:v>
                      </c:pt>
                      <c:pt idx="3093">
                        <c:v>5.1404355078574904</c:v>
                      </c:pt>
                      <c:pt idx="3094">
                        <c:v>5.1335567342412869</c:v>
                      </c:pt>
                      <c:pt idx="3095">
                        <c:v>5.1658344522201256</c:v>
                      </c:pt>
                      <c:pt idx="3096">
                        <c:v>5.206274942930194</c:v>
                      </c:pt>
                      <c:pt idx="3097">
                        <c:v>5.2133878772582589</c:v>
                      </c:pt>
                      <c:pt idx="3098">
                        <c:v>5.2643236387239529</c:v>
                      </c:pt>
                      <c:pt idx="3099">
                        <c:v>5.4110950875467063</c:v>
                      </c:pt>
                      <c:pt idx="3100">
                        <c:v>5.5374096994439466</c:v>
                      </c:pt>
                      <c:pt idx="3101">
                        <c:v>5.6920386661674467</c:v>
                      </c:pt>
                      <c:pt idx="3102">
                        <c:v>5.8493452547892888</c:v>
                      </c:pt>
                      <c:pt idx="3103">
                        <c:v>5.9611609138571673</c:v>
                      </c:pt>
                      <c:pt idx="3104">
                        <c:v>6.1823055555387567</c:v>
                      </c:pt>
                      <c:pt idx="3105">
                        <c:v>6.520182627412213</c:v>
                      </c:pt>
                      <c:pt idx="3106">
                        <c:v>6.690131178725645</c:v>
                      </c:pt>
                      <c:pt idx="3107">
                        <c:v>6.4008166829679576</c:v>
                      </c:pt>
                      <c:pt idx="3108">
                        <c:v>6.1110743800744629</c:v>
                      </c:pt>
                      <c:pt idx="3109">
                        <c:v>5.8811054328889787</c:v>
                      </c:pt>
                      <c:pt idx="3110">
                        <c:v>5.9294780074037208</c:v>
                      </c:pt>
                      <c:pt idx="3111">
                        <c:v>6.1573806812010901</c:v>
                      </c:pt>
                      <c:pt idx="3112">
                        <c:v>6.5552783453454424</c:v>
                      </c:pt>
                      <c:pt idx="3113">
                        <c:v>7.0333917602037284</c:v>
                      </c:pt>
                      <c:pt idx="3114">
                        <c:v>7.3678422192441584</c:v>
                      </c:pt>
                      <c:pt idx="3115">
                        <c:v>7.5136161803838863</c:v>
                      </c:pt>
                      <c:pt idx="3116">
                        <c:v>7.5426208143130236</c:v>
                      </c:pt>
                      <c:pt idx="3117">
                        <c:v>7.4062367419256878</c:v>
                      </c:pt>
                      <c:pt idx="3118">
                        <c:v>7.4438493858856409</c:v>
                      </c:pt>
                      <c:pt idx="3119">
                        <c:v>7.475716139519391</c:v>
                      </c:pt>
                      <c:pt idx="3120">
                        <c:v>7.6246025986431913</c:v>
                      </c:pt>
                      <c:pt idx="3121">
                        <c:v>7.6857109238018868</c:v>
                      </c:pt>
                      <c:pt idx="3122">
                        <c:v>7.5720679879112529</c:v>
                      </c:pt>
                      <c:pt idx="3123">
                        <c:v>7.367975466290515</c:v>
                      </c:pt>
                      <c:pt idx="3124">
                        <c:v>6.9769398678878378</c:v>
                      </c:pt>
                      <c:pt idx="3125">
                        <c:v>6.5002191825807909</c:v>
                      </c:pt>
                      <c:pt idx="3126">
                        <c:v>7.377280235597854</c:v>
                      </c:pt>
                      <c:pt idx="3127">
                        <c:v>6.5238003798594928</c:v>
                      </c:pt>
                      <c:pt idx="3128">
                        <c:v>6.64097200755418</c:v>
                      </c:pt>
                      <c:pt idx="3129">
                        <c:v>6.6772630325913482</c:v>
                      </c:pt>
                      <c:pt idx="3130">
                        <c:v>6.7017275717099851</c:v>
                      </c:pt>
                      <c:pt idx="3131">
                        <c:v>6.6905554681515031</c:v>
                      </c:pt>
                      <c:pt idx="3132">
                        <c:v>6.8971164724460072</c:v>
                      </c:pt>
                      <c:pt idx="3133">
                        <c:v>7.0578002999562006</c:v>
                      </c:pt>
                      <c:pt idx="3134">
                        <c:v>7.1270150385444024</c:v>
                      </c:pt>
                      <c:pt idx="3135">
                        <c:v>7.3153428920689656</c:v>
                      </c:pt>
                      <c:pt idx="3136">
                        <c:v>7.5656616109137351</c:v>
                      </c:pt>
                      <c:pt idx="3137">
                        <c:v>7.9083981135996684</c:v>
                      </c:pt>
                      <c:pt idx="3138">
                        <c:v>8.3471863362309957</c:v>
                      </c:pt>
                      <c:pt idx="3139">
                        <c:v>8.8754947486307589</c:v>
                      </c:pt>
                      <c:pt idx="3140">
                        <c:v>9.120189709130436</c:v>
                      </c:pt>
                      <c:pt idx="3141">
                        <c:v>9.070339326275807</c:v>
                      </c:pt>
                      <c:pt idx="3142">
                        <c:v>9.0048423406354399</c:v>
                      </c:pt>
                      <c:pt idx="3143">
                        <c:v>8.8891157502242919</c:v>
                      </c:pt>
                      <c:pt idx="3144">
                        <c:v>8.6885077029521689</c:v>
                      </c:pt>
                      <c:pt idx="3145">
                        <c:v>8.3931212289726584</c:v>
                      </c:pt>
                      <c:pt idx="3146">
                        <c:v>8.0468855740425624</c:v>
                      </c:pt>
                      <c:pt idx="3147">
                        <c:v>7.8064013414151674</c:v>
                      </c:pt>
                      <c:pt idx="3148">
                        <c:v>7.7503167170785083</c:v>
                      </c:pt>
                      <c:pt idx="3149">
                        <c:v>7.8365911846643463</c:v>
                      </c:pt>
                      <c:pt idx="3150">
                        <c:v>7.8383875259257279</c:v>
                      </c:pt>
                      <c:pt idx="3151">
                        <c:v>7.8767391260799151</c:v>
                      </c:pt>
                      <c:pt idx="3152">
                        <c:v>7.860910270540499</c:v>
                      </c:pt>
                      <c:pt idx="3153">
                        <c:v>7.9011915769980972</c:v>
                      </c:pt>
                      <c:pt idx="3154">
                        <c:v>7.7742398157676202</c:v>
                      </c:pt>
                      <c:pt idx="3155">
                        <c:v>7.5555774132824354</c:v>
                      </c:pt>
                      <c:pt idx="3156">
                        <c:v>7.4060977205925296</c:v>
                      </c:pt>
                      <c:pt idx="3157">
                        <c:v>7.3368557561757131</c:v>
                      </c:pt>
                      <c:pt idx="3158">
                        <c:v>7.0408963099609707</c:v>
                      </c:pt>
                      <c:pt idx="3159">
                        <c:v>6.754306442379491</c:v>
                      </c:pt>
                      <c:pt idx="3160">
                        <c:v>6.628946264808059</c:v>
                      </c:pt>
                      <c:pt idx="3161">
                        <c:v>6.3792483886707219</c:v>
                      </c:pt>
                      <c:pt idx="3162">
                        <c:v>6.1384880698540467</c:v>
                      </c:pt>
                      <c:pt idx="3163">
                        <c:v>6.017990257180692</c:v>
                      </c:pt>
                      <c:pt idx="3164">
                        <c:v>6.1709490552780677</c:v>
                      </c:pt>
                      <c:pt idx="3165">
                        <c:v>6.5085521114141152</c:v>
                      </c:pt>
                      <c:pt idx="3166">
                        <c:v>6.6246466935252748</c:v>
                      </c:pt>
                      <c:pt idx="3167">
                        <c:v>6.5323944951972512</c:v>
                      </c:pt>
                      <c:pt idx="3168">
                        <c:v>6.348950680306694</c:v>
                      </c:pt>
                      <c:pt idx="3169">
                        <c:v>6.1179618411748917</c:v>
                      </c:pt>
                      <c:pt idx="3170">
                        <c:v>5.8900410724494501</c:v>
                      </c:pt>
                      <c:pt idx="3171">
                        <c:v>5.6064270435044206</c:v>
                      </c:pt>
                      <c:pt idx="3172">
                        <c:v>4.9596108521787876</c:v>
                      </c:pt>
                      <c:pt idx="3173">
                        <c:v>4.2912776674860993</c:v>
                      </c:pt>
                      <c:pt idx="3174">
                        <c:v>3.9372153702947541</c:v>
                      </c:pt>
                      <c:pt idx="3175">
                        <c:v>3.7286333651458432</c:v>
                      </c:pt>
                      <c:pt idx="3176">
                        <c:v>3.5683458151549519</c:v>
                      </c:pt>
                      <c:pt idx="3177">
                        <c:v>3.61998104878827</c:v>
                      </c:pt>
                      <c:pt idx="3178">
                        <c:v>3.7327474996408738</c:v>
                      </c:pt>
                      <c:pt idx="3179">
                        <c:v>3.8183221718588749</c:v>
                      </c:pt>
                      <c:pt idx="3180">
                        <c:v>3.771545447841512</c:v>
                      </c:pt>
                      <c:pt idx="3181">
                        <c:v>3.805566523135866</c:v>
                      </c:pt>
                      <c:pt idx="3182">
                        <c:v>3.707567371162928</c:v>
                      </c:pt>
                      <c:pt idx="3183">
                        <c:v>3.5538884429026769</c:v>
                      </c:pt>
                      <c:pt idx="3184">
                        <c:v>3.329425273945064</c:v>
                      </c:pt>
                      <c:pt idx="3185">
                        <c:v>3.2918136449043778</c:v>
                      </c:pt>
                      <c:pt idx="3186">
                        <c:v>3.3135907634433841</c:v>
                      </c:pt>
                      <c:pt idx="3187">
                        <c:v>3.3074068347789281</c:v>
                      </c:pt>
                      <c:pt idx="3188">
                        <c:v>3.184267074675736</c:v>
                      </c:pt>
                      <c:pt idx="3189">
                        <c:v>2.9979754000293588</c:v>
                      </c:pt>
                      <c:pt idx="3190">
                        <c:v>2.7682756409605611</c:v>
                      </c:pt>
                      <c:pt idx="3191">
                        <c:v>2.9423918454653619</c:v>
                      </c:pt>
                      <c:pt idx="3192">
                        <c:v>3.400496818888683</c:v>
                      </c:pt>
                      <c:pt idx="3193">
                        <c:v>3.7849666421650001</c:v>
                      </c:pt>
                      <c:pt idx="3194">
                        <c:v>4.0701915300225018</c:v>
                      </c:pt>
                      <c:pt idx="3195">
                        <c:v>4.3371238053886527</c:v>
                      </c:pt>
                      <c:pt idx="3196">
                        <c:v>4.5462967886892853</c:v>
                      </c:pt>
                      <c:pt idx="3197">
                        <c:v>4.5637644617872484</c:v>
                      </c:pt>
                      <c:pt idx="3198">
                        <c:v>4.5603681366104434</c:v>
                      </c:pt>
                      <c:pt idx="3199">
                        <c:v>4.3646693200089031</c:v>
                      </c:pt>
                      <c:pt idx="3200">
                        <c:v>4.0527909406134413</c:v>
                      </c:pt>
                      <c:pt idx="3201">
                        <c:v>3.720484954497151</c:v>
                      </c:pt>
                      <c:pt idx="3202">
                        <c:v>3.4276021146396549</c:v>
                      </c:pt>
                      <c:pt idx="3203">
                        <c:v>3.0042788018562718</c:v>
                      </c:pt>
                      <c:pt idx="3204">
                        <c:v>2.6676452489442108</c:v>
                      </c:pt>
                      <c:pt idx="3205">
                        <c:v>2.54107226612564</c:v>
                      </c:pt>
                      <c:pt idx="3206">
                        <c:v>2.31144960035832</c:v>
                      </c:pt>
                      <c:pt idx="3207">
                        <c:v>2.101144215439442</c:v>
                      </c:pt>
                      <c:pt idx="3208">
                        <c:v>2.0818782483134779</c:v>
                      </c:pt>
                      <c:pt idx="3209">
                        <c:v>2.1545090765625621</c:v>
                      </c:pt>
                      <c:pt idx="3210">
                        <c:v>2.292283857257654</c:v>
                      </c:pt>
                      <c:pt idx="3211">
                        <c:v>2.4251903493003759</c:v>
                      </c:pt>
                      <c:pt idx="3212">
                        <c:v>2.6745780040713489</c:v>
                      </c:pt>
                      <c:pt idx="3213">
                        <c:v>5.1929792785513564</c:v>
                      </c:pt>
                      <c:pt idx="3214">
                        <c:v>3.0504804147468261</c:v>
                      </c:pt>
                      <c:pt idx="3215">
                        <c:v>5.0334490811061219</c:v>
                      </c:pt>
                      <c:pt idx="3216">
                        <c:v>4.9347809710166528</c:v>
                      </c:pt>
                      <c:pt idx="3217">
                        <c:v>2.091609228813502</c:v>
                      </c:pt>
                      <c:pt idx="3218">
                        <c:v>3.1823262188582899</c:v>
                      </c:pt>
                      <c:pt idx="3219">
                        <c:v>2.2687043272720189</c:v>
                      </c:pt>
                      <c:pt idx="3220">
                        <c:v>2.538067142883397</c:v>
                      </c:pt>
                      <c:pt idx="3221">
                        <c:v>2.526357993507566</c:v>
                      </c:pt>
                      <c:pt idx="3222">
                        <c:v>2.4361185061370429</c:v>
                      </c:pt>
                      <c:pt idx="3223">
                        <c:v>2.414951662209444</c:v>
                      </c:pt>
                      <c:pt idx="3224">
                        <c:v>2.4705027893806628</c:v>
                      </c:pt>
                      <c:pt idx="3225">
                        <c:v>2.5508799226595338</c:v>
                      </c:pt>
                      <c:pt idx="3226">
                        <c:v>2.5852229596026621</c:v>
                      </c:pt>
                      <c:pt idx="3227">
                        <c:v>2.4967708495279699</c:v>
                      </c:pt>
                      <c:pt idx="3228">
                        <c:v>2.512753501043028</c:v>
                      </c:pt>
                      <c:pt idx="3229">
                        <c:v>2.4497441071100732</c:v>
                      </c:pt>
                      <c:pt idx="3230">
                        <c:v>2.5157987966639399</c:v>
                      </c:pt>
                      <c:pt idx="3231">
                        <c:v>2.833294676312256</c:v>
                      </c:pt>
                      <c:pt idx="3232">
                        <c:v>3.0502724503499081</c:v>
                      </c:pt>
                      <c:pt idx="3233">
                        <c:v>3.185356491969479</c:v>
                      </c:pt>
                      <c:pt idx="3234">
                        <c:v>3.1788979639338479</c:v>
                      </c:pt>
                      <c:pt idx="3235">
                        <c:v>3.0209345262399139</c:v>
                      </c:pt>
                      <c:pt idx="3236">
                        <c:v>2.836303014964825</c:v>
                      </c:pt>
                      <c:pt idx="3237">
                        <c:v>2.728649661282045</c:v>
                      </c:pt>
                      <c:pt idx="3238">
                        <c:v>2.7307509590065648</c:v>
                      </c:pt>
                      <c:pt idx="3239">
                        <c:v>2.7987005312792652</c:v>
                      </c:pt>
                      <c:pt idx="3240">
                        <c:v>2.8355803274106961</c:v>
                      </c:pt>
                      <c:pt idx="3241">
                        <c:v>2.9078812613087082</c:v>
                      </c:pt>
                      <c:pt idx="3242">
                        <c:v>2.990871278564831</c:v>
                      </c:pt>
                      <c:pt idx="3243">
                        <c:v>2.9329106445044411</c:v>
                      </c:pt>
                      <c:pt idx="3244">
                        <c:v>2.9120637911730771</c:v>
                      </c:pt>
                      <c:pt idx="3245">
                        <c:v>2.9998028662230918</c:v>
                      </c:pt>
                      <c:pt idx="3246">
                        <c:v>3.1268674024396028</c:v>
                      </c:pt>
                      <c:pt idx="3247">
                        <c:v>3.217619162504231</c:v>
                      </c:pt>
                      <c:pt idx="3248">
                        <c:v>3.2387391482058581</c:v>
                      </c:pt>
                      <c:pt idx="3249">
                        <c:v>3.1533448066088612</c:v>
                      </c:pt>
                      <c:pt idx="3250">
                        <c:v>3.2142499927319461</c:v>
                      </c:pt>
                      <c:pt idx="3251">
                        <c:v>3.2485284953139879</c:v>
                      </c:pt>
                      <c:pt idx="3252">
                        <c:v>3.2760956309543232</c:v>
                      </c:pt>
                      <c:pt idx="3253">
                        <c:v>3.397160839802408</c:v>
                      </c:pt>
                      <c:pt idx="3254">
                        <c:v>3.460191244608855</c:v>
                      </c:pt>
                      <c:pt idx="3255">
                        <c:v>3.3995695662046348</c:v>
                      </c:pt>
                      <c:pt idx="3256">
                        <c:v>3.4982266819382839</c:v>
                      </c:pt>
                      <c:pt idx="3257">
                        <c:v>3.7071885419830268</c:v>
                      </c:pt>
                      <c:pt idx="3258">
                        <c:v>4.0347984367094369</c:v>
                      </c:pt>
                      <c:pt idx="3259">
                        <c:v>4.1714891965236296</c:v>
                      </c:pt>
                      <c:pt idx="3260">
                        <c:v>4.1168129823454818</c:v>
                      </c:pt>
                      <c:pt idx="3261">
                        <c:v>3.9191689320961429</c:v>
                      </c:pt>
                      <c:pt idx="3262">
                        <c:v>3.8303132756300431</c:v>
                      </c:pt>
                      <c:pt idx="3263">
                        <c:v>3.9122011734192981</c:v>
                      </c:pt>
                      <c:pt idx="3264">
                        <c:v>3.986512429507969</c:v>
                      </c:pt>
                      <c:pt idx="3265">
                        <c:v>4.0420836394221622</c:v>
                      </c:pt>
                      <c:pt idx="3266">
                        <c:v>4.2733265021643918</c:v>
                      </c:pt>
                      <c:pt idx="3267">
                        <c:v>4.5013419422346992</c:v>
                      </c:pt>
                      <c:pt idx="3268">
                        <c:v>4.5957046240249877</c:v>
                      </c:pt>
                      <c:pt idx="3269">
                        <c:v>4.6282270932689178</c:v>
                      </c:pt>
                      <c:pt idx="3270">
                        <c:v>4.5240488219332509</c:v>
                      </c:pt>
                      <c:pt idx="3271">
                        <c:v>4.544519807157597</c:v>
                      </c:pt>
                      <c:pt idx="3272">
                        <c:v>4.6653078424425463</c:v>
                      </c:pt>
                      <c:pt idx="3273">
                        <c:v>4.7915521137751469</c:v>
                      </c:pt>
                      <c:pt idx="3274">
                        <c:v>4.9694143753937956</c:v>
                      </c:pt>
                      <c:pt idx="3275">
                        <c:v>5.0454885554983404</c:v>
                      </c:pt>
                      <c:pt idx="3276">
                        <c:v>5.0947071102370849</c:v>
                      </c:pt>
                      <c:pt idx="3277">
                        <c:v>5.1425377329702036</c:v>
                      </c:pt>
                      <c:pt idx="3278">
                        <c:v>5.193320403352228</c:v>
                      </c:pt>
                      <c:pt idx="3279">
                        <c:v>5.4098098863064319</c:v>
                      </c:pt>
                      <c:pt idx="3280">
                        <c:v>5.6955154628965019</c:v>
                      </c:pt>
                      <c:pt idx="3281">
                        <c:v>5.9708147772926434</c:v>
                      </c:pt>
                      <c:pt idx="3282">
                        <c:v>6.0130110962554637</c:v>
                      </c:pt>
                      <c:pt idx="3283">
                        <c:v>5.8095212504805778</c:v>
                      </c:pt>
                      <c:pt idx="3284">
                        <c:v>5.5908190220654532</c:v>
                      </c:pt>
                      <c:pt idx="3285">
                        <c:v>5.4704496538541791</c:v>
                      </c:pt>
                      <c:pt idx="3286">
                        <c:v>5.5380218123077674</c:v>
                      </c:pt>
                      <c:pt idx="3287">
                        <c:v>5.5465087624494629</c:v>
                      </c:pt>
                      <c:pt idx="3288">
                        <c:v>5.7016715253583854</c:v>
                      </c:pt>
                      <c:pt idx="3289">
                        <c:v>5.8466816659881431</c:v>
                      </c:pt>
                      <c:pt idx="3290">
                        <c:v>6.0247240407484108</c:v>
                      </c:pt>
                      <c:pt idx="3291">
                        <c:v>6.0252006079807447</c:v>
                      </c:pt>
                      <c:pt idx="3292">
                        <c:v>5.7620664659150824</c:v>
                      </c:pt>
                      <c:pt idx="3293">
                        <c:v>5.4583030903435654</c:v>
                      </c:pt>
                      <c:pt idx="3294">
                        <c:v>5.2773294952515313</c:v>
                      </c:pt>
                      <c:pt idx="3295">
                        <c:v>5.3085196644571138</c:v>
                      </c:pt>
                      <c:pt idx="3296">
                        <c:v>4.9048499416236551</c:v>
                      </c:pt>
                      <c:pt idx="3297">
                        <c:v>6.2337435778785126</c:v>
                      </c:pt>
                      <c:pt idx="3298">
                        <c:v>6.0779640941146598</c:v>
                      </c:pt>
                      <c:pt idx="3299">
                        <c:v>5.0861514199041826</c:v>
                      </c:pt>
                      <c:pt idx="3300">
                        <c:v>5.3590827517732098</c:v>
                      </c:pt>
                      <c:pt idx="3301">
                        <c:v>4.8684733754641742</c:v>
                      </c:pt>
                      <c:pt idx="3302">
                        <c:v>4.4377694521873741</c:v>
                      </c:pt>
                      <c:pt idx="3303">
                        <c:v>4.2156719721720801</c:v>
                      </c:pt>
                      <c:pt idx="3304">
                        <c:v>4.098434598889094</c:v>
                      </c:pt>
                      <c:pt idx="3305">
                        <c:v>4.0537372043367554</c:v>
                      </c:pt>
                      <c:pt idx="3306">
                        <c:v>4.0320837905378024</c:v>
                      </c:pt>
                      <c:pt idx="3307">
                        <c:v>4.0166696887220912</c:v>
                      </c:pt>
                      <c:pt idx="3308">
                        <c:v>4.1967280487618526</c:v>
                      </c:pt>
                      <c:pt idx="3309">
                        <c:v>4.4236597866710019</c:v>
                      </c:pt>
                      <c:pt idx="3310">
                        <c:v>4.4569174602937736</c:v>
                      </c:pt>
                      <c:pt idx="3311">
                        <c:v>4.3823018828441587</c:v>
                      </c:pt>
                      <c:pt idx="3312">
                        <c:v>4.5112885052571112</c:v>
                      </c:pt>
                      <c:pt idx="3313">
                        <c:v>4.6563173218104641</c:v>
                      </c:pt>
                      <c:pt idx="3314">
                        <c:v>5.0310508871225679</c:v>
                      </c:pt>
                      <c:pt idx="3315">
                        <c:v>5.2884494266883912</c:v>
                      </c:pt>
                      <c:pt idx="3316">
                        <c:v>5.5466626470873672</c:v>
                      </c:pt>
                      <c:pt idx="3317">
                        <c:v>5.7351119468898499</c:v>
                      </c:pt>
                      <c:pt idx="3318">
                        <c:v>6.8901460932802214</c:v>
                      </c:pt>
                      <c:pt idx="3319">
                        <c:v>6.875047144012739</c:v>
                      </c:pt>
                      <c:pt idx="3320">
                        <c:v>5.2039233775081231</c:v>
                      </c:pt>
                      <c:pt idx="3321">
                        <c:v>4.9468539097715771</c:v>
                      </c:pt>
                      <c:pt idx="3322">
                        <c:v>6.1540439610575284</c:v>
                      </c:pt>
                      <c:pt idx="3323">
                        <c:v>5.2527404218939644</c:v>
                      </c:pt>
                      <c:pt idx="3324">
                        <c:v>6.7248090982753013</c:v>
                      </c:pt>
                      <c:pt idx="3325">
                        <c:v>6.9921413404602548</c:v>
                      </c:pt>
                      <c:pt idx="3326">
                        <c:v>6.3446023262902012</c:v>
                      </c:pt>
                      <c:pt idx="3327">
                        <c:v>6.4239507402403584</c:v>
                      </c:pt>
                      <c:pt idx="3328">
                        <c:v>6.4084528521748689</c:v>
                      </c:pt>
                      <c:pt idx="3329">
                        <c:v>6.2522763333977851</c:v>
                      </c:pt>
                      <c:pt idx="3330">
                        <c:v>6.1371949894687994</c:v>
                      </c:pt>
                      <c:pt idx="3331">
                        <c:v>5.9377929638978122</c:v>
                      </c:pt>
                      <c:pt idx="3332">
                        <c:v>5.6300638784340524</c:v>
                      </c:pt>
                      <c:pt idx="3333">
                        <c:v>5.3491866297416992</c:v>
                      </c:pt>
                      <c:pt idx="3334">
                        <c:v>4.9411194950869932</c:v>
                      </c:pt>
                      <c:pt idx="3335">
                        <c:v>4.8786630529633106</c:v>
                      </c:pt>
                      <c:pt idx="3336">
                        <c:v>4.9613591732697744</c:v>
                      </c:pt>
                      <c:pt idx="3337">
                        <c:v>5.0601037596875047</c:v>
                      </c:pt>
                      <c:pt idx="3338">
                        <c:v>5.2451071922999413</c:v>
                      </c:pt>
                      <c:pt idx="3339">
                        <c:v>5.2634153882763748</c:v>
                      </c:pt>
                      <c:pt idx="3340">
                        <c:v>5.1509018772592494</c:v>
                      </c:pt>
                      <c:pt idx="3341">
                        <c:v>4.9216426535885018</c:v>
                      </c:pt>
                      <c:pt idx="3342">
                        <c:v>4.8068750126017576</c:v>
                      </c:pt>
                      <c:pt idx="3343">
                        <c:v>4.5123620779631004</c:v>
                      </c:pt>
                      <c:pt idx="3344">
                        <c:v>4.377592549058873</c:v>
                      </c:pt>
                      <c:pt idx="3345">
                        <c:v>4.3101609802835954</c:v>
                      </c:pt>
                      <c:pt idx="3346">
                        <c:v>4.094751777780484</c:v>
                      </c:pt>
                      <c:pt idx="3347">
                        <c:v>3.6403075473123931</c:v>
                      </c:pt>
                      <c:pt idx="3348">
                        <c:v>3.3583208749849258</c:v>
                      </c:pt>
                      <c:pt idx="3349">
                        <c:v>3.4068558227629371</c:v>
                      </c:pt>
                      <c:pt idx="3350">
                        <c:v>3.493417719029634</c:v>
                      </c:pt>
                      <c:pt idx="3351">
                        <c:v>3.6603997555038421</c:v>
                      </c:pt>
                      <c:pt idx="3352">
                        <c:v>3.8666550636929218</c:v>
                      </c:pt>
                      <c:pt idx="3353">
                        <c:v>4.0156825992532106</c:v>
                      </c:pt>
                      <c:pt idx="3354">
                        <c:v>3.098718741008172</c:v>
                      </c:pt>
                      <c:pt idx="3355">
                        <c:v>3.628911432553994</c:v>
                      </c:pt>
                    </c:numCache>
                  </c:numRef>
                </c:yVal>
                <c:smooth val="0"/>
                <c:extLst xmlns:c15="http://schemas.microsoft.com/office/drawing/2012/chart">
                  <c:ext xmlns:c16="http://schemas.microsoft.com/office/drawing/2014/chart" uri="{C3380CC4-5D6E-409C-BE32-E72D297353CC}">
                    <c16:uniqueId val="{00000005-01FD-41BB-A486-DB833710AF41}"/>
                  </c:ext>
                </c:extLst>
              </c15:ser>
            </c15:filteredScatterSeries>
            <c15:filteredScatterSeries>
              <c15:ser>
                <c:idx val="5"/>
                <c:order val="6"/>
                <c:tx>
                  <c:v>Erro DGNSS</c:v>
                </c:tx>
                <c:spPr>
                  <a:ln w="25400" cap="rnd">
                    <a:noFill/>
                    <a:round/>
                  </a:ln>
                  <a:effectLst/>
                </c:spPr>
                <c:marker>
                  <c:symbol val="circle"/>
                  <c:size val="2"/>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6) Erro DGNSS'!$G$2:$G$6000</c15:sqref>
                        </c15:formulaRef>
                      </c:ext>
                    </c:extLst>
                    <c:numCache>
                      <c:formatCode>h:mm:ss</c:formatCode>
                      <c:ptCount val="5999"/>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pt idx="1378">
                        <c:v>43466.428483796299</c:v>
                      </c:pt>
                      <c:pt idx="1379">
                        <c:v>43466.428518518522</c:v>
                      </c:pt>
                      <c:pt idx="1380">
                        <c:v>43466.428576388891</c:v>
                      </c:pt>
                      <c:pt idx="1381">
                        <c:v>43466.428587962961</c:v>
                      </c:pt>
                      <c:pt idx="1382">
                        <c:v>43466.428599537037</c:v>
                      </c:pt>
                      <c:pt idx="1383">
                        <c:v>43466.428668981483</c:v>
                      </c:pt>
                      <c:pt idx="1384">
                        <c:v>43466.428749999999</c:v>
                      </c:pt>
                      <c:pt idx="1385">
                        <c:v>43466.428784722222</c:v>
                      </c:pt>
                      <c:pt idx="1386">
                        <c:v>43466.428807870368</c:v>
                      </c:pt>
                      <c:pt idx="1387">
                        <c:v>43466.428819444453</c:v>
                      </c:pt>
                      <c:pt idx="1388">
                        <c:v>43466.428865740738</c:v>
                      </c:pt>
                      <c:pt idx="1389">
                        <c:v>43466.428877314807</c:v>
                      </c:pt>
                      <c:pt idx="1390">
                        <c:v>43466.428888888891</c:v>
                      </c:pt>
                      <c:pt idx="1391">
                        <c:v>43466.428900462961</c:v>
                      </c:pt>
                      <c:pt idx="1392">
                        <c:v>43466.428912037038</c:v>
                      </c:pt>
                      <c:pt idx="1393">
                        <c:v>43466.428923611107</c:v>
                      </c:pt>
                      <c:pt idx="1394">
                        <c:v>43466.42895833333</c:v>
                      </c:pt>
                      <c:pt idx="1395">
                        <c:v>43466.428993055553</c:v>
                      </c:pt>
                      <c:pt idx="1396">
                        <c:v>43466.429039351853</c:v>
                      </c:pt>
                      <c:pt idx="1397">
                        <c:v>43466.429062499999</c:v>
                      </c:pt>
                      <c:pt idx="1398">
                        <c:v>43466.429085648153</c:v>
                      </c:pt>
                      <c:pt idx="1399">
                        <c:v>43466.429097222222</c:v>
                      </c:pt>
                      <c:pt idx="1400">
                        <c:v>43466.429108796299</c:v>
                      </c:pt>
                      <c:pt idx="1401">
                        <c:v>43466.429120370369</c:v>
                      </c:pt>
                      <c:pt idx="1402">
                        <c:v>43466.429131944453</c:v>
                      </c:pt>
                      <c:pt idx="1403">
                        <c:v>43466.429166666669</c:v>
                      </c:pt>
                      <c:pt idx="1404">
                        <c:v>43466.429178240738</c:v>
                      </c:pt>
                      <c:pt idx="1405">
                        <c:v>43466.429189814808</c:v>
                      </c:pt>
                      <c:pt idx="1406">
                        <c:v>43466.429201388892</c:v>
                      </c:pt>
                      <c:pt idx="1407">
                        <c:v>43466.429293981477</c:v>
                      </c:pt>
                      <c:pt idx="1408">
                        <c:v>43466.429305555554</c:v>
                      </c:pt>
                      <c:pt idx="1409">
                        <c:v>43466.42931712963</c:v>
                      </c:pt>
                      <c:pt idx="1410">
                        <c:v>43466.429328703707</c:v>
                      </c:pt>
                      <c:pt idx="1411">
                        <c:v>43466.429340277777</c:v>
                      </c:pt>
                      <c:pt idx="1412">
                        <c:v>43466.429351851853</c:v>
                      </c:pt>
                      <c:pt idx="1413">
                        <c:v>43466.429363425923</c:v>
                      </c:pt>
                      <c:pt idx="1414">
                        <c:v>43466.429375</c:v>
                      </c:pt>
                      <c:pt idx="1415">
                        <c:v>43466.429386574076</c:v>
                      </c:pt>
                      <c:pt idx="1416">
                        <c:v>43466.429432870369</c:v>
                      </c:pt>
                      <c:pt idx="1417">
                        <c:v>43466.429456018523</c:v>
                      </c:pt>
                      <c:pt idx="1418">
                        <c:v>43466.429467592592</c:v>
                      </c:pt>
                      <c:pt idx="1419">
                        <c:v>43466.429479166669</c:v>
                      </c:pt>
                      <c:pt idx="1420">
                        <c:v>43466.429490740738</c:v>
                      </c:pt>
                      <c:pt idx="1421">
                        <c:v>43466.429502314822</c:v>
                      </c:pt>
                      <c:pt idx="1422">
                        <c:v>43466.429513888892</c:v>
                      </c:pt>
                      <c:pt idx="1423">
                        <c:v>43466.429537037038</c:v>
                      </c:pt>
                      <c:pt idx="1424">
                        <c:v>43466.429548611108</c:v>
                      </c:pt>
                      <c:pt idx="1425">
                        <c:v>43466.429560185177</c:v>
                      </c:pt>
                      <c:pt idx="1426">
                        <c:v>43466.4296875</c:v>
                      </c:pt>
                      <c:pt idx="1427">
                        <c:v>43466.429710648154</c:v>
                      </c:pt>
                      <c:pt idx="1428">
                        <c:v>43466.429722222223</c:v>
                      </c:pt>
                      <c:pt idx="1429">
                        <c:v>43466.4297337963</c:v>
                      </c:pt>
                      <c:pt idx="1430">
                        <c:v>43466.429745370369</c:v>
                      </c:pt>
                      <c:pt idx="1431">
                        <c:v>43466.429768518523</c:v>
                      </c:pt>
                      <c:pt idx="1432">
                        <c:v>43466.429780092592</c:v>
                      </c:pt>
                      <c:pt idx="1433">
                        <c:v>43466.429803240739</c:v>
                      </c:pt>
                      <c:pt idx="1434">
                        <c:v>43466.429814814823</c:v>
                      </c:pt>
                      <c:pt idx="1435">
                        <c:v>43466.429861111108</c:v>
                      </c:pt>
                      <c:pt idx="1436">
                        <c:v>43466.429872685178</c:v>
                      </c:pt>
                      <c:pt idx="1437">
                        <c:v>43466.429884259262</c:v>
                      </c:pt>
                      <c:pt idx="1438">
                        <c:v>43466.429988425924</c:v>
                      </c:pt>
                      <c:pt idx="1439">
                        <c:v>43466.43005787037</c:v>
                      </c:pt>
                      <c:pt idx="1440">
                        <c:v>43466.430104166669</c:v>
                      </c:pt>
                      <c:pt idx="1441">
                        <c:v>43466.430115740739</c:v>
                      </c:pt>
                      <c:pt idx="1442">
                        <c:v>43466.430162037039</c:v>
                      </c:pt>
                      <c:pt idx="1443">
                        <c:v>43466.430196759262</c:v>
                      </c:pt>
                      <c:pt idx="1444">
                        <c:v>43466.430219907408</c:v>
                      </c:pt>
                      <c:pt idx="1445">
                        <c:v>43466.430231481478</c:v>
                      </c:pt>
                      <c:pt idx="1446">
                        <c:v>43466.430243055547</c:v>
                      </c:pt>
                      <c:pt idx="1447">
                        <c:v>43466.430393518523</c:v>
                      </c:pt>
                      <c:pt idx="1448">
                        <c:v>43466.43041666667</c:v>
                      </c:pt>
                      <c:pt idx="1449">
                        <c:v>43466.430462962962</c:v>
                      </c:pt>
                      <c:pt idx="1450">
                        <c:v>43466.430613425917</c:v>
                      </c:pt>
                      <c:pt idx="1451">
                        <c:v>43466.430625000001</c:v>
                      </c:pt>
                      <c:pt idx="1452">
                        <c:v>43466.430659722217</c:v>
                      </c:pt>
                      <c:pt idx="1453">
                        <c:v>43466.430706018517</c:v>
                      </c:pt>
                      <c:pt idx="1454">
                        <c:v>43466.430810185193</c:v>
                      </c:pt>
                      <c:pt idx="1455">
                        <c:v>43466.430879629632</c:v>
                      </c:pt>
                      <c:pt idx="1456">
                        <c:v>43466.430891203701</c:v>
                      </c:pt>
                      <c:pt idx="1457">
                        <c:v>43466.430902777778</c:v>
                      </c:pt>
                      <c:pt idx="1458">
                        <c:v>43466.430914351848</c:v>
                      </c:pt>
                      <c:pt idx="1459">
                        <c:v>43466.430925925917</c:v>
                      </c:pt>
                      <c:pt idx="1460">
                        <c:v>43466.430972222217</c:v>
                      </c:pt>
                      <c:pt idx="1461">
                        <c:v>43466.430983796286</c:v>
                      </c:pt>
                      <c:pt idx="1462">
                        <c:v>43466.430995370371</c:v>
                      </c:pt>
                      <c:pt idx="1463">
                        <c:v>43466.431006944447</c:v>
                      </c:pt>
                      <c:pt idx="1464">
                        <c:v>43466.431087962963</c:v>
                      </c:pt>
                      <c:pt idx="1465">
                        <c:v>43466.431111111109</c:v>
                      </c:pt>
                      <c:pt idx="1466">
                        <c:v>43466.431122685193</c:v>
                      </c:pt>
                      <c:pt idx="1467">
                        <c:v>43466.431168981479</c:v>
                      </c:pt>
                      <c:pt idx="1468">
                        <c:v>43466.431192129632</c:v>
                      </c:pt>
                      <c:pt idx="1469">
                        <c:v>43466.431238425917</c:v>
                      </c:pt>
                      <c:pt idx="1470">
                        <c:v>43466.431250000001</c:v>
                      </c:pt>
                      <c:pt idx="1471">
                        <c:v>43466.431261574071</c:v>
                      </c:pt>
                      <c:pt idx="1472">
                        <c:v>43466.431273148148</c:v>
                      </c:pt>
                      <c:pt idx="1473">
                        <c:v>43466.431331018517</c:v>
                      </c:pt>
                      <c:pt idx="1474">
                        <c:v>43466.431342592587</c:v>
                      </c:pt>
                      <c:pt idx="1475">
                        <c:v>43466.43136574074</c:v>
                      </c:pt>
                      <c:pt idx="1476">
                        <c:v>43466.431400462963</c:v>
                      </c:pt>
                      <c:pt idx="1477">
                        <c:v>43466.431481481479</c:v>
                      </c:pt>
                      <c:pt idx="1478">
                        <c:v>43466.431493055563</c:v>
                      </c:pt>
                      <c:pt idx="1479">
                        <c:v>43466.43172453704</c:v>
                      </c:pt>
                      <c:pt idx="1480">
                        <c:v>43466.431747685187</c:v>
                      </c:pt>
                      <c:pt idx="1481">
                        <c:v>43466.431759259263</c:v>
                      </c:pt>
                      <c:pt idx="1482">
                        <c:v>43466.431875000002</c:v>
                      </c:pt>
                      <c:pt idx="1483">
                        <c:v>43466.431921296287</c:v>
                      </c:pt>
                      <c:pt idx="1484">
                        <c:v>43466.431932870371</c:v>
                      </c:pt>
                      <c:pt idx="1485">
                        <c:v>43466.431944444441</c:v>
                      </c:pt>
                      <c:pt idx="1486">
                        <c:v>43466.431979166657</c:v>
                      </c:pt>
                      <c:pt idx="1487">
                        <c:v>43466.432002314818</c:v>
                      </c:pt>
                      <c:pt idx="1488">
                        <c:v>43466.432013888887</c:v>
                      </c:pt>
                      <c:pt idx="1489">
                        <c:v>43466.432037037041</c:v>
                      </c:pt>
                      <c:pt idx="1490">
                        <c:v>43466.43204861111</c:v>
                      </c:pt>
                      <c:pt idx="1491">
                        <c:v>43466.432083333333</c:v>
                      </c:pt>
                      <c:pt idx="1492">
                        <c:v>43466.43209490741</c:v>
                      </c:pt>
                      <c:pt idx="1493">
                        <c:v>43466.432164351849</c:v>
                      </c:pt>
                      <c:pt idx="1494">
                        <c:v>43466.432175925933</c:v>
                      </c:pt>
                      <c:pt idx="1495">
                        <c:v>43466.432199074072</c:v>
                      </c:pt>
                      <c:pt idx="1496">
                        <c:v>43466.432210648149</c:v>
                      </c:pt>
                      <c:pt idx="1497">
                        <c:v>43466.432222222233</c:v>
                      </c:pt>
                      <c:pt idx="1498">
                        <c:v>43466.432233796288</c:v>
                      </c:pt>
                      <c:pt idx="1499">
                        <c:v>43466.432245370372</c:v>
                      </c:pt>
                      <c:pt idx="1500">
                        <c:v>43466.432256944441</c:v>
                      </c:pt>
                      <c:pt idx="1501">
                        <c:v>43466.432280092587</c:v>
                      </c:pt>
                      <c:pt idx="1502">
                        <c:v>43466.432291666657</c:v>
                      </c:pt>
                      <c:pt idx="1503">
                        <c:v>43466.43236111111</c:v>
                      </c:pt>
                      <c:pt idx="1504">
                        <c:v>43466.43240740741</c:v>
                      </c:pt>
                      <c:pt idx="1505">
                        <c:v>43466.43246527778</c:v>
                      </c:pt>
                      <c:pt idx="1506">
                        <c:v>43466.432488425933</c:v>
                      </c:pt>
                      <c:pt idx="1507">
                        <c:v>43466.432581018518</c:v>
                      </c:pt>
                      <c:pt idx="1508">
                        <c:v>43466.432696759257</c:v>
                      </c:pt>
                      <c:pt idx="1509">
                        <c:v>43466.432719907411</c:v>
                      </c:pt>
                      <c:pt idx="1510">
                        <c:v>43466.432997685188</c:v>
                      </c:pt>
                      <c:pt idx="1511">
                        <c:v>43466.43304398148</c:v>
                      </c:pt>
                      <c:pt idx="1512">
                        <c:v>43466.43309027778</c:v>
                      </c:pt>
                      <c:pt idx="1513">
                        <c:v>43466.433113425926</c:v>
                      </c:pt>
                      <c:pt idx="1514">
                        <c:v>43466.433182870373</c:v>
                      </c:pt>
                      <c:pt idx="1515">
                        <c:v>43466.433206018519</c:v>
                      </c:pt>
                      <c:pt idx="1516">
                        <c:v>43466.433217592603</c:v>
                      </c:pt>
                      <c:pt idx="1517">
                        <c:v>43466.433229166672</c:v>
                      </c:pt>
                      <c:pt idx="1518">
                        <c:v>43466.433240740742</c:v>
                      </c:pt>
                      <c:pt idx="1519">
                        <c:v>43466.433252314811</c:v>
                      </c:pt>
                      <c:pt idx="1520">
                        <c:v>43466.433275462958</c:v>
                      </c:pt>
                      <c:pt idx="1521">
                        <c:v>43466.433333333327</c:v>
                      </c:pt>
                      <c:pt idx="1522">
                        <c:v>43466.433344907397</c:v>
                      </c:pt>
                      <c:pt idx="1523">
                        <c:v>43466.433356481481</c:v>
                      </c:pt>
                      <c:pt idx="1524">
                        <c:v>43466.433425925927</c:v>
                      </c:pt>
                      <c:pt idx="1525">
                        <c:v>43466.433437500003</c:v>
                      </c:pt>
                      <c:pt idx="1526">
                        <c:v>43466.433657407397</c:v>
                      </c:pt>
                      <c:pt idx="1527">
                        <c:v>43466.43378472222</c:v>
                      </c:pt>
                      <c:pt idx="1528">
                        <c:v>43466.433796296304</c:v>
                      </c:pt>
                      <c:pt idx="1529">
                        <c:v>43466.433807870373</c:v>
                      </c:pt>
                      <c:pt idx="1530">
                        <c:v>43466.433819444443</c:v>
                      </c:pt>
                      <c:pt idx="1531">
                        <c:v>43466.433831018519</c:v>
                      </c:pt>
                      <c:pt idx="1532">
                        <c:v>43466.433842592603</c:v>
                      </c:pt>
                      <c:pt idx="1533">
                        <c:v>43466.433854166673</c:v>
                      </c:pt>
                      <c:pt idx="1534">
                        <c:v>43466.433865740742</c:v>
                      </c:pt>
                      <c:pt idx="1535">
                        <c:v>43466.433877314812</c:v>
                      </c:pt>
                      <c:pt idx="1536">
                        <c:v>43466.433888888889</c:v>
                      </c:pt>
                      <c:pt idx="1537">
                        <c:v>43466.433923611112</c:v>
                      </c:pt>
                      <c:pt idx="1538">
                        <c:v>43466.433935185189</c:v>
                      </c:pt>
                      <c:pt idx="1539">
                        <c:v>43466.433946759258</c:v>
                      </c:pt>
                      <c:pt idx="1540">
                        <c:v>43466.433958333328</c:v>
                      </c:pt>
                      <c:pt idx="1541">
                        <c:v>43466.433981481481</c:v>
                      </c:pt>
                      <c:pt idx="1542">
                        <c:v>43466.434004629627</c:v>
                      </c:pt>
                      <c:pt idx="1543">
                        <c:v>43466.434016203697</c:v>
                      </c:pt>
                      <c:pt idx="1544">
                        <c:v>43466.434027777781</c:v>
                      </c:pt>
                      <c:pt idx="1545">
                        <c:v>43466.434039351851</c:v>
                      </c:pt>
                      <c:pt idx="1546">
                        <c:v>43466.43408564815</c:v>
                      </c:pt>
                      <c:pt idx="1547">
                        <c:v>43466.43409722222</c:v>
                      </c:pt>
                      <c:pt idx="1548">
                        <c:v>43466.434131944443</c:v>
                      </c:pt>
                      <c:pt idx="1549">
                        <c:v>43466.43414351852</c:v>
                      </c:pt>
                      <c:pt idx="1550">
                        <c:v>43466.434155092589</c:v>
                      </c:pt>
                      <c:pt idx="1551">
                        <c:v>43466.434178240743</c:v>
                      </c:pt>
                      <c:pt idx="1552">
                        <c:v>43466.434189814812</c:v>
                      </c:pt>
                      <c:pt idx="1553">
                        <c:v>43466.434201388889</c:v>
                      </c:pt>
                      <c:pt idx="1554">
                        <c:v>43466.434212962973</c:v>
                      </c:pt>
                      <c:pt idx="1555">
                        <c:v>43466.434224537043</c:v>
                      </c:pt>
                      <c:pt idx="1556">
                        <c:v>43466.434270833342</c:v>
                      </c:pt>
                      <c:pt idx="1557">
                        <c:v>43466.434317129628</c:v>
                      </c:pt>
                      <c:pt idx="1558">
                        <c:v>43466.434328703697</c:v>
                      </c:pt>
                      <c:pt idx="1559">
                        <c:v>43466.434351851851</c:v>
                      </c:pt>
                      <c:pt idx="1560">
                        <c:v>43466.434363425928</c:v>
                      </c:pt>
                      <c:pt idx="1561">
                        <c:v>43466.434421296297</c:v>
                      </c:pt>
                      <c:pt idx="1562">
                        <c:v>43466.434490740743</c:v>
                      </c:pt>
                      <c:pt idx="1563">
                        <c:v>43466.434502314813</c:v>
                      </c:pt>
                      <c:pt idx="1564">
                        <c:v>43466.434571759259</c:v>
                      </c:pt>
                      <c:pt idx="1565">
                        <c:v>43466.434594907398</c:v>
                      </c:pt>
                      <c:pt idx="1566">
                        <c:v>43466.434652777767</c:v>
                      </c:pt>
                      <c:pt idx="1567">
                        <c:v>43466.434664351851</c:v>
                      </c:pt>
                      <c:pt idx="1568">
                        <c:v>43466.434675925928</c:v>
                      </c:pt>
                      <c:pt idx="1569">
                        <c:v>43466.434687499997</c:v>
                      </c:pt>
                      <c:pt idx="1570">
                        <c:v>43466.434699074067</c:v>
                      </c:pt>
                      <c:pt idx="1571">
                        <c:v>43466.434710648151</c:v>
                      </c:pt>
                      <c:pt idx="1572">
                        <c:v>43466.434733796297</c:v>
                      </c:pt>
                      <c:pt idx="1573">
                        <c:v>43466.434756944444</c:v>
                      </c:pt>
                      <c:pt idx="1574">
                        <c:v>43466.43476851852</c:v>
                      </c:pt>
                    </c:numCache>
                  </c:numRef>
                </c:xVal>
                <c:yVal>
                  <c:numRef>
                    <c:extLst xmlns:c15="http://schemas.microsoft.com/office/drawing/2012/chart">
                      <c:ext xmlns:c15="http://schemas.microsoft.com/office/drawing/2012/chart" uri="{02D57815-91ED-43cb-92C2-25804820EDAC}">
                        <c15:formulaRef>
                          <c15:sqref>'6) Erro DGNSS'!$D$2:$D$6000</c15:sqref>
                        </c15:formulaRef>
                      </c:ext>
                    </c:extLst>
                    <c:numCache>
                      <c:formatCode>General</c:formatCode>
                      <c:ptCount val="5999"/>
                      <c:pt idx="0">
                        <c:v>9.3937473044363031</c:v>
                      </c:pt>
                      <c:pt idx="1">
                        <c:v>10.425938045020191</c:v>
                      </c:pt>
                      <c:pt idx="2">
                        <c:v>5.1130977871840511</c:v>
                      </c:pt>
                      <c:pt idx="3">
                        <c:v>10.776392320760049</c:v>
                      </c:pt>
                      <c:pt idx="4">
                        <c:v>7.94964071085868</c:v>
                      </c:pt>
                      <c:pt idx="5">
                        <c:v>-1.392927476545301</c:v>
                      </c:pt>
                      <c:pt idx="6">
                        <c:v>0.83193646916645903</c:v>
                      </c:pt>
                      <c:pt idx="7">
                        <c:v>0.1228323667363681</c:v>
                      </c:pt>
                      <c:pt idx="8">
                        <c:v>-0.26406461689102478</c:v>
                      </c:pt>
                      <c:pt idx="9">
                        <c:v>-4.6422153150595564</c:v>
                      </c:pt>
                      <c:pt idx="10">
                        <c:v>-4.4942001790806323</c:v>
                      </c:pt>
                      <c:pt idx="11">
                        <c:v>0.42766026974606253</c:v>
                      </c:pt>
                      <c:pt idx="12">
                        <c:v>-3.3402658855480332</c:v>
                      </c:pt>
                      <c:pt idx="13">
                        <c:v>-3.6309160983298958</c:v>
                      </c:pt>
                      <c:pt idx="14">
                        <c:v>4.0319258624222423</c:v>
                      </c:pt>
                      <c:pt idx="15">
                        <c:v>-7.6544041684528743</c:v>
                      </c:pt>
                      <c:pt idx="16">
                        <c:v>-7.5233348595640468</c:v>
                      </c:pt>
                      <c:pt idx="17">
                        <c:v>-8.4420992723607124</c:v>
                      </c:pt>
                      <c:pt idx="18">
                        <c:v>-1.4131618722883359</c:v>
                      </c:pt>
                      <c:pt idx="19">
                        <c:v>-8.1725185173975703</c:v>
                      </c:pt>
                      <c:pt idx="20">
                        <c:v>-1.7078878559261961</c:v>
                      </c:pt>
                      <c:pt idx="21">
                        <c:v>1.055823765037609</c:v>
                      </c:pt>
                      <c:pt idx="22">
                        <c:v>-7.6826138666724484</c:v>
                      </c:pt>
                      <c:pt idx="23">
                        <c:v>-6.1713095841983492E-2</c:v>
                      </c:pt>
                      <c:pt idx="24">
                        <c:v>-1.682127795297206</c:v>
                      </c:pt>
                      <c:pt idx="25">
                        <c:v>2.8211947346314949</c:v>
                      </c:pt>
                      <c:pt idx="26">
                        <c:v>0.8444305306024753</c:v>
                      </c:pt>
                      <c:pt idx="27">
                        <c:v>-2.0529313861246852</c:v>
                      </c:pt>
                      <c:pt idx="28">
                        <c:v>-12.615130509635559</c:v>
                      </c:pt>
                      <c:pt idx="29">
                        <c:v>-6.5528101756218149</c:v>
                      </c:pt>
                      <c:pt idx="30">
                        <c:v>-14.6168832917314</c:v>
                      </c:pt>
                      <c:pt idx="31">
                        <c:v>1.647474188159296</c:v>
                      </c:pt>
                      <c:pt idx="32">
                        <c:v>4.1102138321471369</c:v>
                      </c:pt>
                      <c:pt idx="33">
                        <c:v>8.5818792604089769</c:v>
                      </c:pt>
                      <c:pt idx="34">
                        <c:v>3.581368184809306</c:v>
                      </c:pt>
                      <c:pt idx="35">
                        <c:v>3.333274010450237</c:v>
                      </c:pt>
                      <c:pt idx="36">
                        <c:v>5.3245444501603956</c:v>
                      </c:pt>
                      <c:pt idx="37">
                        <c:v>1.6504989994114461</c:v>
                      </c:pt>
                      <c:pt idx="38">
                        <c:v>-3.8995383552433971</c:v>
                      </c:pt>
                      <c:pt idx="39">
                        <c:v>2.74187444577856</c:v>
                      </c:pt>
                      <c:pt idx="40">
                        <c:v>2.4871771408948851</c:v>
                      </c:pt>
                      <c:pt idx="41">
                        <c:v>8.0522197914384055</c:v>
                      </c:pt>
                      <c:pt idx="42">
                        <c:v>9.618974022480133</c:v>
                      </c:pt>
                      <c:pt idx="43">
                        <c:v>0.90896079657306195</c:v>
                      </c:pt>
                      <c:pt idx="44">
                        <c:v>8.9522565754072421</c:v>
                      </c:pt>
                      <c:pt idx="45">
                        <c:v>5.1120159510621068</c:v>
                      </c:pt>
                      <c:pt idx="46">
                        <c:v>-1.9868062629283669</c:v>
                      </c:pt>
                      <c:pt idx="47">
                        <c:v>-8.8080308138709817</c:v>
                      </c:pt>
                      <c:pt idx="48">
                        <c:v>-5.087249499757232</c:v>
                      </c:pt>
                      <c:pt idx="49">
                        <c:v>1.022063501381961</c:v>
                      </c:pt>
                      <c:pt idx="50">
                        <c:v>-4.3389396203512147</c:v>
                      </c:pt>
                      <c:pt idx="51">
                        <c:v>-2.087716353232322</c:v>
                      </c:pt>
                      <c:pt idx="52">
                        <c:v>1.5666518368474791</c:v>
                      </c:pt>
                      <c:pt idx="53">
                        <c:v>-4.6998629266374659</c:v>
                      </c:pt>
                      <c:pt idx="54">
                        <c:v>-10.446207223524249</c:v>
                      </c:pt>
                      <c:pt idx="55">
                        <c:v>-8.3883136521670849</c:v>
                      </c:pt>
                      <c:pt idx="56">
                        <c:v>-2.0795630822554401</c:v>
                      </c:pt>
                      <c:pt idx="57">
                        <c:v>-0.34819551522506842</c:v>
                      </c:pt>
                      <c:pt idx="58">
                        <c:v>1.68646053330356</c:v>
                      </c:pt>
                      <c:pt idx="59">
                        <c:v>5.8003837582322602</c:v>
                      </c:pt>
                      <c:pt idx="60">
                        <c:v>-3.0156455254103651</c:v>
                      </c:pt>
                      <c:pt idx="61">
                        <c:v>-6.3095010246216043</c:v>
                      </c:pt>
                      <c:pt idx="62">
                        <c:v>8.0660658760063662</c:v>
                      </c:pt>
                      <c:pt idx="63">
                        <c:v>1.286677376858157</c:v>
                      </c:pt>
                      <c:pt idx="64">
                        <c:v>-4.5386315625089493</c:v>
                      </c:pt>
                      <c:pt idx="65">
                        <c:v>4.5017226624802289</c:v>
                      </c:pt>
                      <c:pt idx="66">
                        <c:v>7.4794960590363972</c:v>
                      </c:pt>
                      <c:pt idx="67">
                        <c:v>-4.545225293524501</c:v>
                      </c:pt>
                      <c:pt idx="68">
                        <c:v>1.339050841972385</c:v>
                      </c:pt>
                      <c:pt idx="69">
                        <c:v>8.6193621330154999E-3</c:v>
                      </c:pt>
                      <c:pt idx="70">
                        <c:v>-9.8272921507345643</c:v>
                      </c:pt>
                      <c:pt idx="71">
                        <c:v>-8.1904626308361763</c:v>
                      </c:pt>
                      <c:pt idx="72">
                        <c:v>-6.8743679097481873</c:v>
                      </c:pt>
                      <c:pt idx="73">
                        <c:v>-0.2740232286878021</c:v>
                      </c:pt>
                      <c:pt idx="74">
                        <c:v>5.904861605717338</c:v>
                      </c:pt>
                      <c:pt idx="75">
                        <c:v>8.3177191065825724</c:v>
                      </c:pt>
                      <c:pt idx="76">
                        <c:v>3.2516407052145988</c:v>
                      </c:pt>
                      <c:pt idx="77">
                        <c:v>6.3001118649493977</c:v>
                      </c:pt>
                      <c:pt idx="78">
                        <c:v>3.6063170876216621</c:v>
                      </c:pt>
                      <c:pt idx="79">
                        <c:v>-9.394477390633563</c:v>
                      </c:pt>
                      <c:pt idx="80">
                        <c:v>-2.0905255710261459</c:v>
                      </c:pt>
                      <c:pt idx="81">
                        <c:v>4.2852652731774246</c:v>
                      </c:pt>
                      <c:pt idx="82">
                        <c:v>-5.587883879327066</c:v>
                      </c:pt>
                      <c:pt idx="83">
                        <c:v>1.0971489411499791</c:v>
                      </c:pt>
                      <c:pt idx="84">
                        <c:v>-2.3001847626746428</c:v>
                      </c:pt>
                      <c:pt idx="85">
                        <c:v>-0.52107809179413356</c:v>
                      </c:pt>
                      <c:pt idx="86">
                        <c:v>-2.086741219844134</c:v>
                      </c:pt>
                      <c:pt idx="87">
                        <c:v>-8.8742158648871001</c:v>
                      </c:pt>
                      <c:pt idx="88">
                        <c:v>-1.4892289479797971</c:v>
                      </c:pt>
                      <c:pt idx="89">
                        <c:v>-4.8105629297620389</c:v>
                      </c:pt>
                      <c:pt idx="90">
                        <c:v>-0.68532434689482602</c:v>
                      </c:pt>
                      <c:pt idx="91">
                        <c:v>8.5950775956085081</c:v>
                      </c:pt>
                      <c:pt idx="92">
                        <c:v>4.5430447522849882</c:v>
                      </c:pt>
                      <c:pt idx="93">
                        <c:v>-4.0629073318686668</c:v>
                      </c:pt>
                      <c:pt idx="94">
                        <c:v>-8.8277349300657948E-2</c:v>
                      </c:pt>
                      <c:pt idx="95">
                        <c:v>-4.0455868461391447</c:v>
                      </c:pt>
                      <c:pt idx="96">
                        <c:v>0.46202432264384258</c:v>
                      </c:pt>
                      <c:pt idx="97">
                        <c:v>-1.530317921333044</c:v>
                      </c:pt>
                      <c:pt idx="98">
                        <c:v>-4.1921307811420929</c:v>
                      </c:pt>
                      <c:pt idx="99">
                        <c:v>2.7200375584170211</c:v>
                      </c:pt>
                      <c:pt idx="100">
                        <c:v>-2.670612615657896</c:v>
                      </c:pt>
                      <c:pt idx="101">
                        <c:v>-0.35339633205675608</c:v>
                      </c:pt>
                      <c:pt idx="102">
                        <c:v>-0.28468942663428259</c:v>
                      </c:pt>
                      <c:pt idx="103">
                        <c:v>-11.17992868852042</c:v>
                      </c:pt>
                      <c:pt idx="104">
                        <c:v>6.906240069981779</c:v>
                      </c:pt>
                      <c:pt idx="105">
                        <c:v>7.3808774131476804</c:v>
                      </c:pt>
                      <c:pt idx="106">
                        <c:v>-5.3479370470262779</c:v>
                      </c:pt>
                      <c:pt idx="107">
                        <c:v>-6.3391075976668763</c:v>
                      </c:pt>
                      <c:pt idx="108">
                        <c:v>-4.124286588494674</c:v>
                      </c:pt>
                      <c:pt idx="109">
                        <c:v>-4.4798125457753857</c:v>
                      </c:pt>
                      <c:pt idx="110">
                        <c:v>-0.90873495480827282</c:v>
                      </c:pt>
                      <c:pt idx="111">
                        <c:v>-2.5298586776186709</c:v>
                      </c:pt>
                      <c:pt idx="112">
                        <c:v>-1.8581275867310121</c:v>
                      </c:pt>
                      <c:pt idx="113">
                        <c:v>-9.8579281691719771</c:v>
                      </c:pt>
                      <c:pt idx="114">
                        <c:v>-4.4158755231909934</c:v>
                      </c:pt>
                      <c:pt idx="115">
                        <c:v>-0.78999447628658226</c:v>
                      </c:pt>
                      <c:pt idx="116">
                        <c:v>4.8157871415310654</c:v>
                      </c:pt>
                      <c:pt idx="117">
                        <c:v>-0.858634194143299</c:v>
                      </c:pt>
                      <c:pt idx="118">
                        <c:v>8.298457763530326</c:v>
                      </c:pt>
                      <c:pt idx="119">
                        <c:v>4.4582666587353632</c:v>
                      </c:pt>
                      <c:pt idx="120">
                        <c:v>-1.579281086408715</c:v>
                      </c:pt>
                      <c:pt idx="121">
                        <c:v>1.380492324426315</c:v>
                      </c:pt>
                      <c:pt idx="122">
                        <c:v>0.45817984445686261</c:v>
                      </c:pt>
                      <c:pt idx="123">
                        <c:v>-6.7717718606863269</c:v>
                      </c:pt>
                      <c:pt idx="124">
                        <c:v>-5.2596520783917348E-2</c:v>
                      </c:pt>
                      <c:pt idx="125">
                        <c:v>0.51900931487480062</c:v>
                      </c:pt>
                      <c:pt idx="126">
                        <c:v>0.49049050286702489</c:v>
                      </c:pt>
                      <c:pt idx="127">
                        <c:v>-3.1487338620841858</c:v>
                      </c:pt>
                      <c:pt idx="128">
                        <c:v>-11.979643505760549</c:v>
                      </c:pt>
                      <c:pt idx="129">
                        <c:v>0.97076963402088812</c:v>
                      </c:pt>
                      <c:pt idx="130">
                        <c:v>2.6830133118392152</c:v>
                      </c:pt>
                      <c:pt idx="131">
                        <c:v>4.8432367401135119</c:v>
                      </c:pt>
                      <c:pt idx="132">
                        <c:v>-1.9120090253392641</c:v>
                      </c:pt>
                      <c:pt idx="133">
                        <c:v>3.0050809920116821</c:v>
                      </c:pt>
                      <c:pt idx="134">
                        <c:v>1.218837873723565</c:v>
                      </c:pt>
                      <c:pt idx="135">
                        <c:v>-6.2029113885112768</c:v>
                      </c:pt>
                      <c:pt idx="136">
                        <c:v>4.9698759433649107</c:v>
                      </c:pt>
                      <c:pt idx="137">
                        <c:v>-7.8008706334056601</c:v>
                      </c:pt>
                      <c:pt idx="138">
                        <c:v>5.3875925284932311</c:v>
                      </c:pt>
                      <c:pt idx="139">
                        <c:v>-5.738045481844309</c:v>
                      </c:pt>
                      <c:pt idx="140">
                        <c:v>0.7879701501096934</c:v>
                      </c:pt>
                      <c:pt idx="141">
                        <c:v>0.19351654143678571</c:v>
                      </c:pt>
                      <c:pt idx="142">
                        <c:v>-5.8082033352762528</c:v>
                      </c:pt>
                      <c:pt idx="143">
                        <c:v>4.0292614557633044</c:v>
                      </c:pt>
                      <c:pt idx="144">
                        <c:v>3.6460849348792679</c:v>
                      </c:pt>
                      <c:pt idx="145">
                        <c:v>-8.1025903794855285</c:v>
                      </c:pt>
                      <c:pt idx="146">
                        <c:v>-4.7346985359492724</c:v>
                      </c:pt>
                      <c:pt idx="147">
                        <c:v>6.9816668045245969</c:v>
                      </c:pt>
                      <c:pt idx="148">
                        <c:v>-7.9351508606973109</c:v>
                      </c:pt>
                      <c:pt idx="149">
                        <c:v>-0.5262578652785197</c:v>
                      </c:pt>
                      <c:pt idx="150">
                        <c:v>-4.9792397435058993</c:v>
                      </c:pt>
                      <c:pt idx="151">
                        <c:v>-4.8674936713973578</c:v>
                      </c:pt>
                      <c:pt idx="152">
                        <c:v>-7.136394580768826</c:v>
                      </c:pt>
                      <c:pt idx="153">
                        <c:v>4.0340036340024232</c:v>
                      </c:pt>
                      <c:pt idx="154">
                        <c:v>-3.6494324211833552E-2</c:v>
                      </c:pt>
                      <c:pt idx="155">
                        <c:v>2.1889151488110219</c:v>
                      </c:pt>
                      <c:pt idx="156">
                        <c:v>-1.8008738626020719</c:v>
                      </c:pt>
                      <c:pt idx="157">
                        <c:v>7.401228132300294</c:v>
                      </c:pt>
                      <c:pt idx="158">
                        <c:v>1.084033160419988</c:v>
                      </c:pt>
                      <c:pt idx="159">
                        <c:v>-3.161980342324795</c:v>
                      </c:pt>
                      <c:pt idx="160">
                        <c:v>-2.6803094256469508</c:v>
                      </c:pt>
                      <c:pt idx="161">
                        <c:v>-0.76882016946019149</c:v>
                      </c:pt>
                      <c:pt idx="162">
                        <c:v>4.3516081026864324</c:v>
                      </c:pt>
                      <c:pt idx="163">
                        <c:v>1.759903463194687</c:v>
                      </c:pt>
                      <c:pt idx="164">
                        <c:v>-1.8736795247648159</c:v>
                      </c:pt>
                      <c:pt idx="165">
                        <c:v>2.9685756173948299</c:v>
                      </c:pt>
                      <c:pt idx="166">
                        <c:v>-2.2776692390022601</c:v>
                      </c:pt>
                      <c:pt idx="167">
                        <c:v>-13.109960969940509</c:v>
                      </c:pt>
                      <c:pt idx="168">
                        <c:v>-5.6464309915914326</c:v>
                      </c:pt>
                      <c:pt idx="169">
                        <c:v>-1.9862217696915641</c:v>
                      </c:pt>
                      <c:pt idx="170">
                        <c:v>-9.2326880499463186</c:v>
                      </c:pt>
                      <c:pt idx="171">
                        <c:v>-2.5583702389370182</c:v>
                      </c:pt>
                      <c:pt idx="172">
                        <c:v>-1.6539485871396811</c:v>
                      </c:pt>
                      <c:pt idx="173">
                        <c:v>3.4681464273669129</c:v>
                      </c:pt>
                      <c:pt idx="174">
                        <c:v>1.4517096457235339</c:v>
                      </c:pt>
                      <c:pt idx="175">
                        <c:v>-1.295051435943541</c:v>
                      </c:pt>
                      <c:pt idx="176">
                        <c:v>6.150002244633396</c:v>
                      </c:pt>
                      <c:pt idx="177">
                        <c:v>-7.9623030178223164</c:v>
                      </c:pt>
                      <c:pt idx="178">
                        <c:v>-4.0325906423988931</c:v>
                      </c:pt>
                      <c:pt idx="179">
                        <c:v>3.0235131713621071</c:v>
                      </c:pt>
                      <c:pt idx="180">
                        <c:v>1.179563167977856</c:v>
                      </c:pt>
                      <c:pt idx="181">
                        <c:v>4.0193792305314453</c:v>
                      </c:pt>
                      <c:pt idx="182">
                        <c:v>6.4939779936365598</c:v>
                      </c:pt>
                      <c:pt idx="183">
                        <c:v>-3.09146067669545</c:v>
                      </c:pt>
                      <c:pt idx="184">
                        <c:v>-3.9200459232212079</c:v>
                      </c:pt>
                      <c:pt idx="185">
                        <c:v>-2.8959511030857832</c:v>
                      </c:pt>
                      <c:pt idx="186">
                        <c:v>-0.46706269086511681</c:v>
                      </c:pt>
                      <c:pt idx="187">
                        <c:v>-3.4499672476396408</c:v>
                      </c:pt>
                      <c:pt idx="188">
                        <c:v>2.622062604849035</c:v>
                      </c:pt>
                      <c:pt idx="189">
                        <c:v>1.8128571244375129</c:v>
                      </c:pt>
                      <c:pt idx="190">
                        <c:v>-2.6790840495592971</c:v>
                      </c:pt>
                      <c:pt idx="191">
                        <c:v>0.97285226130600844</c:v>
                      </c:pt>
                      <c:pt idx="192">
                        <c:v>0.90530389315960935</c:v>
                      </c:pt>
                      <c:pt idx="193">
                        <c:v>1.3538798609848679</c:v>
                      </c:pt>
                      <c:pt idx="194">
                        <c:v>4.2847708308130539</c:v>
                      </c:pt>
                      <c:pt idx="195">
                        <c:v>5.7978868607639411</c:v>
                      </c:pt>
                      <c:pt idx="196">
                        <c:v>-9.4549055303096488</c:v>
                      </c:pt>
                      <c:pt idx="197">
                        <c:v>-3.7892615723257812</c:v>
                      </c:pt>
                      <c:pt idx="198">
                        <c:v>-6.4331971355661874</c:v>
                      </c:pt>
                      <c:pt idx="199">
                        <c:v>-1.150633181189344</c:v>
                      </c:pt>
                      <c:pt idx="200">
                        <c:v>-2.8155394828167482</c:v>
                      </c:pt>
                      <c:pt idx="201">
                        <c:v>1.6165372518647241</c:v>
                      </c:pt>
                      <c:pt idx="202">
                        <c:v>-2.3057204830694928</c:v>
                      </c:pt>
                      <c:pt idx="203">
                        <c:v>1.868876510730775</c:v>
                      </c:pt>
                      <c:pt idx="204">
                        <c:v>1.277320710077738</c:v>
                      </c:pt>
                      <c:pt idx="205">
                        <c:v>0.54186018547003845</c:v>
                      </c:pt>
                      <c:pt idx="206">
                        <c:v>4.3732810618337457</c:v>
                      </c:pt>
                      <c:pt idx="207">
                        <c:v>2.249066231591391</c:v>
                      </c:pt>
                      <c:pt idx="208">
                        <c:v>5.7799797729086118</c:v>
                      </c:pt>
                      <c:pt idx="209">
                        <c:v>-1.689018408822375</c:v>
                      </c:pt>
                      <c:pt idx="210">
                        <c:v>5.0189452761506637</c:v>
                      </c:pt>
                      <c:pt idx="211">
                        <c:v>1.8579919466675501</c:v>
                      </c:pt>
                      <c:pt idx="212">
                        <c:v>2.3148715487987701</c:v>
                      </c:pt>
                      <c:pt idx="213">
                        <c:v>2.811788126686265</c:v>
                      </c:pt>
                      <c:pt idx="214">
                        <c:v>4.5080744204913161</c:v>
                      </c:pt>
                      <c:pt idx="215">
                        <c:v>1.29735582039855</c:v>
                      </c:pt>
                      <c:pt idx="216">
                        <c:v>1.08711825296201</c:v>
                      </c:pt>
                      <c:pt idx="217">
                        <c:v>1.807058890051392</c:v>
                      </c:pt>
                      <c:pt idx="218">
                        <c:v>3.843914144795384</c:v>
                      </c:pt>
                      <c:pt idx="219">
                        <c:v>4.308624874172394</c:v>
                      </c:pt>
                      <c:pt idx="220">
                        <c:v>4.8599194092424156</c:v>
                      </c:pt>
                      <c:pt idx="221">
                        <c:v>-0.1165365629817076</c:v>
                      </c:pt>
                      <c:pt idx="222">
                        <c:v>2.9321031851477</c:v>
                      </c:pt>
                      <c:pt idx="223">
                        <c:v>-4.5550313447241857</c:v>
                      </c:pt>
                      <c:pt idx="224">
                        <c:v>1.0918310198452721</c:v>
                      </c:pt>
                      <c:pt idx="225">
                        <c:v>4.4362361226226126</c:v>
                      </c:pt>
                      <c:pt idx="226">
                        <c:v>-1.2130635281629241</c:v>
                      </c:pt>
                      <c:pt idx="227">
                        <c:v>-1.607954515035102</c:v>
                      </c:pt>
                      <c:pt idx="228">
                        <c:v>-9.3529947800772053</c:v>
                      </c:pt>
                      <c:pt idx="229">
                        <c:v>4.6949668081029623</c:v>
                      </c:pt>
                      <c:pt idx="230">
                        <c:v>-1.5146210267229649</c:v>
                      </c:pt>
                      <c:pt idx="231">
                        <c:v>-4.8898520915648431</c:v>
                      </c:pt>
                      <c:pt idx="232">
                        <c:v>-1.9684892983000399</c:v>
                      </c:pt>
                      <c:pt idx="233">
                        <c:v>-5.2401393313794289</c:v>
                      </c:pt>
                      <c:pt idx="234">
                        <c:v>-2.4600033435425952</c:v>
                      </c:pt>
                      <c:pt idx="235">
                        <c:v>6.555145200792186</c:v>
                      </c:pt>
                      <c:pt idx="236">
                        <c:v>-1.385760090459087</c:v>
                      </c:pt>
                      <c:pt idx="237">
                        <c:v>5.5626537651948391</c:v>
                      </c:pt>
                      <c:pt idx="238">
                        <c:v>-0.76393453682677959</c:v>
                      </c:pt>
                      <c:pt idx="239">
                        <c:v>-3.6337503036260399</c:v>
                      </c:pt>
                      <c:pt idx="240">
                        <c:v>6.4014351685373514</c:v>
                      </c:pt>
                      <c:pt idx="241">
                        <c:v>-1.218309716839705</c:v>
                      </c:pt>
                      <c:pt idx="242">
                        <c:v>-1.1295859498143339</c:v>
                      </c:pt>
                      <c:pt idx="243">
                        <c:v>-1.074053041672395</c:v>
                      </c:pt>
                      <c:pt idx="244">
                        <c:v>10.40931468374675</c:v>
                      </c:pt>
                      <c:pt idx="245">
                        <c:v>-3.8445542631595302</c:v>
                      </c:pt>
                      <c:pt idx="246">
                        <c:v>-6.2478228213066362</c:v>
                      </c:pt>
                      <c:pt idx="247">
                        <c:v>4.2642738507378244</c:v>
                      </c:pt>
                      <c:pt idx="248">
                        <c:v>4.2506753907607688</c:v>
                      </c:pt>
                      <c:pt idx="249">
                        <c:v>6.9478105496976106</c:v>
                      </c:pt>
                      <c:pt idx="250">
                        <c:v>-10.256387895113621</c:v>
                      </c:pt>
                      <c:pt idx="251">
                        <c:v>-7.4150030431379204</c:v>
                      </c:pt>
                      <c:pt idx="252">
                        <c:v>7.2835437973050308</c:v>
                      </c:pt>
                      <c:pt idx="253">
                        <c:v>-8.3910078354883399</c:v>
                      </c:pt>
                      <c:pt idx="254">
                        <c:v>7.2571477224687584</c:v>
                      </c:pt>
                      <c:pt idx="255">
                        <c:v>12.73088542161071</c:v>
                      </c:pt>
                      <c:pt idx="256">
                        <c:v>4.3965655358449904</c:v>
                      </c:pt>
                      <c:pt idx="257">
                        <c:v>-6.1799838899534976</c:v>
                      </c:pt>
                      <c:pt idx="258">
                        <c:v>-11.858557603342581</c:v>
                      </c:pt>
                      <c:pt idx="259">
                        <c:v>4.7148740662389184</c:v>
                      </c:pt>
                      <c:pt idx="260">
                        <c:v>-8.622728469502297</c:v>
                      </c:pt>
                      <c:pt idx="261">
                        <c:v>-6.9569769642972306</c:v>
                      </c:pt>
                      <c:pt idx="262">
                        <c:v>-15.77660925328458</c:v>
                      </c:pt>
                      <c:pt idx="263">
                        <c:v>0.50812440984585983</c:v>
                      </c:pt>
                      <c:pt idx="264">
                        <c:v>-0.7788825112714608</c:v>
                      </c:pt>
                      <c:pt idx="265">
                        <c:v>0.46905118058811202</c:v>
                      </c:pt>
                      <c:pt idx="266">
                        <c:v>-1.6297969644002901</c:v>
                      </c:pt>
                      <c:pt idx="267">
                        <c:v>2.984862169044376</c:v>
                      </c:pt>
                      <c:pt idx="268">
                        <c:v>8.662683402394201</c:v>
                      </c:pt>
                      <c:pt idx="269">
                        <c:v>4.7892400458783122</c:v>
                      </c:pt>
                      <c:pt idx="270">
                        <c:v>7.9872878342546336</c:v>
                      </c:pt>
                      <c:pt idx="271">
                        <c:v>-5.4060586064985601E-2</c:v>
                      </c:pt>
                      <c:pt idx="272">
                        <c:v>-9.9377549745612068</c:v>
                      </c:pt>
                      <c:pt idx="273">
                        <c:v>-6.3689901902373238</c:v>
                      </c:pt>
                      <c:pt idx="274">
                        <c:v>2.5911118214364719</c:v>
                      </c:pt>
                      <c:pt idx="275">
                        <c:v>1.0734139693326039</c:v>
                      </c:pt>
                      <c:pt idx="276">
                        <c:v>-1.635993819197483</c:v>
                      </c:pt>
                      <c:pt idx="277">
                        <c:v>-1.1664701541362521</c:v>
                      </c:pt>
                      <c:pt idx="278">
                        <c:v>11.38395641783185</c:v>
                      </c:pt>
                      <c:pt idx="279">
                        <c:v>20.7774366054986</c:v>
                      </c:pt>
                      <c:pt idx="280">
                        <c:v>-2.6247014129690718</c:v>
                      </c:pt>
                      <c:pt idx="281">
                        <c:v>-3.1372207850510812</c:v>
                      </c:pt>
                      <c:pt idx="282">
                        <c:v>1.672786414454783</c:v>
                      </c:pt>
                      <c:pt idx="283">
                        <c:v>13.860756632702101</c:v>
                      </c:pt>
                      <c:pt idx="284">
                        <c:v>1.5639199012770679</c:v>
                      </c:pt>
                      <c:pt idx="285">
                        <c:v>9.1806823406625142</c:v>
                      </c:pt>
                      <c:pt idx="286">
                        <c:v>-1.520722160624884</c:v>
                      </c:pt>
                      <c:pt idx="287">
                        <c:v>-1.9853540706041859</c:v>
                      </c:pt>
                      <c:pt idx="288">
                        <c:v>4.7404763792526721</c:v>
                      </c:pt>
                      <c:pt idx="289">
                        <c:v>-6.5023908931583314</c:v>
                      </c:pt>
                      <c:pt idx="290">
                        <c:v>-0.73398573037633474</c:v>
                      </c:pt>
                      <c:pt idx="291">
                        <c:v>-6.2923875142157621</c:v>
                      </c:pt>
                      <c:pt idx="292">
                        <c:v>3.5752141835203219</c:v>
                      </c:pt>
                      <c:pt idx="293">
                        <c:v>0.46682826080774559</c:v>
                      </c:pt>
                      <c:pt idx="294">
                        <c:v>-4.0775456650462143</c:v>
                      </c:pt>
                      <c:pt idx="295">
                        <c:v>2.6368424504963661</c:v>
                      </c:pt>
                      <c:pt idx="296">
                        <c:v>-6.6282996366582019</c:v>
                      </c:pt>
                      <c:pt idx="297">
                        <c:v>-3.5974487214488651</c:v>
                      </c:pt>
                      <c:pt idx="298">
                        <c:v>-4.8058536684862148</c:v>
                      </c:pt>
                      <c:pt idx="299">
                        <c:v>7.2464428766376381</c:v>
                      </c:pt>
                      <c:pt idx="300">
                        <c:v>9.4950369111935871</c:v>
                      </c:pt>
                      <c:pt idx="301">
                        <c:v>1.859861198406878</c:v>
                      </c:pt>
                      <c:pt idx="302">
                        <c:v>-1.35632183828057</c:v>
                      </c:pt>
                      <c:pt idx="303">
                        <c:v>7.7400924625915977</c:v>
                      </c:pt>
                      <c:pt idx="304">
                        <c:v>-1.2097510375108189</c:v>
                      </c:pt>
                      <c:pt idx="305">
                        <c:v>-6.6749153071632064</c:v>
                      </c:pt>
                      <c:pt idx="306">
                        <c:v>-4.1694143074705483</c:v>
                      </c:pt>
                      <c:pt idx="307">
                        <c:v>1.637199946628946</c:v>
                      </c:pt>
                      <c:pt idx="308">
                        <c:v>2.673421898620755</c:v>
                      </c:pt>
                      <c:pt idx="309">
                        <c:v>-4.7934496881305257</c:v>
                      </c:pt>
                      <c:pt idx="310">
                        <c:v>6.405047893756822</c:v>
                      </c:pt>
                      <c:pt idx="311">
                        <c:v>7.7885392013685477</c:v>
                      </c:pt>
                      <c:pt idx="312">
                        <c:v>3.4616128230736791</c:v>
                      </c:pt>
                      <c:pt idx="313">
                        <c:v>8.1937256065564732</c:v>
                      </c:pt>
                      <c:pt idx="314">
                        <c:v>0.90016362988950793</c:v>
                      </c:pt>
                      <c:pt idx="315">
                        <c:v>3.9954587726813151</c:v>
                      </c:pt>
                      <c:pt idx="316">
                        <c:v>-2.1871724087660089</c:v>
                      </c:pt>
                      <c:pt idx="317">
                        <c:v>-4.9396406279561154</c:v>
                      </c:pt>
                      <c:pt idx="318">
                        <c:v>5.5393385621880951</c:v>
                      </c:pt>
                      <c:pt idx="319">
                        <c:v>-1.99620778135652</c:v>
                      </c:pt>
                      <c:pt idx="320">
                        <c:v>-7.0503757655744526</c:v>
                      </c:pt>
                      <c:pt idx="321">
                        <c:v>-0.70118775143223089</c:v>
                      </c:pt>
                      <c:pt idx="322">
                        <c:v>0.42669422608450819</c:v>
                      </c:pt>
                      <c:pt idx="323">
                        <c:v>3.210683572369216</c:v>
                      </c:pt>
                      <c:pt idx="324">
                        <c:v>1.7921392541613019</c:v>
                      </c:pt>
                      <c:pt idx="325">
                        <c:v>-2.4578859462125049</c:v>
                      </c:pt>
                      <c:pt idx="326">
                        <c:v>6.788862024521011</c:v>
                      </c:pt>
                      <c:pt idx="327">
                        <c:v>-5.1491849545017061</c:v>
                      </c:pt>
                      <c:pt idx="328">
                        <c:v>-1.7777178900244011</c:v>
                      </c:pt>
                      <c:pt idx="329">
                        <c:v>2.64532411209218</c:v>
                      </c:pt>
                      <c:pt idx="330">
                        <c:v>1.835168079706827</c:v>
                      </c:pt>
                      <c:pt idx="331">
                        <c:v>2.6233916172502552</c:v>
                      </c:pt>
                      <c:pt idx="332">
                        <c:v>3.872268515338571</c:v>
                      </c:pt>
                      <c:pt idx="333">
                        <c:v>0.75256901937073561</c:v>
                      </c:pt>
                      <c:pt idx="334">
                        <c:v>3.531033643024136</c:v>
                      </c:pt>
                      <c:pt idx="335">
                        <c:v>-9.4236692515462384</c:v>
                      </c:pt>
                      <c:pt idx="336">
                        <c:v>7.3815111558007374</c:v>
                      </c:pt>
                      <c:pt idx="337">
                        <c:v>4.377489158940862</c:v>
                      </c:pt>
                      <c:pt idx="338">
                        <c:v>-3.536447862923767</c:v>
                      </c:pt>
                      <c:pt idx="339">
                        <c:v>-8.2534168560058685</c:v>
                      </c:pt>
                      <c:pt idx="340">
                        <c:v>0.43317958515371607</c:v>
                      </c:pt>
                      <c:pt idx="341">
                        <c:v>2.3735053783502078</c:v>
                      </c:pt>
                      <c:pt idx="342">
                        <c:v>3.8834635987802448</c:v>
                      </c:pt>
                      <c:pt idx="343">
                        <c:v>-1.3931131278484521</c:v>
                      </c:pt>
                      <c:pt idx="344">
                        <c:v>-1.2948692976775149</c:v>
                      </c:pt>
                      <c:pt idx="345">
                        <c:v>-0.6727216102693121</c:v>
                      </c:pt>
                      <c:pt idx="346">
                        <c:v>-3.2666178635425629</c:v>
                      </c:pt>
                      <c:pt idx="347">
                        <c:v>2.4454939697947702</c:v>
                      </c:pt>
                      <c:pt idx="348">
                        <c:v>-2.9745339560613768</c:v>
                      </c:pt>
                      <c:pt idx="349">
                        <c:v>-0.58905267612409962</c:v>
                      </c:pt>
                      <c:pt idx="350">
                        <c:v>-7.569183280815289</c:v>
                      </c:pt>
                      <c:pt idx="351">
                        <c:v>-4.0839492014778891</c:v>
                      </c:pt>
                      <c:pt idx="352">
                        <c:v>-0.21275746973361589</c:v>
                      </c:pt>
                      <c:pt idx="353">
                        <c:v>-6.007145844075457</c:v>
                      </c:pt>
                      <c:pt idx="354">
                        <c:v>1.682926871448555</c:v>
                      </c:pt>
                      <c:pt idx="355">
                        <c:v>-12.795385006808599</c:v>
                      </c:pt>
                      <c:pt idx="356">
                        <c:v>4.4283921429219069</c:v>
                      </c:pt>
                      <c:pt idx="357">
                        <c:v>1.575220552637502</c:v>
                      </c:pt>
                      <c:pt idx="358">
                        <c:v>0.25561421078656937</c:v>
                      </c:pt>
                      <c:pt idx="359">
                        <c:v>1.24184716129797</c:v>
                      </c:pt>
                      <c:pt idx="360">
                        <c:v>-3.7047459162767389</c:v>
                      </c:pt>
                      <c:pt idx="361">
                        <c:v>-1.2063328704876519</c:v>
                      </c:pt>
                      <c:pt idx="362">
                        <c:v>-3.579225030463931</c:v>
                      </c:pt>
                      <c:pt idx="363">
                        <c:v>1.693550679068442</c:v>
                      </c:pt>
                      <c:pt idx="364">
                        <c:v>-12.650216941714749</c:v>
                      </c:pt>
                      <c:pt idx="365">
                        <c:v>-2.9367297585671071</c:v>
                      </c:pt>
                      <c:pt idx="366">
                        <c:v>-6.4778975615016217</c:v>
                      </c:pt>
                      <c:pt idx="367">
                        <c:v>-5.7970216607035479</c:v>
                      </c:pt>
                      <c:pt idx="368">
                        <c:v>-7.3381017515759819</c:v>
                      </c:pt>
                      <c:pt idx="369">
                        <c:v>-4.799773214417197</c:v>
                      </c:pt>
                      <c:pt idx="370">
                        <c:v>-2.064607025057974</c:v>
                      </c:pt>
                      <c:pt idx="371">
                        <c:v>-4.409394043781818</c:v>
                      </c:pt>
                      <c:pt idx="372">
                        <c:v>-3.3530470258993552</c:v>
                      </c:pt>
                      <c:pt idx="373">
                        <c:v>6.6648392217412402</c:v>
                      </c:pt>
                      <c:pt idx="374">
                        <c:v>2.9725976789348851</c:v>
                      </c:pt>
                      <c:pt idx="375">
                        <c:v>-0.84712212730588887</c:v>
                      </c:pt>
                      <c:pt idx="376">
                        <c:v>2.819645972220477</c:v>
                      </c:pt>
                      <c:pt idx="377">
                        <c:v>7.6367884349364044</c:v>
                      </c:pt>
                      <c:pt idx="378">
                        <c:v>2.2492901691382832</c:v>
                      </c:pt>
                      <c:pt idx="379">
                        <c:v>-1.6256853845260739</c:v>
                      </c:pt>
                      <c:pt idx="380">
                        <c:v>3.5597861884041251</c:v>
                      </c:pt>
                      <c:pt idx="381">
                        <c:v>1.0039988037183469</c:v>
                      </c:pt>
                      <c:pt idx="382">
                        <c:v>5.6135922626797807</c:v>
                      </c:pt>
                      <c:pt idx="383">
                        <c:v>1.773749354493616</c:v>
                      </c:pt>
                      <c:pt idx="384">
                        <c:v>1.43002118216051</c:v>
                      </c:pt>
                      <c:pt idx="385">
                        <c:v>3.2537805508809501</c:v>
                      </c:pt>
                      <c:pt idx="386">
                        <c:v>8.8462312476097491</c:v>
                      </c:pt>
                      <c:pt idx="387">
                        <c:v>-6.2472190387730961</c:v>
                      </c:pt>
                      <c:pt idx="388">
                        <c:v>1.2077839083419419</c:v>
                      </c:pt>
                      <c:pt idx="389">
                        <c:v>9.0074204806597997</c:v>
                      </c:pt>
                      <c:pt idx="390">
                        <c:v>-5.6045815591871397</c:v>
                      </c:pt>
                      <c:pt idx="391">
                        <c:v>7.4798659030981982</c:v>
                      </c:pt>
                      <c:pt idx="392">
                        <c:v>-8.1495854892957702</c:v>
                      </c:pt>
                      <c:pt idx="393">
                        <c:v>8.3472509195243507</c:v>
                      </c:pt>
                      <c:pt idx="394">
                        <c:v>1.648454158220618</c:v>
                      </c:pt>
                      <c:pt idx="395">
                        <c:v>-7.3530198913919733</c:v>
                      </c:pt>
                      <c:pt idx="396">
                        <c:v>-5.3848035292553984</c:v>
                      </c:pt>
                      <c:pt idx="397">
                        <c:v>-1.626712969717818</c:v>
                      </c:pt>
                      <c:pt idx="398">
                        <c:v>-4.6845366551481442</c:v>
                      </c:pt>
                      <c:pt idx="399">
                        <c:v>-6.410839174303435</c:v>
                      </c:pt>
                      <c:pt idx="400">
                        <c:v>-2.8593030304256022</c:v>
                      </c:pt>
                      <c:pt idx="401">
                        <c:v>5.5313690501074779</c:v>
                      </c:pt>
                      <c:pt idx="402">
                        <c:v>-3.8204884589602499</c:v>
                      </c:pt>
                      <c:pt idx="403">
                        <c:v>-1.430361723889902</c:v>
                      </c:pt>
                      <c:pt idx="404">
                        <c:v>2.57193374678869</c:v>
                      </c:pt>
                      <c:pt idx="405">
                        <c:v>0.19424229929028941</c:v>
                      </c:pt>
                      <c:pt idx="406">
                        <c:v>-3.5039537706385402</c:v>
                      </c:pt>
                      <c:pt idx="407">
                        <c:v>-3.3358237393447938</c:v>
                      </c:pt>
                      <c:pt idx="408">
                        <c:v>4.3387617162766752</c:v>
                      </c:pt>
                      <c:pt idx="409">
                        <c:v>-1.951442127791978</c:v>
                      </c:pt>
                      <c:pt idx="410">
                        <c:v>3.5182814802123339</c:v>
                      </c:pt>
                      <c:pt idx="411">
                        <c:v>0.99362691112435919</c:v>
                      </c:pt>
                      <c:pt idx="412">
                        <c:v>1.240363209008299</c:v>
                      </c:pt>
                      <c:pt idx="413">
                        <c:v>-3.7179761669605171</c:v>
                      </c:pt>
                      <c:pt idx="414">
                        <c:v>-5.8877931558421386</c:v>
                      </c:pt>
                      <c:pt idx="415">
                        <c:v>4.0050656860031948</c:v>
                      </c:pt>
                      <c:pt idx="416">
                        <c:v>-7.2232944047314707</c:v>
                      </c:pt>
                      <c:pt idx="417">
                        <c:v>-4.510666044337718</c:v>
                      </c:pt>
                      <c:pt idx="418">
                        <c:v>-3.3141607960696078</c:v>
                      </c:pt>
                      <c:pt idx="419">
                        <c:v>-0.14772383431773681</c:v>
                      </c:pt>
                      <c:pt idx="420">
                        <c:v>-2.7252639406779759</c:v>
                      </c:pt>
                      <c:pt idx="421">
                        <c:v>-8.129816743600335</c:v>
                      </c:pt>
                      <c:pt idx="422">
                        <c:v>5.4441003001580013</c:v>
                      </c:pt>
                      <c:pt idx="423">
                        <c:v>-4.4760137821187129</c:v>
                      </c:pt>
                      <c:pt idx="424">
                        <c:v>-1.8286831129330099</c:v>
                      </c:pt>
                      <c:pt idx="425">
                        <c:v>-8.2041114432303992</c:v>
                      </c:pt>
                      <c:pt idx="426">
                        <c:v>-6.3821064215660854</c:v>
                      </c:pt>
                      <c:pt idx="427">
                        <c:v>-2.0098746720167471</c:v>
                      </c:pt>
                      <c:pt idx="428">
                        <c:v>3.257793477611179</c:v>
                      </c:pt>
                      <c:pt idx="429">
                        <c:v>1.058619211043464</c:v>
                      </c:pt>
                      <c:pt idx="430">
                        <c:v>1.8761421202019919</c:v>
                      </c:pt>
                      <c:pt idx="431">
                        <c:v>4.9942824082499389</c:v>
                      </c:pt>
                      <c:pt idx="432">
                        <c:v>8.4417594172507169</c:v>
                      </c:pt>
                      <c:pt idx="433">
                        <c:v>2.9396954474233121</c:v>
                      </c:pt>
                      <c:pt idx="434">
                        <c:v>1.3290716651625649</c:v>
                      </c:pt>
                      <c:pt idx="435">
                        <c:v>1.633729943844288</c:v>
                      </c:pt>
                      <c:pt idx="436">
                        <c:v>0.81019976351273237</c:v>
                      </c:pt>
                      <c:pt idx="437">
                        <c:v>7.9952957459708509</c:v>
                      </c:pt>
                      <c:pt idx="438">
                        <c:v>3.0689072061968861</c:v>
                      </c:pt>
                      <c:pt idx="439">
                        <c:v>-7.1711666818562128</c:v>
                      </c:pt>
                      <c:pt idx="440">
                        <c:v>0.8427563435781994</c:v>
                      </c:pt>
                      <c:pt idx="441">
                        <c:v>-5.5519196048732828</c:v>
                      </c:pt>
                      <c:pt idx="442">
                        <c:v>-2.0424419304214281</c:v>
                      </c:pt>
                      <c:pt idx="443">
                        <c:v>-0.81649461633682419</c:v>
                      </c:pt>
                      <c:pt idx="444">
                        <c:v>-7.6720338760859814</c:v>
                      </c:pt>
                      <c:pt idx="445">
                        <c:v>-6.9188889229092316</c:v>
                      </c:pt>
                      <c:pt idx="446">
                        <c:v>6.1919668462216686</c:v>
                      </c:pt>
                      <c:pt idx="447">
                        <c:v>7.8680896112298457</c:v>
                      </c:pt>
                      <c:pt idx="448">
                        <c:v>0.84395379395031411</c:v>
                      </c:pt>
                      <c:pt idx="449">
                        <c:v>0.23390588166961729</c:v>
                      </c:pt>
                      <c:pt idx="450">
                        <c:v>8.1125232111578054</c:v>
                      </c:pt>
                      <c:pt idx="451">
                        <c:v>4.7287452669174277</c:v>
                      </c:pt>
                      <c:pt idx="452">
                        <c:v>-2.454181353340561</c:v>
                      </c:pt>
                      <c:pt idx="453">
                        <c:v>0.86957363632892903</c:v>
                      </c:pt>
                      <c:pt idx="454">
                        <c:v>2.5920464397324761</c:v>
                      </c:pt>
                      <c:pt idx="455">
                        <c:v>5.0769777459150891</c:v>
                      </c:pt>
                      <c:pt idx="456">
                        <c:v>-0.38420708090451128</c:v>
                      </c:pt>
                      <c:pt idx="457">
                        <c:v>0.29734760600481619</c:v>
                      </c:pt>
                      <c:pt idx="458">
                        <c:v>1.3361547535105951</c:v>
                      </c:pt>
                      <c:pt idx="459">
                        <c:v>2.7837665400028579</c:v>
                      </c:pt>
                      <c:pt idx="460">
                        <c:v>1.9117869500622491</c:v>
                      </c:pt>
                      <c:pt idx="461">
                        <c:v>-0.49593469227757198</c:v>
                      </c:pt>
                      <c:pt idx="462">
                        <c:v>-0.2213969097798113</c:v>
                      </c:pt>
                      <c:pt idx="463">
                        <c:v>-4.2094285314662443</c:v>
                      </c:pt>
                      <c:pt idx="464">
                        <c:v>-0.41656412311390167</c:v>
                      </c:pt>
                      <c:pt idx="465">
                        <c:v>-2.4580592522261999</c:v>
                      </c:pt>
                      <c:pt idx="466">
                        <c:v>-1.5242203240648899</c:v>
                      </c:pt>
                      <c:pt idx="467">
                        <c:v>-3.0516845463445241</c:v>
                      </c:pt>
                      <c:pt idx="468">
                        <c:v>8.9094207991715351</c:v>
                      </c:pt>
                      <c:pt idx="469">
                        <c:v>-3.4419514432886649</c:v>
                      </c:pt>
                      <c:pt idx="470">
                        <c:v>-0.89329895507572976</c:v>
                      </c:pt>
                      <c:pt idx="471">
                        <c:v>-10.6224183655824</c:v>
                      </c:pt>
                      <c:pt idx="472">
                        <c:v>-1.657118981230324</c:v>
                      </c:pt>
                      <c:pt idx="473">
                        <c:v>-1.286030203836583</c:v>
                      </c:pt>
                      <c:pt idx="474">
                        <c:v>14.13890412550424</c:v>
                      </c:pt>
                      <c:pt idx="475">
                        <c:v>-0.54040153765462962</c:v>
                      </c:pt>
                      <c:pt idx="476">
                        <c:v>-3.2801236409839269</c:v>
                      </c:pt>
                      <c:pt idx="477">
                        <c:v>-4.7840259178623006</c:v>
                      </c:pt>
                      <c:pt idx="478">
                        <c:v>-6.3155592649300853</c:v>
                      </c:pt>
                      <c:pt idx="479">
                        <c:v>-15.54615037212362</c:v>
                      </c:pt>
                      <c:pt idx="480">
                        <c:v>7.842576970888242</c:v>
                      </c:pt>
                      <c:pt idx="481">
                        <c:v>5.6183679390878156</c:v>
                      </c:pt>
                      <c:pt idx="482">
                        <c:v>0.35795035529746427</c:v>
                      </c:pt>
                      <c:pt idx="483">
                        <c:v>0.14043019201989659</c:v>
                      </c:pt>
                      <c:pt idx="484">
                        <c:v>-0.56234752011210154</c:v>
                      </c:pt>
                      <c:pt idx="485">
                        <c:v>0.3680792214709796</c:v>
                      </c:pt>
                      <c:pt idx="486">
                        <c:v>3.1527168097063858</c:v>
                      </c:pt>
                      <c:pt idx="487">
                        <c:v>-0.56957521389478771</c:v>
                      </c:pt>
                      <c:pt idx="488">
                        <c:v>-1.1699107797246979</c:v>
                      </c:pt>
                      <c:pt idx="489">
                        <c:v>-12.060279756174729</c:v>
                      </c:pt>
                      <c:pt idx="490">
                        <c:v>6.2180108243047716</c:v>
                      </c:pt>
                      <c:pt idx="491">
                        <c:v>-9.707056733337577</c:v>
                      </c:pt>
                      <c:pt idx="492">
                        <c:v>-9.8484024605773755</c:v>
                      </c:pt>
                      <c:pt idx="493">
                        <c:v>3.6114980649702759</c:v>
                      </c:pt>
                      <c:pt idx="494">
                        <c:v>1.9100565632716771</c:v>
                      </c:pt>
                      <c:pt idx="495">
                        <c:v>0.44852072796046633</c:v>
                      </c:pt>
                      <c:pt idx="496">
                        <c:v>4.9081545182341149</c:v>
                      </c:pt>
                      <c:pt idx="497">
                        <c:v>8.777292933724766</c:v>
                      </c:pt>
                      <c:pt idx="498">
                        <c:v>-5.3524065892167636</c:v>
                      </c:pt>
                      <c:pt idx="499">
                        <c:v>-4.3236147137160579</c:v>
                      </c:pt>
                      <c:pt idx="500">
                        <c:v>5.6848170380069343</c:v>
                      </c:pt>
                      <c:pt idx="501">
                        <c:v>-9.1378594290767623</c:v>
                      </c:pt>
                      <c:pt idx="502">
                        <c:v>6.0494213070661447</c:v>
                      </c:pt>
                      <c:pt idx="503">
                        <c:v>2.6705954442820801</c:v>
                      </c:pt>
                      <c:pt idx="504">
                        <c:v>10.50114078007792</c:v>
                      </c:pt>
                      <c:pt idx="505">
                        <c:v>1.451390719899964</c:v>
                      </c:pt>
                      <c:pt idx="506">
                        <c:v>10.016171461713681</c:v>
                      </c:pt>
                      <c:pt idx="507">
                        <c:v>4.5774817806484336</c:v>
                      </c:pt>
                      <c:pt idx="508">
                        <c:v>-11.78913377705199</c:v>
                      </c:pt>
                      <c:pt idx="509">
                        <c:v>1.3008577286237371</c:v>
                      </c:pt>
                      <c:pt idx="510">
                        <c:v>-2.4787911229706161</c:v>
                      </c:pt>
                      <c:pt idx="511">
                        <c:v>11.2076688171837</c:v>
                      </c:pt>
                      <c:pt idx="512">
                        <c:v>10.323311600369591</c:v>
                      </c:pt>
                      <c:pt idx="513">
                        <c:v>-5.9004342524015936</c:v>
                      </c:pt>
                      <c:pt idx="514">
                        <c:v>9.7878764947404964</c:v>
                      </c:pt>
                      <c:pt idx="515">
                        <c:v>-5.1638855840321014</c:v>
                      </c:pt>
                      <c:pt idx="516">
                        <c:v>-1.2326576898376691</c:v>
                      </c:pt>
                      <c:pt idx="517">
                        <c:v>-4.9549243281057382</c:v>
                      </c:pt>
                      <c:pt idx="518">
                        <c:v>2.9968463820085778</c:v>
                      </c:pt>
                      <c:pt idx="519">
                        <c:v>4.9754242777438531</c:v>
                      </c:pt>
                      <c:pt idx="520">
                        <c:v>1.5369340222717121</c:v>
                      </c:pt>
                      <c:pt idx="521">
                        <c:v>-4.9796708300661061</c:v>
                      </c:pt>
                      <c:pt idx="522">
                        <c:v>2.2634467992652998</c:v>
                      </c:pt>
                      <c:pt idx="523">
                        <c:v>-9.8941710299468344</c:v>
                      </c:pt>
                      <c:pt idx="524">
                        <c:v>-13.76469119401364</c:v>
                      </c:pt>
                      <c:pt idx="525">
                        <c:v>-4.202841533478912</c:v>
                      </c:pt>
                      <c:pt idx="526">
                        <c:v>-4.1837377512560474</c:v>
                      </c:pt>
                      <c:pt idx="527">
                        <c:v>-2.6423417582300979</c:v>
                      </c:pt>
                      <c:pt idx="528">
                        <c:v>6.2536594928275804</c:v>
                      </c:pt>
                      <c:pt idx="529">
                        <c:v>1.586679571334392</c:v>
                      </c:pt>
                      <c:pt idx="530">
                        <c:v>3.7277965729602962</c:v>
                      </c:pt>
                      <c:pt idx="531">
                        <c:v>-4.8719128733369219</c:v>
                      </c:pt>
                      <c:pt idx="532">
                        <c:v>1.1894576994318189</c:v>
                      </c:pt>
                      <c:pt idx="533">
                        <c:v>-2.444122356535614</c:v>
                      </c:pt>
                      <c:pt idx="534">
                        <c:v>-4.3710093647668353</c:v>
                      </c:pt>
                      <c:pt idx="535">
                        <c:v>-8.8424489352673117</c:v>
                      </c:pt>
                      <c:pt idx="536">
                        <c:v>-3.1792740928247079</c:v>
                      </c:pt>
                      <c:pt idx="537">
                        <c:v>-1.6606043686181859</c:v>
                      </c:pt>
                      <c:pt idx="538">
                        <c:v>1.3132532742966849</c:v>
                      </c:pt>
                      <c:pt idx="539">
                        <c:v>-12.022140417690309</c:v>
                      </c:pt>
                      <c:pt idx="540">
                        <c:v>-4.6858658137295288</c:v>
                      </c:pt>
                      <c:pt idx="541">
                        <c:v>11.060019564724399</c:v>
                      </c:pt>
                      <c:pt idx="542">
                        <c:v>8.4219738481681219</c:v>
                      </c:pt>
                      <c:pt idx="543">
                        <c:v>-0.48016498689926651</c:v>
                      </c:pt>
                      <c:pt idx="544">
                        <c:v>1.454123023540761</c:v>
                      </c:pt>
                      <c:pt idx="545">
                        <c:v>5.646498577018999</c:v>
                      </c:pt>
                      <c:pt idx="546">
                        <c:v>-3.6232965009566702</c:v>
                      </c:pt>
                      <c:pt idx="547">
                        <c:v>2.651974651458096</c:v>
                      </c:pt>
                      <c:pt idx="548">
                        <c:v>-6.9103485888728748</c:v>
                      </c:pt>
                      <c:pt idx="549">
                        <c:v>-5.3892525733347627</c:v>
                      </c:pt>
                      <c:pt idx="550">
                        <c:v>-3.7013114893879449</c:v>
                      </c:pt>
                      <c:pt idx="551">
                        <c:v>-8.3354530407328944E-2</c:v>
                      </c:pt>
                      <c:pt idx="552">
                        <c:v>6.0963542902620391</c:v>
                      </c:pt>
                      <c:pt idx="553">
                        <c:v>0.25136268818207819</c:v>
                      </c:pt>
                      <c:pt idx="554">
                        <c:v>1.6165380665467139</c:v>
                      </c:pt>
                      <c:pt idx="555">
                        <c:v>10.134239283622991</c:v>
                      </c:pt>
                      <c:pt idx="556">
                        <c:v>-1.8825606320414729</c:v>
                      </c:pt>
                      <c:pt idx="557">
                        <c:v>3.5202287583957639</c:v>
                      </c:pt>
                      <c:pt idx="558">
                        <c:v>-0.1654205832337477</c:v>
                      </c:pt>
                      <c:pt idx="559">
                        <c:v>-1.8079555995095911</c:v>
                      </c:pt>
                      <c:pt idx="560">
                        <c:v>-7.8969914236988883</c:v>
                      </c:pt>
                      <c:pt idx="561">
                        <c:v>-1.285466170670295</c:v>
                      </c:pt>
                      <c:pt idx="562">
                        <c:v>-10.53029521969159</c:v>
                      </c:pt>
                      <c:pt idx="563">
                        <c:v>-7.0254558670203719</c:v>
                      </c:pt>
                      <c:pt idx="564">
                        <c:v>-15.64473812566475</c:v>
                      </c:pt>
                      <c:pt idx="565">
                        <c:v>1.7656209365011899</c:v>
                      </c:pt>
                      <c:pt idx="566">
                        <c:v>10.67498157957372</c:v>
                      </c:pt>
                      <c:pt idx="567">
                        <c:v>-4.0957454590153368</c:v>
                      </c:pt>
                      <c:pt idx="568">
                        <c:v>-3.1106026845568491</c:v>
                      </c:pt>
                      <c:pt idx="569">
                        <c:v>-6.9662137138556703</c:v>
                      </c:pt>
                      <c:pt idx="570">
                        <c:v>-2.9057900902982698</c:v>
                      </c:pt>
                      <c:pt idx="571">
                        <c:v>-6.2015897487539862</c:v>
                      </c:pt>
                      <c:pt idx="572">
                        <c:v>8.3012395898964559</c:v>
                      </c:pt>
                      <c:pt idx="573">
                        <c:v>-3.819177221301008</c:v>
                      </c:pt>
                      <c:pt idx="574">
                        <c:v>4.453199727554944</c:v>
                      </c:pt>
                      <c:pt idx="575">
                        <c:v>-0.44326565407887503</c:v>
                      </c:pt>
                      <c:pt idx="576">
                        <c:v>2.9202441100846359</c:v>
                      </c:pt>
                      <c:pt idx="577">
                        <c:v>2.5012438578696989</c:v>
                      </c:pt>
                      <c:pt idx="578">
                        <c:v>-5.7093050623708121</c:v>
                      </c:pt>
                      <c:pt idx="579">
                        <c:v>-2.6104912330922221</c:v>
                      </c:pt>
                      <c:pt idx="580">
                        <c:v>0.46362123837531999</c:v>
                      </c:pt>
                      <c:pt idx="581">
                        <c:v>-5.4602580982852276</c:v>
                      </c:pt>
                      <c:pt idx="582">
                        <c:v>-7.6484722237838882</c:v>
                      </c:pt>
                      <c:pt idx="583">
                        <c:v>-14.356764169539501</c:v>
                      </c:pt>
                      <c:pt idx="584">
                        <c:v>4.2867654243829092</c:v>
                      </c:pt>
                      <c:pt idx="585">
                        <c:v>-17.07149363887271</c:v>
                      </c:pt>
                      <c:pt idx="586">
                        <c:v>-2.9766431442167112</c:v>
                      </c:pt>
                      <c:pt idx="587">
                        <c:v>-8.4286767020842674</c:v>
                      </c:pt>
                      <c:pt idx="588">
                        <c:v>-10.840990549520111</c:v>
                      </c:pt>
                      <c:pt idx="589">
                        <c:v>6.5829343789354793</c:v>
                      </c:pt>
                      <c:pt idx="590">
                        <c:v>-3.9528347385950591</c:v>
                      </c:pt>
                      <c:pt idx="591">
                        <c:v>-1.484706956120678</c:v>
                      </c:pt>
                      <c:pt idx="592">
                        <c:v>4.1931507191125759</c:v>
                      </c:pt>
                      <c:pt idx="593">
                        <c:v>9.1216407165708784</c:v>
                      </c:pt>
                      <c:pt idx="594">
                        <c:v>13.465599826987001</c:v>
                      </c:pt>
                      <c:pt idx="595">
                        <c:v>2.1206695646501661</c:v>
                      </c:pt>
                      <c:pt idx="596">
                        <c:v>-2.506853596501633</c:v>
                      </c:pt>
                      <c:pt idx="597">
                        <c:v>-4.8405496355062727</c:v>
                      </c:pt>
                      <c:pt idx="598">
                        <c:v>2.9468140743388278</c:v>
                      </c:pt>
                      <c:pt idx="599">
                        <c:v>1.3281452563947831</c:v>
                      </c:pt>
                      <c:pt idx="600">
                        <c:v>-5.6900788571188183</c:v>
                      </c:pt>
                      <c:pt idx="601">
                        <c:v>2.8854504183467342</c:v>
                      </c:pt>
                      <c:pt idx="602">
                        <c:v>1.168720925174296</c:v>
                      </c:pt>
                      <c:pt idx="603">
                        <c:v>4.0349662375340252</c:v>
                      </c:pt>
                      <c:pt idx="604">
                        <c:v>-11.38099178065109</c:v>
                      </c:pt>
                      <c:pt idx="605">
                        <c:v>1.71480462122546</c:v>
                      </c:pt>
                      <c:pt idx="606">
                        <c:v>-0.1642495084542481</c:v>
                      </c:pt>
                      <c:pt idx="607">
                        <c:v>-3.7572971517328702</c:v>
                      </c:pt>
                      <c:pt idx="608">
                        <c:v>3.602239113022109</c:v>
                      </c:pt>
                      <c:pt idx="609">
                        <c:v>-6.4709389833397308</c:v>
                      </c:pt>
                      <c:pt idx="610">
                        <c:v>-2.5967675776925652</c:v>
                      </c:pt>
                      <c:pt idx="611">
                        <c:v>-1.475384475018007</c:v>
                      </c:pt>
                      <c:pt idx="612">
                        <c:v>-12.56595730180404</c:v>
                      </c:pt>
                      <c:pt idx="613">
                        <c:v>-8.2929601604328251</c:v>
                      </c:pt>
                      <c:pt idx="614">
                        <c:v>4.0199211915153494</c:v>
                      </c:pt>
                      <c:pt idx="615">
                        <c:v>0.47276963785671239</c:v>
                      </c:pt>
                      <c:pt idx="616">
                        <c:v>0.68835884435458328</c:v>
                      </c:pt>
                      <c:pt idx="617">
                        <c:v>2.1368269683948879</c:v>
                      </c:pt>
                      <c:pt idx="618">
                        <c:v>-3.6602045354880648</c:v>
                      </c:pt>
                      <c:pt idx="619">
                        <c:v>-4.7254965673735194</c:v>
                      </c:pt>
                      <c:pt idx="620">
                        <c:v>-1.1124853536334529</c:v>
                      </c:pt>
                      <c:pt idx="621">
                        <c:v>3.13134606706714</c:v>
                      </c:pt>
                      <c:pt idx="622">
                        <c:v>3.540364942237316</c:v>
                      </c:pt>
                      <c:pt idx="623">
                        <c:v>4.5858706609547886</c:v>
                      </c:pt>
                      <c:pt idx="624">
                        <c:v>0.52138011676976681</c:v>
                      </c:pt>
                      <c:pt idx="625">
                        <c:v>6.5235530549488603</c:v>
                      </c:pt>
                      <c:pt idx="626">
                        <c:v>4.4851623444858584</c:v>
                      </c:pt>
                      <c:pt idx="627">
                        <c:v>5.0999174735882358</c:v>
                      </c:pt>
                      <c:pt idx="628">
                        <c:v>6.0286579393058792</c:v>
                      </c:pt>
                      <c:pt idx="629">
                        <c:v>8.2054166260686294</c:v>
                      </c:pt>
                      <c:pt idx="630">
                        <c:v>5.8185397116061353</c:v>
                      </c:pt>
                      <c:pt idx="631">
                        <c:v>16.067160306275571</c:v>
                      </c:pt>
                      <c:pt idx="632">
                        <c:v>3.3562866067187218</c:v>
                      </c:pt>
                      <c:pt idx="633">
                        <c:v>4.0798641679769487E-2</c:v>
                      </c:pt>
                      <c:pt idx="634">
                        <c:v>2.6089342020107482</c:v>
                      </c:pt>
                      <c:pt idx="635">
                        <c:v>-0.32887598675246421</c:v>
                      </c:pt>
                      <c:pt idx="636">
                        <c:v>12.481663504030729</c:v>
                      </c:pt>
                      <c:pt idx="637">
                        <c:v>5.0235109333139158</c:v>
                      </c:pt>
                      <c:pt idx="638">
                        <c:v>6.1767433976119106</c:v>
                      </c:pt>
                      <c:pt idx="639">
                        <c:v>-28.269187121684901</c:v>
                      </c:pt>
                      <c:pt idx="640">
                        <c:v>-24.846321403910022</c:v>
                      </c:pt>
                      <c:pt idx="641">
                        <c:v>-5.1975342595486387</c:v>
                      </c:pt>
                      <c:pt idx="642">
                        <c:v>2.15159447510083</c:v>
                      </c:pt>
                      <c:pt idx="643">
                        <c:v>-15.38015864540035</c:v>
                      </c:pt>
                      <c:pt idx="644">
                        <c:v>-3.8264905385803978</c:v>
                      </c:pt>
                      <c:pt idx="645">
                        <c:v>-2.944924126857885</c:v>
                      </c:pt>
                      <c:pt idx="646">
                        <c:v>-1.852788036320959</c:v>
                      </c:pt>
                      <c:pt idx="647">
                        <c:v>6.9855649774679156</c:v>
                      </c:pt>
                      <c:pt idx="648">
                        <c:v>5.813111499177519</c:v>
                      </c:pt>
                      <c:pt idx="649">
                        <c:v>3.2841861853503449</c:v>
                      </c:pt>
                      <c:pt idx="650">
                        <c:v>-19.678780669084041</c:v>
                      </c:pt>
                      <c:pt idx="651">
                        <c:v>-10.47824744583983</c:v>
                      </c:pt>
                      <c:pt idx="652">
                        <c:v>-8.1716729975576179</c:v>
                      </c:pt>
                      <c:pt idx="653">
                        <c:v>-5.9670847103658877</c:v>
                      </c:pt>
                      <c:pt idx="654">
                        <c:v>1.6133262909201851</c:v>
                      </c:pt>
                      <c:pt idx="655">
                        <c:v>10.864677123698851</c:v>
                      </c:pt>
                      <c:pt idx="656">
                        <c:v>4.1839430876450603</c:v>
                      </c:pt>
                      <c:pt idx="657">
                        <c:v>-3.3957408336737651</c:v>
                      </c:pt>
                      <c:pt idx="658">
                        <c:v>-0.95306356467283149</c:v>
                      </c:pt>
                      <c:pt idx="659">
                        <c:v>6.1440648410091372</c:v>
                      </c:pt>
                      <c:pt idx="660">
                        <c:v>13.44157774812172</c:v>
                      </c:pt>
                      <c:pt idx="661">
                        <c:v>5.5663066219406669</c:v>
                      </c:pt>
                      <c:pt idx="662">
                        <c:v>6.0249596047031977</c:v>
                      </c:pt>
                      <c:pt idx="663">
                        <c:v>3.851467160668459</c:v>
                      </c:pt>
                      <c:pt idx="664">
                        <c:v>8.0855637023110276</c:v>
                      </c:pt>
                      <c:pt idx="665">
                        <c:v>-15.60185090202075</c:v>
                      </c:pt>
                      <c:pt idx="666">
                        <c:v>-13.45613840298973</c:v>
                      </c:pt>
                      <c:pt idx="667">
                        <c:v>-8.2094840543964658</c:v>
                      </c:pt>
                      <c:pt idx="668">
                        <c:v>6.8802132960741753</c:v>
                      </c:pt>
                      <c:pt idx="669">
                        <c:v>-11.61509345709865</c:v>
                      </c:pt>
                      <c:pt idx="670">
                        <c:v>3.5587124670614729</c:v>
                      </c:pt>
                      <c:pt idx="671">
                        <c:v>24.349670471999691</c:v>
                      </c:pt>
                      <c:pt idx="672">
                        <c:v>-5.4784771488194197</c:v>
                      </c:pt>
                      <c:pt idx="673">
                        <c:v>-8.4289516205669894</c:v>
                      </c:pt>
                      <c:pt idx="674">
                        <c:v>-15.091766236956939</c:v>
                      </c:pt>
                      <c:pt idx="675">
                        <c:v>-16.635473963929019</c:v>
                      </c:pt>
                      <c:pt idx="676">
                        <c:v>-2.4285665275240622</c:v>
                      </c:pt>
                      <c:pt idx="677">
                        <c:v>-9.5951130845877248</c:v>
                      </c:pt>
                      <c:pt idx="678">
                        <c:v>-1.7724005146433151</c:v>
                      </c:pt>
                      <c:pt idx="679">
                        <c:v>3.030400448275397</c:v>
                      </c:pt>
                      <c:pt idx="680">
                        <c:v>-6.4303073148231844</c:v>
                      </c:pt>
                      <c:pt idx="681">
                        <c:v>-7.8137507724686897</c:v>
                      </c:pt>
                      <c:pt idx="682">
                        <c:v>4.7769169331090806</c:v>
                      </c:pt>
                      <c:pt idx="683">
                        <c:v>23.925261465077028</c:v>
                      </c:pt>
                      <c:pt idx="684">
                        <c:v>11.72778426295835</c:v>
                      </c:pt>
                      <c:pt idx="685">
                        <c:v>16.68344480249009</c:v>
                      </c:pt>
                      <c:pt idx="686">
                        <c:v>-23.193770006781509</c:v>
                      </c:pt>
                      <c:pt idx="687">
                        <c:v>-16.622486745119222</c:v>
                      </c:pt>
                      <c:pt idx="688">
                        <c:v>-4.6549895336147458</c:v>
                      </c:pt>
                      <c:pt idx="689">
                        <c:v>-2.7457685637233449</c:v>
                      </c:pt>
                      <c:pt idx="690">
                        <c:v>-13.55204768405665</c:v>
                      </c:pt>
                      <c:pt idx="691">
                        <c:v>-13.274378724401741</c:v>
                      </c:pt>
                      <c:pt idx="692">
                        <c:v>8.7218008931572832</c:v>
                      </c:pt>
                      <c:pt idx="693">
                        <c:v>-1.3265210866255961E-2</c:v>
                      </c:pt>
                      <c:pt idx="694">
                        <c:v>13.478456418116471</c:v>
                      </c:pt>
                      <c:pt idx="695">
                        <c:v>14.66536742137701</c:v>
                      </c:pt>
                      <c:pt idx="696">
                        <c:v>18.21726994498869</c:v>
                      </c:pt>
                      <c:pt idx="697">
                        <c:v>-18.929765513325759</c:v>
                      </c:pt>
                      <c:pt idx="698">
                        <c:v>-1.599944326487017</c:v>
                      </c:pt>
                      <c:pt idx="699">
                        <c:v>-6.2535894201081712</c:v>
                      </c:pt>
                      <c:pt idx="700">
                        <c:v>3.3224878219769018</c:v>
                      </c:pt>
                      <c:pt idx="701">
                        <c:v>-12.86100397292148</c:v>
                      </c:pt>
                      <c:pt idx="702">
                        <c:v>-15.771653694105749</c:v>
                      </c:pt>
                      <c:pt idx="703">
                        <c:v>-3.327880759868453</c:v>
                      </c:pt>
                      <c:pt idx="704">
                        <c:v>2.1491552510782439</c:v>
                      </c:pt>
                      <c:pt idx="705">
                        <c:v>-2.8187032210225129</c:v>
                      </c:pt>
                      <c:pt idx="706">
                        <c:v>-24.323905800000819</c:v>
                      </c:pt>
                      <c:pt idx="707">
                        <c:v>-11.330184642400599</c:v>
                      </c:pt>
                      <c:pt idx="708">
                        <c:v>-11.96906086995376</c:v>
                      </c:pt>
                      <c:pt idx="709">
                        <c:v>-7.4357463519713667</c:v>
                      </c:pt>
                      <c:pt idx="710">
                        <c:v>-7.4461613855492486</c:v>
                      </c:pt>
                      <c:pt idx="711">
                        <c:v>-2.8889069102884029</c:v>
                      </c:pt>
                      <c:pt idx="712">
                        <c:v>15.120191353780889</c:v>
                      </c:pt>
                      <c:pt idx="713">
                        <c:v>9.77149405184824</c:v>
                      </c:pt>
                      <c:pt idx="714">
                        <c:v>-2.4253708278781319</c:v>
                      </c:pt>
                      <c:pt idx="715">
                        <c:v>-6.7979187210191654</c:v>
                      </c:pt>
                      <c:pt idx="716">
                        <c:v>-11.445829979879131</c:v>
                      </c:pt>
                      <c:pt idx="717">
                        <c:v>8.1450098236361228</c:v>
                      </c:pt>
                      <c:pt idx="718">
                        <c:v>-5.6164346790370354</c:v>
                      </c:pt>
                      <c:pt idx="719">
                        <c:v>-8.8722959210093766</c:v>
                      </c:pt>
                      <c:pt idx="720">
                        <c:v>16.39668487737611</c:v>
                      </c:pt>
                      <c:pt idx="721">
                        <c:v>-14.682902474628021</c:v>
                      </c:pt>
                      <c:pt idx="722">
                        <c:v>1.705566459358127</c:v>
                      </c:pt>
                      <c:pt idx="723">
                        <c:v>-8.2654814406503352</c:v>
                      </c:pt>
                      <c:pt idx="724">
                        <c:v>-0.84408900296496325</c:v>
                      </c:pt>
                      <c:pt idx="725">
                        <c:v>-5.474376896653534</c:v>
                      </c:pt>
                      <c:pt idx="726">
                        <c:v>-6.6071290663847906</c:v>
                      </c:pt>
                      <c:pt idx="727">
                        <c:v>5.7014746342829693E-2</c:v>
                      </c:pt>
                      <c:pt idx="728">
                        <c:v>5.3480770591640283</c:v>
                      </c:pt>
                      <c:pt idx="729">
                        <c:v>12.055232408888759</c:v>
                      </c:pt>
                      <c:pt idx="730">
                        <c:v>16.57495435787909</c:v>
                      </c:pt>
                      <c:pt idx="731">
                        <c:v>31.281955995214808</c:v>
                      </c:pt>
                      <c:pt idx="732">
                        <c:v>5.4475769151422542</c:v>
                      </c:pt>
                      <c:pt idx="733">
                        <c:v>12.205686246540949</c:v>
                      </c:pt>
                      <c:pt idx="734">
                        <c:v>5.9033930309794211</c:v>
                      </c:pt>
                      <c:pt idx="735">
                        <c:v>5.4961896166383157</c:v>
                      </c:pt>
                      <c:pt idx="736">
                        <c:v>10.28998392935892</c:v>
                      </c:pt>
                      <c:pt idx="737">
                        <c:v>-0.45489946095540051</c:v>
                      </c:pt>
                      <c:pt idx="738">
                        <c:v>-3.612497938931476</c:v>
                      </c:pt>
                      <c:pt idx="739">
                        <c:v>2.8276177332470409</c:v>
                      </c:pt>
                      <c:pt idx="740">
                        <c:v>-3.795910533797898</c:v>
                      </c:pt>
                      <c:pt idx="741">
                        <c:v>7.5670698476552296</c:v>
                      </c:pt>
                      <c:pt idx="742">
                        <c:v>-5.2447053510303334</c:v>
                      </c:pt>
                      <c:pt idx="743">
                        <c:v>1.227378321095135</c:v>
                      </c:pt>
                      <c:pt idx="744">
                        <c:v>0.4540364746830593</c:v>
                      </c:pt>
                      <c:pt idx="745">
                        <c:v>-11.706616610094761</c:v>
                      </c:pt>
                      <c:pt idx="746">
                        <c:v>-6.6697048623794366</c:v>
                      </c:pt>
                      <c:pt idx="747">
                        <c:v>-18.464031398236941</c:v>
                      </c:pt>
                      <c:pt idx="748">
                        <c:v>7.3610695999798192</c:v>
                      </c:pt>
                      <c:pt idx="749">
                        <c:v>-6.0441171478712699</c:v>
                      </c:pt>
                      <c:pt idx="750">
                        <c:v>-18.562058066298121</c:v>
                      </c:pt>
                      <c:pt idx="751">
                        <c:v>-15.19854985085335</c:v>
                      </c:pt>
                      <c:pt idx="752">
                        <c:v>1.4190843748039219</c:v>
                      </c:pt>
                      <c:pt idx="753">
                        <c:v>20.840542816881719</c:v>
                      </c:pt>
                      <c:pt idx="754">
                        <c:v>31.071932836822398</c:v>
                      </c:pt>
                      <c:pt idx="755">
                        <c:v>-10.94388585730684</c:v>
                      </c:pt>
                      <c:pt idx="756">
                        <c:v>8.8268076194973943</c:v>
                      </c:pt>
                      <c:pt idx="757">
                        <c:v>-4.825258954370911</c:v>
                      </c:pt>
                      <c:pt idx="758">
                        <c:v>2.874865237934531</c:v>
                      </c:pt>
                      <c:pt idx="759">
                        <c:v>6.9659148962197888</c:v>
                      </c:pt>
                      <c:pt idx="760">
                        <c:v>-18.86654989554194</c:v>
                      </c:pt>
                      <c:pt idx="761">
                        <c:v>-12.526425801464731</c:v>
                      </c:pt>
                      <c:pt idx="762">
                        <c:v>3.5411030820070359</c:v>
                      </c:pt>
                      <c:pt idx="763">
                        <c:v>-4.0715929052929916</c:v>
                      </c:pt>
                      <c:pt idx="764">
                        <c:v>-5.6755513303654856</c:v>
                      </c:pt>
                      <c:pt idx="765">
                        <c:v>-21.091094439547842</c:v>
                      </c:pt>
                      <c:pt idx="766">
                        <c:v>10.46625295097143</c:v>
                      </c:pt>
                      <c:pt idx="767">
                        <c:v>-12.46782242029043</c:v>
                      </c:pt>
                      <c:pt idx="768">
                        <c:v>-12.619745650190101</c:v>
                      </c:pt>
                      <c:pt idx="769">
                        <c:v>-4.5067003945679893</c:v>
                      </c:pt>
                      <c:pt idx="770">
                        <c:v>-8.0697975451352715</c:v>
                      </c:pt>
                      <c:pt idx="771">
                        <c:v>-11.87339431997828</c:v>
                      </c:pt>
                      <c:pt idx="772">
                        <c:v>-11.57383758096265</c:v>
                      </c:pt>
                      <c:pt idx="773">
                        <c:v>6.8035016462874376</c:v>
                      </c:pt>
                      <c:pt idx="774">
                        <c:v>-12.55549685758044</c:v>
                      </c:pt>
                      <c:pt idx="775">
                        <c:v>-6.3811884058244388</c:v>
                      </c:pt>
                      <c:pt idx="776">
                        <c:v>2.7238300726160838</c:v>
                      </c:pt>
                      <c:pt idx="777">
                        <c:v>6.0580301000935206</c:v>
                      </c:pt>
                      <c:pt idx="778">
                        <c:v>-3.0442260865185151</c:v>
                      </c:pt>
                      <c:pt idx="779">
                        <c:v>-0.81234887153969226</c:v>
                      </c:pt>
                      <c:pt idx="780">
                        <c:v>5.6654092325750893</c:v>
                      </c:pt>
                      <c:pt idx="781">
                        <c:v>3.4336841786466912</c:v>
                      </c:pt>
                      <c:pt idx="782">
                        <c:v>13.20156126109808</c:v>
                      </c:pt>
                      <c:pt idx="783">
                        <c:v>8.60697768970741</c:v>
                      </c:pt>
                      <c:pt idx="784">
                        <c:v>5.3716031964876159</c:v>
                      </c:pt>
                      <c:pt idx="785">
                        <c:v>2.039775514903698</c:v>
                      </c:pt>
                      <c:pt idx="786">
                        <c:v>1.928086261934491</c:v>
                      </c:pt>
                      <c:pt idx="787">
                        <c:v>-2.9597767390051501</c:v>
                      </c:pt>
                      <c:pt idx="788">
                        <c:v>-6.5013863719896801</c:v>
                      </c:pt>
                      <c:pt idx="789">
                        <c:v>-2.1769227052579998</c:v>
                      </c:pt>
                      <c:pt idx="790">
                        <c:v>-12.1212150919187</c:v>
                      </c:pt>
                      <c:pt idx="791">
                        <c:v>-12.442177494574819</c:v>
                      </c:pt>
                      <c:pt idx="792">
                        <c:v>-14.593240502343919</c:v>
                      </c:pt>
                      <c:pt idx="793">
                        <c:v>20.095713342842441</c:v>
                      </c:pt>
                      <c:pt idx="794">
                        <c:v>-0.74709809848052555</c:v>
                      </c:pt>
                      <c:pt idx="795">
                        <c:v>8.2877290724610155</c:v>
                      </c:pt>
                      <c:pt idx="796">
                        <c:v>7.7029879528271303</c:v>
                      </c:pt>
                      <c:pt idx="797">
                        <c:v>17.263285326646741</c:v>
                      </c:pt>
                      <c:pt idx="798">
                        <c:v>-2.008917909332804</c:v>
                      </c:pt>
                      <c:pt idx="799">
                        <c:v>5.3544266827185796</c:v>
                      </c:pt>
                      <c:pt idx="800">
                        <c:v>-4.0767298249741319</c:v>
                      </c:pt>
                      <c:pt idx="801">
                        <c:v>28.361896545042701</c:v>
                      </c:pt>
                      <c:pt idx="802">
                        <c:v>9.6964695016815146</c:v>
                      </c:pt>
                      <c:pt idx="803">
                        <c:v>12.015129695446509</c:v>
                      </c:pt>
                      <c:pt idx="804">
                        <c:v>3.325307951508448</c:v>
                      </c:pt>
                      <c:pt idx="805">
                        <c:v>-18.721884526087941</c:v>
                      </c:pt>
                      <c:pt idx="806">
                        <c:v>-0.58561204560672586</c:v>
                      </c:pt>
                      <c:pt idx="807">
                        <c:v>-3.9987748927295419</c:v>
                      </c:pt>
                      <c:pt idx="808">
                        <c:v>-1.4886592891669359</c:v>
                      </c:pt>
                      <c:pt idx="809">
                        <c:v>-11.079946096429881</c:v>
                      </c:pt>
                      <c:pt idx="810">
                        <c:v>15.82012263675036</c:v>
                      </c:pt>
                      <c:pt idx="811">
                        <c:v>-15.951442383925089</c:v>
                      </c:pt>
                      <c:pt idx="812">
                        <c:v>-0.52847610124798172</c:v>
                      </c:pt>
                      <c:pt idx="813">
                        <c:v>20.51405623867597</c:v>
                      </c:pt>
                      <c:pt idx="814">
                        <c:v>14.802121200392129</c:v>
                      </c:pt>
                      <c:pt idx="815">
                        <c:v>-13.74028910563956</c:v>
                      </c:pt>
                      <c:pt idx="816">
                        <c:v>5.0972070811734946</c:v>
                      </c:pt>
                      <c:pt idx="817">
                        <c:v>3.6497991799449139</c:v>
                      </c:pt>
                      <c:pt idx="818">
                        <c:v>15.71263165565813</c:v>
                      </c:pt>
                      <c:pt idx="819">
                        <c:v>21.266259809814201</c:v>
                      </c:pt>
                      <c:pt idx="820">
                        <c:v>-2.0707002488222259</c:v>
                      </c:pt>
                      <c:pt idx="821">
                        <c:v>0.42703890724547411</c:v>
                      </c:pt>
                      <c:pt idx="822">
                        <c:v>-9.3041905482735139</c:v>
                      </c:pt>
                      <c:pt idx="823">
                        <c:v>0.36872040863776562</c:v>
                      </c:pt>
                      <c:pt idx="824">
                        <c:v>-8.0549773966080735</c:v>
                      </c:pt>
                      <c:pt idx="825">
                        <c:v>7.4787898384460094</c:v>
                      </c:pt>
                      <c:pt idx="826">
                        <c:v>8.7550823491736942</c:v>
                      </c:pt>
                      <c:pt idx="827">
                        <c:v>7.0636069167789266</c:v>
                      </c:pt>
                      <c:pt idx="828">
                        <c:v>13.78015211468076</c:v>
                      </c:pt>
                      <c:pt idx="829">
                        <c:v>-4.6554988273141218</c:v>
                      </c:pt>
                      <c:pt idx="830">
                        <c:v>37.249507218439817</c:v>
                      </c:pt>
                      <c:pt idx="831">
                        <c:v>-18.000409111469729</c:v>
                      </c:pt>
                      <c:pt idx="832">
                        <c:v>2.0370757144188261</c:v>
                      </c:pt>
                      <c:pt idx="833">
                        <c:v>-20.731269027440039</c:v>
                      </c:pt>
                      <c:pt idx="834">
                        <c:v>-1.2364622238913381</c:v>
                      </c:pt>
                      <c:pt idx="835">
                        <c:v>9.697232549694796</c:v>
                      </c:pt>
                      <c:pt idx="836">
                        <c:v>9.1417626544184056</c:v>
                      </c:pt>
                      <c:pt idx="837">
                        <c:v>16.261884363789999</c:v>
                      </c:pt>
                      <c:pt idx="838">
                        <c:v>-8.555229902332222</c:v>
                      </c:pt>
                      <c:pt idx="839">
                        <c:v>5.0034129948956592</c:v>
                      </c:pt>
                      <c:pt idx="840">
                        <c:v>-4.4175869556612444</c:v>
                      </c:pt>
                      <c:pt idx="841">
                        <c:v>-9.3467415958380329</c:v>
                      </c:pt>
                      <c:pt idx="842">
                        <c:v>-4.266973921208022</c:v>
                      </c:pt>
                      <c:pt idx="843">
                        <c:v>3.265876313825645</c:v>
                      </c:pt>
                      <c:pt idx="844">
                        <c:v>0.76064633492186795</c:v>
                      </c:pt>
                      <c:pt idx="845">
                        <c:v>15.68918738847694</c:v>
                      </c:pt>
                      <c:pt idx="846">
                        <c:v>-12.48520855353482</c:v>
                      </c:pt>
                      <c:pt idx="847">
                        <c:v>-18.803646557916949</c:v>
                      </c:pt>
                      <c:pt idx="848">
                        <c:v>33.216455556497827</c:v>
                      </c:pt>
                      <c:pt idx="849">
                        <c:v>-12.84244589172228</c:v>
                      </c:pt>
                      <c:pt idx="850">
                        <c:v>-6.8845463915065686E-2</c:v>
                      </c:pt>
                      <c:pt idx="851">
                        <c:v>-15.25941267048368</c:v>
                      </c:pt>
                      <c:pt idx="852">
                        <c:v>-10.000748525146721</c:v>
                      </c:pt>
                      <c:pt idx="853">
                        <c:v>-13.28837951708236</c:v>
                      </c:pt>
                      <c:pt idx="854">
                        <c:v>-8.4915138925228923</c:v>
                      </c:pt>
                      <c:pt idx="855">
                        <c:v>-11.17914098654439</c:v>
                      </c:pt>
                      <c:pt idx="856">
                        <c:v>4.7041679404128312</c:v>
                      </c:pt>
                      <c:pt idx="857">
                        <c:v>2.5243969829923638</c:v>
                      </c:pt>
                      <c:pt idx="858">
                        <c:v>5.5444484975845718</c:v>
                      </c:pt>
                      <c:pt idx="859">
                        <c:v>14.13257098904808</c:v>
                      </c:pt>
                      <c:pt idx="860">
                        <c:v>5.5085425627304003</c:v>
                      </c:pt>
                      <c:pt idx="861">
                        <c:v>15.941513262509201</c:v>
                      </c:pt>
                      <c:pt idx="862">
                        <c:v>4.4770481625216112</c:v>
                      </c:pt>
                      <c:pt idx="863">
                        <c:v>-25.672845944151529</c:v>
                      </c:pt>
                      <c:pt idx="864">
                        <c:v>-10.24235635232213</c:v>
                      </c:pt>
                      <c:pt idx="865">
                        <c:v>8.3914974188420093</c:v>
                      </c:pt>
                      <c:pt idx="866">
                        <c:v>-0.39738629424978761</c:v>
                      </c:pt>
                      <c:pt idx="867">
                        <c:v>12.593491294806171</c:v>
                      </c:pt>
                      <c:pt idx="868">
                        <c:v>-2.9376483572267449</c:v>
                      </c:pt>
                      <c:pt idx="869">
                        <c:v>11.413357730581531</c:v>
                      </c:pt>
                      <c:pt idx="870">
                        <c:v>1.736029373201045</c:v>
                      </c:pt>
                      <c:pt idx="871">
                        <c:v>-17.784519293912599</c:v>
                      </c:pt>
                      <c:pt idx="872">
                        <c:v>-6.1967255412416362</c:v>
                      </c:pt>
                      <c:pt idx="873">
                        <c:v>-3.4173041710740688</c:v>
                      </c:pt>
                      <c:pt idx="874">
                        <c:v>-22.140024314625279</c:v>
                      </c:pt>
                      <c:pt idx="875">
                        <c:v>4.793823543660519</c:v>
                      </c:pt>
                      <c:pt idx="876">
                        <c:v>0.61950354934637319</c:v>
                      </c:pt>
                      <c:pt idx="877">
                        <c:v>-3.8749842126340028</c:v>
                      </c:pt>
                      <c:pt idx="878">
                        <c:v>8.8101141059622687</c:v>
                      </c:pt>
                      <c:pt idx="879">
                        <c:v>7.4558344758158199</c:v>
                      </c:pt>
                      <c:pt idx="880">
                        <c:v>2.898764499956922</c:v>
                      </c:pt>
                      <c:pt idx="881">
                        <c:v>-1.737810308298867</c:v>
                      </c:pt>
                      <c:pt idx="882">
                        <c:v>12.283054808201889</c:v>
                      </c:pt>
                      <c:pt idx="883">
                        <c:v>8.6337734214667599</c:v>
                      </c:pt>
                      <c:pt idx="884">
                        <c:v>-0.1193879456525628</c:v>
                      </c:pt>
                      <c:pt idx="885">
                        <c:v>3.5489654253764882</c:v>
                      </c:pt>
                      <c:pt idx="886">
                        <c:v>2.1586201953635151</c:v>
                      </c:pt>
                      <c:pt idx="887">
                        <c:v>-0.25717864210774283</c:v>
                      </c:pt>
                      <c:pt idx="888">
                        <c:v>9.8358179842498981</c:v>
                      </c:pt>
                      <c:pt idx="889">
                        <c:v>-3.8482220153003448</c:v>
                      </c:pt>
                      <c:pt idx="890">
                        <c:v>-4.1657054738700561</c:v>
                      </c:pt>
                      <c:pt idx="891">
                        <c:v>-13.515014185755559</c:v>
                      </c:pt>
                      <c:pt idx="892">
                        <c:v>-5.1230580548428852</c:v>
                      </c:pt>
                      <c:pt idx="893">
                        <c:v>8.3859813784195989</c:v>
                      </c:pt>
                      <c:pt idx="894">
                        <c:v>-22.4668778889023</c:v>
                      </c:pt>
                      <c:pt idx="895">
                        <c:v>-17.605264373150401</c:v>
                      </c:pt>
                      <c:pt idx="896">
                        <c:v>-10.40543793637992</c:v>
                      </c:pt>
                      <c:pt idx="897">
                        <c:v>-10.1296842789907</c:v>
                      </c:pt>
                      <c:pt idx="898">
                        <c:v>-6.3615206382894964</c:v>
                      </c:pt>
                      <c:pt idx="899">
                        <c:v>-10.44630942631265</c:v>
                      </c:pt>
                      <c:pt idx="900">
                        <c:v>-8.0848938741474825</c:v>
                      </c:pt>
                      <c:pt idx="901">
                        <c:v>-12.1787946604874</c:v>
                      </c:pt>
                      <c:pt idx="902">
                        <c:v>-18.44210570880642</c:v>
                      </c:pt>
                      <c:pt idx="903">
                        <c:v>-9.7277292545846628</c:v>
                      </c:pt>
                      <c:pt idx="904">
                        <c:v>8.3935147957121412</c:v>
                      </c:pt>
                      <c:pt idx="905">
                        <c:v>-2.1192412666975562</c:v>
                      </c:pt>
                      <c:pt idx="906">
                        <c:v>-13.537937322266989</c:v>
                      </c:pt>
                      <c:pt idx="907">
                        <c:v>6.8084540575568209</c:v>
                      </c:pt>
                      <c:pt idx="908">
                        <c:v>-7.1954197590687254</c:v>
                      </c:pt>
                      <c:pt idx="909">
                        <c:v>11.785478626708009</c:v>
                      </c:pt>
                      <c:pt idx="910">
                        <c:v>-1.4655267384820581</c:v>
                      </c:pt>
                      <c:pt idx="911">
                        <c:v>30.665342925168819</c:v>
                      </c:pt>
                      <c:pt idx="912">
                        <c:v>-2.4925246426228762</c:v>
                      </c:pt>
                      <c:pt idx="913">
                        <c:v>1.134224755879772</c:v>
                      </c:pt>
                      <c:pt idx="914">
                        <c:v>-7.2598493616916508</c:v>
                      </c:pt>
                      <c:pt idx="915">
                        <c:v>5.5036377884190433</c:v>
                      </c:pt>
                      <c:pt idx="916">
                        <c:v>11.55949200123923</c:v>
                      </c:pt>
                      <c:pt idx="917">
                        <c:v>2.3852202255799431</c:v>
                      </c:pt>
                      <c:pt idx="918">
                        <c:v>-3.937317831558472</c:v>
                      </c:pt>
                      <c:pt idx="919">
                        <c:v>1.4897819967832919</c:v>
                      </c:pt>
                      <c:pt idx="920">
                        <c:v>5.1123520327862559</c:v>
                      </c:pt>
                      <c:pt idx="921">
                        <c:v>-13.524548766442241</c:v>
                      </c:pt>
                      <c:pt idx="922">
                        <c:v>-11.0060135928882</c:v>
                      </c:pt>
                      <c:pt idx="923">
                        <c:v>-5.0287543839120898</c:v>
                      </c:pt>
                      <c:pt idx="924">
                        <c:v>-9.940838074988406</c:v>
                      </c:pt>
                      <c:pt idx="925">
                        <c:v>7.4604520138237547</c:v>
                      </c:pt>
                      <c:pt idx="926">
                        <c:v>4.2328082072131634</c:v>
                      </c:pt>
                      <c:pt idx="927">
                        <c:v>3.5419612324223348</c:v>
                      </c:pt>
                      <c:pt idx="928">
                        <c:v>21.08952698897161</c:v>
                      </c:pt>
                      <c:pt idx="929">
                        <c:v>-4.8933327895165837</c:v>
                      </c:pt>
                      <c:pt idx="930">
                        <c:v>3.4755796104688859</c:v>
                      </c:pt>
                      <c:pt idx="931">
                        <c:v>3.4625958817450981</c:v>
                      </c:pt>
                      <c:pt idx="932">
                        <c:v>-10.64505355916655</c:v>
                      </c:pt>
                      <c:pt idx="933">
                        <c:v>-19.332363989293881</c:v>
                      </c:pt>
                      <c:pt idx="934">
                        <c:v>-16.040068900443941</c:v>
                      </c:pt>
                      <c:pt idx="935">
                        <c:v>5.710929919367155</c:v>
                      </c:pt>
                      <c:pt idx="936">
                        <c:v>9.084924629792912</c:v>
                      </c:pt>
                      <c:pt idx="937">
                        <c:v>7.4063680887501739</c:v>
                      </c:pt>
                      <c:pt idx="938">
                        <c:v>-1.1588845456017669</c:v>
                      </c:pt>
                      <c:pt idx="939">
                        <c:v>-16.607459725334021</c:v>
                      </c:pt>
                      <c:pt idx="940">
                        <c:v>-5.733382433505736</c:v>
                      </c:pt>
                      <c:pt idx="941">
                        <c:v>15.930423837276569</c:v>
                      </c:pt>
                      <c:pt idx="942">
                        <c:v>-4.5555287989211646</c:v>
                      </c:pt>
                      <c:pt idx="943">
                        <c:v>7.9109396182325726</c:v>
                      </c:pt>
                      <c:pt idx="944">
                        <c:v>-8.2272690766899235</c:v>
                      </c:pt>
                      <c:pt idx="945">
                        <c:v>-7.2771608278501496</c:v>
                      </c:pt>
                      <c:pt idx="946">
                        <c:v>3.2554695117416621</c:v>
                      </c:pt>
                      <c:pt idx="947">
                        <c:v>-6.6707132266132154</c:v>
                      </c:pt>
                      <c:pt idx="948">
                        <c:v>10.364654798055</c:v>
                      </c:pt>
                      <c:pt idx="949">
                        <c:v>-13.928079668510691</c:v>
                      </c:pt>
                      <c:pt idx="950">
                        <c:v>15.80352240265378</c:v>
                      </c:pt>
                      <c:pt idx="951">
                        <c:v>10.334548446730301</c:v>
                      </c:pt>
                      <c:pt idx="952">
                        <c:v>-4.8985030664882983</c:v>
                      </c:pt>
                      <c:pt idx="953">
                        <c:v>12.24660870579326</c:v>
                      </c:pt>
                      <c:pt idx="954">
                        <c:v>-2.2389970046714152</c:v>
                      </c:pt>
                      <c:pt idx="955">
                        <c:v>13.663998790014119</c:v>
                      </c:pt>
                      <c:pt idx="956">
                        <c:v>-16.840733203355089</c:v>
                      </c:pt>
                      <c:pt idx="957">
                        <c:v>-9.8741860246910846</c:v>
                      </c:pt>
                      <c:pt idx="958">
                        <c:v>11.36568460518593</c:v>
                      </c:pt>
                      <c:pt idx="959">
                        <c:v>-0.51079113195024328</c:v>
                      </c:pt>
                      <c:pt idx="960">
                        <c:v>-7.8281419269653467</c:v>
                      </c:pt>
                      <c:pt idx="961">
                        <c:v>6.9657694880923442</c:v>
                      </c:pt>
                      <c:pt idx="962">
                        <c:v>14.00777038693538</c:v>
                      </c:pt>
                      <c:pt idx="963">
                        <c:v>1.0504233469134421</c:v>
                      </c:pt>
                      <c:pt idx="964">
                        <c:v>19.309245986587229</c:v>
                      </c:pt>
                      <c:pt idx="965">
                        <c:v>1.771151110121147</c:v>
                      </c:pt>
                      <c:pt idx="966">
                        <c:v>4.3541316318167027</c:v>
                      </c:pt>
                      <c:pt idx="967">
                        <c:v>-4.181463967468054</c:v>
                      </c:pt>
                      <c:pt idx="968">
                        <c:v>-3.4335583584633489</c:v>
                      </c:pt>
                      <c:pt idx="969">
                        <c:v>9.2823877226710643</c:v>
                      </c:pt>
                      <c:pt idx="970">
                        <c:v>23.779137385465681</c:v>
                      </c:pt>
                      <c:pt idx="971">
                        <c:v>16.023174379220009</c:v>
                      </c:pt>
                      <c:pt idx="972">
                        <c:v>12.825968126936701</c:v>
                      </c:pt>
                      <c:pt idx="973">
                        <c:v>5.4182328149467889</c:v>
                      </c:pt>
                      <c:pt idx="974">
                        <c:v>-4.0769577316812233</c:v>
                      </c:pt>
                      <c:pt idx="975">
                        <c:v>-8.956315933760747</c:v>
                      </c:pt>
                      <c:pt idx="976">
                        <c:v>4.6826111171534288</c:v>
                      </c:pt>
                      <c:pt idx="977">
                        <c:v>0.63394992218999757</c:v>
                      </c:pt>
                      <c:pt idx="978">
                        <c:v>-19.096519806917499</c:v>
                      </c:pt>
                      <c:pt idx="979">
                        <c:v>-9.8343426409181092</c:v>
                      </c:pt>
                      <c:pt idx="980">
                        <c:v>-1.182348999274728</c:v>
                      </c:pt>
                      <c:pt idx="981">
                        <c:v>-9.603580704723754</c:v>
                      </c:pt>
                      <c:pt idx="982">
                        <c:v>-9.0174698285473268E-2</c:v>
                      </c:pt>
                      <c:pt idx="983">
                        <c:v>-19.588215419859409</c:v>
                      </c:pt>
                      <c:pt idx="984">
                        <c:v>-13.244793822123119</c:v>
                      </c:pt>
                      <c:pt idx="985">
                        <c:v>2.379494552961837</c:v>
                      </c:pt>
                      <c:pt idx="986">
                        <c:v>10.26319170187992</c:v>
                      </c:pt>
                      <c:pt idx="987">
                        <c:v>-1.837773126090577</c:v>
                      </c:pt>
                      <c:pt idx="988">
                        <c:v>-26.2334764795139</c:v>
                      </c:pt>
                      <c:pt idx="989">
                        <c:v>0.90938315443088469</c:v>
                      </c:pt>
                      <c:pt idx="990">
                        <c:v>20.775423102716381</c:v>
                      </c:pt>
                      <c:pt idx="991">
                        <c:v>32.455534979502133</c:v>
                      </c:pt>
                      <c:pt idx="992">
                        <c:v>1.232226276109593</c:v>
                      </c:pt>
                      <c:pt idx="993">
                        <c:v>0.17080556884032769</c:v>
                      </c:pt>
                      <c:pt idx="994">
                        <c:v>-15.51415515234007</c:v>
                      </c:pt>
                      <c:pt idx="995">
                        <c:v>-11.032325760813039</c:v>
                      </c:pt>
                      <c:pt idx="996">
                        <c:v>-14.515570694268931</c:v>
                      </c:pt>
                      <c:pt idx="997">
                        <c:v>-3.914551710812558</c:v>
                      </c:pt>
                      <c:pt idx="998">
                        <c:v>24.622215440760598</c:v>
                      </c:pt>
                      <c:pt idx="999">
                        <c:v>23.819180065403291</c:v>
                      </c:pt>
                      <c:pt idx="1000">
                        <c:v>-11.909559772528469</c:v>
                      </c:pt>
                      <c:pt idx="1001">
                        <c:v>27.167318085557969</c:v>
                      </c:pt>
                      <c:pt idx="1002">
                        <c:v>1.329411163416478</c:v>
                      </c:pt>
                      <c:pt idx="1003">
                        <c:v>6.2346694392911406</c:v>
                      </c:pt>
                      <c:pt idx="1004">
                        <c:v>16.528021046267849</c:v>
                      </c:pt>
                      <c:pt idx="1005">
                        <c:v>3.5136423638180929</c:v>
                      </c:pt>
                      <c:pt idx="1006">
                        <c:v>1.247364498285356</c:v>
                      </c:pt>
                      <c:pt idx="1007">
                        <c:v>-10.865485514538589</c:v>
                      </c:pt>
                      <c:pt idx="1008">
                        <c:v>-0.17425011571531049</c:v>
                      </c:pt>
                      <c:pt idx="1009">
                        <c:v>-6.3488785805161791</c:v>
                      </c:pt>
                      <c:pt idx="1010">
                        <c:v>-6.2600504539013944</c:v>
                      </c:pt>
                      <c:pt idx="1011">
                        <c:v>-1.574376697386237</c:v>
                      </c:pt>
                      <c:pt idx="1012">
                        <c:v>-16.198858796143949</c:v>
                      </c:pt>
                      <c:pt idx="1013">
                        <c:v>9.1638836579554148</c:v>
                      </c:pt>
                      <c:pt idx="1014">
                        <c:v>7.5710505860960691</c:v>
                      </c:pt>
                      <c:pt idx="1015">
                        <c:v>-4.855538325874635</c:v>
                      </c:pt>
                      <c:pt idx="1016">
                        <c:v>-1.306192156153609</c:v>
                      </c:pt>
                      <c:pt idx="1017">
                        <c:v>-0.37130737510748751</c:v>
                      </c:pt>
                      <c:pt idx="1018">
                        <c:v>-1.9072627778749791</c:v>
                      </c:pt>
                      <c:pt idx="1019">
                        <c:v>2.515484981895324</c:v>
                      </c:pt>
                      <c:pt idx="1020">
                        <c:v>8.5065025626372837</c:v>
                      </c:pt>
                      <c:pt idx="1021">
                        <c:v>9.6397957102860072</c:v>
                      </c:pt>
                      <c:pt idx="1022">
                        <c:v>14.40754069640721</c:v>
                      </c:pt>
                      <c:pt idx="1023">
                        <c:v>4.4988642576267033</c:v>
                      </c:pt>
                      <c:pt idx="1024">
                        <c:v>11.06074049681061</c:v>
                      </c:pt>
                      <c:pt idx="1025">
                        <c:v>5.2490491813384406</c:v>
                      </c:pt>
                      <c:pt idx="1026">
                        <c:v>-10.1999290471264</c:v>
                      </c:pt>
                      <c:pt idx="1027">
                        <c:v>-2.9441718997179089</c:v>
                      </c:pt>
                      <c:pt idx="1028">
                        <c:v>13.29160193046064</c:v>
                      </c:pt>
                      <c:pt idx="1029">
                        <c:v>6.2678461591004462</c:v>
                      </c:pt>
                      <c:pt idx="1030">
                        <c:v>-3.333890210379399</c:v>
                      </c:pt>
                      <c:pt idx="1031">
                        <c:v>1.1839677894137439</c:v>
                      </c:pt>
                      <c:pt idx="1032">
                        <c:v>7.1001487526237668</c:v>
                      </c:pt>
                      <c:pt idx="1033">
                        <c:v>4.6531548287260227</c:v>
                      </c:pt>
                      <c:pt idx="1034">
                        <c:v>12.95537714436062</c:v>
                      </c:pt>
                      <c:pt idx="1035">
                        <c:v>-2.9508633856845772</c:v>
                      </c:pt>
                      <c:pt idx="1036">
                        <c:v>-4.9570611820405057</c:v>
                      </c:pt>
                      <c:pt idx="1037">
                        <c:v>-4.7212800261146626</c:v>
                      </c:pt>
                      <c:pt idx="1038">
                        <c:v>10.121394380844331</c:v>
                      </c:pt>
                      <c:pt idx="1039">
                        <c:v>0.76338962358225826</c:v>
                      </c:pt>
                      <c:pt idx="1040">
                        <c:v>16.271620518233181</c:v>
                      </c:pt>
                      <c:pt idx="1041">
                        <c:v>19.92013942593011</c:v>
                      </c:pt>
                      <c:pt idx="1042">
                        <c:v>12.57732272272802</c:v>
                      </c:pt>
                      <c:pt idx="1043">
                        <c:v>0.29808232537622847</c:v>
                      </c:pt>
                      <c:pt idx="1044">
                        <c:v>11.920899270351221</c:v>
                      </c:pt>
                      <c:pt idx="1045">
                        <c:v>19.73620246974416</c:v>
                      </c:pt>
                      <c:pt idx="1046">
                        <c:v>8.8609976383714173</c:v>
                      </c:pt>
                      <c:pt idx="1047">
                        <c:v>6.2168563366001024</c:v>
                      </c:pt>
                      <c:pt idx="1048">
                        <c:v>-14.245141080678961</c:v>
                      </c:pt>
                      <c:pt idx="1049">
                        <c:v>27.682734611850769</c:v>
                      </c:pt>
                      <c:pt idx="1050">
                        <c:v>19.579833240732889</c:v>
                      </c:pt>
                      <c:pt idx="1051">
                        <c:v>-1.4010475638734461</c:v>
                      </c:pt>
                      <c:pt idx="1052">
                        <c:v>22.523044506113941</c:v>
                      </c:pt>
                      <c:pt idx="1053">
                        <c:v>16.51569563719001</c:v>
                      </c:pt>
                      <c:pt idx="1054">
                        <c:v>7.7969236088112037</c:v>
                      </c:pt>
                      <c:pt idx="1055">
                        <c:v>2.7800391427117348</c:v>
                      </c:pt>
                      <c:pt idx="1056">
                        <c:v>0.56340458394106252</c:v>
                      </c:pt>
                      <c:pt idx="1057">
                        <c:v>-18.897150729689141</c:v>
                      </c:pt>
                      <c:pt idx="1058">
                        <c:v>-9.6071276629061639</c:v>
                      </c:pt>
                      <c:pt idx="1059">
                        <c:v>-4.8484207196257456</c:v>
                      </c:pt>
                      <c:pt idx="1060">
                        <c:v>7.3754018606844571</c:v>
                      </c:pt>
                      <c:pt idx="1061">
                        <c:v>-5.5449412277625783</c:v>
                      </c:pt>
                      <c:pt idx="1062">
                        <c:v>5.3219482796658069</c:v>
                      </c:pt>
                      <c:pt idx="1063">
                        <c:v>1.7889214555835451</c:v>
                      </c:pt>
                      <c:pt idx="1064">
                        <c:v>-12.641584551568981</c:v>
                      </c:pt>
                      <c:pt idx="1065">
                        <c:v>-2.356574542407035</c:v>
                      </c:pt>
                      <c:pt idx="1066">
                        <c:v>12.450050599999139</c:v>
                      </c:pt>
                      <c:pt idx="1067">
                        <c:v>15.51814722447342</c:v>
                      </c:pt>
                      <c:pt idx="1068">
                        <c:v>-7.6949587376149093</c:v>
                      </c:pt>
                      <c:pt idx="1069">
                        <c:v>8.8411797073841409</c:v>
                      </c:pt>
                      <c:pt idx="1070">
                        <c:v>5.9206823863101201</c:v>
                      </c:pt>
                      <c:pt idx="1071">
                        <c:v>-4.4273200139731896</c:v>
                      </c:pt>
                      <c:pt idx="1072">
                        <c:v>-9.0961502925217097</c:v>
                      </c:pt>
                      <c:pt idx="1073">
                        <c:v>2.780129917389329</c:v>
                      </c:pt>
                      <c:pt idx="1074">
                        <c:v>8.7106114259144327</c:v>
                      </c:pt>
                      <c:pt idx="1075">
                        <c:v>10.14562608878615</c:v>
                      </c:pt>
                      <c:pt idx="1076">
                        <c:v>0.46513022430556628</c:v>
                      </c:pt>
                      <c:pt idx="1077">
                        <c:v>5.6469710046180088</c:v>
                      </c:pt>
                      <c:pt idx="1078">
                        <c:v>4.9324875316500689</c:v>
                      </c:pt>
                      <c:pt idx="1079">
                        <c:v>-0.82584309509324139</c:v>
                      </c:pt>
                      <c:pt idx="1080">
                        <c:v>-17.895724144909622</c:v>
                      </c:pt>
                      <c:pt idx="1081">
                        <c:v>-6.9686391995872894</c:v>
                      </c:pt>
                      <c:pt idx="1082">
                        <c:v>0.76285372851732725</c:v>
                      </c:pt>
                      <c:pt idx="1083">
                        <c:v>18.440641804636961</c:v>
                      </c:pt>
                      <c:pt idx="1084">
                        <c:v>-13.97076400350419</c:v>
                      </c:pt>
                      <c:pt idx="1085">
                        <c:v>-12.684045548779171</c:v>
                      </c:pt>
                      <c:pt idx="1086">
                        <c:v>0.44403236601532542</c:v>
                      </c:pt>
                      <c:pt idx="1087">
                        <c:v>15.48352311240988</c:v>
                      </c:pt>
                      <c:pt idx="1088">
                        <c:v>-3.1440433522720479</c:v>
                      </c:pt>
                      <c:pt idx="1089">
                        <c:v>-6.0933200284133386</c:v>
                      </c:pt>
                      <c:pt idx="1090">
                        <c:v>-8.5932522591053271</c:v>
                      </c:pt>
                      <c:pt idx="1091">
                        <c:v>-2.8054727840273102</c:v>
                      </c:pt>
                      <c:pt idx="1092">
                        <c:v>11.742766236221181</c:v>
                      </c:pt>
                      <c:pt idx="1093">
                        <c:v>11.62708026445806</c:v>
                      </c:pt>
                      <c:pt idx="1094">
                        <c:v>-10.468726884573501</c:v>
                      </c:pt>
                      <c:pt idx="1095">
                        <c:v>4.7909405700976109</c:v>
                      </c:pt>
                      <c:pt idx="1096">
                        <c:v>1.5999853046605581</c:v>
                      </c:pt>
                      <c:pt idx="1097">
                        <c:v>10.419514622739401</c:v>
                      </c:pt>
                      <c:pt idx="1098">
                        <c:v>16.177750573196249</c:v>
                      </c:pt>
                      <c:pt idx="1099">
                        <c:v>3.5534241793952419</c:v>
                      </c:pt>
                      <c:pt idx="1100">
                        <c:v>10.023849012788689</c:v>
                      </c:pt>
                      <c:pt idx="1101">
                        <c:v>1.961013842359739</c:v>
                      </c:pt>
                      <c:pt idx="1102">
                        <c:v>2.2711132403532832</c:v>
                      </c:pt>
                      <c:pt idx="1103">
                        <c:v>8.3234968836762864</c:v>
                      </c:pt>
                      <c:pt idx="1104">
                        <c:v>5.3628641502679573</c:v>
                      </c:pt>
                      <c:pt idx="1105">
                        <c:v>-12.423739385289631</c:v>
                      </c:pt>
                      <c:pt idx="1106">
                        <c:v>-7.0323572162327226</c:v>
                      </c:pt>
                      <c:pt idx="1107">
                        <c:v>-5.0600196653187348</c:v>
                      </c:pt>
                      <c:pt idx="1108">
                        <c:v>-9.3303736640284747</c:v>
                      </c:pt>
                      <c:pt idx="1109">
                        <c:v>-11.266194296830051</c:v>
                      </c:pt>
                      <c:pt idx="1110">
                        <c:v>0.42953081096173618</c:v>
                      </c:pt>
                      <c:pt idx="1111">
                        <c:v>-1.180874458281522</c:v>
                      </c:pt>
                      <c:pt idx="1112">
                        <c:v>-6.7844538928982132</c:v>
                      </c:pt>
                      <c:pt idx="1113">
                        <c:v>-13.176077132806149</c:v>
                      </c:pt>
                      <c:pt idx="1114">
                        <c:v>-3.3911224492258039</c:v>
                      </c:pt>
                      <c:pt idx="1115">
                        <c:v>-7.4858373005295578</c:v>
                      </c:pt>
                      <c:pt idx="1116">
                        <c:v>5.5476403759734936</c:v>
                      </c:pt>
                      <c:pt idx="1117">
                        <c:v>-9.2228231914471781</c:v>
                      </c:pt>
                      <c:pt idx="1118">
                        <c:v>6.3268559934730533</c:v>
                      </c:pt>
                      <c:pt idx="1119">
                        <c:v>1.2444147837222921</c:v>
                      </c:pt>
                      <c:pt idx="1120">
                        <c:v>-11.56663854894069</c:v>
                      </c:pt>
                      <c:pt idx="1121">
                        <c:v>-4.5387254346047472</c:v>
                      </c:pt>
                      <c:pt idx="1122">
                        <c:v>-13.003913193975579</c:v>
                      </c:pt>
                      <c:pt idx="1123">
                        <c:v>-3.3799941056265639</c:v>
                      </c:pt>
                      <c:pt idx="1124">
                        <c:v>13.95688381868921</c:v>
                      </c:pt>
                      <c:pt idx="1125">
                        <c:v>4.1509430716300546</c:v>
                      </c:pt>
                      <c:pt idx="1126">
                        <c:v>5.1708311660006467</c:v>
                      </c:pt>
                      <c:pt idx="1127">
                        <c:v>-7.2307487721564074</c:v>
                      </c:pt>
                      <c:pt idx="1128">
                        <c:v>-12.38164030616881</c:v>
                      </c:pt>
                      <c:pt idx="1129">
                        <c:v>5.5703054070523468</c:v>
                      </c:pt>
                      <c:pt idx="1130">
                        <c:v>-9.1493197243544202</c:v>
                      </c:pt>
                      <c:pt idx="1131">
                        <c:v>-24.16486594613729</c:v>
                      </c:pt>
                      <c:pt idx="1132">
                        <c:v>-11.920925557174479</c:v>
                      </c:pt>
                      <c:pt idx="1133">
                        <c:v>9.6010535567060469</c:v>
                      </c:pt>
                      <c:pt idx="1134">
                        <c:v>-5.2767711879566273</c:v>
                      </c:pt>
                      <c:pt idx="1135">
                        <c:v>8.9907255297185475</c:v>
                      </c:pt>
                      <c:pt idx="1136">
                        <c:v>21.420581210561149</c:v>
                      </c:pt>
                      <c:pt idx="1137">
                        <c:v>7.0449252369440716</c:v>
                      </c:pt>
                      <c:pt idx="1138">
                        <c:v>-15.901213001402709</c:v>
                      </c:pt>
                      <c:pt idx="1139">
                        <c:v>1.5935735351429581</c:v>
                      </c:pt>
                      <c:pt idx="1140">
                        <c:v>8.251772226524503</c:v>
                      </c:pt>
                      <c:pt idx="1141">
                        <c:v>-19.421728918559889</c:v>
                      </c:pt>
                      <c:pt idx="1142">
                        <c:v>-1.055276304350526</c:v>
                      </c:pt>
                      <c:pt idx="1143">
                        <c:v>6.0074357012227066</c:v>
                      </c:pt>
                      <c:pt idx="1144">
                        <c:v>4.5092848473227836</c:v>
                      </c:pt>
                      <c:pt idx="1145">
                        <c:v>8.0777617719977624</c:v>
                      </c:pt>
                      <c:pt idx="1146">
                        <c:v>5.2146584127875011</c:v>
                      </c:pt>
                      <c:pt idx="1147">
                        <c:v>-3.4667232243428381</c:v>
                      </c:pt>
                      <c:pt idx="1148">
                        <c:v>-6.7951947829162993</c:v>
                      </c:pt>
                      <c:pt idx="1149">
                        <c:v>-11.167636545472201</c:v>
                      </c:pt>
                      <c:pt idx="1150">
                        <c:v>-5.9669705514932803</c:v>
                      </c:pt>
                      <c:pt idx="1151">
                        <c:v>0.89646431363088097</c:v>
                      </c:pt>
                      <c:pt idx="1152">
                        <c:v>-4.47168145614366</c:v>
                      </c:pt>
                      <c:pt idx="1153">
                        <c:v>-11.406158804184191</c:v>
                      </c:pt>
                      <c:pt idx="1154">
                        <c:v>2.7228528889625889</c:v>
                      </c:pt>
                      <c:pt idx="1155">
                        <c:v>3.7569115682574759</c:v>
                      </c:pt>
                      <c:pt idx="1156">
                        <c:v>6.7389470061127232</c:v>
                      </c:pt>
                      <c:pt idx="1157">
                        <c:v>5.7237267872381929</c:v>
                      </c:pt>
                      <c:pt idx="1158">
                        <c:v>-0.83485606518744893</c:v>
                      </c:pt>
                      <c:pt idx="1159">
                        <c:v>-3.558349777530788</c:v>
                      </c:pt>
                      <c:pt idx="1160">
                        <c:v>-12.92215969519658</c:v>
                      </c:pt>
                      <c:pt idx="1161">
                        <c:v>4.596551591123605</c:v>
                      </c:pt>
                      <c:pt idx="1162">
                        <c:v>-8.665588637076219</c:v>
                      </c:pt>
                      <c:pt idx="1163">
                        <c:v>-1.265758172049761</c:v>
                      </c:pt>
                      <c:pt idx="1164">
                        <c:v>10.44618256679653</c:v>
                      </c:pt>
                      <c:pt idx="1165">
                        <c:v>4.9648482941551926</c:v>
                      </c:pt>
                      <c:pt idx="1166">
                        <c:v>13.087898239199539</c:v>
                      </c:pt>
                      <c:pt idx="1167">
                        <c:v>-0.21604426034281601</c:v>
                      </c:pt>
                      <c:pt idx="1168">
                        <c:v>4.2585220969940334</c:v>
                      </c:pt>
                      <c:pt idx="1169">
                        <c:v>-0.24733590660737531</c:v>
                      </c:pt>
                      <c:pt idx="1170">
                        <c:v>-2.5638234611056641</c:v>
                      </c:pt>
                      <c:pt idx="1171">
                        <c:v>14.87244697663742</c:v>
                      </c:pt>
                      <c:pt idx="1172">
                        <c:v>-3.5083222596760288</c:v>
                      </c:pt>
                      <c:pt idx="1173">
                        <c:v>-5.5485526635570368</c:v>
                      </c:pt>
                      <c:pt idx="1174">
                        <c:v>2.867736309305724</c:v>
                      </c:pt>
                      <c:pt idx="1175">
                        <c:v>3.5884938761824858</c:v>
                      </c:pt>
                      <c:pt idx="1176">
                        <c:v>-6.3566012823822282</c:v>
                      </c:pt>
                      <c:pt idx="1177">
                        <c:v>-3.7815929417906702</c:v>
                      </c:pt>
                      <c:pt idx="1178">
                        <c:v>-3.466249507263933</c:v>
                      </c:pt>
                      <c:pt idx="1179">
                        <c:v>7.0898882364410083</c:v>
                      </c:pt>
                      <c:pt idx="1180">
                        <c:v>7.625046250271172</c:v>
                      </c:pt>
                      <c:pt idx="1181">
                        <c:v>15.95137937357115</c:v>
                      </c:pt>
                      <c:pt idx="1182">
                        <c:v>0.20099986757243049</c:v>
                      </c:pt>
                      <c:pt idx="1183">
                        <c:v>5.8935231179501359</c:v>
                      </c:pt>
                      <c:pt idx="1184">
                        <c:v>5.3157504334185282</c:v>
                      </c:pt>
                      <c:pt idx="1185">
                        <c:v>-1.541567675275594</c:v>
                      </c:pt>
                      <c:pt idx="1186">
                        <c:v>-0.27463335222020158</c:v>
                      </c:pt>
                      <c:pt idx="1187">
                        <c:v>-2.1343642483985819</c:v>
                      </c:pt>
                      <c:pt idx="1188">
                        <c:v>-6.1919770455401046</c:v>
                      </c:pt>
                      <c:pt idx="1189">
                        <c:v>2.737710736050635</c:v>
                      </c:pt>
                      <c:pt idx="1190">
                        <c:v>-11.1729715769635</c:v>
                      </c:pt>
                      <c:pt idx="1191">
                        <c:v>-4.3129448265739292</c:v>
                      </c:pt>
                      <c:pt idx="1192">
                        <c:v>-5.9482237537709652</c:v>
                      </c:pt>
                      <c:pt idx="1193">
                        <c:v>-3.694897842149341</c:v>
                      </c:pt>
                      <c:pt idx="1194">
                        <c:v>-1.718556851218213</c:v>
                      </c:pt>
                      <c:pt idx="1195">
                        <c:v>-8.3137644208464838</c:v>
                      </c:pt>
                      <c:pt idx="1196">
                        <c:v>7.0339321097809</c:v>
                      </c:pt>
                      <c:pt idx="1197">
                        <c:v>6.6358871551140979</c:v>
                      </c:pt>
                      <c:pt idx="1198">
                        <c:v>-5.6571084239925868</c:v>
                      </c:pt>
                      <c:pt idx="1199">
                        <c:v>9.6107349756323188</c:v>
                      </c:pt>
                      <c:pt idx="1200">
                        <c:v>2.3009840656847191</c:v>
                      </c:pt>
                      <c:pt idx="1201">
                        <c:v>1.551559005186318</c:v>
                      </c:pt>
                      <c:pt idx="1202">
                        <c:v>-2.9468990877389052</c:v>
                      </c:pt>
                      <c:pt idx="1203">
                        <c:v>-10.817728034574349</c:v>
                      </c:pt>
                      <c:pt idx="1204">
                        <c:v>-8.6518094200360309</c:v>
                      </c:pt>
                      <c:pt idx="1205">
                        <c:v>12.25324082577521</c:v>
                      </c:pt>
                      <c:pt idx="1206">
                        <c:v>3.4549434558271241</c:v>
                      </c:pt>
                      <c:pt idx="1207">
                        <c:v>0.86501822485276769</c:v>
                      </c:pt>
                      <c:pt idx="1208">
                        <c:v>5.4478433930379211</c:v>
                      </c:pt>
                      <c:pt idx="1209">
                        <c:v>-8.6421525495428586</c:v>
                      </c:pt>
                      <c:pt idx="1210">
                        <c:v>-2.087217991366392</c:v>
                      </c:pt>
                      <c:pt idx="1211">
                        <c:v>-0.46723449431150232</c:v>
                      </c:pt>
                      <c:pt idx="1212">
                        <c:v>2.8339580790104102</c:v>
                      </c:pt>
                      <c:pt idx="1213">
                        <c:v>-7.1722130667635522</c:v>
                      </c:pt>
                      <c:pt idx="1214">
                        <c:v>-7.7865693744503206</c:v>
                      </c:pt>
                      <c:pt idx="1215">
                        <c:v>2.7980815267553579E-2</c:v>
                      </c:pt>
                      <c:pt idx="1216">
                        <c:v>-8.6517984910213901</c:v>
                      </c:pt>
                      <c:pt idx="1217">
                        <c:v>-7.7805218613230336</c:v>
                      </c:pt>
                      <c:pt idx="1218">
                        <c:v>-4.0763536818173094</c:v>
                      </c:pt>
                      <c:pt idx="1219">
                        <c:v>3.3979548105682169</c:v>
                      </c:pt>
                      <c:pt idx="1220">
                        <c:v>-7.077751299839842</c:v>
                      </c:pt>
                      <c:pt idx="1221">
                        <c:v>-9.6231861809286077</c:v>
                      </c:pt>
                      <c:pt idx="1222">
                        <c:v>0.26390572960269459</c:v>
                      </c:pt>
                      <c:pt idx="1223">
                        <c:v>4.3708757502010753</c:v>
                      </c:pt>
                      <c:pt idx="1224">
                        <c:v>-4.2634515271789972</c:v>
                      </c:pt>
                      <c:pt idx="1225">
                        <c:v>-11.355993620241041</c:v>
                      </c:pt>
                      <c:pt idx="1226">
                        <c:v>11.83308103805876</c:v>
                      </c:pt>
                      <c:pt idx="1227">
                        <c:v>3.115197929525626</c:v>
                      </c:pt>
                      <c:pt idx="1228">
                        <c:v>-16.79495946269429</c:v>
                      </c:pt>
                      <c:pt idx="1229">
                        <c:v>-2.848418033427611</c:v>
                      </c:pt>
                      <c:pt idx="1230">
                        <c:v>-5.5900356828608464</c:v>
                      </c:pt>
                      <c:pt idx="1231">
                        <c:v>3.670570098992453</c:v>
                      </c:pt>
                      <c:pt idx="1232">
                        <c:v>2.2850171699960429</c:v>
                      </c:pt>
                      <c:pt idx="1233">
                        <c:v>5.9127956834696178</c:v>
                      </c:pt>
                      <c:pt idx="1234">
                        <c:v>-10.010243483934341</c:v>
                      </c:pt>
                      <c:pt idx="1235">
                        <c:v>-18.72038468056973</c:v>
                      </c:pt>
                      <c:pt idx="1236">
                        <c:v>-0.76848285320604037</c:v>
                      </c:pt>
                      <c:pt idx="1237">
                        <c:v>-7.1321656209492854</c:v>
                      </c:pt>
                      <c:pt idx="1238">
                        <c:v>-12.52992481767159</c:v>
                      </c:pt>
                      <c:pt idx="1239">
                        <c:v>-8.7036287555718008</c:v>
                      </c:pt>
                      <c:pt idx="1240">
                        <c:v>-6.0880362061244702</c:v>
                      </c:pt>
                      <c:pt idx="1241">
                        <c:v>1.307817435586526</c:v>
                      </c:pt>
                      <c:pt idx="1242">
                        <c:v>7.0213580428620874</c:v>
                      </c:pt>
                      <c:pt idx="1243">
                        <c:v>-6.2900957034814722</c:v>
                      </c:pt>
                      <c:pt idx="1244">
                        <c:v>6.4388037188901679</c:v>
                      </c:pt>
                      <c:pt idx="1245">
                        <c:v>0.11991968239872949</c:v>
                      </c:pt>
                      <c:pt idx="1246">
                        <c:v>7.0857926184840139</c:v>
                      </c:pt>
                      <c:pt idx="1247">
                        <c:v>-4.5907213082313092</c:v>
                      </c:pt>
                      <c:pt idx="1248">
                        <c:v>-4.0498974274980233</c:v>
                      </c:pt>
                      <c:pt idx="1249">
                        <c:v>6.3836865572130854</c:v>
                      </c:pt>
                      <c:pt idx="1250">
                        <c:v>-12.48302862033484</c:v>
                      </c:pt>
                      <c:pt idx="1251">
                        <c:v>10.37799690811403</c:v>
                      </c:pt>
                      <c:pt idx="1252">
                        <c:v>-1.7047844215536641</c:v>
                      </c:pt>
                      <c:pt idx="1253">
                        <c:v>0.99059548836006039</c:v>
                      </c:pt>
                      <c:pt idx="1254">
                        <c:v>0.87651679180454056</c:v>
                      </c:pt>
                      <c:pt idx="1255">
                        <c:v>6.5361000925599999</c:v>
                      </c:pt>
                      <c:pt idx="1256">
                        <c:v>-7.4074716816155197</c:v>
                      </c:pt>
                      <c:pt idx="1257">
                        <c:v>4.2981114355762289</c:v>
                      </c:pt>
                      <c:pt idx="1258">
                        <c:v>-6.3680513220529864</c:v>
                      </c:pt>
                      <c:pt idx="1259">
                        <c:v>6.2538941462946136</c:v>
                      </c:pt>
                      <c:pt idx="1260">
                        <c:v>-8.5094414400356868</c:v>
                      </c:pt>
                      <c:pt idx="1261">
                        <c:v>-10.4827272464454</c:v>
                      </c:pt>
                      <c:pt idx="1262">
                        <c:v>9.4260471835477375</c:v>
                      </c:pt>
                      <c:pt idx="1263">
                        <c:v>-8.2329469676491502</c:v>
                      </c:pt>
                      <c:pt idx="1264">
                        <c:v>-5.0688063338105218</c:v>
                      </c:pt>
                      <c:pt idx="1265">
                        <c:v>-15.259296156669301</c:v>
                      </c:pt>
                      <c:pt idx="1266">
                        <c:v>8.0851843912995029</c:v>
                      </c:pt>
                      <c:pt idx="1267">
                        <c:v>0.1341570370104688</c:v>
                      </c:pt>
                      <c:pt idx="1268">
                        <c:v>-0.2536925513426368</c:v>
                      </c:pt>
                      <c:pt idx="1269">
                        <c:v>-14.070807015632139</c:v>
                      </c:pt>
                      <c:pt idx="1270">
                        <c:v>9.6340551427113432</c:v>
                      </c:pt>
                      <c:pt idx="1271">
                        <c:v>0.68806858284558836</c:v>
                      </c:pt>
                      <c:pt idx="1272">
                        <c:v>4.1854906503944056</c:v>
                      </c:pt>
                      <c:pt idx="1273">
                        <c:v>-4.9990867920754578</c:v>
                      </c:pt>
                      <c:pt idx="1274">
                        <c:v>-6.0147870909837184</c:v>
                      </c:pt>
                      <c:pt idx="1275">
                        <c:v>-0.2498063154340352</c:v>
                      </c:pt>
                      <c:pt idx="1276">
                        <c:v>2.0292079285419522</c:v>
                      </c:pt>
                      <c:pt idx="1277">
                        <c:v>-12.25545219131085</c:v>
                      </c:pt>
                      <c:pt idx="1278">
                        <c:v>0.18971797962240411</c:v>
                      </c:pt>
                      <c:pt idx="1279">
                        <c:v>2.136964635445719</c:v>
                      </c:pt>
                      <c:pt idx="1280">
                        <c:v>8.7865812254912115</c:v>
                      </c:pt>
                      <c:pt idx="1281">
                        <c:v>-0.63360876508585662</c:v>
                      </c:pt>
                      <c:pt idx="1282">
                        <c:v>6.4099824263737526</c:v>
                      </c:pt>
                      <c:pt idx="1283">
                        <c:v>-12.9037057082031</c:v>
                      </c:pt>
                      <c:pt idx="1284">
                        <c:v>-5.5707371715567042</c:v>
                      </c:pt>
                      <c:pt idx="1285">
                        <c:v>3.188314388583168</c:v>
                      </c:pt>
                      <c:pt idx="1286">
                        <c:v>5.7194260050202814</c:v>
                      </c:pt>
                      <c:pt idx="1287">
                        <c:v>8.1797438675211396</c:v>
                      </c:pt>
                      <c:pt idx="1288">
                        <c:v>11.2675507269782</c:v>
                      </c:pt>
                      <c:pt idx="1289">
                        <c:v>7.2475248303982447</c:v>
                      </c:pt>
                      <c:pt idx="1290">
                        <c:v>-6.5124142838010997</c:v>
                      </c:pt>
                      <c:pt idx="1291">
                        <c:v>-2.038781273746912</c:v>
                      </c:pt>
                      <c:pt idx="1292">
                        <c:v>-7.48209535900099</c:v>
                      </c:pt>
                      <c:pt idx="1293">
                        <c:v>-1.7710971769139721</c:v>
                      </c:pt>
                      <c:pt idx="1294">
                        <c:v>-7.4494915523506142</c:v>
                      </c:pt>
                      <c:pt idx="1295">
                        <c:v>9.9678514920677988E-2</c:v>
                      </c:pt>
                      <c:pt idx="1296">
                        <c:v>8.4878148123309884</c:v>
                      </c:pt>
                      <c:pt idx="1297">
                        <c:v>-0.89340325110248209</c:v>
                      </c:pt>
                      <c:pt idx="1298">
                        <c:v>-0.73073576852675126</c:v>
                      </c:pt>
                      <c:pt idx="1299">
                        <c:v>2.3739784093004488</c:v>
                      </c:pt>
                      <c:pt idx="1300">
                        <c:v>14.97022820890523</c:v>
                      </c:pt>
                      <c:pt idx="1301">
                        <c:v>3.3755925010510039</c:v>
                      </c:pt>
                      <c:pt idx="1302">
                        <c:v>3.0156556002079542</c:v>
                      </c:pt>
                      <c:pt idx="1303">
                        <c:v>14.48224056579337</c:v>
                      </c:pt>
                      <c:pt idx="1304">
                        <c:v>4.2521652110204711</c:v>
                      </c:pt>
                      <c:pt idx="1305">
                        <c:v>15.165055326043481</c:v>
                      </c:pt>
                      <c:pt idx="1306">
                        <c:v>-3.5579538403505451</c:v>
                      </c:pt>
                      <c:pt idx="1307">
                        <c:v>5.8354470980761217</c:v>
                      </c:pt>
                      <c:pt idx="1308">
                        <c:v>3.808150474089715</c:v>
                      </c:pt>
                      <c:pt idx="1309">
                        <c:v>11.630283903078229</c:v>
                      </c:pt>
                      <c:pt idx="1310">
                        <c:v>6.7472473243627702</c:v>
                      </c:pt>
                      <c:pt idx="1311">
                        <c:v>-2.0894056663233531</c:v>
                      </c:pt>
                      <c:pt idx="1312">
                        <c:v>2.4008788451471572</c:v>
                      </c:pt>
                      <c:pt idx="1313">
                        <c:v>-3.4739737342141011</c:v>
                      </c:pt>
                      <c:pt idx="1314">
                        <c:v>-5.1631254633014283</c:v>
                      </c:pt>
                      <c:pt idx="1315">
                        <c:v>-7.5017661373311828</c:v>
                      </c:pt>
                      <c:pt idx="1316">
                        <c:v>-4.3338088169581663</c:v>
                      </c:pt>
                      <c:pt idx="1317">
                        <c:v>1.8378609654204441</c:v>
                      </c:pt>
                      <c:pt idx="1318">
                        <c:v>-5.1487010008724958</c:v>
                      </c:pt>
                      <c:pt idx="1319">
                        <c:v>-0.9079618945984651</c:v>
                      </c:pt>
                      <c:pt idx="1320">
                        <c:v>-1.717788342738473</c:v>
                      </c:pt>
                      <c:pt idx="1321">
                        <c:v>7.0834854330574837</c:v>
                      </c:pt>
                      <c:pt idx="1322">
                        <c:v>-2.508203279254364</c:v>
                      </c:pt>
                      <c:pt idx="1323">
                        <c:v>-10.80714501028519</c:v>
                      </c:pt>
                      <c:pt idx="1324">
                        <c:v>3.6837573608405698</c:v>
                      </c:pt>
                      <c:pt idx="1325">
                        <c:v>8.6052683462765245</c:v>
                      </c:pt>
                      <c:pt idx="1326">
                        <c:v>7.2931335272168676</c:v>
                      </c:pt>
                      <c:pt idx="1327">
                        <c:v>3.5275267635831811</c:v>
                      </c:pt>
                      <c:pt idx="1328">
                        <c:v>0.48736118847938448</c:v>
                      </c:pt>
                      <c:pt idx="1329">
                        <c:v>4.3117142761050884</c:v>
                      </c:pt>
                      <c:pt idx="1330">
                        <c:v>13.574688551777751</c:v>
                      </c:pt>
                      <c:pt idx="1331">
                        <c:v>0.61838209311920711</c:v>
                      </c:pt>
                      <c:pt idx="1332">
                        <c:v>0.30355040132043248</c:v>
                      </c:pt>
                      <c:pt idx="1333">
                        <c:v>11.60282464826062</c:v>
                      </c:pt>
                      <c:pt idx="1334">
                        <c:v>1.3472044376648109</c:v>
                      </c:pt>
                      <c:pt idx="1335">
                        <c:v>6.3061940765168014</c:v>
                      </c:pt>
                      <c:pt idx="1336">
                        <c:v>7.4162057233236958</c:v>
                      </c:pt>
                      <c:pt idx="1337">
                        <c:v>-1.786124496184724</c:v>
                      </c:pt>
                      <c:pt idx="1338">
                        <c:v>0.94560400774377418</c:v>
                      </c:pt>
                      <c:pt idx="1339">
                        <c:v>2.0216650956654192</c:v>
                      </c:pt>
                      <c:pt idx="1340">
                        <c:v>-5.8219466878136263E-2</c:v>
                      </c:pt>
                      <c:pt idx="1341">
                        <c:v>9.184487013093749</c:v>
                      </c:pt>
                      <c:pt idx="1342">
                        <c:v>5.3583254805049796</c:v>
                      </c:pt>
                      <c:pt idx="1343">
                        <c:v>-2.7747502882329229</c:v>
                      </c:pt>
                      <c:pt idx="1344">
                        <c:v>5.566239418487049</c:v>
                      </c:pt>
                      <c:pt idx="1345">
                        <c:v>8.7860491027014564</c:v>
                      </c:pt>
                      <c:pt idx="1346">
                        <c:v>7.0475634807408181</c:v>
                      </c:pt>
                      <c:pt idx="1347">
                        <c:v>8.7857427810483824</c:v>
                      </c:pt>
                      <c:pt idx="1348">
                        <c:v>-9.6244612808911363</c:v>
                      </c:pt>
                      <c:pt idx="1349">
                        <c:v>-4.8475570196344444</c:v>
                      </c:pt>
                      <c:pt idx="1350">
                        <c:v>-4.9951201613708438</c:v>
                      </c:pt>
                      <c:pt idx="1351">
                        <c:v>4.0496947334487379</c:v>
                      </c:pt>
                      <c:pt idx="1352">
                        <c:v>7.4654857553537246</c:v>
                      </c:pt>
                      <c:pt idx="1353">
                        <c:v>-5.0199694564407409</c:v>
                      </c:pt>
                      <c:pt idx="1354">
                        <c:v>-4.323050591086786</c:v>
                      </c:pt>
                      <c:pt idx="1355">
                        <c:v>-3.7644649759990658</c:v>
                      </c:pt>
                      <c:pt idx="1356">
                        <c:v>-12.256303642882379</c:v>
                      </c:pt>
                      <c:pt idx="1357">
                        <c:v>4.1561089877231998</c:v>
                      </c:pt>
                      <c:pt idx="1358">
                        <c:v>-8.8058984676292997</c:v>
                      </c:pt>
                      <c:pt idx="1359">
                        <c:v>-1.7167487651821149</c:v>
                      </c:pt>
                      <c:pt idx="1360">
                        <c:v>-0.43095263020753982</c:v>
                      </c:pt>
                      <c:pt idx="1361">
                        <c:v>1.360449467396601</c:v>
                      </c:pt>
                      <c:pt idx="1362">
                        <c:v>-11.18029337750799</c:v>
                      </c:pt>
                      <c:pt idx="1363">
                        <c:v>-0.92305061132226096</c:v>
                      </c:pt>
                      <c:pt idx="1364">
                        <c:v>-2.6841120763898059</c:v>
                      </c:pt>
                      <c:pt idx="1365">
                        <c:v>0.89038296108810555</c:v>
                      </c:pt>
                      <c:pt idx="1366">
                        <c:v>-8.1855957929398713</c:v>
                      </c:pt>
                      <c:pt idx="1367">
                        <c:v>-5.4752337118147709</c:v>
                      </c:pt>
                      <c:pt idx="1368">
                        <c:v>4.5399956463624731</c:v>
                      </c:pt>
                      <c:pt idx="1369">
                        <c:v>-7.2106106117692788</c:v>
                      </c:pt>
                      <c:pt idx="1370">
                        <c:v>-8.0275878246098422</c:v>
                      </c:pt>
                      <c:pt idx="1371">
                        <c:v>-6.8320219698513176</c:v>
                      </c:pt>
                      <c:pt idx="1372">
                        <c:v>-5.4190959321563099</c:v>
                      </c:pt>
                      <c:pt idx="1373">
                        <c:v>-6.1567307022528341</c:v>
                      </c:pt>
                      <c:pt idx="1374">
                        <c:v>2.6272294832146379</c:v>
                      </c:pt>
                      <c:pt idx="1375">
                        <c:v>-4.2534847994982963</c:v>
                      </c:pt>
                      <c:pt idx="1376">
                        <c:v>8.4372231232232835</c:v>
                      </c:pt>
                      <c:pt idx="1377">
                        <c:v>-15.552530557199921</c:v>
                      </c:pt>
                      <c:pt idx="1378">
                        <c:v>-1.088899708324508</c:v>
                      </c:pt>
                      <c:pt idx="1379">
                        <c:v>9.9972326748427154</c:v>
                      </c:pt>
                      <c:pt idx="1380">
                        <c:v>-9.4685759954076225</c:v>
                      </c:pt>
                      <c:pt idx="1381">
                        <c:v>0.38253387957409801</c:v>
                      </c:pt>
                      <c:pt idx="1382">
                        <c:v>3.201291898174071</c:v>
                      </c:pt>
                      <c:pt idx="1383">
                        <c:v>4.1113182353185351</c:v>
                      </c:pt>
                      <c:pt idx="1384">
                        <c:v>-1.5434940735564431</c:v>
                      </c:pt>
                      <c:pt idx="1385">
                        <c:v>-4.5263914877887093</c:v>
                      </c:pt>
                      <c:pt idx="1386">
                        <c:v>-9.9951843267115379</c:v>
                      </c:pt>
                      <c:pt idx="1387">
                        <c:v>1.809444454159421</c:v>
                      </c:pt>
                      <c:pt idx="1388">
                        <c:v>-0.8004105572858532</c:v>
                      </c:pt>
                      <c:pt idx="1389">
                        <c:v>-3.3244744661485441</c:v>
                      </c:pt>
                      <c:pt idx="1390">
                        <c:v>-0.18523650888548299</c:v>
                      </c:pt>
                      <c:pt idx="1391">
                        <c:v>0.93970123429167041</c:v>
                      </c:pt>
                      <c:pt idx="1392">
                        <c:v>-0.59176228169852441</c:v>
                      </c:pt>
                      <c:pt idx="1393">
                        <c:v>6.717735191624743</c:v>
                      </c:pt>
                      <c:pt idx="1394">
                        <c:v>-0.57322635394674526</c:v>
                      </c:pt>
                      <c:pt idx="1395">
                        <c:v>-12.258407006056681</c:v>
                      </c:pt>
                      <c:pt idx="1396">
                        <c:v>-2.7126142151417771</c:v>
                      </c:pt>
                      <c:pt idx="1397">
                        <c:v>-4.3973910095252222</c:v>
                      </c:pt>
                      <c:pt idx="1398">
                        <c:v>-1.6639273247640141</c:v>
                      </c:pt>
                      <c:pt idx="1399">
                        <c:v>-4.7413239350108336</c:v>
                      </c:pt>
                      <c:pt idx="1400">
                        <c:v>1.8044375411445699</c:v>
                      </c:pt>
                      <c:pt idx="1401">
                        <c:v>-8.6688906076682475</c:v>
                      </c:pt>
                      <c:pt idx="1402">
                        <c:v>-6.3350245901594313</c:v>
                      </c:pt>
                      <c:pt idx="1403">
                        <c:v>-6.229829564500692</c:v>
                      </c:pt>
                      <c:pt idx="1404">
                        <c:v>0.19812773389691951</c:v>
                      </c:pt>
                      <c:pt idx="1405">
                        <c:v>-17.767114035404479</c:v>
                      </c:pt>
                      <c:pt idx="1406">
                        <c:v>1.7114333546837741</c:v>
                      </c:pt>
                      <c:pt idx="1407">
                        <c:v>5.7269828269605618</c:v>
                      </c:pt>
                      <c:pt idx="1408">
                        <c:v>2.5513817066875348</c:v>
                      </c:pt>
                      <c:pt idx="1409">
                        <c:v>2.1330793082735142</c:v>
                      </c:pt>
                      <c:pt idx="1410">
                        <c:v>-1.468447647147086</c:v>
                      </c:pt>
                      <c:pt idx="1411">
                        <c:v>-3.4925096089151071E-3</c:v>
                      </c:pt>
                      <c:pt idx="1412">
                        <c:v>12.45362223810185</c:v>
                      </c:pt>
                      <c:pt idx="1413">
                        <c:v>3.1652002041456728</c:v>
                      </c:pt>
                      <c:pt idx="1414">
                        <c:v>-7.4496953824019121</c:v>
                      </c:pt>
                      <c:pt idx="1415">
                        <c:v>4.5838642180211417</c:v>
                      </c:pt>
                      <c:pt idx="1416">
                        <c:v>4.6907035647163546</c:v>
                      </c:pt>
                      <c:pt idx="1417">
                        <c:v>8.1349251998246714</c:v>
                      </c:pt>
                      <c:pt idx="1418">
                        <c:v>10.342043966964861</c:v>
                      </c:pt>
                      <c:pt idx="1419">
                        <c:v>0.34774915946805068</c:v>
                      </c:pt>
                      <c:pt idx="1420">
                        <c:v>3.1889468579657869</c:v>
                      </c:pt>
                      <c:pt idx="1421">
                        <c:v>12.67278021094983</c:v>
                      </c:pt>
                      <c:pt idx="1422">
                        <c:v>15.79649822944797</c:v>
                      </c:pt>
                      <c:pt idx="1423">
                        <c:v>-1.71733275509543</c:v>
                      </c:pt>
                      <c:pt idx="1424">
                        <c:v>0.25250083150652752</c:v>
                      </c:pt>
                      <c:pt idx="1425">
                        <c:v>4.8807629893540554</c:v>
                      </c:pt>
                      <c:pt idx="1426">
                        <c:v>-4.6808652758484177</c:v>
                      </c:pt>
                      <c:pt idx="1427">
                        <c:v>-5.9858564219729073</c:v>
                      </c:pt>
                      <c:pt idx="1428">
                        <c:v>-14.72206236003419</c:v>
                      </c:pt>
                      <c:pt idx="1429">
                        <c:v>2.423943154637854</c:v>
                      </c:pt>
                      <c:pt idx="1430">
                        <c:v>4.6708897760856107</c:v>
                      </c:pt>
                      <c:pt idx="1431">
                        <c:v>-9.557788573655964</c:v>
                      </c:pt>
                      <c:pt idx="1432">
                        <c:v>3.2166924828821091</c:v>
                      </c:pt>
                      <c:pt idx="1433">
                        <c:v>-14.38828861534205</c:v>
                      </c:pt>
                      <c:pt idx="1434">
                        <c:v>-6.1106894983848674</c:v>
                      </c:pt>
                      <c:pt idx="1435">
                        <c:v>-1.0222488717398071</c:v>
                      </c:pt>
                      <c:pt idx="1436">
                        <c:v>-3.4395119955908799</c:v>
                      </c:pt>
                      <c:pt idx="1437">
                        <c:v>-8.1426095896785036</c:v>
                      </c:pt>
                      <c:pt idx="1438">
                        <c:v>-3.3128561551268811</c:v>
                      </c:pt>
                      <c:pt idx="1439">
                        <c:v>2.4472081689341292</c:v>
                      </c:pt>
                      <c:pt idx="1440">
                        <c:v>0.60399050165695156</c:v>
                      </c:pt>
                      <c:pt idx="1441">
                        <c:v>-6.244531383140373</c:v>
                      </c:pt>
                      <c:pt idx="1442">
                        <c:v>-5.003376690413238</c:v>
                      </c:pt>
                      <c:pt idx="1443">
                        <c:v>6.8225628083209449</c:v>
                      </c:pt>
                      <c:pt idx="1444">
                        <c:v>3.134582898165382</c:v>
                      </c:pt>
                      <c:pt idx="1445">
                        <c:v>-4.0258040737512264</c:v>
                      </c:pt>
                      <c:pt idx="1446">
                        <c:v>-3.9382626008227368</c:v>
                      </c:pt>
                      <c:pt idx="1447">
                        <c:v>10.07506631206545</c:v>
                      </c:pt>
                      <c:pt idx="1448">
                        <c:v>3.867936638131277</c:v>
                      </c:pt>
                      <c:pt idx="1449">
                        <c:v>2.4585130634725409</c:v>
                      </c:pt>
                      <c:pt idx="1450">
                        <c:v>-8.9870520846096014</c:v>
                      </c:pt>
                      <c:pt idx="1451">
                        <c:v>-3.799372003033326</c:v>
                      </c:pt>
                      <c:pt idx="1452">
                        <c:v>-6.2225881010065232</c:v>
                      </c:pt>
                      <c:pt idx="1453">
                        <c:v>-0.82727138334486272</c:v>
                      </c:pt>
                      <c:pt idx="1454">
                        <c:v>-6.975436140413068</c:v>
                      </c:pt>
                      <c:pt idx="1455">
                        <c:v>2.206762176294836</c:v>
                      </c:pt>
                      <c:pt idx="1456">
                        <c:v>5.9871491972594164</c:v>
                      </c:pt>
                      <c:pt idx="1457">
                        <c:v>9.3879929379619256</c:v>
                      </c:pt>
                      <c:pt idx="1458">
                        <c:v>3.6975458428182648</c:v>
                      </c:pt>
                      <c:pt idx="1459">
                        <c:v>10.145306760379089</c:v>
                      </c:pt>
                      <c:pt idx="1460">
                        <c:v>2.74735252508995</c:v>
                      </c:pt>
                      <c:pt idx="1461">
                        <c:v>4.0155245291936579</c:v>
                      </c:pt>
                      <c:pt idx="1462">
                        <c:v>10.14193207417078</c:v>
                      </c:pt>
                      <c:pt idx="1463">
                        <c:v>14.50943882879827</c:v>
                      </c:pt>
                      <c:pt idx="1464">
                        <c:v>4.6300541554617807</c:v>
                      </c:pt>
                      <c:pt idx="1465">
                        <c:v>2.5113639703108701</c:v>
                      </c:pt>
                      <c:pt idx="1466">
                        <c:v>-6.0130587319044571</c:v>
                      </c:pt>
                      <c:pt idx="1467">
                        <c:v>3.1576637615944532</c:v>
                      </c:pt>
                      <c:pt idx="1468">
                        <c:v>-1.8118009085915681</c:v>
                      </c:pt>
                      <c:pt idx="1469">
                        <c:v>-1.403402640236681</c:v>
                      </c:pt>
                      <c:pt idx="1470">
                        <c:v>-1.575453849704368</c:v>
                      </c:pt>
                      <c:pt idx="1471">
                        <c:v>14.40782052799241</c:v>
                      </c:pt>
                      <c:pt idx="1472">
                        <c:v>19.873616073165898</c:v>
                      </c:pt>
                      <c:pt idx="1473">
                        <c:v>-0.24304409010459949</c:v>
                      </c:pt>
                      <c:pt idx="1474">
                        <c:v>1.0361064488569449</c:v>
                      </c:pt>
                      <c:pt idx="1475">
                        <c:v>1.2254033817112839</c:v>
                      </c:pt>
                      <c:pt idx="1476">
                        <c:v>0.52977432126274893</c:v>
                      </c:pt>
                      <c:pt idx="1477">
                        <c:v>-0.14319570081543559</c:v>
                      </c:pt>
                      <c:pt idx="1478">
                        <c:v>-3.4287823812120042</c:v>
                      </c:pt>
                      <c:pt idx="1479">
                        <c:v>-0.88302541337743579</c:v>
                      </c:pt>
                      <c:pt idx="1480">
                        <c:v>6.2094385377584924</c:v>
                      </c:pt>
                      <c:pt idx="1481">
                        <c:v>-9.4691814795142495</c:v>
                      </c:pt>
                      <c:pt idx="1482">
                        <c:v>11.29865035235084</c:v>
                      </c:pt>
                      <c:pt idx="1483">
                        <c:v>8.5084383880458141</c:v>
                      </c:pt>
                      <c:pt idx="1484">
                        <c:v>3.0107466989275302</c:v>
                      </c:pt>
                      <c:pt idx="1485">
                        <c:v>4.9864523352315251</c:v>
                      </c:pt>
                      <c:pt idx="1486">
                        <c:v>3.1949552070436829</c:v>
                      </c:pt>
                      <c:pt idx="1487">
                        <c:v>-0.32594695556218778</c:v>
                      </c:pt>
                      <c:pt idx="1488">
                        <c:v>-0.52908608037103677</c:v>
                      </c:pt>
                      <c:pt idx="1489">
                        <c:v>12.73160667351007</c:v>
                      </c:pt>
                      <c:pt idx="1490">
                        <c:v>4.090816844748554</c:v>
                      </c:pt>
                      <c:pt idx="1491">
                        <c:v>-7.5326357475697439</c:v>
                      </c:pt>
                      <c:pt idx="1492">
                        <c:v>-5.6750508548297276</c:v>
                      </c:pt>
                      <c:pt idx="1493">
                        <c:v>-4.5968742941289573</c:v>
                      </c:pt>
                      <c:pt idx="1494">
                        <c:v>-0.2194794103245585</c:v>
                      </c:pt>
                      <c:pt idx="1495">
                        <c:v>-7.0257336032588604</c:v>
                      </c:pt>
                      <c:pt idx="1496">
                        <c:v>-7.9880345580232586</c:v>
                      </c:pt>
                      <c:pt idx="1497">
                        <c:v>-6.5496228746307823</c:v>
                      </c:pt>
                      <c:pt idx="1498">
                        <c:v>1.985606278447835</c:v>
                      </c:pt>
                      <c:pt idx="1499">
                        <c:v>-4.7133999618113309</c:v>
                      </c:pt>
                      <c:pt idx="1500">
                        <c:v>-0.43132026973153242</c:v>
                      </c:pt>
                      <c:pt idx="1501">
                        <c:v>11.80726302893483</c:v>
                      </c:pt>
                      <c:pt idx="1502">
                        <c:v>-3.8239089841045359</c:v>
                      </c:pt>
                      <c:pt idx="1503">
                        <c:v>-5.6229010330987643</c:v>
                      </c:pt>
                      <c:pt idx="1504">
                        <c:v>-4.6451353319151796</c:v>
                      </c:pt>
                      <c:pt idx="1505">
                        <c:v>-1.604404683832539</c:v>
                      </c:pt>
                      <c:pt idx="1506">
                        <c:v>16.763356325498609</c:v>
                      </c:pt>
                      <c:pt idx="1507">
                        <c:v>-1.1886570733192541</c:v>
                      </c:pt>
                      <c:pt idx="1508">
                        <c:v>-4.8750345565601272</c:v>
                      </c:pt>
                      <c:pt idx="1509">
                        <c:v>-2.2994824446658879</c:v>
                      </c:pt>
                      <c:pt idx="1510">
                        <c:v>-12.13619726846656</c:v>
                      </c:pt>
                      <c:pt idx="1511">
                        <c:v>3.784155074521077</c:v>
                      </c:pt>
                      <c:pt idx="1512">
                        <c:v>-6.7301719372547399</c:v>
                      </c:pt>
                      <c:pt idx="1513">
                        <c:v>-9.4518311109462821E-2</c:v>
                      </c:pt>
                      <c:pt idx="1514">
                        <c:v>-14.485880791128221</c:v>
                      </c:pt>
                      <c:pt idx="1515">
                        <c:v>-2.816152501946303</c:v>
                      </c:pt>
                      <c:pt idx="1516">
                        <c:v>2.9567928083914299</c:v>
                      </c:pt>
                      <c:pt idx="1517">
                        <c:v>-20.965168316186048</c:v>
                      </c:pt>
                      <c:pt idx="1518">
                        <c:v>-18.66198758787942</c:v>
                      </c:pt>
                      <c:pt idx="1519">
                        <c:v>-6.8803566128014486</c:v>
                      </c:pt>
                      <c:pt idx="1520">
                        <c:v>-15.174479896847791</c:v>
                      </c:pt>
                      <c:pt idx="1521">
                        <c:v>-2.8347595308575131</c:v>
                      </c:pt>
                      <c:pt idx="1522">
                        <c:v>4.37635887786272</c:v>
                      </c:pt>
                      <c:pt idx="1523">
                        <c:v>-2.4525487760957532</c:v>
                      </c:pt>
                      <c:pt idx="1524">
                        <c:v>-1.6316156969697739</c:v>
                      </c:pt>
                      <c:pt idx="1525">
                        <c:v>-4.1263746642729693</c:v>
                      </c:pt>
                      <c:pt idx="1526">
                        <c:v>6.5309792510510221</c:v>
                      </c:pt>
                      <c:pt idx="1527">
                        <c:v>8.1512716272626697</c:v>
                      </c:pt>
                      <c:pt idx="1528">
                        <c:v>1.0688436927914911</c:v>
                      </c:pt>
                      <c:pt idx="1529">
                        <c:v>-2.228464788480534</c:v>
                      </c:pt>
                      <c:pt idx="1530">
                        <c:v>6.3966128153212489</c:v>
                      </c:pt>
                      <c:pt idx="1531">
                        <c:v>8.6637995288272176</c:v>
                      </c:pt>
                      <c:pt idx="1532">
                        <c:v>7.67567263232832</c:v>
                      </c:pt>
                      <c:pt idx="1533">
                        <c:v>-0.73934999460317175</c:v>
                      </c:pt>
                      <c:pt idx="1534">
                        <c:v>-1.0115746012677851</c:v>
                      </c:pt>
                      <c:pt idx="1535">
                        <c:v>0.58033811258568535</c:v>
                      </c:pt>
                      <c:pt idx="1536">
                        <c:v>0.1187335262928397</c:v>
                      </c:pt>
                      <c:pt idx="1537">
                        <c:v>7.9187492794111467</c:v>
                      </c:pt>
                      <c:pt idx="1538">
                        <c:v>3.65657568773935</c:v>
                      </c:pt>
                      <c:pt idx="1539">
                        <c:v>-6.4260775713196594</c:v>
                      </c:pt>
                      <c:pt idx="1540">
                        <c:v>-6.1187441592492533</c:v>
                      </c:pt>
                      <c:pt idx="1541">
                        <c:v>-1.7612937945135629</c:v>
                      </c:pt>
                      <c:pt idx="1542">
                        <c:v>-4.5536127819481322</c:v>
                      </c:pt>
                      <c:pt idx="1543">
                        <c:v>-9.8569231689816501</c:v>
                      </c:pt>
                      <c:pt idx="1544">
                        <c:v>-4.1701642839291573</c:v>
                      </c:pt>
                      <c:pt idx="1545">
                        <c:v>2.0605055466038138</c:v>
                      </c:pt>
                      <c:pt idx="1546">
                        <c:v>-1.789745665191846</c:v>
                      </c:pt>
                      <c:pt idx="1547">
                        <c:v>-5.716914413348257</c:v>
                      </c:pt>
                      <c:pt idx="1548">
                        <c:v>-22.563964017927319</c:v>
                      </c:pt>
                      <c:pt idx="1549">
                        <c:v>-13.406197678823069</c:v>
                      </c:pt>
                      <c:pt idx="1550">
                        <c:v>-23.251699142172608</c:v>
                      </c:pt>
                      <c:pt idx="1551">
                        <c:v>-7.9639610774418124</c:v>
                      </c:pt>
                      <c:pt idx="1552">
                        <c:v>-5.9770125995400116</c:v>
                      </c:pt>
                      <c:pt idx="1553">
                        <c:v>-2.08756780894449</c:v>
                      </c:pt>
                      <c:pt idx="1554">
                        <c:v>0.27290618603559769</c:v>
                      </c:pt>
                      <c:pt idx="1555">
                        <c:v>-5.9660143340401968</c:v>
                      </c:pt>
                      <c:pt idx="1556">
                        <c:v>-10.2893095735036</c:v>
                      </c:pt>
                      <c:pt idx="1557">
                        <c:v>-1.550219899489288</c:v>
                      </c:pt>
                      <c:pt idx="1558">
                        <c:v>-1.041805822843989</c:v>
                      </c:pt>
                      <c:pt idx="1559">
                        <c:v>-9.6250290144769401</c:v>
                      </c:pt>
                      <c:pt idx="1560">
                        <c:v>8.844818970561084</c:v>
                      </c:pt>
                      <c:pt idx="1561">
                        <c:v>-3.9397588836168489</c:v>
                      </c:pt>
                      <c:pt idx="1562">
                        <c:v>5.2628923633109146</c:v>
                      </c:pt>
                      <c:pt idx="1563">
                        <c:v>-3.8151034236348238</c:v>
                      </c:pt>
                      <c:pt idx="1564">
                        <c:v>-12.05346978706771</c:v>
                      </c:pt>
                      <c:pt idx="1565">
                        <c:v>3.2715459067761512</c:v>
                      </c:pt>
                      <c:pt idx="1566">
                        <c:v>-4.469688999467353</c:v>
                      </c:pt>
                      <c:pt idx="1567">
                        <c:v>-3.352646995929168</c:v>
                      </c:pt>
                      <c:pt idx="1568">
                        <c:v>-10.170080074470469</c:v>
                      </c:pt>
                      <c:pt idx="1569">
                        <c:v>-21.09538528261622</c:v>
                      </c:pt>
                      <c:pt idx="1570">
                        <c:v>-11.590425469931461</c:v>
                      </c:pt>
                      <c:pt idx="1571">
                        <c:v>-1.670601132126676</c:v>
                      </c:pt>
                      <c:pt idx="1572">
                        <c:v>2.4791275534761978</c:v>
                      </c:pt>
                      <c:pt idx="1573">
                        <c:v>8.0546973823490138</c:v>
                      </c:pt>
                      <c:pt idx="1574">
                        <c:v>10.8152204027799</c:v>
                      </c:pt>
                    </c:numCache>
                  </c:numRef>
                </c:yVal>
                <c:smooth val="0"/>
                <c:extLst xmlns:c15="http://schemas.microsoft.com/office/drawing/2012/chart">
                  <c:ext xmlns:c16="http://schemas.microsoft.com/office/drawing/2014/chart" uri="{C3380CC4-5D6E-409C-BE32-E72D297353CC}">
                    <c16:uniqueId val="{00000006-01FD-41BB-A486-DB833710AF41}"/>
                  </c:ext>
                </c:extLst>
              </c15:ser>
            </c15:filteredScatterSeries>
            <c15:filteredScatterSeries>
              <c15:ser>
                <c:idx val="6"/>
                <c:order val="7"/>
                <c:tx>
                  <c:v>Erro DGNSS Filtro 𝚫W 0,05</c:v>
                </c:tx>
                <c:spPr>
                  <a:ln w="25400" cap="rnd">
                    <a:noFill/>
                    <a:round/>
                  </a:ln>
                  <a:effectLst/>
                </c:spPr>
                <c:marker>
                  <c:symbol val="circle"/>
                  <c:size val="2"/>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7) Erro DGNSS Filter'!$G$2:$G$6000</c15:sqref>
                        </c15:formulaRef>
                      </c:ext>
                    </c:extLst>
                    <c:numCache>
                      <c:formatCode>h:mm:ss</c:formatCode>
                      <c:ptCount val="5999"/>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numRef>
                </c:xVal>
                <c:yVal>
                  <c:numRef>
                    <c:extLst xmlns:c15="http://schemas.microsoft.com/office/drawing/2012/chart">
                      <c:ext xmlns:c15="http://schemas.microsoft.com/office/drawing/2012/chart" uri="{02D57815-91ED-43cb-92C2-25804820EDAC}">
                        <c15:formulaRef>
                          <c15:sqref>'7) Erro DGNSS Filter'!$D$2:$D$6000</c15:sqref>
                        </c15:formulaRef>
                      </c:ext>
                    </c:extLst>
                    <c:numCache>
                      <c:formatCode>General</c:formatCode>
                      <c:ptCount val="5999"/>
                      <c:pt idx="0">
                        <c:v>4.5747713431469617</c:v>
                      </c:pt>
                      <c:pt idx="1">
                        <c:v>4.9941623363187988</c:v>
                      </c:pt>
                      <c:pt idx="2">
                        <c:v>-0.97362471254464378</c:v>
                      </c:pt>
                      <c:pt idx="3">
                        <c:v>-1.058272602750655</c:v>
                      </c:pt>
                      <c:pt idx="4">
                        <c:v>-1.3205289204780331</c:v>
                      </c:pt>
                      <c:pt idx="5">
                        <c:v>2.5585407800118651</c:v>
                      </c:pt>
                      <c:pt idx="6">
                        <c:v>2.58054871460631</c:v>
                      </c:pt>
                      <c:pt idx="7">
                        <c:v>2.0179821674740692</c:v>
                      </c:pt>
                      <c:pt idx="8">
                        <c:v>2.120217577043662</c:v>
                      </c:pt>
                      <c:pt idx="9">
                        <c:v>2.09290559470627</c:v>
                      </c:pt>
                      <c:pt idx="10">
                        <c:v>2.515145439968522</c:v>
                      </c:pt>
                      <c:pt idx="11">
                        <c:v>2.5909274367146269</c:v>
                      </c:pt>
                      <c:pt idx="12">
                        <c:v>2.6957943277689211</c:v>
                      </c:pt>
                      <c:pt idx="13">
                        <c:v>2.7373411272696999</c:v>
                      </c:pt>
                      <c:pt idx="14">
                        <c:v>2.7113911106427229</c:v>
                      </c:pt>
                      <c:pt idx="15">
                        <c:v>2.696098363167144</c:v>
                      </c:pt>
                      <c:pt idx="16">
                        <c:v>2.7891669855886891</c:v>
                      </c:pt>
                      <c:pt idx="17">
                        <c:v>3.0593139702480352</c:v>
                      </c:pt>
                      <c:pt idx="18">
                        <c:v>3.3578995371576461</c:v>
                      </c:pt>
                      <c:pt idx="19">
                        <c:v>3.705337710617238</c:v>
                      </c:pt>
                      <c:pt idx="20">
                        <c:v>3.8982710503034088</c:v>
                      </c:pt>
                      <c:pt idx="21">
                        <c:v>3.719728629641843</c:v>
                      </c:pt>
                      <c:pt idx="22">
                        <c:v>3.4322125751704129</c:v>
                      </c:pt>
                      <c:pt idx="23">
                        <c:v>3.2411191652085511</c:v>
                      </c:pt>
                      <c:pt idx="24">
                        <c:v>2.8787443804834152</c:v>
                      </c:pt>
                      <c:pt idx="25">
                        <c:v>2.7021552903406638</c:v>
                      </c:pt>
                      <c:pt idx="26">
                        <c:v>2.637081575036798</c:v>
                      </c:pt>
                      <c:pt idx="27">
                        <c:v>2.5801433865557541</c:v>
                      </c:pt>
                      <c:pt idx="28">
                        <c:v>2.6244873632232171</c:v>
                      </c:pt>
                      <c:pt idx="29">
                        <c:v>2.5792297598294112</c:v>
                      </c:pt>
                      <c:pt idx="30">
                        <c:v>2.6007082428633201</c:v>
                      </c:pt>
                      <c:pt idx="31">
                        <c:v>2.4663918414080599</c:v>
                      </c:pt>
                      <c:pt idx="32">
                        <c:v>2.4362973662968992</c:v>
                      </c:pt>
                      <c:pt idx="33">
                        <c:v>2.4618201010489051</c:v>
                      </c:pt>
                      <c:pt idx="34">
                        <c:v>3.2602992098042578</c:v>
                      </c:pt>
                      <c:pt idx="35">
                        <c:v>3.2287102767890778</c:v>
                      </c:pt>
                      <c:pt idx="36">
                        <c:v>3.0414615534730389</c:v>
                      </c:pt>
                      <c:pt idx="37">
                        <c:v>2.7490617885799469</c:v>
                      </c:pt>
                      <c:pt idx="38">
                        <c:v>2.3408264700912649</c:v>
                      </c:pt>
                      <c:pt idx="39">
                        <c:v>3.033330312806553</c:v>
                      </c:pt>
                      <c:pt idx="40">
                        <c:v>3.1257483441237151</c:v>
                      </c:pt>
                      <c:pt idx="41">
                        <c:v>2.953690401104395</c:v>
                      </c:pt>
                      <c:pt idx="42">
                        <c:v>3.016481864909053</c:v>
                      </c:pt>
                      <c:pt idx="43">
                        <c:v>2.2376639145846151</c:v>
                      </c:pt>
                      <c:pt idx="44">
                        <c:v>3.2163803193174729</c:v>
                      </c:pt>
                      <c:pt idx="45">
                        <c:v>2.388702691644403</c:v>
                      </c:pt>
                      <c:pt idx="46">
                        <c:v>2.3865641484827531</c:v>
                      </c:pt>
                      <c:pt idx="47">
                        <c:v>2.348511013490957</c:v>
                      </c:pt>
                      <c:pt idx="48">
                        <c:v>3.3378910684044389</c:v>
                      </c:pt>
                      <c:pt idx="49">
                        <c:v>3.0810529406169662</c:v>
                      </c:pt>
                      <c:pt idx="50">
                        <c:v>2.5967163224912899</c:v>
                      </c:pt>
                      <c:pt idx="51">
                        <c:v>2.3533902293765259</c:v>
                      </c:pt>
                      <c:pt idx="52">
                        <c:v>2.2418960711024951</c:v>
                      </c:pt>
                      <c:pt idx="53">
                        <c:v>2.247062424661618</c:v>
                      </c:pt>
                      <c:pt idx="54">
                        <c:v>2.2930919914678292</c:v>
                      </c:pt>
                      <c:pt idx="55">
                        <c:v>2.2331954653707791</c:v>
                      </c:pt>
                      <c:pt idx="56">
                        <c:v>2.255111036786579</c:v>
                      </c:pt>
                      <c:pt idx="57">
                        <c:v>2.3725116442610479</c:v>
                      </c:pt>
                      <c:pt idx="58">
                        <c:v>2.3748010686861751</c:v>
                      </c:pt>
                      <c:pt idx="59">
                        <c:v>1.9674154063197269</c:v>
                      </c:pt>
                      <c:pt idx="60">
                        <c:v>2.2021583445248099</c:v>
                      </c:pt>
                      <c:pt idx="61">
                        <c:v>2.124365936700956</c:v>
                      </c:pt>
                      <c:pt idx="62">
                        <c:v>2.0653169419474811</c:v>
                      </c:pt>
                      <c:pt idx="63">
                        <c:v>2.0201096780693608</c:v>
                      </c:pt>
                      <c:pt idx="64">
                        <c:v>1.7977989015026961</c:v>
                      </c:pt>
                      <c:pt idx="65">
                        <c:v>1.6271572988381111</c:v>
                      </c:pt>
                      <c:pt idx="66">
                        <c:v>0.21052747346210951</c:v>
                      </c:pt>
                      <c:pt idx="67">
                        <c:v>1.100938942269748</c:v>
                      </c:pt>
                      <c:pt idx="68">
                        <c:v>1.1416411096082499</c:v>
                      </c:pt>
                      <c:pt idx="69">
                        <c:v>1.206094927401447</c:v>
                      </c:pt>
                      <c:pt idx="70">
                        <c:v>1.3034649581125279</c:v>
                      </c:pt>
                      <c:pt idx="71">
                        <c:v>1.2378030103127819</c:v>
                      </c:pt>
                      <c:pt idx="72">
                        <c:v>1.0582290439226849</c:v>
                      </c:pt>
                      <c:pt idx="73">
                        <c:v>0.79540853903678976</c:v>
                      </c:pt>
                      <c:pt idx="74">
                        <c:v>0.58372742508952724</c:v>
                      </c:pt>
                      <c:pt idx="75">
                        <c:v>0.43547179916248391</c:v>
                      </c:pt>
                      <c:pt idx="76">
                        <c:v>0.45328151608336381</c:v>
                      </c:pt>
                      <c:pt idx="77">
                        <c:v>0.47446800896590879</c:v>
                      </c:pt>
                      <c:pt idx="78">
                        <c:v>0.45271899992833919</c:v>
                      </c:pt>
                      <c:pt idx="79">
                        <c:v>0.41404513036103507</c:v>
                      </c:pt>
                      <c:pt idx="80">
                        <c:v>0.42354381763054982</c:v>
                      </c:pt>
                      <c:pt idx="81">
                        <c:v>0.47124997897584769</c:v>
                      </c:pt>
                      <c:pt idx="82">
                        <c:v>0.31586342764827402</c:v>
                      </c:pt>
                      <c:pt idx="83">
                        <c:v>-5.9751253730177242E-2</c:v>
                      </c:pt>
                      <c:pt idx="84">
                        <c:v>1.347523875968113</c:v>
                      </c:pt>
                      <c:pt idx="85">
                        <c:v>1.2657473331490039</c:v>
                      </c:pt>
                      <c:pt idx="86">
                        <c:v>1.170216366860336</c:v>
                      </c:pt>
                      <c:pt idx="87">
                        <c:v>-0.79291781561580377</c:v>
                      </c:pt>
                      <c:pt idx="88">
                        <c:v>-0.89513432331833798</c:v>
                      </c:pt>
                      <c:pt idx="89">
                        <c:v>-0.87918723145782718</c:v>
                      </c:pt>
                      <c:pt idx="90">
                        <c:v>1.226955557835028</c:v>
                      </c:pt>
                      <c:pt idx="91">
                        <c:v>1.1130930401654211</c:v>
                      </c:pt>
                      <c:pt idx="92">
                        <c:v>0.79984808407970798</c:v>
                      </c:pt>
                      <c:pt idx="93">
                        <c:v>0.44970604085347221</c:v>
                      </c:pt>
                      <c:pt idx="94">
                        <c:v>0.16981578841059891</c:v>
                      </c:pt>
                      <c:pt idx="95">
                        <c:v>-0.13964545752144131</c:v>
                      </c:pt>
                      <c:pt idx="96">
                        <c:v>-0.35283064909677619</c:v>
                      </c:pt>
                      <c:pt idx="97">
                        <c:v>-0.54551987739141017</c:v>
                      </c:pt>
                      <c:pt idx="98">
                        <c:v>-0.86584761142018318</c:v>
                      </c:pt>
                      <c:pt idx="99">
                        <c:v>-2.515153169543181</c:v>
                      </c:pt>
                      <c:pt idx="100">
                        <c:v>-2.51283701693812</c:v>
                      </c:pt>
                      <c:pt idx="101">
                        <c:v>-2.4589663674787809</c:v>
                      </c:pt>
                      <c:pt idx="102">
                        <c:v>-2.3828264118813518</c:v>
                      </c:pt>
                      <c:pt idx="103">
                        <c:v>-2.403227046025846</c:v>
                      </c:pt>
                      <c:pt idx="104">
                        <c:v>-2.551938451001496</c:v>
                      </c:pt>
                      <c:pt idx="105">
                        <c:v>-2.6500149542234608</c:v>
                      </c:pt>
                      <c:pt idx="106">
                        <c:v>-2.7166225623427458</c:v>
                      </c:pt>
                      <c:pt idx="107">
                        <c:v>-2.7771856100326469</c:v>
                      </c:pt>
                      <c:pt idx="108">
                        <c:v>-2.7790920688256668</c:v>
                      </c:pt>
                      <c:pt idx="109">
                        <c:v>-2.51928592696094</c:v>
                      </c:pt>
                      <c:pt idx="110">
                        <c:v>-2.345105501609738</c:v>
                      </c:pt>
                      <c:pt idx="111">
                        <c:v>-2.209148913184579</c:v>
                      </c:pt>
                      <c:pt idx="112">
                        <c:v>-2.382859129185066</c:v>
                      </c:pt>
                      <c:pt idx="113">
                        <c:v>-2.5856840378142829</c:v>
                      </c:pt>
                      <c:pt idx="114">
                        <c:v>-2.2161256439954409</c:v>
                      </c:pt>
                      <c:pt idx="115">
                        <c:v>-2.5312359130841049</c:v>
                      </c:pt>
                      <c:pt idx="116">
                        <c:v>-2.2943108599177018</c:v>
                      </c:pt>
                      <c:pt idx="117">
                        <c:v>-1.950948499754372</c:v>
                      </c:pt>
                      <c:pt idx="118">
                        <c:v>-1.707264609402567</c:v>
                      </c:pt>
                      <c:pt idx="119">
                        <c:v>-1.41198933227521</c:v>
                      </c:pt>
                      <c:pt idx="120">
                        <c:v>-1.4249399376604359</c:v>
                      </c:pt>
                      <c:pt idx="121">
                        <c:v>-1.5320818080651051</c:v>
                      </c:pt>
                      <c:pt idx="122">
                        <c:v>-1.6575151829274699</c:v>
                      </c:pt>
                      <c:pt idx="123">
                        <c:v>-1.793320320110976</c:v>
                      </c:pt>
                      <c:pt idx="124">
                        <c:v>-1.677419870358833</c:v>
                      </c:pt>
                      <c:pt idx="125">
                        <c:v>-1.6276282092593919</c:v>
                      </c:pt>
                      <c:pt idx="126">
                        <c:v>-1.67634364684272</c:v>
                      </c:pt>
                      <c:pt idx="127">
                        <c:v>-1.605124943543057</c:v>
                      </c:pt>
                      <c:pt idx="128">
                        <c:v>-1.388135717766128</c:v>
                      </c:pt>
                      <c:pt idx="129">
                        <c:v>-0.33988511216282369</c:v>
                      </c:pt>
                      <c:pt idx="130">
                        <c:v>-0.40212509156095871</c:v>
                      </c:pt>
                      <c:pt idx="131">
                        <c:v>-0.47517783830771582</c:v>
                      </c:pt>
                      <c:pt idx="132">
                        <c:v>-0.57413412432465505</c:v>
                      </c:pt>
                      <c:pt idx="133">
                        <c:v>-0.6656096046954677</c:v>
                      </c:pt>
                      <c:pt idx="134">
                        <c:v>-0.57415204066779602</c:v>
                      </c:pt>
                      <c:pt idx="135">
                        <c:v>-0.38699205930828362</c:v>
                      </c:pt>
                      <c:pt idx="136">
                        <c:v>-0.2254952342231985</c:v>
                      </c:pt>
                      <c:pt idx="137">
                        <c:v>-4.4453343374212043E-2</c:v>
                      </c:pt>
                      <c:pt idx="138">
                        <c:v>-0.1006186243312414</c:v>
                      </c:pt>
                      <c:pt idx="139">
                        <c:v>-7.6929982008165892E-2</c:v>
                      </c:pt>
                      <c:pt idx="140">
                        <c:v>-0.20238807752986079</c:v>
                      </c:pt>
                      <c:pt idx="141">
                        <c:v>-0.26955703648036861</c:v>
                      </c:pt>
                      <c:pt idx="142">
                        <c:v>-0.38903320149695703</c:v>
                      </c:pt>
                      <c:pt idx="143">
                        <c:v>-0.27825882886488928</c:v>
                      </c:pt>
                      <c:pt idx="144">
                        <c:v>-4.5527458151189568E-2</c:v>
                      </c:pt>
                      <c:pt idx="145">
                        <c:v>0.13634592852599281</c:v>
                      </c:pt>
                      <c:pt idx="146">
                        <c:v>0.27322893167933587</c:v>
                      </c:pt>
                      <c:pt idx="147">
                        <c:v>0.27493151357058238</c:v>
                      </c:pt>
                      <c:pt idx="148">
                        <c:v>0.27095157498779032</c:v>
                      </c:pt>
                      <c:pt idx="149">
                        <c:v>0.37816416131200759</c:v>
                      </c:pt>
                      <c:pt idx="150">
                        <c:v>0.24294433940142801</c:v>
                      </c:pt>
                      <c:pt idx="151">
                        <c:v>9.2670545794469913E-2</c:v>
                      </c:pt>
                      <c:pt idx="152">
                        <c:v>-0.230727868085702</c:v>
                      </c:pt>
                      <c:pt idx="153">
                        <c:v>-0.43040914552148712</c:v>
                      </c:pt>
                      <c:pt idx="154">
                        <c:v>-0.67134763389240393</c:v>
                      </c:pt>
                      <c:pt idx="155">
                        <c:v>-0.69011313857644074</c:v>
                      </c:pt>
                      <c:pt idx="156">
                        <c:v>-0.3935883181722063</c:v>
                      </c:pt>
                      <c:pt idx="157">
                        <c:v>-0.1960444712517532</c:v>
                      </c:pt>
                      <c:pt idx="158">
                        <c:v>-0.1238896049376805</c:v>
                      </c:pt>
                      <c:pt idx="159">
                        <c:v>-0.23017400948079161</c:v>
                      </c:pt>
                      <c:pt idx="160">
                        <c:v>-0.28572796232543451</c:v>
                      </c:pt>
                      <c:pt idx="161">
                        <c:v>-0.42304336167300532</c:v>
                      </c:pt>
                      <c:pt idx="162">
                        <c:v>-0.66850501971942011</c:v>
                      </c:pt>
                      <c:pt idx="163">
                        <c:v>-0.97731492112467833</c:v>
                      </c:pt>
                      <c:pt idx="164">
                        <c:v>-1.0766735227181481</c:v>
                      </c:pt>
                      <c:pt idx="165">
                        <c:v>-1.18125910013872</c:v>
                      </c:pt>
                      <c:pt idx="166">
                        <c:v>-1.1610308837383989</c:v>
                      </c:pt>
                      <c:pt idx="167">
                        <c:v>-2.4401266152671282</c:v>
                      </c:pt>
                      <c:pt idx="168">
                        <c:v>-0.47328023255373081</c:v>
                      </c:pt>
                      <c:pt idx="169">
                        <c:v>-0.31089858275762822</c:v>
                      </c:pt>
                      <c:pt idx="170">
                        <c:v>-0.1959620279701276</c:v>
                      </c:pt>
                      <c:pt idx="171">
                        <c:v>-2.3586656962253461</c:v>
                      </c:pt>
                      <c:pt idx="172">
                        <c:v>-2.3624346688094011</c:v>
                      </c:pt>
                      <c:pt idx="173">
                        <c:v>-0.16082038318392969</c:v>
                      </c:pt>
                      <c:pt idx="174">
                        <c:v>-2.3527364862237401</c:v>
                      </c:pt>
                      <c:pt idx="175">
                        <c:v>-2.437217798289335</c:v>
                      </c:pt>
                      <c:pt idx="176">
                        <c:v>-2.660533481062727</c:v>
                      </c:pt>
                      <c:pt idx="177">
                        <c:v>-2.530596732861405</c:v>
                      </c:pt>
                      <c:pt idx="178">
                        <c:v>-2.352755705073347</c:v>
                      </c:pt>
                      <c:pt idx="179">
                        <c:v>-2.2079959488197711</c:v>
                      </c:pt>
                      <c:pt idx="180">
                        <c:v>-1.9291783581997859</c:v>
                      </c:pt>
                      <c:pt idx="181">
                        <c:v>-1.7569501246224839</c:v>
                      </c:pt>
                      <c:pt idx="182">
                        <c:v>-1.804043749145454</c:v>
                      </c:pt>
                      <c:pt idx="183">
                        <c:v>-1.962660328874239</c:v>
                      </c:pt>
                      <c:pt idx="184">
                        <c:v>-2.0800724897213891</c:v>
                      </c:pt>
                      <c:pt idx="185">
                        <c:v>-2.3677890511780331</c:v>
                      </c:pt>
                      <c:pt idx="186">
                        <c:v>-2.5124183795725328</c:v>
                      </c:pt>
                      <c:pt idx="187">
                        <c:v>-2.3545318648910731</c:v>
                      </c:pt>
                      <c:pt idx="188">
                        <c:v>-2.1312366803066909</c:v>
                      </c:pt>
                      <c:pt idx="189">
                        <c:v>-1.9783836913693691</c:v>
                      </c:pt>
                      <c:pt idx="190">
                        <c:v>-1.834098336262781</c:v>
                      </c:pt>
                      <c:pt idx="191">
                        <c:v>-1.8591725430297159</c:v>
                      </c:pt>
                      <c:pt idx="192">
                        <c:v>-2.1737550683391542</c:v>
                      </c:pt>
                      <c:pt idx="193">
                        <c:v>-2.387141002544074</c:v>
                      </c:pt>
                      <c:pt idx="194">
                        <c:v>-2.3188479476704118</c:v>
                      </c:pt>
                      <c:pt idx="195">
                        <c:v>-2.4469739868246991</c:v>
                      </c:pt>
                      <c:pt idx="196">
                        <c:v>-2.2064734418885159</c:v>
                      </c:pt>
                      <c:pt idx="197">
                        <c:v>-0.479455035241247</c:v>
                      </c:pt>
                      <c:pt idx="198">
                        <c:v>-0.47266239964255419</c:v>
                      </c:pt>
                      <c:pt idx="199">
                        <c:v>-0.44266703896225612</c:v>
                      </c:pt>
                      <c:pt idx="200">
                        <c:v>-2.4166139244146811</c:v>
                      </c:pt>
                      <c:pt idx="201">
                        <c:v>-2.4154867886461049</c:v>
                      </c:pt>
                      <c:pt idx="202">
                        <c:v>-2.5066172404029001</c:v>
                      </c:pt>
                      <c:pt idx="203">
                        <c:v>-2.683183134807551</c:v>
                      </c:pt>
                      <c:pt idx="204">
                        <c:v>-2.7357894953516859</c:v>
                      </c:pt>
                      <c:pt idx="205">
                        <c:v>-2.651186803182541</c:v>
                      </c:pt>
                      <c:pt idx="206">
                        <c:v>-2.6189139895736</c:v>
                      </c:pt>
                      <c:pt idx="207">
                        <c:v>-2.5828471929885422</c:v>
                      </c:pt>
                      <c:pt idx="208">
                        <c:v>-2.559177749723244</c:v>
                      </c:pt>
                      <c:pt idx="209">
                        <c:v>-2.3018153801704422</c:v>
                      </c:pt>
                      <c:pt idx="210">
                        <c:v>-2.1730820472322581</c:v>
                      </c:pt>
                      <c:pt idx="211">
                        <c:v>-2.070919662111335</c:v>
                      </c:pt>
                      <c:pt idx="212">
                        <c:v>-2.0485906009089989</c:v>
                      </c:pt>
                      <c:pt idx="213">
                        <c:v>-2.0402693674389769</c:v>
                      </c:pt>
                      <c:pt idx="214">
                        <c:v>-1.879823182464992</c:v>
                      </c:pt>
                      <c:pt idx="215">
                        <c:v>-1.8447583746176739</c:v>
                      </c:pt>
                      <c:pt idx="216">
                        <c:v>-1.82093714349626</c:v>
                      </c:pt>
                      <c:pt idx="217">
                        <c:v>-1.8919665518010409</c:v>
                      </c:pt>
                      <c:pt idx="218">
                        <c:v>-2.0059599408493138</c:v>
                      </c:pt>
                      <c:pt idx="219">
                        <c:v>-1.8752940493565571</c:v>
                      </c:pt>
                      <c:pt idx="220">
                        <c:v>-1.5549726816776119</c:v>
                      </c:pt>
                      <c:pt idx="221">
                        <c:v>-1.1379927799785181</c:v>
                      </c:pt>
                      <c:pt idx="222">
                        <c:v>-0.95036081469420808</c:v>
                      </c:pt>
                      <c:pt idx="223">
                        <c:v>-0.89437487251216641</c:v>
                      </c:pt>
                      <c:pt idx="224">
                        <c:v>-1.0526336746948191</c:v>
                      </c:pt>
                      <c:pt idx="225">
                        <c:v>-1.0824189397187149</c:v>
                      </c:pt>
                      <c:pt idx="226">
                        <c:v>-0.93149472883449558</c:v>
                      </c:pt>
                      <c:pt idx="227">
                        <c:v>-0.64521716673455809</c:v>
                      </c:pt>
                      <c:pt idx="228">
                        <c:v>-0.55093789803837745</c:v>
                      </c:pt>
                      <c:pt idx="229">
                        <c:v>-0.48843816882972041</c:v>
                      </c:pt>
                      <c:pt idx="230">
                        <c:v>-0.36924678407251288</c:v>
                      </c:pt>
                      <c:pt idx="231">
                        <c:v>-4.4843325229790468E-2</c:v>
                      </c:pt>
                      <c:pt idx="232">
                        <c:v>1.201794540492695E-2</c:v>
                      </c:pt>
                      <c:pt idx="233">
                        <c:v>0.66371932248968502</c:v>
                      </c:pt>
                      <c:pt idx="234">
                        <c:v>0.89259953211301268</c:v>
                      </c:pt>
                      <c:pt idx="235">
                        <c:v>0.83679213250285056</c:v>
                      </c:pt>
                      <c:pt idx="236">
                        <c:v>0.94768191035859051</c:v>
                      </c:pt>
                      <c:pt idx="237">
                        <c:v>1.0739575117820459</c:v>
                      </c:pt>
                      <c:pt idx="238">
                        <c:v>1.327827706691759</c:v>
                      </c:pt>
                      <c:pt idx="239">
                        <c:v>1.563425423335669</c:v>
                      </c:pt>
                      <c:pt idx="240">
                        <c:v>1.403588351649995</c:v>
                      </c:pt>
                      <c:pt idx="241">
                        <c:v>2.1607853117150451</c:v>
                      </c:pt>
                      <c:pt idx="242">
                        <c:v>2.3282736053022228</c:v>
                      </c:pt>
                      <c:pt idx="243">
                        <c:v>2.4325280799084652</c:v>
                      </c:pt>
                      <c:pt idx="244">
                        <c:v>2.530680106495319</c:v>
                      </c:pt>
                      <c:pt idx="245">
                        <c:v>2.646096238214048</c:v>
                      </c:pt>
                      <c:pt idx="246">
                        <c:v>2.5863840982703681</c:v>
                      </c:pt>
                      <c:pt idx="247">
                        <c:v>2.468522326495199</c:v>
                      </c:pt>
                      <c:pt idx="248">
                        <c:v>2.480149992385881</c:v>
                      </c:pt>
                      <c:pt idx="249">
                        <c:v>2.5017985251673038</c:v>
                      </c:pt>
                      <c:pt idx="250">
                        <c:v>2.2941893157358408</c:v>
                      </c:pt>
                      <c:pt idx="251">
                        <c:v>2.0051476096130778</c:v>
                      </c:pt>
                      <c:pt idx="252">
                        <c:v>1.8038527833944129</c:v>
                      </c:pt>
                      <c:pt idx="253">
                        <c:v>1.6801707954678851</c:v>
                      </c:pt>
                      <c:pt idx="254">
                        <c:v>1.592337001104325</c:v>
                      </c:pt>
                      <c:pt idx="255">
                        <c:v>1.5453890022058601</c:v>
                      </c:pt>
                      <c:pt idx="256">
                        <c:v>1.464264982046781</c:v>
                      </c:pt>
                      <c:pt idx="257">
                        <c:v>1.473969257984761</c:v>
                      </c:pt>
                      <c:pt idx="258">
                        <c:v>1.543290020320361</c:v>
                      </c:pt>
                      <c:pt idx="259">
                        <c:v>1.381372815412989</c:v>
                      </c:pt>
                      <c:pt idx="260">
                        <c:v>1.292433061741026</c:v>
                      </c:pt>
                      <c:pt idx="261">
                        <c:v>1.0144760176484591</c:v>
                      </c:pt>
                      <c:pt idx="262">
                        <c:v>0.65642077274823207</c:v>
                      </c:pt>
                      <c:pt idx="263">
                        <c:v>0.31768507870466112</c:v>
                      </c:pt>
                      <c:pt idx="264">
                        <c:v>0.29415453568602018</c:v>
                      </c:pt>
                      <c:pt idx="265">
                        <c:v>0.35970904256308972</c:v>
                      </c:pt>
                      <c:pt idx="266">
                        <c:v>0.47241831383921551</c:v>
                      </c:pt>
                      <c:pt idx="267">
                        <c:v>0.59256556686222706</c:v>
                      </c:pt>
                      <c:pt idx="268">
                        <c:v>0.65384251963945084</c:v>
                      </c:pt>
                      <c:pt idx="269">
                        <c:v>0.62097387603002008</c:v>
                      </c:pt>
                      <c:pt idx="270">
                        <c:v>0.57848607803072682</c:v>
                      </c:pt>
                      <c:pt idx="271">
                        <c:v>0.69253771995182134</c:v>
                      </c:pt>
                      <c:pt idx="272">
                        <c:v>0.84084777711350456</c:v>
                      </c:pt>
                      <c:pt idx="273">
                        <c:v>0.79737205524408372</c:v>
                      </c:pt>
                      <c:pt idx="274">
                        <c:v>0.90117167535633402</c:v>
                      </c:pt>
                      <c:pt idx="275">
                        <c:v>0.25459040385398413</c:v>
                      </c:pt>
                      <c:pt idx="276">
                        <c:v>8.8608845122703297E-2</c:v>
                      </c:pt>
                      <c:pt idx="277">
                        <c:v>8.2764431243208425E-2</c:v>
                      </c:pt>
                      <c:pt idx="278">
                        <c:v>0.26344291653326268</c:v>
                      </c:pt>
                      <c:pt idx="279">
                        <c:v>0.4436090325103243</c:v>
                      </c:pt>
                      <c:pt idx="280">
                        <c:v>0.55429753431011242</c:v>
                      </c:pt>
                      <c:pt idx="281">
                        <c:v>0.50094002390772119</c:v>
                      </c:pt>
                      <c:pt idx="282">
                        <c:v>0.27602386098167742</c:v>
                      </c:pt>
                      <c:pt idx="283">
                        <c:v>1.208514008354963</c:v>
                      </c:pt>
                      <c:pt idx="284">
                        <c:v>1.2328174999021739</c:v>
                      </c:pt>
                      <c:pt idx="285">
                        <c:v>-8.7768563153893652E-3</c:v>
                      </c:pt>
                      <c:pt idx="286">
                        <c:v>1.0179157841662509</c:v>
                      </c:pt>
                      <c:pt idx="287">
                        <c:v>-0.21394610370408809</c:v>
                      </c:pt>
                      <c:pt idx="288">
                        <c:v>0.84934810142223549</c:v>
                      </c:pt>
                      <c:pt idx="289">
                        <c:v>0.84571716855079315</c:v>
                      </c:pt>
                      <c:pt idx="290">
                        <c:v>0.82562387651415903</c:v>
                      </c:pt>
                      <c:pt idx="291">
                        <c:v>0.92163338743400458</c:v>
                      </c:pt>
                      <c:pt idx="292">
                        <c:v>1.0949946900586389</c:v>
                      </c:pt>
                      <c:pt idx="293">
                        <c:v>1.2447074241196141</c:v>
                      </c:pt>
                      <c:pt idx="294">
                        <c:v>1.2331738624191619</c:v>
                      </c:pt>
                      <c:pt idx="295">
                        <c:v>1.03097885350826</c:v>
                      </c:pt>
                      <c:pt idx="296">
                        <c:v>0.76712849935860239</c:v>
                      </c:pt>
                      <c:pt idx="297">
                        <c:v>0.53532069063862964</c:v>
                      </c:pt>
                      <c:pt idx="298">
                        <c:v>0.22748422358344719</c:v>
                      </c:pt>
                      <c:pt idx="299">
                        <c:v>-1.2904828118353889E-2</c:v>
                      </c:pt>
                      <c:pt idx="300">
                        <c:v>-0.17539215846153289</c:v>
                      </c:pt>
                      <c:pt idx="301">
                        <c:v>-0.1192598536857379</c:v>
                      </c:pt>
                      <c:pt idx="302">
                        <c:v>-4.9569594448106623E-2</c:v>
                      </c:pt>
                      <c:pt idx="303">
                        <c:v>4.6515994891114458E-2</c:v>
                      </c:pt>
                      <c:pt idx="304">
                        <c:v>-1.7084373640093711E-2</c:v>
                      </c:pt>
                      <c:pt idx="305">
                        <c:v>-0.15481083583518979</c:v>
                      </c:pt>
                      <c:pt idx="306">
                        <c:v>-0.22586339397642999</c:v>
                      </c:pt>
                      <c:pt idx="307">
                        <c:v>-0.33931817354153609</c:v>
                      </c:pt>
                      <c:pt idx="308">
                        <c:v>-0.42577138021961092</c:v>
                      </c:pt>
                      <c:pt idx="309">
                        <c:v>-0.46079091443804798</c:v>
                      </c:pt>
                      <c:pt idx="310">
                        <c:v>-0.29814163428499107</c:v>
                      </c:pt>
                      <c:pt idx="311">
                        <c:v>-0.27500932983283549</c:v>
                      </c:pt>
                      <c:pt idx="312">
                        <c:v>-0.33462279572074061</c:v>
                      </c:pt>
                      <c:pt idx="313">
                        <c:v>-0.40804500753713813</c:v>
                      </c:pt>
                      <c:pt idx="314">
                        <c:v>-0.7582294116090541</c:v>
                      </c:pt>
                      <c:pt idx="315">
                        <c:v>-0.57852083224684614</c:v>
                      </c:pt>
                      <c:pt idx="316">
                        <c:v>-0.76818942911763588</c:v>
                      </c:pt>
                      <c:pt idx="317">
                        <c:v>-0.97898218985728358</c:v>
                      </c:pt>
                      <c:pt idx="318">
                        <c:v>-1.131488904373025</c:v>
                      </c:pt>
                      <c:pt idx="319">
                        <c:v>-1.3524733479550051</c:v>
                      </c:pt>
                      <c:pt idx="320">
                        <c:v>-1.615758427725716</c:v>
                      </c:pt>
                      <c:pt idx="321">
                        <c:v>-1.7605094143254549</c:v>
                      </c:pt>
                      <c:pt idx="322">
                        <c:v>-1.661684457389333</c:v>
                      </c:pt>
                      <c:pt idx="323">
                        <c:v>-1.650544885056223</c:v>
                      </c:pt>
                      <c:pt idx="324">
                        <c:v>-1.5790854436992789</c:v>
                      </c:pt>
                      <c:pt idx="325">
                        <c:v>-1.316606011837226</c:v>
                      </c:pt>
                      <c:pt idx="326">
                        <c:v>-1.1088875047187421</c:v>
                      </c:pt>
                      <c:pt idx="327">
                        <c:v>-1.02391281024048</c:v>
                      </c:pt>
                      <c:pt idx="328">
                        <c:v>-1.1354931932953951</c:v>
                      </c:pt>
                      <c:pt idx="329">
                        <c:v>-1.181756254595242</c:v>
                      </c:pt>
                      <c:pt idx="330">
                        <c:v>-1.244007886173544</c:v>
                      </c:pt>
                      <c:pt idx="331">
                        <c:v>-1.3541704602359379</c:v>
                      </c:pt>
                      <c:pt idx="332">
                        <c:v>-1.1092206492882719</c:v>
                      </c:pt>
                      <c:pt idx="333">
                        <c:v>-0.80289706042686482</c:v>
                      </c:pt>
                      <c:pt idx="334">
                        <c:v>-0.51795849689630213</c:v>
                      </c:pt>
                      <c:pt idx="335">
                        <c:v>-0.44297886932838298</c:v>
                      </c:pt>
                      <c:pt idx="336">
                        <c:v>2.1738221079416178</c:v>
                      </c:pt>
                      <c:pt idx="337">
                        <c:v>1.925475826546859</c:v>
                      </c:pt>
                      <c:pt idx="338">
                        <c:v>-0.93380826585298415</c:v>
                      </c:pt>
                      <c:pt idx="339">
                        <c:v>1.270713550390778</c:v>
                      </c:pt>
                      <c:pt idx="340">
                        <c:v>1.1222886081532339</c:v>
                      </c:pt>
                      <c:pt idx="341">
                        <c:v>1.0545682900480571</c:v>
                      </c:pt>
                      <c:pt idx="342">
                        <c:v>-1.107412108185913</c:v>
                      </c:pt>
                      <c:pt idx="343">
                        <c:v>-0.93345313892284709</c:v>
                      </c:pt>
                      <c:pt idx="344">
                        <c:v>-0.8523053359877627</c:v>
                      </c:pt>
                      <c:pt idx="345">
                        <c:v>-0.82687376678319635</c:v>
                      </c:pt>
                      <c:pt idx="346">
                        <c:v>-0.74918339629678776</c:v>
                      </c:pt>
                      <c:pt idx="347">
                        <c:v>-0.71087675621906232</c:v>
                      </c:pt>
                      <c:pt idx="348">
                        <c:v>-0.71766288985015969</c:v>
                      </c:pt>
                      <c:pt idx="349">
                        <c:v>-0.6497091280146321</c:v>
                      </c:pt>
                      <c:pt idx="350">
                        <c:v>-0.64409388248753419</c:v>
                      </c:pt>
                      <c:pt idx="351">
                        <c:v>-0.80565331252535</c:v>
                      </c:pt>
                      <c:pt idx="352">
                        <c:v>-1.0021672758087901</c:v>
                      </c:pt>
                      <c:pt idx="353">
                        <c:v>-0.98508162077582673</c:v>
                      </c:pt>
                      <c:pt idx="354">
                        <c:v>-0.8703002255736727</c:v>
                      </c:pt>
                      <c:pt idx="355">
                        <c:v>-0.8492529036859181</c:v>
                      </c:pt>
                      <c:pt idx="356">
                        <c:v>-0.94326155523310451</c:v>
                      </c:pt>
                      <c:pt idx="357">
                        <c:v>-0.89329477669843638</c:v>
                      </c:pt>
                      <c:pt idx="358">
                        <c:v>-0.6659024053528263</c:v>
                      </c:pt>
                      <c:pt idx="359">
                        <c:v>-0.5828097855589871</c:v>
                      </c:pt>
                      <c:pt idx="360">
                        <c:v>-0.68375118413035529</c:v>
                      </c:pt>
                      <c:pt idx="361">
                        <c:v>-0.89238395997480802</c:v>
                      </c:pt>
                      <c:pt idx="362">
                        <c:v>-0.87434612885983254</c:v>
                      </c:pt>
                      <c:pt idx="363">
                        <c:v>-0.77728996587516241</c:v>
                      </c:pt>
                      <c:pt idx="364">
                        <c:v>-0.49608369938116931</c:v>
                      </c:pt>
                      <c:pt idx="365">
                        <c:v>-9.8304701635016603E-2</c:v>
                      </c:pt>
                      <c:pt idx="366">
                        <c:v>0.2672724497002244</c:v>
                      </c:pt>
                      <c:pt idx="367">
                        <c:v>0.46546708549346572</c:v>
                      </c:pt>
                      <c:pt idx="368">
                        <c:v>0.55406964134004622</c:v>
                      </c:pt>
                      <c:pt idx="369">
                        <c:v>0.47265151510804909</c:v>
                      </c:pt>
                      <c:pt idx="370">
                        <c:v>0.41385928569149583</c:v>
                      </c:pt>
                      <c:pt idx="371">
                        <c:v>0.32082307846993702</c:v>
                      </c:pt>
                      <c:pt idx="372">
                        <c:v>0.26634553796242122</c:v>
                      </c:pt>
                      <c:pt idx="373">
                        <c:v>1.691935288235423E-2</c:v>
                      </c:pt>
                      <c:pt idx="374">
                        <c:v>-0.23703048976672</c:v>
                      </c:pt>
                      <c:pt idx="375">
                        <c:v>-0.34105681811931238</c:v>
                      </c:pt>
                      <c:pt idx="376">
                        <c:v>-0.27545045816490499</c:v>
                      </c:pt>
                      <c:pt idx="377">
                        <c:v>8.4933744645071765E-2</c:v>
                      </c:pt>
                      <c:pt idx="378">
                        <c:v>0.45352870433414888</c:v>
                      </c:pt>
                      <c:pt idx="379">
                        <c:v>0.88547091447864823</c:v>
                      </c:pt>
                      <c:pt idx="380">
                        <c:v>1.2813206557731429</c:v>
                      </c:pt>
                      <c:pt idx="381">
                        <c:v>1.570177477965202</c:v>
                      </c:pt>
                      <c:pt idx="382">
                        <c:v>1.767851522332029</c:v>
                      </c:pt>
                      <c:pt idx="383">
                        <c:v>1.826003455959853</c:v>
                      </c:pt>
                      <c:pt idx="384">
                        <c:v>1.8448871907668041</c:v>
                      </c:pt>
                      <c:pt idx="385">
                        <c:v>1.881819989610964</c:v>
                      </c:pt>
                      <c:pt idx="386">
                        <c:v>1.895780645247422</c:v>
                      </c:pt>
                      <c:pt idx="387">
                        <c:v>2.0060668729059898</c:v>
                      </c:pt>
                      <c:pt idx="388">
                        <c:v>2.0160161371271119</c:v>
                      </c:pt>
                      <c:pt idx="389">
                        <c:v>1.9166882631335851</c:v>
                      </c:pt>
                      <c:pt idx="390">
                        <c:v>1.7413589575421919</c:v>
                      </c:pt>
                      <c:pt idx="391">
                        <c:v>1.7267339450451791</c:v>
                      </c:pt>
                      <c:pt idx="392">
                        <c:v>1.8744449434720889</c:v>
                      </c:pt>
                      <c:pt idx="393">
                        <c:v>1.970192928584636</c:v>
                      </c:pt>
                      <c:pt idx="394">
                        <c:v>2.0699694099282109</c:v>
                      </c:pt>
                      <c:pt idx="395">
                        <c:v>2.058911529288296</c:v>
                      </c:pt>
                      <c:pt idx="396">
                        <c:v>2.196257611840688</c:v>
                      </c:pt>
                      <c:pt idx="397">
                        <c:v>2.339680553288991</c:v>
                      </c:pt>
                      <c:pt idx="398">
                        <c:v>2.420020607039004</c:v>
                      </c:pt>
                      <c:pt idx="399">
                        <c:v>2.5606021825548142</c:v>
                      </c:pt>
                      <c:pt idx="400">
                        <c:v>2.6842904352839572</c:v>
                      </c:pt>
                      <c:pt idx="401">
                        <c:v>2.5221855998123028</c:v>
                      </c:pt>
                      <c:pt idx="402">
                        <c:v>2.364360819136385</c:v>
                      </c:pt>
                      <c:pt idx="403">
                        <c:v>2.3011372219331281</c:v>
                      </c:pt>
                      <c:pt idx="404">
                        <c:v>2.278982081828854</c:v>
                      </c:pt>
                      <c:pt idx="405">
                        <c:v>2.1805769070592049</c:v>
                      </c:pt>
                      <c:pt idx="406">
                        <c:v>2.1006068625404719</c:v>
                      </c:pt>
                      <c:pt idx="407">
                        <c:v>2.0347289719275361</c:v>
                      </c:pt>
                      <c:pt idx="408">
                        <c:v>2.0576257183522562</c:v>
                      </c:pt>
                      <c:pt idx="409">
                        <c:v>2.2016628504302802</c:v>
                      </c:pt>
                      <c:pt idx="410">
                        <c:v>2.3508379542093292</c:v>
                      </c:pt>
                      <c:pt idx="411">
                        <c:v>2.1502634737181179</c:v>
                      </c:pt>
                      <c:pt idx="412">
                        <c:v>1.927369053855615</c:v>
                      </c:pt>
                      <c:pt idx="413">
                        <c:v>1.67823650325351</c:v>
                      </c:pt>
                      <c:pt idx="414">
                        <c:v>1.687417018435182</c:v>
                      </c:pt>
                      <c:pt idx="415">
                        <c:v>1.579687767326645</c:v>
                      </c:pt>
                      <c:pt idx="416">
                        <c:v>1.7351411411377591</c:v>
                      </c:pt>
                      <c:pt idx="417">
                        <c:v>2.4766788808181488</c:v>
                      </c:pt>
                      <c:pt idx="418">
                        <c:v>1.889737135864263</c:v>
                      </c:pt>
                      <c:pt idx="419">
                        <c:v>1.8834348407032291</c:v>
                      </c:pt>
                      <c:pt idx="420">
                        <c:v>1.827734343958471</c:v>
                      </c:pt>
                      <c:pt idx="421">
                        <c:v>1.8383724284358389</c:v>
                      </c:pt>
                      <c:pt idx="422">
                        <c:v>2.0263413592345381</c:v>
                      </c:pt>
                      <c:pt idx="423">
                        <c:v>2.8783138916421418</c:v>
                      </c:pt>
                      <c:pt idx="424">
                        <c:v>2.0707740050392731</c:v>
                      </c:pt>
                      <c:pt idx="425">
                        <c:v>2.0139065319549601</c:v>
                      </c:pt>
                      <c:pt idx="426">
                        <c:v>1.8399209604966891</c:v>
                      </c:pt>
                      <c:pt idx="427">
                        <c:v>1.7540002262287639</c:v>
                      </c:pt>
                      <c:pt idx="428">
                        <c:v>1.762777877837344</c:v>
                      </c:pt>
                      <c:pt idx="429">
                        <c:v>1.7086375384974151</c:v>
                      </c:pt>
                      <c:pt idx="430">
                        <c:v>1.5379261960301731</c:v>
                      </c:pt>
                      <c:pt idx="431">
                        <c:v>1.432470451482452</c:v>
                      </c:pt>
                      <c:pt idx="432">
                        <c:v>1.3099279931608889</c:v>
                      </c:pt>
                      <c:pt idx="433">
                        <c:v>1.315786868807856</c:v>
                      </c:pt>
                      <c:pt idx="434">
                        <c:v>1.5837306876574719</c:v>
                      </c:pt>
                      <c:pt idx="435">
                        <c:v>1.864044961746181</c:v>
                      </c:pt>
                      <c:pt idx="436">
                        <c:v>1.9259305051088931</c:v>
                      </c:pt>
                      <c:pt idx="437">
                        <c:v>1.8357162580669479</c:v>
                      </c:pt>
                      <c:pt idx="438">
                        <c:v>1.664277805250638</c:v>
                      </c:pt>
                      <c:pt idx="439">
                        <c:v>1.4508733244531711</c:v>
                      </c:pt>
                      <c:pt idx="440">
                        <c:v>1.3747107429671941</c:v>
                      </c:pt>
                      <c:pt idx="441">
                        <c:v>1.3045950637904</c:v>
                      </c:pt>
                      <c:pt idx="442">
                        <c:v>1.1794673505752269</c:v>
                      </c:pt>
                      <c:pt idx="443">
                        <c:v>1.1569514391964071</c:v>
                      </c:pt>
                      <c:pt idx="444">
                        <c:v>1.209041958758482</c:v>
                      </c:pt>
                      <c:pt idx="445">
                        <c:v>1.2058122604478321</c:v>
                      </c:pt>
                      <c:pt idx="446">
                        <c:v>1.119406488357358</c:v>
                      </c:pt>
                      <c:pt idx="447">
                        <c:v>1.1635779279791389</c:v>
                      </c:pt>
                      <c:pt idx="448">
                        <c:v>1.2266957745717531</c:v>
                      </c:pt>
                      <c:pt idx="449">
                        <c:v>1.3049326681598761</c:v>
                      </c:pt>
                      <c:pt idx="450">
                        <c:v>1.283206915833196</c:v>
                      </c:pt>
                      <c:pt idx="451">
                        <c:v>1.2317202746068681</c:v>
                      </c:pt>
                      <c:pt idx="452">
                        <c:v>1.220564197663597</c:v>
                      </c:pt>
                      <c:pt idx="453">
                        <c:v>1.155181595383004</c:v>
                      </c:pt>
                      <c:pt idx="454">
                        <c:v>1.119786712327306</c:v>
                      </c:pt>
                      <c:pt idx="455">
                        <c:v>1.0223779656436069</c:v>
                      </c:pt>
                      <c:pt idx="456">
                        <c:v>0.96175344853584244</c:v>
                      </c:pt>
                      <c:pt idx="457">
                        <c:v>0.92692806965817909</c:v>
                      </c:pt>
                      <c:pt idx="458">
                        <c:v>0.96926336581686734</c:v>
                      </c:pt>
                      <c:pt idx="459">
                        <c:v>0.99578006434908317</c:v>
                      </c:pt>
                      <c:pt idx="460">
                        <c:v>0.69888414574236601</c:v>
                      </c:pt>
                      <c:pt idx="461">
                        <c:v>0.42149076373924821</c:v>
                      </c:pt>
                      <c:pt idx="462">
                        <c:v>0.27910138151344988</c:v>
                      </c:pt>
                      <c:pt idx="463">
                        <c:v>0.27702311047657102</c:v>
                      </c:pt>
                      <c:pt idx="464">
                        <c:v>0.30882317374478668</c:v>
                      </c:pt>
                      <c:pt idx="465">
                        <c:v>0.57543857187385739</c:v>
                      </c:pt>
                      <c:pt idx="466">
                        <c:v>0.83022874804281643</c:v>
                      </c:pt>
                      <c:pt idx="467">
                        <c:v>0.84949624629353526</c:v>
                      </c:pt>
                      <c:pt idx="468">
                        <c:v>0.87339713034230093</c:v>
                      </c:pt>
                      <c:pt idx="469">
                        <c:v>0.96615724401983016</c:v>
                      </c:pt>
                      <c:pt idx="470">
                        <c:v>0.94009000204516424</c:v>
                      </c:pt>
                      <c:pt idx="471">
                        <c:v>0.94423039626852567</c:v>
                      </c:pt>
                      <c:pt idx="472">
                        <c:v>0.78664459579569979</c:v>
                      </c:pt>
                      <c:pt idx="473">
                        <c:v>0.5245511300552721</c:v>
                      </c:pt>
                      <c:pt idx="474">
                        <c:v>0.42857547371239257</c:v>
                      </c:pt>
                      <c:pt idx="475">
                        <c:v>0.26605047218151961</c:v>
                      </c:pt>
                      <c:pt idx="476">
                        <c:v>0.17274034289163689</c:v>
                      </c:pt>
                      <c:pt idx="477">
                        <c:v>0.22064295107599119</c:v>
                      </c:pt>
                      <c:pt idx="478">
                        <c:v>0.37843746486760838</c:v>
                      </c:pt>
                      <c:pt idx="479">
                        <c:v>0.51357427886804552</c:v>
                      </c:pt>
                      <c:pt idx="480">
                        <c:v>0.70866205772365287</c:v>
                      </c:pt>
                      <c:pt idx="481">
                        <c:v>0.88810928333133898</c:v>
                      </c:pt>
                      <c:pt idx="482">
                        <c:v>0.93088149070082415</c:v>
                      </c:pt>
                      <c:pt idx="483">
                        <c:v>0.96634583705838095</c:v>
                      </c:pt>
                      <c:pt idx="484">
                        <c:v>1.200876054055231</c:v>
                      </c:pt>
                      <c:pt idx="485">
                        <c:v>1.2755136986703841</c:v>
                      </c:pt>
                      <c:pt idx="486">
                        <c:v>1.3460044005940179</c:v>
                      </c:pt>
                      <c:pt idx="487">
                        <c:v>1.530256111579136</c:v>
                      </c:pt>
                      <c:pt idx="488">
                        <c:v>1.6511805075935759</c:v>
                      </c:pt>
                      <c:pt idx="489">
                        <c:v>1.8773801747740799</c:v>
                      </c:pt>
                      <c:pt idx="490">
                        <c:v>2.027998440370347</c:v>
                      </c:pt>
                      <c:pt idx="491">
                        <c:v>2.043482200291149</c:v>
                      </c:pt>
                      <c:pt idx="492">
                        <c:v>1.978732355218769</c:v>
                      </c:pt>
                      <c:pt idx="493">
                        <c:v>1.831123196106585</c:v>
                      </c:pt>
                      <c:pt idx="494">
                        <c:v>1.6468955269744441</c:v>
                      </c:pt>
                      <c:pt idx="495">
                        <c:v>1.500434749088893</c:v>
                      </c:pt>
                      <c:pt idx="496">
                        <c:v>1.5837887355216469</c:v>
                      </c:pt>
                      <c:pt idx="497">
                        <c:v>1.6589410233070789</c:v>
                      </c:pt>
                      <c:pt idx="498">
                        <c:v>1.736386632466975</c:v>
                      </c:pt>
                      <c:pt idx="499">
                        <c:v>1.929081688438729</c:v>
                      </c:pt>
                      <c:pt idx="500">
                        <c:v>2.0439039945967572</c:v>
                      </c:pt>
                      <c:pt idx="501">
                        <c:v>2.2077976008289868</c:v>
                      </c:pt>
                      <c:pt idx="502">
                        <c:v>2.3596894528278982</c:v>
                      </c:pt>
                      <c:pt idx="503">
                        <c:v>2.329452563452254</c:v>
                      </c:pt>
                      <c:pt idx="504">
                        <c:v>2.2144326855157268</c:v>
                      </c:pt>
                      <c:pt idx="505">
                        <c:v>1.967607731473876</c:v>
                      </c:pt>
                      <c:pt idx="506">
                        <c:v>1.6838637671966139</c:v>
                      </c:pt>
                      <c:pt idx="507">
                        <c:v>1.3946770324383539</c:v>
                      </c:pt>
                      <c:pt idx="508">
                        <c:v>1.3170101847599771</c:v>
                      </c:pt>
                      <c:pt idx="509">
                        <c:v>1.2507415024817461</c:v>
                      </c:pt>
                      <c:pt idx="510">
                        <c:v>1.175998967996535</c:v>
                      </c:pt>
                      <c:pt idx="511">
                        <c:v>1.1052189914686039</c:v>
                      </c:pt>
                      <c:pt idx="512">
                        <c:v>1.146173272140723</c:v>
                      </c:pt>
                      <c:pt idx="513">
                        <c:v>1.3378743373815969</c:v>
                      </c:pt>
                      <c:pt idx="514">
                        <c:v>1.511321293334368</c:v>
                      </c:pt>
                      <c:pt idx="515">
                        <c:v>1.5991062961667319</c:v>
                      </c:pt>
                      <c:pt idx="516">
                        <c:v>1.690864263974486</c:v>
                      </c:pt>
                      <c:pt idx="517">
                        <c:v>1.6637029783245749</c:v>
                      </c:pt>
                      <c:pt idx="518">
                        <c:v>1.4020787842067211</c:v>
                      </c:pt>
                      <c:pt idx="519">
                        <c:v>1.210225959280075</c:v>
                      </c:pt>
                      <c:pt idx="520">
                        <c:v>1.1361679962266999</c:v>
                      </c:pt>
                      <c:pt idx="521">
                        <c:v>1.098015172888293</c:v>
                      </c:pt>
                      <c:pt idx="522">
                        <c:v>1.1208513752947791</c:v>
                      </c:pt>
                      <c:pt idx="523">
                        <c:v>0.95041234019474441</c:v>
                      </c:pt>
                      <c:pt idx="524">
                        <c:v>0.82181341673239561</c:v>
                      </c:pt>
                      <c:pt idx="525">
                        <c:v>0.82463348463377451</c:v>
                      </c:pt>
                      <c:pt idx="526">
                        <c:v>0.87948747962299467</c:v>
                      </c:pt>
                      <c:pt idx="527">
                        <c:v>0.93096990867821916</c:v>
                      </c:pt>
                      <c:pt idx="528">
                        <c:v>0.91023887242178969</c:v>
                      </c:pt>
                      <c:pt idx="529">
                        <c:v>0.79209977416993282</c:v>
                      </c:pt>
                      <c:pt idx="530">
                        <c:v>0.71146464110496588</c:v>
                      </c:pt>
                      <c:pt idx="531">
                        <c:v>0.82552872304496372</c:v>
                      </c:pt>
                      <c:pt idx="532">
                        <c:v>0.88921622318929416</c:v>
                      </c:pt>
                      <c:pt idx="533">
                        <c:v>0.95587060647392297</c:v>
                      </c:pt>
                      <c:pt idx="534">
                        <c:v>0.90628260544773342</c:v>
                      </c:pt>
                      <c:pt idx="535">
                        <c:v>0.68011608573412141</c:v>
                      </c:pt>
                      <c:pt idx="536">
                        <c:v>0.42639511682416931</c:v>
                      </c:pt>
                      <c:pt idx="537">
                        <c:v>0.18262179856716601</c:v>
                      </c:pt>
                      <c:pt idx="538">
                        <c:v>9.4859767337980225E-3</c:v>
                      </c:pt>
                      <c:pt idx="539">
                        <c:v>-0.12916166834718351</c:v>
                      </c:pt>
                      <c:pt idx="540">
                        <c:v>-0.2159334982736372</c:v>
                      </c:pt>
                      <c:pt idx="541">
                        <c:v>-0.15816317094451929</c:v>
                      </c:pt>
                      <c:pt idx="542">
                        <c:v>-0.1606678035178489</c:v>
                      </c:pt>
                      <c:pt idx="543">
                        <c:v>-0.2315564500396449</c:v>
                      </c:pt>
                      <c:pt idx="544">
                        <c:v>-0.5003078432735697</c:v>
                      </c:pt>
                      <c:pt idx="545">
                        <c:v>-0.66646179521062077</c:v>
                      </c:pt>
                      <c:pt idx="546">
                        <c:v>-0.70044951479815354</c:v>
                      </c:pt>
                      <c:pt idx="547">
                        <c:v>-0.64362413457061118</c:v>
                      </c:pt>
                      <c:pt idx="548">
                        <c:v>-0.73618094986770033</c:v>
                      </c:pt>
                      <c:pt idx="549">
                        <c:v>-0.98184324341967122</c:v>
                      </c:pt>
                      <c:pt idx="550">
                        <c:v>-1.042990820854524</c:v>
                      </c:pt>
                      <c:pt idx="551">
                        <c:v>-1.104632377846849</c:v>
                      </c:pt>
                      <c:pt idx="552">
                        <c:v>-1.081051725249065</c:v>
                      </c:pt>
                      <c:pt idx="553">
                        <c:v>-0.97736828834489797</c:v>
                      </c:pt>
                      <c:pt idx="554">
                        <c:v>-0.9231546139513126</c:v>
                      </c:pt>
                      <c:pt idx="555">
                        <c:v>-0.9801386669057609</c:v>
                      </c:pt>
                      <c:pt idx="556">
                        <c:v>-1.124458538665184</c:v>
                      </c:pt>
                      <c:pt idx="557">
                        <c:v>-1.1179206485318891</c:v>
                      </c:pt>
                      <c:pt idx="558">
                        <c:v>-0.96871831164737843</c:v>
                      </c:pt>
                      <c:pt idx="559">
                        <c:v>-0.919048043697548</c:v>
                      </c:pt>
                      <c:pt idx="560">
                        <c:v>-0.8717339091199231</c:v>
                      </c:pt>
                      <c:pt idx="561">
                        <c:v>-0.81133075118934161</c:v>
                      </c:pt>
                      <c:pt idx="562">
                        <c:v>-0.87249256637539851</c:v>
                      </c:pt>
                      <c:pt idx="563">
                        <c:v>-0.96896439886283126</c:v>
                      </c:pt>
                      <c:pt idx="564">
                        <c:v>-1.1071849939708991</c:v>
                      </c:pt>
                      <c:pt idx="565">
                        <c:v>-1.095004068904889</c:v>
                      </c:pt>
                      <c:pt idx="566">
                        <c:v>-1.066353945594771</c:v>
                      </c:pt>
                      <c:pt idx="567">
                        <c:v>-1.0522315078116069</c:v>
                      </c:pt>
                      <c:pt idx="568">
                        <c:v>-1.0434374202107459</c:v>
                      </c:pt>
                      <c:pt idx="569">
                        <c:v>-0.9731263651208919</c:v>
                      </c:pt>
                      <c:pt idx="570">
                        <c:v>-0.93623667639832364</c:v>
                      </c:pt>
                      <c:pt idx="571">
                        <c:v>-0.88711090048488483</c:v>
                      </c:pt>
                      <c:pt idx="572">
                        <c:v>-0.9817304987064287</c:v>
                      </c:pt>
                      <c:pt idx="573">
                        <c:v>-0.98674121711698481</c:v>
                      </c:pt>
                      <c:pt idx="574">
                        <c:v>-1.114965914481671</c:v>
                      </c:pt>
                      <c:pt idx="575">
                        <c:v>-1.1746532475177589</c:v>
                      </c:pt>
                      <c:pt idx="576">
                        <c:v>-1.2030062181513761</c:v>
                      </c:pt>
                      <c:pt idx="577">
                        <c:v>-0.98633488312460293</c:v>
                      </c:pt>
                      <c:pt idx="578">
                        <c:v>-0.78300980787462537</c:v>
                      </c:pt>
                      <c:pt idx="579">
                        <c:v>-0.69690826401476214</c:v>
                      </c:pt>
                      <c:pt idx="580">
                        <c:v>-0.83788411580887401</c:v>
                      </c:pt>
                      <c:pt idx="581">
                        <c:v>-0.93073538404716272</c:v>
                      </c:pt>
                      <c:pt idx="582">
                        <c:v>-1.16300085753878</c:v>
                      </c:pt>
                      <c:pt idx="583">
                        <c:v>-1.432653047844155</c:v>
                      </c:pt>
                      <c:pt idx="584">
                        <c:v>-1.673956068028704</c:v>
                      </c:pt>
                      <c:pt idx="585">
                        <c:v>-1.6865998086401239</c:v>
                      </c:pt>
                      <c:pt idx="586">
                        <c:v>-1.6217913173656331</c:v>
                      </c:pt>
                      <c:pt idx="587">
                        <c:v>-1.2050740951984771</c:v>
                      </c:pt>
                      <c:pt idx="588">
                        <c:v>-0.77472886408262642</c:v>
                      </c:pt>
                      <c:pt idx="589">
                        <c:v>-0.30604540890032472</c:v>
                      </c:pt>
                      <c:pt idx="590">
                        <c:v>9.6527121309844463E-2</c:v>
                      </c:pt>
                      <c:pt idx="591">
                        <c:v>0.25714980935581577</c:v>
                      </c:pt>
                      <c:pt idx="592">
                        <c:v>0.23212295008855929</c:v>
                      </c:pt>
                      <c:pt idx="593">
                        <c:v>7.1211437231017929E-2</c:v>
                      </c:pt>
                      <c:pt idx="594">
                        <c:v>-7.4067994714828042E-2</c:v>
                      </c:pt>
                      <c:pt idx="595">
                        <c:v>7.0389735886856213E-4</c:v>
                      </c:pt>
                      <c:pt idx="596">
                        <c:v>-5.5408666570799327E-2</c:v>
                      </c:pt>
                      <c:pt idx="597">
                        <c:v>-2.2593958991407689E-2</c:v>
                      </c:pt>
                      <c:pt idx="598">
                        <c:v>-8.5501249291002362E-2</c:v>
                      </c:pt>
                      <c:pt idx="599">
                        <c:v>5.8259131002639207E-2</c:v>
                      </c:pt>
                      <c:pt idx="600">
                        <c:v>5.0198411670198832E-2</c:v>
                      </c:pt>
                      <c:pt idx="601">
                        <c:v>-4.5011039761876689E-2</c:v>
                      </c:pt>
                      <c:pt idx="602">
                        <c:v>-0.24670583865290729</c:v>
                      </c:pt>
                      <c:pt idx="603">
                        <c:v>0.12589415398158851</c:v>
                      </c:pt>
                      <c:pt idx="604">
                        <c:v>0.19010639480452041</c:v>
                      </c:pt>
                      <c:pt idx="605">
                        <c:v>0.36477123888136093</c:v>
                      </c:pt>
                      <c:pt idx="606">
                        <c:v>0.57321829620564202</c:v>
                      </c:pt>
                      <c:pt idx="607">
                        <c:v>0.81714803039498018</c:v>
                      </c:pt>
                      <c:pt idx="608">
                        <c:v>0.83281298535885595</c:v>
                      </c:pt>
                      <c:pt idx="609">
                        <c:v>0.598897633724782</c:v>
                      </c:pt>
                      <c:pt idx="610">
                        <c:v>0.4393151301705604</c:v>
                      </c:pt>
                      <c:pt idx="611">
                        <c:v>0.34665814203749012</c:v>
                      </c:pt>
                      <c:pt idx="612">
                        <c:v>0.42169294399152901</c:v>
                      </c:pt>
                      <c:pt idx="613">
                        <c:v>0.61201249129567892</c:v>
                      </c:pt>
                      <c:pt idx="614">
                        <c:v>0.76387414005500032</c:v>
                      </c:pt>
                      <c:pt idx="615">
                        <c:v>0.67955426662243867</c:v>
                      </c:pt>
                      <c:pt idx="616">
                        <c:v>0.52606147907418088</c:v>
                      </c:pt>
                      <c:pt idx="617">
                        <c:v>0.3752827727226678</c:v>
                      </c:pt>
                      <c:pt idx="618">
                        <c:v>0.41687168191929019</c:v>
                      </c:pt>
                      <c:pt idx="619">
                        <c:v>0.35492020192973961</c:v>
                      </c:pt>
                      <c:pt idx="620">
                        <c:v>0.24356782437641281</c:v>
                      </c:pt>
                      <c:pt idx="621">
                        <c:v>0.18322313528388201</c:v>
                      </c:pt>
                      <c:pt idx="622">
                        <c:v>3.8445572267706347E-2</c:v>
                      </c:pt>
                      <c:pt idx="623">
                        <c:v>-0.12984402361783631</c:v>
                      </c:pt>
                      <c:pt idx="624">
                        <c:v>-0.30801891898458078</c:v>
                      </c:pt>
                      <c:pt idx="625">
                        <c:v>-0.35994674498988938</c:v>
                      </c:pt>
                      <c:pt idx="626">
                        <c:v>-0.26654951954530742</c:v>
                      </c:pt>
                      <c:pt idx="627">
                        <c:v>-0.14787687257225149</c:v>
                      </c:pt>
                      <c:pt idx="628">
                        <c:v>3.076768720230811E-2</c:v>
                      </c:pt>
                      <c:pt idx="629">
                        <c:v>0.14136569509155419</c:v>
                      </c:pt>
                      <c:pt idx="630">
                        <c:v>4.0524004621454487E-2</c:v>
                      </c:pt>
                      <c:pt idx="631">
                        <c:v>-0.2280155623977172</c:v>
                      </c:pt>
                      <c:pt idx="632">
                        <c:v>-0.34094130496259678</c:v>
                      </c:pt>
                      <c:pt idx="633">
                        <c:v>-0.46871829303557261</c:v>
                      </c:pt>
                      <c:pt idx="634">
                        <c:v>-0.55871472751765217</c:v>
                      </c:pt>
                      <c:pt idx="635">
                        <c:v>-0.40477605683819368</c:v>
                      </c:pt>
                      <c:pt idx="636">
                        <c:v>-0.2454667048801687</c:v>
                      </c:pt>
                      <c:pt idx="637">
                        <c:v>-0.25566685356729241</c:v>
                      </c:pt>
                      <c:pt idx="638">
                        <c:v>-0.13028879108033101</c:v>
                      </c:pt>
                      <c:pt idx="639">
                        <c:v>-0.185859564857982</c:v>
                      </c:pt>
                      <c:pt idx="640">
                        <c:v>-0.28739400357239292</c:v>
                      </c:pt>
                      <c:pt idx="641">
                        <c:v>-0.21719583132610101</c:v>
                      </c:pt>
                      <c:pt idx="642">
                        <c:v>-0.33040013819504588</c:v>
                      </c:pt>
                      <c:pt idx="643">
                        <c:v>-0.68860953596400576</c:v>
                      </c:pt>
                      <c:pt idx="644">
                        <c:v>-0.9083905864161036</c:v>
                      </c:pt>
                      <c:pt idx="645">
                        <c:v>-1.0510357984581671</c:v>
                      </c:pt>
                      <c:pt idx="646">
                        <c:v>-1.139318034907268</c:v>
                      </c:pt>
                      <c:pt idx="647">
                        <c:v>-1.0035719931881151</c:v>
                      </c:pt>
                      <c:pt idx="648">
                        <c:v>-1.036384067610755</c:v>
                      </c:pt>
                      <c:pt idx="649">
                        <c:v>-1.1166617231993059</c:v>
                      </c:pt>
                      <c:pt idx="650">
                        <c:v>-1.168283907028246</c:v>
                      </c:pt>
                      <c:pt idx="651">
                        <c:v>-1.1999027242552509</c:v>
                      </c:pt>
                      <c:pt idx="652">
                        <c:v>-1.3769157186104919</c:v>
                      </c:pt>
                      <c:pt idx="653">
                        <c:v>-1.487779520932148</c:v>
                      </c:pt>
                      <c:pt idx="654">
                        <c:v>-1.723227030216552</c:v>
                      </c:pt>
                      <c:pt idx="655">
                        <c:v>-1.755797624130268</c:v>
                      </c:pt>
                      <c:pt idx="656">
                        <c:v>-1.7910997605494601</c:v>
                      </c:pt>
                      <c:pt idx="657">
                        <c:v>-1.951316720089791</c:v>
                      </c:pt>
                      <c:pt idx="658">
                        <c:v>-2.050321643892357</c:v>
                      </c:pt>
                      <c:pt idx="659">
                        <c:v>-2.139745642822759</c:v>
                      </c:pt>
                      <c:pt idx="660">
                        <c:v>-2.3823742344253112</c:v>
                      </c:pt>
                      <c:pt idx="661">
                        <c:v>-2.5027960787737782</c:v>
                      </c:pt>
                      <c:pt idx="662">
                        <c:v>-2.338737818304661</c:v>
                      </c:pt>
                      <c:pt idx="663">
                        <c:v>-2.248416275310567</c:v>
                      </c:pt>
                      <c:pt idx="664">
                        <c:v>-2.2585352998013901</c:v>
                      </c:pt>
                      <c:pt idx="665">
                        <c:v>-0.69340424387464061</c:v>
                      </c:pt>
                      <c:pt idx="666">
                        <c:v>-0.93200761974806234</c:v>
                      </c:pt>
                      <c:pt idx="667">
                        <c:v>-1.1794756543124061</c:v>
                      </c:pt>
                      <c:pt idx="668">
                        <c:v>-1.3719065003019131</c:v>
                      </c:pt>
                      <c:pt idx="669">
                        <c:v>-1.540984136906357</c:v>
                      </c:pt>
                      <c:pt idx="670">
                        <c:v>-1.7297526409320609</c:v>
                      </c:pt>
                      <c:pt idx="671">
                        <c:v>-1.809361337269364</c:v>
                      </c:pt>
                      <c:pt idx="672">
                        <c:v>-1.9833301787080151</c:v>
                      </c:pt>
                      <c:pt idx="673">
                        <c:v>-2.034489329733467</c:v>
                      </c:pt>
                      <c:pt idx="674">
                        <c:v>-2.2323853612042912</c:v>
                      </c:pt>
                      <c:pt idx="675">
                        <c:v>-2.1218599236026292</c:v>
                      </c:pt>
                      <c:pt idx="676">
                        <c:v>-1.7690680056033929</c:v>
                      </c:pt>
                      <c:pt idx="677">
                        <c:v>-1.5429610476696729</c:v>
                      </c:pt>
                      <c:pt idx="678">
                        <c:v>-1.4024280756830869</c:v>
                      </c:pt>
                      <c:pt idx="679">
                        <c:v>-1.3876905184805599</c:v>
                      </c:pt>
                      <c:pt idx="680">
                        <c:v>-1.4518609495729431</c:v>
                      </c:pt>
                      <c:pt idx="681">
                        <c:v>-1.5416611402053511</c:v>
                      </c:pt>
                      <c:pt idx="682">
                        <c:v>-3.6328400110019681</c:v>
                      </c:pt>
                      <c:pt idx="683">
                        <c:v>-2.1167375544680609</c:v>
                      </c:pt>
                      <c:pt idx="684">
                        <c:v>-3.833936867978744</c:v>
                      </c:pt>
                      <c:pt idx="685">
                        <c:v>-3.529302921294629</c:v>
                      </c:pt>
                      <c:pt idx="686">
                        <c:v>-3.541033313451325</c:v>
                      </c:pt>
                      <c:pt idx="687">
                        <c:v>-3.3464602533385719</c:v>
                      </c:pt>
                      <c:pt idx="688">
                        <c:v>-3.0226918991524458</c:v>
                      </c:pt>
                      <c:pt idx="689">
                        <c:v>-2.9235608923310372</c:v>
                      </c:pt>
                      <c:pt idx="690">
                        <c:v>-2.7847815065575579</c:v>
                      </c:pt>
                      <c:pt idx="691">
                        <c:v>-2.6987441999176229</c:v>
                      </c:pt>
                      <c:pt idx="692">
                        <c:v>-2.6303613554984659</c:v>
                      </c:pt>
                      <c:pt idx="693">
                        <c:v>-2.712800377162679</c:v>
                      </c:pt>
                      <c:pt idx="694">
                        <c:v>-2.7904917988440259</c:v>
                      </c:pt>
                      <c:pt idx="695">
                        <c:v>-2.854016062134423</c:v>
                      </c:pt>
                      <c:pt idx="696">
                        <c:v>-2.933914386089373</c:v>
                      </c:pt>
                      <c:pt idx="697">
                        <c:v>-2.914106007730656</c:v>
                      </c:pt>
                      <c:pt idx="698">
                        <c:v>-2.836459256963046</c:v>
                      </c:pt>
                      <c:pt idx="699">
                        <c:v>-2.7168815791776999</c:v>
                      </c:pt>
                      <c:pt idx="700">
                        <c:v>-2.6603456400120948</c:v>
                      </c:pt>
                      <c:pt idx="701">
                        <c:v>-2.587604316636543</c:v>
                      </c:pt>
                      <c:pt idx="702">
                        <c:v>-2.3435110158337631</c:v>
                      </c:pt>
                      <c:pt idx="703">
                        <c:v>-2.1354543856378081</c:v>
                      </c:pt>
                      <c:pt idx="704">
                        <c:v>-2.044204027529466</c:v>
                      </c:pt>
                      <c:pt idx="705">
                        <c:v>-1.955950966727557</c:v>
                      </c:pt>
                      <c:pt idx="706">
                        <c:v>-1.742431977535047</c:v>
                      </c:pt>
                      <c:pt idx="707">
                        <c:v>-1.7192761208393761</c:v>
                      </c:pt>
                      <c:pt idx="708">
                        <c:v>-1.708228463320185</c:v>
                      </c:pt>
                      <c:pt idx="709">
                        <c:v>-0.54603535112801038</c:v>
                      </c:pt>
                      <c:pt idx="710">
                        <c:v>-0.34820626601709143</c:v>
                      </c:pt>
                      <c:pt idx="711">
                        <c:v>-0.25012884270266678</c:v>
                      </c:pt>
                      <c:pt idx="712">
                        <c:v>-8.4826140229903924E-2</c:v>
                      </c:pt>
                      <c:pt idx="713">
                        <c:v>5.0106715584849207E-2</c:v>
                      </c:pt>
                      <c:pt idx="714">
                        <c:v>0.38699354444822193</c:v>
                      </c:pt>
                      <c:pt idx="715">
                        <c:v>0.48389690185580952</c:v>
                      </c:pt>
                      <c:pt idx="716">
                        <c:v>0.48943879206065211</c:v>
                      </c:pt>
                      <c:pt idx="717">
                        <c:v>0.35487620092634192</c:v>
                      </c:pt>
                      <c:pt idx="718">
                        <c:v>0.19834050573801629</c:v>
                      </c:pt>
                      <c:pt idx="719">
                        <c:v>-0.1210942804425757</c:v>
                      </c:pt>
                      <c:pt idx="720">
                        <c:v>-0.39784435482316521</c:v>
                      </c:pt>
                      <c:pt idx="721">
                        <c:v>-0.46248043322043852</c:v>
                      </c:pt>
                      <c:pt idx="722">
                        <c:v>-0.35009504691478871</c:v>
                      </c:pt>
                      <c:pt idx="723">
                        <c:v>1.718857646023993</c:v>
                      </c:pt>
                      <c:pt idx="724">
                        <c:v>-0.11217050497957021</c:v>
                      </c:pt>
                      <c:pt idx="725">
                        <c:v>1.7812343927529539</c:v>
                      </c:pt>
                      <c:pt idx="726">
                        <c:v>-0.2171287807347021</c:v>
                      </c:pt>
                      <c:pt idx="727">
                        <c:v>-0.44629781510114791</c:v>
                      </c:pt>
                      <c:pt idx="728">
                        <c:v>-0.52591795915519834</c:v>
                      </c:pt>
                      <c:pt idx="729">
                        <c:v>-0.56030115274844683</c:v>
                      </c:pt>
                      <c:pt idx="730">
                        <c:v>-0.43869946750181971</c:v>
                      </c:pt>
                      <c:pt idx="731">
                        <c:v>-0.41603150192782162</c:v>
                      </c:pt>
                      <c:pt idx="732">
                        <c:v>-0.48598811158761551</c:v>
                      </c:pt>
                      <c:pt idx="733">
                        <c:v>-0.70282014798374792</c:v>
                      </c:pt>
                      <c:pt idx="734">
                        <c:v>-0.93583923911611011</c:v>
                      </c:pt>
                      <c:pt idx="735">
                        <c:v>-0.91761239335792821</c:v>
                      </c:pt>
                      <c:pt idx="736">
                        <c:v>-0.78224580427977997</c:v>
                      </c:pt>
                      <c:pt idx="737">
                        <c:v>-0.47866182914179051</c:v>
                      </c:pt>
                      <c:pt idx="738">
                        <c:v>-0.25907979400520209</c:v>
                      </c:pt>
                      <c:pt idx="739">
                        <c:v>-3.0113035744592249E-2</c:v>
                      </c:pt>
                      <c:pt idx="740">
                        <c:v>7.5989106877970794E-2</c:v>
                      </c:pt>
                      <c:pt idx="741">
                        <c:v>0.1417124194787763</c:v>
                      </c:pt>
                      <c:pt idx="742">
                        <c:v>0.25537529018084509</c:v>
                      </c:pt>
                      <c:pt idx="743">
                        <c:v>0.41887197511210877</c:v>
                      </c:pt>
                      <c:pt idx="744">
                        <c:v>0.59075102465040408</c:v>
                      </c:pt>
                      <c:pt idx="745">
                        <c:v>0.64439898745752044</c:v>
                      </c:pt>
                      <c:pt idx="746">
                        <c:v>0.41939372011445469</c:v>
                      </c:pt>
                      <c:pt idx="747">
                        <c:v>0.38439284932823148</c:v>
                      </c:pt>
                      <c:pt idx="748">
                        <c:v>0.45122090497391459</c:v>
                      </c:pt>
                      <c:pt idx="749">
                        <c:v>3.7088596410934911</c:v>
                      </c:pt>
                      <c:pt idx="750">
                        <c:v>3.8015807606217908</c:v>
                      </c:pt>
                      <c:pt idx="751">
                        <c:v>4.043702781951378</c:v>
                      </c:pt>
                      <c:pt idx="752">
                        <c:v>4.2523624207515027</c:v>
                      </c:pt>
                      <c:pt idx="753">
                        <c:v>4.3976202700984928</c:v>
                      </c:pt>
                      <c:pt idx="754">
                        <c:v>4.5523064212418296</c:v>
                      </c:pt>
                      <c:pt idx="755">
                        <c:v>4.7063198140137299</c:v>
                      </c:pt>
                      <c:pt idx="756">
                        <c:v>4.877343223277455</c:v>
                      </c:pt>
                      <c:pt idx="757">
                        <c:v>4.9547600998613044</c:v>
                      </c:pt>
                      <c:pt idx="758">
                        <c:v>4.9406332009634921</c:v>
                      </c:pt>
                      <c:pt idx="759">
                        <c:v>4.9415029636979719</c:v>
                      </c:pt>
                      <c:pt idx="760">
                        <c:v>4.8281931864614567</c:v>
                      </c:pt>
                      <c:pt idx="761">
                        <c:v>4.7062106069946434</c:v>
                      </c:pt>
                      <c:pt idx="762">
                        <c:v>4.4927734828887056</c:v>
                      </c:pt>
                      <c:pt idx="763">
                        <c:v>4.1117631031604747</c:v>
                      </c:pt>
                      <c:pt idx="764">
                        <c:v>3.8714919121575431</c:v>
                      </c:pt>
                      <c:pt idx="765">
                        <c:v>3.7059577952630618</c:v>
                      </c:pt>
                      <c:pt idx="766">
                        <c:v>3.57765628024148</c:v>
                      </c:pt>
                      <c:pt idx="767">
                        <c:v>3.52416848760374</c:v>
                      </c:pt>
                      <c:pt idx="768">
                        <c:v>3.4147913943009862</c:v>
                      </c:pt>
                      <c:pt idx="769">
                        <c:v>3.5726070466703219</c:v>
                      </c:pt>
                      <c:pt idx="770">
                        <c:v>3.739826745255987</c:v>
                      </c:pt>
                      <c:pt idx="771">
                        <c:v>3.5714074319146651</c:v>
                      </c:pt>
                      <c:pt idx="772">
                        <c:v>3.3570986343631528</c:v>
                      </c:pt>
                      <c:pt idx="773">
                        <c:v>3.092251419112499</c:v>
                      </c:pt>
                      <c:pt idx="774">
                        <c:v>2.9078738816098131</c:v>
                      </c:pt>
                      <c:pt idx="775">
                        <c:v>2.7594394251466152</c:v>
                      </c:pt>
                      <c:pt idx="776">
                        <c:v>2.6168150675487829</c:v>
                      </c:pt>
                      <c:pt idx="777">
                        <c:v>2.7881068447670998</c:v>
                      </c:pt>
                      <c:pt idx="778">
                        <c:v>3.0444886034261822</c:v>
                      </c:pt>
                      <c:pt idx="779">
                        <c:v>3.3377452781196721</c:v>
                      </c:pt>
                      <c:pt idx="780">
                        <c:v>3.5597240667711971</c:v>
                      </c:pt>
                      <c:pt idx="781">
                        <c:v>3.5772394163028589</c:v>
                      </c:pt>
                      <c:pt idx="782">
                        <c:v>3.5562160197234101</c:v>
                      </c:pt>
                      <c:pt idx="783">
                        <c:v>3.483173573255455</c:v>
                      </c:pt>
                      <c:pt idx="784">
                        <c:v>3.2794237632968319</c:v>
                      </c:pt>
                      <c:pt idx="785">
                        <c:v>2.9998412782084438</c:v>
                      </c:pt>
                      <c:pt idx="786">
                        <c:v>2.8503111761712132</c:v>
                      </c:pt>
                      <c:pt idx="787">
                        <c:v>1.5276088671529009</c:v>
                      </c:pt>
                      <c:pt idx="788">
                        <c:v>2.807818528921258</c:v>
                      </c:pt>
                      <c:pt idx="789">
                        <c:v>2.662655642232115</c:v>
                      </c:pt>
                      <c:pt idx="790">
                        <c:v>2.465999322871236</c:v>
                      </c:pt>
                      <c:pt idx="791">
                        <c:v>2.3815944594202572</c:v>
                      </c:pt>
                      <c:pt idx="792">
                        <c:v>2.2473835155791999</c:v>
                      </c:pt>
                      <c:pt idx="793">
                        <c:v>1.977284144742081</c:v>
                      </c:pt>
                      <c:pt idx="794">
                        <c:v>1.9137914142327781</c:v>
                      </c:pt>
                      <c:pt idx="795">
                        <c:v>1.808578176986237</c:v>
                      </c:pt>
                      <c:pt idx="796">
                        <c:v>1.8847873158460171</c:v>
                      </c:pt>
                      <c:pt idx="797">
                        <c:v>2.264266430267885</c:v>
                      </c:pt>
                      <c:pt idx="798">
                        <c:v>2.3800446734600729</c:v>
                      </c:pt>
                      <c:pt idx="799">
                        <c:v>1.0347550085332411</c:v>
                      </c:pt>
                      <c:pt idx="800">
                        <c:v>2.3111186980190501</c:v>
                      </c:pt>
                      <c:pt idx="801">
                        <c:v>2.291071087811158</c:v>
                      </c:pt>
                      <c:pt idx="802">
                        <c:v>0.36416051199771698</c:v>
                      </c:pt>
                      <c:pt idx="803">
                        <c:v>0.19146414619476271</c:v>
                      </c:pt>
                      <c:pt idx="804">
                        <c:v>4.8244498720788363E-2</c:v>
                      </c:pt>
                      <c:pt idx="805">
                        <c:v>4.4674916119723351E-2</c:v>
                      </c:pt>
                      <c:pt idx="806">
                        <c:v>4.936817745187911E-2</c:v>
                      </c:pt>
                      <c:pt idx="807">
                        <c:v>2.3927316278049888</c:v>
                      </c:pt>
                      <c:pt idx="808">
                        <c:v>0.19299941543936991</c:v>
                      </c:pt>
                      <c:pt idx="809">
                        <c:v>2.6117016944753142</c:v>
                      </c:pt>
                      <c:pt idx="810">
                        <c:v>2.691588436251128</c:v>
                      </c:pt>
                      <c:pt idx="811">
                        <c:v>2.7931790691095819</c:v>
                      </c:pt>
                      <c:pt idx="812">
                        <c:v>2.784959056484043</c:v>
                      </c:pt>
                      <c:pt idx="813">
                        <c:v>2.8403933982565981</c:v>
                      </c:pt>
                      <c:pt idx="814">
                        <c:v>2.7455474575826719</c:v>
                      </c:pt>
                      <c:pt idx="815">
                        <c:v>2.6557984258302052</c:v>
                      </c:pt>
                      <c:pt idx="816">
                        <c:v>2.544142608770704</c:v>
                      </c:pt>
                      <c:pt idx="817">
                        <c:v>2.5233516065010431</c:v>
                      </c:pt>
                      <c:pt idx="818">
                        <c:v>2.5422202472854689</c:v>
                      </c:pt>
                      <c:pt idx="819">
                        <c:v>2.4880987672272079</c:v>
                      </c:pt>
                      <c:pt idx="820">
                        <c:v>2.2365470160785859</c:v>
                      </c:pt>
                      <c:pt idx="821">
                        <c:v>1.8195450163215381</c:v>
                      </c:pt>
                      <c:pt idx="822">
                        <c:v>1.4141278189404241</c:v>
                      </c:pt>
                      <c:pt idx="823">
                        <c:v>1.3679093540285681</c:v>
                      </c:pt>
                      <c:pt idx="824">
                        <c:v>1.5269683537827139</c:v>
                      </c:pt>
                      <c:pt idx="825">
                        <c:v>1.675083880753812</c:v>
                      </c:pt>
                      <c:pt idx="826">
                        <c:v>1.9110580151907051</c:v>
                      </c:pt>
                      <c:pt idx="827">
                        <c:v>2.1558937924562742</c:v>
                      </c:pt>
                      <c:pt idx="828">
                        <c:v>2.3046101650429018</c:v>
                      </c:pt>
                      <c:pt idx="829">
                        <c:v>2.383586794564561</c:v>
                      </c:pt>
                      <c:pt idx="830">
                        <c:v>2.4162090113553258</c:v>
                      </c:pt>
                      <c:pt idx="831">
                        <c:v>2.2624732624917399</c:v>
                      </c:pt>
                      <c:pt idx="832">
                        <c:v>2.2245323953034029</c:v>
                      </c:pt>
                      <c:pt idx="833">
                        <c:v>2.2646588456046821</c:v>
                      </c:pt>
                      <c:pt idx="834">
                        <c:v>2.3066062326562671</c:v>
                      </c:pt>
                      <c:pt idx="835">
                        <c:v>2.138974618188934</c:v>
                      </c:pt>
                      <c:pt idx="836">
                        <c:v>2.2381915120632971</c:v>
                      </c:pt>
                      <c:pt idx="837">
                        <c:v>2.2966225361800801</c:v>
                      </c:pt>
                      <c:pt idx="838">
                        <c:v>2.2006764224277209</c:v>
                      </c:pt>
                      <c:pt idx="839">
                        <c:v>2.1027941127098719</c:v>
                      </c:pt>
                      <c:pt idx="840">
                        <c:v>1.999461769832384</c:v>
                      </c:pt>
                      <c:pt idx="841">
                        <c:v>1.8347708231143529</c:v>
                      </c:pt>
                      <c:pt idx="842">
                        <c:v>1.8129098076480561</c:v>
                      </c:pt>
                      <c:pt idx="843">
                        <c:v>1.9140671090052239</c:v>
                      </c:pt>
                      <c:pt idx="844">
                        <c:v>2.202750429846323</c:v>
                      </c:pt>
                      <c:pt idx="845">
                        <c:v>2.3611303332678841</c:v>
                      </c:pt>
                      <c:pt idx="846">
                        <c:v>2.4777696784615428</c:v>
                      </c:pt>
                      <c:pt idx="847">
                        <c:v>2.636519685129842</c:v>
                      </c:pt>
                      <c:pt idx="848">
                        <c:v>2.6686461049080439</c:v>
                      </c:pt>
                      <c:pt idx="849">
                        <c:v>2.6885810901514882</c:v>
                      </c:pt>
                      <c:pt idx="850">
                        <c:v>2.6439229542487639</c:v>
                      </c:pt>
                      <c:pt idx="851">
                        <c:v>2.6321897993640828</c:v>
                      </c:pt>
                      <c:pt idx="852">
                        <c:v>2.5641409455998438</c:v>
                      </c:pt>
                      <c:pt idx="853">
                        <c:v>2.337201994816462</c:v>
                      </c:pt>
                      <c:pt idx="854">
                        <c:v>2.1330871676956988</c:v>
                      </c:pt>
                      <c:pt idx="855">
                        <c:v>2.2302777312708271</c:v>
                      </c:pt>
                      <c:pt idx="856">
                        <c:v>2.3305020383675812</c:v>
                      </c:pt>
                      <c:pt idx="857">
                        <c:v>2.3689823967728851</c:v>
                      </c:pt>
                      <c:pt idx="858">
                        <c:v>2.4561978439109922</c:v>
                      </c:pt>
                      <c:pt idx="859">
                        <c:v>2.5068605288083821</c:v>
                      </c:pt>
                      <c:pt idx="860">
                        <c:v>2.3895625425759639</c:v>
                      </c:pt>
                      <c:pt idx="861">
                        <c:v>2.3864393036258549</c:v>
                      </c:pt>
                      <c:pt idx="862">
                        <c:v>2.4605245304670271</c:v>
                      </c:pt>
                      <c:pt idx="863">
                        <c:v>2.5057502231450068</c:v>
                      </c:pt>
                      <c:pt idx="864">
                        <c:v>2.648497032990297</c:v>
                      </c:pt>
                      <c:pt idx="865">
                        <c:v>2.628735301982922</c:v>
                      </c:pt>
                      <c:pt idx="866">
                        <c:v>2.696970294166118</c:v>
                      </c:pt>
                      <c:pt idx="867">
                        <c:v>2.7807791059205278</c:v>
                      </c:pt>
                      <c:pt idx="868">
                        <c:v>2.8552707378674049</c:v>
                      </c:pt>
                      <c:pt idx="869">
                        <c:v>2.776402239730611</c:v>
                      </c:pt>
                      <c:pt idx="870">
                        <c:v>2.601667081169408</c:v>
                      </c:pt>
                      <c:pt idx="871">
                        <c:v>2.3833742136280631</c:v>
                      </c:pt>
                      <c:pt idx="872">
                        <c:v>2.1918046810586982</c:v>
                      </c:pt>
                      <c:pt idx="873">
                        <c:v>2.0746664783897182</c:v>
                      </c:pt>
                      <c:pt idx="874">
                        <c:v>2.0436892714613029</c:v>
                      </c:pt>
                      <c:pt idx="875">
                        <c:v>2.1180549797642541</c:v>
                      </c:pt>
                      <c:pt idx="876">
                        <c:v>2.4208994619672501</c:v>
                      </c:pt>
                      <c:pt idx="877">
                        <c:v>2.6303820349137479</c:v>
                      </c:pt>
                      <c:pt idx="878">
                        <c:v>2.6450378849045948</c:v>
                      </c:pt>
                      <c:pt idx="879">
                        <c:v>3.5802061229772</c:v>
                      </c:pt>
                      <c:pt idx="880">
                        <c:v>3.5108584797711502</c:v>
                      </c:pt>
                      <c:pt idx="881">
                        <c:v>3.4115487410157219</c:v>
                      </c:pt>
                      <c:pt idx="882">
                        <c:v>3.4589441929489331</c:v>
                      </c:pt>
                      <c:pt idx="883">
                        <c:v>3.4760491354299252</c:v>
                      </c:pt>
                      <c:pt idx="884">
                        <c:v>3.3072446775652709</c:v>
                      </c:pt>
                      <c:pt idx="885">
                        <c:v>3.1582672472010298</c:v>
                      </c:pt>
                      <c:pt idx="886">
                        <c:v>2.9261089924698269</c:v>
                      </c:pt>
                      <c:pt idx="887">
                        <c:v>2.7161319497521479</c:v>
                      </c:pt>
                      <c:pt idx="888">
                        <c:v>2.5129241245522902</c:v>
                      </c:pt>
                      <c:pt idx="889">
                        <c:v>2.1670203826375212</c:v>
                      </c:pt>
                      <c:pt idx="890">
                        <c:v>2.1024917834619812</c:v>
                      </c:pt>
                      <c:pt idx="891">
                        <c:v>2.0079829786244878</c:v>
                      </c:pt>
                      <c:pt idx="892">
                        <c:v>1.841921811954027</c:v>
                      </c:pt>
                      <c:pt idx="893">
                        <c:v>1.9401779743748711</c:v>
                      </c:pt>
                      <c:pt idx="894">
                        <c:v>2.0407718761956972</c:v>
                      </c:pt>
                      <c:pt idx="895">
                        <c:v>2.3330787829179909</c:v>
                      </c:pt>
                      <c:pt idx="896">
                        <c:v>2.4530924529741029</c:v>
                      </c:pt>
                      <c:pt idx="897">
                        <c:v>2.439714922208716</c:v>
                      </c:pt>
                      <c:pt idx="898">
                        <c:v>2.2734338129450928</c:v>
                      </c:pt>
                      <c:pt idx="899">
                        <c:v>1.9000325831102911</c:v>
                      </c:pt>
                      <c:pt idx="900">
                        <c:v>0.64045052848148409</c:v>
                      </c:pt>
                      <c:pt idx="901">
                        <c:v>0.9657093432139664</c:v>
                      </c:pt>
                      <c:pt idx="902">
                        <c:v>0.75801624850632332</c:v>
                      </c:pt>
                      <c:pt idx="903">
                        <c:v>1.0157666473003599</c:v>
                      </c:pt>
                      <c:pt idx="904">
                        <c:v>1.2777170329375001</c:v>
                      </c:pt>
                      <c:pt idx="905">
                        <c:v>1.4459618741523601</c:v>
                      </c:pt>
                      <c:pt idx="906">
                        <c:v>1.5463036419148299</c:v>
                      </c:pt>
                      <c:pt idx="907">
                        <c:v>1.53598765111928</c:v>
                      </c:pt>
                      <c:pt idx="908">
                        <c:v>1.381802111992172</c:v>
                      </c:pt>
                      <c:pt idx="909">
                        <c:v>1.324000999031818</c:v>
                      </c:pt>
                      <c:pt idx="910">
                        <c:v>1.498465135966383</c:v>
                      </c:pt>
                      <c:pt idx="911">
                        <c:v>1.7509935870303159</c:v>
                      </c:pt>
                      <c:pt idx="912">
                        <c:v>2.033495718812103</c:v>
                      </c:pt>
                      <c:pt idx="913">
                        <c:v>2.0652807975492369</c:v>
                      </c:pt>
                      <c:pt idx="914">
                        <c:v>2.0174306888178668</c:v>
                      </c:pt>
                      <c:pt idx="915">
                        <c:v>2.0208191581035129</c:v>
                      </c:pt>
                      <c:pt idx="916">
                        <c:v>2.2362335380306502</c:v>
                      </c:pt>
                      <c:pt idx="917">
                        <c:v>2.4786763058843331</c:v>
                      </c:pt>
                      <c:pt idx="918">
                        <c:v>2.5739742451113079</c:v>
                      </c:pt>
                      <c:pt idx="919">
                        <c:v>2.65043869045962</c:v>
                      </c:pt>
                      <c:pt idx="920">
                        <c:v>2.4727281961747618</c:v>
                      </c:pt>
                      <c:pt idx="921">
                        <c:v>2.1334478399674421</c:v>
                      </c:pt>
                      <c:pt idx="922">
                        <c:v>1.900118372826231</c:v>
                      </c:pt>
                      <c:pt idx="923">
                        <c:v>1.690016251840176</c:v>
                      </c:pt>
                      <c:pt idx="924">
                        <c:v>1.5749976551956271</c:v>
                      </c:pt>
                      <c:pt idx="925">
                        <c:v>1.444222880528927</c:v>
                      </c:pt>
                      <c:pt idx="926">
                        <c:v>1.291196885204468</c:v>
                      </c:pt>
                      <c:pt idx="927">
                        <c:v>1.3169906647631631</c:v>
                      </c:pt>
                      <c:pt idx="928">
                        <c:v>1.530147728046596</c:v>
                      </c:pt>
                      <c:pt idx="929">
                        <c:v>1.449010161177962</c:v>
                      </c:pt>
                      <c:pt idx="930">
                        <c:v>1.354985860769125</c:v>
                      </c:pt>
                      <c:pt idx="931">
                        <c:v>1.2579268813191891</c:v>
                      </c:pt>
                      <c:pt idx="932">
                        <c:v>1.3238654146545841</c:v>
                      </c:pt>
                      <c:pt idx="933">
                        <c:v>1.3792745147201391</c:v>
                      </c:pt>
                      <c:pt idx="934">
                        <c:v>1.492573602542838</c:v>
                      </c:pt>
                      <c:pt idx="935">
                        <c:v>1.7217330208148149</c:v>
                      </c:pt>
                      <c:pt idx="936">
                        <c:v>1.6896624400984841</c:v>
                      </c:pt>
                      <c:pt idx="937">
                        <c:v>1.890441349162429</c:v>
                      </c:pt>
                      <c:pt idx="938">
                        <c:v>2.0553582435330768</c:v>
                      </c:pt>
                      <c:pt idx="939">
                        <c:v>2.496701569038382</c:v>
                      </c:pt>
                      <c:pt idx="940">
                        <c:v>2.8647579941843069</c:v>
                      </c:pt>
                      <c:pt idx="941">
                        <c:v>3.2413311272965761</c:v>
                      </c:pt>
                      <c:pt idx="942">
                        <c:v>3.3107499522939379</c:v>
                      </c:pt>
                      <c:pt idx="943">
                        <c:v>3.2523105573993361</c:v>
                      </c:pt>
                      <c:pt idx="944">
                        <c:v>3.2996178928628952</c:v>
                      </c:pt>
                      <c:pt idx="945">
                        <c:v>3.2895479361143392</c:v>
                      </c:pt>
                      <c:pt idx="946">
                        <c:v>3.3104741518561158</c:v>
                      </c:pt>
                      <c:pt idx="947">
                        <c:v>3.1958744375783779</c:v>
                      </c:pt>
                      <c:pt idx="948">
                        <c:v>3.0956520374953049</c:v>
                      </c:pt>
                      <c:pt idx="949">
                        <c:v>3.2511376264296339</c:v>
                      </c:pt>
                      <c:pt idx="950">
                        <c:v>3.492416027248948</c:v>
                      </c:pt>
                      <c:pt idx="951">
                        <c:v>3.6069451616603971</c:v>
                      </c:pt>
                      <c:pt idx="952">
                        <c:v>3.5787804545412421</c:v>
                      </c:pt>
                      <c:pt idx="953">
                        <c:v>4.5871284081051487</c:v>
                      </c:pt>
                      <c:pt idx="954">
                        <c:v>4.6034425906303946</c:v>
                      </c:pt>
                      <c:pt idx="955">
                        <c:v>3.4425602829460078</c:v>
                      </c:pt>
                      <c:pt idx="956">
                        <c:v>4.5577989802815102</c:v>
                      </c:pt>
                      <c:pt idx="957">
                        <c:v>4.6113722230337464</c:v>
                      </c:pt>
                      <c:pt idx="958">
                        <c:v>4.5442371620404183</c:v>
                      </c:pt>
                      <c:pt idx="959">
                        <c:v>3.0830415133528049</c:v>
                      </c:pt>
                      <c:pt idx="960">
                        <c:v>3.001692884107289</c:v>
                      </c:pt>
                      <c:pt idx="961">
                        <c:v>2.9361592890413082</c:v>
                      </c:pt>
                      <c:pt idx="962">
                        <c:v>2.641724800073431</c:v>
                      </c:pt>
                      <c:pt idx="963">
                        <c:v>2.4691911354062048</c:v>
                      </c:pt>
                      <c:pt idx="964">
                        <c:v>2.3539384450721039</c:v>
                      </c:pt>
                      <c:pt idx="965">
                        <c:v>2.406420939272532</c:v>
                      </c:pt>
                      <c:pt idx="966">
                        <c:v>2.6604880138545939</c:v>
                      </c:pt>
                      <c:pt idx="967">
                        <c:v>2.650006699404504</c:v>
                      </c:pt>
                      <c:pt idx="968">
                        <c:v>2.4742370373404392</c:v>
                      </c:pt>
                      <c:pt idx="969">
                        <c:v>2.0446955086328278</c:v>
                      </c:pt>
                      <c:pt idx="970">
                        <c:v>1.744237693562972</c:v>
                      </c:pt>
                      <c:pt idx="971">
                        <c:v>1.5550422845277929</c:v>
                      </c:pt>
                      <c:pt idx="972">
                        <c:v>1.7415681335758459</c:v>
                      </c:pt>
                      <c:pt idx="973">
                        <c:v>1.924323032660473</c:v>
                      </c:pt>
                      <c:pt idx="974">
                        <c:v>1.9608290113779789</c:v>
                      </c:pt>
                      <c:pt idx="975">
                        <c:v>1.8652818321555931</c:v>
                      </c:pt>
                      <c:pt idx="976">
                        <c:v>1.914032919776981</c:v>
                      </c:pt>
                      <c:pt idx="977">
                        <c:v>1.7734416394590189</c:v>
                      </c:pt>
                      <c:pt idx="978">
                        <c:v>1.592022747118373</c:v>
                      </c:pt>
                      <c:pt idx="979">
                        <c:v>1.449508516701133</c:v>
                      </c:pt>
                      <c:pt idx="980">
                        <c:v>1.4413546395878361</c:v>
                      </c:pt>
                      <c:pt idx="981">
                        <c:v>1.5867213368019779</c:v>
                      </c:pt>
                      <c:pt idx="982">
                        <c:v>1.6939300436213449</c:v>
                      </c:pt>
                      <c:pt idx="983">
                        <c:v>1.683965444471617</c:v>
                      </c:pt>
                      <c:pt idx="984">
                        <c:v>1.533591968804739</c:v>
                      </c:pt>
                      <c:pt idx="985">
                        <c:v>1.355317179784141</c:v>
                      </c:pt>
                      <c:pt idx="986">
                        <c:v>1.273721901377173</c:v>
                      </c:pt>
                      <c:pt idx="987">
                        <c:v>1.3114833660272229</c:v>
                      </c:pt>
                      <c:pt idx="988">
                        <c:v>1.3168525627205421</c:v>
                      </c:pt>
                      <c:pt idx="989">
                        <c:v>1.242010697804447</c:v>
                      </c:pt>
                      <c:pt idx="990">
                        <c:v>1.1509058446707741</c:v>
                      </c:pt>
                      <c:pt idx="991">
                        <c:v>1.0652643248342619</c:v>
                      </c:pt>
                      <c:pt idx="992">
                        <c:v>1.0899831650796781</c:v>
                      </c:pt>
                      <c:pt idx="993">
                        <c:v>1.209928289189601</c:v>
                      </c:pt>
                      <c:pt idx="994">
                        <c:v>1.479329020834711</c:v>
                      </c:pt>
                      <c:pt idx="995">
                        <c:v>1.714293029649637</c:v>
                      </c:pt>
                      <c:pt idx="996">
                        <c:v>1.949827626720867</c:v>
                      </c:pt>
                      <c:pt idx="997">
                        <c:v>1.945036534004712</c:v>
                      </c:pt>
                      <c:pt idx="998">
                        <c:v>1.8572960126378131</c:v>
                      </c:pt>
                      <c:pt idx="999">
                        <c:v>1.8331337166899311</c:v>
                      </c:pt>
                      <c:pt idx="1000">
                        <c:v>1.9208951968718131</c:v>
                      </c:pt>
                      <c:pt idx="1001">
                        <c:v>2.0226742227982668</c:v>
                      </c:pt>
                      <c:pt idx="1002">
                        <c:v>1.962475977477766</c:v>
                      </c:pt>
                      <c:pt idx="1003">
                        <c:v>1.9887290485946481</c:v>
                      </c:pt>
                      <c:pt idx="1004">
                        <c:v>2.7368965063319868</c:v>
                      </c:pt>
                      <c:pt idx="1005">
                        <c:v>2.6295839541005659</c:v>
                      </c:pt>
                      <c:pt idx="1006">
                        <c:v>2.5889157263363138</c:v>
                      </c:pt>
                      <c:pt idx="1007">
                        <c:v>2.6959089360737249</c:v>
                      </c:pt>
                      <c:pt idx="1008">
                        <c:v>2.8751098863318072</c:v>
                      </c:pt>
                      <c:pt idx="1009">
                        <c:v>2.932952400110636</c:v>
                      </c:pt>
                      <c:pt idx="1010">
                        <c:v>2.8483753697697032</c:v>
                      </c:pt>
                      <c:pt idx="1011">
                        <c:v>2.7085865590666098</c:v>
                      </c:pt>
                      <c:pt idx="1012">
                        <c:v>2.4178114664391162</c:v>
                      </c:pt>
                      <c:pt idx="1013">
                        <c:v>2.1511271680682742</c:v>
                      </c:pt>
                      <c:pt idx="1014">
                        <c:v>2.0038102943450098</c:v>
                      </c:pt>
                      <c:pt idx="1015">
                        <c:v>1.9500813116568601</c:v>
                      </c:pt>
                      <c:pt idx="1016">
                        <c:v>1.820479357773902</c:v>
                      </c:pt>
                      <c:pt idx="1017">
                        <c:v>1.854032509371673</c:v>
                      </c:pt>
                      <c:pt idx="1018">
                        <c:v>1.8217425988452269</c:v>
                      </c:pt>
                      <c:pt idx="1019">
                        <c:v>1.7993029637568609</c:v>
                      </c:pt>
                      <c:pt idx="1020">
                        <c:v>1.857178674985188</c:v>
                      </c:pt>
                      <c:pt idx="1021">
                        <c:v>1.9275459986480541</c:v>
                      </c:pt>
                      <c:pt idx="1022">
                        <c:v>1.906590341914898</c:v>
                      </c:pt>
                      <c:pt idx="1023">
                        <c:v>1.83320536374289</c:v>
                      </c:pt>
                      <c:pt idx="1024">
                        <c:v>1.873868685830814</c:v>
                      </c:pt>
                      <c:pt idx="1025">
                        <c:v>1.9785067879544349</c:v>
                      </c:pt>
                      <c:pt idx="1026">
                        <c:v>1.947175399448414</c:v>
                      </c:pt>
                      <c:pt idx="1027">
                        <c:v>1.896226240423796</c:v>
                      </c:pt>
                      <c:pt idx="1028">
                        <c:v>1.7440654276542871</c:v>
                      </c:pt>
                      <c:pt idx="1029">
                        <c:v>1.596320807402194</c:v>
                      </c:pt>
                      <c:pt idx="1030">
                        <c:v>1.5141684025237829</c:v>
                      </c:pt>
                      <c:pt idx="1031">
                        <c:v>1.481003819661328</c:v>
                      </c:pt>
                      <c:pt idx="1032">
                        <c:v>1.3184082152493239</c:v>
                      </c:pt>
                      <c:pt idx="1033">
                        <c:v>1.0480095154367</c:v>
                      </c:pt>
                      <c:pt idx="1034">
                        <c:v>0.96428398930524584</c:v>
                      </c:pt>
                      <c:pt idx="1035">
                        <c:v>0.94982630670525892</c:v>
                      </c:pt>
                      <c:pt idx="1036">
                        <c:v>0.86939334228336584</c:v>
                      </c:pt>
                      <c:pt idx="1037">
                        <c:v>0.74006470201154007</c:v>
                      </c:pt>
                      <c:pt idx="1038">
                        <c:v>0.46278713502988089</c:v>
                      </c:pt>
                      <c:pt idx="1039">
                        <c:v>-0.1823791951917452</c:v>
                      </c:pt>
                      <c:pt idx="1040">
                        <c:v>-0.22034660186290869</c:v>
                      </c:pt>
                      <c:pt idx="1041">
                        <c:v>-5.3224684992560077E-2</c:v>
                      </c:pt>
                      <c:pt idx="1042">
                        <c:v>-1.684314157882753</c:v>
                      </c:pt>
                      <c:pt idx="1043">
                        <c:v>-1.462840391005805</c:v>
                      </c:pt>
                      <c:pt idx="1044">
                        <c:v>-1.1738245415806241</c:v>
                      </c:pt>
                      <c:pt idx="1045">
                        <c:v>-1.146853478248284</c:v>
                      </c:pt>
                      <c:pt idx="1046">
                        <c:v>1.7206876235421089</c:v>
                      </c:pt>
                      <c:pt idx="1047">
                        <c:v>2.0491111823560928</c:v>
                      </c:pt>
                      <c:pt idx="1048">
                        <c:v>-0.94276792895747474</c:v>
                      </c:pt>
                      <c:pt idx="1049">
                        <c:v>-6.3091071891308106</c:v>
                      </c:pt>
                      <c:pt idx="1050">
                        <c:v>3.34373340240613</c:v>
                      </c:pt>
                      <c:pt idx="1051">
                        <c:v>3.3427921888038998</c:v>
                      </c:pt>
                      <c:pt idx="1052">
                        <c:v>3.441075989358406</c:v>
                      </c:pt>
                      <c:pt idx="1053">
                        <c:v>3.6785758234654748</c:v>
                      </c:pt>
                      <c:pt idx="1054">
                        <c:v>3.8174238532922331</c:v>
                      </c:pt>
                      <c:pt idx="1055">
                        <c:v>4.0847645077062298</c:v>
                      </c:pt>
                      <c:pt idx="1056">
                        <c:v>3.9212480928305351</c:v>
                      </c:pt>
                      <c:pt idx="1057">
                        <c:v>4.6199435226770982</c:v>
                      </c:pt>
                      <c:pt idx="1058">
                        <c:v>4.7152231170316918</c:v>
                      </c:pt>
                      <c:pt idx="1059">
                        <c:v>4.7377788583405973</c:v>
                      </c:pt>
                      <c:pt idx="1060">
                        <c:v>4.65001213248381</c:v>
                      </c:pt>
                      <c:pt idx="1061">
                        <c:v>4.573815599793722</c:v>
                      </c:pt>
                      <c:pt idx="1062">
                        <c:v>3.8721238074231872</c:v>
                      </c:pt>
                      <c:pt idx="1063">
                        <c:v>-1.2005548580493499</c:v>
                      </c:pt>
                      <c:pt idx="1064">
                        <c:v>-1.338219959236405</c:v>
                      </c:pt>
                      <c:pt idx="1065">
                        <c:v>-1.4494766971187729</c:v>
                      </c:pt>
                      <c:pt idx="1066">
                        <c:v>-1.3430763161045749</c:v>
                      </c:pt>
                      <c:pt idx="1067">
                        <c:v>-1.2053400789322239</c:v>
                      </c:pt>
                      <c:pt idx="1068">
                        <c:v>-1.010065361031947</c:v>
                      </c:pt>
                      <c:pt idx="1069">
                        <c:v>-1.006625412762284</c:v>
                      </c:pt>
                      <c:pt idx="1070">
                        <c:v>-1.087925638286285</c:v>
                      </c:pt>
                      <c:pt idx="1071">
                        <c:v>-1.2683707531673769</c:v>
                      </c:pt>
                      <c:pt idx="1072">
                        <c:v>-1.3849513409190759</c:v>
                      </c:pt>
                      <c:pt idx="1073">
                        <c:v>-1.3467874257326531</c:v>
                      </c:pt>
                      <c:pt idx="1074">
                        <c:v>-1.3908927193889491</c:v>
                      </c:pt>
                      <c:pt idx="1075">
                        <c:v>-1.2232699745436419</c:v>
                      </c:pt>
                      <c:pt idx="1076">
                        <c:v>-0.88151905570509803</c:v>
                      </c:pt>
                      <c:pt idx="1077">
                        <c:v>-0.26741518104228029</c:v>
                      </c:pt>
                      <c:pt idx="1078">
                        <c:v>9.8114693362492834E-3</c:v>
                      </c:pt>
                      <c:pt idx="1079">
                        <c:v>0.41651870282216907</c:v>
                      </c:pt>
                      <c:pt idx="1080">
                        <c:v>0.644192641154682</c:v>
                      </c:pt>
                      <c:pt idx="1081">
                        <c:v>0.66325486878458817</c:v>
                      </c:pt>
                      <c:pt idx="1082">
                        <c:v>0.4735219463567289</c:v>
                      </c:pt>
                      <c:pt idx="1083">
                        <c:v>2.0123562497174281</c:v>
                      </c:pt>
                      <c:pt idx="1084">
                        <c:v>0.39250917951613212</c:v>
                      </c:pt>
                      <c:pt idx="1085">
                        <c:v>0.47739325731979798</c:v>
                      </c:pt>
                      <c:pt idx="1086">
                        <c:v>0.59543611484308923</c:v>
                      </c:pt>
                      <c:pt idx="1087">
                        <c:v>0.76250561638796943</c:v>
                      </c:pt>
                      <c:pt idx="1088">
                        <c:v>0.91026235488614049</c:v>
                      </c:pt>
                      <c:pt idx="1089">
                        <c:v>0.86060462921700143</c:v>
                      </c:pt>
                      <c:pt idx="1090">
                        <c:v>0.73815168842354584</c:v>
                      </c:pt>
                      <c:pt idx="1091">
                        <c:v>0.47751363568229832</c:v>
                      </c:pt>
                      <c:pt idx="1092">
                        <c:v>0.28025374780763429</c:v>
                      </c:pt>
                      <c:pt idx="1093">
                        <c:v>0.16022121787033891</c:v>
                      </c:pt>
                      <c:pt idx="1094">
                        <c:v>0.30197205494553248</c:v>
                      </c:pt>
                      <c:pt idx="1095">
                        <c:v>0.45702542542849478</c:v>
                      </c:pt>
                      <c:pt idx="1096">
                        <c:v>0.47618266529050463</c:v>
                      </c:pt>
                      <c:pt idx="1097">
                        <c:v>0.64544389585247142</c:v>
                      </c:pt>
                      <c:pt idx="1098">
                        <c:v>0.92934150594570808</c:v>
                      </c:pt>
                      <c:pt idx="1099">
                        <c:v>1.1247976445215631</c:v>
                      </c:pt>
                      <c:pt idx="1100">
                        <c:v>1.1799824150321241</c:v>
                      </c:pt>
                      <c:pt idx="1101">
                        <c:v>1.4342845569405109</c:v>
                      </c:pt>
                      <c:pt idx="1102">
                        <c:v>1.498642135351709</c:v>
                      </c:pt>
                      <c:pt idx="1103">
                        <c:v>1.41388010517624</c:v>
                      </c:pt>
                      <c:pt idx="1104">
                        <c:v>1.2726065786972951</c:v>
                      </c:pt>
                      <c:pt idx="1105">
                        <c:v>1.2119662518895771</c:v>
                      </c:pt>
                      <c:pt idx="1106">
                        <c:v>1.212384051324664</c:v>
                      </c:pt>
                      <c:pt idx="1107">
                        <c:v>1.220466644173001</c:v>
                      </c:pt>
                      <c:pt idx="1108">
                        <c:v>1.3295047502122099</c:v>
                      </c:pt>
                      <c:pt idx="1109">
                        <c:v>1.4742559124146311</c:v>
                      </c:pt>
                      <c:pt idx="1110">
                        <c:v>1.5426932451968729</c:v>
                      </c:pt>
                      <c:pt idx="1111">
                        <c:v>1.4243679751476921</c:v>
                      </c:pt>
                      <c:pt idx="1112">
                        <c:v>1.3484446379544679</c:v>
                      </c:pt>
                      <c:pt idx="1113">
                        <c:v>1.4995141029827621</c:v>
                      </c:pt>
                      <c:pt idx="1114">
                        <c:v>1.6930433778780589</c:v>
                      </c:pt>
                      <c:pt idx="1115">
                        <c:v>1.6919748760710001</c:v>
                      </c:pt>
                      <c:pt idx="1116">
                        <c:v>1.5520125228324151</c:v>
                      </c:pt>
                      <c:pt idx="1117">
                        <c:v>1.570457593441934</c:v>
                      </c:pt>
                      <c:pt idx="1118">
                        <c:v>1.7771928636899961</c:v>
                      </c:pt>
                      <c:pt idx="1119">
                        <c:v>1.859927213823958</c:v>
                      </c:pt>
                      <c:pt idx="1120">
                        <c:v>1.8806428397580279</c:v>
                      </c:pt>
                      <c:pt idx="1121">
                        <c:v>1.986445457624666</c:v>
                      </c:pt>
                      <c:pt idx="1122">
                        <c:v>2.1645789516082381</c:v>
                      </c:pt>
                      <c:pt idx="1123">
                        <c:v>2.3434576998047549</c:v>
                      </c:pt>
                      <c:pt idx="1124">
                        <c:v>2.5049586879758561</c:v>
                      </c:pt>
                      <c:pt idx="1125">
                        <c:v>2.3999639606458421</c:v>
                      </c:pt>
                      <c:pt idx="1126">
                        <c:v>2.3108469636022551</c:v>
                      </c:pt>
                      <c:pt idx="1127">
                        <c:v>2.0755473702014489</c:v>
                      </c:pt>
                      <c:pt idx="1128">
                        <c:v>1.721160077206656</c:v>
                      </c:pt>
                      <c:pt idx="1129">
                        <c:v>1.540758687058865</c:v>
                      </c:pt>
                      <c:pt idx="1130">
                        <c:v>1.4777251005172951</c:v>
                      </c:pt>
                      <c:pt idx="1131">
                        <c:v>1.397190003450254</c:v>
                      </c:pt>
                      <c:pt idx="1132">
                        <c:v>1.436004733598002</c:v>
                      </c:pt>
                      <c:pt idx="1133">
                        <c:v>1.5020316267797771</c:v>
                      </c:pt>
                      <c:pt idx="1134">
                        <c:v>1.4692363902968031</c:v>
                      </c:pt>
                      <c:pt idx="1135">
                        <c:v>1.47708604286926</c:v>
                      </c:pt>
                      <c:pt idx="1136">
                        <c:v>1.522856178319141</c:v>
                      </c:pt>
                      <c:pt idx="1137">
                        <c:v>1.6686344582831301</c:v>
                      </c:pt>
                      <c:pt idx="1138">
                        <c:v>1.7874262534074621</c:v>
                      </c:pt>
                      <c:pt idx="1139">
                        <c:v>1.7349853717734429</c:v>
                      </c:pt>
                      <c:pt idx="1140">
                        <c:v>1.49568713820374</c:v>
                      </c:pt>
                      <c:pt idx="1141">
                        <c:v>1.373254241948618</c:v>
                      </c:pt>
                      <c:pt idx="1142">
                        <c:v>2.3173088919705851</c:v>
                      </c:pt>
                      <c:pt idx="1143">
                        <c:v>1.313053445812127</c:v>
                      </c:pt>
                      <c:pt idx="1144">
                        <c:v>2.7161168057299032</c:v>
                      </c:pt>
                      <c:pt idx="1145">
                        <c:v>2.804268801289886</c:v>
                      </c:pt>
                      <c:pt idx="1146">
                        <c:v>1.603447432174113</c:v>
                      </c:pt>
                      <c:pt idx="1147">
                        <c:v>2.5999640635865351</c:v>
                      </c:pt>
                      <c:pt idx="1148">
                        <c:v>2.3231666968626752</c:v>
                      </c:pt>
                      <c:pt idx="1149">
                        <c:v>2.1342759749545528</c:v>
                      </c:pt>
                      <c:pt idx="1150">
                        <c:v>1.1212477428860339</c:v>
                      </c:pt>
                      <c:pt idx="1151">
                        <c:v>1.2133644172803391</c:v>
                      </c:pt>
                      <c:pt idx="1152">
                        <c:v>1.276364062574195</c:v>
                      </c:pt>
                      <c:pt idx="1153">
                        <c:v>1.3423383162342699</c:v>
                      </c:pt>
                      <c:pt idx="1154">
                        <c:v>1.3598782309956059</c:v>
                      </c:pt>
                      <c:pt idx="1155">
                        <c:v>1.3555258922968869</c:v>
                      </c:pt>
                      <c:pt idx="1156">
                        <c:v>1.1986979263671611</c:v>
                      </c:pt>
                      <c:pt idx="1157">
                        <c:v>0.94073325039900935</c:v>
                      </c:pt>
                      <c:pt idx="1158">
                        <c:v>0.88028183536492732</c:v>
                      </c:pt>
                      <c:pt idx="1159">
                        <c:v>1.024638909262702</c:v>
                      </c:pt>
                      <c:pt idx="1160">
                        <c:v>1.1283213755542381</c:v>
                      </c:pt>
                      <c:pt idx="1161">
                        <c:v>1.2642777542259349</c:v>
                      </c:pt>
                      <c:pt idx="1162">
                        <c:v>1.182291065354762</c:v>
                      </c:pt>
                      <c:pt idx="1163">
                        <c:v>1.1787682426961741</c:v>
                      </c:pt>
                      <c:pt idx="1164">
                        <c:v>1.1431893045949499</c:v>
                      </c:pt>
                      <c:pt idx="1165">
                        <c:v>1.0175045708811421</c:v>
                      </c:pt>
                      <c:pt idx="1166">
                        <c:v>0.9471920176088473</c:v>
                      </c:pt>
                      <c:pt idx="1167">
                        <c:v>0.89845415048621347</c:v>
                      </c:pt>
                      <c:pt idx="1168">
                        <c:v>0.79348010810331493</c:v>
                      </c:pt>
                      <c:pt idx="1169">
                        <c:v>0.74136045046612076</c:v>
                      </c:pt>
                      <c:pt idx="1170">
                        <c:v>0.56529684758123655</c:v>
                      </c:pt>
                      <c:pt idx="1171">
                        <c:v>0.43098956372027591</c:v>
                      </c:pt>
                      <c:pt idx="1172">
                        <c:v>0.25967220470314661</c:v>
                      </c:pt>
                      <c:pt idx="1173">
                        <c:v>0.32675787113089733</c:v>
                      </c:pt>
                      <c:pt idx="1174">
                        <c:v>0.45156611094135091</c:v>
                      </c:pt>
                      <c:pt idx="1175">
                        <c:v>0.61915697817483195</c:v>
                      </c:pt>
                      <c:pt idx="1176">
                        <c:v>0.86795447266311154</c:v>
                      </c:pt>
                      <c:pt idx="1177">
                        <c:v>1.0958856623897399</c:v>
                      </c:pt>
                      <c:pt idx="1178">
                        <c:v>1.3152837202826819</c:v>
                      </c:pt>
                      <c:pt idx="1179">
                        <c:v>1.5316002070704959</c:v>
                      </c:pt>
                      <c:pt idx="1180">
                        <c:v>1.5491586851973389</c:v>
                      </c:pt>
                      <c:pt idx="1181">
                        <c:v>1.421445744613947</c:v>
                      </c:pt>
                      <c:pt idx="1182">
                        <c:v>1.13766796181705</c:v>
                      </c:pt>
                      <c:pt idx="1183">
                        <c:v>0.77426142463761227</c:v>
                      </c:pt>
                      <c:pt idx="1184">
                        <c:v>0.48756709591656872</c:v>
                      </c:pt>
                      <c:pt idx="1185">
                        <c:v>0.1673631744110036</c:v>
                      </c:pt>
                      <c:pt idx="1186">
                        <c:v>0.2144765445992767</c:v>
                      </c:pt>
                      <c:pt idx="1187">
                        <c:v>0.41825391713314958</c:v>
                      </c:pt>
                      <c:pt idx="1188">
                        <c:v>0.48231497411564328</c:v>
                      </c:pt>
                      <c:pt idx="1189">
                        <c:v>0.42423747949594232</c:v>
                      </c:pt>
                      <c:pt idx="1190">
                        <c:v>0.35647965138540871</c:v>
                      </c:pt>
                      <c:pt idx="1191">
                        <c:v>0.32439385438814428</c:v>
                      </c:pt>
                      <c:pt idx="1192">
                        <c:v>0.249189769814746</c:v>
                      </c:pt>
                      <c:pt idx="1193">
                        <c:v>0.1299625742944589</c:v>
                      </c:pt>
                      <c:pt idx="1194">
                        <c:v>3.8394787518834267E-2</c:v>
                      </c:pt>
                      <c:pt idx="1195">
                        <c:v>4.7223769833537488E-2</c:v>
                      </c:pt>
                      <c:pt idx="1196">
                        <c:v>-0.1051106483036275</c:v>
                      </c:pt>
                      <c:pt idx="1197">
                        <c:v>-0.27084101447116948</c:v>
                      </c:pt>
                      <c:pt idx="1198">
                        <c:v>-0.61909649726314298</c:v>
                      </c:pt>
                      <c:pt idx="1199">
                        <c:v>-0.76571112000938568</c:v>
                      </c:pt>
                      <c:pt idx="1200">
                        <c:v>-0.82210039033340199</c:v>
                      </c:pt>
                      <c:pt idx="1201">
                        <c:v>-0.81537571616378091</c:v>
                      </c:pt>
                      <c:pt idx="1202">
                        <c:v>-0.96413157658831727</c:v>
                      </c:pt>
                      <c:pt idx="1203">
                        <c:v>-1.0121254663596611</c:v>
                      </c:pt>
                      <c:pt idx="1204">
                        <c:v>-1.011324527283008</c:v>
                      </c:pt>
                      <c:pt idx="1205">
                        <c:v>-0.8689291345772977</c:v>
                      </c:pt>
                      <c:pt idx="1206">
                        <c:v>-0.60444642185412067</c:v>
                      </c:pt>
                      <c:pt idx="1207">
                        <c:v>-0.61513343914048535</c:v>
                      </c:pt>
                      <c:pt idx="1208">
                        <c:v>-0.65476739462533673</c:v>
                      </c:pt>
                      <c:pt idx="1209">
                        <c:v>-0.60187431461582908</c:v>
                      </c:pt>
                      <c:pt idx="1210">
                        <c:v>-0.76840390182668339</c:v>
                      </c:pt>
                      <c:pt idx="1211">
                        <c:v>-0.85435984877525362</c:v>
                      </c:pt>
                      <c:pt idx="1212">
                        <c:v>-0.80119262445021355</c:v>
                      </c:pt>
                      <c:pt idx="1213">
                        <c:v>-0.82552418265324734</c:v>
                      </c:pt>
                      <c:pt idx="1214">
                        <c:v>-0.94962380484063869</c:v>
                      </c:pt>
                      <c:pt idx="1215">
                        <c:v>-0.78270515045387767</c:v>
                      </c:pt>
                      <c:pt idx="1216">
                        <c:v>-1.1265142863343689</c:v>
                      </c:pt>
                      <c:pt idx="1217">
                        <c:v>-0.98933370165368706</c:v>
                      </c:pt>
                      <c:pt idx="1218">
                        <c:v>-0.89701115552607691</c:v>
                      </c:pt>
                      <c:pt idx="1219">
                        <c:v>-0.78267453202613946</c:v>
                      </c:pt>
                      <c:pt idx="1220">
                        <c:v>-0.41351390063755639</c:v>
                      </c:pt>
                      <c:pt idx="1221">
                        <c:v>-0.40621577214023202</c:v>
                      </c:pt>
                      <c:pt idx="1222">
                        <c:v>-0.35241393907543372</c:v>
                      </c:pt>
                      <c:pt idx="1223">
                        <c:v>-0.28446516504513519</c:v>
                      </c:pt>
                      <c:pt idx="1224">
                        <c:v>-0.31861739606879441</c:v>
                      </c:pt>
                      <c:pt idx="1225">
                        <c:v>-0.50771190420954104</c:v>
                      </c:pt>
                      <c:pt idx="1226">
                        <c:v>-0.6149122897616307</c:v>
                      </c:pt>
                      <c:pt idx="1227">
                        <c:v>-0.54405996794427036</c:v>
                      </c:pt>
                      <c:pt idx="1228">
                        <c:v>-0.37078442163890118</c:v>
                      </c:pt>
                      <c:pt idx="1229">
                        <c:v>-0.122178743776228</c:v>
                      </c:pt>
                      <c:pt idx="1230">
                        <c:v>-6.2814389977118912E-2</c:v>
                      </c:pt>
                      <c:pt idx="1231">
                        <c:v>-0.14006915381444909</c:v>
                      </c:pt>
                      <c:pt idx="1232">
                        <c:v>-0.43062333891977272</c:v>
                      </c:pt>
                      <c:pt idx="1233">
                        <c:v>-0.66893838725031918</c:v>
                      </c:pt>
                      <c:pt idx="1234">
                        <c:v>-0.66176941723851745</c:v>
                      </c:pt>
                      <c:pt idx="1235">
                        <c:v>-0.61636050975333956</c:v>
                      </c:pt>
                      <c:pt idx="1236">
                        <c:v>-0.63377860984006285</c:v>
                      </c:pt>
                      <c:pt idx="1237">
                        <c:v>-0.75339396600911546</c:v>
                      </c:pt>
                      <c:pt idx="1238">
                        <c:v>-0.93477035972897538</c:v>
                      </c:pt>
                      <c:pt idx="1239">
                        <c:v>-1.13884173817582</c:v>
                      </c:pt>
                      <c:pt idx="1240">
                        <c:v>-1.2662464967192979</c:v>
                      </c:pt>
                      <c:pt idx="1241">
                        <c:v>-1.3257409047810189</c:v>
                      </c:pt>
                      <c:pt idx="1242">
                        <c:v>-1.431961915619212</c:v>
                      </c:pt>
                      <c:pt idx="1243">
                        <c:v>-1.496659729692563</c:v>
                      </c:pt>
                      <c:pt idx="1244">
                        <c:v>-1.339919911461223</c:v>
                      </c:pt>
                      <c:pt idx="1245">
                        <c:v>-1.2318752746827251</c:v>
                      </c:pt>
                      <c:pt idx="1246">
                        <c:v>-1.186389500927038</c:v>
                      </c:pt>
                      <c:pt idx="1247">
                        <c:v>-1.1670131319801931</c:v>
                      </c:pt>
                      <c:pt idx="1248">
                        <c:v>-1.2131321750119519</c:v>
                      </c:pt>
                      <c:pt idx="1249">
                        <c:v>-1.1489238402025499</c:v>
                      </c:pt>
                      <c:pt idx="1250">
                        <c:v>-0.97473843157083262</c:v>
                      </c:pt>
                      <c:pt idx="1251">
                        <c:v>-0.77505578951395271</c:v>
                      </c:pt>
                      <c:pt idx="1252">
                        <c:v>-0.78278299516027994</c:v>
                      </c:pt>
                      <c:pt idx="1253">
                        <c:v>-0.93438564355254972</c:v>
                      </c:pt>
                      <c:pt idx="1254">
                        <c:v>-1.198122064836769</c:v>
                      </c:pt>
                      <c:pt idx="1255">
                        <c:v>-1.534928704170639</c:v>
                      </c:pt>
                      <c:pt idx="1256">
                        <c:v>-1.8401829958120071</c:v>
                      </c:pt>
                      <c:pt idx="1257">
                        <c:v>-2.2463292287208181</c:v>
                      </c:pt>
                      <c:pt idx="1258">
                        <c:v>-2.2434478253305419</c:v>
                      </c:pt>
                      <c:pt idx="1259">
                        <c:v>-2.15465169614362</c:v>
                      </c:pt>
                      <c:pt idx="1260">
                        <c:v>-1.94156320102873</c:v>
                      </c:pt>
                      <c:pt idx="1261">
                        <c:v>-1.710206047173175</c:v>
                      </c:pt>
                      <c:pt idx="1262">
                        <c:v>-1.277237119353418</c:v>
                      </c:pt>
                      <c:pt idx="1263">
                        <c:v>-1.0560063832322431</c:v>
                      </c:pt>
                      <c:pt idx="1264">
                        <c:v>-1.3322467915596841</c:v>
                      </c:pt>
                      <c:pt idx="1265">
                        <c:v>-0.86228548846954256</c:v>
                      </c:pt>
                      <c:pt idx="1266">
                        <c:v>-0.87666790112040249</c:v>
                      </c:pt>
                      <c:pt idx="1267">
                        <c:v>-0.85939169752897537</c:v>
                      </c:pt>
                      <c:pt idx="1268">
                        <c:v>-0.81235673906484784</c:v>
                      </c:pt>
                      <c:pt idx="1269">
                        <c:v>-0.97409833311264482</c:v>
                      </c:pt>
                      <c:pt idx="1270">
                        <c:v>-0.94571756568621201</c:v>
                      </c:pt>
                      <c:pt idx="1271">
                        <c:v>-0.97959591694840908</c:v>
                      </c:pt>
                      <c:pt idx="1272">
                        <c:v>-0.97564815183636033</c:v>
                      </c:pt>
                      <c:pt idx="1273">
                        <c:v>-1.200671177435179</c:v>
                      </c:pt>
                      <c:pt idx="1274">
                        <c:v>-1.26153355371291</c:v>
                      </c:pt>
                      <c:pt idx="1275">
                        <c:v>-1.3850675007500131</c:v>
                      </c:pt>
                      <c:pt idx="1276">
                        <c:v>-1.6516457079244919</c:v>
                      </c:pt>
                      <c:pt idx="1277">
                        <c:v>-1.8537699936088929</c:v>
                      </c:pt>
                      <c:pt idx="1278">
                        <c:v>-1.9341538036077279</c:v>
                      </c:pt>
                      <c:pt idx="1279">
                        <c:v>-1.7879605871809681</c:v>
                      </c:pt>
                      <c:pt idx="1280">
                        <c:v>-1.657804726613507</c:v>
                      </c:pt>
                      <c:pt idx="1281">
                        <c:v>-1.9377877666331269</c:v>
                      </c:pt>
                      <c:pt idx="1282">
                        <c:v>-2.161683209742586</c:v>
                      </c:pt>
                      <c:pt idx="1283">
                        <c:v>-2.509386570764653</c:v>
                      </c:pt>
                      <c:pt idx="1284">
                        <c:v>-2.529149218008905</c:v>
                      </c:pt>
                      <c:pt idx="1285">
                        <c:v>-2.4253279729968078</c:v>
                      </c:pt>
                      <c:pt idx="1286">
                        <c:v>-2.5229258791278371</c:v>
                      </c:pt>
                      <c:pt idx="1287">
                        <c:v>-2.6668460367578182</c:v>
                      </c:pt>
                      <c:pt idx="1288">
                        <c:v>-2.9284208591042189</c:v>
                      </c:pt>
                      <c:pt idx="1289">
                        <c:v>-3.322523472739328</c:v>
                      </c:pt>
                      <c:pt idx="1290">
                        <c:v>-3.523232571350484</c:v>
                      </c:pt>
                      <c:pt idx="1291">
                        <c:v>-3.4130672961985469</c:v>
                      </c:pt>
                      <c:pt idx="1292">
                        <c:v>-3.3642156531802589</c:v>
                      </c:pt>
                      <c:pt idx="1293">
                        <c:v>-3.0517515222667941</c:v>
                      </c:pt>
                      <c:pt idx="1294">
                        <c:v>-2.9599085602723192</c:v>
                      </c:pt>
                      <c:pt idx="1295">
                        <c:v>-2.7934826237617392</c:v>
                      </c:pt>
                      <c:pt idx="1296">
                        <c:v>-2.68323840507023</c:v>
                      </c:pt>
                      <c:pt idx="1297">
                        <c:v>-2.6593613048908922</c:v>
                      </c:pt>
                      <c:pt idx="1298">
                        <c:v>-2.5848427562339822</c:v>
                      </c:pt>
                      <c:pt idx="1299">
                        <c:v>-2.2849521903815879</c:v>
                      </c:pt>
                      <c:pt idx="1300">
                        <c:v>-2.118029745862704</c:v>
                      </c:pt>
                      <c:pt idx="1301">
                        <c:v>-2.2617926445274552</c:v>
                      </c:pt>
                      <c:pt idx="1302">
                        <c:v>-2.311202744314004</c:v>
                      </c:pt>
                      <c:pt idx="1303">
                        <c:v>-1.393703232643114</c:v>
                      </c:pt>
                      <c:pt idx="1304">
                        <c:v>-1.925502895633997</c:v>
                      </c:pt>
                      <c:pt idx="1305">
                        <c:v>-1.5696749859502219</c:v>
                      </c:pt>
                      <c:pt idx="1306">
                        <c:v>-1.2658580442017311</c:v>
                      </c:pt>
                      <c:pt idx="1307">
                        <c:v>0.92218601679128454</c:v>
                      </c:pt>
                      <c:pt idx="1308">
                        <c:v>0.66862243047984204</c:v>
                      </c:pt>
                      <c:pt idx="1309">
                        <c:v>-1.0449926261296829</c:v>
                      </c:pt>
                      <c:pt idx="1310">
                        <c:v>-1.1786887976700049</c:v>
                      </c:pt>
                      <c:pt idx="1311">
                        <c:v>-1.2568741012047899</c:v>
                      </c:pt>
                      <c:pt idx="1312">
                        <c:v>-1.279805500465407</c:v>
                      </c:pt>
                      <c:pt idx="1313">
                        <c:v>-1.421613300821398</c:v>
                      </c:pt>
                      <c:pt idx="1314">
                        <c:v>-1.300761727166112</c:v>
                      </c:pt>
                      <c:pt idx="1315">
                        <c:v>-1.099704215429435</c:v>
                      </c:pt>
                      <c:pt idx="1316">
                        <c:v>-0.89155873255459162</c:v>
                      </c:pt>
                      <c:pt idx="1317">
                        <c:v>-0.38293003142199528</c:v>
                      </c:pt>
                      <c:pt idx="1318">
                        <c:v>-1.0452527418880879</c:v>
                      </c:pt>
                      <c:pt idx="1319">
                        <c:v>-1.313669079658442</c:v>
                      </c:pt>
                      <c:pt idx="1320">
                        <c:v>-1.506894452951691</c:v>
                      </c:pt>
                      <c:pt idx="1321">
                        <c:v>-1.570127164459536</c:v>
                      </c:pt>
                      <c:pt idx="1322">
                        <c:v>-1.4778915763014371</c:v>
                      </c:pt>
                      <c:pt idx="1323">
                        <c:v>-2.68254087653952</c:v>
                      </c:pt>
                      <c:pt idx="1324">
                        <c:v>-2.4550021906992621</c:v>
                      </c:pt>
                      <c:pt idx="1325">
                        <c:v>-1.7446958118259099</c:v>
                      </c:pt>
                      <c:pt idx="1326">
                        <c:v>-1.709562209906718</c:v>
                      </c:pt>
                      <c:pt idx="1327">
                        <c:v>-3.1477748860525638</c:v>
                      </c:pt>
                      <c:pt idx="1328">
                        <c:v>-2.8001878004920742</c:v>
                      </c:pt>
                      <c:pt idx="1329">
                        <c:v>-3.262897375006824</c:v>
                      </c:pt>
                      <c:pt idx="1330">
                        <c:v>-3.2337402896197762</c:v>
                      </c:pt>
                      <c:pt idx="1331">
                        <c:v>-2.4359797810491779</c:v>
                      </c:pt>
                      <c:pt idx="1332">
                        <c:v>-3.2189418632468279</c:v>
                      </c:pt>
                      <c:pt idx="1333">
                        <c:v>-2.3907056706376921</c:v>
                      </c:pt>
                      <c:pt idx="1334">
                        <c:v>-0.11814926483419461</c:v>
                      </c:pt>
                      <c:pt idx="1335">
                        <c:v>0.58105380929268735</c:v>
                      </c:pt>
                      <c:pt idx="1336">
                        <c:v>0.81720186677195228</c:v>
                      </c:pt>
                      <c:pt idx="1337">
                        <c:v>1.0442467479180739</c:v>
                      </c:pt>
                      <c:pt idx="1338">
                        <c:v>1.111174148390786</c:v>
                      </c:pt>
                      <c:pt idx="1339">
                        <c:v>1.0620627015756621</c:v>
                      </c:pt>
                      <c:pt idx="1340">
                        <c:v>1.0366082036488959</c:v>
                      </c:pt>
                      <c:pt idx="1341">
                        <c:v>0.9500275553367129</c:v>
                      </c:pt>
                      <c:pt idx="1342">
                        <c:v>0.56196972046123006</c:v>
                      </c:pt>
                      <c:pt idx="1343">
                        <c:v>0.56195995060232451</c:v>
                      </c:pt>
                      <c:pt idx="1344">
                        <c:v>0.43525427623385032</c:v>
                      </c:pt>
                      <c:pt idx="1345">
                        <c:v>0.32374043429173088</c:v>
                      </c:pt>
                      <c:pt idx="1346">
                        <c:v>0.23675422715278149</c:v>
                      </c:pt>
                      <c:pt idx="1347">
                        <c:v>-1.9331203837583339E-3</c:v>
                      </c:pt>
                      <c:pt idx="1348">
                        <c:v>-0.1171156158353642</c:v>
                      </c:pt>
                      <c:pt idx="1349">
                        <c:v>-1.768734577144091</c:v>
                      </c:pt>
                      <c:pt idx="1350">
                        <c:v>-4.7607426939874617</c:v>
                      </c:pt>
                      <c:pt idx="1351">
                        <c:v>-4.7985989094282084</c:v>
                      </c:pt>
                      <c:pt idx="1352">
                        <c:v>-1.668266342893721</c:v>
                      </c:pt>
                      <c:pt idx="1353">
                        <c:v>-2.7942302900136342</c:v>
                      </c:pt>
                      <c:pt idx="1354">
                        <c:v>-2.8028262619906519</c:v>
                      </c:pt>
                      <c:pt idx="1355">
                        <c:v>-1.585781648689782</c:v>
                      </c:pt>
                      <c:pt idx="1356">
                        <c:v>-2.681132470012348</c:v>
                      </c:pt>
                      <c:pt idx="1357">
                        <c:v>-0.9129250795956283</c:v>
                      </c:pt>
                      <c:pt idx="1358">
                        <c:v>-2.4909895005248668</c:v>
                      </c:pt>
                      <c:pt idx="1359">
                        <c:v>-1.131407123264637</c:v>
                      </c:pt>
                      <c:pt idx="1360">
                        <c:v>-1.002950832155111</c:v>
                      </c:pt>
                      <c:pt idx="1361">
                        <c:v>-1.076152232428599</c:v>
                      </c:pt>
                      <c:pt idx="1362">
                        <c:v>-2.029175680830364</c:v>
                      </c:pt>
                      <c:pt idx="1363">
                        <c:v>0.58233341095546209</c:v>
                      </c:pt>
                      <c:pt idx="1364">
                        <c:v>-0.90994630622329098</c:v>
                      </c:pt>
                      <c:pt idx="1365">
                        <c:v>-0.1694366383908035</c:v>
                      </c:pt>
                      <c:pt idx="1366">
                        <c:v>0.34029640491853758</c:v>
                      </c:pt>
                      <c:pt idx="1367">
                        <c:v>-1.1346149878584231</c:v>
                      </c:pt>
                      <c:pt idx="1368">
                        <c:v>-1.108650441717054</c:v>
                      </c:pt>
                      <c:pt idx="1369">
                        <c:v>-1.0079231354080369</c:v>
                      </c:pt>
                      <c:pt idx="1370">
                        <c:v>4.6994681782575473E-2</c:v>
                      </c:pt>
                      <c:pt idx="1371">
                        <c:v>-2.309905818384109</c:v>
                      </c:pt>
                      <c:pt idx="1372">
                        <c:v>-0.2826661303469466</c:v>
                      </c:pt>
                      <c:pt idx="1373">
                        <c:v>-0.85892579584767847</c:v>
                      </c:pt>
                      <c:pt idx="1374">
                        <c:v>-2.432575415030521</c:v>
                      </c:pt>
                      <c:pt idx="1375">
                        <c:v>0.73719004644864683</c:v>
                      </c:pt>
                      <c:pt idx="1376">
                        <c:v>-0.99048890577986348</c:v>
                      </c:pt>
                      <c:pt idx="1377">
                        <c:v>-1.0083294933505249</c:v>
                      </c:pt>
                      <c:pt idx="1378">
                        <c:v>-1.0874630009741291</c:v>
                      </c:pt>
                      <c:pt idx="1379">
                        <c:v>-1.085804293987652</c:v>
                      </c:pt>
                      <c:pt idx="1380">
                        <c:v>-2.2719150394044778</c:v>
                      </c:pt>
                      <c:pt idx="1381">
                        <c:v>-1.1585028961989901</c:v>
                      </c:pt>
                      <c:pt idx="1382">
                        <c:v>-1.123766524833284</c:v>
                      </c:pt>
                      <c:pt idx="1383">
                        <c:v>-1.23598062308845</c:v>
                      </c:pt>
                      <c:pt idx="1384">
                        <c:v>-1.3361706691567761</c:v>
                      </c:pt>
                      <c:pt idx="1385">
                        <c:v>-1.4896601902192641</c:v>
                      </c:pt>
                      <c:pt idx="1386">
                        <c:v>-0.9474476379513187</c:v>
                      </c:pt>
                      <c:pt idx="1387">
                        <c:v>-2.746230083797784</c:v>
                      </c:pt>
                      <c:pt idx="1388">
                        <c:v>-1.7957462105309081</c:v>
                      </c:pt>
                      <c:pt idx="1389">
                        <c:v>-1.817752072422903</c:v>
                      </c:pt>
                      <c:pt idx="1390">
                        <c:v>-1.8287449830809219</c:v>
                      </c:pt>
                      <c:pt idx="1391">
                        <c:v>-1.838082901962321</c:v>
                      </c:pt>
                      <c:pt idx="1392">
                        <c:v>-1.935121665076061</c:v>
                      </c:pt>
                      <c:pt idx="1393">
                        <c:v>-1.995064828825923</c:v>
                      </c:pt>
                      <c:pt idx="1394">
                        <c:v>-1.4613826980732969</c:v>
                      </c:pt>
                      <c:pt idx="1395">
                        <c:v>-1.5997645185021769</c:v>
                      </c:pt>
                      <c:pt idx="1396">
                        <c:v>-1.8534455668199841</c:v>
                      </c:pt>
                      <c:pt idx="1397">
                        <c:v>-1.810892087542112</c:v>
                      </c:pt>
                      <c:pt idx="1398">
                        <c:v>-1.90010531063427</c:v>
                      </c:pt>
                      <c:pt idx="1399">
                        <c:v>-3.6626228612955578</c:v>
                      </c:pt>
                      <c:pt idx="1400">
                        <c:v>-3.548917556476574</c:v>
                      </c:pt>
                      <c:pt idx="1401">
                        <c:v>-2.047912266220957</c:v>
                      </c:pt>
                      <c:pt idx="1402">
                        <c:v>-1.7996474851551449</c:v>
                      </c:pt>
                      <c:pt idx="1403">
                        <c:v>-1.7734386759248599</c:v>
                      </c:pt>
                      <c:pt idx="1404">
                        <c:v>-3.0246586416971302</c:v>
                      </c:pt>
                      <c:pt idx="1405">
                        <c:v>-2.096076226577849</c:v>
                      </c:pt>
                      <c:pt idx="1406">
                        <c:v>-2.2035045996884199</c:v>
                      </c:pt>
                      <c:pt idx="1407">
                        <c:v>-2.1552718329223008</c:v>
                      </c:pt>
                      <c:pt idx="1408">
                        <c:v>-1.945468617050049</c:v>
                      </c:pt>
                      <c:pt idx="1409">
                        <c:v>-2.235672216983553</c:v>
                      </c:pt>
                      <c:pt idx="1410">
                        <c:v>-5.6448403358433934</c:v>
                      </c:pt>
                      <c:pt idx="1411">
                        <c:v>-4.0358030277388997</c:v>
                      </c:pt>
                      <c:pt idx="1412">
                        <c:v>-7.0083840502176322</c:v>
                      </c:pt>
                      <c:pt idx="1413">
                        <c:v>-4.6622188074863189</c:v>
                      </c:pt>
                      <c:pt idx="1414">
                        <c:v>-4.7754610345089112</c:v>
                      </c:pt>
                      <c:pt idx="1415">
                        <c:v>-4.7756072580252624</c:v>
                      </c:pt>
                      <c:pt idx="1416">
                        <c:v>-4.6930044812847402</c:v>
                      </c:pt>
                      <c:pt idx="1417">
                        <c:v>-4.6123641007162437</c:v>
                      </c:pt>
                      <c:pt idx="1418">
                        <c:v>-4.497570286139684</c:v>
                      </c:pt>
                      <c:pt idx="1419">
                        <c:v>-4.3347593168310059</c:v>
                      </c:pt>
                      <c:pt idx="1420">
                        <c:v>-5.7246885607208062</c:v>
                      </c:pt>
                      <c:pt idx="1421">
                        <c:v>-4.2822293198169081</c:v>
                      </c:pt>
                      <c:pt idx="1422">
                        <c:v>-4.1806262795797604</c:v>
                      </c:pt>
                      <c:pt idx="1423">
                        <c:v>-3.780156229855963</c:v>
                      </c:pt>
                      <c:pt idx="1424">
                        <c:v>-3.6632999276438651</c:v>
                      </c:pt>
                      <c:pt idx="1425">
                        <c:v>-2.9622236576268128</c:v>
                      </c:pt>
                      <c:pt idx="1426">
                        <c:v>-3.7254675399326258</c:v>
                      </c:pt>
                      <c:pt idx="1427">
                        <c:v>-4.307867104047757</c:v>
                      </c:pt>
                      <c:pt idx="1428">
                        <c:v>-4.3754578312035122</c:v>
                      </c:pt>
                      <c:pt idx="1429">
                        <c:v>-4.3617835453081986</c:v>
                      </c:pt>
                      <c:pt idx="1430">
                        <c:v>-3.3986583892153281</c:v>
                      </c:pt>
                      <c:pt idx="1431">
                        <c:v>-4.2001122578500869</c:v>
                      </c:pt>
                      <c:pt idx="1432">
                        <c:v>-1.9508756998884491</c:v>
                      </c:pt>
                      <c:pt idx="1433">
                        <c:v>-3.2371592283642721</c:v>
                      </c:pt>
                      <c:pt idx="1434">
                        <c:v>-1.5748229272635521</c:v>
                      </c:pt>
                      <c:pt idx="1435">
                        <c:v>-1.846531858271957</c:v>
                      </c:pt>
                      <c:pt idx="1436">
                        <c:v>-1.901840111445311</c:v>
                      </c:pt>
                      <c:pt idx="1437">
                        <c:v>-1.794377377963629</c:v>
                      </c:pt>
                      <c:pt idx="1438">
                        <c:v>-1.352222032044172</c:v>
                      </c:pt>
                      <c:pt idx="1439">
                        <c:v>-1.7517124374613371</c:v>
                      </c:pt>
                      <c:pt idx="1440">
                        <c:v>-1.0126176256414541</c:v>
                      </c:pt>
                      <c:pt idx="1441">
                        <c:v>-0.87870316899451462</c:v>
                      </c:pt>
                      <c:pt idx="1442">
                        <c:v>-0.59212674561300016</c:v>
                      </c:pt>
                      <c:pt idx="1443">
                        <c:v>0.53624946878680779</c:v>
                      </c:pt>
                      <c:pt idx="1444">
                        <c:v>0.64734446975554027</c:v>
                      </c:pt>
                      <c:pt idx="1445">
                        <c:v>-0.28041139846469271</c:v>
                      </c:pt>
                      <c:pt idx="1446">
                        <c:v>-0.4873778723217817</c:v>
                      </c:pt>
                      <c:pt idx="1447">
                        <c:v>-0.65037734026883631</c:v>
                      </c:pt>
                      <c:pt idx="1448">
                        <c:v>-0.71213448048322736</c:v>
                      </c:pt>
                      <c:pt idx="1449">
                        <c:v>-0.68488590036204944</c:v>
                      </c:pt>
                      <c:pt idx="1450">
                        <c:v>-0.63518629431341178</c:v>
                      </c:pt>
                      <c:pt idx="1451">
                        <c:v>-0.4474191959522496</c:v>
                      </c:pt>
                      <c:pt idx="1452">
                        <c:v>-0.31491037782389891</c:v>
                      </c:pt>
                      <c:pt idx="1453">
                        <c:v>-0.33468869173541349</c:v>
                      </c:pt>
                      <c:pt idx="1454">
                        <c:v>-0.50411417364395128</c:v>
                      </c:pt>
                      <c:pt idx="1455">
                        <c:v>-0.72883521539974927</c:v>
                      </c:pt>
                      <c:pt idx="1456">
                        <c:v>-0.76931420501552761</c:v>
                      </c:pt>
                      <c:pt idx="1457">
                        <c:v>-0.8518562006536714</c:v>
                      </c:pt>
                      <c:pt idx="1458">
                        <c:v>-1.125295974006308</c:v>
                      </c:pt>
                      <c:pt idx="1459">
                        <c:v>-1.172066007878821</c:v>
                      </c:pt>
                      <c:pt idx="1460">
                        <c:v>-0.99710195952364522</c:v>
                      </c:pt>
                      <c:pt idx="1461">
                        <c:v>-0.7559628529046114</c:v>
                      </c:pt>
                      <c:pt idx="1462">
                        <c:v>-0.68837574895482767</c:v>
                      </c:pt>
                      <c:pt idx="1463">
                        <c:v>-0.68404637706316773</c:v>
                      </c:pt>
                      <c:pt idx="1464">
                        <c:v>-0.74666344816593788</c:v>
                      </c:pt>
                      <c:pt idx="1465">
                        <c:v>-1.0223894576309771</c:v>
                      </c:pt>
                      <c:pt idx="1466">
                        <c:v>-1.496742422345539</c:v>
                      </c:pt>
                      <c:pt idx="1467">
                        <c:v>-1.7179676882574559</c:v>
                      </c:pt>
                      <c:pt idx="1468">
                        <c:v>-1.775761046607744</c:v>
                      </c:pt>
                      <c:pt idx="1469">
                        <c:v>-1.6035077663880719</c:v>
                      </c:pt>
                      <c:pt idx="1470">
                        <c:v>-1.5485089316020839</c:v>
                      </c:pt>
                      <c:pt idx="1471">
                        <c:v>-1.61833364259705</c:v>
                      </c:pt>
                      <c:pt idx="1472">
                        <c:v>-1.8248176509152489</c:v>
                      </c:pt>
                      <c:pt idx="1473">
                        <c:v>-2.022987268376907</c:v>
                      </c:pt>
                      <c:pt idx="1474">
                        <c:v>-2.0478155844723678</c:v>
                      </c:pt>
                      <c:pt idx="1475">
                        <c:v>-2.0410936431621161</c:v>
                      </c:pt>
                      <c:pt idx="1476">
                        <c:v>-1.9836854187031261</c:v>
                      </c:pt>
                      <c:pt idx="1477">
                        <c:v>-1.9778452486996481</c:v>
                      </c:pt>
                      <c:pt idx="1478">
                        <c:v>-1.7280470507285961</c:v>
                      </c:pt>
                      <c:pt idx="1479">
                        <c:v>-1.3798275005668801</c:v>
                      </c:pt>
                      <c:pt idx="1480">
                        <c:v>-1.195278579625161</c:v>
                      </c:pt>
                      <c:pt idx="1481">
                        <c:v>-1.1924511101795781</c:v>
                      </c:pt>
                      <c:pt idx="1482">
                        <c:v>-1.3212278888802049</c:v>
                      </c:pt>
                      <c:pt idx="1483">
                        <c:v>-1.3949535352939111</c:v>
                      </c:pt>
                      <c:pt idx="1484">
                        <c:v>-1.400283212639704</c:v>
                      </c:pt>
                      <c:pt idx="1485">
                        <c:v>-1.3035755227519981</c:v>
                      </c:pt>
                      <c:pt idx="1486">
                        <c:v>-0.16528863798694041</c:v>
                      </c:pt>
                      <c:pt idx="1487">
                        <c:v>-0.4465581939661552</c:v>
                      </c:pt>
                      <c:pt idx="1488">
                        <c:v>-0.22759999462458419</c:v>
                      </c:pt>
                      <c:pt idx="1489">
                        <c:v>-0.56000667270789384</c:v>
                      </c:pt>
                      <c:pt idx="1490">
                        <c:v>-0.29689384613085779</c:v>
                      </c:pt>
                      <c:pt idx="1491">
                        <c:v>-2.3449968102373231</c:v>
                      </c:pt>
                      <c:pt idx="1492">
                        <c:v>-6.2114477498599419</c:v>
                      </c:pt>
                      <c:pt idx="1493">
                        <c:v>-1.3582823701381661</c:v>
                      </c:pt>
                      <c:pt idx="1494">
                        <c:v>-6.0992699359065403</c:v>
                      </c:pt>
                      <c:pt idx="1495">
                        <c:v>0.43400366821028569</c:v>
                      </c:pt>
                      <c:pt idx="1496">
                        <c:v>-4.6333189640544834</c:v>
                      </c:pt>
                      <c:pt idx="1497">
                        <c:v>1.423623054449537</c:v>
                      </c:pt>
                      <c:pt idx="1498">
                        <c:v>-1.2759496156470811</c:v>
                      </c:pt>
                      <c:pt idx="1499">
                        <c:v>-0.82880246998483709</c:v>
                      </c:pt>
                      <c:pt idx="1500">
                        <c:v>-2.4109042872570758</c:v>
                      </c:pt>
                      <c:pt idx="1501">
                        <c:v>-2.5387110089313771</c:v>
                      </c:pt>
                      <c:pt idx="1502">
                        <c:v>11.043836991545479</c:v>
                      </c:pt>
                      <c:pt idx="1503">
                        <c:v>1.5757637210308091</c:v>
                      </c:pt>
                      <c:pt idx="1504">
                        <c:v>-3.0056128002911082</c:v>
                      </c:pt>
                      <c:pt idx="1505">
                        <c:v>1.3651405844108371</c:v>
                      </c:pt>
                      <c:pt idx="1506">
                        <c:v>2.3622914388256802</c:v>
                      </c:pt>
                      <c:pt idx="1507">
                        <c:v>0.82454011198582167</c:v>
                      </c:pt>
                      <c:pt idx="1508">
                        <c:v>0.90593944939744731</c:v>
                      </c:pt>
                      <c:pt idx="1509">
                        <c:v>2.9911808219692002</c:v>
                      </c:pt>
                      <c:pt idx="1510">
                        <c:v>2.9943982457803568</c:v>
                      </c:pt>
                      <c:pt idx="1511">
                        <c:v>2.864558118854585</c:v>
                      </c:pt>
                      <c:pt idx="1512">
                        <c:v>2.6827325644803408</c:v>
                      </c:pt>
                      <c:pt idx="1513">
                        <c:v>2.6500944696508442</c:v>
                      </c:pt>
                      <c:pt idx="1514">
                        <c:v>2.3887601107969321</c:v>
                      </c:pt>
                      <c:pt idx="1515">
                        <c:v>2.1724246008502179</c:v>
                      </c:pt>
                      <c:pt idx="1516">
                        <c:v>0.82869043703327427</c:v>
                      </c:pt>
                      <c:pt idx="1517">
                        <c:v>2.794467098673914</c:v>
                      </c:pt>
                      <c:pt idx="1518">
                        <c:v>1.06597025696474</c:v>
                      </c:pt>
                      <c:pt idx="1519">
                        <c:v>1.025035139838876</c:v>
                      </c:pt>
                      <c:pt idx="1520">
                        <c:v>1.0212731376917299</c:v>
                      </c:pt>
                      <c:pt idx="1521">
                        <c:v>1.0006507822429509</c:v>
                      </c:pt>
                      <c:pt idx="1522">
                        <c:v>1.0681546855062809</c:v>
                      </c:pt>
                      <c:pt idx="1523">
                        <c:v>-4.2875488472742784</c:v>
                      </c:pt>
                      <c:pt idx="1524">
                        <c:v>-4.5944829479686948</c:v>
                      </c:pt>
                      <c:pt idx="1525">
                        <c:v>-4.6370948524736866</c:v>
                      </c:pt>
                      <c:pt idx="1526">
                        <c:v>-4.261786869791452</c:v>
                      </c:pt>
                      <c:pt idx="1527">
                        <c:v>-3.7707360941515531</c:v>
                      </c:pt>
                      <c:pt idx="1528">
                        <c:v>-4.2816666493858264</c:v>
                      </c:pt>
                      <c:pt idx="1529">
                        <c:v>-4.3433351820281887</c:v>
                      </c:pt>
                      <c:pt idx="1530">
                        <c:v>-4.0598480214152586</c:v>
                      </c:pt>
                      <c:pt idx="1531">
                        <c:v>-1.327711049409759</c:v>
                      </c:pt>
                      <c:pt idx="1532">
                        <c:v>-1.5168202981466301</c:v>
                      </c:pt>
                      <c:pt idx="1533">
                        <c:v>-1.9333478471646659</c:v>
                      </c:pt>
                      <c:pt idx="1534">
                        <c:v>-1.928460393550441</c:v>
                      </c:pt>
                      <c:pt idx="1535">
                        <c:v>-1.891903870843223</c:v>
                      </c:pt>
                      <c:pt idx="1536">
                        <c:v>-2.0986551735665522</c:v>
                      </c:pt>
                      <c:pt idx="1537">
                        <c:v>-2.241650392872192</c:v>
                      </c:pt>
                      <c:pt idx="1538">
                        <c:v>-2.2716210503571199</c:v>
                      </c:pt>
                      <c:pt idx="1539">
                        <c:v>-2.110688850526151</c:v>
                      </c:pt>
                      <c:pt idx="1540">
                        <c:v>-3.951984840673973</c:v>
                      </c:pt>
                      <c:pt idx="1541">
                        <c:v>-4.0437879646477803</c:v>
                      </c:pt>
                      <c:pt idx="1542">
                        <c:v>-3.9513713178674652</c:v>
                      </c:pt>
                      <c:pt idx="1543">
                        <c:v>-4.3453873088900714</c:v>
                      </c:pt>
                      <c:pt idx="1544">
                        <c:v>-4.5887914268474459</c:v>
                      </c:pt>
                      <c:pt idx="1545">
                        <c:v>-4.8009138317376738</c:v>
                      </c:pt>
                      <c:pt idx="1546">
                        <c:v>-4.8132295874823567</c:v>
                      </c:pt>
                      <c:pt idx="1547">
                        <c:v>-4.8616420010615968</c:v>
                      </c:pt>
                      <c:pt idx="1548">
                        <c:v>-4.9701409181403839</c:v>
                      </c:pt>
                      <c:pt idx="1549">
                        <c:v>-5.0707679593180393</c:v>
                      </c:pt>
                      <c:pt idx="1550">
                        <c:v>-5.2597728804253032</c:v>
                      </c:pt>
                      <c:pt idx="1551">
                        <c:v>-5.2089625380349878</c:v>
                      </c:pt>
                      <c:pt idx="1552">
                        <c:v>-5.8534384516576896</c:v>
                      </c:pt>
                      <c:pt idx="1553">
                        <c:v>-6.0809817904872556</c:v>
                      </c:pt>
                      <c:pt idx="1554">
                        <c:v>-6.0724137748331612</c:v>
                      </c:pt>
                      <c:pt idx="1555">
                        <c:v>5.1863760073962677</c:v>
                      </c:pt>
                      <c:pt idx="1556">
                        <c:v>4.9356682221468393</c:v>
                      </c:pt>
                      <c:pt idx="1557">
                        <c:v>4.8433520366553244</c:v>
                      </c:pt>
                      <c:pt idx="1558">
                        <c:v>4.5560529295982279</c:v>
                      </c:pt>
                      <c:pt idx="1559">
                        <c:v>4.2265436541342281</c:v>
                      </c:pt>
                      <c:pt idx="1560">
                        <c:v>3.7321516822037548</c:v>
                      </c:pt>
                      <c:pt idx="1561">
                        <c:v>3.1645949884386559</c:v>
                      </c:pt>
                      <c:pt idx="1562">
                        <c:v>2.7484474880787571</c:v>
                      </c:pt>
                      <c:pt idx="1563">
                        <c:v>2.367265842343623</c:v>
                      </c:pt>
                      <c:pt idx="1564">
                        <c:v>2.101349523750931</c:v>
                      </c:pt>
                      <c:pt idx="1565">
                        <c:v>2.1190869092256399</c:v>
                      </c:pt>
                      <c:pt idx="1566">
                        <c:v>2.198118716392417</c:v>
                      </c:pt>
                      <c:pt idx="1567">
                        <c:v>2.103385517543888</c:v>
                      </c:pt>
                      <c:pt idx="1568">
                        <c:v>2.077901603341167</c:v>
                      </c:pt>
                      <c:pt idx="1569">
                        <c:v>2.4502786542283341</c:v>
                      </c:pt>
                      <c:pt idx="1570">
                        <c:v>2.7312381748877161</c:v>
                      </c:pt>
                      <c:pt idx="1571">
                        <c:v>2.165905958823803</c:v>
                      </c:pt>
                      <c:pt idx="1572">
                        <c:v>2.0541144724429068</c:v>
                      </c:pt>
                      <c:pt idx="1573">
                        <c:v>2.0470947296948072</c:v>
                      </c:pt>
                      <c:pt idx="1574">
                        <c:v>1.9691183414857369</c:v>
                      </c:pt>
                      <c:pt idx="1575">
                        <c:v>1.7753776152803571</c:v>
                      </c:pt>
                      <c:pt idx="1576">
                        <c:v>1.856811883958235</c:v>
                      </c:pt>
                      <c:pt idx="1577">
                        <c:v>1.8801203117715179</c:v>
                      </c:pt>
                      <c:pt idx="1578">
                        <c:v>1.949491593602084</c:v>
                      </c:pt>
                      <c:pt idx="1579">
                        <c:v>1.8393686527163171</c:v>
                      </c:pt>
                      <c:pt idx="1580">
                        <c:v>1.7078287910710499</c:v>
                      </c:pt>
                      <c:pt idx="1581">
                        <c:v>2.029229401243418</c:v>
                      </c:pt>
                      <c:pt idx="1582">
                        <c:v>1.5188058652575349</c:v>
                      </c:pt>
                      <c:pt idx="1583">
                        <c:v>1.3715598308433821</c:v>
                      </c:pt>
                      <c:pt idx="1584">
                        <c:v>2.0863426100250848</c:v>
                      </c:pt>
                      <c:pt idx="1585">
                        <c:v>0.90708208351630637</c:v>
                      </c:pt>
                      <c:pt idx="1586">
                        <c:v>1.855251937877076</c:v>
                      </c:pt>
                      <c:pt idx="1587">
                        <c:v>1.772977999379076</c:v>
                      </c:pt>
                      <c:pt idx="1588">
                        <c:v>1.6168740366197361</c:v>
                      </c:pt>
                      <c:pt idx="1589">
                        <c:v>1.5527512282680109</c:v>
                      </c:pt>
                      <c:pt idx="1590">
                        <c:v>2.3007041953520102</c:v>
                      </c:pt>
                      <c:pt idx="1591">
                        <c:v>1.2192057499369291</c:v>
                      </c:pt>
                      <c:pt idx="1592">
                        <c:v>4.1184079199547863E-2</c:v>
                      </c:pt>
                      <c:pt idx="1593">
                        <c:v>-0.12645647255881601</c:v>
                      </c:pt>
                      <c:pt idx="1594">
                        <c:v>-0.17454791894521909</c:v>
                      </c:pt>
                      <c:pt idx="1595">
                        <c:v>-0.33390624910639971</c:v>
                      </c:pt>
                      <c:pt idx="1596">
                        <c:v>1.9443687134193051</c:v>
                      </c:pt>
                      <c:pt idx="1597">
                        <c:v>-1.202424849453378</c:v>
                      </c:pt>
                      <c:pt idx="1598">
                        <c:v>-1.1803762802740509</c:v>
                      </c:pt>
                      <c:pt idx="1599">
                        <c:v>-1.2330701299032769</c:v>
                      </c:pt>
                      <c:pt idx="1600">
                        <c:v>1.4079796440480661</c:v>
                      </c:pt>
                      <c:pt idx="1601">
                        <c:v>-0.82785805329548989</c:v>
                      </c:pt>
                      <c:pt idx="1602">
                        <c:v>0.53863317529434285</c:v>
                      </c:pt>
                      <c:pt idx="1603">
                        <c:v>-1.024359157406538</c:v>
                      </c:pt>
                      <c:pt idx="1604">
                        <c:v>-1.1187028886347079</c:v>
                      </c:pt>
                      <c:pt idx="1605">
                        <c:v>-1.1961163777525139</c:v>
                      </c:pt>
                      <c:pt idx="1606">
                        <c:v>-1.169344850562086</c:v>
                      </c:pt>
                      <c:pt idx="1607">
                        <c:v>-1.212023039063757</c:v>
                      </c:pt>
                      <c:pt idx="1608">
                        <c:v>-1.079028657548138</c:v>
                      </c:pt>
                      <c:pt idx="1609">
                        <c:v>0.97427610665811015</c:v>
                      </c:pt>
                      <c:pt idx="1610">
                        <c:v>-0.93397479798437311</c:v>
                      </c:pt>
                      <c:pt idx="1611">
                        <c:v>-0.9404969396855789</c:v>
                      </c:pt>
                      <c:pt idx="1612">
                        <c:v>-0.97126695297715837</c:v>
                      </c:pt>
                      <c:pt idx="1613">
                        <c:v>0.97976557499527239</c:v>
                      </c:pt>
                      <c:pt idx="1614">
                        <c:v>-0.92856133258788132</c:v>
                      </c:pt>
                      <c:pt idx="1615">
                        <c:v>-0.71314043341683708</c:v>
                      </c:pt>
                      <c:pt idx="1616">
                        <c:v>1.1239340431583651</c:v>
                      </c:pt>
                      <c:pt idx="1617">
                        <c:v>7.7478749625502191E-2</c:v>
                      </c:pt>
                      <c:pt idx="1618">
                        <c:v>1.304065746776039</c:v>
                      </c:pt>
                      <c:pt idx="1619">
                        <c:v>1.333534023452255</c:v>
                      </c:pt>
                      <c:pt idx="1620">
                        <c:v>1.2403283082963099</c:v>
                      </c:pt>
                      <c:pt idx="1621">
                        <c:v>0.37802379133059472</c:v>
                      </c:pt>
                      <c:pt idx="1622">
                        <c:v>-0.90163071883838719</c:v>
                      </c:pt>
                      <c:pt idx="1623">
                        <c:v>1.5786928554158079</c:v>
                      </c:pt>
                      <c:pt idx="1624">
                        <c:v>0.55240831560536052</c:v>
                      </c:pt>
                      <c:pt idx="1625">
                        <c:v>0.62161040298256021</c:v>
                      </c:pt>
                      <c:pt idx="1626">
                        <c:v>0.70176543747089681</c:v>
                      </c:pt>
                      <c:pt idx="1627">
                        <c:v>-0.44266501792590568</c:v>
                      </c:pt>
                      <c:pt idx="1628">
                        <c:v>-0.44382715549106522</c:v>
                      </c:pt>
                      <c:pt idx="1629">
                        <c:v>0.69035730847248911</c:v>
                      </c:pt>
                      <c:pt idx="1630">
                        <c:v>-0.37886762595561119</c:v>
                      </c:pt>
                      <c:pt idx="1631">
                        <c:v>0.63779326200263731</c:v>
                      </c:pt>
                      <c:pt idx="1632">
                        <c:v>-0.54875836780721043</c:v>
                      </c:pt>
                      <c:pt idx="1633">
                        <c:v>-0.54288886252199431</c:v>
                      </c:pt>
                      <c:pt idx="1634">
                        <c:v>6.7128625587185423E-2</c:v>
                      </c:pt>
                      <c:pt idx="1635">
                        <c:v>-0.58558675379023606</c:v>
                      </c:pt>
                      <c:pt idx="1636">
                        <c:v>-0.60136248670054748</c:v>
                      </c:pt>
                      <c:pt idx="1637">
                        <c:v>-0.17682758478664809</c:v>
                      </c:pt>
                      <c:pt idx="1638">
                        <c:v>-0.91966900149921549</c:v>
                      </c:pt>
                      <c:pt idx="1639">
                        <c:v>1.9235478357950999E-2</c:v>
                      </c:pt>
                      <c:pt idx="1640">
                        <c:v>-0.62445079790766655</c:v>
                      </c:pt>
                      <c:pt idx="1641">
                        <c:v>-0.51977637850340519</c:v>
                      </c:pt>
                      <c:pt idx="1642">
                        <c:v>-0.48824627197290987</c:v>
                      </c:pt>
                      <c:pt idx="1643">
                        <c:v>-0.63879527300520522</c:v>
                      </c:pt>
                      <c:pt idx="1644">
                        <c:v>-0.1701320123940521</c:v>
                      </c:pt>
                      <c:pt idx="1645">
                        <c:v>-0.1950071295846614</c:v>
                      </c:pt>
                      <c:pt idx="1646">
                        <c:v>-0.2682401657820449</c:v>
                      </c:pt>
                      <c:pt idx="1647">
                        <c:v>-0.73756782944866139</c:v>
                      </c:pt>
                      <c:pt idx="1648">
                        <c:v>-0.56549583814649851</c:v>
                      </c:pt>
                      <c:pt idx="1649">
                        <c:v>-0.14853789004285781</c:v>
                      </c:pt>
                      <c:pt idx="1650">
                        <c:v>-0.2594782618809463</c:v>
                      </c:pt>
                      <c:pt idx="1651">
                        <c:v>-0.1101307237676719</c:v>
                      </c:pt>
                      <c:pt idx="1652">
                        <c:v>-3.3700994335842747E-2</c:v>
                      </c:pt>
                      <c:pt idx="1653">
                        <c:v>-6.3362473943543315E-2</c:v>
                      </c:pt>
                      <c:pt idx="1654">
                        <c:v>3.3931702946231372E-2</c:v>
                      </c:pt>
                      <c:pt idx="1655">
                        <c:v>2.6774919731133998E-2</c:v>
                      </c:pt>
                      <c:pt idx="1656">
                        <c:v>-0.10771718568686831</c:v>
                      </c:pt>
                      <c:pt idx="1657">
                        <c:v>2.581561719544518E-2</c:v>
                      </c:pt>
                      <c:pt idx="1658">
                        <c:v>1.166270488950677</c:v>
                      </c:pt>
                      <c:pt idx="1659">
                        <c:v>1.3724035832385919</c:v>
                      </c:pt>
                      <c:pt idx="1660">
                        <c:v>1.367295231396539</c:v>
                      </c:pt>
                      <c:pt idx="1661">
                        <c:v>1.1037961844595361</c:v>
                      </c:pt>
                      <c:pt idx="1662">
                        <c:v>0.8495882364799513</c:v>
                      </c:pt>
                      <c:pt idx="1663">
                        <c:v>0.6755239627853219</c:v>
                      </c:pt>
                      <c:pt idx="1664">
                        <c:v>0.14619162548278289</c:v>
                      </c:pt>
                      <c:pt idx="1665">
                        <c:v>-0.50661556826536636</c:v>
                      </c:pt>
                      <c:pt idx="1666">
                        <c:v>-0.70736001215434052</c:v>
                      </c:pt>
                      <c:pt idx="1667">
                        <c:v>-0.1158097171211982</c:v>
                      </c:pt>
                      <c:pt idx="1668">
                        <c:v>0.5528154780149872</c:v>
                      </c:pt>
                      <c:pt idx="1669">
                        <c:v>1.105017900630064</c:v>
                      </c:pt>
                      <c:pt idx="1670">
                        <c:v>1.0609284904294281</c:v>
                      </c:pt>
                      <c:pt idx="1671">
                        <c:v>0.93320233309723155</c:v>
                      </c:pt>
                      <c:pt idx="1672">
                        <c:v>1.176087181335858</c:v>
                      </c:pt>
                      <c:pt idx="1673">
                        <c:v>1.578262313038485</c:v>
                      </c:pt>
                      <c:pt idx="1674">
                        <c:v>1.599810287919297</c:v>
                      </c:pt>
                      <c:pt idx="1675">
                        <c:v>1.8205116855224679</c:v>
                      </c:pt>
                      <c:pt idx="1676">
                        <c:v>1.786145345012663</c:v>
                      </c:pt>
                      <c:pt idx="1677">
                        <c:v>1.5591094801685179</c:v>
                      </c:pt>
                      <c:pt idx="1678">
                        <c:v>1.473376916599225</c:v>
                      </c:pt>
                      <c:pt idx="1679">
                        <c:v>1.5012001661361889</c:v>
                      </c:pt>
                      <c:pt idx="1680">
                        <c:v>1.4926063219602139</c:v>
                      </c:pt>
                      <c:pt idx="1681">
                        <c:v>1.4380119105622811</c:v>
                      </c:pt>
                      <c:pt idx="1682">
                        <c:v>1.4972786248237611</c:v>
                      </c:pt>
                      <c:pt idx="1683">
                        <c:v>1.3016326422084821</c:v>
                      </c:pt>
                      <c:pt idx="1684">
                        <c:v>1.262057689538554</c:v>
                      </c:pt>
                      <c:pt idx="1685">
                        <c:v>1.518785127284771</c:v>
                      </c:pt>
                      <c:pt idx="1686">
                        <c:v>1.6802024550574699</c:v>
                      </c:pt>
                      <c:pt idx="1687">
                        <c:v>1.6824433147740749</c:v>
                      </c:pt>
                      <c:pt idx="1688">
                        <c:v>1.5728885723646031</c:v>
                      </c:pt>
                      <c:pt idx="1689">
                        <c:v>1.418379448613498</c:v>
                      </c:pt>
                      <c:pt idx="1690">
                        <c:v>1.18130843568406</c:v>
                      </c:pt>
                      <c:pt idx="1691">
                        <c:v>1.2399470385890661</c:v>
                      </c:pt>
                      <c:pt idx="1692">
                        <c:v>1.3735949240117431</c:v>
                      </c:pt>
                      <c:pt idx="1693">
                        <c:v>1.679904787784027</c:v>
                      </c:pt>
                      <c:pt idx="1694">
                        <c:v>1.936799418302428</c:v>
                      </c:pt>
                      <c:pt idx="1695">
                        <c:v>2.036005917149653</c:v>
                      </c:pt>
                      <c:pt idx="1696">
                        <c:v>2.0595742025401251</c:v>
                      </c:pt>
                      <c:pt idx="1697">
                        <c:v>2.0375326799408442</c:v>
                      </c:pt>
                      <c:pt idx="1698">
                        <c:v>1.727028375070083</c:v>
                      </c:pt>
                      <c:pt idx="1699">
                        <c:v>1.2501185130807431</c:v>
                      </c:pt>
                      <c:pt idx="1700">
                        <c:v>1.3351049186260771</c:v>
                      </c:pt>
                      <c:pt idx="1701">
                        <c:v>1.5260356466268059</c:v>
                      </c:pt>
                      <c:pt idx="1702">
                        <c:v>1.717875590118582</c:v>
                      </c:pt>
                      <c:pt idx="1703">
                        <c:v>1.861197749006831</c:v>
                      </c:pt>
                      <c:pt idx="1704">
                        <c:v>2.1297236091260472</c:v>
                      </c:pt>
                      <c:pt idx="1705">
                        <c:v>2.285535128993279</c:v>
                      </c:pt>
                      <c:pt idx="1706">
                        <c:v>2.3645310478099009</c:v>
                      </c:pt>
                      <c:pt idx="1707">
                        <c:v>2.274785308211599</c:v>
                      </c:pt>
                      <c:pt idx="1708">
                        <c:v>2.0047108223872452</c:v>
                      </c:pt>
                      <c:pt idx="1709">
                        <c:v>1.7486262372403569</c:v>
                      </c:pt>
                      <c:pt idx="1710">
                        <c:v>1.452318542475433</c:v>
                      </c:pt>
                      <c:pt idx="1711">
                        <c:v>1.7133934226616949</c:v>
                      </c:pt>
                      <c:pt idx="1712">
                        <c:v>2.0423448152973722</c:v>
                      </c:pt>
                      <c:pt idx="1713">
                        <c:v>2.6770678244053459</c:v>
                      </c:pt>
                      <c:pt idx="1714">
                        <c:v>3.2975951058918711</c:v>
                      </c:pt>
                      <c:pt idx="1715">
                        <c:v>3.5975389728633349</c:v>
                      </c:pt>
                      <c:pt idx="1716">
                        <c:v>3.4843731024219808</c:v>
                      </c:pt>
                      <c:pt idx="1717">
                        <c:v>3.396373172003734</c:v>
                      </c:pt>
                      <c:pt idx="1718">
                        <c:v>3.1285717218238021</c:v>
                      </c:pt>
                      <c:pt idx="1719">
                        <c:v>2.753515414639756</c:v>
                      </c:pt>
                      <c:pt idx="1720">
                        <c:v>2.7624164384649301</c:v>
                      </c:pt>
                      <c:pt idx="1721">
                        <c:v>2.8939764592276429</c:v>
                      </c:pt>
                      <c:pt idx="1722">
                        <c:v>3.469909343373645</c:v>
                      </c:pt>
                      <c:pt idx="1723">
                        <c:v>4.5213599582196062</c:v>
                      </c:pt>
                      <c:pt idx="1724">
                        <c:v>4.9156693355573964</c:v>
                      </c:pt>
                      <c:pt idx="1725">
                        <c:v>4.7328266344412402</c:v>
                      </c:pt>
                      <c:pt idx="1726">
                        <c:v>4.6141940368756478</c:v>
                      </c:pt>
                      <c:pt idx="1727">
                        <c:v>4.5006418167975486</c:v>
                      </c:pt>
                      <c:pt idx="1728">
                        <c:v>4.3332629409176118</c:v>
                      </c:pt>
                      <c:pt idx="1729">
                        <c:v>4.0981518512770378</c:v>
                      </c:pt>
                      <c:pt idx="1730">
                        <c:v>3.920170205437322</c:v>
                      </c:pt>
                      <c:pt idx="1731">
                        <c:v>3.9486264712771701</c:v>
                      </c:pt>
                      <c:pt idx="1732">
                        <c:v>3.759281193378738</c:v>
                      </c:pt>
                      <c:pt idx="1733">
                        <c:v>3.4840309663986821</c:v>
                      </c:pt>
                      <c:pt idx="1734">
                        <c:v>3.6188195033097572</c:v>
                      </c:pt>
                      <c:pt idx="1735">
                        <c:v>4.1079473245275686</c:v>
                      </c:pt>
                      <c:pt idx="1736">
                        <c:v>4.1383445518431614</c:v>
                      </c:pt>
                      <c:pt idx="1737">
                        <c:v>4.2046172139820817</c:v>
                      </c:pt>
                      <c:pt idx="1738">
                        <c:v>3.7054849390132589</c:v>
                      </c:pt>
                      <c:pt idx="1739">
                        <c:v>3.53862550940008</c:v>
                      </c:pt>
                      <c:pt idx="1740">
                        <c:v>3.724272746485942</c:v>
                      </c:pt>
                      <c:pt idx="1741">
                        <c:v>4.1169887531901033</c:v>
                      </c:pt>
                      <c:pt idx="1742">
                        <c:v>4.3712717648657176</c:v>
                      </c:pt>
                      <c:pt idx="1743">
                        <c:v>4.3722067427756857</c:v>
                      </c:pt>
                      <c:pt idx="1744">
                        <c:v>4.5205945862590378</c:v>
                      </c:pt>
                      <c:pt idx="1745">
                        <c:v>4.8726988024653908</c:v>
                      </c:pt>
                      <c:pt idx="1746">
                        <c:v>5.1450733823185999</c:v>
                      </c:pt>
                      <c:pt idx="1747">
                        <c:v>5.0337367770477472</c:v>
                      </c:pt>
                      <c:pt idx="1748">
                        <c:v>4.5771909316388868</c:v>
                      </c:pt>
                      <c:pt idx="1749">
                        <c:v>3.6396121190697062</c:v>
                      </c:pt>
                      <c:pt idx="1750">
                        <c:v>3.0061966595116631</c:v>
                      </c:pt>
                      <c:pt idx="1751">
                        <c:v>2.8170365223449561</c:v>
                      </c:pt>
                      <c:pt idx="1752">
                        <c:v>2.9385724593963332</c:v>
                      </c:pt>
                      <c:pt idx="1753">
                        <c:v>3.091079958305349</c:v>
                      </c:pt>
                      <c:pt idx="1754">
                        <c:v>3.3541476331496209</c:v>
                      </c:pt>
                      <c:pt idx="1755">
                        <c:v>3.255079522845278</c:v>
                      </c:pt>
                      <c:pt idx="1756">
                        <c:v>3.162868234089383</c:v>
                      </c:pt>
                      <c:pt idx="1757">
                        <c:v>2.9664812323278942</c:v>
                      </c:pt>
                      <c:pt idx="1758">
                        <c:v>2.7338760506282411</c:v>
                      </c:pt>
                      <c:pt idx="1759">
                        <c:v>2.7802418438948449</c:v>
                      </c:pt>
                      <c:pt idx="1760">
                        <c:v>2.9331967392577352</c:v>
                      </c:pt>
                      <c:pt idx="1761">
                        <c:v>3.0488273788524221</c:v>
                      </c:pt>
                      <c:pt idx="1762">
                        <c:v>3.4597583550410338</c:v>
                      </c:pt>
                      <c:pt idx="1763">
                        <c:v>3.7094846888627488</c:v>
                      </c:pt>
                      <c:pt idx="1764">
                        <c:v>3.540198382985321</c:v>
                      </c:pt>
                      <c:pt idx="1765">
                        <c:v>3.0242391310348862</c:v>
                      </c:pt>
                      <c:pt idx="1766">
                        <c:v>2.976974000242095</c:v>
                      </c:pt>
                      <c:pt idx="1767">
                        <c:v>2.8721713952432282</c:v>
                      </c:pt>
                      <c:pt idx="1768">
                        <c:v>2.6060983846257471</c:v>
                      </c:pt>
                      <c:pt idx="1769">
                        <c:v>2.3369345504298629</c:v>
                      </c:pt>
                      <c:pt idx="1770">
                        <c:v>2.401222165683031</c:v>
                      </c:pt>
                      <c:pt idx="1771">
                        <c:v>2.4662235034484872</c:v>
                      </c:pt>
                      <c:pt idx="1772">
                        <c:v>2.3166908142688381</c:v>
                      </c:pt>
                      <c:pt idx="1773">
                        <c:v>2.3600723811351689</c:v>
                      </c:pt>
                      <c:pt idx="1774">
                        <c:v>2.4199567736199028</c:v>
                      </c:pt>
                      <c:pt idx="1775">
                        <c:v>2.376387663683186</c:v>
                      </c:pt>
                      <c:pt idx="1776">
                        <c:v>2.9421385507878819</c:v>
                      </c:pt>
                      <c:pt idx="1777">
                        <c:v>3.6069298235648368</c:v>
                      </c:pt>
                      <c:pt idx="1778">
                        <c:v>3.93681296742731</c:v>
                      </c:pt>
                      <c:pt idx="1779">
                        <c:v>3.6769882440184962</c:v>
                      </c:pt>
                      <c:pt idx="1780">
                        <c:v>3.490433496485521</c:v>
                      </c:pt>
                      <c:pt idx="1781">
                        <c:v>2.8130972791977191</c:v>
                      </c:pt>
                      <c:pt idx="1782">
                        <c:v>2.1276055457576968</c:v>
                      </c:pt>
                      <c:pt idx="1783">
                        <c:v>1.89378284436135</c:v>
                      </c:pt>
                      <c:pt idx="1784">
                        <c:v>2.210690099818998</c:v>
                      </c:pt>
                      <c:pt idx="1785">
                        <c:v>2.6614694283663849</c:v>
                      </c:pt>
                      <c:pt idx="1786">
                        <c:v>3.176631328808921</c:v>
                      </c:pt>
                      <c:pt idx="1787">
                        <c:v>2.9269333139777589</c:v>
                      </c:pt>
                      <c:pt idx="1788">
                        <c:v>2.5089460094191969</c:v>
                      </c:pt>
                      <c:pt idx="1789">
                        <c:v>1.978700209215001</c:v>
                      </c:pt>
                      <c:pt idx="1790">
                        <c:v>1.6371798014426671</c:v>
                      </c:pt>
                      <c:pt idx="1791">
                        <c:v>1.4837421145537399</c:v>
                      </c:pt>
                      <c:pt idx="1792">
                        <c:v>1.354048185560871</c:v>
                      </c:pt>
                      <c:pt idx="1793">
                        <c:v>1.2575264790566141</c:v>
                      </c:pt>
                      <c:pt idx="1794">
                        <c:v>1.1828925957913321</c:v>
                      </c:pt>
                      <c:pt idx="1795">
                        <c:v>1.0455448629342441</c:v>
                      </c:pt>
                      <c:pt idx="1796">
                        <c:v>1.0254624097476439</c:v>
                      </c:pt>
                      <c:pt idx="1797">
                        <c:v>1.3126076023212361</c:v>
                      </c:pt>
                      <c:pt idx="1798">
                        <c:v>1.8291169049730209</c:v>
                      </c:pt>
                      <c:pt idx="1799">
                        <c:v>2.416345673876398</c:v>
                      </c:pt>
                      <c:pt idx="1800">
                        <c:v>2.8750431488644441</c:v>
                      </c:pt>
                      <c:pt idx="1801">
                        <c:v>3.1429672440132679</c:v>
                      </c:pt>
                      <c:pt idx="1802">
                        <c:v>3.3942761843874201</c:v>
                      </c:pt>
                      <c:pt idx="1803">
                        <c:v>3.3468147501434982</c:v>
                      </c:pt>
                      <c:pt idx="1804">
                        <c:v>3.0117895394374239</c:v>
                      </c:pt>
                      <c:pt idx="1805">
                        <c:v>2.6648483098860618</c:v>
                      </c:pt>
                      <c:pt idx="1806">
                        <c:v>2.5426685598346102</c:v>
                      </c:pt>
                      <c:pt idx="1807">
                        <c:v>2.1367924470231929</c:v>
                      </c:pt>
                      <c:pt idx="1808">
                        <c:v>2.1590808468611198</c:v>
                      </c:pt>
                      <c:pt idx="1809">
                        <c:v>1.897989297321238</c:v>
                      </c:pt>
                      <c:pt idx="1810">
                        <c:v>1.7830684345301171</c:v>
                      </c:pt>
                      <c:pt idx="1811">
                        <c:v>1.9866262845796709</c:v>
                      </c:pt>
                      <c:pt idx="1812">
                        <c:v>2.0904660959519328</c:v>
                      </c:pt>
                      <c:pt idx="1813">
                        <c:v>1.7617451601094249</c:v>
                      </c:pt>
                      <c:pt idx="1814">
                        <c:v>1.4946322827840921</c:v>
                      </c:pt>
                      <c:pt idx="1815">
                        <c:v>1.2646447594024459</c:v>
                      </c:pt>
                      <c:pt idx="1816">
                        <c:v>1.161441344211271</c:v>
                      </c:pt>
                      <c:pt idx="1817">
                        <c:v>1.2217004777463949</c:v>
                      </c:pt>
                      <c:pt idx="1818">
                        <c:v>1.208377724470818</c:v>
                      </c:pt>
                      <c:pt idx="1819">
                        <c:v>0.8433229102552402</c:v>
                      </c:pt>
                      <c:pt idx="1820">
                        <c:v>0.6582250315645829</c:v>
                      </c:pt>
                      <c:pt idx="1821">
                        <c:v>0.46124134816577927</c:v>
                      </c:pt>
                      <c:pt idx="1822">
                        <c:v>0.31625602931065622</c:v>
                      </c:pt>
                      <c:pt idx="1823">
                        <c:v>0.4945437689410267</c:v>
                      </c:pt>
                      <c:pt idx="1824">
                        <c:v>0.74186974662908234</c:v>
                      </c:pt>
                      <c:pt idx="1825">
                        <c:v>0.94775904287610269</c:v>
                      </c:pt>
                      <c:pt idx="1826">
                        <c:v>1.0058283909797181</c:v>
                      </c:pt>
                      <c:pt idx="1827">
                        <c:v>1.3830019969041141</c:v>
                      </c:pt>
                      <c:pt idx="1828">
                        <c:v>1.691778747652523</c:v>
                      </c:pt>
                      <c:pt idx="1829">
                        <c:v>2.5458681972751198</c:v>
                      </c:pt>
                      <c:pt idx="1830">
                        <c:v>3.0710582154553641</c:v>
                      </c:pt>
                      <c:pt idx="1831">
                        <c:v>3.4970865133554732</c:v>
                      </c:pt>
                      <c:pt idx="1832">
                        <c:v>3.7262611240916419</c:v>
                      </c:pt>
                      <c:pt idx="1833">
                        <c:v>3.6090109024872312</c:v>
                      </c:pt>
                      <c:pt idx="1834">
                        <c:v>3.383171041209708</c:v>
                      </c:pt>
                      <c:pt idx="1835">
                        <c:v>2.8217078393411712</c:v>
                      </c:pt>
                      <c:pt idx="1836">
                        <c:v>2.7282745909884412</c:v>
                      </c:pt>
                      <c:pt idx="1837">
                        <c:v>2.707322581504596</c:v>
                      </c:pt>
                      <c:pt idx="1838">
                        <c:v>2.8687253123835932</c:v>
                      </c:pt>
                      <c:pt idx="1839">
                        <c:v>3.2175371415359759</c:v>
                      </c:pt>
                      <c:pt idx="1840">
                        <c:v>3.436041191498028</c:v>
                      </c:pt>
                      <c:pt idx="1841">
                        <c:v>3.8427676271072051</c:v>
                      </c:pt>
                      <c:pt idx="1842">
                        <c:v>4.0853371445295723</c:v>
                      </c:pt>
                      <c:pt idx="1843">
                        <c:v>4.3703673095812867</c:v>
                      </c:pt>
                      <c:pt idx="1844">
                        <c:v>4.373006537135252</c:v>
                      </c:pt>
                      <c:pt idx="1845">
                        <c:v>4.4302512591901957</c:v>
                      </c:pt>
                      <c:pt idx="1846">
                        <c:v>4.4146081637260677</c:v>
                      </c:pt>
                      <c:pt idx="1847">
                        <c:v>4.1750476398184286</c:v>
                      </c:pt>
                      <c:pt idx="1848">
                        <c:v>3.9967325063652162</c:v>
                      </c:pt>
                      <c:pt idx="1849">
                        <c:v>3.4449138088257718</c:v>
                      </c:pt>
                      <c:pt idx="1850">
                        <c:v>2.947397864189536</c:v>
                      </c:pt>
                      <c:pt idx="1851">
                        <c:v>2.718781993968022</c:v>
                      </c:pt>
                      <c:pt idx="1852">
                        <c:v>2.764339076793803</c:v>
                      </c:pt>
                      <c:pt idx="1853">
                        <c:v>2.539602855567352</c:v>
                      </c:pt>
                      <c:pt idx="1854">
                        <c:v>2.3645595071329368</c:v>
                      </c:pt>
                      <c:pt idx="1855">
                        <c:v>2.4184819903067911</c:v>
                      </c:pt>
                      <c:pt idx="1856">
                        <c:v>2.053163490740197</c:v>
                      </c:pt>
                      <c:pt idx="1857">
                        <c:v>1.4863801149843681</c:v>
                      </c:pt>
                      <c:pt idx="1858">
                        <c:v>1.097165974831114</c:v>
                      </c:pt>
                      <c:pt idx="1859">
                        <c:v>0.86594766446903471</c:v>
                      </c:pt>
                      <c:pt idx="1860">
                        <c:v>0.56625772629831861</c:v>
                      </c:pt>
                      <c:pt idx="1861">
                        <c:v>0.1966941750390053</c:v>
                      </c:pt>
                      <c:pt idx="1862">
                        <c:v>-0.32023054559327391</c:v>
                      </c:pt>
                      <c:pt idx="1863">
                        <c:v>-0.77070465469184535</c:v>
                      </c:pt>
                      <c:pt idx="1864">
                        <c:v>-0.95327368817622804</c:v>
                      </c:pt>
                      <c:pt idx="1865">
                        <c:v>-1.127165542043693</c:v>
                      </c:pt>
                      <c:pt idx="1866">
                        <c:v>-1.468392759395196</c:v>
                      </c:pt>
                      <c:pt idx="1867">
                        <c:v>-1.982735725412851</c:v>
                      </c:pt>
                      <c:pt idx="1868">
                        <c:v>-2.3073506955111318</c:v>
                      </c:pt>
                      <c:pt idx="1869">
                        <c:v>-2.0372717858999341</c:v>
                      </c:pt>
                      <c:pt idx="1870">
                        <c:v>-1.5622072944641729</c:v>
                      </c:pt>
                      <c:pt idx="1871">
                        <c:v>-1.5532894605746499</c:v>
                      </c:pt>
                      <c:pt idx="1872">
                        <c:v>-1.679037753359939</c:v>
                      </c:pt>
                      <c:pt idx="1873">
                        <c:v>-1.8745887910209169</c:v>
                      </c:pt>
                      <c:pt idx="1874">
                        <c:v>-2.014775432478884</c:v>
                      </c:pt>
                      <c:pt idx="1875">
                        <c:v>-1.899194457630244</c:v>
                      </c:pt>
                      <c:pt idx="1876">
                        <c:v>-1.9430916305299979</c:v>
                      </c:pt>
                      <c:pt idx="1877">
                        <c:v>-2.141436185157862</c:v>
                      </c:pt>
                      <c:pt idx="1878">
                        <c:v>-2.4872597141075472</c:v>
                      </c:pt>
                      <c:pt idx="1879">
                        <c:v>-2.8466703251834189</c:v>
                      </c:pt>
                      <c:pt idx="1880">
                        <c:v>-3.097307425104701</c:v>
                      </c:pt>
                      <c:pt idx="1881">
                        <c:v>-3.1888877001534941</c:v>
                      </c:pt>
                      <c:pt idx="1882">
                        <c:v>-3.1111838954619269</c:v>
                      </c:pt>
                      <c:pt idx="1883">
                        <c:v>-2.7015120153835439</c:v>
                      </c:pt>
                      <c:pt idx="1884">
                        <c:v>-2.838897683223554</c:v>
                      </c:pt>
                      <c:pt idx="1885">
                        <c:v>0.19507319391808359</c:v>
                      </c:pt>
                      <c:pt idx="1886">
                        <c:v>0.38452461247855801</c:v>
                      </c:pt>
                      <c:pt idx="1887">
                        <c:v>-2.533519551964913</c:v>
                      </c:pt>
                      <c:pt idx="1888">
                        <c:v>-2.2105676876413041</c:v>
                      </c:pt>
                      <c:pt idx="1889">
                        <c:v>-2.018338500790922</c:v>
                      </c:pt>
                      <c:pt idx="1890">
                        <c:v>-1.9735104145830851</c:v>
                      </c:pt>
                      <c:pt idx="1891">
                        <c:v>-1.672689072998244</c:v>
                      </c:pt>
                      <c:pt idx="1892">
                        <c:v>-1.5624405623027211</c:v>
                      </c:pt>
                      <c:pt idx="1893">
                        <c:v>-1.538685534339572</c:v>
                      </c:pt>
                      <c:pt idx="1894">
                        <c:v>2.0778461231580359</c:v>
                      </c:pt>
                      <c:pt idx="1895">
                        <c:v>-1.841393517047796</c:v>
                      </c:pt>
                      <c:pt idx="1896">
                        <c:v>-1.9735756223625329</c:v>
                      </c:pt>
                      <c:pt idx="1897">
                        <c:v>-2.0499550148856538</c:v>
                      </c:pt>
                      <c:pt idx="1898">
                        <c:v>-2.1246852596591359</c:v>
                      </c:pt>
                      <c:pt idx="1899">
                        <c:v>-2.545018009070021</c:v>
                      </c:pt>
                      <c:pt idx="1900">
                        <c:v>-1.882832355893503</c:v>
                      </c:pt>
                      <c:pt idx="1901">
                        <c:v>-1.761470115876733</c:v>
                      </c:pt>
                      <c:pt idx="1902">
                        <c:v>2.12799400003547</c:v>
                      </c:pt>
                      <c:pt idx="1903">
                        <c:v>-1.7169924238434879</c:v>
                      </c:pt>
                      <c:pt idx="1904">
                        <c:v>0.93270768045361352</c:v>
                      </c:pt>
                      <c:pt idx="1905">
                        <c:v>-2.154462318358934</c:v>
                      </c:pt>
                      <c:pt idx="1906">
                        <c:v>-2.254854131278726</c:v>
                      </c:pt>
                      <c:pt idx="1907">
                        <c:v>-2.30386917161634</c:v>
                      </c:pt>
                      <c:pt idx="1908">
                        <c:v>-2.4654947811579331</c:v>
                      </c:pt>
                      <c:pt idx="1909">
                        <c:v>-2.383175189354434</c:v>
                      </c:pt>
                      <c:pt idx="1910">
                        <c:v>-2.1992557194217062</c:v>
                      </c:pt>
                      <c:pt idx="1911">
                        <c:v>1.0449435543949579</c:v>
                      </c:pt>
                      <c:pt idx="1912">
                        <c:v>0.94040154816983512</c:v>
                      </c:pt>
                      <c:pt idx="1913">
                        <c:v>-2.0625784060261561</c:v>
                      </c:pt>
                      <c:pt idx="1914">
                        <c:v>-1.960496610119171</c:v>
                      </c:pt>
                      <c:pt idx="1915">
                        <c:v>-1.9993921796900991</c:v>
                      </c:pt>
                      <c:pt idx="1916">
                        <c:v>-2.0794162666595279</c:v>
                      </c:pt>
                      <c:pt idx="1917">
                        <c:v>-2.1146592679268612</c:v>
                      </c:pt>
                      <c:pt idx="1918">
                        <c:v>-2.151846640878178</c:v>
                      </c:pt>
                      <c:pt idx="1919">
                        <c:v>-2.100520948204549</c:v>
                      </c:pt>
                      <c:pt idx="1920">
                        <c:v>-2.2707104780723761</c:v>
                      </c:pt>
                      <c:pt idx="1921">
                        <c:v>-2.3596907574142669</c:v>
                      </c:pt>
                      <c:pt idx="1922">
                        <c:v>-2.327221745657261</c:v>
                      </c:pt>
                      <c:pt idx="1923">
                        <c:v>-2.1840738427662019</c:v>
                      </c:pt>
                      <c:pt idx="1924">
                        <c:v>-1.973028009311286</c:v>
                      </c:pt>
                      <c:pt idx="1925">
                        <c:v>-1.9570826105497521</c:v>
                      </c:pt>
                      <c:pt idx="1926">
                        <c:v>-2.0329031344976021</c:v>
                      </c:pt>
                      <c:pt idx="1927">
                        <c:v>-1.8805037826282589</c:v>
                      </c:pt>
                      <c:pt idx="1928">
                        <c:v>-1.8088376628073319</c:v>
                      </c:pt>
                      <c:pt idx="1929">
                        <c:v>-1.5974919960184191</c:v>
                      </c:pt>
                      <c:pt idx="1930">
                        <c:v>-1.693176581329354</c:v>
                      </c:pt>
                      <c:pt idx="1931">
                        <c:v>-1.643523332224299</c:v>
                      </c:pt>
                      <c:pt idx="1932">
                        <c:v>5.4433416243776588E-2</c:v>
                      </c:pt>
                      <c:pt idx="1933">
                        <c:v>-1.662820779036674</c:v>
                      </c:pt>
                      <c:pt idx="1934">
                        <c:v>-1.763402154246329</c:v>
                      </c:pt>
                      <c:pt idx="1935">
                        <c:v>-1.9490906109575721</c:v>
                      </c:pt>
                      <c:pt idx="1936">
                        <c:v>-2.0882863836377501</c:v>
                      </c:pt>
                      <c:pt idx="1937">
                        <c:v>-2.0397855490628598</c:v>
                      </c:pt>
                      <c:pt idx="1938">
                        <c:v>-0.2818733465572999</c:v>
                      </c:pt>
                      <c:pt idx="1939">
                        <c:v>-0.20753471632964551</c:v>
                      </c:pt>
                      <c:pt idx="1940">
                        <c:v>-0.27792366396593432</c:v>
                      </c:pt>
                      <c:pt idx="1941">
                        <c:v>-0.42175352310468472</c:v>
                      </c:pt>
                      <c:pt idx="1942">
                        <c:v>-1.9666402833183541</c:v>
                      </c:pt>
                      <c:pt idx="1943">
                        <c:v>-1.799679168694837</c:v>
                      </c:pt>
                      <c:pt idx="1944">
                        <c:v>-1.848588523123341</c:v>
                      </c:pt>
                      <c:pt idx="1945">
                        <c:v>-1.729270234955111</c:v>
                      </c:pt>
                      <c:pt idx="1946">
                        <c:v>-1.7273402588311819</c:v>
                      </c:pt>
                      <c:pt idx="1947">
                        <c:v>-2.3614106392708401</c:v>
                      </c:pt>
                      <c:pt idx="1948">
                        <c:v>-2.458580087801173</c:v>
                      </c:pt>
                      <c:pt idx="1949">
                        <c:v>-2.4109366533979268</c:v>
                      </c:pt>
                      <c:pt idx="1950">
                        <c:v>-2.4916190214847318</c:v>
                      </c:pt>
                      <c:pt idx="1951">
                        <c:v>-2.3102699483949309</c:v>
                      </c:pt>
                      <c:pt idx="1952">
                        <c:v>-2.478729668441622</c:v>
                      </c:pt>
                      <c:pt idx="1953">
                        <c:v>-2.3137794853546212</c:v>
                      </c:pt>
                      <c:pt idx="1954">
                        <c:v>-2.3001741784836511</c:v>
                      </c:pt>
                      <c:pt idx="1955">
                        <c:v>-2.0946388933310849</c:v>
                      </c:pt>
                      <c:pt idx="1956">
                        <c:v>-1.9407521155681331</c:v>
                      </c:pt>
                      <c:pt idx="1957">
                        <c:v>-1.8261848301648831</c:v>
                      </c:pt>
                      <c:pt idx="1958">
                        <c:v>-1.7793570615186061</c:v>
                      </c:pt>
                      <c:pt idx="1959">
                        <c:v>-1.9366183962419941</c:v>
                      </c:pt>
                      <c:pt idx="1960">
                        <c:v>-1.7122069638005739</c:v>
                      </c:pt>
                      <c:pt idx="1961">
                        <c:v>-1.7840539052852651</c:v>
                      </c:pt>
                      <c:pt idx="1962">
                        <c:v>-1.7860351511637329</c:v>
                      </c:pt>
                      <c:pt idx="1963">
                        <c:v>-1.646233785947627</c:v>
                      </c:pt>
                      <c:pt idx="1964">
                        <c:v>-1.7571075187735461</c:v>
                      </c:pt>
                      <c:pt idx="1965">
                        <c:v>-2.0188079119853799</c:v>
                      </c:pt>
                      <c:pt idx="1966">
                        <c:v>-1.96053118326672</c:v>
                      </c:pt>
                      <c:pt idx="1967">
                        <c:v>-1.86498285152051</c:v>
                      </c:pt>
                      <c:pt idx="1968">
                        <c:v>-1.622868532731303</c:v>
                      </c:pt>
                      <c:pt idx="1969">
                        <c:v>-1.450661187230363</c:v>
                      </c:pt>
                      <c:pt idx="1970">
                        <c:v>-1.252884951373975</c:v>
                      </c:pt>
                      <c:pt idx="1971">
                        <c:v>-1.261574172706738</c:v>
                      </c:pt>
                      <c:pt idx="1972">
                        <c:v>-1.461879272425312</c:v>
                      </c:pt>
                      <c:pt idx="1973">
                        <c:v>-1.7254011746645579</c:v>
                      </c:pt>
                      <c:pt idx="1974">
                        <c:v>-1.7075621512878529</c:v>
                      </c:pt>
                      <c:pt idx="1975">
                        <c:v>-1.2843460556917989</c:v>
                      </c:pt>
                      <c:pt idx="1976">
                        <c:v>-0.85104886879520358</c:v>
                      </c:pt>
                      <c:pt idx="1977">
                        <c:v>-0.88581995066460295</c:v>
                      </c:pt>
                      <c:pt idx="1978">
                        <c:v>-1.150056076106087</c:v>
                      </c:pt>
                      <c:pt idx="1979">
                        <c:v>-1.4349038232499429</c:v>
                      </c:pt>
                      <c:pt idx="1980">
                        <c:v>-1.6210352281411089</c:v>
                      </c:pt>
                      <c:pt idx="1981">
                        <c:v>-1.7385419608966231</c:v>
                      </c:pt>
                      <c:pt idx="1982">
                        <c:v>-1.7113668744841299</c:v>
                      </c:pt>
                      <c:pt idx="1983">
                        <c:v>-2.2046745015786962</c:v>
                      </c:pt>
                      <c:pt idx="1984">
                        <c:v>-2.8349264912880181</c:v>
                      </c:pt>
                      <c:pt idx="1985">
                        <c:v>-3.395392944496753</c:v>
                      </c:pt>
                      <c:pt idx="1986">
                        <c:v>-3.542012886920229</c:v>
                      </c:pt>
                      <c:pt idx="1987">
                        <c:v>-3.5101855994225</c:v>
                      </c:pt>
                      <c:pt idx="1988">
                        <c:v>-3.4502213619333548</c:v>
                      </c:pt>
                      <c:pt idx="1989">
                        <c:v>-3.4744978714936678</c:v>
                      </c:pt>
                      <c:pt idx="1990">
                        <c:v>-3.40118652433988</c:v>
                      </c:pt>
                      <c:pt idx="1991">
                        <c:v>-3.3330522389565731</c:v>
                      </c:pt>
                      <c:pt idx="1992">
                        <c:v>-3.4230848653240411</c:v>
                      </c:pt>
                      <c:pt idx="1993">
                        <c:v>-3.6930537300570379</c:v>
                      </c:pt>
                      <c:pt idx="1994">
                        <c:v>-3.5989420628592681</c:v>
                      </c:pt>
                      <c:pt idx="1995">
                        <c:v>-3.3573836658511791</c:v>
                      </c:pt>
                      <c:pt idx="1996">
                        <c:v>-2.896071859380057</c:v>
                      </c:pt>
                      <c:pt idx="1997">
                        <c:v>-2.583125752715365</c:v>
                      </c:pt>
                      <c:pt idx="1998">
                        <c:v>-2.54406735774347</c:v>
                      </c:pt>
                      <c:pt idx="1999">
                        <c:v>-2.6946470205270781</c:v>
                      </c:pt>
                      <c:pt idx="2000">
                        <c:v>-2.757523074796699</c:v>
                      </c:pt>
                      <c:pt idx="2001">
                        <c:v>-2.9434218950818591</c:v>
                      </c:pt>
                      <c:pt idx="2002">
                        <c:v>-3.0916260422768378</c:v>
                      </c:pt>
                      <c:pt idx="2003">
                        <c:v>-2.9483372007993212</c:v>
                      </c:pt>
                      <c:pt idx="2004">
                        <c:v>-2.7508647569762248</c:v>
                      </c:pt>
                      <c:pt idx="2005">
                        <c:v>-2.7435151973897951</c:v>
                      </c:pt>
                      <c:pt idx="2006">
                        <c:v>-2.2534212310665498</c:v>
                      </c:pt>
                      <c:pt idx="2007">
                        <c:v>-1.868539469992504</c:v>
                      </c:pt>
                      <c:pt idx="2008">
                        <c:v>-1.5788780833569771</c:v>
                      </c:pt>
                      <c:pt idx="2009">
                        <c:v>-1.279496109569801</c:v>
                      </c:pt>
                      <c:pt idx="2010">
                        <c:v>-0.97516562997918066</c:v>
                      </c:pt>
                      <c:pt idx="2011">
                        <c:v>-1.047667291896458</c:v>
                      </c:pt>
                      <c:pt idx="2012">
                        <c:v>-1.1382811377416819</c:v>
                      </c:pt>
                      <c:pt idx="2013">
                        <c:v>-1.2437434983457429</c:v>
                      </c:pt>
                      <c:pt idx="2014">
                        <c:v>-1.446463235068572</c:v>
                      </c:pt>
                      <c:pt idx="2015">
                        <c:v>-1.4217113090283411</c:v>
                      </c:pt>
                      <c:pt idx="2016">
                        <c:v>-1.6169985586339379</c:v>
                      </c:pt>
                      <c:pt idx="2017">
                        <c:v>-1.823606638686265</c:v>
                      </c:pt>
                      <c:pt idx="2018">
                        <c:v>-1.7662147209415979</c:v>
                      </c:pt>
                      <c:pt idx="2019">
                        <c:v>-1.6577656401264029</c:v>
                      </c:pt>
                      <c:pt idx="2020">
                        <c:v>-1.768729375569311</c:v>
                      </c:pt>
                      <c:pt idx="2021">
                        <c:v>-1.920465810076617</c:v>
                      </c:pt>
                      <c:pt idx="2022">
                        <c:v>-2.0428888390278219</c:v>
                      </c:pt>
                      <c:pt idx="2023">
                        <c:v>-2.2859297315424629</c:v>
                      </c:pt>
                      <c:pt idx="2024">
                        <c:v>-2.700909667796092</c:v>
                      </c:pt>
                      <c:pt idx="2025">
                        <c:v>-3.263109644231351</c:v>
                      </c:pt>
                      <c:pt idx="2026">
                        <c:v>-3.586797918968923</c:v>
                      </c:pt>
                      <c:pt idx="2027">
                        <c:v>-3.553221450949029</c:v>
                      </c:pt>
                      <c:pt idx="2028">
                        <c:v>-3.661089025931358</c:v>
                      </c:pt>
                      <c:pt idx="2029">
                        <c:v>-3.4872051958259309</c:v>
                      </c:pt>
                      <c:pt idx="2030">
                        <c:v>-3.1243156909630678</c:v>
                      </c:pt>
                      <c:pt idx="2031">
                        <c:v>-3.5473804239867861</c:v>
                      </c:pt>
                      <c:pt idx="2032">
                        <c:v>-3.8316591019986519</c:v>
                      </c:pt>
                      <c:pt idx="2033">
                        <c:v>-4.2702106910472537</c:v>
                      </c:pt>
                      <c:pt idx="2034">
                        <c:v>-4.8644240257690807</c:v>
                      </c:pt>
                      <c:pt idx="2035">
                        <c:v>-5.2149433520677224</c:v>
                      </c:pt>
                      <c:pt idx="2036">
                        <c:v>-5.6562299762233099</c:v>
                      </c:pt>
                      <c:pt idx="2037">
                        <c:v>-5.7050366265161019</c:v>
                      </c:pt>
                      <c:pt idx="2038">
                        <c:v>-5.0595441491043287</c:v>
                      </c:pt>
                      <c:pt idx="2039">
                        <c:v>-4.449098159774727</c:v>
                      </c:pt>
                      <c:pt idx="2040">
                        <c:v>-3.632647274454456</c:v>
                      </c:pt>
                      <c:pt idx="2041">
                        <c:v>-3.1763279564440352</c:v>
                      </c:pt>
                      <c:pt idx="2042">
                        <c:v>-2.8854778022666752</c:v>
                      </c:pt>
                      <c:pt idx="2043">
                        <c:v>-3.0803927285043202</c:v>
                      </c:pt>
                      <c:pt idx="2044">
                        <c:v>-3.0753295748336642</c:v>
                      </c:pt>
                      <c:pt idx="2045">
                        <c:v>-3.2801517649965799</c:v>
                      </c:pt>
                      <c:pt idx="2046">
                        <c:v>-2.9135169141566521</c:v>
                      </c:pt>
                      <c:pt idx="2047">
                        <c:v>-2.57052053044921</c:v>
                      </c:pt>
                      <c:pt idx="2048">
                        <c:v>-2.1215971274534531</c:v>
                      </c:pt>
                      <c:pt idx="2049">
                        <c:v>-1.544828424551052</c:v>
                      </c:pt>
                      <c:pt idx="2050">
                        <c:v>-0.9897078966848788</c:v>
                      </c:pt>
                      <c:pt idx="2051">
                        <c:v>-0.65238612512121097</c:v>
                      </c:pt>
                      <c:pt idx="2052">
                        <c:v>-0.54188602743451575</c:v>
                      </c:pt>
                      <c:pt idx="2053">
                        <c:v>-0.59155293519176</c:v>
                      </c:pt>
                      <c:pt idx="2054">
                        <c:v>-0.40755690406151479</c:v>
                      </c:pt>
                      <c:pt idx="2055">
                        <c:v>9.0219868648831608E-2</c:v>
                      </c:pt>
                      <c:pt idx="2056">
                        <c:v>-0.28875815725593051</c:v>
                      </c:pt>
                      <c:pt idx="2057">
                        <c:v>-0.72567269940255896</c:v>
                      </c:pt>
                      <c:pt idx="2058">
                        <c:v>-0.59444432610915132</c:v>
                      </c:pt>
                      <c:pt idx="2059">
                        <c:v>-0.56953668849277728</c:v>
                      </c:pt>
                      <c:pt idx="2060">
                        <c:v>0.53706744048599253</c:v>
                      </c:pt>
                      <c:pt idx="2061">
                        <c:v>-0.57137994362985611</c:v>
                      </c:pt>
                      <c:pt idx="2062">
                        <c:v>1.04782009503596</c:v>
                      </c:pt>
                      <c:pt idx="2063">
                        <c:v>0.90457445144596105</c:v>
                      </c:pt>
                      <c:pt idx="2064">
                        <c:v>-1.096938655932564</c:v>
                      </c:pt>
                      <c:pt idx="2065">
                        <c:v>-1.0653229664166219</c:v>
                      </c:pt>
                      <c:pt idx="2066">
                        <c:v>-1.3075944477994459</c:v>
                      </c:pt>
                      <c:pt idx="2067">
                        <c:v>-1.682954127981855</c:v>
                      </c:pt>
                      <c:pt idx="2068">
                        <c:v>-1.1494029603256</c:v>
                      </c:pt>
                      <c:pt idx="2069">
                        <c:v>-1.7453700854236229</c:v>
                      </c:pt>
                      <c:pt idx="2070">
                        <c:v>-1.878339653890114</c:v>
                      </c:pt>
                      <c:pt idx="2071">
                        <c:v>-1.831688720845176</c:v>
                      </c:pt>
                      <c:pt idx="2072">
                        <c:v>-1.842033102674562</c:v>
                      </c:pt>
                      <c:pt idx="2073">
                        <c:v>-1.9888026954504721</c:v>
                      </c:pt>
                      <c:pt idx="2074">
                        <c:v>2.2883640707044579</c:v>
                      </c:pt>
                      <c:pt idx="2075">
                        <c:v>-2.116548297845982</c:v>
                      </c:pt>
                      <c:pt idx="2076">
                        <c:v>2.7948747869468491</c:v>
                      </c:pt>
                      <c:pt idx="2077">
                        <c:v>-0.71569542420189169</c:v>
                      </c:pt>
                      <c:pt idx="2078">
                        <c:v>-1.824750383357262</c:v>
                      </c:pt>
                      <c:pt idx="2079">
                        <c:v>-0.40315600487276032</c:v>
                      </c:pt>
                      <c:pt idx="2080">
                        <c:v>2.4682374412614201</c:v>
                      </c:pt>
                      <c:pt idx="2081">
                        <c:v>2.70558155170459</c:v>
                      </c:pt>
                      <c:pt idx="2082">
                        <c:v>2.2027386516312681</c:v>
                      </c:pt>
                      <c:pt idx="2083">
                        <c:v>2.6354177453790779</c:v>
                      </c:pt>
                      <c:pt idx="2084">
                        <c:v>-1.655617168243696</c:v>
                      </c:pt>
                      <c:pt idx="2085">
                        <c:v>5.5239662912274112E-2</c:v>
                      </c:pt>
                      <c:pt idx="2086">
                        <c:v>2.6758725676581241</c:v>
                      </c:pt>
                      <c:pt idx="2087">
                        <c:v>2.6576350447945658</c:v>
                      </c:pt>
                      <c:pt idx="2088">
                        <c:v>-1.630572143913996</c:v>
                      </c:pt>
                      <c:pt idx="2089">
                        <c:v>2.52664903236488</c:v>
                      </c:pt>
                      <c:pt idx="2090">
                        <c:v>2.6223714163435128</c:v>
                      </c:pt>
                      <c:pt idx="2091">
                        <c:v>2.6189979899972959</c:v>
                      </c:pt>
                      <c:pt idx="2092">
                        <c:v>2.6283662046248901</c:v>
                      </c:pt>
                      <c:pt idx="2093">
                        <c:v>2.4470206427677268</c:v>
                      </c:pt>
                      <c:pt idx="2094">
                        <c:v>2.414528900709533</c:v>
                      </c:pt>
                      <c:pt idx="2095">
                        <c:v>2.6653911112640358</c:v>
                      </c:pt>
                      <c:pt idx="2096">
                        <c:v>2.2955428049163169</c:v>
                      </c:pt>
                      <c:pt idx="2097">
                        <c:v>2.283563038713103</c:v>
                      </c:pt>
                      <c:pt idx="2098">
                        <c:v>2.297090304973346</c:v>
                      </c:pt>
                      <c:pt idx="2099">
                        <c:v>2.2228964212640152</c:v>
                      </c:pt>
                      <c:pt idx="2100">
                        <c:v>-1.7727158830517209</c:v>
                      </c:pt>
                      <c:pt idx="2101">
                        <c:v>2.0223901374561759</c:v>
                      </c:pt>
                      <c:pt idx="2102">
                        <c:v>2.174219885818383</c:v>
                      </c:pt>
                      <c:pt idx="2103">
                        <c:v>2.237360332140764</c:v>
                      </c:pt>
                      <c:pt idx="2104">
                        <c:v>2.363102732796456</c:v>
                      </c:pt>
                      <c:pt idx="2105">
                        <c:v>2.4209931199117118</c:v>
                      </c:pt>
                      <c:pt idx="2106">
                        <c:v>2.327552147345636</c:v>
                      </c:pt>
                      <c:pt idx="2107">
                        <c:v>2.588734509124575</c:v>
                      </c:pt>
                      <c:pt idx="2108">
                        <c:v>1.9439900251283551</c:v>
                      </c:pt>
                      <c:pt idx="2109">
                        <c:v>2.100126221537618</c:v>
                      </c:pt>
                      <c:pt idx="2110">
                        <c:v>-0.9570460540344502</c:v>
                      </c:pt>
                      <c:pt idx="2111">
                        <c:v>2.3185940622181511</c:v>
                      </c:pt>
                      <c:pt idx="2112">
                        <c:v>-1.063950194982004</c:v>
                      </c:pt>
                      <c:pt idx="2113">
                        <c:v>3.4530430872725821</c:v>
                      </c:pt>
                      <c:pt idx="2114">
                        <c:v>3.6262822133102932</c:v>
                      </c:pt>
                      <c:pt idx="2115">
                        <c:v>2.0041730108980631</c:v>
                      </c:pt>
                      <c:pt idx="2116">
                        <c:v>3.6652382903977929</c:v>
                      </c:pt>
                      <c:pt idx="2117">
                        <c:v>3.8362554469118408</c:v>
                      </c:pt>
                      <c:pt idx="2118">
                        <c:v>3.7993631491490452</c:v>
                      </c:pt>
                      <c:pt idx="2119">
                        <c:v>2.5903823015297269</c:v>
                      </c:pt>
                      <c:pt idx="2120">
                        <c:v>2.3768125469523458</c:v>
                      </c:pt>
                      <c:pt idx="2121">
                        <c:v>-0.34993626572317887</c:v>
                      </c:pt>
                      <c:pt idx="2122">
                        <c:v>-0.13264680494809389</c:v>
                      </c:pt>
                      <c:pt idx="2123">
                        <c:v>3.6840938409262032</c:v>
                      </c:pt>
                      <c:pt idx="2124">
                        <c:v>1.9869781749728699E-2</c:v>
                      </c:pt>
                      <c:pt idx="2125">
                        <c:v>3.8325776072391529</c:v>
                      </c:pt>
                      <c:pt idx="2126">
                        <c:v>3.856634098198882</c:v>
                      </c:pt>
                      <c:pt idx="2127">
                        <c:v>3.483977607631334</c:v>
                      </c:pt>
                      <c:pt idx="2128">
                        <c:v>-0.51059556532022943</c:v>
                      </c:pt>
                      <c:pt idx="2129">
                        <c:v>-0.67060805952828595</c:v>
                      </c:pt>
                      <c:pt idx="2130">
                        <c:v>-0.85753598016538324</c:v>
                      </c:pt>
                      <c:pt idx="2131">
                        <c:v>-0.63763357465916626</c:v>
                      </c:pt>
                      <c:pt idx="2132">
                        <c:v>-0.86138063763712436</c:v>
                      </c:pt>
                      <c:pt idx="2133">
                        <c:v>-0.63002575059686017</c:v>
                      </c:pt>
                      <c:pt idx="2134">
                        <c:v>-0.74251025463662212</c:v>
                      </c:pt>
                      <c:pt idx="2135">
                        <c:v>-0.75235083350294352</c:v>
                      </c:pt>
                      <c:pt idx="2136">
                        <c:v>-0.74669642787466628</c:v>
                      </c:pt>
                      <c:pt idx="2137">
                        <c:v>-0.73444886361416051</c:v>
                      </c:pt>
                      <c:pt idx="2138">
                        <c:v>-0.88595111856309616</c:v>
                      </c:pt>
                      <c:pt idx="2139">
                        <c:v>-0.89887637576810864</c:v>
                      </c:pt>
                      <c:pt idx="2140">
                        <c:v>-0.6584417455839473</c:v>
                      </c:pt>
                      <c:pt idx="2141">
                        <c:v>-0.67484100362171839</c:v>
                      </c:pt>
                      <c:pt idx="2142">
                        <c:v>-0.5251362607663741</c:v>
                      </c:pt>
                      <c:pt idx="2143">
                        <c:v>-0.50100812016973939</c:v>
                      </c:pt>
                      <c:pt idx="2144">
                        <c:v>-0.46185753398580398</c:v>
                      </c:pt>
                      <c:pt idx="2145">
                        <c:v>-0.47247443461050009</c:v>
                      </c:pt>
                      <c:pt idx="2146">
                        <c:v>-0.58732075329931244</c:v>
                      </c:pt>
                      <c:pt idx="2147">
                        <c:v>-0.43493240465997179</c:v>
                      </c:pt>
                      <c:pt idx="2148">
                        <c:v>3.1853259295449239</c:v>
                      </c:pt>
                      <c:pt idx="2149">
                        <c:v>-0.74512847443270325</c:v>
                      </c:pt>
                      <c:pt idx="2150">
                        <c:v>-0.69105198104160925</c:v>
                      </c:pt>
                      <c:pt idx="2151">
                        <c:v>-0.70598626049352931</c:v>
                      </c:pt>
                      <c:pt idx="2152">
                        <c:v>3.2279251206647039</c:v>
                      </c:pt>
                      <c:pt idx="2153">
                        <c:v>-0.40787120348588968</c:v>
                      </c:pt>
                      <c:pt idx="2154">
                        <c:v>3.2402669060135558</c:v>
                      </c:pt>
                      <c:pt idx="2155">
                        <c:v>3.6677894282439381</c:v>
                      </c:pt>
                      <c:pt idx="2156">
                        <c:v>3.618132676617559</c:v>
                      </c:pt>
                      <c:pt idx="2157">
                        <c:v>3.48538076044556</c:v>
                      </c:pt>
                      <c:pt idx="2158">
                        <c:v>3.5516946210272371</c:v>
                      </c:pt>
                      <c:pt idx="2159">
                        <c:v>3.8578174164674519</c:v>
                      </c:pt>
                      <c:pt idx="2160">
                        <c:v>3.6791700287942648</c:v>
                      </c:pt>
                      <c:pt idx="2161">
                        <c:v>3.6610466517926818</c:v>
                      </c:pt>
                      <c:pt idx="2162">
                        <c:v>3.463958068276495</c:v>
                      </c:pt>
                      <c:pt idx="2163">
                        <c:v>3.218968340871347</c:v>
                      </c:pt>
                      <c:pt idx="2164">
                        <c:v>3.148885492911762</c:v>
                      </c:pt>
                      <c:pt idx="2165">
                        <c:v>2.9829467751648528</c:v>
                      </c:pt>
                      <c:pt idx="2166">
                        <c:v>2.7851117418137199</c:v>
                      </c:pt>
                      <c:pt idx="2167">
                        <c:v>3.126863270552223</c:v>
                      </c:pt>
                      <c:pt idx="2168">
                        <c:v>3.174005564837191</c:v>
                      </c:pt>
                      <c:pt idx="2169">
                        <c:v>-0.46377879972517161</c:v>
                      </c:pt>
                      <c:pt idx="2170">
                        <c:v>3.0522001409117481</c:v>
                      </c:pt>
                      <c:pt idx="2171">
                        <c:v>2.6621160520371321</c:v>
                      </c:pt>
                      <c:pt idx="2172">
                        <c:v>-1.412648382954224</c:v>
                      </c:pt>
                      <c:pt idx="2173">
                        <c:v>-1.3009586861190521</c:v>
                      </c:pt>
                      <c:pt idx="2174">
                        <c:v>2.6517131790346399E-2</c:v>
                      </c:pt>
                      <c:pt idx="2175">
                        <c:v>-0.28165275368452769</c:v>
                      </c:pt>
                      <c:pt idx="2176">
                        <c:v>-0.37752796208499362</c:v>
                      </c:pt>
                      <c:pt idx="2177">
                        <c:v>-1.6575889767583949</c:v>
                      </c:pt>
                      <c:pt idx="2178">
                        <c:v>-1.7192678010667759</c:v>
                      </c:pt>
                      <c:pt idx="2179">
                        <c:v>-0.34417313350245982</c:v>
                      </c:pt>
                      <c:pt idx="2180">
                        <c:v>-0.21160443703887541</c:v>
                      </c:pt>
                      <c:pt idx="2181">
                        <c:v>-1.4388420668175941</c:v>
                      </c:pt>
                      <c:pt idx="2182">
                        <c:v>-0.18612607339820089</c:v>
                      </c:pt>
                      <c:pt idx="2183">
                        <c:v>-0.30595780419818541</c:v>
                      </c:pt>
                      <c:pt idx="2184">
                        <c:v>-0.1831111052620466</c:v>
                      </c:pt>
                      <c:pt idx="2185">
                        <c:v>-1.720218004369658</c:v>
                      </c:pt>
                      <c:pt idx="2186">
                        <c:v>-1.9368716497101479</c:v>
                      </c:pt>
                      <c:pt idx="2187">
                        <c:v>0.56674513414089644</c:v>
                      </c:pt>
                      <c:pt idx="2188">
                        <c:v>-1.6494448927224199</c:v>
                      </c:pt>
                      <c:pt idx="2189">
                        <c:v>-1.5134615677848291</c:v>
                      </c:pt>
                      <c:pt idx="2190">
                        <c:v>-1.5159819769712271</c:v>
                      </c:pt>
                      <c:pt idx="2191">
                        <c:v>-1.3536726598085611</c:v>
                      </c:pt>
                      <c:pt idx="2192">
                        <c:v>-1.4042848250487141</c:v>
                      </c:pt>
                      <c:pt idx="2193">
                        <c:v>1.542124769139942</c:v>
                      </c:pt>
                      <c:pt idx="2194">
                        <c:v>-1.4389153108333299</c:v>
                      </c:pt>
                      <c:pt idx="2195">
                        <c:v>-1.4680359094054201</c:v>
                      </c:pt>
                      <c:pt idx="2196">
                        <c:v>1.0635622138617391</c:v>
                      </c:pt>
                      <c:pt idx="2197">
                        <c:v>1.006914786938228</c:v>
                      </c:pt>
                      <c:pt idx="2198">
                        <c:v>-1.319709431415903</c:v>
                      </c:pt>
                      <c:pt idx="2199">
                        <c:v>1.089198130469605</c:v>
                      </c:pt>
                      <c:pt idx="2200">
                        <c:v>1.026227700701638</c:v>
                      </c:pt>
                      <c:pt idx="2201">
                        <c:v>-1.57118374963148</c:v>
                      </c:pt>
                      <c:pt idx="2202">
                        <c:v>0.70671726162326898</c:v>
                      </c:pt>
                      <c:pt idx="2203">
                        <c:v>0.59434335251822434</c:v>
                      </c:pt>
                      <c:pt idx="2204">
                        <c:v>-1.6931819695814101</c:v>
                      </c:pt>
                      <c:pt idx="2205">
                        <c:v>0.60107557896645947</c:v>
                      </c:pt>
                      <c:pt idx="2206">
                        <c:v>-0.37135310832498708</c:v>
                      </c:pt>
                      <c:pt idx="2207">
                        <c:v>0.82486415590870332</c:v>
                      </c:pt>
                      <c:pt idx="2208">
                        <c:v>1.9562950082276818E-3</c:v>
                      </c:pt>
                      <c:pt idx="2209">
                        <c:v>0.69890000301033306</c:v>
                      </c:pt>
                      <c:pt idx="2210">
                        <c:v>0.60355741097146443</c:v>
                      </c:pt>
                      <c:pt idx="2211">
                        <c:v>-0.18447024792016209</c:v>
                      </c:pt>
                      <c:pt idx="2212">
                        <c:v>-2.0436900820687072</c:v>
                      </c:pt>
                      <c:pt idx="2213">
                        <c:v>-1.4347316767418901</c:v>
                      </c:pt>
                      <c:pt idx="2214">
                        <c:v>0.10043329635458501</c:v>
                      </c:pt>
                      <c:pt idx="2215">
                        <c:v>4.4560827337228361E-2</c:v>
                      </c:pt>
                      <c:pt idx="2216">
                        <c:v>-6.8354496188438698E-3</c:v>
                      </c:pt>
                      <c:pt idx="2217">
                        <c:v>-0.1881196148986124</c:v>
                      </c:pt>
                      <c:pt idx="2218">
                        <c:v>-0.32600400312392958</c:v>
                      </c:pt>
                      <c:pt idx="2219">
                        <c:v>-2.0998089903040489</c:v>
                      </c:pt>
                      <c:pt idx="2220">
                        <c:v>-2.0972734635073089</c:v>
                      </c:pt>
                      <c:pt idx="2221">
                        <c:v>-2.1978771476365249</c:v>
                      </c:pt>
                      <c:pt idx="2222">
                        <c:v>-2.1399626314352131</c:v>
                      </c:pt>
                      <c:pt idx="2223">
                        <c:v>-0.39658052906478192</c:v>
                      </c:pt>
                      <c:pt idx="2224">
                        <c:v>-2.4247671806012421</c:v>
                      </c:pt>
                      <c:pt idx="2225">
                        <c:v>-2.4180600212303882</c:v>
                      </c:pt>
                      <c:pt idx="2226">
                        <c:v>-2.575082909195328</c:v>
                      </c:pt>
                      <c:pt idx="2227">
                        <c:v>0.1012741612555923</c:v>
                      </c:pt>
                      <c:pt idx="2228">
                        <c:v>0.21222345687841959</c:v>
                      </c:pt>
                      <c:pt idx="2229">
                        <c:v>-0.43449551599254033</c:v>
                      </c:pt>
                      <c:pt idx="2230">
                        <c:v>-2.052370880789387</c:v>
                      </c:pt>
                      <c:pt idx="2231">
                        <c:v>-2.1962606337098309</c:v>
                      </c:pt>
                      <c:pt idx="2232">
                        <c:v>-2.2908071226034372</c:v>
                      </c:pt>
                      <c:pt idx="2233">
                        <c:v>-2.4057704185095141</c:v>
                      </c:pt>
                      <c:pt idx="2234">
                        <c:v>-2.5841042987576812</c:v>
                      </c:pt>
                      <c:pt idx="2235">
                        <c:v>5.2627179362379567E-2</c:v>
                      </c:pt>
                      <c:pt idx="2236">
                        <c:v>8.3285300981370422E-2</c:v>
                      </c:pt>
                      <c:pt idx="2237">
                        <c:v>6.6314293734246474E-3</c:v>
                      </c:pt>
                      <c:pt idx="2238">
                        <c:v>-0.25999501241370898</c:v>
                      </c:pt>
                      <c:pt idx="2239">
                        <c:v>-0.46853671902513322</c:v>
                      </c:pt>
                      <c:pt idx="2240">
                        <c:v>-0.30677100860744788</c:v>
                      </c:pt>
                      <c:pt idx="2241">
                        <c:v>-0.44962140946300999</c:v>
                      </c:pt>
                      <c:pt idx="2242">
                        <c:v>-0.41984119422975008</c:v>
                      </c:pt>
                      <c:pt idx="2243">
                        <c:v>-2.6590684993010618</c:v>
                      </c:pt>
                      <c:pt idx="2244">
                        <c:v>-0.26319263798829629</c:v>
                      </c:pt>
                      <c:pt idx="2245">
                        <c:v>-0.29163144621152598</c:v>
                      </c:pt>
                      <c:pt idx="2246">
                        <c:v>-0.49146179944845209</c:v>
                      </c:pt>
                      <c:pt idx="2247">
                        <c:v>0.61034954957880172</c:v>
                      </c:pt>
                      <c:pt idx="2248">
                        <c:v>0.77997345404764595</c:v>
                      </c:pt>
                      <c:pt idx="2249">
                        <c:v>0.57414794680097025</c:v>
                      </c:pt>
                      <c:pt idx="2250">
                        <c:v>0.56090804607432054</c:v>
                      </c:pt>
                      <c:pt idx="2251">
                        <c:v>0.58766838425911216</c:v>
                      </c:pt>
                      <c:pt idx="2252">
                        <c:v>-2.4554249099347909</c:v>
                      </c:pt>
                      <c:pt idx="2253">
                        <c:v>-2.9252258371269879</c:v>
                      </c:pt>
                      <c:pt idx="2254">
                        <c:v>-1.980523936112961</c:v>
                      </c:pt>
                      <c:pt idx="2255">
                        <c:v>-3.238787108061151</c:v>
                      </c:pt>
                      <c:pt idx="2256">
                        <c:v>-2.3723123828861699</c:v>
                      </c:pt>
                      <c:pt idx="2257">
                        <c:v>-2.405545087582873</c:v>
                      </c:pt>
                      <c:pt idx="2258">
                        <c:v>-2.0127679955660809</c:v>
                      </c:pt>
                      <c:pt idx="2259">
                        <c:v>-2.236827797632984</c:v>
                      </c:pt>
                      <c:pt idx="2260">
                        <c:v>-2.1114779356617821</c:v>
                      </c:pt>
                      <c:pt idx="2261">
                        <c:v>-1.7366574157879351</c:v>
                      </c:pt>
                      <c:pt idx="2262">
                        <c:v>-1.699238324428243</c:v>
                      </c:pt>
                      <c:pt idx="2263">
                        <c:v>-1.6907893684720641</c:v>
                      </c:pt>
                      <c:pt idx="2264">
                        <c:v>-1.5999545475400949</c:v>
                      </c:pt>
                      <c:pt idx="2265">
                        <c:v>-1.49313268990209</c:v>
                      </c:pt>
                      <c:pt idx="2266">
                        <c:v>-1.6270537623770041</c:v>
                      </c:pt>
                      <c:pt idx="2267">
                        <c:v>-1.787283179886427</c:v>
                      </c:pt>
                      <c:pt idx="2268">
                        <c:v>-1.9197149960409521</c:v>
                      </c:pt>
                      <c:pt idx="2269">
                        <c:v>-2.057290409258643</c:v>
                      </c:pt>
                      <c:pt idx="2270">
                        <c:v>-2.0262792091438002</c:v>
                      </c:pt>
                      <c:pt idx="2271">
                        <c:v>-2.0725849999810588</c:v>
                      </c:pt>
                      <c:pt idx="2272">
                        <c:v>-1.8865868251384621</c:v>
                      </c:pt>
                      <c:pt idx="2273">
                        <c:v>-1.597333726247931</c:v>
                      </c:pt>
                      <c:pt idx="2274">
                        <c:v>-1.2976555792964479</c:v>
                      </c:pt>
                      <c:pt idx="2275">
                        <c:v>-1.0807717062779101</c:v>
                      </c:pt>
                      <c:pt idx="2276">
                        <c:v>-0.86672315795470145</c:v>
                      </c:pt>
                      <c:pt idx="2277">
                        <c:v>-0.53995355900736741</c:v>
                      </c:pt>
                      <c:pt idx="2278">
                        <c:v>-0.24147895371680381</c:v>
                      </c:pt>
                      <c:pt idx="2279">
                        <c:v>4.9563417227930368E-3</c:v>
                      </c:pt>
                      <c:pt idx="2280">
                        <c:v>5.0025281765457043E-2</c:v>
                      </c:pt>
                      <c:pt idx="2281">
                        <c:v>-1.4143204970704509E-2</c:v>
                      </c:pt>
                      <c:pt idx="2282">
                        <c:v>-0.1502722896718415</c:v>
                      </c:pt>
                      <c:pt idx="2283">
                        <c:v>-0.33342174672237967</c:v>
                      </c:pt>
                      <c:pt idx="2284">
                        <c:v>-0.7421861092721368</c:v>
                      </c:pt>
                      <c:pt idx="2285">
                        <c:v>-1.2622914829323559</c:v>
                      </c:pt>
                      <c:pt idx="2286">
                        <c:v>-1.25022913708979</c:v>
                      </c:pt>
                      <c:pt idx="2287">
                        <c:v>-1.182312898902834</c:v>
                      </c:pt>
                      <c:pt idx="2288">
                        <c:v>-0.84650802827228988</c:v>
                      </c:pt>
                      <c:pt idx="2289">
                        <c:v>-0.64297154571025472</c:v>
                      </c:pt>
                      <c:pt idx="2290">
                        <c:v>-0.52326846932467763</c:v>
                      </c:pt>
                      <c:pt idx="2291">
                        <c:v>-0.68808052009685727</c:v>
                      </c:pt>
                      <c:pt idx="2292">
                        <c:v>-0.80635654313374838</c:v>
                      </c:pt>
                      <c:pt idx="2293">
                        <c:v>-0.72264506017450181</c:v>
                      </c:pt>
                      <c:pt idx="2294">
                        <c:v>-0.54265916583563312</c:v>
                      </c:pt>
                      <c:pt idx="2295">
                        <c:v>-0.46562615539814289</c:v>
                      </c:pt>
                      <c:pt idx="2296">
                        <c:v>-0.42264736602600511</c:v>
                      </c:pt>
                      <c:pt idx="2297">
                        <c:v>-0.44018787079041771</c:v>
                      </c:pt>
                      <c:pt idx="2298">
                        <c:v>-0.509865252917856</c:v>
                      </c:pt>
                      <c:pt idx="2299">
                        <c:v>-0.50095705893069686</c:v>
                      </c:pt>
                      <c:pt idx="2300">
                        <c:v>-0.30511682799418288</c:v>
                      </c:pt>
                      <c:pt idx="2301">
                        <c:v>-0.1031411345037417</c:v>
                      </c:pt>
                      <c:pt idx="2302">
                        <c:v>0.21024285521236341</c:v>
                      </c:pt>
                      <c:pt idx="2303">
                        <c:v>0.763408713166292</c:v>
                      </c:pt>
                      <c:pt idx="2304">
                        <c:v>0.99217573707228102</c:v>
                      </c:pt>
                      <c:pt idx="2305">
                        <c:v>1.092695837775902</c:v>
                      </c:pt>
                      <c:pt idx="2306">
                        <c:v>0.95743786251731566</c:v>
                      </c:pt>
                      <c:pt idx="2307">
                        <c:v>0.58538922279799521</c:v>
                      </c:pt>
                      <c:pt idx="2308">
                        <c:v>0.15092940945609301</c:v>
                      </c:pt>
                      <c:pt idx="2309">
                        <c:v>2.4976142152016521E-2</c:v>
                      </c:pt>
                      <c:pt idx="2310">
                        <c:v>-0.25643548637836061</c:v>
                      </c:pt>
                      <c:pt idx="2311">
                        <c:v>-0.17812139568389879</c:v>
                      </c:pt>
                      <c:pt idx="2312">
                        <c:v>-0.18920867856946641</c:v>
                      </c:pt>
                      <c:pt idx="2313">
                        <c:v>-0.11220361113328239</c:v>
                      </c:pt>
                      <c:pt idx="2314">
                        <c:v>-2.842843007175222E-2</c:v>
                      </c:pt>
                      <c:pt idx="2315">
                        <c:v>-0.14617341330138209</c:v>
                      </c:pt>
                      <c:pt idx="2316">
                        <c:v>-0.44376158387033587</c:v>
                      </c:pt>
                      <c:pt idx="2317">
                        <c:v>-0.68187082444508729</c:v>
                      </c:pt>
                      <c:pt idx="2318">
                        <c:v>-0.41190480515727168</c:v>
                      </c:pt>
                      <c:pt idx="2319">
                        <c:v>0.29875795818696699</c:v>
                      </c:pt>
                      <c:pt idx="2320">
                        <c:v>0.57189792479870438</c:v>
                      </c:pt>
                      <c:pt idx="2321">
                        <c:v>0.89487461804340174</c:v>
                      </c:pt>
                      <c:pt idx="2322">
                        <c:v>1.0999754599482421</c:v>
                      </c:pt>
                      <c:pt idx="2323">
                        <c:v>0.59131286278327755</c:v>
                      </c:pt>
                      <c:pt idx="2324">
                        <c:v>0.74101805274295973</c:v>
                      </c:pt>
                      <c:pt idx="2325">
                        <c:v>0.63544197834428384</c:v>
                      </c:pt>
                      <c:pt idx="2326">
                        <c:v>0.72805084694005417</c:v>
                      </c:pt>
                      <c:pt idx="2327">
                        <c:v>1.0306758927299171</c:v>
                      </c:pt>
                      <c:pt idx="2328">
                        <c:v>1.2238980384354139</c:v>
                      </c:pt>
                      <c:pt idx="2329">
                        <c:v>1.3021094422598669</c:v>
                      </c:pt>
                      <c:pt idx="2330">
                        <c:v>1.4812531064364061</c:v>
                      </c:pt>
                      <c:pt idx="2331">
                        <c:v>1.779184861410245</c:v>
                      </c:pt>
                      <c:pt idx="2332">
                        <c:v>1.7935826874884619</c:v>
                      </c:pt>
                      <c:pt idx="2333">
                        <c:v>1.72556392833682</c:v>
                      </c:pt>
                      <c:pt idx="2334">
                        <c:v>1.493313929596465</c:v>
                      </c:pt>
                      <c:pt idx="2335">
                        <c:v>1.4104213068413509</c:v>
                      </c:pt>
                      <c:pt idx="2336">
                        <c:v>1.4861525689498329</c:v>
                      </c:pt>
                      <c:pt idx="2337">
                        <c:v>2.086428223983753</c:v>
                      </c:pt>
                      <c:pt idx="2338">
                        <c:v>2.5205997723004372</c:v>
                      </c:pt>
                      <c:pt idx="2339">
                        <c:v>2.9132701583262781</c:v>
                      </c:pt>
                      <c:pt idx="2340">
                        <c:v>2.974227501812531</c:v>
                      </c:pt>
                      <c:pt idx="2341">
                        <c:v>2.659276979087545</c:v>
                      </c:pt>
                      <c:pt idx="2342">
                        <c:v>2.4100759227324708</c:v>
                      </c:pt>
                      <c:pt idx="2343">
                        <c:v>2.5448921019803179</c:v>
                      </c:pt>
                      <c:pt idx="2344">
                        <c:v>2.9957140203687329</c:v>
                      </c:pt>
                      <c:pt idx="2345">
                        <c:v>3.192803535258506</c:v>
                      </c:pt>
                      <c:pt idx="2346">
                        <c:v>3.336578762119907</c:v>
                      </c:pt>
                      <c:pt idx="2347">
                        <c:v>3.129531632991351</c:v>
                      </c:pt>
                      <c:pt idx="2348">
                        <c:v>2.935769080006057</c:v>
                      </c:pt>
                      <c:pt idx="2349">
                        <c:v>2.8882959154242851</c:v>
                      </c:pt>
                      <c:pt idx="2350">
                        <c:v>2.9355508121356482</c:v>
                      </c:pt>
                      <c:pt idx="2351">
                        <c:v>3.123387117319834</c:v>
                      </c:pt>
                      <c:pt idx="2352">
                        <c:v>3.513160748928255</c:v>
                      </c:pt>
                      <c:pt idx="2353">
                        <c:v>4.0585793265817269</c:v>
                      </c:pt>
                      <c:pt idx="2354">
                        <c:v>4.556595708786304</c:v>
                      </c:pt>
                      <c:pt idx="2355">
                        <c:v>4.6313315469438381</c:v>
                      </c:pt>
                      <c:pt idx="2356">
                        <c:v>4.8107606571111523</c:v>
                      </c:pt>
                      <c:pt idx="2357">
                        <c:v>4.9386904178053364</c:v>
                      </c:pt>
                      <c:pt idx="2358">
                        <c:v>4.8962465597309883</c:v>
                      </c:pt>
                      <c:pt idx="2359">
                        <c:v>4.9190802792448372</c:v>
                      </c:pt>
                      <c:pt idx="2360">
                        <c:v>5.0795520083665107</c:v>
                      </c:pt>
                      <c:pt idx="2361">
                        <c:v>5.0850867826523292</c:v>
                      </c:pt>
                      <c:pt idx="2362">
                        <c:v>4.8272105074837857</c:v>
                      </c:pt>
                      <c:pt idx="2363">
                        <c:v>4.407573568261018</c:v>
                      </c:pt>
                      <c:pt idx="2364">
                        <c:v>3.9009056676587779</c:v>
                      </c:pt>
                      <c:pt idx="2365">
                        <c:v>3.6671331114970749</c:v>
                      </c:pt>
                      <c:pt idx="2366">
                        <c:v>3.3964087067097442</c:v>
                      </c:pt>
                      <c:pt idx="2367">
                        <c:v>3.1678443810877992</c:v>
                      </c:pt>
                      <c:pt idx="2368">
                        <c:v>3.2767039937399569</c:v>
                      </c:pt>
                      <c:pt idx="2369">
                        <c:v>3.4863901394133361</c:v>
                      </c:pt>
                      <c:pt idx="2370">
                        <c:v>3.6006239808624261</c:v>
                      </c:pt>
                      <c:pt idx="2371">
                        <c:v>3.7983256592022818</c:v>
                      </c:pt>
                      <c:pt idx="2372">
                        <c:v>3.8305515911225512</c:v>
                      </c:pt>
                      <c:pt idx="2373">
                        <c:v>3.7188757667439201</c:v>
                      </c:pt>
                      <c:pt idx="2374">
                        <c:v>3.6054900114072841</c:v>
                      </c:pt>
                      <c:pt idx="2375">
                        <c:v>3.5294018938590672</c:v>
                      </c:pt>
                      <c:pt idx="2376">
                        <c:v>3.582711440606416</c:v>
                      </c:pt>
                      <c:pt idx="2377">
                        <c:v>3.6455448695400028</c:v>
                      </c:pt>
                      <c:pt idx="2378">
                        <c:v>3.5770272837399402</c:v>
                      </c:pt>
                      <c:pt idx="2379">
                        <c:v>3.3445418155753912</c:v>
                      </c:pt>
                      <c:pt idx="2380">
                        <c:v>3.104875386411071</c:v>
                      </c:pt>
                      <c:pt idx="2381">
                        <c:v>2.795381095230848</c:v>
                      </c:pt>
                      <c:pt idx="2382">
                        <c:v>2.5429122769627379</c:v>
                      </c:pt>
                      <c:pt idx="2383">
                        <c:v>2.4793289384175869</c:v>
                      </c:pt>
                      <c:pt idx="2384">
                        <c:v>2.4499326462591071</c:v>
                      </c:pt>
                      <c:pt idx="2385">
                        <c:v>2.247454531101702</c:v>
                      </c:pt>
                      <c:pt idx="2386">
                        <c:v>2.077216829734843</c:v>
                      </c:pt>
                      <c:pt idx="2387">
                        <c:v>1.936706609206694</c:v>
                      </c:pt>
                      <c:pt idx="2388">
                        <c:v>1.899302257676023</c:v>
                      </c:pt>
                      <c:pt idx="2389">
                        <c:v>1.9909261598479251</c:v>
                      </c:pt>
                      <c:pt idx="2390">
                        <c:v>2.1320886807588049</c:v>
                      </c:pt>
                      <c:pt idx="2391">
                        <c:v>2.1969765736202072</c:v>
                      </c:pt>
                      <c:pt idx="2392">
                        <c:v>2.3518831729059548</c:v>
                      </c:pt>
                      <c:pt idx="2393">
                        <c:v>2.2301426798030328</c:v>
                      </c:pt>
                      <c:pt idx="2394">
                        <c:v>1.853499415156751</c:v>
                      </c:pt>
                      <c:pt idx="2395">
                        <c:v>1.610866227483237</c:v>
                      </c:pt>
                      <c:pt idx="2396">
                        <c:v>1.5069240924567819</c:v>
                      </c:pt>
                      <c:pt idx="2397">
                        <c:v>1.7200735530393969</c:v>
                      </c:pt>
                      <c:pt idx="2398">
                        <c:v>1.8559674088111571</c:v>
                      </c:pt>
                      <c:pt idx="2399">
                        <c:v>2.187565335742963</c:v>
                      </c:pt>
                      <c:pt idx="2400">
                        <c:v>2.3928545506000152</c:v>
                      </c:pt>
                      <c:pt idx="2401">
                        <c:v>2.4270459937461761</c:v>
                      </c:pt>
                      <c:pt idx="2402">
                        <c:v>2.463956140282201</c:v>
                      </c:pt>
                      <c:pt idx="2403">
                        <c:v>2.647790786330821</c:v>
                      </c:pt>
                      <c:pt idx="2404">
                        <c:v>2.856673957249563</c:v>
                      </c:pt>
                      <c:pt idx="2405">
                        <c:v>3.0582929972753541</c:v>
                      </c:pt>
                      <c:pt idx="2406">
                        <c:v>3.2055845015171589</c:v>
                      </c:pt>
                      <c:pt idx="2407">
                        <c:v>3.2547443642873071</c:v>
                      </c:pt>
                      <c:pt idx="2408">
                        <c:v>3.0270656160145659</c:v>
                      </c:pt>
                      <c:pt idx="2409">
                        <c:v>2.7812653856036191</c:v>
                      </c:pt>
                      <c:pt idx="2410">
                        <c:v>2.5210012410834821</c:v>
                      </c:pt>
                      <c:pt idx="2411">
                        <c:v>4.4169335085331829</c:v>
                      </c:pt>
                      <c:pt idx="2412">
                        <c:v>4.7048255741065681</c:v>
                      </c:pt>
                      <c:pt idx="2413">
                        <c:v>2.5552357356443181</c:v>
                      </c:pt>
                      <c:pt idx="2414">
                        <c:v>2.6357824445744131</c:v>
                      </c:pt>
                      <c:pt idx="2415">
                        <c:v>2.7582796298447918</c:v>
                      </c:pt>
                      <c:pt idx="2416">
                        <c:v>2.8484492530636238</c:v>
                      </c:pt>
                      <c:pt idx="2417">
                        <c:v>2.8371679375040069</c:v>
                      </c:pt>
                      <c:pt idx="2418">
                        <c:v>2.9375693291527138</c:v>
                      </c:pt>
                      <c:pt idx="2419">
                        <c:v>3.0052227507938452</c:v>
                      </c:pt>
                      <c:pt idx="2420">
                        <c:v>2.7799247760287731</c:v>
                      </c:pt>
                      <c:pt idx="2421">
                        <c:v>2.6172518868276939</c:v>
                      </c:pt>
                      <c:pt idx="2422">
                        <c:v>2.5841196113283709</c:v>
                      </c:pt>
                      <c:pt idx="2423">
                        <c:v>2.4513952322160661</c:v>
                      </c:pt>
                      <c:pt idx="2424">
                        <c:v>2.3750554309409528</c:v>
                      </c:pt>
                      <c:pt idx="2425">
                        <c:v>2.325751413193319</c:v>
                      </c:pt>
                      <c:pt idx="2426">
                        <c:v>2.2993048285429092</c:v>
                      </c:pt>
                      <c:pt idx="2427">
                        <c:v>2.365416355395225</c:v>
                      </c:pt>
                      <c:pt idx="2428">
                        <c:v>2.340800432979536</c:v>
                      </c:pt>
                      <c:pt idx="2429">
                        <c:v>2.4519122437417762</c:v>
                      </c:pt>
                      <c:pt idx="2430">
                        <c:v>5.0043213700280189</c:v>
                      </c:pt>
                      <c:pt idx="2431">
                        <c:v>2.108050456907375</c:v>
                      </c:pt>
                      <c:pt idx="2432">
                        <c:v>0.71666779349491294</c:v>
                      </c:pt>
                      <c:pt idx="2433">
                        <c:v>4.6894298197625437</c:v>
                      </c:pt>
                      <c:pt idx="2434">
                        <c:v>4.6171277166408728</c:v>
                      </c:pt>
                      <c:pt idx="2435">
                        <c:v>4.5783131141365656</c:v>
                      </c:pt>
                      <c:pt idx="2436">
                        <c:v>4.4250582968801044</c:v>
                      </c:pt>
                      <c:pt idx="2437">
                        <c:v>4.3216959212343724</c:v>
                      </c:pt>
                      <c:pt idx="2438">
                        <c:v>4.2698200295413393</c:v>
                      </c:pt>
                      <c:pt idx="2439">
                        <c:v>4.2781283893348467</c:v>
                      </c:pt>
                      <c:pt idx="2440">
                        <c:v>4.1744512045878839</c:v>
                      </c:pt>
                      <c:pt idx="2441">
                        <c:v>1.2845218081147971</c:v>
                      </c:pt>
                      <c:pt idx="2442">
                        <c:v>1.2426435556871509</c:v>
                      </c:pt>
                      <c:pt idx="2443">
                        <c:v>1.41543027505928</c:v>
                      </c:pt>
                      <c:pt idx="2444">
                        <c:v>1.5724668537849591</c:v>
                      </c:pt>
                      <c:pt idx="2445">
                        <c:v>1.7894466336679531</c:v>
                      </c:pt>
                      <c:pt idx="2446">
                        <c:v>1.8890162890066451</c:v>
                      </c:pt>
                      <c:pt idx="2447">
                        <c:v>1.916716189550741</c:v>
                      </c:pt>
                      <c:pt idx="2448">
                        <c:v>1.7802737271303719</c:v>
                      </c:pt>
                      <c:pt idx="2449">
                        <c:v>1.5400181064065599</c:v>
                      </c:pt>
                      <c:pt idx="2450">
                        <c:v>1.299139204578746</c:v>
                      </c:pt>
                      <c:pt idx="2451">
                        <c:v>0.76876789380161004</c:v>
                      </c:pt>
                      <c:pt idx="2452">
                        <c:v>0.37220903784432319</c:v>
                      </c:pt>
                      <c:pt idx="2453">
                        <c:v>0.23714541289203481</c:v>
                      </c:pt>
                      <c:pt idx="2454">
                        <c:v>7.792578009787568E-2</c:v>
                      </c:pt>
                      <c:pt idx="2455">
                        <c:v>4.9620991702697091E-2</c:v>
                      </c:pt>
                      <c:pt idx="2456">
                        <c:v>0.12091420827837029</c:v>
                      </c:pt>
                      <c:pt idx="2457">
                        <c:v>0.37593676306219398</c:v>
                      </c:pt>
                      <c:pt idx="2458">
                        <c:v>0.62770818726551525</c:v>
                      </c:pt>
                      <c:pt idx="2459">
                        <c:v>0.68796985857766846</c:v>
                      </c:pt>
                      <c:pt idx="2460">
                        <c:v>0.32971110824255229</c:v>
                      </c:pt>
                      <c:pt idx="2461">
                        <c:v>-0.1449955301229329</c:v>
                      </c:pt>
                      <c:pt idx="2462">
                        <c:v>-0.62329343502846757</c:v>
                      </c:pt>
                      <c:pt idx="2463">
                        <c:v>-0.96837016464791603</c:v>
                      </c:pt>
                      <c:pt idx="2464">
                        <c:v>-1.1029691219473401</c:v>
                      </c:pt>
                      <c:pt idx="2465">
                        <c:v>-1.0942500870092089</c:v>
                      </c:pt>
                      <c:pt idx="2466">
                        <c:v>-0.85821709245492672</c:v>
                      </c:pt>
                      <c:pt idx="2467">
                        <c:v>-0.37767532044995539</c:v>
                      </c:pt>
                      <c:pt idx="2468">
                        <c:v>-1.4681313520467649</c:v>
                      </c:pt>
                      <c:pt idx="2469">
                        <c:v>-1.729790106152816</c:v>
                      </c:pt>
                      <c:pt idx="2470">
                        <c:v>-1.866693810603149</c:v>
                      </c:pt>
                      <c:pt idx="2471">
                        <c:v>-1.665685735191321</c:v>
                      </c:pt>
                      <c:pt idx="2472">
                        <c:v>-1.3145679899600471</c:v>
                      </c:pt>
                      <c:pt idx="2473">
                        <c:v>-0.77866373902073138</c:v>
                      </c:pt>
                      <c:pt idx="2474">
                        <c:v>-8.0579177861955014</c:v>
                      </c:pt>
                      <c:pt idx="2475">
                        <c:v>0.85293308798167278</c:v>
                      </c:pt>
                      <c:pt idx="2476">
                        <c:v>-1.6604019168046511</c:v>
                      </c:pt>
                      <c:pt idx="2477">
                        <c:v>-1.7010551944629959</c:v>
                      </c:pt>
                      <c:pt idx="2478">
                        <c:v>4.3656695571224926</c:v>
                      </c:pt>
                      <c:pt idx="2479">
                        <c:v>0.42950945238029758</c:v>
                      </c:pt>
                      <c:pt idx="2480">
                        <c:v>-2.091073182317194</c:v>
                      </c:pt>
                      <c:pt idx="2481">
                        <c:v>3.9735000255566861</c:v>
                      </c:pt>
                      <c:pt idx="2482">
                        <c:v>-2.3513869496423299</c:v>
                      </c:pt>
                      <c:pt idx="2483">
                        <c:v>3.8893593281778318</c:v>
                      </c:pt>
                      <c:pt idx="2484">
                        <c:v>3.8056881761790868</c:v>
                      </c:pt>
                      <c:pt idx="2485">
                        <c:v>-2.5434564068453271</c:v>
                      </c:pt>
                      <c:pt idx="2486">
                        <c:v>3.3580817296648808</c:v>
                      </c:pt>
                      <c:pt idx="2487">
                        <c:v>3.6383338597195181</c:v>
                      </c:pt>
                      <c:pt idx="2488">
                        <c:v>3.5394703040086379</c:v>
                      </c:pt>
                      <c:pt idx="2489">
                        <c:v>1.3673503283672941</c:v>
                      </c:pt>
                      <c:pt idx="2490">
                        <c:v>0.98573666632345502</c:v>
                      </c:pt>
                      <c:pt idx="2491">
                        <c:v>0.71776890447495878</c:v>
                      </c:pt>
                      <c:pt idx="2492">
                        <c:v>0.51794150412178597</c:v>
                      </c:pt>
                      <c:pt idx="2493">
                        <c:v>0.55427073253026993</c:v>
                      </c:pt>
                      <c:pt idx="2494">
                        <c:v>0.65858043886231943</c:v>
                      </c:pt>
                      <c:pt idx="2495">
                        <c:v>0.72454761154959846</c:v>
                      </c:pt>
                      <c:pt idx="2496">
                        <c:v>0.7998133570131104</c:v>
                      </c:pt>
                      <c:pt idx="2497">
                        <c:v>0.68774223787222533</c:v>
                      </c:pt>
                      <c:pt idx="2498">
                        <c:v>-1.659251921295837</c:v>
                      </c:pt>
                      <c:pt idx="2499">
                        <c:v>-1.7150346625430331</c:v>
                      </c:pt>
                      <c:pt idx="2500">
                        <c:v>-1.693929167379925</c:v>
                      </c:pt>
                      <c:pt idx="2501">
                        <c:v>-1.7964897456005771</c:v>
                      </c:pt>
                      <c:pt idx="2502">
                        <c:v>-1.0205046578685519</c:v>
                      </c:pt>
                      <c:pt idx="2503">
                        <c:v>1.668575844401387</c:v>
                      </c:pt>
                      <c:pt idx="2504">
                        <c:v>-1.020880894715706</c:v>
                      </c:pt>
                      <c:pt idx="2505">
                        <c:v>-1.071012063541571</c:v>
                      </c:pt>
                      <c:pt idx="2506">
                        <c:v>-1.079257872045861</c:v>
                      </c:pt>
                      <c:pt idx="2507">
                        <c:v>-1.0715182217821499</c:v>
                      </c:pt>
                      <c:pt idx="2508">
                        <c:v>-1.248889939203657</c:v>
                      </c:pt>
                      <c:pt idx="2509">
                        <c:v>-1.237641966084108</c:v>
                      </c:pt>
                      <c:pt idx="2510">
                        <c:v>0.95708350060697212</c:v>
                      </c:pt>
                      <c:pt idx="2511">
                        <c:v>-1.238289119145658</c:v>
                      </c:pt>
                      <c:pt idx="2512">
                        <c:v>3.4329939174621402</c:v>
                      </c:pt>
                      <c:pt idx="2513">
                        <c:v>1.1413915128814109</c:v>
                      </c:pt>
                      <c:pt idx="2514">
                        <c:v>2.9869970508839212</c:v>
                      </c:pt>
                      <c:pt idx="2515">
                        <c:v>2.870524617229218</c:v>
                      </c:pt>
                      <c:pt idx="2516">
                        <c:v>2.8761458265126278</c:v>
                      </c:pt>
                      <c:pt idx="2517">
                        <c:v>2.9047403994184871</c:v>
                      </c:pt>
                      <c:pt idx="2518">
                        <c:v>2.7098567275876149</c:v>
                      </c:pt>
                      <c:pt idx="2519">
                        <c:v>2.7655060059471328</c:v>
                      </c:pt>
                      <c:pt idx="2520">
                        <c:v>2.7103929530304631</c:v>
                      </c:pt>
                      <c:pt idx="2521">
                        <c:v>2.6449128974003342</c:v>
                      </c:pt>
                      <c:pt idx="2522">
                        <c:v>2.619978115737871</c:v>
                      </c:pt>
                      <c:pt idx="2523">
                        <c:v>2.46059294238689</c:v>
                      </c:pt>
                      <c:pt idx="2524">
                        <c:v>2.4700358025129399</c:v>
                      </c:pt>
                      <c:pt idx="2525">
                        <c:v>-0.85617547758732859</c:v>
                      </c:pt>
                      <c:pt idx="2526">
                        <c:v>-0.85464674306854338</c:v>
                      </c:pt>
                      <c:pt idx="2527">
                        <c:v>2.4826736631137729</c:v>
                      </c:pt>
                      <c:pt idx="2528">
                        <c:v>-1.160598399924557</c:v>
                      </c:pt>
                      <c:pt idx="2529">
                        <c:v>-1.2526250487082971</c:v>
                      </c:pt>
                      <c:pt idx="2530">
                        <c:v>-1.2828175726562501</c:v>
                      </c:pt>
                      <c:pt idx="2531">
                        <c:v>1.95251802471029</c:v>
                      </c:pt>
                      <c:pt idx="2532">
                        <c:v>1.0419884515798461</c:v>
                      </c:pt>
                      <c:pt idx="2533">
                        <c:v>0.88166116934934369</c:v>
                      </c:pt>
                      <c:pt idx="2534">
                        <c:v>0.82471717301017167</c:v>
                      </c:pt>
                      <c:pt idx="2535">
                        <c:v>0.64132674458172578</c:v>
                      </c:pt>
                      <c:pt idx="2536">
                        <c:v>-1.689621554889442</c:v>
                      </c:pt>
                      <c:pt idx="2537">
                        <c:v>-1.679035031761628</c:v>
                      </c:pt>
                      <c:pt idx="2538">
                        <c:v>-0.41753515701948207</c:v>
                      </c:pt>
                      <c:pt idx="2539">
                        <c:v>-0.51682453934697437</c:v>
                      </c:pt>
                      <c:pt idx="2540">
                        <c:v>-0.55510982259460817</c:v>
                      </c:pt>
                      <c:pt idx="2541">
                        <c:v>-1.771178617074352</c:v>
                      </c:pt>
                      <c:pt idx="2542">
                        <c:v>-1.4559197564183839</c:v>
                      </c:pt>
                      <c:pt idx="2543">
                        <c:v>-5.3820729211771532</c:v>
                      </c:pt>
                      <c:pt idx="2544">
                        <c:v>-5.5499378570709856</c:v>
                      </c:pt>
                      <c:pt idx="2545">
                        <c:v>-3.1459251571182412</c:v>
                      </c:pt>
                      <c:pt idx="2546">
                        <c:v>-2.4719804466815281</c:v>
                      </c:pt>
                      <c:pt idx="2547">
                        <c:v>3.34183693538525</c:v>
                      </c:pt>
                      <c:pt idx="2548">
                        <c:v>-6.422542639680989</c:v>
                      </c:pt>
                      <c:pt idx="2549">
                        <c:v>-0.33684653758090571</c:v>
                      </c:pt>
                      <c:pt idx="2550">
                        <c:v>-2.7312598138330428</c:v>
                      </c:pt>
                      <c:pt idx="2551">
                        <c:v>-3.971847549596359</c:v>
                      </c:pt>
                      <c:pt idx="2552">
                        <c:v>-2.4299842048175382</c:v>
                      </c:pt>
                      <c:pt idx="2553">
                        <c:v>-3.3615144906476271</c:v>
                      </c:pt>
                      <c:pt idx="2554">
                        <c:v>-6.1468995508287083</c:v>
                      </c:pt>
                      <c:pt idx="2555">
                        <c:v>-2.8351106410806879</c:v>
                      </c:pt>
                      <c:pt idx="2556">
                        <c:v>-3.1458040817141808</c:v>
                      </c:pt>
                      <c:pt idx="2557">
                        <c:v>-3.8082833649159111</c:v>
                      </c:pt>
                      <c:pt idx="2558">
                        <c:v>-2.206174773607501</c:v>
                      </c:pt>
                      <c:pt idx="2559">
                        <c:v>-2.2433857642780271</c:v>
                      </c:pt>
                      <c:pt idx="2560">
                        <c:v>-3.781297071187395</c:v>
                      </c:pt>
                      <c:pt idx="2561">
                        <c:v>-2.383659791066393</c:v>
                      </c:pt>
                      <c:pt idx="2562">
                        <c:v>-2.3138068126460798</c:v>
                      </c:pt>
                      <c:pt idx="2563">
                        <c:v>-2.2744646937204291</c:v>
                      </c:pt>
                      <c:pt idx="2564">
                        <c:v>-2.272813368544742</c:v>
                      </c:pt>
                      <c:pt idx="2565">
                        <c:v>-2.28074995769399</c:v>
                      </c:pt>
                      <c:pt idx="2566">
                        <c:v>-2.460947724308554</c:v>
                      </c:pt>
                      <c:pt idx="2567">
                        <c:v>-3.9798668719186852</c:v>
                      </c:pt>
                      <c:pt idx="2568">
                        <c:v>-4.0312054326843318</c:v>
                      </c:pt>
                      <c:pt idx="2569">
                        <c:v>-4.0757295639015876</c:v>
                      </c:pt>
                      <c:pt idx="2570">
                        <c:v>-4.0237189890206144</c:v>
                      </c:pt>
                      <c:pt idx="2571">
                        <c:v>-4.0456110714351663</c:v>
                      </c:pt>
                      <c:pt idx="2572">
                        <c:v>-3.9933515042354251</c:v>
                      </c:pt>
                      <c:pt idx="2573">
                        <c:v>-2.7325837253994569</c:v>
                      </c:pt>
                      <c:pt idx="2574">
                        <c:v>-4.010170653251941</c:v>
                      </c:pt>
                      <c:pt idx="2575">
                        <c:v>-2.4152686553218761</c:v>
                      </c:pt>
                      <c:pt idx="2576">
                        <c:v>-2.6898546397200742</c:v>
                      </c:pt>
                      <c:pt idx="2577">
                        <c:v>-3.9416750295020009</c:v>
                      </c:pt>
                      <c:pt idx="2578">
                        <c:v>-3.8268685456822489</c:v>
                      </c:pt>
                      <c:pt idx="2579">
                        <c:v>-3.876907730822011</c:v>
                      </c:pt>
                      <c:pt idx="2580">
                        <c:v>-4.04422200104458</c:v>
                      </c:pt>
                      <c:pt idx="2581">
                        <c:v>-3.968383819111259</c:v>
                      </c:pt>
                      <c:pt idx="2582">
                        <c:v>-4.336533518665239</c:v>
                      </c:pt>
                      <c:pt idx="2583">
                        <c:v>-4.0173653987021511</c:v>
                      </c:pt>
                      <c:pt idx="2584">
                        <c:v>-3.411225764465704</c:v>
                      </c:pt>
                      <c:pt idx="2585">
                        <c:v>-3.3907764940874938</c:v>
                      </c:pt>
                      <c:pt idx="2586">
                        <c:v>-3.3196196650232142</c:v>
                      </c:pt>
                      <c:pt idx="2587">
                        <c:v>-3.2236112987189829</c:v>
                      </c:pt>
                      <c:pt idx="2588">
                        <c:v>-3.0823847889310438</c:v>
                      </c:pt>
                      <c:pt idx="2589">
                        <c:v>-3.020644163060759</c:v>
                      </c:pt>
                      <c:pt idx="2590">
                        <c:v>-2.8466520689491062</c:v>
                      </c:pt>
                      <c:pt idx="2591">
                        <c:v>-2.930895965842903</c:v>
                      </c:pt>
                      <c:pt idx="2592">
                        <c:v>-2.973714287012875</c:v>
                      </c:pt>
                      <c:pt idx="2593">
                        <c:v>-2.9849244155926131</c:v>
                      </c:pt>
                      <c:pt idx="2594">
                        <c:v>-3.0218683863354459</c:v>
                      </c:pt>
                      <c:pt idx="2595">
                        <c:v>-3.0653595528603539</c:v>
                      </c:pt>
                      <c:pt idx="2596">
                        <c:v>-3.224792872103881</c:v>
                      </c:pt>
                      <c:pt idx="2597">
                        <c:v>-3.2391499225318352</c:v>
                      </c:pt>
                      <c:pt idx="2598">
                        <c:v>-3.3463537467811659</c:v>
                      </c:pt>
                      <c:pt idx="2599">
                        <c:v>-3.324809452121503</c:v>
                      </c:pt>
                      <c:pt idx="2600">
                        <c:v>-3.5093601159382741</c:v>
                      </c:pt>
                      <c:pt idx="2601">
                        <c:v>-3.4391384130671789</c:v>
                      </c:pt>
                      <c:pt idx="2602">
                        <c:v>-3.3748377835925778</c:v>
                      </c:pt>
                      <c:pt idx="2603">
                        <c:v>-3.3814577242995618</c:v>
                      </c:pt>
                      <c:pt idx="2604">
                        <c:v>-3.3708121568577578</c:v>
                      </c:pt>
                      <c:pt idx="2605">
                        <c:v>-3.238519246291883</c:v>
                      </c:pt>
                      <c:pt idx="2606">
                        <c:v>-3.168765751106275</c:v>
                      </c:pt>
                      <c:pt idx="2607">
                        <c:v>-3.1500384949257252</c:v>
                      </c:pt>
                      <c:pt idx="2608">
                        <c:v>-3.1848083328474641</c:v>
                      </c:pt>
                      <c:pt idx="2609">
                        <c:v>-3.2388238075569582</c:v>
                      </c:pt>
                      <c:pt idx="2610">
                        <c:v>-3.1765552115462121</c:v>
                      </c:pt>
                      <c:pt idx="2611">
                        <c:v>-3.2188574704310491</c:v>
                      </c:pt>
                      <c:pt idx="2612">
                        <c:v>-3.1728324089298838</c:v>
                      </c:pt>
                      <c:pt idx="2613">
                        <c:v>-3.215032069485432</c:v>
                      </c:pt>
                      <c:pt idx="2614">
                        <c:v>-3.1286416516232891</c:v>
                      </c:pt>
                      <c:pt idx="2615">
                        <c:v>-2.9770961233228528</c:v>
                      </c:pt>
                      <c:pt idx="2616">
                        <c:v>-2.8808737707609331</c:v>
                      </c:pt>
                      <c:pt idx="2617">
                        <c:v>-2.911152097515143</c:v>
                      </c:pt>
                      <c:pt idx="2618">
                        <c:v>-2.8764367035613421</c:v>
                      </c:pt>
                      <c:pt idx="2619">
                        <c:v>-2.9114308097524999</c:v>
                      </c:pt>
                      <c:pt idx="2620">
                        <c:v>-2.8797691477970622</c:v>
                      </c:pt>
                      <c:pt idx="2621">
                        <c:v>-2.8830172915005861</c:v>
                      </c:pt>
                      <c:pt idx="2622">
                        <c:v>-2.9242944046482648</c:v>
                      </c:pt>
                      <c:pt idx="2623">
                        <c:v>-2.795658091147684</c:v>
                      </c:pt>
                      <c:pt idx="2624">
                        <c:v>-2.7202083392983218</c:v>
                      </c:pt>
                      <c:pt idx="2625">
                        <c:v>-2.7562256423746021</c:v>
                      </c:pt>
                      <c:pt idx="2626">
                        <c:v>-2.6081372098623419</c:v>
                      </c:pt>
                      <c:pt idx="2627">
                        <c:v>-2.557249777021219</c:v>
                      </c:pt>
                      <c:pt idx="2628">
                        <c:v>-2.4619653135149919</c:v>
                      </c:pt>
                      <c:pt idx="2629">
                        <c:v>-2.873014369421921</c:v>
                      </c:pt>
                      <c:pt idx="2630">
                        <c:v>-2.8413172217192888</c:v>
                      </c:pt>
                      <c:pt idx="2631">
                        <c:v>-1.535367595910061</c:v>
                      </c:pt>
                      <c:pt idx="2632">
                        <c:v>-2.7240367911651209</c:v>
                      </c:pt>
                      <c:pt idx="2633">
                        <c:v>-2.684898933033979</c:v>
                      </c:pt>
                      <c:pt idx="2634">
                        <c:v>-2.6392290516774248</c:v>
                      </c:pt>
                      <c:pt idx="2635">
                        <c:v>-2.7170099328443902</c:v>
                      </c:pt>
                      <c:pt idx="2636">
                        <c:v>-2.7773949565411891</c:v>
                      </c:pt>
                      <c:pt idx="2637">
                        <c:v>-2.441482154020151</c:v>
                      </c:pt>
                      <c:pt idx="2638">
                        <c:v>-3.1173564989081681</c:v>
                      </c:pt>
                      <c:pt idx="2639">
                        <c:v>-2.944930250897253</c:v>
                      </c:pt>
                      <c:pt idx="2640">
                        <c:v>-2.7370405239283961</c:v>
                      </c:pt>
                      <c:pt idx="2641">
                        <c:v>-2.3669309807107139</c:v>
                      </c:pt>
                      <c:pt idx="2642">
                        <c:v>-2.0037968124136021</c:v>
                      </c:pt>
                      <c:pt idx="2643">
                        <c:v>-1.894312072453141</c:v>
                      </c:pt>
                      <c:pt idx="2644">
                        <c:v>-2.3048166152803051</c:v>
                      </c:pt>
                      <c:pt idx="2645">
                        <c:v>-2.5700303347885129</c:v>
                      </c:pt>
                      <c:pt idx="2646">
                        <c:v>-2.6719808779838341</c:v>
                      </c:pt>
                      <c:pt idx="2647">
                        <c:v>-2.6638843646860808</c:v>
                      </c:pt>
                      <c:pt idx="2648">
                        <c:v>-2.027294910101646</c:v>
                      </c:pt>
                      <c:pt idx="2649">
                        <c:v>-2.010308280464336</c:v>
                      </c:pt>
                      <c:pt idx="2650">
                        <c:v>-2.061625555795874</c:v>
                      </c:pt>
                      <c:pt idx="2651">
                        <c:v>-2.11022907429096</c:v>
                      </c:pt>
                      <c:pt idx="2652">
                        <c:v>-2.0750936851971562</c:v>
                      </c:pt>
                      <c:pt idx="2653">
                        <c:v>-2.7694217689771801</c:v>
                      </c:pt>
                      <c:pt idx="2654">
                        <c:v>-2.802996264186087</c:v>
                      </c:pt>
                      <c:pt idx="2655">
                        <c:v>-2.6658035569116278</c:v>
                      </c:pt>
                      <c:pt idx="2656">
                        <c:v>-3.0905423277570629</c:v>
                      </c:pt>
                      <c:pt idx="2657">
                        <c:v>-3.0933817142000701</c:v>
                      </c:pt>
                      <c:pt idx="2658">
                        <c:v>-2.7462301827704829</c:v>
                      </c:pt>
                      <c:pt idx="2659">
                        <c:v>-2.7859971039781861</c:v>
                      </c:pt>
                      <c:pt idx="2660">
                        <c:v>-2.813305813997486</c:v>
                      </c:pt>
                      <c:pt idx="2661">
                        <c:v>-3.0398725844172718</c:v>
                      </c:pt>
                      <c:pt idx="2662">
                        <c:v>-2.9984963250346781</c:v>
                      </c:pt>
                      <c:pt idx="2663">
                        <c:v>-2.7938537470868061</c:v>
                      </c:pt>
                      <c:pt idx="2664">
                        <c:v>-2.6587472266369119</c:v>
                      </c:pt>
                      <c:pt idx="2665">
                        <c:v>-2.1560365518747471</c:v>
                      </c:pt>
                      <c:pt idx="2666">
                        <c:v>-1.8572862340037559</c:v>
                      </c:pt>
                      <c:pt idx="2667">
                        <c:v>-1.685927536352422</c:v>
                      </c:pt>
                      <c:pt idx="2668">
                        <c:v>-1.92282809601909</c:v>
                      </c:pt>
                      <c:pt idx="2669">
                        <c:v>-1.905358842736643</c:v>
                      </c:pt>
                      <c:pt idx="2670">
                        <c:v>-1.722000313935282</c:v>
                      </c:pt>
                      <c:pt idx="2671">
                        <c:v>-1.5764018854478901</c:v>
                      </c:pt>
                      <c:pt idx="2672">
                        <c:v>-1.736560478678689</c:v>
                      </c:pt>
                      <c:pt idx="2673">
                        <c:v>-1.948244935090214</c:v>
                      </c:pt>
                      <c:pt idx="2674">
                        <c:v>-2.0990035329571519</c:v>
                      </c:pt>
                      <c:pt idx="2675">
                        <c:v>-2.5913934583587568</c:v>
                      </c:pt>
                      <c:pt idx="2676">
                        <c:v>-3.0772012015980752</c:v>
                      </c:pt>
                      <c:pt idx="2677">
                        <c:v>-3.240946773830621</c:v>
                      </c:pt>
                      <c:pt idx="2678">
                        <c:v>-3.3082196694222632</c:v>
                      </c:pt>
                      <c:pt idx="2679">
                        <c:v>-3.613469389516347</c:v>
                      </c:pt>
                      <c:pt idx="2680">
                        <c:v>-3.7078430265597042</c:v>
                      </c:pt>
                      <c:pt idx="2681">
                        <c:v>-3.7562645544571058</c:v>
                      </c:pt>
                      <c:pt idx="2682">
                        <c:v>-3.6274058016274782</c:v>
                      </c:pt>
                      <c:pt idx="2683">
                        <c:v>-3.4771737386894088</c:v>
                      </c:pt>
                      <c:pt idx="2684">
                        <c:v>-3.338221708280023</c:v>
                      </c:pt>
                      <c:pt idx="2685">
                        <c:v>-3.270269820402572</c:v>
                      </c:pt>
                      <c:pt idx="2686">
                        <c:v>-3.294812562712762</c:v>
                      </c:pt>
                      <c:pt idx="2687">
                        <c:v>-3.1210365494897352</c:v>
                      </c:pt>
                      <c:pt idx="2688">
                        <c:v>-3.1815887629386919</c:v>
                      </c:pt>
                      <c:pt idx="2689">
                        <c:v>-3.0364718529482611</c:v>
                      </c:pt>
                      <c:pt idx="2690">
                        <c:v>-2.7549787083480348</c:v>
                      </c:pt>
                      <c:pt idx="2691">
                        <c:v>-2.4487831915123559</c:v>
                      </c:pt>
                      <c:pt idx="2692">
                        <c:v>-2.4268910682791098</c:v>
                      </c:pt>
                      <c:pt idx="2693">
                        <c:v>-2.3538131147922252</c:v>
                      </c:pt>
                      <c:pt idx="2694">
                        <c:v>-2.2740882346225302</c:v>
                      </c:pt>
                      <c:pt idx="2695">
                        <c:v>-1.960381651708339</c:v>
                      </c:pt>
                      <c:pt idx="2696">
                        <c:v>-1.836139671821382</c:v>
                      </c:pt>
                      <c:pt idx="2697">
                        <c:v>-1.899568124332784</c:v>
                      </c:pt>
                      <c:pt idx="2698">
                        <c:v>-1.891368652391938</c:v>
                      </c:pt>
                      <c:pt idx="2699">
                        <c:v>-1.9930178669138241</c:v>
                      </c:pt>
                      <c:pt idx="2700">
                        <c:v>-1.836959782904261</c:v>
                      </c:pt>
                      <c:pt idx="2701">
                        <c:v>-1.8186515733955491</c:v>
                      </c:pt>
                      <c:pt idx="2702">
                        <c:v>-1.7954908180325131</c:v>
                      </c:pt>
                      <c:pt idx="2703">
                        <c:v>-1.640364819548737</c:v>
                      </c:pt>
                      <c:pt idx="2704">
                        <c:v>-1.599944679410078</c:v>
                      </c:pt>
                      <c:pt idx="2705">
                        <c:v>-1.547827491748107</c:v>
                      </c:pt>
                      <c:pt idx="2706">
                        <c:v>-1.521402961200681</c:v>
                      </c:pt>
                      <c:pt idx="2707">
                        <c:v>-1.4403156874616521</c:v>
                      </c:pt>
                      <c:pt idx="2708">
                        <c:v>-1.357721863744253</c:v>
                      </c:pt>
                      <c:pt idx="2709">
                        <c:v>-1.4998749310175019</c:v>
                      </c:pt>
                      <c:pt idx="2710">
                        <c:v>-1.5447786460939179</c:v>
                      </c:pt>
                      <c:pt idx="2711">
                        <c:v>-1.426989578902925</c:v>
                      </c:pt>
                      <c:pt idx="2712">
                        <c:v>-1.2533813700449621</c:v>
                      </c:pt>
                      <c:pt idx="2713">
                        <c:v>-1.213457767645715</c:v>
                      </c:pt>
                      <c:pt idx="2714">
                        <c:v>-1.0529874015543039</c:v>
                      </c:pt>
                      <c:pt idx="2715">
                        <c:v>-1.014568758877473</c:v>
                      </c:pt>
                      <c:pt idx="2716">
                        <c:v>-1.080181938910856</c:v>
                      </c:pt>
                      <c:pt idx="2717">
                        <c:v>-0.90228303543411703</c:v>
                      </c:pt>
                      <c:pt idx="2718">
                        <c:v>-0.79734073908317993</c:v>
                      </c:pt>
                      <c:pt idx="2719">
                        <c:v>-1.0140509365400849</c:v>
                      </c:pt>
                      <c:pt idx="2720">
                        <c:v>-1.095181045750401</c:v>
                      </c:pt>
                      <c:pt idx="2721">
                        <c:v>-1.5060327905525679</c:v>
                      </c:pt>
                      <c:pt idx="2722">
                        <c:v>-1.717331138761554</c:v>
                      </c:pt>
                      <c:pt idx="2723">
                        <c:v>-1.5890946736598339</c:v>
                      </c:pt>
                      <c:pt idx="2724">
                        <c:v>-1.3987605796151401</c:v>
                      </c:pt>
                      <c:pt idx="2725">
                        <c:v>-1.25768615421138</c:v>
                      </c:pt>
                      <c:pt idx="2726">
                        <c:v>-1.2199747200988631</c:v>
                      </c:pt>
                      <c:pt idx="2727">
                        <c:v>-1.20977843595101</c:v>
                      </c:pt>
                      <c:pt idx="2728">
                        <c:v>-1.1331279694949361</c:v>
                      </c:pt>
                      <c:pt idx="2729">
                        <c:v>-0.99164102270446652</c:v>
                      </c:pt>
                      <c:pt idx="2730">
                        <c:v>-0.9239344603719446</c:v>
                      </c:pt>
                      <c:pt idx="2731">
                        <c:v>-1.002459114204318</c:v>
                      </c:pt>
                      <c:pt idx="2732">
                        <c:v>-1.085861483845074</c:v>
                      </c:pt>
                      <c:pt idx="2733">
                        <c:v>-0.95725131374057582</c:v>
                      </c:pt>
                      <c:pt idx="2734">
                        <c:v>-0.79327616922794453</c:v>
                      </c:pt>
                      <c:pt idx="2735">
                        <c:v>-0.63628089029397639</c:v>
                      </c:pt>
                      <c:pt idx="2736">
                        <c:v>-0.32500299887156731</c:v>
                      </c:pt>
                      <c:pt idx="2737">
                        <c:v>-0.25092956128877458</c:v>
                      </c:pt>
                      <c:pt idx="2738">
                        <c:v>-1.2519834389589379E-3</c:v>
                      </c:pt>
                      <c:pt idx="2739">
                        <c:v>-1.2153050764019169E-2</c:v>
                      </c:pt>
                      <c:pt idx="2740">
                        <c:v>0.1199548638299959</c:v>
                      </c:pt>
                      <c:pt idx="2741">
                        <c:v>0.3124183250042033</c:v>
                      </c:pt>
                      <c:pt idx="2742">
                        <c:v>0.28133340475393698</c:v>
                      </c:pt>
                      <c:pt idx="2743">
                        <c:v>8.4328945612037298E-2</c:v>
                      </c:pt>
                      <c:pt idx="2744">
                        <c:v>-0.16835452224764461</c:v>
                      </c:pt>
                      <c:pt idx="2745">
                        <c:v>-0.46108496512265279</c:v>
                      </c:pt>
                      <c:pt idx="2746">
                        <c:v>-0.58697913996882711</c:v>
                      </c:pt>
                      <c:pt idx="2747">
                        <c:v>-0.61782561056040552</c:v>
                      </c:pt>
                      <c:pt idx="2748">
                        <c:v>-0.45483580611238422</c:v>
                      </c:pt>
                      <c:pt idx="2749">
                        <c:v>-8.6892426299985212E-2</c:v>
                      </c:pt>
                      <c:pt idx="2750">
                        <c:v>0.35395129472587811</c:v>
                      </c:pt>
                      <c:pt idx="2751">
                        <c:v>0.49332097779538198</c:v>
                      </c:pt>
                      <c:pt idx="2752">
                        <c:v>0.56075780866803515</c:v>
                      </c:pt>
                      <c:pt idx="2753">
                        <c:v>0.29992950141629199</c:v>
                      </c:pt>
                      <c:pt idx="2754">
                        <c:v>0.18981820786793141</c:v>
                      </c:pt>
                      <c:pt idx="2755">
                        <c:v>0.12989140625964279</c:v>
                      </c:pt>
                      <c:pt idx="2756">
                        <c:v>0.34477140824168417</c:v>
                      </c:pt>
                      <c:pt idx="2757">
                        <c:v>0.68519093130431297</c:v>
                      </c:pt>
                      <c:pt idx="2758">
                        <c:v>0.79676038899010349</c:v>
                      </c:pt>
                      <c:pt idx="2759">
                        <c:v>0.56612034525092592</c:v>
                      </c:pt>
                      <c:pt idx="2760">
                        <c:v>0.62457408304636619</c:v>
                      </c:pt>
                      <c:pt idx="2761">
                        <c:v>0.77176376037335526</c:v>
                      </c:pt>
                      <c:pt idx="2762">
                        <c:v>0.99986633126134283</c:v>
                      </c:pt>
                      <c:pt idx="2763">
                        <c:v>1.315349519084857</c:v>
                      </c:pt>
                      <c:pt idx="2764">
                        <c:v>1.5335072744882861</c:v>
                      </c:pt>
                      <c:pt idx="2765">
                        <c:v>1.728848528839773</c:v>
                      </c:pt>
                      <c:pt idx="2766">
                        <c:v>1.8097924761206401</c:v>
                      </c:pt>
                      <c:pt idx="2767">
                        <c:v>1.777143316639852</c:v>
                      </c:pt>
                      <c:pt idx="2768">
                        <c:v>1.6308823542282149</c:v>
                      </c:pt>
                      <c:pt idx="2769">
                        <c:v>1.5327023419514001</c:v>
                      </c:pt>
                      <c:pt idx="2770">
                        <c:v>1.341229120059108</c:v>
                      </c:pt>
                      <c:pt idx="2771">
                        <c:v>1.330873497890193</c:v>
                      </c:pt>
                      <c:pt idx="2772">
                        <c:v>1.405092880243878</c:v>
                      </c:pt>
                      <c:pt idx="2773">
                        <c:v>1.481693712777262</c:v>
                      </c:pt>
                      <c:pt idx="2774">
                        <c:v>1.3835124279156841</c:v>
                      </c:pt>
                      <c:pt idx="2775">
                        <c:v>1.3449133743588919</c:v>
                      </c:pt>
                      <c:pt idx="2776">
                        <c:v>1.4165440662874871</c:v>
                      </c:pt>
                      <c:pt idx="2777">
                        <c:v>1.2380801174843961</c:v>
                      </c:pt>
                      <c:pt idx="2778">
                        <c:v>1.017756558121456</c:v>
                      </c:pt>
                      <c:pt idx="2779">
                        <c:v>1.1449904628226031</c:v>
                      </c:pt>
                      <c:pt idx="2780">
                        <c:v>1.1470118514884879</c:v>
                      </c:pt>
                      <c:pt idx="2781">
                        <c:v>0.65560694033246736</c:v>
                      </c:pt>
                      <c:pt idx="2782">
                        <c:v>0.52780540412142229</c:v>
                      </c:pt>
                      <c:pt idx="2783">
                        <c:v>0.59272846831606629</c:v>
                      </c:pt>
                      <c:pt idx="2784">
                        <c:v>0.36031916363192562</c:v>
                      </c:pt>
                      <c:pt idx="2785">
                        <c:v>0.14475442256196719</c:v>
                      </c:pt>
                      <c:pt idx="2786">
                        <c:v>0.19883244770154021</c:v>
                      </c:pt>
                      <c:pt idx="2787">
                        <c:v>0.3000865296124115</c:v>
                      </c:pt>
                      <c:pt idx="2788">
                        <c:v>0.42977126689299611</c:v>
                      </c:pt>
                      <c:pt idx="2789">
                        <c:v>0.614786347313098</c:v>
                      </c:pt>
                      <c:pt idx="2790">
                        <c:v>0.71259078959767574</c:v>
                      </c:pt>
                      <c:pt idx="2791">
                        <c:v>0.59855692912184955</c:v>
                      </c:pt>
                      <c:pt idx="2792">
                        <c:v>0.40851906079385519</c:v>
                      </c:pt>
                      <c:pt idx="2793">
                        <c:v>0.43143855429156192</c:v>
                      </c:pt>
                      <c:pt idx="2794">
                        <c:v>0.61626323373127456</c:v>
                      </c:pt>
                      <c:pt idx="2795">
                        <c:v>0.65857056157427862</c:v>
                      </c:pt>
                      <c:pt idx="2796">
                        <c:v>0.55238540655283996</c:v>
                      </c:pt>
                      <c:pt idx="2797">
                        <c:v>0.77152601653248076</c:v>
                      </c:pt>
                      <c:pt idx="2798">
                        <c:v>1.026766001423812</c:v>
                      </c:pt>
                      <c:pt idx="2799">
                        <c:v>1.22897411958713</c:v>
                      </c:pt>
                      <c:pt idx="2800">
                        <c:v>1.3370784949212671</c:v>
                      </c:pt>
                      <c:pt idx="2801">
                        <c:v>1.3620805748216791</c:v>
                      </c:pt>
                      <c:pt idx="2802">
                        <c:v>1.245355538736076</c:v>
                      </c:pt>
                      <c:pt idx="2803">
                        <c:v>0.95773056314514604</c:v>
                      </c:pt>
                      <c:pt idx="2804">
                        <c:v>0.81200516210838536</c:v>
                      </c:pt>
                      <c:pt idx="2805">
                        <c:v>0.60353415780044017</c:v>
                      </c:pt>
                      <c:pt idx="2806">
                        <c:v>0.40256392993012702</c:v>
                      </c:pt>
                      <c:pt idx="2807">
                        <c:v>0.16494852437308299</c:v>
                      </c:pt>
                      <c:pt idx="2808">
                        <c:v>0.1270159522135885</c:v>
                      </c:pt>
                      <c:pt idx="2809">
                        <c:v>0.18903045024925491</c:v>
                      </c:pt>
                      <c:pt idx="2810">
                        <c:v>0.24864330077367919</c:v>
                      </c:pt>
                      <c:pt idx="2811">
                        <c:v>0.1846552327838033</c:v>
                      </c:pt>
                      <c:pt idx="2812">
                        <c:v>0.30134542042480073</c:v>
                      </c:pt>
                      <c:pt idx="2813">
                        <c:v>0.47334638473097629</c:v>
                      </c:pt>
                      <c:pt idx="2814">
                        <c:v>0.67613470411114829</c:v>
                      </c:pt>
                      <c:pt idx="2815">
                        <c:v>0.78820624239311965</c:v>
                      </c:pt>
                      <c:pt idx="2816">
                        <c:v>0.72210612944429098</c:v>
                      </c:pt>
                      <c:pt idx="2817">
                        <c:v>0.58888638486988443</c:v>
                      </c:pt>
                      <c:pt idx="2818">
                        <c:v>0.67642725751082355</c:v>
                      </c:pt>
                      <c:pt idx="2819">
                        <c:v>0.85147307568795616</c:v>
                      </c:pt>
                      <c:pt idx="2820">
                        <c:v>0.75535989357206124</c:v>
                      </c:pt>
                      <c:pt idx="2821">
                        <c:v>0.64927853690212156</c:v>
                      </c:pt>
                      <c:pt idx="2822">
                        <c:v>0.45128335839682743</c:v>
                      </c:pt>
                      <c:pt idx="2823">
                        <c:v>0.38016508110280722</c:v>
                      </c:pt>
                      <c:pt idx="2824">
                        <c:v>6.1598228650807441E-2</c:v>
                      </c:pt>
                      <c:pt idx="2825">
                        <c:v>-0.16425278691210751</c:v>
                      </c:pt>
                      <c:pt idx="2826">
                        <c:v>-9.4321753335038686E-2</c:v>
                      </c:pt>
                      <c:pt idx="2827">
                        <c:v>-3.032468752916628E-2</c:v>
                      </c:pt>
                      <c:pt idx="2828">
                        <c:v>7.5863673815380575E-2</c:v>
                      </c:pt>
                      <c:pt idx="2829">
                        <c:v>-8.3740718156601654E-2</c:v>
                      </c:pt>
                      <c:pt idx="2830">
                        <c:v>-7.0714591676513755E-2</c:v>
                      </c:pt>
                      <c:pt idx="2831">
                        <c:v>-1.2899994258716709E-2</c:v>
                      </c:pt>
                      <c:pt idx="2832">
                        <c:v>0.21239258874036829</c:v>
                      </c:pt>
                      <c:pt idx="2833">
                        <c:v>0.11571847608972941</c:v>
                      </c:pt>
                      <c:pt idx="2834">
                        <c:v>8.7018477498827698E-2</c:v>
                      </c:pt>
                      <c:pt idx="2835">
                        <c:v>5.8614958848203252E-2</c:v>
                      </c:pt>
                      <c:pt idx="2836">
                        <c:v>0.1634919835537163</c:v>
                      </c:pt>
                      <c:pt idx="2837">
                        <c:v>5.2313728083365339E-2</c:v>
                      </c:pt>
                      <c:pt idx="2838">
                        <c:v>-0.31619109390912581</c:v>
                      </c:pt>
                      <c:pt idx="2839">
                        <c:v>-0.483963862544598</c:v>
                      </c:pt>
                      <c:pt idx="2840">
                        <c:v>-0.67314046178268205</c:v>
                      </c:pt>
                      <c:pt idx="2841">
                        <c:v>-0.71179816453150691</c:v>
                      </c:pt>
                      <c:pt idx="2842">
                        <c:v>-0.77213249632652392</c:v>
                      </c:pt>
                      <c:pt idx="2843">
                        <c:v>-0.81251657303989078</c:v>
                      </c:pt>
                      <c:pt idx="2844">
                        <c:v>-0.81192120256607436</c:v>
                      </c:pt>
                      <c:pt idx="2845">
                        <c:v>-0.74874213341676543</c:v>
                      </c:pt>
                      <c:pt idx="2846">
                        <c:v>-0.87109090907882369</c:v>
                      </c:pt>
                      <c:pt idx="2847">
                        <c:v>-1.207461386248865</c:v>
                      </c:pt>
                      <c:pt idx="2848">
                        <c:v>-1.707123472287694</c:v>
                      </c:pt>
                      <c:pt idx="2849">
                        <c:v>-1.9705960716383411</c:v>
                      </c:pt>
                      <c:pt idx="2850">
                        <c:v>-2.0438035122019218</c:v>
                      </c:pt>
                      <c:pt idx="2851">
                        <c:v>-2.1302741454513918</c:v>
                      </c:pt>
                      <c:pt idx="2852">
                        <c:v>-2.0085396708221772</c:v>
                      </c:pt>
                      <c:pt idx="2853">
                        <c:v>-1.8519017625946279</c:v>
                      </c:pt>
                      <c:pt idx="2854">
                        <c:v>-1.5878571836914861</c:v>
                      </c:pt>
                      <c:pt idx="2855">
                        <c:v>-1.731883361310677</c:v>
                      </c:pt>
                      <c:pt idx="2856">
                        <c:v>-2.0972798425520889</c:v>
                      </c:pt>
                      <c:pt idx="2857">
                        <c:v>-2.443700378369777</c:v>
                      </c:pt>
                      <c:pt idx="2858">
                        <c:v>-2.4612368583632001</c:v>
                      </c:pt>
                      <c:pt idx="2859">
                        <c:v>-2.434305933559088</c:v>
                      </c:pt>
                      <c:pt idx="2860">
                        <c:v>-2.4832389744202721</c:v>
                      </c:pt>
                      <c:pt idx="2861">
                        <c:v>-2.525689012541291</c:v>
                      </c:pt>
                      <c:pt idx="2862">
                        <c:v>-2.421123928140045</c:v>
                      </c:pt>
                      <c:pt idx="2863">
                        <c:v>-2.4477165804139269</c:v>
                      </c:pt>
                      <c:pt idx="2864">
                        <c:v>-0.1794820285825876</c:v>
                      </c:pt>
                      <c:pt idx="2865">
                        <c:v>-0.63472270424913224</c:v>
                      </c:pt>
                      <c:pt idx="2866">
                        <c:v>-0.62002004037672154</c:v>
                      </c:pt>
                      <c:pt idx="2867">
                        <c:v>-0.63509659284896047</c:v>
                      </c:pt>
                      <c:pt idx="2868">
                        <c:v>-0.72468875242975705</c:v>
                      </c:pt>
                      <c:pt idx="2869">
                        <c:v>-0.84485461267704742</c:v>
                      </c:pt>
                      <c:pt idx="2870">
                        <c:v>-0.90794111013400502</c:v>
                      </c:pt>
                      <c:pt idx="2871">
                        <c:v>-1.041998187800717</c:v>
                      </c:pt>
                      <c:pt idx="2872">
                        <c:v>-1.1073582003085281</c:v>
                      </c:pt>
                      <c:pt idx="2873">
                        <c:v>-1.263140806383017</c:v>
                      </c:pt>
                      <c:pt idx="2874">
                        <c:v>-1.345475039841217</c:v>
                      </c:pt>
                      <c:pt idx="2875">
                        <c:v>-1.4115663897338779</c:v>
                      </c:pt>
                      <c:pt idx="2876">
                        <c:v>-0.29841829449153789</c:v>
                      </c:pt>
                      <c:pt idx="2877">
                        <c:v>-1.603319283593909</c:v>
                      </c:pt>
                      <c:pt idx="2878">
                        <c:v>-1.0991217287867969</c:v>
                      </c:pt>
                      <c:pt idx="2879">
                        <c:v>-1.0687035319126641</c:v>
                      </c:pt>
                      <c:pt idx="2880">
                        <c:v>-2.4474660267058619</c:v>
                      </c:pt>
                      <c:pt idx="2881">
                        <c:v>-0.89123473054439906</c:v>
                      </c:pt>
                      <c:pt idx="2882">
                        <c:v>-0.91906221559479284</c:v>
                      </c:pt>
                      <c:pt idx="2883">
                        <c:v>-0.98945965212670184</c:v>
                      </c:pt>
                      <c:pt idx="2884">
                        <c:v>-1.006290072457741</c:v>
                      </c:pt>
                      <c:pt idx="2885">
                        <c:v>-2.4808812345720268</c:v>
                      </c:pt>
                      <c:pt idx="2886">
                        <c:v>-1.027313092975366</c:v>
                      </c:pt>
                      <c:pt idx="2887">
                        <c:v>-1.0015985126915969</c:v>
                      </c:pt>
                      <c:pt idx="2888">
                        <c:v>-2.0777498467721052</c:v>
                      </c:pt>
                      <c:pt idx="2889">
                        <c:v>-1.934852343005629</c:v>
                      </c:pt>
                      <c:pt idx="2890">
                        <c:v>-0.97818953040252188</c:v>
                      </c:pt>
                      <c:pt idx="2891">
                        <c:v>-1.1203885442757191</c:v>
                      </c:pt>
                      <c:pt idx="2892">
                        <c:v>-1.1679449680992311</c:v>
                      </c:pt>
                      <c:pt idx="2893">
                        <c:v>-1.786145002395253</c:v>
                      </c:pt>
                      <c:pt idx="2894">
                        <c:v>-1.482251416934433</c:v>
                      </c:pt>
                      <c:pt idx="2895">
                        <c:v>-1.604539778976775</c:v>
                      </c:pt>
                      <c:pt idx="2896">
                        <c:v>-1.702420036736991</c:v>
                      </c:pt>
                      <c:pt idx="2897">
                        <c:v>-1.6571454170552209</c:v>
                      </c:pt>
                      <c:pt idx="2898">
                        <c:v>-1.7677358623170689</c:v>
                      </c:pt>
                      <c:pt idx="2899">
                        <c:v>-1.7379252304328581</c:v>
                      </c:pt>
                      <c:pt idx="2900">
                        <c:v>-2.006296661853411</c:v>
                      </c:pt>
                      <c:pt idx="2901">
                        <c:v>-1.842226517595914</c:v>
                      </c:pt>
                      <c:pt idx="2902">
                        <c:v>-1.892073524342925</c:v>
                      </c:pt>
                      <c:pt idx="2903">
                        <c:v>-1.5404185631339331</c:v>
                      </c:pt>
                      <c:pt idx="2904">
                        <c:v>-2.0162227169776679</c:v>
                      </c:pt>
                      <c:pt idx="2905">
                        <c:v>-4.505011500614521</c:v>
                      </c:pt>
                      <c:pt idx="2906">
                        <c:v>-4.6757468860729752</c:v>
                      </c:pt>
                      <c:pt idx="2907">
                        <c:v>-3.6981231423149961</c:v>
                      </c:pt>
                      <c:pt idx="2908">
                        <c:v>-3.5722157337924378</c:v>
                      </c:pt>
                      <c:pt idx="2909">
                        <c:v>-2.4614222564211361</c:v>
                      </c:pt>
                      <c:pt idx="2910">
                        <c:v>-2.3441815069503149</c:v>
                      </c:pt>
                      <c:pt idx="2911">
                        <c:v>-2.2209789397293398</c:v>
                      </c:pt>
                      <c:pt idx="2912">
                        <c:v>-2.1425876198347589</c:v>
                      </c:pt>
                      <c:pt idx="2913">
                        <c:v>-2.7950199207371211</c:v>
                      </c:pt>
                      <c:pt idx="2914">
                        <c:v>-3.0493878408273551</c:v>
                      </c:pt>
                      <c:pt idx="2915">
                        <c:v>-2.9853337578901069</c:v>
                      </c:pt>
                      <c:pt idx="2916">
                        <c:v>-3.0869796415988162</c:v>
                      </c:pt>
                      <c:pt idx="2917">
                        <c:v>-3.1761299401268732</c:v>
                      </c:pt>
                      <c:pt idx="2918">
                        <c:v>-3.4679618600815592</c:v>
                      </c:pt>
                      <c:pt idx="2919">
                        <c:v>-3.7865219527210661</c:v>
                      </c:pt>
                      <c:pt idx="2920">
                        <c:v>-3.8065288126957451</c:v>
                      </c:pt>
                      <c:pt idx="2921">
                        <c:v>-3.74187948215262</c:v>
                      </c:pt>
                      <c:pt idx="2922">
                        <c:v>-3.559891555794422</c:v>
                      </c:pt>
                      <c:pt idx="2923">
                        <c:v>-3.4212401674913879</c:v>
                      </c:pt>
                      <c:pt idx="2924">
                        <c:v>-3.4783712806434859</c:v>
                      </c:pt>
                      <c:pt idx="2925">
                        <c:v>-3.436591185539783</c:v>
                      </c:pt>
                      <c:pt idx="2926">
                        <c:v>-3.4921803820082049</c:v>
                      </c:pt>
                      <c:pt idx="2927">
                        <c:v>-3.538895029861719</c:v>
                      </c:pt>
                      <c:pt idx="2928">
                        <c:v>-3.5635270812712578</c:v>
                      </c:pt>
                      <c:pt idx="2929">
                        <c:v>-3.6349162810911508</c:v>
                      </c:pt>
                      <c:pt idx="2930">
                        <c:v>-3.645777650872609</c:v>
                      </c:pt>
                      <c:pt idx="2931">
                        <c:v>-3.8345763306826979</c:v>
                      </c:pt>
                      <c:pt idx="2932">
                        <c:v>-4.1289897183333304</c:v>
                      </c:pt>
                      <c:pt idx="2933">
                        <c:v>-4.3092420803807201</c:v>
                      </c:pt>
                      <c:pt idx="2934">
                        <c:v>-4.4821589709347949</c:v>
                      </c:pt>
                      <c:pt idx="2935">
                        <c:v>-4.527855040249003</c:v>
                      </c:pt>
                      <c:pt idx="2936">
                        <c:v>-4.4385095173093756</c:v>
                      </c:pt>
                      <c:pt idx="2937">
                        <c:v>-4.4042974158817643</c:v>
                      </c:pt>
                      <c:pt idx="2938">
                        <c:v>-4.4135951511393587</c:v>
                      </c:pt>
                      <c:pt idx="2939">
                        <c:v>-4.1041083660422917</c:v>
                      </c:pt>
                      <c:pt idx="2940">
                        <c:v>-3.6905654080471062</c:v>
                      </c:pt>
                      <c:pt idx="2941">
                        <c:v>-3.6376277418148919</c:v>
                      </c:pt>
                      <c:pt idx="2942">
                        <c:v>-3.689104427846861</c:v>
                      </c:pt>
                      <c:pt idx="2943">
                        <c:v>-3.7424381689813142</c:v>
                      </c:pt>
                      <c:pt idx="2944">
                        <c:v>-3.7244049790045368</c:v>
                      </c:pt>
                      <c:pt idx="2945">
                        <c:v>-3.8671370480914078</c:v>
                      </c:pt>
                      <c:pt idx="2946">
                        <c:v>-3.9817470783971318</c:v>
                      </c:pt>
                      <c:pt idx="2947">
                        <c:v>-4.1512964369055032</c:v>
                      </c:pt>
                      <c:pt idx="2948">
                        <c:v>-4.2925113736416396</c:v>
                      </c:pt>
                      <c:pt idx="2949">
                        <c:v>-4.2657685628012816</c:v>
                      </c:pt>
                      <c:pt idx="2950">
                        <c:v>-4.0993832548998599</c:v>
                      </c:pt>
                      <c:pt idx="2951">
                        <c:v>-3.594888489982742</c:v>
                      </c:pt>
                      <c:pt idx="2952">
                        <c:v>-3.1040691897532788</c:v>
                      </c:pt>
                      <c:pt idx="2953">
                        <c:v>-2.723951716099863</c:v>
                      </c:pt>
                      <c:pt idx="2954">
                        <c:v>-2.2717370929010938</c:v>
                      </c:pt>
                      <c:pt idx="2955">
                        <c:v>-1.8237414274009189</c:v>
                      </c:pt>
                      <c:pt idx="2956">
                        <c:v>-1.436973768530236</c:v>
                      </c:pt>
                      <c:pt idx="2957">
                        <c:v>-1.490904000763865</c:v>
                      </c:pt>
                      <c:pt idx="2958">
                        <c:v>-1.6062202679148889</c:v>
                      </c:pt>
                      <c:pt idx="2959">
                        <c:v>-1.788148420482097</c:v>
                      </c:pt>
                      <c:pt idx="2960">
                        <c:v>-1.900519374079888</c:v>
                      </c:pt>
                      <c:pt idx="2961">
                        <c:v>-1.7711161872498631</c:v>
                      </c:pt>
                      <c:pt idx="2962">
                        <c:v>-1.715924217192571</c:v>
                      </c:pt>
                      <c:pt idx="2963">
                        <c:v>-1.8332358186757181</c:v>
                      </c:pt>
                      <c:pt idx="2964">
                        <c:v>-1.9700105027248289</c:v>
                      </c:pt>
                      <c:pt idx="2965">
                        <c:v>-1.725188781810294</c:v>
                      </c:pt>
                      <c:pt idx="2966">
                        <c:v>-1.8709507778251859</c:v>
                      </c:pt>
                      <c:pt idx="2967">
                        <c:v>-1.975207198246302</c:v>
                      </c:pt>
                      <c:pt idx="2968">
                        <c:v>-1.904262538138626</c:v>
                      </c:pt>
                      <c:pt idx="2969">
                        <c:v>-1.800192935579513</c:v>
                      </c:pt>
                      <c:pt idx="2970">
                        <c:v>-1.7278009702076</c:v>
                      </c:pt>
                      <c:pt idx="2971">
                        <c:v>-1.6081548084490831</c:v>
                      </c:pt>
                      <c:pt idx="2972">
                        <c:v>-1.690998299008224</c:v>
                      </c:pt>
                      <c:pt idx="2973">
                        <c:v>-2.0090858742912872</c:v>
                      </c:pt>
                      <c:pt idx="2974">
                        <c:v>-2.4471419972216091</c:v>
                      </c:pt>
                      <c:pt idx="2975">
                        <c:v>-2.5286019159680349</c:v>
                      </c:pt>
                      <c:pt idx="2976">
                        <c:v>-2.7476716489596709</c:v>
                      </c:pt>
                      <c:pt idx="2977">
                        <c:v>-2.8003513796163779</c:v>
                      </c:pt>
                      <c:pt idx="2978">
                        <c:v>-2.6545291507700739</c:v>
                      </c:pt>
                      <c:pt idx="2979">
                        <c:v>-2.4296602292228031</c:v>
                      </c:pt>
                      <c:pt idx="2980">
                        <c:v>-2.4783944806458371</c:v>
                      </c:pt>
                      <c:pt idx="2981">
                        <c:v>-2.3759872368201091</c:v>
                      </c:pt>
                      <c:pt idx="2982">
                        <c:v>-2.316050985347812</c:v>
                      </c:pt>
                      <c:pt idx="2983">
                        <c:v>-2.141243610278905</c:v>
                      </c:pt>
                      <c:pt idx="2984">
                        <c:v>-2.0731463594510262</c:v>
                      </c:pt>
                      <c:pt idx="2985">
                        <c:v>-2.0851121633859528</c:v>
                      </c:pt>
                      <c:pt idx="2986">
                        <c:v>-2.1792741365050499</c:v>
                      </c:pt>
                      <c:pt idx="2987">
                        <c:v>-2.422122010735019</c:v>
                      </c:pt>
                      <c:pt idx="2988">
                        <c:v>-2.550786974410137</c:v>
                      </c:pt>
                      <c:pt idx="2989">
                        <c:v>-2.4695154190554778</c:v>
                      </c:pt>
                      <c:pt idx="2990">
                        <c:v>-2.4961248950864752</c:v>
                      </c:pt>
                      <c:pt idx="2991">
                        <c:v>-2.169092208102287</c:v>
                      </c:pt>
                      <c:pt idx="2992">
                        <c:v>-1.780007680416875</c:v>
                      </c:pt>
                      <c:pt idx="2993">
                        <c:v>-1.6048906338410771</c:v>
                      </c:pt>
                      <c:pt idx="2994">
                        <c:v>-1.4587932922835221</c:v>
                      </c:pt>
                      <c:pt idx="2995">
                        <c:v>-1.4731210552910019</c:v>
                      </c:pt>
                      <c:pt idx="2996">
                        <c:v>-1.6622008497148739</c:v>
                      </c:pt>
                      <c:pt idx="2997">
                        <c:v>-1.639240490969381</c:v>
                      </c:pt>
                      <c:pt idx="2998">
                        <c:v>-1.568473432219863</c:v>
                      </c:pt>
                      <c:pt idx="2999">
                        <c:v>-1.398348578061724</c:v>
                      </c:pt>
                      <c:pt idx="3000">
                        <c:v>-1.077528738797628</c:v>
                      </c:pt>
                      <c:pt idx="3001">
                        <c:v>-0.79014918089240915</c:v>
                      </c:pt>
                      <c:pt idx="3002">
                        <c:v>-0.51022539157856517</c:v>
                      </c:pt>
                      <c:pt idx="3003">
                        <c:v>-0.12901729926614719</c:v>
                      </c:pt>
                      <c:pt idx="3004">
                        <c:v>6.2062416430487301E-2</c:v>
                      </c:pt>
                      <c:pt idx="3005">
                        <c:v>-1.194416108370816E-2</c:v>
                      </c:pt>
                      <c:pt idx="3006">
                        <c:v>-0.2584498591901731</c:v>
                      </c:pt>
                      <c:pt idx="3007">
                        <c:v>-0.47360980244889372</c:v>
                      </c:pt>
                      <c:pt idx="3008">
                        <c:v>-0.67714613457333328</c:v>
                      </c:pt>
                      <c:pt idx="3009">
                        <c:v>-0.77270313747923958</c:v>
                      </c:pt>
                      <c:pt idx="3010">
                        <c:v>-0.67039487876094905</c:v>
                      </c:pt>
                      <c:pt idx="3011">
                        <c:v>-0.76026095018460249</c:v>
                      </c:pt>
                      <c:pt idx="3012">
                        <c:v>-0.43350307031936891</c:v>
                      </c:pt>
                      <c:pt idx="3013">
                        <c:v>-0.99048652090401279</c:v>
                      </c:pt>
                      <c:pt idx="3014">
                        <c:v>-0.2109010503977593</c:v>
                      </c:pt>
                      <c:pt idx="3015">
                        <c:v>-1.6104112130253989</c:v>
                      </c:pt>
                      <c:pt idx="3016">
                        <c:v>-1.883556672467025</c:v>
                      </c:pt>
                      <c:pt idx="3017">
                        <c:v>-2.374999007561287</c:v>
                      </c:pt>
                      <c:pt idx="3018">
                        <c:v>-2.458289583963412</c:v>
                      </c:pt>
                      <c:pt idx="3019">
                        <c:v>-2.536066087379675</c:v>
                      </c:pt>
                      <c:pt idx="3020">
                        <c:v>-2.3817472698748068</c:v>
                      </c:pt>
                      <c:pt idx="3021">
                        <c:v>0.65603658596084435</c:v>
                      </c:pt>
                      <c:pt idx="3022">
                        <c:v>1.0536946440924211</c:v>
                      </c:pt>
                      <c:pt idx="3023">
                        <c:v>1.4176014678998601</c:v>
                      </c:pt>
                      <c:pt idx="3024">
                        <c:v>1.6793638309764249</c:v>
                      </c:pt>
                      <c:pt idx="3025">
                        <c:v>1.831457889383445</c:v>
                      </c:pt>
                      <c:pt idx="3026">
                        <c:v>1.818123510763878</c:v>
                      </c:pt>
                      <c:pt idx="3027">
                        <c:v>1.4873909426317029</c:v>
                      </c:pt>
                      <c:pt idx="3028">
                        <c:v>1.172663468273011</c:v>
                      </c:pt>
                      <c:pt idx="3029">
                        <c:v>0.88037058830458315</c:v>
                      </c:pt>
                      <c:pt idx="3030">
                        <c:v>0.77203524612572383</c:v>
                      </c:pt>
                      <c:pt idx="3031">
                        <c:v>1.0153205692302061</c:v>
                      </c:pt>
                      <c:pt idx="3032">
                        <c:v>1.235155869789947</c:v>
                      </c:pt>
                      <c:pt idx="3033">
                        <c:v>1.434406094808653</c:v>
                      </c:pt>
                      <c:pt idx="3034">
                        <c:v>1.4670843476224491</c:v>
                      </c:pt>
                      <c:pt idx="3035">
                        <c:v>1.328759227571328</c:v>
                      </c:pt>
                      <c:pt idx="3036">
                        <c:v>1.33441938669085</c:v>
                      </c:pt>
                      <c:pt idx="3037">
                        <c:v>1.1415597754649249</c:v>
                      </c:pt>
                      <c:pt idx="3038">
                        <c:v>0.96864153592150481</c:v>
                      </c:pt>
                      <c:pt idx="3039">
                        <c:v>0.86441236458342063</c:v>
                      </c:pt>
                      <c:pt idx="3040">
                        <c:v>0.99292640352633976</c:v>
                      </c:pt>
                      <c:pt idx="3041">
                        <c:v>0.86077413161468608</c:v>
                      </c:pt>
                      <c:pt idx="3042">
                        <c:v>0.64870237365632077</c:v>
                      </c:pt>
                      <c:pt idx="3043">
                        <c:v>0.42388446271168301</c:v>
                      </c:pt>
                      <c:pt idx="3044">
                        <c:v>8.1451831555664836E-2</c:v>
                      </c:pt>
                      <c:pt idx="3045">
                        <c:v>-0.22853211991399669</c:v>
                      </c:pt>
                      <c:pt idx="3046">
                        <c:v>-0.39958047328446161</c:v>
                      </c:pt>
                      <c:pt idx="3047">
                        <c:v>-0.58832492858217778</c:v>
                      </c:pt>
                      <c:pt idx="3048">
                        <c:v>-0.71211940725446798</c:v>
                      </c:pt>
                      <c:pt idx="3049">
                        <c:v>-0.37973968410826009</c:v>
                      </c:pt>
                      <c:pt idx="3050">
                        <c:v>0.3677257795580966</c:v>
                      </c:pt>
                      <c:pt idx="3051">
                        <c:v>0.91587505068770847</c:v>
                      </c:pt>
                      <c:pt idx="3052">
                        <c:v>1.3496011755815951</c:v>
                      </c:pt>
                      <c:pt idx="3053">
                        <c:v>1.330153552008847</c:v>
                      </c:pt>
                      <c:pt idx="3054">
                        <c:v>1.4928179307717131</c:v>
                      </c:pt>
                      <c:pt idx="3055">
                        <c:v>1.592004340837089</c:v>
                      </c:pt>
                      <c:pt idx="3056">
                        <c:v>1.443380475373464</c:v>
                      </c:pt>
                      <c:pt idx="3057">
                        <c:v>1.1348771520753349</c:v>
                      </c:pt>
                      <c:pt idx="3058">
                        <c:v>0.88382289770553957</c:v>
                      </c:pt>
                      <c:pt idx="3059">
                        <c:v>0.81169657920565041</c:v>
                      </c:pt>
                      <c:pt idx="3060">
                        <c:v>0.72117243008714582</c:v>
                      </c:pt>
                      <c:pt idx="3061">
                        <c:v>0.57332880573297551</c:v>
                      </c:pt>
                      <c:pt idx="3062">
                        <c:v>0.67201063701410013</c:v>
                      </c:pt>
                      <c:pt idx="3063">
                        <c:v>0.5991445070913296</c:v>
                      </c:pt>
                      <c:pt idx="3064">
                        <c:v>0.59963309310905555</c:v>
                      </c:pt>
                      <c:pt idx="3065">
                        <c:v>0.55871345001576267</c:v>
                      </c:pt>
                      <c:pt idx="3066">
                        <c:v>0.57414329961860811</c:v>
                      </c:pt>
                      <c:pt idx="3067">
                        <c:v>0.51977480624131767</c:v>
                      </c:pt>
                      <c:pt idx="3068">
                        <c:v>0.49960752241950029</c:v>
                      </c:pt>
                      <c:pt idx="3069">
                        <c:v>0.38291364812432388</c:v>
                      </c:pt>
                      <c:pt idx="3070">
                        <c:v>0.43352995324859278</c:v>
                      </c:pt>
                      <c:pt idx="3071">
                        <c:v>0.79538944170147097</c:v>
                      </c:pt>
                      <c:pt idx="3072">
                        <c:v>1.189491335324478</c:v>
                      </c:pt>
                      <c:pt idx="3073">
                        <c:v>1.5263611304247049</c:v>
                      </c:pt>
                      <c:pt idx="3074">
                        <c:v>1.681354990766164</c:v>
                      </c:pt>
                      <c:pt idx="3075">
                        <c:v>1.728591928230371</c:v>
                      </c:pt>
                      <c:pt idx="3076">
                        <c:v>1.7682987035529609</c:v>
                      </c:pt>
                      <c:pt idx="3077">
                        <c:v>1.417682520620539</c:v>
                      </c:pt>
                      <c:pt idx="3078">
                        <c:v>1.166260013947237</c:v>
                      </c:pt>
                      <c:pt idx="3079">
                        <c:v>0.79107174166142347</c:v>
                      </c:pt>
                      <c:pt idx="3080">
                        <c:v>0.26880207181172278</c:v>
                      </c:pt>
                      <c:pt idx="3081">
                        <c:v>-0.27857337871744542</c:v>
                      </c:pt>
                      <c:pt idx="3082">
                        <c:v>-0.48450901358196308</c:v>
                      </c:pt>
                      <c:pt idx="3083">
                        <c:v>-0.24416835457959449</c:v>
                      </c:pt>
                      <c:pt idx="3084">
                        <c:v>7.9036924752133739E-2</c:v>
                      </c:pt>
                      <c:pt idx="3085">
                        <c:v>0.28728054657999641</c:v>
                      </c:pt>
                      <c:pt idx="3086">
                        <c:v>0.42688625255679702</c:v>
                      </c:pt>
                      <c:pt idx="3087">
                        <c:v>0.39092928232024338</c:v>
                      </c:pt>
                      <c:pt idx="3088">
                        <c:v>0.3466691802414667</c:v>
                      </c:pt>
                      <c:pt idx="3089">
                        <c:v>0.27544433298374049</c:v>
                      </c:pt>
                      <c:pt idx="3090">
                        <c:v>0.33045146171340872</c:v>
                      </c:pt>
                      <c:pt idx="3091">
                        <c:v>0.49833403457946007</c:v>
                      </c:pt>
                      <c:pt idx="3092">
                        <c:v>0.85873334340945051</c:v>
                      </c:pt>
                      <c:pt idx="3093">
                        <c:v>0.96260729624251273</c:v>
                      </c:pt>
                      <c:pt idx="3094">
                        <c:v>0.83171660574178685</c:v>
                      </c:pt>
                      <c:pt idx="3095">
                        <c:v>0.86384970472241951</c:v>
                      </c:pt>
                      <c:pt idx="3096">
                        <c:v>0.95280137049650337</c:v>
                      </c:pt>
                      <c:pt idx="3097">
                        <c:v>0.78836259256708652</c:v>
                      </c:pt>
                      <c:pt idx="3098">
                        <c:v>0.77670925303125782</c:v>
                      </c:pt>
                      <c:pt idx="3099">
                        <c:v>0.87532291645847848</c:v>
                      </c:pt>
                      <c:pt idx="3100">
                        <c:v>0.84511816986654809</c:v>
                      </c:pt>
                      <c:pt idx="3101">
                        <c:v>0.80154053508780487</c:v>
                      </c:pt>
                      <c:pt idx="3102">
                        <c:v>1.0171036476859621</c:v>
                      </c:pt>
                      <c:pt idx="3103">
                        <c:v>1.3298283915498399</c:v>
                      </c:pt>
                      <c:pt idx="3104">
                        <c:v>1.611490620830538</c:v>
                      </c:pt>
                      <c:pt idx="3105">
                        <c:v>1.706767934538397</c:v>
                      </c:pt>
                      <c:pt idx="3106">
                        <c:v>1.4774024475088221</c:v>
                      </c:pt>
                      <c:pt idx="3107">
                        <c:v>1.287768830335567</c:v>
                      </c:pt>
                      <c:pt idx="3108">
                        <c:v>1.276551097393938</c:v>
                      </c:pt>
                      <c:pt idx="3109">
                        <c:v>1.3871272861973361</c:v>
                      </c:pt>
                      <c:pt idx="3110">
                        <c:v>1.4206604409097441</c:v>
                      </c:pt>
                      <c:pt idx="3111">
                        <c:v>1.479334419299839</c:v>
                      </c:pt>
                      <c:pt idx="3112">
                        <c:v>1.4416359853672549</c:v>
                      </c:pt>
                      <c:pt idx="3113">
                        <c:v>1.3917850142249171</c:v>
                      </c:pt>
                      <c:pt idx="3114">
                        <c:v>1.4838044327253299</c:v>
                      </c:pt>
                      <c:pt idx="3115">
                        <c:v>1.6917260866318879</c:v>
                      </c:pt>
                      <c:pt idx="3116">
                        <c:v>1.7564857237743241</c:v>
                      </c:pt>
                      <c:pt idx="3117">
                        <c:v>1.992725606641099</c:v>
                      </c:pt>
                      <c:pt idx="3118">
                        <c:v>2.0925019974613019</c:v>
                      </c:pt>
                      <c:pt idx="3119">
                        <c:v>2.2081841326932081</c:v>
                      </c:pt>
                      <c:pt idx="3120">
                        <c:v>2.4875936068254831</c:v>
                      </c:pt>
                      <c:pt idx="3121">
                        <c:v>2.796796634542059</c:v>
                      </c:pt>
                      <c:pt idx="3122">
                        <c:v>2.816186752284453</c:v>
                      </c:pt>
                      <c:pt idx="3123">
                        <c:v>2.4303656548641461</c:v>
                      </c:pt>
                      <c:pt idx="3124">
                        <c:v>2.153103979848257</c:v>
                      </c:pt>
                      <c:pt idx="3125">
                        <c:v>2.026759951866858</c:v>
                      </c:pt>
                      <c:pt idx="3126">
                        <c:v>2.2298360756687141</c:v>
                      </c:pt>
                      <c:pt idx="3127">
                        <c:v>2.601095092428809</c:v>
                      </c:pt>
                      <c:pt idx="3128">
                        <c:v>3.0007089138912861</c:v>
                      </c:pt>
                      <c:pt idx="3129">
                        <c:v>3.4796485446558512</c:v>
                      </c:pt>
                      <c:pt idx="3130">
                        <c:v>3.6931063798564572</c:v>
                      </c:pt>
                      <c:pt idx="3131">
                        <c:v>3.782838228483314</c:v>
                      </c:pt>
                      <c:pt idx="3132">
                        <c:v>3.7522441235659691</c:v>
                      </c:pt>
                      <c:pt idx="3133">
                        <c:v>3.5678153844250531</c:v>
                      </c:pt>
                      <c:pt idx="3134">
                        <c:v>3.6356236324901929</c:v>
                      </c:pt>
                      <c:pt idx="3135">
                        <c:v>3.7183188892708992</c:v>
                      </c:pt>
                      <c:pt idx="3136">
                        <c:v>3.8741823231735451</c:v>
                      </c:pt>
                      <c:pt idx="3137">
                        <c:v>3.90341479136936</c:v>
                      </c:pt>
                      <c:pt idx="3138">
                        <c:v>3.75970004946935</c:v>
                      </c:pt>
                      <c:pt idx="3139">
                        <c:v>3.4757274950506192</c:v>
                      </c:pt>
                      <c:pt idx="3140">
                        <c:v>2.931341919358871</c:v>
                      </c:pt>
                      <c:pt idx="3141">
                        <c:v>2.534793742958108</c:v>
                      </c:pt>
                      <c:pt idx="3142">
                        <c:v>2.988752733363079</c:v>
                      </c:pt>
                      <c:pt idx="3143">
                        <c:v>2.8653527246712458</c:v>
                      </c:pt>
                      <c:pt idx="3144">
                        <c:v>2.9156013626593982</c:v>
                      </c:pt>
                      <c:pt idx="3145">
                        <c:v>2.924765793377492</c:v>
                      </c:pt>
                      <c:pt idx="3146">
                        <c:v>2.920790478389252</c:v>
                      </c:pt>
                      <c:pt idx="3147">
                        <c:v>3.026541349474742</c:v>
                      </c:pt>
                      <c:pt idx="3148">
                        <c:v>3.2759079938401712</c:v>
                      </c:pt>
                      <c:pt idx="3149">
                        <c:v>3.3560847670645422</c:v>
                      </c:pt>
                      <c:pt idx="3150">
                        <c:v>3.3993820090437672</c:v>
                      </c:pt>
                      <c:pt idx="3151">
                        <c:v>3.6471306787340581</c:v>
                      </c:pt>
                      <c:pt idx="3152">
                        <c:v>3.9668839885501188</c:v>
                      </c:pt>
                      <c:pt idx="3153">
                        <c:v>4.2883927669306354</c:v>
                      </c:pt>
                      <c:pt idx="3154">
                        <c:v>4.7486323192866946</c:v>
                      </c:pt>
                      <c:pt idx="3155">
                        <c:v>5.3181234282190886</c:v>
                      </c:pt>
                      <c:pt idx="3156">
                        <c:v>5.3953425568429196</c:v>
                      </c:pt>
                      <c:pt idx="3157">
                        <c:v>5.2883360092371516</c:v>
                      </c:pt>
                      <c:pt idx="3158">
                        <c:v>5.2968546404567398</c:v>
                      </c:pt>
                      <c:pt idx="3159">
                        <c:v>5.0876535400149248</c:v>
                      </c:pt>
                      <c:pt idx="3160">
                        <c:v>4.8470628778660867</c:v>
                      </c:pt>
                      <c:pt idx="3161">
                        <c:v>4.4679044500658716</c:v>
                      </c:pt>
                      <c:pt idx="3162">
                        <c:v>4.1079190289849743</c:v>
                      </c:pt>
                      <c:pt idx="3163">
                        <c:v>3.974990915857251</c:v>
                      </c:pt>
                      <c:pt idx="3164">
                        <c:v>4.0540324106513639</c:v>
                      </c:pt>
                      <c:pt idx="3165">
                        <c:v>4.0896106068591394</c:v>
                      </c:pt>
                      <c:pt idx="3166">
                        <c:v>4.0558754791023244</c:v>
                      </c:pt>
                      <c:pt idx="3167">
                        <c:v>4.107692305737177</c:v>
                      </c:pt>
                      <c:pt idx="3168">
                        <c:v>4.0383769448855418</c:v>
                      </c:pt>
                      <c:pt idx="3169">
                        <c:v>3.993988440718816</c:v>
                      </c:pt>
                      <c:pt idx="3170">
                        <c:v>3.8514150223406292</c:v>
                      </c:pt>
                      <c:pt idx="3171">
                        <c:v>3.6988080987309422</c:v>
                      </c:pt>
                      <c:pt idx="3172">
                        <c:v>3.5577581392761228</c:v>
                      </c:pt>
                      <c:pt idx="3173">
                        <c:v>3.3701609717580849</c:v>
                      </c:pt>
                      <c:pt idx="3174">
                        <c:v>3.0987367933077841</c:v>
                      </c:pt>
                      <c:pt idx="3175">
                        <c:v>2.8291602233337039</c:v>
                      </c:pt>
                      <c:pt idx="3176">
                        <c:v>2.7366313157972439</c:v>
                      </c:pt>
                      <c:pt idx="3177">
                        <c:v>2.4804978875486539</c:v>
                      </c:pt>
                      <c:pt idx="3178">
                        <c:v>2.2985959321372209</c:v>
                      </c:pt>
                      <c:pt idx="3179">
                        <c:v>2.2585014816683748</c:v>
                      </c:pt>
                      <c:pt idx="3180">
                        <c:v>2.5519334153422131</c:v>
                      </c:pt>
                      <c:pt idx="3181">
                        <c:v>2.8973734613768531</c:v>
                      </c:pt>
                      <c:pt idx="3182">
                        <c:v>2.8745763571250902</c:v>
                      </c:pt>
                      <c:pt idx="3183">
                        <c:v>2.6566020544503322</c:v>
                      </c:pt>
                      <c:pt idx="3184">
                        <c:v>2.5033583835438948</c:v>
                      </c:pt>
                      <c:pt idx="3185">
                        <c:v>2.2686182843090852</c:v>
                      </c:pt>
                      <c:pt idx="3186">
                        <c:v>1.976834613161941</c:v>
                      </c:pt>
                      <c:pt idx="3187">
                        <c:v>1.5759458828970421</c:v>
                      </c:pt>
                      <c:pt idx="3188">
                        <c:v>0.86427146521652742</c:v>
                      </c:pt>
                      <c:pt idx="3189">
                        <c:v>0.23979579806299431</c:v>
                      </c:pt>
                      <c:pt idx="3190">
                        <c:v>-1.235247278589883E-2</c:v>
                      </c:pt>
                      <c:pt idx="3191">
                        <c:v>-6.8351418851802501E-2</c:v>
                      </c:pt>
                      <c:pt idx="3192">
                        <c:v>-0.21981362211792521</c:v>
                      </c:pt>
                      <c:pt idx="3193">
                        <c:v>-0.105437391990157</c:v>
                      </c:pt>
                      <c:pt idx="3194">
                        <c:v>1.838844186904846E-2</c:v>
                      </c:pt>
                      <c:pt idx="3195">
                        <c:v>4.5322735929965129E-2</c:v>
                      </c:pt>
                      <c:pt idx="3196">
                        <c:v>2.8104054003647551E-2</c:v>
                      </c:pt>
                      <c:pt idx="3197">
                        <c:v>1.423978528125083E-2</c:v>
                      </c:pt>
                      <c:pt idx="3198">
                        <c:v>-0.1309191651126981</c:v>
                      </c:pt>
                      <c:pt idx="3199">
                        <c:v>-0.31509850205737922</c:v>
                      </c:pt>
                      <c:pt idx="3200">
                        <c:v>-0.50954943613408665</c:v>
                      </c:pt>
                      <c:pt idx="3201">
                        <c:v>-0.51842174002504815</c:v>
                      </c:pt>
                      <c:pt idx="3202">
                        <c:v>-0.46988020553295101</c:v>
                      </c:pt>
                      <c:pt idx="3203">
                        <c:v>-0.53427854784238937</c:v>
                      </c:pt>
                      <c:pt idx="3204">
                        <c:v>-0.70870588776533572</c:v>
                      </c:pt>
                      <c:pt idx="3205">
                        <c:v>-0.90989028361923419</c:v>
                      </c:pt>
                      <c:pt idx="3206">
                        <c:v>-1.0050901797945311</c:v>
                      </c:pt>
                      <c:pt idx="3207">
                        <c:v>-0.63713544631566532</c:v>
                      </c:pt>
                      <c:pt idx="3208">
                        <c:v>-0.19434611845504729</c:v>
                      </c:pt>
                      <c:pt idx="3209">
                        <c:v>0.14512448007172099</c:v>
                      </c:pt>
                      <c:pt idx="3210">
                        <c:v>0.38589615325525889</c:v>
                      </c:pt>
                      <c:pt idx="3211">
                        <c:v>0.63690375138121469</c:v>
                      </c:pt>
                      <c:pt idx="3212">
                        <c:v>0.83851081117203308</c:v>
                      </c:pt>
                      <c:pt idx="3213">
                        <c:v>0.78108235682510507</c:v>
                      </c:pt>
                      <c:pt idx="3214">
                        <c:v>0.7328704609770379</c:v>
                      </c:pt>
                      <c:pt idx="3215">
                        <c:v>0.52017084838179617</c:v>
                      </c:pt>
                      <c:pt idx="3216">
                        <c:v>0.14792145436051651</c:v>
                      </c:pt>
                      <c:pt idx="3217">
                        <c:v>-0.1852334727546166</c:v>
                      </c:pt>
                      <c:pt idx="3218">
                        <c:v>-0.47671920728811462</c:v>
                      </c:pt>
                      <c:pt idx="3219">
                        <c:v>-0.94905444541478334</c:v>
                      </c:pt>
                      <c:pt idx="3220">
                        <c:v>-1.231655668023669</c:v>
                      </c:pt>
                      <c:pt idx="3221">
                        <c:v>-1.330133355642064</c:v>
                      </c:pt>
                      <c:pt idx="3222">
                        <c:v>-1.5589684409051401</c:v>
                      </c:pt>
                      <c:pt idx="3223">
                        <c:v>-1.673339290368095</c:v>
                      </c:pt>
                      <c:pt idx="3224">
                        <c:v>-1.6516853685285731</c:v>
                      </c:pt>
                      <c:pt idx="3225">
                        <c:v>-1.5809031544815719</c:v>
                      </c:pt>
                      <c:pt idx="3226">
                        <c:v>-1.4183890048426719</c:v>
                      </c:pt>
                      <c:pt idx="3227">
                        <c:v>-1.3409431048294831</c:v>
                      </c:pt>
                      <c:pt idx="3228">
                        <c:v>-0.98284132037525129</c:v>
                      </c:pt>
                      <c:pt idx="3229">
                        <c:v>0.9289552206340298</c:v>
                      </c:pt>
                      <c:pt idx="3230">
                        <c:v>-0.69539031409949181</c:v>
                      </c:pt>
                      <c:pt idx="3231">
                        <c:v>0.66692934653455638</c:v>
                      </c:pt>
                      <c:pt idx="3232">
                        <c:v>0.61619990926972557</c:v>
                      </c:pt>
                      <c:pt idx="3233">
                        <c:v>-1.4716295743069849</c:v>
                      </c:pt>
                      <c:pt idx="3234">
                        <c:v>-0.59598660170165829</c:v>
                      </c:pt>
                      <c:pt idx="3235">
                        <c:v>-1.245343803839839</c:v>
                      </c:pt>
                      <c:pt idx="3236">
                        <c:v>-0.96314581357248463</c:v>
                      </c:pt>
                      <c:pt idx="3237">
                        <c:v>-1.029806916291691</c:v>
                      </c:pt>
                      <c:pt idx="3238">
                        <c:v>-1.1695165022030849</c:v>
                      </c:pt>
                      <c:pt idx="3239">
                        <c:v>-1.191992272609572</c:v>
                      </c:pt>
                      <c:pt idx="3240">
                        <c:v>-1.043583915991724</c:v>
                      </c:pt>
                      <c:pt idx="3241">
                        <c:v>-0.96420461561251802</c:v>
                      </c:pt>
                      <c:pt idx="3242">
                        <c:v>-0.98334473517929544</c:v>
                      </c:pt>
                      <c:pt idx="3243">
                        <c:v>-1.152831242386571</c:v>
                      </c:pt>
                      <c:pt idx="3244">
                        <c:v>-1.089358105266879</c:v>
                      </c:pt>
                      <c:pt idx="3245">
                        <c:v>-1.2144851337554261</c:v>
                      </c:pt>
                      <c:pt idx="3246">
                        <c:v>-0.99349839796471251</c:v>
                      </c:pt>
                      <c:pt idx="3247">
                        <c:v>-0.6511734923327972</c:v>
                      </c:pt>
                      <c:pt idx="3248">
                        <c:v>-0.492137816883641</c:v>
                      </c:pt>
                      <c:pt idx="3249">
                        <c:v>-0.31690203424798841</c:v>
                      </c:pt>
                      <c:pt idx="3250">
                        <c:v>-0.44041497232345028</c:v>
                      </c:pt>
                      <c:pt idx="3251">
                        <c:v>-0.6640594629863229</c:v>
                      </c:pt>
                      <c:pt idx="3252">
                        <c:v>-0.85557301271112618</c:v>
                      </c:pt>
                      <c:pt idx="3253">
                        <c:v>-0.87850745443297817</c:v>
                      </c:pt>
                      <c:pt idx="3254">
                        <c:v>-0.91668260785940969</c:v>
                      </c:pt>
                      <c:pt idx="3255">
                        <c:v>-0.96253127461818011</c:v>
                      </c:pt>
                      <c:pt idx="3256">
                        <c:v>-0.93255577944400592</c:v>
                      </c:pt>
                      <c:pt idx="3257">
                        <c:v>-0.88318296532318996</c:v>
                      </c:pt>
                      <c:pt idx="3258">
                        <c:v>-0.80984978536302377</c:v>
                      </c:pt>
                      <c:pt idx="3259">
                        <c:v>-0.94810531215454341</c:v>
                      </c:pt>
                      <c:pt idx="3260">
                        <c:v>-0.88863833954156013</c:v>
                      </c:pt>
                      <c:pt idx="3261">
                        <c:v>-0.72554082953002763</c:v>
                      </c:pt>
                      <c:pt idx="3262">
                        <c:v>-0.67085089822351329</c:v>
                      </c:pt>
                      <c:pt idx="3263">
                        <c:v>-0.58542715333584605</c:v>
                      </c:pt>
                      <c:pt idx="3264">
                        <c:v>-0.68021617678695712</c:v>
                      </c:pt>
                      <c:pt idx="3265">
                        <c:v>-0.70562796076912659</c:v>
                      </c:pt>
                      <c:pt idx="3266">
                        <c:v>-0.7114355656171073</c:v>
                      </c:pt>
                      <c:pt idx="3267">
                        <c:v>-0.61026931407864138</c:v>
                      </c:pt>
                      <c:pt idx="3268">
                        <c:v>-0.48969312711397978</c:v>
                      </c:pt>
                      <c:pt idx="3269">
                        <c:v>-0.36641247382498571</c:v>
                      </c:pt>
                      <c:pt idx="3270">
                        <c:v>-0.35269603226553031</c:v>
                      </c:pt>
                      <c:pt idx="3271">
                        <c:v>-0.37748397869249389</c:v>
                      </c:pt>
                      <c:pt idx="3272">
                        <c:v>-0.27111346882635651</c:v>
                      </c:pt>
                      <c:pt idx="3273">
                        <c:v>1.0085529107089739E-2</c:v>
                      </c:pt>
                      <c:pt idx="3274">
                        <c:v>0.364183391462509</c:v>
                      </c:pt>
                      <c:pt idx="3275">
                        <c:v>0.39457984684316982</c:v>
                      </c:pt>
                      <c:pt idx="3276">
                        <c:v>0.1756128735183359</c:v>
                      </c:pt>
                      <c:pt idx="3277">
                        <c:v>8.7786572110932215E-3</c:v>
                      </c:pt>
                      <c:pt idx="3278">
                        <c:v>-8.9271702946984749E-2</c:v>
                      </c:pt>
                      <c:pt idx="3279">
                        <c:v>0.14355281388880639</c:v>
                      </c:pt>
                      <c:pt idx="3280">
                        <c:v>0.17358971565281281</c:v>
                      </c:pt>
                      <c:pt idx="3281">
                        <c:v>0.28236862782049632</c:v>
                      </c:pt>
                      <c:pt idx="3282">
                        <c:v>0.54837904236177615</c:v>
                      </c:pt>
                      <c:pt idx="3283">
                        <c:v>0.76659924186960515</c:v>
                      </c:pt>
                      <c:pt idx="3284">
                        <c:v>0.83228612472254249</c:v>
                      </c:pt>
                      <c:pt idx="3285">
                        <c:v>0.71837854828585224</c:v>
                      </c:pt>
                      <c:pt idx="3286">
                        <c:v>0.69527083370092446</c:v>
                      </c:pt>
                      <c:pt idx="3287">
                        <c:v>0.79349034077976299</c:v>
                      </c:pt>
                      <c:pt idx="3288">
                        <c:v>0.84987773015033841</c:v>
                      </c:pt>
                      <c:pt idx="3289">
                        <c:v>1.0234135898869079</c:v>
                      </c:pt>
                      <c:pt idx="3290">
                        <c:v>1.217965859247353</c:v>
                      </c:pt>
                      <c:pt idx="3291">
                        <c:v>1.260120068500767</c:v>
                      </c:pt>
                      <c:pt idx="3292">
                        <c:v>1.3176033020835329</c:v>
                      </c:pt>
                      <c:pt idx="3293">
                        <c:v>1.3390751796246729</c:v>
                      </c:pt>
                      <c:pt idx="3294">
                        <c:v>1.42603108909789</c:v>
                      </c:pt>
                      <c:pt idx="3295">
                        <c:v>1.691609238915625</c:v>
                      </c:pt>
                      <c:pt idx="3296">
                        <c:v>2.006952583431806</c:v>
                      </c:pt>
                      <c:pt idx="3297">
                        <c:v>2.235527814769128</c:v>
                      </c:pt>
                      <c:pt idx="3298">
                        <c:v>2.1357128506608509</c:v>
                      </c:pt>
                      <c:pt idx="3299">
                        <c:v>1.9296101791459519</c:v>
                      </c:pt>
                      <c:pt idx="3300">
                        <c:v>1.693933129767867</c:v>
                      </c:pt>
                      <c:pt idx="3301">
                        <c:v>1.6888440506667111</c:v>
                      </c:pt>
                      <c:pt idx="3302">
                        <c:v>1.7864237134832091</c:v>
                      </c:pt>
                      <c:pt idx="3303">
                        <c:v>1.824964002036765</c:v>
                      </c:pt>
                      <c:pt idx="3304">
                        <c:v>2.0026515070951301</c:v>
                      </c:pt>
                      <c:pt idx="3305">
                        <c:v>2.1682356035313659</c:v>
                      </c:pt>
                      <c:pt idx="3306">
                        <c:v>2.300235376944022</c:v>
                      </c:pt>
                      <c:pt idx="3307">
                        <c:v>2.1075029738268358</c:v>
                      </c:pt>
                      <c:pt idx="3308">
                        <c:v>1.7597042419370139</c:v>
                      </c:pt>
                      <c:pt idx="3309">
                        <c:v>1.569280064950292</c:v>
                      </c:pt>
                      <c:pt idx="3310">
                        <c:v>1.4813177640472031</c:v>
                      </c:pt>
                      <c:pt idx="3311">
                        <c:v>1.530490537866497</c:v>
                      </c:pt>
                      <c:pt idx="3312">
                        <c:v>1.419149649502994</c:v>
                      </c:pt>
                      <c:pt idx="3313">
                        <c:v>1.9694165247593129</c:v>
                      </c:pt>
                      <c:pt idx="3314">
                        <c:v>1.750648274692356</c:v>
                      </c:pt>
                      <c:pt idx="3315">
                        <c:v>1.4160232451564609</c:v>
                      </c:pt>
                      <c:pt idx="3316">
                        <c:v>1.4351732490025251</c:v>
                      </c:pt>
                      <c:pt idx="3317">
                        <c:v>0.90483586407499517</c:v>
                      </c:pt>
                      <c:pt idx="3318">
                        <c:v>0.52129615154795594</c:v>
                      </c:pt>
                      <c:pt idx="3319">
                        <c:v>0.35714425937752098</c:v>
                      </c:pt>
                      <c:pt idx="3320">
                        <c:v>0.26573258892653451</c:v>
                      </c:pt>
                      <c:pt idx="3321">
                        <c:v>0.22862213549912519</c:v>
                      </c:pt>
                      <c:pt idx="3322">
                        <c:v>0.19905454384499291</c:v>
                      </c:pt>
                      <c:pt idx="3323">
                        <c:v>0.26026680839340838</c:v>
                      </c:pt>
                      <c:pt idx="3324">
                        <c:v>0.52436725886999391</c:v>
                      </c:pt>
                      <c:pt idx="3325">
                        <c:v>0.68173869762932204</c:v>
                      </c:pt>
                      <c:pt idx="3326">
                        <c:v>0.65029941160901905</c:v>
                      </c:pt>
                      <c:pt idx="3327">
                        <c:v>0.58235976471162842</c:v>
                      </c:pt>
                      <c:pt idx="3328">
                        <c:v>0.7573100930700486</c:v>
                      </c:pt>
                      <c:pt idx="3329">
                        <c:v>0.92810961732568242</c:v>
                      </c:pt>
                      <c:pt idx="3330">
                        <c:v>1.344039988341144</c:v>
                      </c:pt>
                      <c:pt idx="3331">
                        <c:v>1.614369477310553</c:v>
                      </c:pt>
                      <c:pt idx="3332">
                        <c:v>1.8563653758287599</c:v>
                      </c:pt>
                      <c:pt idx="3333">
                        <c:v>1.984937429382565</c:v>
                      </c:pt>
                      <c:pt idx="3334">
                        <c:v>2.6092752535492192</c:v>
                      </c:pt>
                      <c:pt idx="3335">
                        <c:v>2.4407661085567551</c:v>
                      </c:pt>
                      <c:pt idx="3336">
                        <c:v>1.144883222948569</c:v>
                      </c:pt>
                      <c:pt idx="3337">
                        <c:v>1.0190551193993249</c:v>
                      </c:pt>
                      <c:pt idx="3338">
                        <c:v>1.861697182673838</c:v>
                      </c:pt>
                      <c:pt idx="3339">
                        <c:v>1.5734261943594789</c:v>
                      </c:pt>
                      <c:pt idx="3340">
                        <c:v>2.585339948911237</c:v>
                      </c:pt>
                      <c:pt idx="3341">
                        <c:v>2.7723859785375722</c:v>
                      </c:pt>
                      <c:pt idx="3342">
                        <c:v>2.602841300206955</c:v>
                      </c:pt>
                      <c:pt idx="3343">
                        <c:v>2.6189017101305869</c:v>
                      </c:pt>
                      <c:pt idx="3344">
                        <c:v>2.4468796821152701</c:v>
                      </c:pt>
                      <c:pt idx="3345">
                        <c:v>2.3744618680590648</c:v>
                      </c:pt>
                      <c:pt idx="3346">
                        <c:v>2.2294355945079012</c:v>
                      </c:pt>
                      <c:pt idx="3347">
                        <c:v>2.0666410130634891</c:v>
                      </c:pt>
                      <c:pt idx="3348">
                        <c:v>1.666109078937789</c:v>
                      </c:pt>
                      <c:pt idx="3349">
                        <c:v>1.496025587899769</c:v>
                      </c:pt>
                      <c:pt idx="3350">
                        <c:v>1.078639415093545</c:v>
                      </c:pt>
                      <c:pt idx="3351">
                        <c:v>1.0894557324382701</c:v>
                      </c:pt>
                      <c:pt idx="3352">
                        <c:v>1.223346792594721</c:v>
                      </c:pt>
                      <c:pt idx="3353">
                        <c:v>1.393673726435692</c:v>
                      </c:pt>
                      <c:pt idx="3354">
                        <c:v>1.4873292355608609</c:v>
                      </c:pt>
                      <c:pt idx="3355">
                        <c:v>1.382375139780945</c:v>
                      </c:pt>
                      <c:pt idx="3356">
                        <c:v>1.244941867666187</c:v>
                      </c:pt>
                      <c:pt idx="3357">
                        <c:v>1.0359474616169659</c:v>
                      </c:pt>
                      <c:pt idx="3358">
                        <c:v>0.92403201360115761</c:v>
                      </c:pt>
                      <c:pt idx="3359">
                        <c:v>0.62037004841861465</c:v>
                      </c:pt>
                      <c:pt idx="3360">
                        <c:v>0.55453760843394995</c:v>
                      </c:pt>
                      <c:pt idx="3361">
                        <c:v>0.47390324459486971</c:v>
                      </c:pt>
                      <c:pt idx="3362">
                        <c:v>0.1922406842181284</c:v>
                      </c:pt>
                      <c:pt idx="3363">
                        <c:v>-0.32803974015124032</c:v>
                      </c:pt>
                      <c:pt idx="3364">
                        <c:v>-0.46623572488980608</c:v>
                      </c:pt>
                      <c:pt idx="3365">
                        <c:v>-0.33199765974488499</c:v>
                      </c:pt>
                      <c:pt idx="3366">
                        <c:v>-0.24047736478092679</c:v>
                      </c:pt>
                      <c:pt idx="3367">
                        <c:v>-9.3460352635776012E-2</c:v>
                      </c:pt>
                      <c:pt idx="3368">
                        <c:v>0.1638994383059906</c:v>
                      </c:pt>
                      <c:pt idx="3369">
                        <c:v>0.15789270871477801</c:v>
                      </c:pt>
                      <c:pt idx="3370">
                        <c:v>-0.77551555905647263</c:v>
                      </c:pt>
                      <c:pt idx="3371">
                        <c:v>-1.421586249318521</c:v>
                      </c:pt>
                    </c:numCache>
                  </c:numRef>
                </c:yVal>
                <c:smooth val="0"/>
                <c:extLst xmlns:c15="http://schemas.microsoft.com/office/drawing/2012/chart">
                  <c:ext xmlns:c16="http://schemas.microsoft.com/office/drawing/2014/chart" uri="{C3380CC4-5D6E-409C-BE32-E72D297353CC}">
                    <c16:uniqueId val="{00000007-01FD-41BB-A486-DB833710AF41}"/>
                  </c:ext>
                </c:extLst>
              </c15:ser>
            </c15:filteredScatterSeries>
            <c15:filteredScatterSeries>
              <c15:ser>
                <c:idx val="7"/>
                <c:order val="8"/>
                <c:tx>
                  <c:v>8) Erro Static</c:v>
                </c:tx>
                <c:spPr>
                  <a:ln w="25400" cap="rnd">
                    <a:noFill/>
                    <a:round/>
                  </a:ln>
                  <a:effectLst/>
                </c:spPr>
                <c:marker>
                  <c:symbol val="circle"/>
                  <c:size val="2"/>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8) Erro Static'!$G$2:$G$1379</c15:sqref>
                        </c15:formulaRef>
                      </c:ext>
                    </c:extLst>
                    <c:numCache>
                      <c:formatCode>h:mm:ss</c:formatCode>
                      <c:ptCount val="1378"/>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numCache>
                  </c:numRef>
                </c:xVal>
                <c:yVal>
                  <c:numRef>
                    <c:extLst xmlns:c15="http://schemas.microsoft.com/office/drawing/2012/chart">
                      <c:ext xmlns:c15="http://schemas.microsoft.com/office/drawing/2012/chart" uri="{02D57815-91ED-43cb-92C2-25804820EDAC}">
                        <c15:formulaRef>
                          <c15:sqref>'8) Erro Static'!$D$2:$D$1379</c15:sqref>
                        </c15:formulaRef>
                      </c:ext>
                    </c:extLst>
                    <c:numCache>
                      <c:formatCode>General</c:formatCode>
                      <c:ptCount val="1378"/>
                      <c:pt idx="0">
                        <c:v>9.3937473044363031</c:v>
                      </c:pt>
                      <c:pt idx="1">
                        <c:v>9.3937473044363031</c:v>
                      </c:pt>
                      <c:pt idx="2">
                        <c:v>9.3937473044363031</c:v>
                      </c:pt>
                      <c:pt idx="3">
                        <c:v>9.3937473044363031</c:v>
                      </c:pt>
                      <c:pt idx="4">
                        <c:v>9.3937473044363031</c:v>
                      </c:pt>
                      <c:pt idx="5">
                        <c:v>9.3937473044363031</c:v>
                      </c:pt>
                      <c:pt idx="6">
                        <c:v>9.3937473044363031</c:v>
                      </c:pt>
                      <c:pt idx="7">
                        <c:v>9.3937473044363031</c:v>
                      </c:pt>
                      <c:pt idx="8">
                        <c:v>9.3937473044363031</c:v>
                      </c:pt>
                      <c:pt idx="9">
                        <c:v>9.3937473044363031</c:v>
                      </c:pt>
                      <c:pt idx="10">
                        <c:v>9.3937473044363031</c:v>
                      </c:pt>
                      <c:pt idx="11">
                        <c:v>9.3937473044363031</c:v>
                      </c:pt>
                      <c:pt idx="12">
                        <c:v>9.3937473044363031</c:v>
                      </c:pt>
                      <c:pt idx="13">
                        <c:v>9.3937473044363031</c:v>
                      </c:pt>
                      <c:pt idx="14">
                        <c:v>9.3937473044363031</c:v>
                      </c:pt>
                      <c:pt idx="15">
                        <c:v>9.3937473044363031</c:v>
                      </c:pt>
                      <c:pt idx="16">
                        <c:v>9.3937473044363031</c:v>
                      </c:pt>
                      <c:pt idx="17">
                        <c:v>9.3937473044363031</c:v>
                      </c:pt>
                      <c:pt idx="18">
                        <c:v>9.3937473044363031</c:v>
                      </c:pt>
                      <c:pt idx="19">
                        <c:v>9.3937473044363031</c:v>
                      </c:pt>
                      <c:pt idx="20">
                        <c:v>9.3937473044363031</c:v>
                      </c:pt>
                      <c:pt idx="21">
                        <c:v>9.3937473044363031</c:v>
                      </c:pt>
                      <c:pt idx="22">
                        <c:v>9.3937473044363031</c:v>
                      </c:pt>
                      <c:pt idx="23">
                        <c:v>9.3937473044363031</c:v>
                      </c:pt>
                      <c:pt idx="24">
                        <c:v>9.3937473044363031</c:v>
                      </c:pt>
                      <c:pt idx="25">
                        <c:v>9.3937473044363031</c:v>
                      </c:pt>
                      <c:pt idx="26">
                        <c:v>9.3937473044363031</c:v>
                      </c:pt>
                      <c:pt idx="27">
                        <c:v>9.3937473044363031</c:v>
                      </c:pt>
                      <c:pt idx="28">
                        <c:v>9.3937473044363031</c:v>
                      </c:pt>
                      <c:pt idx="29">
                        <c:v>9.3937473044363031</c:v>
                      </c:pt>
                      <c:pt idx="30">
                        <c:v>9.3937473044363031</c:v>
                      </c:pt>
                      <c:pt idx="31">
                        <c:v>9.3937473044363031</c:v>
                      </c:pt>
                      <c:pt idx="32">
                        <c:v>9.3937473044363031</c:v>
                      </c:pt>
                      <c:pt idx="33">
                        <c:v>9.3937473044363031</c:v>
                      </c:pt>
                      <c:pt idx="34">
                        <c:v>9.3937473044363031</c:v>
                      </c:pt>
                      <c:pt idx="35">
                        <c:v>9.3937473044363031</c:v>
                      </c:pt>
                      <c:pt idx="36">
                        <c:v>9.3937473044363031</c:v>
                      </c:pt>
                      <c:pt idx="37">
                        <c:v>9.3937473044363031</c:v>
                      </c:pt>
                      <c:pt idx="38">
                        <c:v>9.3937473044363031</c:v>
                      </c:pt>
                      <c:pt idx="39">
                        <c:v>9.3937473044363031</c:v>
                      </c:pt>
                      <c:pt idx="40">
                        <c:v>9.3937473044363031</c:v>
                      </c:pt>
                      <c:pt idx="41">
                        <c:v>9.3937473044363031</c:v>
                      </c:pt>
                      <c:pt idx="42">
                        <c:v>9.3937473044363031</c:v>
                      </c:pt>
                      <c:pt idx="43">
                        <c:v>9.3937473044363031</c:v>
                      </c:pt>
                      <c:pt idx="44">
                        <c:v>9.3937473044363031</c:v>
                      </c:pt>
                      <c:pt idx="45">
                        <c:v>9.3937473044363031</c:v>
                      </c:pt>
                      <c:pt idx="46">
                        <c:v>9.3937473044363031</c:v>
                      </c:pt>
                      <c:pt idx="47">
                        <c:v>9.3937473044363031</c:v>
                      </c:pt>
                      <c:pt idx="48">
                        <c:v>9.3937473044363031</c:v>
                      </c:pt>
                      <c:pt idx="49">
                        <c:v>9.3937473044363031</c:v>
                      </c:pt>
                      <c:pt idx="50">
                        <c:v>9.3937473044363031</c:v>
                      </c:pt>
                      <c:pt idx="51">
                        <c:v>9.3937473044363031</c:v>
                      </c:pt>
                      <c:pt idx="52">
                        <c:v>9.3937473044363031</c:v>
                      </c:pt>
                      <c:pt idx="53">
                        <c:v>9.3937473044363031</c:v>
                      </c:pt>
                      <c:pt idx="54">
                        <c:v>9.3937473044363031</c:v>
                      </c:pt>
                      <c:pt idx="55">
                        <c:v>9.3937473044363031</c:v>
                      </c:pt>
                      <c:pt idx="56">
                        <c:v>9.3937473044363031</c:v>
                      </c:pt>
                      <c:pt idx="57">
                        <c:v>9.3937473044363031</c:v>
                      </c:pt>
                      <c:pt idx="58">
                        <c:v>9.3937473044363031</c:v>
                      </c:pt>
                      <c:pt idx="59">
                        <c:v>9.3937473044363031</c:v>
                      </c:pt>
                      <c:pt idx="60">
                        <c:v>9.3937473044363031</c:v>
                      </c:pt>
                      <c:pt idx="61">
                        <c:v>9.3937473044363031</c:v>
                      </c:pt>
                      <c:pt idx="62">
                        <c:v>9.3937473044363031</c:v>
                      </c:pt>
                      <c:pt idx="63">
                        <c:v>9.3937473044363031</c:v>
                      </c:pt>
                      <c:pt idx="64">
                        <c:v>9.3937473044363031</c:v>
                      </c:pt>
                      <c:pt idx="65">
                        <c:v>9.3937473044363031</c:v>
                      </c:pt>
                      <c:pt idx="66">
                        <c:v>9.3937473044363031</c:v>
                      </c:pt>
                      <c:pt idx="67">
                        <c:v>9.3937473044363031</c:v>
                      </c:pt>
                      <c:pt idx="68">
                        <c:v>9.3937473044363031</c:v>
                      </c:pt>
                      <c:pt idx="69">
                        <c:v>9.3937473044363031</c:v>
                      </c:pt>
                      <c:pt idx="70">
                        <c:v>9.3937473044363031</c:v>
                      </c:pt>
                      <c:pt idx="71">
                        <c:v>9.3937473044363031</c:v>
                      </c:pt>
                      <c:pt idx="72">
                        <c:v>9.3937473044363031</c:v>
                      </c:pt>
                      <c:pt idx="73">
                        <c:v>9.3937473044363031</c:v>
                      </c:pt>
                      <c:pt idx="74">
                        <c:v>9.3937473044363031</c:v>
                      </c:pt>
                      <c:pt idx="75">
                        <c:v>9.3937473044363031</c:v>
                      </c:pt>
                      <c:pt idx="76">
                        <c:v>9.3937473044363031</c:v>
                      </c:pt>
                      <c:pt idx="77">
                        <c:v>9.3937473044363031</c:v>
                      </c:pt>
                      <c:pt idx="78">
                        <c:v>9.3937473044363031</c:v>
                      </c:pt>
                      <c:pt idx="79">
                        <c:v>9.3937473044363031</c:v>
                      </c:pt>
                      <c:pt idx="80">
                        <c:v>9.3937473044363031</c:v>
                      </c:pt>
                      <c:pt idx="81">
                        <c:v>9.3937473044363031</c:v>
                      </c:pt>
                      <c:pt idx="82">
                        <c:v>9.3937473044363031</c:v>
                      </c:pt>
                      <c:pt idx="83">
                        <c:v>9.3937473044363031</c:v>
                      </c:pt>
                      <c:pt idx="84">
                        <c:v>9.3937473044363031</c:v>
                      </c:pt>
                      <c:pt idx="85">
                        <c:v>9.3937473044363031</c:v>
                      </c:pt>
                      <c:pt idx="86">
                        <c:v>9.3937473044363031</c:v>
                      </c:pt>
                      <c:pt idx="87">
                        <c:v>9.3937473044363031</c:v>
                      </c:pt>
                      <c:pt idx="88">
                        <c:v>9.3937473044363031</c:v>
                      </c:pt>
                      <c:pt idx="89">
                        <c:v>9.3937473044363031</c:v>
                      </c:pt>
                      <c:pt idx="90">
                        <c:v>9.3937473044363031</c:v>
                      </c:pt>
                      <c:pt idx="91">
                        <c:v>9.3937473044363031</c:v>
                      </c:pt>
                      <c:pt idx="92">
                        <c:v>9.3937473044363031</c:v>
                      </c:pt>
                      <c:pt idx="93">
                        <c:v>9.3937473044363031</c:v>
                      </c:pt>
                      <c:pt idx="94">
                        <c:v>9.3937473044363031</c:v>
                      </c:pt>
                      <c:pt idx="95">
                        <c:v>9.3937473044363031</c:v>
                      </c:pt>
                      <c:pt idx="96">
                        <c:v>9.3937473044363031</c:v>
                      </c:pt>
                      <c:pt idx="97">
                        <c:v>9.3937473044363031</c:v>
                      </c:pt>
                      <c:pt idx="98">
                        <c:v>9.3937473044363031</c:v>
                      </c:pt>
                      <c:pt idx="99">
                        <c:v>9.3937473044363031</c:v>
                      </c:pt>
                      <c:pt idx="100">
                        <c:v>9.3937473044363031</c:v>
                      </c:pt>
                      <c:pt idx="101">
                        <c:v>9.3937473044363031</c:v>
                      </c:pt>
                      <c:pt idx="102">
                        <c:v>9.3937473044363031</c:v>
                      </c:pt>
                      <c:pt idx="103">
                        <c:v>9.3937473044363031</c:v>
                      </c:pt>
                      <c:pt idx="104">
                        <c:v>9.3937473044363031</c:v>
                      </c:pt>
                      <c:pt idx="105">
                        <c:v>9.3937473044363031</c:v>
                      </c:pt>
                      <c:pt idx="106">
                        <c:v>9.3937473044363031</c:v>
                      </c:pt>
                      <c:pt idx="107">
                        <c:v>9.3937473044363031</c:v>
                      </c:pt>
                      <c:pt idx="108">
                        <c:v>9.3937473044363031</c:v>
                      </c:pt>
                      <c:pt idx="109">
                        <c:v>9.3937473044363031</c:v>
                      </c:pt>
                      <c:pt idx="110">
                        <c:v>9.3937473044363031</c:v>
                      </c:pt>
                      <c:pt idx="111">
                        <c:v>9.3937473044363031</c:v>
                      </c:pt>
                      <c:pt idx="112">
                        <c:v>9.3937473044363031</c:v>
                      </c:pt>
                      <c:pt idx="113">
                        <c:v>9.3937473044363031</c:v>
                      </c:pt>
                      <c:pt idx="114">
                        <c:v>9.3937473044363031</c:v>
                      </c:pt>
                      <c:pt idx="115">
                        <c:v>9.3937473044363031</c:v>
                      </c:pt>
                      <c:pt idx="116">
                        <c:v>9.3937473044363031</c:v>
                      </c:pt>
                      <c:pt idx="117">
                        <c:v>9.3937473044363031</c:v>
                      </c:pt>
                      <c:pt idx="118">
                        <c:v>9.3937473044363031</c:v>
                      </c:pt>
                      <c:pt idx="119">
                        <c:v>9.3937473044363031</c:v>
                      </c:pt>
                      <c:pt idx="120">
                        <c:v>9.3937473044363031</c:v>
                      </c:pt>
                      <c:pt idx="121">
                        <c:v>9.3937473044363031</c:v>
                      </c:pt>
                      <c:pt idx="122">
                        <c:v>9.3937473044363031</c:v>
                      </c:pt>
                      <c:pt idx="123">
                        <c:v>9.3937473044363031</c:v>
                      </c:pt>
                      <c:pt idx="124">
                        <c:v>9.3937473044363031</c:v>
                      </c:pt>
                      <c:pt idx="125">
                        <c:v>9.3937473044363031</c:v>
                      </c:pt>
                      <c:pt idx="126">
                        <c:v>9.3937473044363031</c:v>
                      </c:pt>
                      <c:pt idx="127">
                        <c:v>9.3937473044363031</c:v>
                      </c:pt>
                      <c:pt idx="128">
                        <c:v>9.3937473044363031</c:v>
                      </c:pt>
                      <c:pt idx="129">
                        <c:v>9.3937473044363031</c:v>
                      </c:pt>
                      <c:pt idx="130">
                        <c:v>9.3937473044363031</c:v>
                      </c:pt>
                      <c:pt idx="131">
                        <c:v>9.3937473044363031</c:v>
                      </c:pt>
                      <c:pt idx="132">
                        <c:v>9.3937473044363031</c:v>
                      </c:pt>
                      <c:pt idx="133">
                        <c:v>9.3937473044363031</c:v>
                      </c:pt>
                      <c:pt idx="134">
                        <c:v>9.3937473044363031</c:v>
                      </c:pt>
                      <c:pt idx="135">
                        <c:v>9.3937473044363031</c:v>
                      </c:pt>
                      <c:pt idx="136">
                        <c:v>9.3937473044363031</c:v>
                      </c:pt>
                      <c:pt idx="137">
                        <c:v>9.3937473044363031</c:v>
                      </c:pt>
                      <c:pt idx="138">
                        <c:v>9.3937473044363031</c:v>
                      </c:pt>
                      <c:pt idx="139">
                        <c:v>9.3937473044363031</c:v>
                      </c:pt>
                      <c:pt idx="140">
                        <c:v>9.3937473044363031</c:v>
                      </c:pt>
                      <c:pt idx="141">
                        <c:v>9.3937473044363031</c:v>
                      </c:pt>
                      <c:pt idx="142">
                        <c:v>9.3937473044363031</c:v>
                      </c:pt>
                      <c:pt idx="143">
                        <c:v>9.3937473044363031</c:v>
                      </c:pt>
                      <c:pt idx="144">
                        <c:v>9.3937473044363031</c:v>
                      </c:pt>
                      <c:pt idx="145">
                        <c:v>9.3937473044363031</c:v>
                      </c:pt>
                      <c:pt idx="146">
                        <c:v>9.3937473044363031</c:v>
                      </c:pt>
                      <c:pt idx="147">
                        <c:v>9.3937473044363031</c:v>
                      </c:pt>
                      <c:pt idx="148">
                        <c:v>9.3937473044363031</c:v>
                      </c:pt>
                      <c:pt idx="149">
                        <c:v>9.3937473044363031</c:v>
                      </c:pt>
                      <c:pt idx="150">
                        <c:v>9.3937473044363031</c:v>
                      </c:pt>
                      <c:pt idx="151">
                        <c:v>9.3937473044363031</c:v>
                      </c:pt>
                      <c:pt idx="152">
                        <c:v>9.3937473044363031</c:v>
                      </c:pt>
                      <c:pt idx="153">
                        <c:v>9.3937473044363031</c:v>
                      </c:pt>
                      <c:pt idx="154">
                        <c:v>9.3937473044363031</c:v>
                      </c:pt>
                      <c:pt idx="155">
                        <c:v>9.3937473044363031</c:v>
                      </c:pt>
                      <c:pt idx="156">
                        <c:v>9.3937473044363031</c:v>
                      </c:pt>
                      <c:pt idx="157">
                        <c:v>9.3937473044363031</c:v>
                      </c:pt>
                      <c:pt idx="158">
                        <c:v>9.3937473044363031</c:v>
                      </c:pt>
                      <c:pt idx="159">
                        <c:v>9.3937473044363031</c:v>
                      </c:pt>
                      <c:pt idx="160">
                        <c:v>9.3937473044363031</c:v>
                      </c:pt>
                      <c:pt idx="161">
                        <c:v>9.3937473044363031</c:v>
                      </c:pt>
                      <c:pt idx="162">
                        <c:v>9.3937473044363031</c:v>
                      </c:pt>
                      <c:pt idx="163">
                        <c:v>9.3937473044363031</c:v>
                      </c:pt>
                      <c:pt idx="164">
                        <c:v>9.3937473044363031</c:v>
                      </c:pt>
                      <c:pt idx="165">
                        <c:v>9.3937473044363031</c:v>
                      </c:pt>
                      <c:pt idx="166">
                        <c:v>9.3937473044363031</c:v>
                      </c:pt>
                      <c:pt idx="167">
                        <c:v>9.3937473044363031</c:v>
                      </c:pt>
                      <c:pt idx="168">
                        <c:v>9.3937473044363031</c:v>
                      </c:pt>
                      <c:pt idx="169">
                        <c:v>9.3937473044363031</c:v>
                      </c:pt>
                      <c:pt idx="170">
                        <c:v>9.3937473044363031</c:v>
                      </c:pt>
                      <c:pt idx="171">
                        <c:v>9.3937473044363031</c:v>
                      </c:pt>
                      <c:pt idx="172">
                        <c:v>9.3937473044363031</c:v>
                      </c:pt>
                      <c:pt idx="173">
                        <c:v>9.3937473044363031</c:v>
                      </c:pt>
                      <c:pt idx="174">
                        <c:v>9.3937473044363031</c:v>
                      </c:pt>
                      <c:pt idx="175">
                        <c:v>9.3937473044363031</c:v>
                      </c:pt>
                      <c:pt idx="176">
                        <c:v>9.3937473044363031</c:v>
                      </c:pt>
                      <c:pt idx="177">
                        <c:v>9.3937473044363031</c:v>
                      </c:pt>
                      <c:pt idx="178">
                        <c:v>9.3937473044363031</c:v>
                      </c:pt>
                      <c:pt idx="179">
                        <c:v>9.3937473044363031</c:v>
                      </c:pt>
                      <c:pt idx="180">
                        <c:v>9.3937473044363031</c:v>
                      </c:pt>
                      <c:pt idx="181">
                        <c:v>9.3937473044363031</c:v>
                      </c:pt>
                      <c:pt idx="182">
                        <c:v>9.3937473044363031</c:v>
                      </c:pt>
                      <c:pt idx="183">
                        <c:v>9.3937473044363031</c:v>
                      </c:pt>
                      <c:pt idx="184">
                        <c:v>9.3937473044363031</c:v>
                      </c:pt>
                      <c:pt idx="185">
                        <c:v>9.3937473044363031</c:v>
                      </c:pt>
                      <c:pt idx="186">
                        <c:v>9.3937473044363031</c:v>
                      </c:pt>
                      <c:pt idx="187">
                        <c:v>9.3937473044363031</c:v>
                      </c:pt>
                      <c:pt idx="188">
                        <c:v>9.3937473044363031</c:v>
                      </c:pt>
                      <c:pt idx="189">
                        <c:v>9.3937473044363031</c:v>
                      </c:pt>
                      <c:pt idx="190">
                        <c:v>9.3937473044363031</c:v>
                      </c:pt>
                      <c:pt idx="191">
                        <c:v>9.3937473044363031</c:v>
                      </c:pt>
                      <c:pt idx="192">
                        <c:v>9.3937473044363031</c:v>
                      </c:pt>
                      <c:pt idx="193">
                        <c:v>9.3937473044363031</c:v>
                      </c:pt>
                      <c:pt idx="194">
                        <c:v>9.3937473044363031</c:v>
                      </c:pt>
                      <c:pt idx="195">
                        <c:v>9.3937473044363031</c:v>
                      </c:pt>
                      <c:pt idx="196">
                        <c:v>9.3937473044363031</c:v>
                      </c:pt>
                      <c:pt idx="197">
                        <c:v>9.3937473044363031</c:v>
                      </c:pt>
                      <c:pt idx="198">
                        <c:v>9.3937473044363031</c:v>
                      </c:pt>
                      <c:pt idx="199">
                        <c:v>9.3937473044363031</c:v>
                      </c:pt>
                      <c:pt idx="200">
                        <c:v>9.3937473044363031</c:v>
                      </c:pt>
                      <c:pt idx="201">
                        <c:v>9.3937473044363031</c:v>
                      </c:pt>
                      <c:pt idx="202">
                        <c:v>9.3937473044363031</c:v>
                      </c:pt>
                      <c:pt idx="203">
                        <c:v>9.3937473044363031</c:v>
                      </c:pt>
                      <c:pt idx="204">
                        <c:v>9.3937473044363031</c:v>
                      </c:pt>
                      <c:pt idx="205">
                        <c:v>9.3937473044363031</c:v>
                      </c:pt>
                      <c:pt idx="206">
                        <c:v>9.3937473044363031</c:v>
                      </c:pt>
                      <c:pt idx="207">
                        <c:v>9.3937473044363031</c:v>
                      </c:pt>
                      <c:pt idx="208">
                        <c:v>9.3937473044363031</c:v>
                      </c:pt>
                      <c:pt idx="209">
                        <c:v>9.3937473044363031</c:v>
                      </c:pt>
                      <c:pt idx="210">
                        <c:v>9.3937473044363031</c:v>
                      </c:pt>
                      <c:pt idx="211">
                        <c:v>9.3937473044363031</c:v>
                      </c:pt>
                      <c:pt idx="212">
                        <c:v>9.3937473044363031</c:v>
                      </c:pt>
                      <c:pt idx="213">
                        <c:v>9.3937473044363031</c:v>
                      </c:pt>
                      <c:pt idx="214">
                        <c:v>9.3937473044363031</c:v>
                      </c:pt>
                      <c:pt idx="215">
                        <c:v>9.3937473044363031</c:v>
                      </c:pt>
                      <c:pt idx="216">
                        <c:v>9.3937473044363031</c:v>
                      </c:pt>
                      <c:pt idx="217">
                        <c:v>9.3937473044363031</c:v>
                      </c:pt>
                      <c:pt idx="218">
                        <c:v>9.3937473044363031</c:v>
                      </c:pt>
                      <c:pt idx="219">
                        <c:v>9.3937473044363031</c:v>
                      </c:pt>
                      <c:pt idx="220">
                        <c:v>9.3937473044363031</c:v>
                      </c:pt>
                      <c:pt idx="221">
                        <c:v>9.3937473044363031</c:v>
                      </c:pt>
                      <c:pt idx="222">
                        <c:v>9.3937473044363031</c:v>
                      </c:pt>
                      <c:pt idx="223">
                        <c:v>9.3937473044363031</c:v>
                      </c:pt>
                      <c:pt idx="224">
                        <c:v>9.3937473044363031</c:v>
                      </c:pt>
                      <c:pt idx="225">
                        <c:v>9.3937473044363031</c:v>
                      </c:pt>
                      <c:pt idx="226">
                        <c:v>9.3937473044363031</c:v>
                      </c:pt>
                      <c:pt idx="227">
                        <c:v>9.3937473044363031</c:v>
                      </c:pt>
                      <c:pt idx="228">
                        <c:v>9.3937473044363031</c:v>
                      </c:pt>
                      <c:pt idx="229">
                        <c:v>9.3937473044363031</c:v>
                      </c:pt>
                      <c:pt idx="230">
                        <c:v>9.3937473044363031</c:v>
                      </c:pt>
                      <c:pt idx="231">
                        <c:v>9.3937473044363031</c:v>
                      </c:pt>
                      <c:pt idx="232">
                        <c:v>9.3937473044363031</c:v>
                      </c:pt>
                      <c:pt idx="233">
                        <c:v>9.3937473044363031</c:v>
                      </c:pt>
                      <c:pt idx="234">
                        <c:v>9.3937473044363031</c:v>
                      </c:pt>
                      <c:pt idx="235">
                        <c:v>9.3937473044363031</c:v>
                      </c:pt>
                      <c:pt idx="236">
                        <c:v>9.3937473044363031</c:v>
                      </c:pt>
                      <c:pt idx="237">
                        <c:v>9.3937473044363031</c:v>
                      </c:pt>
                      <c:pt idx="238">
                        <c:v>9.3937473044363031</c:v>
                      </c:pt>
                      <c:pt idx="239">
                        <c:v>9.3937473044363031</c:v>
                      </c:pt>
                      <c:pt idx="240">
                        <c:v>9.3937473044363031</c:v>
                      </c:pt>
                      <c:pt idx="241">
                        <c:v>9.3937473044363031</c:v>
                      </c:pt>
                      <c:pt idx="242">
                        <c:v>9.3937473044363031</c:v>
                      </c:pt>
                      <c:pt idx="243">
                        <c:v>9.3937473044363031</c:v>
                      </c:pt>
                      <c:pt idx="244">
                        <c:v>9.3937473044363031</c:v>
                      </c:pt>
                      <c:pt idx="245">
                        <c:v>9.3937473044363031</c:v>
                      </c:pt>
                      <c:pt idx="246">
                        <c:v>9.3937473044363031</c:v>
                      </c:pt>
                      <c:pt idx="247">
                        <c:v>9.3937473044363031</c:v>
                      </c:pt>
                      <c:pt idx="248">
                        <c:v>9.3937473044363031</c:v>
                      </c:pt>
                      <c:pt idx="249">
                        <c:v>9.3937473044363031</c:v>
                      </c:pt>
                      <c:pt idx="250">
                        <c:v>9.3937473044363031</c:v>
                      </c:pt>
                      <c:pt idx="251">
                        <c:v>9.3937473044363031</c:v>
                      </c:pt>
                      <c:pt idx="252">
                        <c:v>9.3937473044363031</c:v>
                      </c:pt>
                      <c:pt idx="253">
                        <c:v>9.3937473044363031</c:v>
                      </c:pt>
                      <c:pt idx="254">
                        <c:v>9.3937473044363031</c:v>
                      </c:pt>
                      <c:pt idx="255">
                        <c:v>9.3937473044363031</c:v>
                      </c:pt>
                      <c:pt idx="256">
                        <c:v>9.3937473044363031</c:v>
                      </c:pt>
                      <c:pt idx="257">
                        <c:v>9.3937473044363031</c:v>
                      </c:pt>
                      <c:pt idx="258">
                        <c:v>9.3937473044363031</c:v>
                      </c:pt>
                      <c:pt idx="259">
                        <c:v>9.3937473044363031</c:v>
                      </c:pt>
                      <c:pt idx="260">
                        <c:v>9.3937473044363031</c:v>
                      </c:pt>
                      <c:pt idx="261">
                        <c:v>9.3937473044363031</c:v>
                      </c:pt>
                      <c:pt idx="262">
                        <c:v>9.3937473044363031</c:v>
                      </c:pt>
                      <c:pt idx="263">
                        <c:v>9.3937473044363031</c:v>
                      </c:pt>
                      <c:pt idx="264">
                        <c:v>9.3937473044363031</c:v>
                      </c:pt>
                      <c:pt idx="265">
                        <c:v>9.3937473044363031</c:v>
                      </c:pt>
                      <c:pt idx="266">
                        <c:v>9.3937473044363031</c:v>
                      </c:pt>
                      <c:pt idx="267">
                        <c:v>9.3937473044363031</c:v>
                      </c:pt>
                      <c:pt idx="268">
                        <c:v>9.3937473044363031</c:v>
                      </c:pt>
                      <c:pt idx="269">
                        <c:v>9.3937473044363031</c:v>
                      </c:pt>
                      <c:pt idx="270">
                        <c:v>9.3937473044363031</c:v>
                      </c:pt>
                      <c:pt idx="271">
                        <c:v>9.3937473044363031</c:v>
                      </c:pt>
                      <c:pt idx="272">
                        <c:v>9.3937473044363031</c:v>
                      </c:pt>
                      <c:pt idx="273">
                        <c:v>9.3937473044363031</c:v>
                      </c:pt>
                      <c:pt idx="274">
                        <c:v>9.3937473044363031</c:v>
                      </c:pt>
                      <c:pt idx="275">
                        <c:v>9.3937473044363031</c:v>
                      </c:pt>
                      <c:pt idx="276">
                        <c:v>9.3937473044363031</c:v>
                      </c:pt>
                      <c:pt idx="277">
                        <c:v>9.3937473044363031</c:v>
                      </c:pt>
                      <c:pt idx="278">
                        <c:v>9.3937473044363031</c:v>
                      </c:pt>
                      <c:pt idx="279">
                        <c:v>9.3937473044363031</c:v>
                      </c:pt>
                      <c:pt idx="280">
                        <c:v>9.3937473044363031</c:v>
                      </c:pt>
                      <c:pt idx="281">
                        <c:v>9.3937473044363031</c:v>
                      </c:pt>
                      <c:pt idx="282">
                        <c:v>9.3937473044363031</c:v>
                      </c:pt>
                      <c:pt idx="283">
                        <c:v>9.3937473044363031</c:v>
                      </c:pt>
                      <c:pt idx="284">
                        <c:v>9.3937473044363031</c:v>
                      </c:pt>
                      <c:pt idx="285">
                        <c:v>9.3937473044363031</c:v>
                      </c:pt>
                      <c:pt idx="286">
                        <c:v>9.3937473044363031</c:v>
                      </c:pt>
                      <c:pt idx="287">
                        <c:v>9.3937473044363031</c:v>
                      </c:pt>
                      <c:pt idx="288">
                        <c:v>9.3937473044363031</c:v>
                      </c:pt>
                      <c:pt idx="289">
                        <c:v>9.3937473044363031</c:v>
                      </c:pt>
                      <c:pt idx="290">
                        <c:v>9.3937473044363031</c:v>
                      </c:pt>
                      <c:pt idx="291">
                        <c:v>9.3937473044363031</c:v>
                      </c:pt>
                      <c:pt idx="292">
                        <c:v>9.3937473044363031</c:v>
                      </c:pt>
                      <c:pt idx="293">
                        <c:v>9.3937473044363031</c:v>
                      </c:pt>
                      <c:pt idx="294">
                        <c:v>9.3937473044363031</c:v>
                      </c:pt>
                      <c:pt idx="295">
                        <c:v>9.3937473044363031</c:v>
                      </c:pt>
                      <c:pt idx="296">
                        <c:v>9.3937473044363031</c:v>
                      </c:pt>
                      <c:pt idx="297">
                        <c:v>9.3937473044363031</c:v>
                      </c:pt>
                      <c:pt idx="298">
                        <c:v>9.3937473044363031</c:v>
                      </c:pt>
                      <c:pt idx="299">
                        <c:v>9.3937473044363031</c:v>
                      </c:pt>
                      <c:pt idx="300">
                        <c:v>9.3937473044363031</c:v>
                      </c:pt>
                      <c:pt idx="301">
                        <c:v>9.3937473044363031</c:v>
                      </c:pt>
                      <c:pt idx="302">
                        <c:v>9.3937473044363031</c:v>
                      </c:pt>
                      <c:pt idx="303">
                        <c:v>9.3937473044363031</c:v>
                      </c:pt>
                      <c:pt idx="304">
                        <c:v>9.3937473044363031</c:v>
                      </c:pt>
                      <c:pt idx="305">
                        <c:v>9.3937473044363031</c:v>
                      </c:pt>
                      <c:pt idx="306">
                        <c:v>9.3937473044363031</c:v>
                      </c:pt>
                      <c:pt idx="307">
                        <c:v>9.3937473044363031</c:v>
                      </c:pt>
                      <c:pt idx="308">
                        <c:v>9.3937473044363031</c:v>
                      </c:pt>
                      <c:pt idx="309">
                        <c:v>9.3937473044363031</c:v>
                      </c:pt>
                      <c:pt idx="310">
                        <c:v>9.3937473044363031</c:v>
                      </c:pt>
                      <c:pt idx="311">
                        <c:v>9.3937473044363031</c:v>
                      </c:pt>
                      <c:pt idx="312">
                        <c:v>9.3937473044363031</c:v>
                      </c:pt>
                      <c:pt idx="313">
                        <c:v>9.3937473044363031</c:v>
                      </c:pt>
                      <c:pt idx="314">
                        <c:v>9.3937473044363031</c:v>
                      </c:pt>
                      <c:pt idx="315">
                        <c:v>9.3937473044363031</c:v>
                      </c:pt>
                      <c:pt idx="316">
                        <c:v>9.3937473044363031</c:v>
                      </c:pt>
                      <c:pt idx="317">
                        <c:v>9.3937473044363031</c:v>
                      </c:pt>
                      <c:pt idx="318">
                        <c:v>9.3937473044363031</c:v>
                      </c:pt>
                      <c:pt idx="319">
                        <c:v>9.3937473044363031</c:v>
                      </c:pt>
                      <c:pt idx="320">
                        <c:v>9.3937473044363031</c:v>
                      </c:pt>
                      <c:pt idx="321">
                        <c:v>9.3937473044363031</c:v>
                      </c:pt>
                      <c:pt idx="322">
                        <c:v>9.3937473044363031</c:v>
                      </c:pt>
                      <c:pt idx="323">
                        <c:v>9.3937473044363031</c:v>
                      </c:pt>
                      <c:pt idx="324">
                        <c:v>9.3937473044363031</c:v>
                      </c:pt>
                      <c:pt idx="325">
                        <c:v>9.3937473044363031</c:v>
                      </c:pt>
                      <c:pt idx="326">
                        <c:v>9.3937473044363031</c:v>
                      </c:pt>
                      <c:pt idx="327">
                        <c:v>9.3937473044363031</c:v>
                      </c:pt>
                      <c:pt idx="328">
                        <c:v>9.3937473044363031</c:v>
                      </c:pt>
                      <c:pt idx="329">
                        <c:v>9.3937473044363031</c:v>
                      </c:pt>
                      <c:pt idx="330">
                        <c:v>9.3937473044363031</c:v>
                      </c:pt>
                      <c:pt idx="331">
                        <c:v>9.3937473044363031</c:v>
                      </c:pt>
                      <c:pt idx="332">
                        <c:v>9.3937473044363031</c:v>
                      </c:pt>
                      <c:pt idx="333">
                        <c:v>9.3937473044363031</c:v>
                      </c:pt>
                      <c:pt idx="334">
                        <c:v>9.3937473044363031</c:v>
                      </c:pt>
                      <c:pt idx="335">
                        <c:v>9.3937473044363031</c:v>
                      </c:pt>
                      <c:pt idx="336">
                        <c:v>9.3937473044363031</c:v>
                      </c:pt>
                      <c:pt idx="337">
                        <c:v>9.3937473044363031</c:v>
                      </c:pt>
                      <c:pt idx="338">
                        <c:v>9.3937473044363031</c:v>
                      </c:pt>
                      <c:pt idx="339">
                        <c:v>9.3937473044363031</c:v>
                      </c:pt>
                      <c:pt idx="340">
                        <c:v>9.3937473044363031</c:v>
                      </c:pt>
                      <c:pt idx="341">
                        <c:v>9.3937473044363031</c:v>
                      </c:pt>
                      <c:pt idx="342">
                        <c:v>9.3937473044363031</c:v>
                      </c:pt>
                      <c:pt idx="343">
                        <c:v>9.3937473044363031</c:v>
                      </c:pt>
                      <c:pt idx="344">
                        <c:v>9.3937473044363031</c:v>
                      </c:pt>
                      <c:pt idx="345">
                        <c:v>9.3937473044363031</c:v>
                      </c:pt>
                      <c:pt idx="346">
                        <c:v>9.3937473044363031</c:v>
                      </c:pt>
                      <c:pt idx="347">
                        <c:v>9.3937473044363031</c:v>
                      </c:pt>
                      <c:pt idx="348">
                        <c:v>9.3937473044363031</c:v>
                      </c:pt>
                      <c:pt idx="349">
                        <c:v>9.3937473044363031</c:v>
                      </c:pt>
                      <c:pt idx="350">
                        <c:v>9.3937473044363031</c:v>
                      </c:pt>
                      <c:pt idx="351">
                        <c:v>9.3937473044363031</c:v>
                      </c:pt>
                      <c:pt idx="352">
                        <c:v>9.3937473044363031</c:v>
                      </c:pt>
                      <c:pt idx="353">
                        <c:v>9.3937473044363031</c:v>
                      </c:pt>
                      <c:pt idx="354">
                        <c:v>9.3937473044363031</c:v>
                      </c:pt>
                      <c:pt idx="355">
                        <c:v>9.3937473044363031</c:v>
                      </c:pt>
                      <c:pt idx="356">
                        <c:v>9.3937473044363031</c:v>
                      </c:pt>
                      <c:pt idx="357">
                        <c:v>9.3937473044363031</c:v>
                      </c:pt>
                      <c:pt idx="358">
                        <c:v>9.3937473044363031</c:v>
                      </c:pt>
                      <c:pt idx="359">
                        <c:v>9.3937473044363031</c:v>
                      </c:pt>
                      <c:pt idx="360">
                        <c:v>9.3937473044363031</c:v>
                      </c:pt>
                      <c:pt idx="361">
                        <c:v>9.3937473044363031</c:v>
                      </c:pt>
                      <c:pt idx="362">
                        <c:v>9.3937473044363031</c:v>
                      </c:pt>
                      <c:pt idx="363">
                        <c:v>9.3937473044363031</c:v>
                      </c:pt>
                      <c:pt idx="364">
                        <c:v>9.3937473044363031</c:v>
                      </c:pt>
                      <c:pt idx="365">
                        <c:v>9.3937473044363031</c:v>
                      </c:pt>
                      <c:pt idx="366">
                        <c:v>9.3937473044363031</c:v>
                      </c:pt>
                      <c:pt idx="367">
                        <c:v>9.3937473044363031</c:v>
                      </c:pt>
                      <c:pt idx="368">
                        <c:v>9.3937473044363031</c:v>
                      </c:pt>
                      <c:pt idx="369">
                        <c:v>9.3937473044363031</c:v>
                      </c:pt>
                      <c:pt idx="370">
                        <c:v>9.3937473044363031</c:v>
                      </c:pt>
                      <c:pt idx="371">
                        <c:v>9.3937473044363031</c:v>
                      </c:pt>
                      <c:pt idx="372">
                        <c:v>9.3937473044363031</c:v>
                      </c:pt>
                      <c:pt idx="373">
                        <c:v>9.3937473044363031</c:v>
                      </c:pt>
                      <c:pt idx="374">
                        <c:v>9.3937473044363031</c:v>
                      </c:pt>
                      <c:pt idx="375">
                        <c:v>9.3937473044363031</c:v>
                      </c:pt>
                      <c:pt idx="376">
                        <c:v>9.3937473044363031</c:v>
                      </c:pt>
                      <c:pt idx="377">
                        <c:v>9.3937473044363031</c:v>
                      </c:pt>
                      <c:pt idx="378">
                        <c:v>9.3937473044363031</c:v>
                      </c:pt>
                      <c:pt idx="379">
                        <c:v>9.3937473044363031</c:v>
                      </c:pt>
                      <c:pt idx="380">
                        <c:v>9.3937473044363031</c:v>
                      </c:pt>
                      <c:pt idx="381">
                        <c:v>9.3937473044363031</c:v>
                      </c:pt>
                      <c:pt idx="382">
                        <c:v>9.3937473044363031</c:v>
                      </c:pt>
                      <c:pt idx="383">
                        <c:v>9.3937473044363031</c:v>
                      </c:pt>
                      <c:pt idx="384">
                        <c:v>9.3937473044363031</c:v>
                      </c:pt>
                      <c:pt idx="385">
                        <c:v>9.3937473044363031</c:v>
                      </c:pt>
                      <c:pt idx="386">
                        <c:v>9.3937473044363031</c:v>
                      </c:pt>
                      <c:pt idx="387">
                        <c:v>9.3937473044363031</c:v>
                      </c:pt>
                      <c:pt idx="388">
                        <c:v>9.3937473044363031</c:v>
                      </c:pt>
                      <c:pt idx="389">
                        <c:v>9.3937473044363031</c:v>
                      </c:pt>
                      <c:pt idx="390">
                        <c:v>9.3937473044363031</c:v>
                      </c:pt>
                      <c:pt idx="391">
                        <c:v>9.3937473044363031</c:v>
                      </c:pt>
                      <c:pt idx="392">
                        <c:v>9.3937473044363031</c:v>
                      </c:pt>
                      <c:pt idx="393">
                        <c:v>9.3937473044363031</c:v>
                      </c:pt>
                      <c:pt idx="394">
                        <c:v>9.3937473044363031</c:v>
                      </c:pt>
                      <c:pt idx="395">
                        <c:v>9.3937473044363031</c:v>
                      </c:pt>
                      <c:pt idx="396">
                        <c:v>9.3937473044363031</c:v>
                      </c:pt>
                      <c:pt idx="397">
                        <c:v>9.3937473044363031</c:v>
                      </c:pt>
                      <c:pt idx="398">
                        <c:v>9.3937473044363031</c:v>
                      </c:pt>
                      <c:pt idx="399">
                        <c:v>9.3937473044363031</c:v>
                      </c:pt>
                      <c:pt idx="400">
                        <c:v>9.3937473044363031</c:v>
                      </c:pt>
                      <c:pt idx="401">
                        <c:v>9.3937473044363031</c:v>
                      </c:pt>
                      <c:pt idx="402">
                        <c:v>9.3937473044363031</c:v>
                      </c:pt>
                      <c:pt idx="403">
                        <c:v>9.3937473044363031</c:v>
                      </c:pt>
                      <c:pt idx="404">
                        <c:v>9.3937473044363031</c:v>
                      </c:pt>
                      <c:pt idx="405">
                        <c:v>9.3937473044363031</c:v>
                      </c:pt>
                      <c:pt idx="406">
                        <c:v>9.3937473044363031</c:v>
                      </c:pt>
                      <c:pt idx="407">
                        <c:v>9.3937473044363031</c:v>
                      </c:pt>
                      <c:pt idx="408">
                        <c:v>9.3937473044363031</c:v>
                      </c:pt>
                      <c:pt idx="409">
                        <c:v>9.3937473044363031</c:v>
                      </c:pt>
                      <c:pt idx="410">
                        <c:v>9.3937473044363031</c:v>
                      </c:pt>
                      <c:pt idx="411">
                        <c:v>9.3937473044363031</c:v>
                      </c:pt>
                      <c:pt idx="412">
                        <c:v>9.3937473044363031</c:v>
                      </c:pt>
                      <c:pt idx="413">
                        <c:v>9.3937473044363031</c:v>
                      </c:pt>
                      <c:pt idx="414">
                        <c:v>9.3937473044363031</c:v>
                      </c:pt>
                      <c:pt idx="415">
                        <c:v>9.3937473044363031</c:v>
                      </c:pt>
                      <c:pt idx="416">
                        <c:v>9.3937473044363031</c:v>
                      </c:pt>
                      <c:pt idx="417">
                        <c:v>9.3937473044363031</c:v>
                      </c:pt>
                      <c:pt idx="418">
                        <c:v>9.3937473044363031</c:v>
                      </c:pt>
                      <c:pt idx="419">
                        <c:v>9.3937473044363031</c:v>
                      </c:pt>
                      <c:pt idx="420">
                        <c:v>9.3937473044363031</c:v>
                      </c:pt>
                      <c:pt idx="421">
                        <c:v>9.3937473044363031</c:v>
                      </c:pt>
                      <c:pt idx="422">
                        <c:v>9.3937473044363031</c:v>
                      </c:pt>
                      <c:pt idx="423">
                        <c:v>9.3937473044363031</c:v>
                      </c:pt>
                      <c:pt idx="424">
                        <c:v>9.3937473044363031</c:v>
                      </c:pt>
                      <c:pt idx="425">
                        <c:v>9.3937473044363031</c:v>
                      </c:pt>
                      <c:pt idx="426">
                        <c:v>9.3937473044363031</c:v>
                      </c:pt>
                      <c:pt idx="427">
                        <c:v>9.3937473044363031</c:v>
                      </c:pt>
                      <c:pt idx="428">
                        <c:v>9.3937473044363031</c:v>
                      </c:pt>
                      <c:pt idx="429">
                        <c:v>9.3937473044363031</c:v>
                      </c:pt>
                      <c:pt idx="430">
                        <c:v>9.3937473044363031</c:v>
                      </c:pt>
                      <c:pt idx="431">
                        <c:v>9.3937473044363031</c:v>
                      </c:pt>
                      <c:pt idx="432">
                        <c:v>9.3937473044363031</c:v>
                      </c:pt>
                      <c:pt idx="433">
                        <c:v>9.3937473044363031</c:v>
                      </c:pt>
                      <c:pt idx="434">
                        <c:v>9.3937473044363031</c:v>
                      </c:pt>
                      <c:pt idx="435">
                        <c:v>9.3937473044363031</c:v>
                      </c:pt>
                      <c:pt idx="436">
                        <c:v>9.3937473044363031</c:v>
                      </c:pt>
                      <c:pt idx="437">
                        <c:v>9.3937473044363031</c:v>
                      </c:pt>
                      <c:pt idx="438">
                        <c:v>9.3937473044363031</c:v>
                      </c:pt>
                      <c:pt idx="439">
                        <c:v>9.3937473044363031</c:v>
                      </c:pt>
                      <c:pt idx="440">
                        <c:v>9.3937473044363031</c:v>
                      </c:pt>
                      <c:pt idx="441">
                        <c:v>9.3937473044363031</c:v>
                      </c:pt>
                      <c:pt idx="442">
                        <c:v>9.3937473044363031</c:v>
                      </c:pt>
                      <c:pt idx="443">
                        <c:v>9.3937473044363031</c:v>
                      </c:pt>
                      <c:pt idx="444">
                        <c:v>9.3937473044363031</c:v>
                      </c:pt>
                      <c:pt idx="445">
                        <c:v>9.3937473044363031</c:v>
                      </c:pt>
                      <c:pt idx="446">
                        <c:v>9.3937473044363031</c:v>
                      </c:pt>
                      <c:pt idx="447">
                        <c:v>9.3937473044363031</c:v>
                      </c:pt>
                      <c:pt idx="448">
                        <c:v>9.3937473044363031</c:v>
                      </c:pt>
                      <c:pt idx="449">
                        <c:v>9.3937473044363031</c:v>
                      </c:pt>
                      <c:pt idx="450">
                        <c:v>9.3937473044363031</c:v>
                      </c:pt>
                      <c:pt idx="451">
                        <c:v>9.3937473044363031</c:v>
                      </c:pt>
                      <c:pt idx="452">
                        <c:v>9.3937473044363031</c:v>
                      </c:pt>
                      <c:pt idx="453">
                        <c:v>9.3937473044363031</c:v>
                      </c:pt>
                      <c:pt idx="454">
                        <c:v>9.3937473044363031</c:v>
                      </c:pt>
                      <c:pt idx="455">
                        <c:v>9.3937473044363031</c:v>
                      </c:pt>
                      <c:pt idx="456">
                        <c:v>9.3937473044363031</c:v>
                      </c:pt>
                      <c:pt idx="457">
                        <c:v>9.3937473044363031</c:v>
                      </c:pt>
                      <c:pt idx="458">
                        <c:v>9.3937473044363031</c:v>
                      </c:pt>
                      <c:pt idx="459">
                        <c:v>9.3937473044363031</c:v>
                      </c:pt>
                      <c:pt idx="460">
                        <c:v>9.3937473044363031</c:v>
                      </c:pt>
                      <c:pt idx="461">
                        <c:v>9.3937473044363031</c:v>
                      </c:pt>
                      <c:pt idx="462">
                        <c:v>9.3937473044363031</c:v>
                      </c:pt>
                      <c:pt idx="463">
                        <c:v>9.3937473044363031</c:v>
                      </c:pt>
                      <c:pt idx="464">
                        <c:v>9.3937473044363031</c:v>
                      </c:pt>
                      <c:pt idx="465">
                        <c:v>9.3937473044363031</c:v>
                      </c:pt>
                      <c:pt idx="466">
                        <c:v>9.3937473044363031</c:v>
                      </c:pt>
                      <c:pt idx="467">
                        <c:v>9.3937473044363031</c:v>
                      </c:pt>
                      <c:pt idx="468">
                        <c:v>9.3937473044363031</c:v>
                      </c:pt>
                      <c:pt idx="469">
                        <c:v>9.3937473044363031</c:v>
                      </c:pt>
                      <c:pt idx="470">
                        <c:v>9.3937473044363031</c:v>
                      </c:pt>
                      <c:pt idx="471">
                        <c:v>9.3937473044363031</c:v>
                      </c:pt>
                      <c:pt idx="472">
                        <c:v>9.3937473044363031</c:v>
                      </c:pt>
                      <c:pt idx="473">
                        <c:v>9.3937473044363031</c:v>
                      </c:pt>
                      <c:pt idx="474">
                        <c:v>9.3937473044363031</c:v>
                      </c:pt>
                      <c:pt idx="475">
                        <c:v>9.3937473044363031</c:v>
                      </c:pt>
                      <c:pt idx="476">
                        <c:v>9.3937473044363031</c:v>
                      </c:pt>
                      <c:pt idx="477">
                        <c:v>9.3937473044363031</c:v>
                      </c:pt>
                      <c:pt idx="478">
                        <c:v>9.3937473044363031</c:v>
                      </c:pt>
                      <c:pt idx="479">
                        <c:v>9.3937473044363031</c:v>
                      </c:pt>
                      <c:pt idx="480">
                        <c:v>9.3937473044363031</c:v>
                      </c:pt>
                      <c:pt idx="481">
                        <c:v>9.3937473044363031</c:v>
                      </c:pt>
                      <c:pt idx="482">
                        <c:v>9.3937473044363031</c:v>
                      </c:pt>
                      <c:pt idx="483">
                        <c:v>9.3937473044363031</c:v>
                      </c:pt>
                      <c:pt idx="484">
                        <c:v>9.3937473044363031</c:v>
                      </c:pt>
                      <c:pt idx="485">
                        <c:v>9.3937473044363031</c:v>
                      </c:pt>
                      <c:pt idx="486">
                        <c:v>9.3937473044363031</c:v>
                      </c:pt>
                      <c:pt idx="487">
                        <c:v>9.3937473044363031</c:v>
                      </c:pt>
                      <c:pt idx="488">
                        <c:v>9.3937473044363031</c:v>
                      </c:pt>
                      <c:pt idx="489">
                        <c:v>9.3937473044363031</c:v>
                      </c:pt>
                      <c:pt idx="490">
                        <c:v>9.3937473044363031</c:v>
                      </c:pt>
                      <c:pt idx="491">
                        <c:v>9.3937473044363031</c:v>
                      </c:pt>
                      <c:pt idx="492">
                        <c:v>9.3937473044363031</c:v>
                      </c:pt>
                      <c:pt idx="493">
                        <c:v>9.3937473044363031</c:v>
                      </c:pt>
                      <c:pt idx="494">
                        <c:v>9.3937473044363031</c:v>
                      </c:pt>
                      <c:pt idx="495">
                        <c:v>9.3937473044363031</c:v>
                      </c:pt>
                      <c:pt idx="496">
                        <c:v>9.3937473044363031</c:v>
                      </c:pt>
                      <c:pt idx="497">
                        <c:v>9.3937473044363031</c:v>
                      </c:pt>
                      <c:pt idx="498">
                        <c:v>9.3937473044363031</c:v>
                      </c:pt>
                      <c:pt idx="499">
                        <c:v>9.3937473044363031</c:v>
                      </c:pt>
                      <c:pt idx="500">
                        <c:v>9.3937473044363031</c:v>
                      </c:pt>
                      <c:pt idx="501">
                        <c:v>9.3937473044363031</c:v>
                      </c:pt>
                      <c:pt idx="502">
                        <c:v>9.3937473044363031</c:v>
                      </c:pt>
                      <c:pt idx="503">
                        <c:v>9.3937473044363031</c:v>
                      </c:pt>
                      <c:pt idx="504">
                        <c:v>9.3937473044363031</c:v>
                      </c:pt>
                      <c:pt idx="505">
                        <c:v>9.3937473044363031</c:v>
                      </c:pt>
                      <c:pt idx="506">
                        <c:v>9.3937473044363031</c:v>
                      </c:pt>
                      <c:pt idx="507">
                        <c:v>9.3937473044363031</c:v>
                      </c:pt>
                      <c:pt idx="508">
                        <c:v>9.3937473044363031</c:v>
                      </c:pt>
                      <c:pt idx="509">
                        <c:v>9.3937473044363031</c:v>
                      </c:pt>
                      <c:pt idx="510">
                        <c:v>9.3937473044363031</c:v>
                      </c:pt>
                      <c:pt idx="511">
                        <c:v>9.3937473044363031</c:v>
                      </c:pt>
                      <c:pt idx="512">
                        <c:v>9.3937473044363031</c:v>
                      </c:pt>
                      <c:pt idx="513">
                        <c:v>9.3937473044363031</c:v>
                      </c:pt>
                      <c:pt idx="514">
                        <c:v>9.3937473044363031</c:v>
                      </c:pt>
                      <c:pt idx="515">
                        <c:v>9.3937473044363031</c:v>
                      </c:pt>
                      <c:pt idx="516">
                        <c:v>9.3937473044363031</c:v>
                      </c:pt>
                      <c:pt idx="517">
                        <c:v>9.3937473044363031</c:v>
                      </c:pt>
                      <c:pt idx="518">
                        <c:v>9.3937473044363031</c:v>
                      </c:pt>
                      <c:pt idx="519">
                        <c:v>9.3937473044363031</c:v>
                      </c:pt>
                      <c:pt idx="520">
                        <c:v>9.3937473044363031</c:v>
                      </c:pt>
                      <c:pt idx="521">
                        <c:v>9.3937473044363031</c:v>
                      </c:pt>
                      <c:pt idx="522">
                        <c:v>9.3937473044363031</c:v>
                      </c:pt>
                      <c:pt idx="523">
                        <c:v>9.3937473044363031</c:v>
                      </c:pt>
                      <c:pt idx="524">
                        <c:v>9.3937473044363031</c:v>
                      </c:pt>
                      <c:pt idx="525">
                        <c:v>9.3937473044363031</c:v>
                      </c:pt>
                      <c:pt idx="526">
                        <c:v>9.3937473044363031</c:v>
                      </c:pt>
                      <c:pt idx="527">
                        <c:v>9.3937473044363031</c:v>
                      </c:pt>
                      <c:pt idx="528">
                        <c:v>9.3937473044363031</c:v>
                      </c:pt>
                      <c:pt idx="529">
                        <c:v>9.3937473044363031</c:v>
                      </c:pt>
                      <c:pt idx="530">
                        <c:v>9.3937473044363031</c:v>
                      </c:pt>
                      <c:pt idx="531">
                        <c:v>9.3937473044363031</c:v>
                      </c:pt>
                      <c:pt idx="532">
                        <c:v>9.3937473044363031</c:v>
                      </c:pt>
                      <c:pt idx="533">
                        <c:v>9.3937473044363031</c:v>
                      </c:pt>
                      <c:pt idx="534">
                        <c:v>9.3937473044363031</c:v>
                      </c:pt>
                      <c:pt idx="535">
                        <c:v>9.3937473044363031</c:v>
                      </c:pt>
                      <c:pt idx="536">
                        <c:v>9.3937473044363031</c:v>
                      </c:pt>
                      <c:pt idx="537">
                        <c:v>9.3937473044363031</c:v>
                      </c:pt>
                      <c:pt idx="538">
                        <c:v>9.3937473044363031</c:v>
                      </c:pt>
                      <c:pt idx="539">
                        <c:v>9.3937473044363031</c:v>
                      </c:pt>
                      <c:pt idx="540">
                        <c:v>9.3937473044363031</c:v>
                      </c:pt>
                      <c:pt idx="541">
                        <c:v>9.3937473044363031</c:v>
                      </c:pt>
                      <c:pt idx="542">
                        <c:v>9.3937473044363031</c:v>
                      </c:pt>
                      <c:pt idx="543">
                        <c:v>9.3937473044363031</c:v>
                      </c:pt>
                      <c:pt idx="544">
                        <c:v>9.3937473044363031</c:v>
                      </c:pt>
                      <c:pt idx="545">
                        <c:v>9.3937473044363031</c:v>
                      </c:pt>
                      <c:pt idx="546">
                        <c:v>9.3937473044363031</c:v>
                      </c:pt>
                      <c:pt idx="547">
                        <c:v>9.3937473044363031</c:v>
                      </c:pt>
                      <c:pt idx="548">
                        <c:v>9.3937473044363031</c:v>
                      </c:pt>
                      <c:pt idx="549">
                        <c:v>9.3937473044363031</c:v>
                      </c:pt>
                      <c:pt idx="550">
                        <c:v>9.3937473044363031</c:v>
                      </c:pt>
                      <c:pt idx="551">
                        <c:v>9.3937473044363031</c:v>
                      </c:pt>
                      <c:pt idx="552">
                        <c:v>9.3937473044363031</c:v>
                      </c:pt>
                      <c:pt idx="553">
                        <c:v>9.3937473044363031</c:v>
                      </c:pt>
                      <c:pt idx="554">
                        <c:v>9.3937473044363031</c:v>
                      </c:pt>
                      <c:pt idx="555">
                        <c:v>9.3937473044363031</c:v>
                      </c:pt>
                      <c:pt idx="556">
                        <c:v>9.3937473044363031</c:v>
                      </c:pt>
                      <c:pt idx="557">
                        <c:v>9.3937473044363031</c:v>
                      </c:pt>
                      <c:pt idx="558">
                        <c:v>9.3937473044363031</c:v>
                      </c:pt>
                      <c:pt idx="559">
                        <c:v>9.3937473044363031</c:v>
                      </c:pt>
                      <c:pt idx="560">
                        <c:v>9.3937473044363031</c:v>
                      </c:pt>
                      <c:pt idx="561">
                        <c:v>9.3937473044363031</c:v>
                      </c:pt>
                      <c:pt idx="562">
                        <c:v>9.3937473044363031</c:v>
                      </c:pt>
                      <c:pt idx="563">
                        <c:v>9.3937473044363031</c:v>
                      </c:pt>
                      <c:pt idx="564">
                        <c:v>9.3937473044363031</c:v>
                      </c:pt>
                      <c:pt idx="565">
                        <c:v>9.3937473044363031</c:v>
                      </c:pt>
                      <c:pt idx="566">
                        <c:v>9.3937473044363031</c:v>
                      </c:pt>
                      <c:pt idx="567">
                        <c:v>9.3937473044363031</c:v>
                      </c:pt>
                      <c:pt idx="568">
                        <c:v>9.3937473044363031</c:v>
                      </c:pt>
                      <c:pt idx="569">
                        <c:v>9.3937473044363031</c:v>
                      </c:pt>
                      <c:pt idx="570">
                        <c:v>9.3937473044363031</c:v>
                      </c:pt>
                      <c:pt idx="571">
                        <c:v>9.3937473044363031</c:v>
                      </c:pt>
                      <c:pt idx="572">
                        <c:v>9.3937473044363031</c:v>
                      </c:pt>
                      <c:pt idx="573">
                        <c:v>9.3937473044363031</c:v>
                      </c:pt>
                      <c:pt idx="574">
                        <c:v>9.3937473044363031</c:v>
                      </c:pt>
                      <c:pt idx="575">
                        <c:v>9.3937473044363031</c:v>
                      </c:pt>
                      <c:pt idx="576">
                        <c:v>9.3937473044363031</c:v>
                      </c:pt>
                      <c:pt idx="577">
                        <c:v>9.3937473044363031</c:v>
                      </c:pt>
                      <c:pt idx="578">
                        <c:v>9.3937473044363031</c:v>
                      </c:pt>
                      <c:pt idx="579">
                        <c:v>9.3937473044363031</c:v>
                      </c:pt>
                      <c:pt idx="580">
                        <c:v>9.3937473044363031</c:v>
                      </c:pt>
                      <c:pt idx="581">
                        <c:v>9.3937473044363031</c:v>
                      </c:pt>
                      <c:pt idx="582">
                        <c:v>9.3937473044363031</c:v>
                      </c:pt>
                      <c:pt idx="583">
                        <c:v>9.3937473044363031</c:v>
                      </c:pt>
                      <c:pt idx="584">
                        <c:v>9.3937473044363031</c:v>
                      </c:pt>
                      <c:pt idx="585">
                        <c:v>9.3937473044363031</c:v>
                      </c:pt>
                      <c:pt idx="586">
                        <c:v>9.3937473044363031</c:v>
                      </c:pt>
                      <c:pt idx="587">
                        <c:v>9.3937473044363031</c:v>
                      </c:pt>
                      <c:pt idx="588">
                        <c:v>9.3937473044363031</c:v>
                      </c:pt>
                      <c:pt idx="589">
                        <c:v>9.3937473044363031</c:v>
                      </c:pt>
                      <c:pt idx="590">
                        <c:v>9.3937473044363031</c:v>
                      </c:pt>
                      <c:pt idx="591">
                        <c:v>9.3937473044363031</c:v>
                      </c:pt>
                      <c:pt idx="592">
                        <c:v>9.3937473044363031</c:v>
                      </c:pt>
                      <c:pt idx="593">
                        <c:v>9.3937473044363031</c:v>
                      </c:pt>
                      <c:pt idx="594">
                        <c:v>9.3937473044363031</c:v>
                      </c:pt>
                      <c:pt idx="595">
                        <c:v>9.3937473044363031</c:v>
                      </c:pt>
                      <c:pt idx="596">
                        <c:v>9.3937473044363031</c:v>
                      </c:pt>
                      <c:pt idx="597">
                        <c:v>9.3937473044363031</c:v>
                      </c:pt>
                      <c:pt idx="598">
                        <c:v>9.3937473044363031</c:v>
                      </c:pt>
                      <c:pt idx="599">
                        <c:v>9.3937473044363031</c:v>
                      </c:pt>
                      <c:pt idx="600">
                        <c:v>9.3937473044363031</c:v>
                      </c:pt>
                      <c:pt idx="601">
                        <c:v>9.3937473044363031</c:v>
                      </c:pt>
                      <c:pt idx="602">
                        <c:v>9.3937473044363031</c:v>
                      </c:pt>
                      <c:pt idx="603">
                        <c:v>9.3937473044363031</c:v>
                      </c:pt>
                      <c:pt idx="604">
                        <c:v>9.3937473044363031</c:v>
                      </c:pt>
                      <c:pt idx="605">
                        <c:v>9.3937473044363031</c:v>
                      </c:pt>
                      <c:pt idx="606">
                        <c:v>9.3937473044363031</c:v>
                      </c:pt>
                      <c:pt idx="607">
                        <c:v>9.3937473044363031</c:v>
                      </c:pt>
                      <c:pt idx="608">
                        <c:v>9.3937473044363031</c:v>
                      </c:pt>
                      <c:pt idx="609">
                        <c:v>9.3937473044363031</c:v>
                      </c:pt>
                      <c:pt idx="610">
                        <c:v>9.3937473044363031</c:v>
                      </c:pt>
                      <c:pt idx="611">
                        <c:v>9.3937473044363031</c:v>
                      </c:pt>
                      <c:pt idx="612">
                        <c:v>9.3937473044363031</c:v>
                      </c:pt>
                      <c:pt idx="613">
                        <c:v>9.3937473044363031</c:v>
                      </c:pt>
                      <c:pt idx="614">
                        <c:v>9.3937473044363031</c:v>
                      </c:pt>
                      <c:pt idx="615">
                        <c:v>9.3937473044363031</c:v>
                      </c:pt>
                      <c:pt idx="616">
                        <c:v>9.3937473044363031</c:v>
                      </c:pt>
                      <c:pt idx="617">
                        <c:v>9.3937473044363031</c:v>
                      </c:pt>
                      <c:pt idx="618">
                        <c:v>9.3937473044363031</c:v>
                      </c:pt>
                      <c:pt idx="619">
                        <c:v>9.3937473044363031</c:v>
                      </c:pt>
                      <c:pt idx="620">
                        <c:v>9.3937473044363031</c:v>
                      </c:pt>
                      <c:pt idx="621">
                        <c:v>9.3937473044363031</c:v>
                      </c:pt>
                      <c:pt idx="622">
                        <c:v>9.3937473044363031</c:v>
                      </c:pt>
                      <c:pt idx="623">
                        <c:v>9.3937473044363031</c:v>
                      </c:pt>
                      <c:pt idx="624">
                        <c:v>9.3937473044363031</c:v>
                      </c:pt>
                      <c:pt idx="625">
                        <c:v>9.3937473044363031</c:v>
                      </c:pt>
                      <c:pt idx="626">
                        <c:v>9.3937473044363031</c:v>
                      </c:pt>
                      <c:pt idx="627">
                        <c:v>9.3937473044363031</c:v>
                      </c:pt>
                      <c:pt idx="628">
                        <c:v>9.3937473044363031</c:v>
                      </c:pt>
                      <c:pt idx="629">
                        <c:v>9.3937473044363031</c:v>
                      </c:pt>
                      <c:pt idx="630">
                        <c:v>9.3937473044363031</c:v>
                      </c:pt>
                      <c:pt idx="631">
                        <c:v>9.3937473044363031</c:v>
                      </c:pt>
                      <c:pt idx="632">
                        <c:v>9.3937473044363031</c:v>
                      </c:pt>
                      <c:pt idx="633">
                        <c:v>9.3937473044363031</c:v>
                      </c:pt>
                      <c:pt idx="634">
                        <c:v>9.3937473044363031</c:v>
                      </c:pt>
                      <c:pt idx="635">
                        <c:v>9.3937473044363031</c:v>
                      </c:pt>
                      <c:pt idx="636">
                        <c:v>9.3937473044363031</c:v>
                      </c:pt>
                      <c:pt idx="637">
                        <c:v>9.3937473044363031</c:v>
                      </c:pt>
                      <c:pt idx="638">
                        <c:v>9.3937473044363031</c:v>
                      </c:pt>
                      <c:pt idx="639">
                        <c:v>9.3937473044363031</c:v>
                      </c:pt>
                      <c:pt idx="640">
                        <c:v>9.3937473044363031</c:v>
                      </c:pt>
                      <c:pt idx="641">
                        <c:v>9.3937473044363031</c:v>
                      </c:pt>
                      <c:pt idx="642">
                        <c:v>9.3937473044363031</c:v>
                      </c:pt>
                      <c:pt idx="643">
                        <c:v>9.3937473044363031</c:v>
                      </c:pt>
                      <c:pt idx="644">
                        <c:v>9.3937473044363031</c:v>
                      </c:pt>
                      <c:pt idx="645">
                        <c:v>9.3937473044363031</c:v>
                      </c:pt>
                      <c:pt idx="646">
                        <c:v>9.3937473044363031</c:v>
                      </c:pt>
                      <c:pt idx="647">
                        <c:v>9.3937473044363031</c:v>
                      </c:pt>
                      <c:pt idx="648">
                        <c:v>9.3937473044363031</c:v>
                      </c:pt>
                      <c:pt idx="649">
                        <c:v>9.3937473044363031</c:v>
                      </c:pt>
                      <c:pt idx="650">
                        <c:v>9.3937473044363031</c:v>
                      </c:pt>
                      <c:pt idx="651">
                        <c:v>9.3937473044363031</c:v>
                      </c:pt>
                      <c:pt idx="652">
                        <c:v>9.3937473044363031</c:v>
                      </c:pt>
                      <c:pt idx="653">
                        <c:v>9.3937473044363031</c:v>
                      </c:pt>
                      <c:pt idx="654">
                        <c:v>9.3937473044363031</c:v>
                      </c:pt>
                      <c:pt idx="655">
                        <c:v>9.3937473044363031</c:v>
                      </c:pt>
                      <c:pt idx="656">
                        <c:v>9.3937473044363031</c:v>
                      </c:pt>
                      <c:pt idx="657">
                        <c:v>9.3937473044363031</c:v>
                      </c:pt>
                      <c:pt idx="658">
                        <c:v>9.3937473044363031</c:v>
                      </c:pt>
                      <c:pt idx="659">
                        <c:v>9.3937473044363031</c:v>
                      </c:pt>
                      <c:pt idx="660">
                        <c:v>9.3937473044363031</c:v>
                      </c:pt>
                      <c:pt idx="661">
                        <c:v>9.3937473044363031</c:v>
                      </c:pt>
                      <c:pt idx="662">
                        <c:v>9.3937473044363031</c:v>
                      </c:pt>
                      <c:pt idx="663">
                        <c:v>9.3937473044363031</c:v>
                      </c:pt>
                      <c:pt idx="664">
                        <c:v>9.3937473044363031</c:v>
                      </c:pt>
                      <c:pt idx="665">
                        <c:v>9.3937473044363031</c:v>
                      </c:pt>
                      <c:pt idx="666">
                        <c:v>9.3937473044363031</c:v>
                      </c:pt>
                      <c:pt idx="667">
                        <c:v>9.3937473044363031</c:v>
                      </c:pt>
                      <c:pt idx="668">
                        <c:v>9.3937473044363031</c:v>
                      </c:pt>
                      <c:pt idx="669">
                        <c:v>9.3937473044363031</c:v>
                      </c:pt>
                      <c:pt idx="670">
                        <c:v>9.3937473044363031</c:v>
                      </c:pt>
                      <c:pt idx="671">
                        <c:v>9.3937473044363031</c:v>
                      </c:pt>
                      <c:pt idx="672">
                        <c:v>9.3937473044363031</c:v>
                      </c:pt>
                      <c:pt idx="673">
                        <c:v>9.3937473044363031</c:v>
                      </c:pt>
                      <c:pt idx="674">
                        <c:v>9.3937473044363031</c:v>
                      </c:pt>
                      <c:pt idx="675">
                        <c:v>9.3937473044363031</c:v>
                      </c:pt>
                      <c:pt idx="676">
                        <c:v>9.3937473044363031</c:v>
                      </c:pt>
                      <c:pt idx="677">
                        <c:v>9.3937473044363031</c:v>
                      </c:pt>
                      <c:pt idx="678">
                        <c:v>9.3937473044363031</c:v>
                      </c:pt>
                      <c:pt idx="679">
                        <c:v>9.3937473044363031</c:v>
                      </c:pt>
                      <c:pt idx="680">
                        <c:v>9.3937473044363031</c:v>
                      </c:pt>
                      <c:pt idx="681">
                        <c:v>9.3937473044363031</c:v>
                      </c:pt>
                      <c:pt idx="682">
                        <c:v>9.3937473044363031</c:v>
                      </c:pt>
                      <c:pt idx="683">
                        <c:v>9.3937473044363031</c:v>
                      </c:pt>
                      <c:pt idx="684">
                        <c:v>9.3937473044363031</c:v>
                      </c:pt>
                      <c:pt idx="685">
                        <c:v>9.3937473044363031</c:v>
                      </c:pt>
                      <c:pt idx="686">
                        <c:v>9.3937473044363031</c:v>
                      </c:pt>
                      <c:pt idx="687">
                        <c:v>9.3937473044363031</c:v>
                      </c:pt>
                      <c:pt idx="688">
                        <c:v>9.3937473044363031</c:v>
                      </c:pt>
                      <c:pt idx="689">
                        <c:v>9.3937473044363031</c:v>
                      </c:pt>
                      <c:pt idx="690">
                        <c:v>9.3937473044363031</c:v>
                      </c:pt>
                      <c:pt idx="691">
                        <c:v>9.3937473044363031</c:v>
                      </c:pt>
                      <c:pt idx="692">
                        <c:v>9.3937473044363031</c:v>
                      </c:pt>
                      <c:pt idx="693">
                        <c:v>9.3937473044363031</c:v>
                      </c:pt>
                      <c:pt idx="694">
                        <c:v>9.3937473044363031</c:v>
                      </c:pt>
                      <c:pt idx="695">
                        <c:v>9.3937473044363031</c:v>
                      </c:pt>
                      <c:pt idx="696">
                        <c:v>9.3937473044363031</c:v>
                      </c:pt>
                      <c:pt idx="697">
                        <c:v>9.3937473044363031</c:v>
                      </c:pt>
                      <c:pt idx="698">
                        <c:v>9.3937473044363031</c:v>
                      </c:pt>
                      <c:pt idx="699">
                        <c:v>9.3937473044363031</c:v>
                      </c:pt>
                      <c:pt idx="700">
                        <c:v>9.3937473044363031</c:v>
                      </c:pt>
                      <c:pt idx="701">
                        <c:v>9.3937473044363031</c:v>
                      </c:pt>
                      <c:pt idx="702">
                        <c:v>9.3937473044363031</c:v>
                      </c:pt>
                      <c:pt idx="703">
                        <c:v>9.3937473044363031</c:v>
                      </c:pt>
                      <c:pt idx="704">
                        <c:v>9.3937473044363031</c:v>
                      </c:pt>
                      <c:pt idx="705">
                        <c:v>9.3937473044363031</c:v>
                      </c:pt>
                      <c:pt idx="706">
                        <c:v>9.3937473044363031</c:v>
                      </c:pt>
                      <c:pt idx="707">
                        <c:v>9.3937473044363031</c:v>
                      </c:pt>
                      <c:pt idx="708">
                        <c:v>9.3937473044363031</c:v>
                      </c:pt>
                      <c:pt idx="709">
                        <c:v>9.3937473044363031</c:v>
                      </c:pt>
                      <c:pt idx="710">
                        <c:v>9.3937473044363031</c:v>
                      </c:pt>
                      <c:pt idx="711">
                        <c:v>9.3937473044363031</c:v>
                      </c:pt>
                      <c:pt idx="712">
                        <c:v>9.3937473044363031</c:v>
                      </c:pt>
                      <c:pt idx="713">
                        <c:v>9.3937473044363031</c:v>
                      </c:pt>
                      <c:pt idx="714">
                        <c:v>9.3937473044363031</c:v>
                      </c:pt>
                      <c:pt idx="715">
                        <c:v>9.3937473044363031</c:v>
                      </c:pt>
                      <c:pt idx="716">
                        <c:v>9.3937473044363031</c:v>
                      </c:pt>
                      <c:pt idx="717">
                        <c:v>9.3937473044363031</c:v>
                      </c:pt>
                      <c:pt idx="718">
                        <c:v>9.3937473044363031</c:v>
                      </c:pt>
                      <c:pt idx="719">
                        <c:v>9.3937473044363031</c:v>
                      </c:pt>
                      <c:pt idx="720">
                        <c:v>9.3937473044363031</c:v>
                      </c:pt>
                      <c:pt idx="721">
                        <c:v>9.3937473044363031</c:v>
                      </c:pt>
                      <c:pt idx="722">
                        <c:v>9.3937473044363031</c:v>
                      </c:pt>
                      <c:pt idx="723">
                        <c:v>9.3937473044363031</c:v>
                      </c:pt>
                      <c:pt idx="724">
                        <c:v>9.3937473044363031</c:v>
                      </c:pt>
                      <c:pt idx="725">
                        <c:v>9.3937473044363031</c:v>
                      </c:pt>
                      <c:pt idx="726">
                        <c:v>9.3937473044363031</c:v>
                      </c:pt>
                      <c:pt idx="727">
                        <c:v>9.3937473044363031</c:v>
                      </c:pt>
                      <c:pt idx="728">
                        <c:v>9.3937473044363031</c:v>
                      </c:pt>
                      <c:pt idx="729">
                        <c:v>9.3937473044363031</c:v>
                      </c:pt>
                      <c:pt idx="730">
                        <c:v>9.3937473044363031</c:v>
                      </c:pt>
                      <c:pt idx="731">
                        <c:v>9.3937473044363031</c:v>
                      </c:pt>
                      <c:pt idx="732">
                        <c:v>9.3937473044363031</c:v>
                      </c:pt>
                      <c:pt idx="733">
                        <c:v>9.3937473044363031</c:v>
                      </c:pt>
                      <c:pt idx="734">
                        <c:v>9.3937473044363031</c:v>
                      </c:pt>
                      <c:pt idx="735">
                        <c:v>9.3937473044363031</c:v>
                      </c:pt>
                      <c:pt idx="736">
                        <c:v>9.3937473044363031</c:v>
                      </c:pt>
                      <c:pt idx="737">
                        <c:v>9.3937473044363031</c:v>
                      </c:pt>
                      <c:pt idx="738">
                        <c:v>9.3937473044363031</c:v>
                      </c:pt>
                      <c:pt idx="739">
                        <c:v>9.3937473044363031</c:v>
                      </c:pt>
                      <c:pt idx="740">
                        <c:v>9.3937473044363031</c:v>
                      </c:pt>
                      <c:pt idx="741">
                        <c:v>9.3937473044363031</c:v>
                      </c:pt>
                      <c:pt idx="742">
                        <c:v>9.3937473044363031</c:v>
                      </c:pt>
                      <c:pt idx="743">
                        <c:v>9.3937473044363031</c:v>
                      </c:pt>
                      <c:pt idx="744">
                        <c:v>9.3937473044363031</c:v>
                      </c:pt>
                      <c:pt idx="745">
                        <c:v>9.3937473044363031</c:v>
                      </c:pt>
                      <c:pt idx="746">
                        <c:v>9.3937473044363031</c:v>
                      </c:pt>
                      <c:pt idx="747">
                        <c:v>9.3937473044363031</c:v>
                      </c:pt>
                      <c:pt idx="748">
                        <c:v>9.3937473044363031</c:v>
                      </c:pt>
                      <c:pt idx="749">
                        <c:v>9.3937473044363031</c:v>
                      </c:pt>
                      <c:pt idx="750">
                        <c:v>9.3937473044363031</c:v>
                      </c:pt>
                      <c:pt idx="751">
                        <c:v>9.3937473044363031</c:v>
                      </c:pt>
                      <c:pt idx="752">
                        <c:v>9.3937473044363031</c:v>
                      </c:pt>
                      <c:pt idx="753">
                        <c:v>9.3937473044363031</c:v>
                      </c:pt>
                      <c:pt idx="754">
                        <c:v>9.3937473044363031</c:v>
                      </c:pt>
                      <c:pt idx="755">
                        <c:v>9.3937473044363031</c:v>
                      </c:pt>
                      <c:pt idx="756">
                        <c:v>9.3937473044363031</c:v>
                      </c:pt>
                      <c:pt idx="757">
                        <c:v>9.3937473044363031</c:v>
                      </c:pt>
                      <c:pt idx="758">
                        <c:v>9.3937473044363031</c:v>
                      </c:pt>
                      <c:pt idx="759">
                        <c:v>9.3937473044363031</c:v>
                      </c:pt>
                      <c:pt idx="760">
                        <c:v>9.3937473044363031</c:v>
                      </c:pt>
                      <c:pt idx="761">
                        <c:v>9.3937473044363031</c:v>
                      </c:pt>
                      <c:pt idx="762">
                        <c:v>9.3937473044363031</c:v>
                      </c:pt>
                      <c:pt idx="763">
                        <c:v>9.3937473044363031</c:v>
                      </c:pt>
                      <c:pt idx="764">
                        <c:v>9.3937473044363031</c:v>
                      </c:pt>
                      <c:pt idx="765">
                        <c:v>9.3937473044363031</c:v>
                      </c:pt>
                      <c:pt idx="766">
                        <c:v>9.3937473044363031</c:v>
                      </c:pt>
                      <c:pt idx="767">
                        <c:v>9.3937473044363031</c:v>
                      </c:pt>
                      <c:pt idx="768">
                        <c:v>9.3937473044363031</c:v>
                      </c:pt>
                      <c:pt idx="769">
                        <c:v>9.3937473044363031</c:v>
                      </c:pt>
                      <c:pt idx="770">
                        <c:v>9.3937473044363031</c:v>
                      </c:pt>
                      <c:pt idx="771">
                        <c:v>9.3937473044363031</c:v>
                      </c:pt>
                      <c:pt idx="772">
                        <c:v>9.3937473044363031</c:v>
                      </c:pt>
                      <c:pt idx="773">
                        <c:v>9.3937473044363031</c:v>
                      </c:pt>
                      <c:pt idx="774">
                        <c:v>9.3937473044363031</c:v>
                      </c:pt>
                      <c:pt idx="775">
                        <c:v>9.3937473044363031</c:v>
                      </c:pt>
                      <c:pt idx="776">
                        <c:v>9.3937473044363031</c:v>
                      </c:pt>
                      <c:pt idx="777">
                        <c:v>9.3937473044363031</c:v>
                      </c:pt>
                      <c:pt idx="778">
                        <c:v>9.3937473044363031</c:v>
                      </c:pt>
                      <c:pt idx="779">
                        <c:v>9.3937473044363031</c:v>
                      </c:pt>
                      <c:pt idx="780">
                        <c:v>9.3937473044363031</c:v>
                      </c:pt>
                      <c:pt idx="781">
                        <c:v>9.3937473044363031</c:v>
                      </c:pt>
                      <c:pt idx="782">
                        <c:v>9.3937473044363031</c:v>
                      </c:pt>
                      <c:pt idx="783">
                        <c:v>9.3937473044363031</c:v>
                      </c:pt>
                      <c:pt idx="784">
                        <c:v>9.3937473044363031</c:v>
                      </c:pt>
                      <c:pt idx="785">
                        <c:v>9.3937473044363031</c:v>
                      </c:pt>
                      <c:pt idx="786">
                        <c:v>9.3937473044363031</c:v>
                      </c:pt>
                      <c:pt idx="787">
                        <c:v>9.3937473044363031</c:v>
                      </c:pt>
                      <c:pt idx="788">
                        <c:v>9.3937473044363031</c:v>
                      </c:pt>
                      <c:pt idx="789">
                        <c:v>9.3937473044363031</c:v>
                      </c:pt>
                      <c:pt idx="790">
                        <c:v>9.3937473044363031</c:v>
                      </c:pt>
                      <c:pt idx="791">
                        <c:v>9.3937473044363031</c:v>
                      </c:pt>
                      <c:pt idx="792">
                        <c:v>9.3937473044363031</c:v>
                      </c:pt>
                      <c:pt idx="793">
                        <c:v>9.3937473044363031</c:v>
                      </c:pt>
                      <c:pt idx="794">
                        <c:v>9.3937473044363031</c:v>
                      </c:pt>
                      <c:pt idx="795">
                        <c:v>9.3937473044363031</c:v>
                      </c:pt>
                      <c:pt idx="796">
                        <c:v>9.3937473044363031</c:v>
                      </c:pt>
                      <c:pt idx="797">
                        <c:v>9.3937473044363031</c:v>
                      </c:pt>
                      <c:pt idx="798">
                        <c:v>9.3937473044363031</c:v>
                      </c:pt>
                      <c:pt idx="799">
                        <c:v>9.3937473044363031</c:v>
                      </c:pt>
                      <c:pt idx="800">
                        <c:v>9.3937473044363031</c:v>
                      </c:pt>
                      <c:pt idx="801">
                        <c:v>9.3937473044363031</c:v>
                      </c:pt>
                      <c:pt idx="802">
                        <c:v>9.3937473044363031</c:v>
                      </c:pt>
                      <c:pt idx="803">
                        <c:v>9.3937473044363031</c:v>
                      </c:pt>
                      <c:pt idx="804">
                        <c:v>9.3937473044363031</c:v>
                      </c:pt>
                      <c:pt idx="805">
                        <c:v>9.3937473044363031</c:v>
                      </c:pt>
                      <c:pt idx="806">
                        <c:v>9.3937473044363031</c:v>
                      </c:pt>
                      <c:pt idx="807">
                        <c:v>9.3937473044363031</c:v>
                      </c:pt>
                      <c:pt idx="808">
                        <c:v>9.3937473044363031</c:v>
                      </c:pt>
                      <c:pt idx="809">
                        <c:v>9.3937473044363031</c:v>
                      </c:pt>
                      <c:pt idx="810">
                        <c:v>9.3937473044363031</c:v>
                      </c:pt>
                      <c:pt idx="811">
                        <c:v>9.3937473044363031</c:v>
                      </c:pt>
                      <c:pt idx="812">
                        <c:v>9.3937473044363031</c:v>
                      </c:pt>
                      <c:pt idx="813">
                        <c:v>9.3937473044363031</c:v>
                      </c:pt>
                      <c:pt idx="814">
                        <c:v>9.3937473044363031</c:v>
                      </c:pt>
                      <c:pt idx="815">
                        <c:v>9.3937473044363031</c:v>
                      </c:pt>
                      <c:pt idx="816">
                        <c:v>9.3937473044363031</c:v>
                      </c:pt>
                      <c:pt idx="817">
                        <c:v>9.3937473044363031</c:v>
                      </c:pt>
                      <c:pt idx="818">
                        <c:v>9.3937473044363031</c:v>
                      </c:pt>
                      <c:pt idx="819">
                        <c:v>9.3937473044363031</c:v>
                      </c:pt>
                      <c:pt idx="820">
                        <c:v>9.3937473044363031</c:v>
                      </c:pt>
                      <c:pt idx="821">
                        <c:v>9.3937473044363031</c:v>
                      </c:pt>
                      <c:pt idx="822">
                        <c:v>9.3937473044363031</c:v>
                      </c:pt>
                      <c:pt idx="823">
                        <c:v>9.3937473044363031</c:v>
                      </c:pt>
                      <c:pt idx="824">
                        <c:v>9.3937473044363031</c:v>
                      </c:pt>
                      <c:pt idx="825">
                        <c:v>9.3937473044363031</c:v>
                      </c:pt>
                      <c:pt idx="826">
                        <c:v>9.3937473044363031</c:v>
                      </c:pt>
                      <c:pt idx="827">
                        <c:v>9.3937473044363031</c:v>
                      </c:pt>
                      <c:pt idx="828">
                        <c:v>9.3937473044363031</c:v>
                      </c:pt>
                      <c:pt idx="829">
                        <c:v>9.3937473044363031</c:v>
                      </c:pt>
                      <c:pt idx="830">
                        <c:v>9.3937473044363031</c:v>
                      </c:pt>
                      <c:pt idx="831">
                        <c:v>9.3937473044363031</c:v>
                      </c:pt>
                      <c:pt idx="832">
                        <c:v>9.3937473044363031</c:v>
                      </c:pt>
                      <c:pt idx="833">
                        <c:v>9.3937473044363031</c:v>
                      </c:pt>
                      <c:pt idx="834">
                        <c:v>9.3937473044363031</c:v>
                      </c:pt>
                      <c:pt idx="835">
                        <c:v>9.3937473044363031</c:v>
                      </c:pt>
                      <c:pt idx="836">
                        <c:v>9.3937473044363031</c:v>
                      </c:pt>
                      <c:pt idx="837">
                        <c:v>9.3937473044363031</c:v>
                      </c:pt>
                      <c:pt idx="838">
                        <c:v>9.3937473044363031</c:v>
                      </c:pt>
                      <c:pt idx="839">
                        <c:v>9.3937473044363031</c:v>
                      </c:pt>
                      <c:pt idx="840">
                        <c:v>9.3937473044363031</c:v>
                      </c:pt>
                      <c:pt idx="841">
                        <c:v>9.3937473044363031</c:v>
                      </c:pt>
                      <c:pt idx="842">
                        <c:v>9.3937473044363031</c:v>
                      </c:pt>
                      <c:pt idx="843">
                        <c:v>9.3937473044363031</c:v>
                      </c:pt>
                      <c:pt idx="844">
                        <c:v>9.3937473044363031</c:v>
                      </c:pt>
                      <c:pt idx="845">
                        <c:v>9.3937473044363031</c:v>
                      </c:pt>
                      <c:pt idx="846">
                        <c:v>9.3937473044363031</c:v>
                      </c:pt>
                      <c:pt idx="847">
                        <c:v>9.3937473044363031</c:v>
                      </c:pt>
                      <c:pt idx="848">
                        <c:v>9.3937473044363031</c:v>
                      </c:pt>
                      <c:pt idx="849">
                        <c:v>9.3937473044363031</c:v>
                      </c:pt>
                      <c:pt idx="850">
                        <c:v>9.3937473044363031</c:v>
                      </c:pt>
                      <c:pt idx="851">
                        <c:v>9.3937473044363031</c:v>
                      </c:pt>
                      <c:pt idx="852">
                        <c:v>9.3937473044363031</c:v>
                      </c:pt>
                      <c:pt idx="853">
                        <c:v>9.3937473044363031</c:v>
                      </c:pt>
                      <c:pt idx="854">
                        <c:v>9.3937473044363031</c:v>
                      </c:pt>
                      <c:pt idx="855">
                        <c:v>9.3937473044363031</c:v>
                      </c:pt>
                      <c:pt idx="856">
                        <c:v>9.3937473044363031</c:v>
                      </c:pt>
                      <c:pt idx="857">
                        <c:v>9.3937473044363031</c:v>
                      </c:pt>
                      <c:pt idx="858">
                        <c:v>9.3937473044363031</c:v>
                      </c:pt>
                      <c:pt idx="859">
                        <c:v>9.3937473044363031</c:v>
                      </c:pt>
                      <c:pt idx="860">
                        <c:v>9.3937473044363031</c:v>
                      </c:pt>
                      <c:pt idx="861">
                        <c:v>9.3937473044363031</c:v>
                      </c:pt>
                      <c:pt idx="862">
                        <c:v>9.3937473044363031</c:v>
                      </c:pt>
                      <c:pt idx="863">
                        <c:v>9.3937473044363031</c:v>
                      </c:pt>
                      <c:pt idx="864">
                        <c:v>9.3937473044363031</c:v>
                      </c:pt>
                      <c:pt idx="865">
                        <c:v>9.3937473044363031</c:v>
                      </c:pt>
                      <c:pt idx="866">
                        <c:v>9.3937473044363031</c:v>
                      </c:pt>
                      <c:pt idx="867">
                        <c:v>9.3937473044363031</c:v>
                      </c:pt>
                      <c:pt idx="868">
                        <c:v>9.3937473044363031</c:v>
                      </c:pt>
                      <c:pt idx="869">
                        <c:v>9.3937473044363031</c:v>
                      </c:pt>
                      <c:pt idx="870">
                        <c:v>9.3937473044363031</c:v>
                      </c:pt>
                      <c:pt idx="871">
                        <c:v>9.3937473044363031</c:v>
                      </c:pt>
                      <c:pt idx="872">
                        <c:v>9.3937473044363031</c:v>
                      </c:pt>
                      <c:pt idx="873">
                        <c:v>9.3937473044363031</c:v>
                      </c:pt>
                      <c:pt idx="874">
                        <c:v>9.3937473044363031</c:v>
                      </c:pt>
                      <c:pt idx="875">
                        <c:v>9.3937473044363031</c:v>
                      </c:pt>
                      <c:pt idx="876">
                        <c:v>9.3937473044363031</c:v>
                      </c:pt>
                      <c:pt idx="877">
                        <c:v>9.3937473044363031</c:v>
                      </c:pt>
                      <c:pt idx="878">
                        <c:v>9.3937473044363031</c:v>
                      </c:pt>
                      <c:pt idx="879">
                        <c:v>9.3937473044363031</c:v>
                      </c:pt>
                      <c:pt idx="880">
                        <c:v>9.3937473044363031</c:v>
                      </c:pt>
                      <c:pt idx="881">
                        <c:v>9.3937473044363031</c:v>
                      </c:pt>
                      <c:pt idx="882">
                        <c:v>9.3937473044363031</c:v>
                      </c:pt>
                      <c:pt idx="883">
                        <c:v>9.3937473044363031</c:v>
                      </c:pt>
                      <c:pt idx="884">
                        <c:v>9.3937473044363031</c:v>
                      </c:pt>
                      <c:pt idx="885">
                        <c:v>9.3937473044363031</c:v>
                      </c:pt>
                      <c:pt idx="886">
                        <c:v>9.3937473044363031</c:v>
                      </c:pt>
                      <c:pt idx="887">
                        <c:v>9.3937473044363031</c:v>
                      </c:pt>
                      <c:pt idx="888">
                        <c:v>9.3937473044363031</c:v>
                      </c:pt>
                      <c:pt idx="889">
                        <c:v>9.3937473044363031</c:v>
                      </c:pt>
                      <c:pt idx="890">
                        <c:v>9.3937473044363031</c:v>
                      </c:pt>
                      <c:pt idx="891">
                        <c:v>9.3937473044363031</c:v>
                      </c:pt>
                      <c:pt idx="892">
                        <c:v>9.3937473044363031</c:v>
                      </c:pt>
                      <c:pt idx="893">
                        <c:v>9.3937473044363031</c:v>
                      </c:pt>
                      <c:pt idx="894">
                        <c:v>9.3937473044363031</c:v>
                      </c:pt>
                      <c:pt idx="895">
                        <c:v>9.3937473044363031</c:v>
                      </c:pt>
                      <c:pt idx="896">
                        <c:v>9.3937473044363031</c:v>
                      </c:pt>
                      <c:pt idx="897">
                        <c:v>9.3937473044363031</c:v>
                      </c:pt>
                      <c:pt idx="898">
                        <c:v>9.3937473044363031</c:v>
                      </c:pt>
                      <c:pt idx="899">
                        <c:v>9.3937473044363031</c:v>
                      </c:pt>
                      <c:pt idx="900">
                        <c:v>9.3937473044363031</c:v>
                      </c:pt>
                      <c:pt idx="901">
                        <c:v>9.3937473044363031</c:v>
                      </c:pt>
                      <c:pt idx="902">
                        <c:v>9.3937473044363031</c:v>
                      </c:pt>
                      <c:pt idx="903">
                        <c:v>9.3937473044363031</c:v>
                      </c:pt>
                      <c:pt idx="904">
                        <c:v>9.3937473044363031</c:v>
                      </c:pt>
                      <c:pt idx="905">
                        <c:v>9.3937473044363031</c:v>
                      </c:pt>
                      <c:pt idx="906">
                        <c:v>9.3937473044363031</c:v>
                      </c:pt>
                      <c:pt idx="907">
                        <c:v>9.3937473044363031</c:v>
                      </c:pt>
                      <c:pt idx="908">
                        <c:v>9.3937473044363031</c:v>
                      </c:pt>
                      <c:pt idx="909">
                        <c:v>9.3937473044363031</c:v>
                      </c:pt>
                      <c:pt idx="910">
                        <c:v>9.3937473044363031</c:v>
                      </c:pt>
                      <c:pt idx="911">
                        <c:v>9.3937473044363031</c:v>
                      </c:pt>
                      <c:pt idx="912">
                        <c:v>9.3937473044363031</c:v>
                      </c:pt>
                      <c:pt idx="913">
                        <c:v>9.3937473044363031</c:v>
                      </c:pt>
                      <c:pt idx="914">
                        <c:v>9.3937473044363031</c:v>
                      </c:pt>
                      <c:pt idx="915">
                        <c:v>9.3937473044363031</c:v>
                      </c:pt>
                      <c:pt idx="916">
                        <c:v>9.3937473044363031</c:v>
                      </c:pt>
                      <c:pt idx="917">
                        <c:v>9.3937473044363031</c:v>
                      </c:pt>
                      <c:pt idx="918">
                        <c:v>9.3937473044363031</c:v>
                      </c:pt>
                      <c:pt idx="919">
                        <c:v>9.3937473044363031</c:v>
                      </c:pt>
                      <c:pt idx="920">
                        <c:v>9.3937473044363031</c:v>
                      </c:pt>
                      <c:pt idx="921">
                        <c:v>9.3937473044363031</c:v>
                      </c:pt>
                      <c:pt idx="922">
                        <c:v>9.3937473044363031</c:v>
                      </c:pt>
                      <c:pt idx="923">
                        <c:v>9.3937473044363031</c:v>
                      </c:pt>
                      <c:pt idx="924">
                        <c:v>9.3937473044363031</c:v>
                      </c:pt>
                      <c:pt idx="925">
                        <c:v>9.3937473044363031</c:v>
                      </c:pt>
                      <c:pt idx="926">
                        <c:v>9.3937473044363031</c:v>
                      </c:pt>
                      <c:pt idx="927">
                        <c:v>9.3937473044363031</c:v>
                      </c:pt>
                      <c:pt idx="928">
                        <c:v>9.3937473044363031</c:v>
                      </c:pt>
                      <c:pt idx="929">
                        <c:v>9.3937473044363031</c:v>
                      </c:pt>
                      <c:pt idx="930">
                        <c:v>9.3937473044363031</c:v>
                      </c:pt>
                      <c:pt idx="931">
                        <c:v>9.3937473044363031</c:v>
                      </c:pt>
                      <c:pt idx="932">
                        <c:v>9.3937473044363031</c:v>
                      </c:pt>
                      <c:pt idx="933">
                        <c:v>9.3937473044363031</c:v>
                      </c:pt>
                      <c:pt idx="934">
                        <c:v>9.3937473044363031</c:v>
                      </c:pt>
                      <c:pt idx="935">
                        <c:v>9.3937473044363031</c:v>
                      </c:pt>
                      <c:pt idx="936">
                        <c:v>9.3937473044363031</c:v>
                      </c:pt>
                      <c:pt idx="937">
                        <c:v>9.3937473044363031</c:v>
                      </c:pt>
                      <c:pt idx="938">
                        <c:v>9.3937473044363031</c:v>
                      </c:pt>
                      <c:pt idx="939">
                        <c:v>9.3937473044363031</c:v>
                      </c:pt>
                      <c:pt idx="940">
                        <c:v>9.3937473044363031</c:v>
                      </c:pt>
                      <c:pt idx="941">
                        <c:v>9.3937473044363031</c:v>
                      </c:pt>
                      <c:pt idx="942">
                        <c:v>9.3937473044363031</c:v>
                      </c:pt>
                      <c:pt idx="943">
                        <c:v>9.3937473044363031</c:v>
                      </c:pt>
                      <c:pt idx="944">
                        <c:v>9.3937473044363031</c:v>
                      </c:pt>
                      <c:pt idx="945">
                        <c:v>9.3937473044363031</c:v>
                      </c:pt>
                      <c:pt idx="946">
                        <c:v>9.3937473044363031</c:v>
                      </c:pt>
                      <c:pt idx="947">
                        <c:v>9.3937473044363031</c:v>
                      </c:pt>
                      <c:pt idx="948">
                        <c:v>9.3937473044363031</c:v>
                      </c:pt>
                      <c:pt idx="949">
                        <c:v>9.3937473044363031</c:v>
                      </c:pt>
                      <c:pt idx="950">
                        <c:v>9.3937473044363031</c:v>
                      </c:pt>
                      <c:pt idx="951">
                        <c:v>9.3937473044363031</c:v>
                      </c:pt>
                      <c:pt idx="952">
                        <c:v>9.3937473044363031</c:v>
                      </c:pt>
                      <c:pt idx="953">
                        <c:v>9.3937473044363031</c:v>
                      </c:pt>
                      <c:pt idx="954">
                        <c:v>9.3937473044363031</c:v>
                      </c:pt>
                      <c:pt idx="955">
                        <c:v>9.3937473044363031</c:v>
                      </c:pt>
                      <c:pt idx="956">
                        <c:v>9.3937473044363031</c:v>
                      </c:pt>
                      <c:pt idx="957">
                        <c:v>9.3937473044363031</c:v>
                      </c:pt>
                      <c:pt idx="958">
                        <c:v>9.3937473044363031</c:v>
                      </c:pt>
                      <c:pt idx="959">
                        <c:v>9.3937473044363031</c:v>
                      </c:pt>
                      <c:pt idx="960">
                        <c:v>9.3937473044363031</c:v>
                      </c:pt>
                      <c:pt idx="961">
                        <c:v>9.3937473044363031</c:v>
                      </c:pt>
                      <c:pt idx="962">
                        <c:v>9.3937473044363031</c:v>
                      </c:pt>
                      <c:pt idx="963">
                        <c:v>9.3937473044363031</c:v>
                      </c:pt>
                      <c:pt idx="964">
                        <c:v>9.3937473044363031</c:v>
                      </c:pt>
                      <c:pt idx="965">
                        <c:v>9.3937473044363031</c:v>
                      </c:pt>
                      <c:pt idx="966">
                        <c:v>9.3937473044363031</c:v>
                      </c:pt>
                      <c:pt idx="967">
                        <c:v>9.3937473044363031</c:v>
                      </c:pt>
                      <c:pt idx="968">
                        <c:v>9.3937473044363031</c:v>
                      </c:pt>
                      <c:pt idx="969">
                        <c:v>9.3937473044363031</c:v>
                      </c:pt>
                      <c:pt idx="970">
                        <c:v>9.3937473044363031</c:v>
                      </c:pt>
                      <c:pt idx="971">
                        <c:v>9.3937473044363031</c:v>
                      </c:pt>
                      <c:pt idx="972">
                        <c:v>9.3937473044363031</c:v>
                      </c:pt>
                      <c:pt idx="973">
                        <c:v>9.3937473044363031</c:v>
                      </c:pt>
                      <c:pt idx="974">
                        <c:v>9.3937473044363031</c:v>
                      </c:pt>
                      <c:pt idx="975">
                        <c:v>9.3937473044363031</c:v>
                      </c:pt>
                      <c:pt idx="976">
                        <c:v>9.3937473044363031</c:v>
                      </c:pt>
                      <c:pt idx="977">
                        <c:v>9.3937473044363031</c:v>
                      </c:pt>
                      <c:pt idx="978">
                        <c:v>9.3937473044363031</c:v>
                      </c:pt>
                      <c:pt idx="979">
                        <c:v>9.3937473044363031</c:v>
                      </c:pt>
                      <c:pt idx="980">
                        <c:v>9.3937473044363031</c:v>
                      </c:pt>
                      <c:pt idx="981">
                        <c:v>9.3937473044363031</c:v>
                      </c:pt>
                      <c:pt idx="982">
                        <c:v>9.3937473044363031</c:v>
                      </c:pt>
                      <c:pt idx="983">
                        <c:v>9.3937473044363031</c:v>
                      </c:pt>
                      <c:pt idx="984">
                        <c:v>9.3937473044363031</c:v>
                      </c:pt>
                      <c:pt idx="985">
                        <c:v>9.3937473044363031</c:v>
                      </c:pt>
                      <c:pt idx="986">
                        <c:v>9.3937473044363031</c:v>
                      </c:pt>
                      <c:pt idx="987">
                        <c:v>9.3937473044363031</c:v>
                      </c:pt>
                      <c:pt idx="988">
                        <c:v>9.3937473044363031</c:v>
                      </c:pt>
                      <c:pt idx="989">
                        <c:v>9.3937473044363031</c:v>
                      </c:pt>
                      <c:pt idx="990">
                        <c:v>9.3937473044363031</c:v>
                      </c:pt>
                      <c:pt idx="991">
                        <c:v>9.3937473044363031</c:v>
                      </c:pt>
                      <c:pt idx="992">
                        <c:v>9.3937473044363031</c:v>
                      </c:pt>
                      <c:pt idx="993">
                        <c:v>9.3937473044363031</c:v>
                      </c:pt>
                      <c:pt idx="994">
                        <c:v>9.3937473044363031</c:v>
                      </c:pt>
                      <c:pt idx="995">
                        <c:v>9.3937473044363031</c:v>
                      </c:pt>
                      <c:pt idx="996">
                        <c:v>9.3937473044363031</c:v>
                      </c:pt>
                      <c:pt idx="997">
                        <c:v>9.3937473044363031</c:v>
                      </c:pt>
                      <c:pt idx="998">
                        <c:v>9.3937473044363031</c:v>
                      </c:pt>
                      <c:pt idx="999">
                        <c:v>9.3937473044363031</c:v>
                      </c:pt>
                      <c:pt idx="1000">
                        <c:v>9.3937473044363031</c:v>
                      </c:pt>
                      <c:pt idx="1001">
                        <c:v>9.3937473044363031</c:v>
                      </c:pt>
                      <c:pt idx="1002">
                        <c:v>9.3937473044363031</c:v>
                      </c:pt>
                      <c:pt idx="1003">
                        <c:v>9.3937473044363031</c:v>
                      </c:pt>
                      <c:pt idx="1004">
                        <c:v>9.3937473044363031</c:v>
                      </c:pt>
                      <c:pt idx="1005">
                        <c:v>9.3937473044363031</c:v>
                      </c:pt>
                      <c:pt idx="1006">
                        <c:v>9.3937473044363031</c:v>
                      </c:pt>
                      <c:pt idx="1007">
                        <c:v>9.3937473044363031</c:v>
                      </c:pt>
                      <c:pt idx="1008">
                        <c:v>9.3937473044363031</c:v>
                      </c:pt>
                      <c:pt idx="1009">
                        <c:v>9.3937473044363031</c:v>
                      </c:pt>
                      <c:pt idx="1010">
                        <c:v>9.3937473044363031</c:v>
                      </c:pt>
                      <c:pt idx="1011">
                        <c:v>9.3937473044363031</c:v>
                      </c:pt>
                      <c:pt idx="1012">
                        <c:v>9.3937473044363031</c:v>
                      </c:pt>
                      <c:pt idx="1013">
                        <c:v>9.3937473044363031</c:v>
                      </c:pt>
                      <c:pt idx="1014">
                        <c:v>9.3937473044363031</c:v>
                      </c:pt>
                      <c:pt idx="1015">
                        <c:v>9.3937473044363031</c:v>
                      </c:pt>
                      <c:pt idx="1016">
                        <c:v>9.3937473044363031</c:v>
                      </c:pt>
                      <c:pt idx="1017">
                        <c:v>9.3937473044363031</c:v>
                      </c:pt>
                      <c:pt idx="1018">
                        <c:v>9.3937473044363031</c:v>
                      </c:pt>
                      <c:pt idx="1019">
                        <c:v>9.3937473044363031</c:v>
                      </c:pt>
                      <c:pt idx="1020">
                        <c:v>9.3937473044363031</c:v>
                      </c:pt>
                      <c:pt idx="1021">
                        <c:v>9.3937473044363031</c:v>
                      </c:pt>
                      <c:pt idx="1022">
                        <c:v>9.3937473044363031</c:v>
                      </c:pt>
                      <c:pt idx="1023">
                        <c:v>9.3937473044363031</c:v>
                      </c:pt>
                      <c:pt idx="1024">
                        <c:v>9.3937473044363031</c:v>
                      </c:pt>
                      <c:pt idx="1025">
                        <c:v>9.3937473044363031</c:v>
                      </c:pt>
                      <c:pt idx="1026">
                        <c:v>9.3937473044363031</c:v>
                      </c:pt>
                      <c:pt idx="1027">
                        <c:v>9.3937473044363031</c:v>
                      </c:pt>
                      <c:pt idx="1028">
                        <c:v>9.3937473044363031</c:v>
                      </c:pt>
                      <c:pt idx="1029">
                        <c:v>9.3937473044363031</c:v>
                      </c:pt>
                      <c:pt idx="1030">
                        <c:v>9.3937473044363031</c:v>
                      </c:pt>
                      <c:pt idx="1031">
                        <c:v>9.3937473044363031</c:v>
                      </c:pt>
                      <c:pt idx="1032">
                        <c:v>9.3937473044363031</c:v>
                      </c:pt>
                      <c:pt idx="1033">
                        <c:v>9.3937473044363031</c:v>
                      </c:pt>
                      <c:pt idx="1034">
                        <c:v>9.3937473044363031</c:v>
                      </c:pt>
                      <c:pt idx="1035">
                        <c:v>9.3937473044363031</c:v>
                      </c:pt>
                      <c:pt idx="1036">
                        <c:v>9.3937473044363031</c:v>
                      </c:pt>
                      <c:pt idx="1037">
                        <c:v>9.3937473044363031</c:v>
                      </c:pt>
                      <c:pt idx="1038">
                        <c:v>9.3937473044363031</c:v>
                      </c:pt>
                      <c:pt idx="1039">
                        <c:v>9.3937473044363031</c:v>
                      </c:pt>
                      <c:pt idx="1040">
                        <c:v>9.3937473044363031</c:v>
                      </c:pt>
                      <c:pt idx="1041">
                        <c:v>9.3937473044363031</c:v>
                      </c:pt>
                      <c:pt idx="1042">
                        <c:v>9.3937473044363031</c:v>
                      </c:pt>
                      <c:pt idx="1043">
                        <c:v>9.3937473044363031</c:v>
                      </c:pt>
                      <c:pt idx="1044">
                        <c:v>9.3937473044363031</c:v>
                      </c:pt>
                      <c:pt idx="1045">
                        <c:v>9.3937473044363031</c:v>
                      </c:pt>
                      <c:pt idx="1046">
                        <c:v>9.3937473044363031</c:v>
                      </c:pt>
                      <c:pt idx="1047">
                        <c:v>9.3937473044363031</c:v>
                      </c:pt>
                      <c:pt idx="1048">
                        <c:v>9.3937473044363031</c:v>
                      </c:pt>
                      <c:pt idx="1049">
                        <c:v>9.3937473044363031</c:v>
                      </c:pt>
                      <c:pt idx="1050">
                        <c:v>9.3937473044363031</c:v>
                      </c:pt>
                      <c:pt idx="1051">
                        <c:v>9.3937473044363031</c:v>
                      </c:pt>
                      <c:pt idx="1052">
                        <c:v>9.3937473044363031</c:v>
                      </c:pt>
                      <c:pt idx="1053">
                        <c:v>9.3937473044363031</c:v>
                      </c:pt>
                      <c:pt idx="1054">
                        <c:v>9.3937473044363031</c:v>
                      </c:pt>
                      <c:pt idx="1055">
                        <c:v>9.3937473044363031</c:v>
                      </c:pt>
                      <c:pt idx="1056">
                        <c:v>9.3937473044363031</c:v>
                      </c:pt>
                      <c:pt idx="1057">
                        <c:v>9.3937473044363031</c:v>
                      </c:pt>
                      <c:pt idx="1058">
                        <c:v>9.3937473044363031</c:v>
                      </c:pt>
                      <c:pt idx="1059">
                        <c:v>9.3937473044363031</c:v>
                      </c:pt>
                      <c:pt idx="1060">
                        <c:v>9.3937473044363031</c:v>
                      </c:pt>
                      <c:pt idx="1061">
                        <c:v>9.3937473044363031</c:v>
                      </c:pt>
                      <c:pt idx="1062">
                        <c:v>9.3937473044363031</c:v>
                      </c:pt>
                      <c:pt idx="1063">
                        <c:v>9.3937473044363031</c:v>
                      </c:pt>
                      <c:pt idx="1064">
                        <c:v>9.3937473044363031</c:v>
                      </c:pt>
                      <c:pt idx="1065">
                        <c:v>9.3937473044363031</c:v>
                      </c:pt>
                      <c:pt idx="1066">
                        <c:v>9.3937473044363031</c:v>
                      </c:pt>
                      <c:pt idx="1067">
                        <c:v>9.3937473044363031</c:v>
                      </c:pt>
                      <c:pt idx="1068">
                        <c:v>9.3937473044363031</c:v>
                      </c:pt>
                      <c:pt idx="1069">
                        <c:v>9.3937473044363031</c:v>
                      </c:pt>
                      <c:pt idx="1070">
                        <c:v>9.3937473044363031</c:v>
                      </c:pt>
                      <c:pt idx="1071">
                        <c:v>9.3937473044363031</c:v>
                      </c:pt>
                      <c:pt idx="1072">
                        <c:v>9.3937473044363031</c:v>
                      </c:pt>
                      <c:pt idx="1073">
                        <c:v>9.3937473044363031</c:v>
                      </c:pt>
                      <c:pt idx="1074">
                        <c:v>9.3937473044363031</c:v>
                      </c:pt>
                      <c:pt idx="1075">
                        <c:v>9.3937473044363031</c:v>
                      </c:pt>
                      <c:pt idx="1076">
                        <c:v>9.3937473044363031</c:v>
                      </c:pt>
                      <c:pt idx="1077">
                        <c:v>9.3937473044363031</c:v>
                      </c:pt>
                      <c:pt idx="1078">
                        <c:v>9.3937473044363031</c:v>
                      </c:pt>
                      <c:pt idx="1079">
                        <c:v>9.3937473044363031</c:v>
                      </c:pt>
                      <c:pt idx="1080">
                        <c:v>9.3937473044363031</c:v>
                      </c:pt>
                      <c:pt idx="1081">
                        <c:v>9.3937473044363031</c:v>
                      </c:pt>
                      <c:pt idx="1082">
                        <c:v>9.3937473044363031</c:v>
                      </c:pt>
                      <c:pt idx="1083">
                        <c:v>9.3937473044363031</c:v>
                      </c:pt>
                      <c:pt idx="1084">
                        <c:v>9.3937473044363031</c:v>
                      </c:pt>
                      <c:pt idx="1085">
                        <c:v>9.3937473044363031</c:v>
                      </c:pt>
                      <c:pt idx="1086">
                        <c:v>9.3937473044363031</c:v>
                      </c:pt>
                      <c:pt idx="1087">
                        <c:v>9.3937473044363031</c:v>
                      </c:pt>
                      <c:pt idx="1088">
                        <c:v>9.3937473044363031</c:v>
                      </c:pt>
                      <c:pt idx="1089">
                        <c:v>9.3937473044363031</c:v>
                      </c:pt>
                      <c:pt idx="1090">
                        <c:v>9.3937473044363031</c:v>
                      </c:pt>
                      <c:pt idx="1091">
                        <c:v>9.3937473044363031</c:v>
                      </c:pt>
                      <c:pt idx="1092">
                        <c:v>9.3937473044363031</c:v>
                      </c:pt>
                      <c:pt idx="1093">
                        <c:v>9.3937473044363031</c:v>
                      </c:pt>
                      <c:pt idx="1094">
                        <c:v>9.3937473044363031</c:v>
                      </c:pt>
                      <c:pt idx="1095">
                        <c:v>9.3937473044363031</c:v>
                      </c:pt>
                      <c:pt idx="1096">
                        <c:v>9.3937473044363031</c:v>
                      </c:pt>
                      <c:pt idx="1097">
                        <c:v>9.3937473044363031</c:v>
                      </c:pt>
                      <c:pt idx="1098">
                        <c:v>9.3937473044363031</c:v>
                      </c:pt>
                      <c:pt idx="1099">
                        <c:v>9.3937473044363031</c:v>
                      </c:pt>
                      <c:pt idx="1100">
                        <c:v>9.3937473044363031</c:v>
                      </c:pt>
                      <c:pt idx="1101">
                        <c:v>9.3937473044363031</c:v>
                      </c:pt>
                      <c:pt idx="1102">
                        <c:v>9.3937473044363031</c:v>
                      </c:pt>
                      <c:pt idx="1103">
                        <c:v>9.3937473044363031</c:v>
                      </c:pt>
                      <c:pt idx="1104">
                        <c:v>9.3937473044363031</c:v>
                      </c:pt>
                      <c:pt idx="1105">
                        <c:v>9.3937473044363031</c:v>
                      </c:pt>
                      <c:pt idx="1106">
                        <c:v>9.3937473044363031</c:v>
                      </c:pt>
                      <c:pt idx="1107">
                        <c:v>9.3937473044363031</c:v>
                      </c:pt>
                      <c:pt idx="1108">
                        <c:v>9.3937473044363031</c:v>
                      </c:pt>
                      <c:pt idx="1109">
                        <c:v>9.3937473044363031</c:v>
                      </c:pt>
                      <c:pt idx="1110">
                        <c:v>9.3937473044363031</c:v>
                      </c:pt>
                      <c:pt idx="1111">
                        <c:v>9.3937473044363031</c:v>
                      </c:pt>
                      <c:pt idx="1112">
                        <c:v>9.3937473044363031</c:v>
                      </c:pt>
                      <c:pt idx="1113">
                        <c:v>9.3937473044363031</c:v>
                      </c:pt>
                      <c:pt idx="1114">
                        <c:v>9.3937473044363031</c:v>
                      </c:pt>
                      <c:pt idx="1115">
                        <c:v>9.3937473044363031</c:v>
                      </c:pt>
                      <c:pt idx="1116">
                        <c:v>9.3937473044363031</c:v>
                      </c:pt>
                      <c:pt idx="1117">
                        <c:v>9.3937473044363031</c:v>
                      </c:pt>
                      <c:pt idx="1118">
                        <c:v>9.3937473044363031</c:v>
                      </c:pt>
                      <c:pt idx="1119">
                        <c:v>9.3937473044363031</c:v>
                      </c:pt>
                      <c:pt idx="1120">
                        <c:v>9.3937473044363031</c:v>
                      </c:pt>
                      <c:pt idx="1121">
                        <c:v>9.3937473044363031</c:v>
                      </c:pt>
                      <c:pt idx="1122">
                        <c:v>9.3937473044363031</c:v>
                      </c:pt>
                      <c:pt idx="1123">
                        <c:v>9.3937473044363031</c:v>
                      </c:pt>
                      <c:pt idx="1124">
                        <c:v>9.3937473044363031</c:v>
                      </c:pt>
                      <c:pt idx="1125">
                        <c:v>9.3937473044363031</c:v>
                      </c:pt>
                      <c:pt idx="1126">
                        <c:v>9.3937473044363031</c:v>
                      </c:pt>
                      <c:pt idx="1127">
                        <c:v>9.3937473044363031</c:v>
                      </c:pt>
                      <c:pt idx="1128">
                        <c:v>9.3937473044363031</c:v>
                      </c:pt>
                      <c:pt idx="1129">
                        <c:v>9.3937473044363031</c:v>
                      </c:pt>
                      <c:pt idx="1130">
                        <c:v>9.3937473044363031</c:v>
                      </c:pt>
                      <c:pt idx="1131">
                        <c:v>9.3937473044363031</c:v>
                      </c:pt>
                      <c:pt idx="1132">
                        <c:v>9.3937473044363031</c:v>
                      </c:pt>
                      <c:pt idx="1133">
                        <c:v>9.3937473044363031</c:v>
                      </c:pt>
                      <c:pt idx="1134">
                        <c:v>9.3937473044363031</c:v>
                      </c:pt>
                      <c:pt idx="1135">
                        <c:v>9.3937473044363031</c:v>
                      </c:pt>
                      <c:pt idx="1136">
                        <c:v>9.3937473044363031</c:v>
                      </c:pt>
                      <c:pt idx="1137">
                        <c:v>9.3937473044363031</c:v>
                      </c:pt>
                      <c:pt idx="1138">
                        <c:v>9.3937473044363031</c:v>
                      </c:pt>
                      <c:pt idx="1139">
                        <c:v>9.3937473044363031</c:v>
                      </c:pt>
                      <c:pt idx="1140">
                        <c:v>9.3937473044363031</c:v>
                      </c:pt>
                      <c:pt idx="1141">
                        <c:v>9.3937473044363031</c:v>
                      </c:pt>
                      <c:pt idx="1142">
                        <c:v>9.3937473044363031</c:v>
                      </c:pt>
                      <c:pt idx="1143">
                        <c:v>9.3937473044363031</c:v>
                      </c:pt>
                      <c:pt idx="1144">
                        <c:v>9.3937473044363031</c:v>
                      </c:pt>
                      <c:pt idx="1145">
                        <c:v>9.3937473044363031</c:v>
                      </c:pt>
                      <c:pt idx="1146">
                        <c:v>9.3937473044363031</c:v>
                      </c:pt>
                      <c:pt idx="1147">
                        <c:v>9.3937473044363031</c:v>
                      </c:pt>
                      <c:pt idx="1148">
                        <c:v>9.3937473044363031</c:v>
                      </c:pt>
                      <c:pt idx="1149">
                        <c:v>9.3937473044363031</c:v>
                      </c:pt>
                      <c:pt idx="1150">
                        <c:v>9.3937473044363031</c:v>
                      </c:pt>
                      <c:pt idx="1151">
                        <c:v>9.3937473044363031</c:v>
                      </c:pt>
                      <c:pt idx="1152">
                        <c:v>9.3937473044363031</c:v>
                      </c:pt>
                      <c:pt idx="1153">
                        <c:v>9.3937473044363031</c:v>
                      </c:pt>
                      <c:pt idx="1154">
                        <c:v>9.3937473044363031</c:v>
                      </c:pt>
                      <c:pt idx="1155">
                        <c:v>9.3937473044363031</c:v>
                      </c:pt>
                      <c:pt idx="1156">
                        <c:v>9.3937473044363031</c:v>
                      </c:pt>
                      <c:pt idx="1157">
                        <c:v>9.3937473044363031</c:v>
                      </c:pt>
                      <c:pt idx="1158">
                        <c:v>9.3937473044363031</c:v>
                      </c:pt>
                      <c:pt idx="1159">
                        <c:v>9.3937473044363031</c:v>
                      </c:pt>
                      <c:pt idx="1160">
                        <c:v>9.3937473044363031</c:v>
                      </c:pt>
                      <c:pt idx="1161">
                        <c:v>9.3937473044363031</c:v>
                      </c:pt>
                      <c:pt idx="1162">
                        <c:v>9.3937473044363031</c:v>
                      </c:pt>
                      <c:pt idx="1163">
                        <c:v>9.3937473044363031</c:v>
                      </c:pt>
                      <c:pt idx="1164">
                        <c:v>9.3937473044363031</c:v>
                      </c:pt>
                      <c:pt idx="1165">
                        <c:v>9.3937473044363031</c:v>
                      </c:pt>
                      <c:pt idx="1166">
                        <c:v>9.3937473044363031</c:v>
                      </c:pt>
                      <c:pt idx="1167">
                        <c:v>9.3937473044363031</c:v>
                      </c:pt>
                      <c:pt idx="1168">
                        <c:v>9.3937473044363031</c:v>
                      </c:pt>
                      <c:pt idx="1169">
                        <c:v>9.3937473044363031</c:v>
                      </c:pt>
                      <c:pt idx="1170">
                        <c:v>9.3937473044363031</c:v>
                      </c:pt>
                      <c:pt idx="1171">
                        <c:v>9.3937473044363031</c:v>
                      </c:pt>
                      <c:pt idx="1172">
                        <c:v>9.3937473044363031</c:v>
                      </c:pt>
                      <c:pt idx="1173">
                        <c:v>9.3937473044363031</c:v>
                      </c:pt>
                      <c:pt idx="1174">
                        <c:v>9.3937473044363031</c:v>
                      </c:pt>
                      <c:pt idx="1175">
                        <c:v>9.3937473044363031</c:v>
                      </c:pt>
                      <c:pt idx="1176">
                        <c:v>9.3937473044363031</c:v>
                      </c:pt>
                      <c:pt idx="1177">
                        <c:v>9.3937473044363031</c:v>
                      </c:pt>
                      <c:pt idx="1178">
                        <c:v>9.3937473044363031</c:v>
                      </c:pt>
                      <c:pt idx="1179">
                        <c:v>9.3937473044363031</c:v>
                      </c:pt>
                      <c:pt idx="1180">
                        <c:v>9.3937473044363031</c:v>
                      </c:pt>
                      <c:pt idx="1181">
                        <c:v>9.3937473044363031</c:v>
                      </c:pt>
                      <c:pt idx="1182">
                        <c:v>9.3937473044363031</c:v>
                      </c:pt>
                      <c:pt idx="1183">
                        <c:v>9.3937473044363031</c:v>
                      </c:pt>
                      <c:pt idx="1184">
                        <c:v>9.3937473044363031</c:v>
                      </c:pt>
                      <c:pt idx="1185">
                        <c:v>9.3937473044363031</c:v>
                      </c:pt>
                      <c:pt idx="1186">
                        <c:v>9.3937473044363031</c:v>
                      </c:pt>
                      <c:pt idx="1187">
                        <c:v>9.3937473044363031</c:v>
                      </c:pt>
                      <c:pt idx="1188">
                        <c:v>9.3937473044363031</c:v>
                      </c:pt>
                      <c:pt idx="1189">
                        <c:v>9.3937473044363031</c:v>
                      </c:pt>
                      <c:pt idx="1190">
                        <c:v>9.3937473044363031</c:v>
                      </c:pt>
                      <c:pt idx="1191">
                        <c:v>9.3937473044363031</c:v>
                      </c:pt>
                      <c:pt idx="1192">
                        <c:v>9.3937473044363031</c:v>
                      </c:pt>
                      <c:pt idx="1193">
                        <c:v>9.3937473044363031</c:v>
                      </c:pt>
                      <c:pt idx="1194">
                        <c:v>9.3937473044363031</c:v>
                      </c:pt>
                      <c:pt idx="1195">
                        <c:v>9.3937473044363031</c:v>
                      </c:pt>
                      <c:pt idx="1196">
                        <c:v>9.3937473044363031</c:v>
                      </c:pt>
                      <c:pt idx="1197">
                        <c:v>9.3937473044363031</c:v>
                      </c:pt>
                      <c:pt idx="1198">
                        <c:v>9.3937473044363031</c:v>
                      </c:pt>
                      <c:pt idx="1199">
                        <c:v>9.3937473044363031</c:v>
                      </c:pt>
                      <c:pt idx="1200">
                        <c:v>9.3937473044363031</c:v>
                      </c:pt>
                      <c:pt idx="1201">
                        <c:v>9.3937473044363031</c:v>
                      </c:pt>
                      <c:pt idx="1202">
                        <c:v>9.3937473044363031</c:v>
                      </c:pt>
                      <c:pt idx="1203">
                        <c:v>9.3937473044363031</c:v>
                      </c:pt>
                      <c:pt idx="1204">
                        <c:v>9.3937473044363031</c:v>
                      </c:pt>
                      <c:pt idx="1205">
                        <c:v>9.3937473044363031</c:v>
                      </c:pt>
                      <c:pt idx="1206">
                        <c:v>9.3937473044363031</c:v>
                      </c:pt>
                      <c:pt idx="1207">
                        <c:v>9.3937473044363031</c:v>
                      </c:pt>
                      <c:pt idx="1208">
                        <c:v>9.3937473044363031</c:v>
                      </c:pt>
                      <c:pt idx="1209">
                        <c:v>9.3937473044363031</c:v>
                      </c:pt>
                      <c:pt idx="1210">
                        <c:v>9.3937473044363031</c:v>
                      </c:pt>
                      <c:pt idx="1211">
                        <c:v>9.3937473044363031</c:v>
                      </c:pt>
                      <c:pt idx="1212">
                        <c:v>9.3937473044363031</c:v>
                      </c:pt>
                      <c:pt idx="1213">
                        <c:v>9.3937473044363031</c:v>
                      </c:pt>
                      <c:pt idx="1214">
                        <c:v>9.3937473044363031</c:v>
                      </c:pt>
                      <c:pt idx="1215">
                        <c:v>9.3937473044363031</c:v>
                      </c:pt>
                      <c:pt idx="1216">
                        <c:v>9.3937473044363031</c:v>
                      </c:pt>
                      <c:pt idx="1217">
                        <c:v>9.3937473044363031</c:v>
                      </c:pt>
                      <c:pt idx="1218">
                        <c:v>9.3937473044363031</c:v>
                      </c:pt>
                      <c:pt idx="1219">
                        <c:v>9.3937473044363031</c:v>
                      </c:pt>
                      <c:pt idx="1220">
                        <c:v>9.3937473044363031</c:v>
                      </c:pt>
                      <c:pt idx="1221">
                        <c:v>9.3937473044363031</c:v>
                      </c:pt>
                      <c:pt idx="1222">
                        <c:v>9.3937473044363031</c:v>
                      </c:pt>
                      <c:pt idx="1223">
                        <c:v>9.3937473044363031</c:v>
                      </c:pt>
                      <c:pt idx="1224">
                        <c:v>9.3937473044363031</c:v>
                      </c:pt>
                      <c:pt idx="1225">
                        <c:v>9.3937473044363031</c:v>
                      </c:pt>
                      <c:pt idx="1226">
                        <c:v>9.3937473044363031</c:v>
                      </c:pt>
                      <c:pt idx="1227">
                        <c:v>9.3937473044363031</c:v>
                      </c:pt>
                      <c:pt idx="1228">
                        <c:v>9.3937473044363031</c:v>
                      </c:pt>
                      <c:pt idx="1229">
                        <c:v>9.3937473044363031</c:v>
                      </c:pt>
                      <c:pt idx="1230">
                        <c:v>9.3937473044363031</c:v>
                      </c:pt>
                      <c:pt idx="1231">
                        <c:v>9.3937473044363031</c:v>
                      </c:pt>
                      <c:pt idx="1232">
                        <c:v>9.3937473044363031</c:v>
                      </c:pt>
                      <c:pt idx="1233">
                        <c:v>9.3937473044363031</c:v>
                      </c:pt>
                      <c:pt idx="1234">
                        <c:v>9.3937473044363031</c:v>
                      </c:pt>
                      <c:pt idx="1235">
                        <c:v>9.3937473044363031</c:v>
                      </c:pt>
                      <c:pt idx="1236">
                        <c:v>9.3937473044363031</c:v>
                      </c:pt>
                      <c:pt idx="1237">
                        <c:v>9.3937473044363031</c:v>
                      </c:pt>
                      <c:pt idx="1238">
                        <c:v>9.3937473044363031</c:v>
                      </c:pt>
                      <c:pt idx="1239">
                        <c:v>9.3937473044363031</c:v>
                      </c:pt>
                      <c:pt idx="1240">
                        <c:v>9.3937473044363031</c:v>
                      </c:pt>
                      <c:pt idx="1241">
                        <c:v>9.3937473044363031</c:v>
                      </c:pt>
                      <c:pt idx="1242">
                        <c:v>9.3937473044363031</c:v>
                      </c:pt>
                      <c:pt idx="1243">
                        <c:v>9.3937473044363031</c:v>
                      </c:pt>
                      <c:pt idx="1244">
                        <c:v>9.3937473044363031</c:v>
                      </c:pt>
                      <c:pt idx="1245">
                        <c:v>9.3937473044363031</c:v>
                      </c:pt>
                      <c:pt idx="1246">
                        <c:v>9.3937473044363031</c:v>
                      </c:pt>
                      <c:pt idx="1247">
                        <c:v>9.3937473044363031</c:v>
                      </c:pt>
                      <c:pt idx="1248">
                        <c:v>9.3937473044363031</c:v>
                      </c:pt>
                      <c:pt idx="1249">
                        <c:v>9.3937473044363031</c:v>
                      </c:pt>
                      <c:pt idx="1250">
                        <c:v>9.3937473044363031</c:v>
                      </c:pt>
                      <c:pt idx="1251">
                        <c:v>9.3937473044363031</c:v>
                      </c:pt>
                      <c:pt idx="1252">
                        <c:v>9.3937473044363031</c:v>
                      </c:pt>
                      <c:pt idx="1253">
                        <c:v>9.3937473044363031</c:v>
                      </c:pt>
                      <c:pt idx="1254">
                        <c:v>9.3937473044363031</c:v>
                      </c:pt>
                      <c:pt idx="1255">
                        <c:v>9.3937473044363031</c:v>
                      </c:pt>
                      <c:pt idx="1256">
                        <c:v>9.3937473044363031</c:v>
                      </c:pt>
                      <c:pt idx="1257">
                        <c:v>9.3937473044363031</c:v>
                      </c:pt>
                      <c:pt idx="1258">
                        <c:v>9.3937473044363031</c:v>
                      </c:pt>
                      <c:pt idx="1259">
                        <c:v>9.3937473044363031</c:v>
                      </c:pt>
                      <c:pt idx="1260">
                        <c:v>9.3937473044363031</c:v>
                      </c:pt>
                      <c:pt idx="1261">
                        <c:v>9.3937473044363031</c:v>
                      </c:pt>
                      <c:pt idx="1262">
                        <c:v>9.3937473044363031</c:v>
                      </c:pt>
                      <c:pt idx="1263">
                        <c:v>9.3937473044363031</c:v>
                      </c:pt>
                      <c:pt idx="1264">
                        <c:v>9.3937473044363031</c:v>
                      </c:pt>
                      <c:pt idx="1265">
                        <c:v>9.3937473044363031</c:v>
                      </c:pt>
                      <c:pt idx="1266">
                        <c:v>9.3937473044363031</c:v>
                      </c:pt>
                      <c:pt idx="1267">
                        <c:v>9.3937473044363031</c:v>
                      </c:pt>
                      <c:pt idx="1268">
                        <c:v>9.3937473044363031</c:v>
                      </c:pt>
                      <c:pt idx="1269">
                        <c:v>9.3937473044363031</c:v>
                      </c:pt>
                      <c:pt idx="1270">
                        <c:v>9.3937473044363031</c:v>
                      </c:pt>
                      <c:pt idx="1271">
                        <c:v>9.3937473044363031</c:v>
                      </c:pt>
                      <c:pt idx="1272">
                        <c:v>9.3937473044363031</c:v>
                      </c:pt>
                      <c:pt idx="1273">
                        <c:v>9.3937473044363031</c:v>
                      </c:pt>
                      <c:pt idx="1274">
                        <c:v>9.3937473044363031</c:v>
                      </c:pt>
                      <c:pt idx="1275">
                        <c:v>9.3937473044363031</c:v>
                      </c:pt>
                      <c:pt idx="1276">
                        <c:v>9.3937473044363031</c:v>
                      </c:pt>
                      <c:pt idx="1277">
                        <c:v>9.3937473044363031</c:v>
                      </c:pt>
                      <c:pt idx="1278">
                        <c:v>9.3937473044363031</c:v>
                      </c:pt>
                      <c:pt idx="1279">
                        <c:v>9.3937473044363031</c:v>
                      </c:pt>
                      <c:pt idx="1280">
                        <c:v>9.3937473044363031</c:v>
                      </c:pt>
                      <c:pt idx="1281">
                        <c:v>9.3937473044363031</c:v>
                      </c:pt>
                      <c:pt idx="1282">
                        <c:v>9.3937473044363031</c:v>
                      </c:pt>
                      <c:pt idx="1283">
                        <c:v>9.3937473044363031</c:v>
                      </c:pt>
                      <c:pt idx="1284">
                        <c:v>9.3937473044363031</c:v>
                      </c:pt>
                      <c:pt idx="1285">
                        <c:v>9.3937473044363031</c:v>
                      </c:pt>
                      <c:pt idx="1286">
                        <c:v>9.3937473044363031</c:v>
                      </c:pt>
                      <c:pt idx="1287">
                        <c:v>9.3937473044363031</c:v>
                      </c:pt>
                      <c:pt idx="1288">
                        <c:v>9.3937473044363031</c:v>
                      </c:pt>
                      <c:pt idx="1289">
                        <c:v>9.3937473044363031</c:v>
                      </c:pt>
                      <c:pt idx="1290">
                        <c:v>9.3937473044363031</c:v>
                      </c:pt>
                      <c:pt idx="1291">
                        <c:v>9.3937473044363031</c:v>
                      </c:pt>
                      <c:pt idx="1292">
                        <c:v>9.3937473044363031</c:v>
                      </c:pt>
                      <c:pt idx="1293">
                        <c:v>9.3937473044363031</c:v>
                      </c:pt>
                      <c:pt idx="1294">
                        <c:v>9.3937473044363031</c:v>
                      </c:pt>
                      <c:pt idx="1295">
                        <c:v>9.3937473044363031</c:v>
                      </c:pt>
                      <c:pt idx="1296">
                        <c:v>9.3937473044363031</c:v>
                      </c:pt>
                      <c:pt idx="1297">
                        <c:v>9.3937473044363031</c:v>
                      </c:pt>
                      <c:pt idx="1298">
                        <c:v>9.3937473044363031</c:v>
                      </c:pt>
                      <c:pt idx="1299">
                        <c:v>9.3937473044363031</c:v>
                      </c:pt>
                      <c:pt idx="1300">
                        <c:v>9.3937473044363031</c:v>
                      </c:pt>
                      <c:pt idx="1301">
                        <c:v>9.3937473044363031</c:v>
                      </c:pt>
                      <c:pt idx="1302">
                        <c:v>9.3937473044363031</c:v>
                      </c:pt>
                      <c:pt idx="1303">
                        <c:v>9.3937473044363031</c:v>
                      </c:pt>
                      <c:pt idx="1304">
                        <c:v>9.3937473044363031</c:v>
                      </c:pt>
                      <c:pt idx="1305">
                        <c:v>9.3937473044363031</c:v>
                      </c:pt>
                      <c:pt idx="1306">
                        <c:v>9.3937473044363031</c:v>
                      </c:pt>
                      <c:pt idx="1307">
                        <c:v>9.3937473044363031</c:v>
                      </c:pt>
                      <c:pt idx="1308">
                        <c:v>9.3937473044363031</c:v>
                      </c:pt>
                      <c:pt idx="1309">
                        <c:v>9.3937473044363031</c:v>
                      </c:pt>
                      <c:pt idx="1310">
                        <c:v>9.3937473044363031</c:v>
                      </c:pt>
                      <c:pt idx="1311">
                        <c:v>9.3937473044363031</c:v>
                      </c:pt>
                      <c:pt idx="1312">
                        <c:v>9.3937473044363031</c:v>
                      </c:pt>
                      <c:pt idx="1313">
                        <c:v>9.3937473044363031</c:v>
                      </c:pt>
                      <c:pt idx="1314">
                        <c:v>9.3937473044363031</c:v>
                      </c:pt>
                      <c:pt idx="1315">
                        <c:v>9.3937473044363031</c:v>
                      </c:pt>
                      <c:pt idx="1316">
                        <c:v>9.3937473044363031</c:v>
                      </c:pt>
                      <c:pt idx="1317">
                        <c:v>9.3937473044363031</c:v>
                      </c:pt>
                      <c:pt idx="1318">
                        <c:v>9.3937473044363031</c:v>
                      </c:pt>
                      <c:pt idx="1319">
                        <c:v>9.3937473044363031</c:v>
                      </c:pt>
                      <c:pt idx="1320">
                        <c:v>9.3937473044363031</c:v>
                      </c:pt>
                      <c:pt idx="1321">
                        <c:v>9.3937473044363031</c:v>
                      </c:pt>
                      <c:pt idx="1322">
                        <c:v>9.3937473044363031</c:v>
                      </c:pt>
                      <c:pt idx="1323">
                        <c:v>9.3937473044363031</c:v>
                      </c:pt>
                      <c:pt idx="1324">
                        <c:v>9.3937473044363031</c:v>
                      </c:pt>
                      <c:pt idx="1325">
                        <c:v>9.3937473044363031</c:v>
                      </c:pt>
                      <c:pt idx="1326">
                        <c:v>9.3937473044363031</c:v>
                      </c:pt>
                      <c:pt idx="1327">
                        <c:v>9.3937473044363031</c:v>
                      </c:pt>
                      <c:pt idx="1328">
                        <c:v>9.3937473044363031</c:v>
                      </c:pt>
                      <c:pt idx="1329">
                        <c:v>9.3937473044363031</c:v>
                      </c:pt>
                      <c:pt idx="1330">
                        <c:v>9.3937473044363031</c:v>
                      </c:pt>
                      <c:pt idx="1331">
                        <c:v>9.3937473044363031</c:v>
                      </c:pt>
                      <c:pt idx="1332">
                        <c:v>9.3937473044363031</c:v>
                      </c:pt>
                      <c:pt idx="1333">
                        <c:v>9.3937473044363031</c:v>
                      </c:pt>
                      <c:pt idx="1334">
                        <c:v>9.3937473044363031</c:v>
                      </c:pt>
                      <c:pt idx="1335">
                        <c:v>9.3937473044363031</c:v>
                      </c:pt>
                      <c:pt idx="1336">
                        <c:v>9.3937473044363031</c:v>
                      </c:pt>
                      <c:pt idx="1337">
                        <c:v>9.3937473044363031</c:v>
                      </c:pt>
                      <c:pt idx="1338">
                        <c:v>9.3937473044363031</c:v>
                      </c:pt>
                      <c:pt idx="1339">
                        <c:v>9.3937473044363031</c:v>
                      </c:pt>
                      <c:pt idx="1340">
                        <c:v>9.3937473044363031</c:v>
                      </c:pt>
                      <c:pt idx="1341">
                        <c:v>9.3937473044363031</c:v>
                      </c:pt>
                      <c:pt idx="1342">
                        <c:v>9.3937473044363031</c:v>
                      </c:pt>
                      <c:pt idx="1343">
                        <c:v>9.3937473044363031</c:v>
                      </c:pt>
                      <c:pt idx="1344">
                        <c:v>9.3937473044363031</c:v>
                      </c:pt>
                      <c:pt idx="1345">
                        <c:v>9.3937473044363031</c:v>
                      </c:pt>
                      <c:pt idx="1346">
                        <c:v>9.3937473044363031</c:v>
                      </c:pt>
                      <c:pt idx="1347">
                        <c:v>9.3937473044363031</c:v>
                      </c:pt>
                      <c:pt idx="1348">
                        <c:v>9.3937473044363031</c:v>
                      </c:pt>
                      <c:pt idx="1349">
                        <c:v>9.3937473044363031</c:v>
                      </c:pt>
                      <c:pt idx="1350">
                        <c:v>9.3937473044363031</c:v>
                      </c:pt>
                      <c:pt idx="1351">
                        <c:v>9.3937473044363031</c:v>
                      </c:pt>
                      <c:pt idx="1352">
                        <c:v>9.3937473044363031</c:v>
                      </c:pt>
                      <c:pt idx="1353">
                        <c:v>9.3937473044363031</c:v>
                      </c:pt>
                      <c:pt idx="1354">
                        <c:v>9.3937473044363031</c:v>
                      </c:pt>
                      <c:pt idx="1355">
                        <c:v>9.3937473044363031</c:v>
                      </c:pt>
                      <c:pt idx="1356">
                        <c:v>9.3937473044363031</c:v>
                      </c:pt>
                      <c:pt idx="1357">
                        <c:v>9.3937473044363031</c:v>
                      </c:pt>
                      <c:pt idx="1358">
                        <c:v>9.3937473044363031</c:v>
                      </c:pt>
                      <c:pt idx="1359">
                        <c:v>9.3937473044363031</c:v>
                      </c:pt>
                      <c:pt idx="1360">
                        <c:v>9.3937473044363031</c:v>
                      </c:pt>
                      <c:pt idx="1361">
                        <c:v>9.3937473044363031</c:v>
                      </c:pt>
                      <c:pt idx="1362">
                        <c:v>9.3937473044363031</c:v>
                      </c:pt>
                      <c:pt idx="1363">
                        <c:v>9.3937473044363031</c:v>
                      </c:pt>
                      <c:pt idx="1364">
                        <c:v>9.3937473044363031</c:v>
                      </c:pt>
                      <c:pt idx="1365">
                        <c:v>9.3937473044363031</c:v>
                      </c:pt>
                      <c:pt idx="1366">
                        <c:v>9.3937473044363031</c:v>
                      </c:pt>
                      <c:pt idx="1367">
                        <c:v>9.3937473044363031</c:v>
                      </c:pt>
                      <c:pt idx="1368">
                        <c:v>9.3937473044363031</c:v>
                      </c:pt>
                      <c:pt idx="1369">
                        <c:v>9.3937473044363031</c:v>
                      </c:pt>
                      <c:pt idx="1370">
                        <c:v>9.3937473044363031</c:v>
                      </c:pt>
                      <c:pt idx="1371">
                        <c:v>9.3937473044363031</c:v>
                      </c:pt>
                      <c:pt idx="1372">
                        <c:v>9.3937473044363031</c:v>
                      </c:pt>
                      <c:pt idx="1373">
                        <c:v>9.3937473044363031</c:v>
                      </c:pt>
                      <c:pt idx="1374">
                        <c:v>9.3937473044363031</c:v>
                      </c:pt>
                      <c:pt idx="1375">
                        <c:v>9.3937473044363031</c:v>
                      </c:pt>
                      <c:pt idx="1376">
                        <c:v>9.3937473044363031</c:v>
                      </c:pt>
                      <c:pt idx="1377">
                        <c:v>9.3937473044363031</c:v>
                      </c:pt>
                    </c:numCache>
                  </c:numRef>
                </c:yVal>
                <c:smooth val="0"/>
                <c:extLst xmlns:c15="http://schemas.microsoft.com/office/drawing/2012/chart">
                  <c:ext xmlns:c16="http://schemas.microsoft.com/office/drawing/2014/chart" uri="{C3380CC4-5D6E-409C-BE32-E72D297353CC}">
                    <c16:uniqueId val="{00000008-01FD-41BB-A486-DB833710AF41}"/>
                  </c:ext>
                </c:extLst>
              </c15:ser>
            </c15:filteredScatterSeries>
            <c15:filteredScatterSeries>
              <c15:ser>
                <c:idx val="8"/>
                <c:order val="9"/>
                <c:tx>
                  <c:v>9) Erro Static Filter</c:v>
                </c:tx>
                <c:spPr>
                  <a:ln w="25400" cap="rnd">
                    <a:noFill/>
                    <a:round/>
                  </a:ln>
                  <a:effectLst/>
                </c:spPr>
                <c:marker>
                  <c:symbol val="circle"/>
                  <c:size val="2"/>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9) Erro Static Filter'!$G$2:$G$3503</c15:sqref>
                        </c15:formulaRef>
                      </c:ext>
                    </c:extLst>
                    <c:numCache>
                      <c:formatCode>h:mm:ss</c:formatCode>
                      <c:ptCount val="3502"/>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numRef>
                </c:xVal>
                <c:yVal>
                  <c:numRef>
                    <c:extLst xmlns:c15="http://schemas.microsoft.com/office/drawing/2012/chart">
                      <c:ext xmlns:c15="http://schemas.microsoft.com/office/drawing/2012/chart" uri="{02D57815-91ED-43cb-92C2-25804820EDAC}">
                        <c15:formulaRef>
                          <c15:sqref>'9) Erro Static Filter'!$D$2:$D$3503</c15:sqref>
                        </c15:formulaRef>
                      </c:ext>
                    </c:extLst>
                    <c:numCache>
                      <c:formatCode>General</c:formatCode>
                      <c:ptCount val="3502"/>
                      <c:pt idx="0">
                        <c:v>4.5747713431469617</c:v>
                      </c:pt>
                      <c:pt idx="1">
                        <c:v>4.5747713431469617</c:v>
                      </c:pt>
                      <c:pt idx="2">
                        <c:v>4.5747713431469617</c:v>
                      </c:pt>
                      <c:pt idx="3">
                        <c:v>4.5747713431469617</c:v>
                      </c:pt>
                      <c:pt idx="4">
                        <c:v>4.5747713431469617</c:v>
                      </c:pt>
                      <c:pt idx="5">
                        <c:v>4.5747713431469617</c:v>
                      </c:pt>
                      <c:pt idx="6">
                        <c:v>4.5747713431469617</c:v>
                      </c:pt>
                      <c:pt idx="7">
                        <c:v>4.5747713431469617</c:v>
                      </c:pt>
                      <c:pt idx="8">
                        <c:v>4.5747713431469617</c:v>
                      </c:pt>
                      <c:pt idx="9">
                        <c:v>4.5747713431469617</c:v>
                      </c:pt>
                      <c:pt idx="10">
                        <c:v>4.5747713431469617</c:v>
                      </c:pt>
                      <c:pt idx="11">
                        <c:v>4.5747713431469617</c:v>
                      </c:pt>
                      <c:pt idx="12">
                        <c:v>4.5747713431469617</c:v>
                      </c:pt>
                      <c:pt idx="13">
                        <c:v>4.5747713431469617</c:v>
                      </c:pt>
                      <c:pt idx="14">
                        <c:v>4.5747713431469617</c:v>
                      </c:pt>
                      <c:pt idx="15">
                        <c:v>4.5747713431469617</c:v>
                      </c:pt>
                      <c:pt idx="16">
                        <c:v>4.5747713431469617</c:v>
                      </c:pt>
                      <c:pt idx="17">
                        <c:v>4.5747713431469617</c:v>
                      </c:pt>
                      <c:pt idx="18">
                        <c:v>4.5747713431469617</c:v>
                      </c:pt>
                      <c:pt idx="19">
                        <c:v>4.5747713431469617</c:v>
                      </c:pt>
                      <c:pt idx="20">
                        <c:v>4.5747713431469617</c:v>
                      </c:pt>
                      <c:pt idx="21">
                        <c:v>4.5747713431469617</c:v>
                      </c:pt>
                      <c:pt idx="22">
                        <c:v>4.5747713431469617</c:v>
                      </c:pt>
                      <c:pt idx="23">
                        <c:v>4.5747713431469617</c:v>
                      </c:pt>
                      <c:pt idx="24">
                        <c:v>4.5747713431469617</c:v>
                      </c:pt>
                      <c:pt idx="25">
                        <c:v>4.5747713431469617</c:v>
                      </c:pt>
                      <c:pt idx="26">
                        <c:v>4.5747713431469617</c:v>
                      </c:pt>
                      <c:pt idx="27">
                        <c:v>4.5747713431469617</c:v>
                      </c:pt>
                      <c:pt idx="28">
                        <c:v>4.5747713431469617</c:v>
                      </c:pt>
                      <c:pt idx="29">
                        <c:v>4.5747713431469617</c:v>
                      </c:pt>
                      <c:pt idx="30">
                        <c:v>4.5747713431469617</c:v>
                      </c:pt>
                      <c:pt idx="31">
                        <c:v>4.5747713431469617</c:v>
                      </c:pt>
                      <c:pt idx="32">
                        <c:v>4.5747713431469617</c:v>
                      </c:pt>
                      <c:pt idx="33">
                        <c:v>4.5747713431469617</c:v>
                      </c:pt>
                      <c:pt idx="34">
                        <c:v>4.5747713431469617</c:v>
                      </c:pt>
                      <c:pt idx="35">
                        <c:v>4.5747713431469617</c:v>
                      </c:pt>
                      <c:pt idx="36">
                        <c:v>4.5747713431469617</c:v>
                      </c:pt>
                      <c:pt idx="37">
                        <c:v>4.5747713431469617</c:v>
                      </c:pt>
                      <c:pt idx="38">
                        <c:v>4.5747713431469617</c:v>
                      </c:pt>
                      <c:pt idx="39">
                        <c:v>4.5747713431469617</c:v>
                      </c:pt>
                      <c:pt idx="40">
                        <c:v>4.5747713431469617</c:v>
                      </c:pt>
                      <c:pt idx="41">
                        <c:v>4.5747713431469617</c:v>
                      </c:pt>
                      <c:pt idx="42">
                        <c:v>4.5747713431469617</c:v>
                      </c:pt>
                      <c:pt idx="43">
                        <c:v>4.5747713431469617</c:v>
                      </c:pt>
                      <c:pt idx="44">
                        <c:v>4.5747713431469617</c:v>
                      </c:pt>
                      <c:pt idx="45">
                        <c:v>4.5747713431469617</c:v>
                      </c:pt>
                      <c:pt idx="46">
                        <c:v>4.5747713431469617</c:v>
                      </c:pt>
                      <c:pt idx="47">
                        <c:v>4.5747713431469617</c:v>
                      </c:pt>
                      <c:pt idx="48">
                        <c:v>4.5747713431469617</c:v>
                      </c:pt>
                      <c:pt idx="49">
                        <c:v>4.5747713431469617</c:v>
                      </c:pt>
                      <c:pt idx="50">
                        <c:v>4.5747713431469617</c:v>
                      </c:pt>
                      <c:pt idx="51">
                        <c:v>4.5747713431469617</c:v>
                      </c:pt>
                      <c:pt idx="52">
                        <c:v>4.5747713431469617</c:v>
                      </c:pt>
                      <c:pt idx="53">
                        <c:v>4.5747713431469617</c:v>
                      </c:pt>
                      <c:pt idx="54">
                        <c:v>4.5747713431469617</c:v>
                      </c:pt>
                      <c:pt idx="55">
                        <c:v>4.5747713431469617</c:v>
                      </c:pt>
                      <c:pt idx="56">
                        <c:v>4.5747713431469617</c:v>
                      </c:pt>
                      <c:pt idx="57">
                        <c:v>4.5747713431469617</c:v>
                      </c:pt>
                      <c:pt idx="58">
                        <c:v>4.5747713431469617</c:v>
                      </c:pt>
                      <c:pt idx="59">
                        <c:v>4.5747713431469617</c:v>
                      </c:pt>
                      <c:pt idx="60">
                        <c:v>4.5747713431469617</c:v>
                      </c:pt>
                      <c:pt idx="61">
                        <c:v>4.5747713431469617</c:v>
                      </c:pt>
                      <c:pt idx="62">
                        <c:v>4.5747713431469617</c:v>
                      </c:pt>
                      <c:pt idx="63">
                        <c:v>4.5747713431469617</c:v>
                      </c:pt>
                      <c:pt idx="64">
                        <c:v>4.5747713431469617</c:v>
                      </c:pt>
                      <c:pt idx="65">
                        <c:v>4.5747713431469617</c:v>
                      </c:pt>
                      <c:pt idx="66">
                        <c:v>4.5747713431469617</c:v>
                      </c:pt>
                      <c:pt idx="67">
                        <c:v>4.5747713431469617</c:v>
                      </c:pt>
                      <c:pt idx="68">
                        <c:v>4.5747713431469617</c:v>
                      </c:pt>
                      <c:pt idx="69">
                        <c:v>4.5747713431469617</c:v>
                      </c:pt>
                      <c:pt idx="70">
                        <c:v>4.5747713431469617</c:v>
                      </c:pt>
                      <c:pt idx="71">
                        <c:v>4.5747713431469617</c:v>
                      </c:pt>
                      <c:pt idx="72">
                        <c:v>4.5747713431469617</c:v>
                      </c:pt>
                      <c:pt idx="73">
                        <c:v>4.5747713431469617</c:v>
                      </c:pt>
                      <c:pt idx="74">
                        <c:v>4.5747713431469617</c:v>
                      </c:pt>
                      <c:pt idx="75">
                        <c:v>4.5747713431469617</c:v>
                      </c:pt>
                      <c:pt idx="76">
                        <c:v>4.5747713431469617</c:v>
                      </c:pt>
                      <c:pt idx="77">
                        <c:v>4.5747713431469617</c:v>
                      </c:pt>
                      <c:pt idx="78">
                        <c:v>4.5747713431469617</c:v>
                      </c:pt>
                      <c:pt idx="79">
                        <c:v>4.5747713431469617</c:v>
                      </c:pt>
                      <c:pt idx="80">
                        <c:v>4.5747713431469617</c:v>
                      </c:pt>
                      <c:pt idx="81">
                        <c:v>4.5747713431469617</c:v>
                      </c:pt>
                      <c:pt idx="82">
                        <c:v>4.5747713431469617</c:v>
                      </c:pt>
                      <c:pt idx="83">
                        <c:v>4.5747713431469617</c:v>
                      </c:pt>
                      <c:pt idx="84">
                        <c:v>4.5747713431469617</c:v>
                      </c:pt>
                      <c:pt idx="85">
                        <c:v>4.5747713431469617</c:v>
                      </c:pt>
                      <c:pt idx="86">
                        <c:v>4.5747713431469617</c:v>
                      </c:pt>
                      <c:pt idx="87">
                        <c:v>4.5747713431469617</c:v>
                      </c:pt>
                      <c:pt idx="88">
                        <c:v>4.5747713431469617</c:v>
                      </c:pt>
                      <c:pt idx="89">
                        <c:v>4.5747713431469617</c:v>
                      </c:pt>
                      <c:pt idx="90">
                        <c:v>4.5747713431469617</c:v>
                      </c:pt>
                      <c:pt idx="91">
                        <c:v>4.5747713431469617</c:v>
                      </c:pt>
                      <c:pt idx="92">
                        <c:v>4.5747713431469617</c:v>
                      </c:pt>
                      <c:pt idx="93">
                        <c:v>4.5747713431469617</c:v>
                      </c:pt>
                      <c:pt idx="94">
                        <c:v>4.5747713431469617</c:v>
                      </c:pt>
                      <c:pt idx="95">
                        <c:v>4.5747713431469617</c:v>
                      </c:pt>
                      <c:pt idx="96">
                        <c:v>4.5747713431469617</c:v>
                      </c:pt>
                      <c:pt idx="97">
                        <c:v>4.5747713431469617</c:v>
                      </c:pt>
                      <c:pt idx="98">
                        <c:v>4.5747713431469617</c:v>
                      </c:pt>
                      <c:pt idx="99">
                        <c:v>4.5747713431469617</c:v>
                      </c:pt>
                      <c:pt idx="100">
                        <c:v>4.5747713431469617</c:v>
                      </c:pt>
                      <c:pt idx="101">
                        <c:v>4.5747713431469617</c:v>
                      </c:pt>
                      <c:pt idx="102">
                        <c:v>4.5747713431469617</c:v>
                      </c:pt>
                      <c:pt idx="103">
                        <c:v>4.5747713431469617</c:v>
                      </c:pt>
                      <c:pt idx="104">
                        <c:v>4.5747713431469617</c:v>
                      </c:pt>
                      <c:pt idx="105">
                        <c:v>4.5747713431469617</c:v>
                      </c:pt>
                      <c:pt idx="106">
                        <c:v>4.5747713431469617</c:v>
                      </c:pt>
                      <c:pt idx="107">
                        <c:v>4.5747713431469617</c:v>
                      </c:pt>
                      <c:pt idx="108">
                        <c:v>4.5747713431469617</c:v>
                      </c:pt>
                      <c:pt idx="109">
                        <c:v>4.5747713431469617</c:v>
                      </c:pt>
                      <c:pt idx="110">
                        <c:v>4.5747713431469617</c:v>
                      </c:pt>
                      <c:pt idx="111">
                        <c:v>4.5747713431469617</c:v>
                      </c:pt>
                      <c:pt idx="112">
                        <c:v>4.5747713431469617</c:v>
                      </c:pt>
                      <c:pt idx="113">
                        <c:v>4.5747713431469617</c:v>
                      </c:pt>
                      <c:pt idx="114">
                        <c:v>4.5747713431469617</c:v>
                      </c:pt>
                      <c:pt idx="115">
                        <c:v>4.5747713431469617</c:v>
                      </c:pt>
                      <c:pt idx="116">
                        <c:v>4.5747713431469617</c:v>
                      </c:pt>
                      <c:pt idx="117">
                        <c:v>4.5747713431469617</c:v>
                      </c:pt>
                      <c:pt idx="118">
                        <c:v>4.5747713431469617</c:v>
                      </c:pt>
                      <c:pt idx="119">
                        <c:v>4.5747713431469617</c:v>
                      </c:pt>
                      <c:pt idx="120">
                        <c:v>4.5747713431469617</c:v>
                      </c:pt>
                      <c:pt idx="121">
                        <c:v>4.5747713431469617</c:v>
                      </c:pt>
                      <c:pt idx="122">
                        <c:v>4.5747713431469617</c:v>
                      </c:pt>
                      <c:pt idx="123">
                        <c:v>4.5747713431469617</c:v>
                      </c:pt>
                      <c:pt idx="124">
                        <c:v>4.5747713431469617</c:v>
                      </c:pt>
                      <c:pt idx="125">
                        <c:v>4.5747713431469617</c:v>
                      </c:pt>
                      <c:pt idx="126">
                        <c:v>4.5747713431469617</c:v>
                      </c:pt>
                      <c:pt idx="127">
                        <c:v>4.5747713431469617</c:v>
                      </c:pt>
                      <c:pt idx="128">
                        <c:v>4.5747713431469617</c:v>
                      </c:pt>
                      <c:pt idx="129">
                        <c:v>4.5747713431469617</c:v>
                      </c:pt>
                      <c:pt idx="130">
                        <c:v>4.5747713431469617</c:v>
                      </c:pt>
                      <c:pt idx="131">
                        <c:v>4.5747713431469617</c:v>
                      </c:pt>
                      <c:pt idx="132">
                        <c:v>4.5747713431469617</c:v>
                      </c:pt>
                      <c:pt idx="133">
                        <c:v>4.5747713431469617</c:v>
                      </c:pt>
                      <c:pt idx="134">
                        <c:v>4.5747713431469617</c:v>
                      </c:pt>
                      <c:pt idx="135">
                        <c:v>4.5747713431469617</c:v>
                      </c:pt>
                      <c:pt idx="136">
                        <c:v>4.5747713431469617</c:v>
                      </c:pt>
                      <c:pt idx="137">
                        <c:v>4.5747713431469617</c:v>
                      </c:pt>
                      <c:pt idx="138">
                        <c:v>4.5747713431469617</c:v>
                      </c:pt>
                      <c:pt idx="139">
                        <c:v>4.5747713431469617</c:v>
                      </c:pt>
                      <c:pt idx="140">
                        <c:v>4.5747713431469617</c:v>
                      </c:pt>
                      <c:pt idx="141">
                        <c:v>4.5747713431469617</c:v>
                      </c:pt>
                      <c:pt idx="142">
                        <c:v>4.5747713431469617</c:v>
                      </c:pt>
                      <c:pt idx="143">
                        <c:v>4.5747713431469617</c:v>
                      </c:pt>
                      <c:pt idx="144">
                        <c:v>4.5747713431469617</c:v>
                      </c:pt>
                      <c:pt idx="145">
                        <c:v>4.5747713431469617</c:v>
                      </c:pt>
                      <c:pt idx="146">
                        <c:v>4.5747713431469617</c:v>
                      </c:pt>
                      <c:pt idx="147">
                        <c:v>4.5747713431469617</c:v>
                      </c:pt>
                      <c:pt idx="148">
                        <c:v>4.5747713431469617</c:v>
                      </c:pt>
                      <c:pt idx="149">
                        <c:v>4.5747713431469617</c:v>
                      </c:pt>
                      <c:pt idx="150">
                        <c:v>4.5747713431469617</c:v>
                      </c:pt>
                      <c:pt idx="151">
                        <c:v>4.5747713431469617</c:v>
                      </c:pt>
                      <c:pt idx="152">
                        <c:v>4.5747713431469617</c:v>
                      </c:pt>
                      <c:pt idx="153">
                        <c:v>4.5747713431469617</c:v>
                      </c:pt>
                      <c:pt idx="154">
                        <c:v>4.5747713431469617</c:v>
                      </c:pt>
                      <c:pt idx="155">
                        <c:v>4.5747713431469617</c:v>
                      </c:pt>
                      <c:pt idx="156">
                        <c:v>4.5747713431469617</c:v>
                      </c:pt>
                      <c:pt idx="157">
                        <c:v>4.5747713431469617</c:v>
                      </c:pt>
                      <c:pt idx="158">
                        <c:v>4.5747713431469617</c:v>
                      </c:pt>
                      <c:pt idx="159">
                        <c:v>4.5747713431469617</c:v>
                      </c:pt>
                      <c:pt idx="160">
                        <c:v>4.5747713431469617</c:v>
                      </c:pt>
                      <c:pt idx="161">
                        <c:v>4.5747713431469617</c:v>
                      </c:pt>
                      <c:pt idx="162">
                        <c:v>4.5747713431469617</c:v>
                      </c:pt>
                      <c:pt idx="163">
                        <c:v>4.5747713431469617</c:v>
                      </c:pt>
                      <c:pt idx="164">
                        <c:v>4.5747713431469617</c:v>
                      </c:pt>
                      <c:pt idx="165">
                        <c:v>4.5747713431469617</c:v>
                      </c:pt>
                      <c:pt idx="166">
                        <c:v>4.5747713431469617</c:v>
                      </c:pt>
                      <c:pt idx="167">
                        <c:v>4.5747713431469617</c:v>
                      </c:pt>
                      <c:pt idx="168">
                        <c:v>4.5747713431469617</c:v>
                      </c:pt>
                      <c:pt idx="169">
                        <c:v>4.5747713431469617</c:v>
                      </c:pt>
                      <c:pt idx="170">
                        <c:v>4.5747713431469617</c:v>
                      </c:pt>
                      <c:pt idx="171">
                        <c:v>4.5747713431469617</c:v>
                      </c:pt>
                      <c:pt idx="172">
                        <c:v>4.5747713431469617</c:v>
                      </c:pt>
                      <c:pt idx="173">
                        <c:v>4.5747713431469617</c:v>
                      </c:pt>
                      <c:pt idx="174">
                        <c:v>4.5747713431469617</c:v>
                      </c:pt>
                      <c:pt idx="175">
                        <c:v>4.5747713431469617</c:v>
                      </c:pt>
                      <c:pt idx="176">
                        <c:v>4.5747713431469617</c:v>
                      </c:pt>
                      <c:pt idx="177">
                        <c:v>4.5747713431469617</c:v>
                      </c:pt>
                      <c:pt idx="178">
                        <c:v>4.5747713431469617</c:v>
                      </c:pt>
                      <c:pt idx="179">
                        <c:v>4.5747713431469617</c:v>
                      </c:pt>
                      <c:pt idx="180">
                        <c:v>4.5747713431469617</c:v>
                      </c:pt>
                      <c:pt idx="181">
                        <c:v>4.5747713431469617</c:v>
                      </c:pt>
                      <c:pt idx="182">
                        <c:v>4.5747713431469617</c:v>
                      </c:pt>
                      <c:pt idx="183">
                        <c:v>4.5747713431469617</c:v>
                      </c:pt>
                      <c:pt idx="184">
                        <c:v>4.5747713431469617</c:v>
                      </c:pt>
                      <c:pt idx="185">
                        <c:v>4.5747713431469617</c:v>
                      </c:pt>
                      <c:pt idx="186">
                        <c:v>4.5747713431469617</c:v>
                      </c:pt>
                      <c:pt idx="187">
                        <c:v>4.5747713431469617</c:v>
                      </c:pt>
                      <c:pt idx="188">
                        <c:v>4.5747713431469617</c:v>
                      </c:pt>
                      <c:pt idx="189">
                        <c:v>4.5747713431469617</c:v>
                      </c:pt>
                      <c:pt idx="190">
                        <c:v>4.5747713431469617</c:v>
                      </c:pt>
                      <c:pt idx="191">
                        <c:v>4.5747713431469617</c:v>
                      </c:pt>
                      <c:pt idx="192">
                        <c:v>4.5747713431469617</c:v>
                      </c:pt>
                      <c:pt idx="193">
                        <c:v>4.5747713431469617</c:v>
                      </c:pt>
                      <c:pt idx="194">
                        <c:v>4.5747713431469617</c:v>
                      </c:pt>
                      <c:pt idx="195">
                        <c:v>4.5747713431469617</c:v>
                      </c:pt>
                      <c:pt idx="196">
                        <c:v>4.5747713431469617</c:v>
                      </c:pt>
                      <c:pt idx="197">
                        <c:v>4.5747713431469617</c:v>
                      </c:pt>
                      <c:pt idx="198">
                        <c:v>4.5747713431469617</c:v>
                      </c:pt>
                      <c:pt idx="199">
                        <c:v>4.5747713431469617</c:v>
                      </c:pt>
                      <c:pt idx="200">
                        <c:v>4.5747713431469617</c:v>
                      </c:pt>
                      <c:pt idx="201">
                        <c:v>4.5747713431469617</c:v>
                      </c:pt>
                      <c:pt idx="202">
                        <c:v>4.5747713431469617</c:v>
                      </c:pt>
                      <c:pt idx="203">
                        <c:v>4.5747713431469617</c:v>
                      </c:pt>
                      <c:pt idx="204">
                        <c:v>4.5747713431469617</c:v>
                      </c:pt>
                      <c:pt idx="205">
                        <c:v>4.5747713431469617</c:v>
                      </c:pt>
                      <c:pt idx="206">
                        <c:v>4.5747713431469617</c:v>
                      </c:pt>
                      <c:pt idx="207">
                        <c:v>4.5747713431469617</c:v>
                      </c:pt>
                      <c:pt idx="208">
                        <c:v>4.5747713431469617</c:v>
                      </c:pt>
                      <c:pt idx="209">
                        <c:v>4.5747713431469617</c:v>
                      </c:pt>
                      <c:pt idx="210">
                        <c:v>4.5747713431469617</c:v>
                      </c:pt>
                      <c:pt idx="211">
                        <c:v>4.5747713431469617</c:v>
                      </c:pt>
                      <c:pt idx="212">
                        <c:v>4.5747713431469617</c:v>
                      </c:pt>
                      <c:pt idx="213">
                        <c:v>4.5747713431469617</c:v>
                      </c:pt>
                      <c:pt idx="214">
                        <c:v>4.5747713431469617</c:v>
                      </c:pt>
                      <c:pt idx="215">
                        <c:v>4.5747713431469617</c:v>
                      </c:pt>
                      <c:pt idx="216">
                        <c:v>4.5747713431469617</c:v>
                      </c:pt>
                      <c:pt idx="217">
                        <c:v>4.5747713431469617</c:v>
                      </c:pt>
                      <c:pt idx="218">
                        <c:v>4.5747713431469617</c:v>
                      </c:pt>
                      <c:pt idx="219">
                        <c:v>4.5747713431469617</c:v>
                      </c:pt>
                      <c:pt idx="220">
                        <c:v>4.5747713431469617</c:v>
                      </c:pt>
                      <c:pt idx="221">
                        <c:v>4.5747713431469617</c:v>
                      </c:pt>
                      <c:pt idx="222">
                        <c:v>4.5747713431469617</c:v>
                      </c:pt>
                      <c:pt idx="223">
                        <c:v>4.5747713431469617</c:v>
                      </c:pt>
                      <c:pt idx="224">
                        <c:v>4.5747713431469617</c:v>
                      </c:pt>
                      <c:pt idx="225">
                        <c:v>4.5747713431469617</c:v>
                      </c:pt>
                      <c:pt idx="226">
                        <c:v>4.5747713431469617</c:v>
                      </c:pt>
                      <c:pt idx="227">
                        <c:v>4.5747713431469617</c:v>
                      </c:pt>
                      <c:pt idx="228">
                        <c:v>4.5747713431469617</c:v>
                      </c:pt>
                      <c:pt idx="229">
                        <c:v>4.5747713431469617</c:v>
                      </c:pt>
                      <c:pt idx="230">
                        <c:v>4.5747713431469617</c:v>
                      </c:pt>
                      <c:pt idx="231">
                        <c:v>4.5747713431469617</c:v>
                      </c:pt>
                      <c:pt idx="232">
                        <c:v>4.5747713431469617</c:v>
                      </c:pt>
                      <c:pt idx="233">
                        <c:v>4.5747713431469617</c:v>
                      </c:pt>
                      <c:pt idx="234">
                        <c:v>4.5747713431469617</c:v>
                      </c:pt>
                      <c:pt idx="235">
                        <c:v>4.5747713431469617</c:v>
                      </c:pt>
                      <c:pt idx="236">
                        <c:v>4.5747713431469617</c:v>
                      </c:pt>
                      <c:pt idx="237">
                        <c:v>4.5747713431469617</c:v>
                      </c:pt>
                      <c:pt idx="238">
                        <c:v>4.5747713431469617</c:v>
                      </c:pt>
                      <c:pt idx="239">
                        <c:v>4.5747713431469617</c:v>
                      </c:pt>
                      <c:pt idx="240">
                        <c:v>4.5747713431469617</c:v>
                      </c:pt>
                      <c:pt idx="241">
                        <c:v>4.5747713431469617</c:v>
                      </c:pt>
                      <c:pt idx="242">
                        <c:v>4.5747713431469617</c:v>
                      </c:pt>
                      <c:pt idx="243">
                        <c:v>4.5747713431469617</c:v>
                      </c:pt>
                      <c:pt idx="244">
                        <c:v>4.5747713431469617</c:v>
                      </c:pt>
                      <c:pt idx="245">
                        <c:v>4.5747713431469617</c:v>
                      </c:pt>
                      <c:pt idx="246">
                        <c:v>4.5747713431469617</c:v>
                      </c:pt>
                      <c:pt idx="247">
                        <c:v>4.5747713431469617</c:v>
                      </c:pt>
                      <c:pt idx="248">
                        <c:v>4.5747713431469617</c:v>
                      </c:pt>
                      <c:pt idx="249">
                        <c:v>4.5747713431469617</c:v>
                      </c:pt>
                      <c:pt idx="250">
                        <c:v>4.5747713431469617</c:v>
                      </c:pt>
                      <c:pt idx="251">
                        <c:v>4.5747713431469617</c:v>
                      </c:pt>
                      <c:pt idx="252">
                        <c:v>4.5747713431469617</c:v>
                      </c:pt>
                      <c:pt idx="253">
                        <c:v>4.5747713431469617</c:v>
                      </c:pt>
                      <c:pt idx="254">
                        <c:v>4.5747713431469617</c:v>
                      </c:pt>
                      <c:pt idx="255">
                        <c:v>4.5747713431469617</c:v>
                      </c:pt>
                      <c:pt idx="256">
                        <c:v>4.5747713431469617</c:v>
                      </c:pt>
                      <c:pt idx="257">
                        <c:v>4.5747713431469617</c:v>
                      </c:pt>
                      <c:pt idx="258">
                        <c:v>4.5747713431469617</c:v>
                      </c:pt>
                      <c:pt idx="259">
                        <c:v>4.5747713431469617</c:v>
                      </c:pt>
                      <c:pt idx="260">
                        <c:v>4.5747713431469617</c:v>
                      </c:pt>
                      <c:pt idx="261">
                        <c:v>4.5747713431469617</c:v>
                      </c:pt>
                      <c:pt idx="262">
                        <c:v>4.5747713431469617</c:v>
                      </c:pt>
                      <c:pt idx="263">
                        <c:v>4.5747713431469617</c:v>
                      </c:pt>
                      <c:pt idx="264">
                        <c:v>4.5747713431469617</c:v>
                      </c:pt>
                      <c:pt idx="265">
                        <c:v>4.5747713431469617</c:v>
                      </c:pt>
                      <c:pt idx="266">
                        <c:v>4.5747713431469617</c:v>
                      </c:pt>
                      <c:pt idx="267">
                        <c:v>4.5747713431469617</c:v>
                      </c:pt>
                      <c:pt idx="268">
                        <c:v>4.5747713431469617</c:v>
                      </c:pt>
                      <c:pt idx="269">
                        <c:v>4.5747713431469617</c:v>
                      </c:pt>
                      <c:pt idx="270">
                        <c:v>4.5747713431469617</c:v>
                      </c:pt>
                      <c:pt idx="271">
                        <c:v>4.5747713431469617</c:v>
                      </c:pt>
                      <c:pt idx="272">
                        <c:v>4.5747713431469617</c:v>
                      </c:pt>
                      <c:pt idx="273">
                        <c:v>4.5747713431469617</c:v>
                      </c:pt>
                      <c:pt idx="274">
                        <c:v>4.5747713431469617</c:v>
                      </c:pt>
                      <c:pt idx="275">
                        <c:v>4.5747713431469617</c:v>
                      </c:pt>
                      <c:pt idx="276">
                        <c:v>4.5747713431469617</c:v>
                      </c:pt>
                      <c:pt idx="277">
                        <c:v>4.5747713431469617</c:v>
                      </c:pt>
                      <c:pt idx="278">
                        <c:v>4.5747713431469617</c:v>
                      </c:pt>
                      <c:pt idx="279">
                        <c:v>4.5747713431469617</c:v>
                      </c:pt>
                      <c:pt idx="280">
                        <c:v>4.5747713431469617</c:v>
                      </c:pt>
                      <c:pt idx="281">
                        <c:v>4.5747713431469617</c:v>
                      </c:pt>
                      <c:pt idx="282">
                        <c:v>4.5747713431469617</c:v>
                      </c:pt>
                      <c:pt idx="283">
                        <c:v>4.5747713431469617</c:v>
                      </c:pt>
                      <c:pt idx="284">
                        <c:v>4.5747713431469617</c:v>
                      </c:pt>
                      <c:pt idx="285">
                        <c:v>4.5747713431469617</c:v>
                      </c:pt>
                      <c:pt idx="286">
                        <c:v>4.5747713431469617</c:v>
                      </c:pt>
                      <c:pt idx="287">
                        <c:v>4.5747713431469617</c:v>
                      </c:pt>
                      <c:pt idx="288">
                        <c:v>4.5747713431469617</c:v>
                      </c:pt>
                      <c:pt idx="289">
                        <c:v>4.5747713431469617</c:v>
                      </c:pt>
                      <c:pt idx="290">
                        <c:v>4.5747713431469617</c:v>
                      </c:pt>
                      <c:pt idx="291">
                        <c:v>4.5747713431469617</c:v>
                      </c:pt>
                      <c:pt idx="292">
                        <c:v>4.5747713431469617</c:v>
                      </c:pt>
                      <c:pt idx="293">
                        <c:v>4.5747713431469617</c:v>
                      </c:pt>
                      <c:pt idx="294">
                        <c:v>4.5747713431469617</c:v>
                      </c:pt>
                      <c:pt idx="295">
                        <c:v>4.5747713431469617</c:v>
                      </c:pt>
                      <c:pt idx="296">
                        <c:v>4.5747713431469617</c:v>
                      </c:pt>
                      <c:pt idx="297">
                        <c:v>4.5747713431469617</c:v>
                      </c:pt>
                      <c:pt idx="298">
                        <c:v>4.5747713431469617</c:v>
                      </c:pt>
                      <c:pt idx="299">
                        <c:v>4.5747713431469617</c:v>
                      </c:pt>
                      <c:pt idx="300">
                        <c:v>4.5747713431469617</c:v>
                      </c:pt>
                      <c:pt idx="301">
                        <c:v>4.5747713431469617</c:v>
                      </c:pt>
                      <c:pt idx="302">
                        <c:v>4.5747713431469617</c:v>
                      </c:pt>
                      <c:pt idx="303">
                        <c:v>4.5747713431469617</c:v>
                      </c:pt>
                      <c:pt idx="304">
                        <c:v>4.5747713431469617</c:v>
                      </c:pt>
                      <c:pt idx="305">
                        <c:v>4.5747713431469617</c:v>
                      </c:pt>
                      <c:pt idx="306">
                        <c:v>4.5747713431469617</c:v>
                      </c:pt>
                      <c:pt idx="307">
                        <c:v>4.5747713431469617</c:v>
                      </c:pt>
                      <c:pt idx="308">
                        <c:v>4.5747713431469617</c:v>
                      </c:pt>
                      <c:pt idx="309">
                        <c:v>4.5747713431469617</c:v>
                      </c:pt>
                      <c:pt idx="310">
                        <c:v>4.5747713431469617</c:v>
                      </c:pt>
                      <c:pt idx="311">
                        <c:v>4.5747713431469617</c:v>
                      </c:pt>
                      <c:pt idx="312">
                        <c:v>4.5747713431469617</c:v>
                      </c:pt>
                      <c:pt idx="313">
                        <c:v>4.5747713431469617</c:v>
                      </c:pt>
                      <c:pt idx="314">
                        <c:v>4.5747713431469617</c:v>
                      </c:pt>
                      <c:pt idx="315">
                        <c:v>4.5747713431469617</c:v>
                      </c:pt>
                      <c:pt idx="316">
                        <c:v>4.5747713431469617</c:v>
                      </c:pt>
                      <c:pt idx="317">
                        <c:v>4.5747713431469617</c:v>
                      </c:pt>
                      <c:pt idx="318">
                        <c:v>4.5747713431469617</c:v>
                      </c:pt>
                      <c:pt idx="319">
                        <c:v>4.5747713431469617</c:v>
                      </c:pt>
                      <c:pt idx="320">
                        <c:v>4.5747713431469617</c:v>
                      </c:pt>
                      <c:pt idx="321">
                        <c:v>4.5747713431469617</c:v>
                      </c:pt>
                      <c:pt idx="322">
                        <c:v>4.5747713431469617</c:v>
                      </c:pt>
                      <c:pt idx="323">
                        <c:v>4.5747713431469617</c:v>
                      </c:pt>
                      <c:pt idx="324">
                        <c:v>4.5747713431469617</c:v>
                      </c:pt>
                      <c:pt idx="325">
                        <c:v>4.5747713431469617</c:v>
                      </c:pt>
                      <c:pt idx="326">
                        <c:v>4.5747713431469617</c:v>
                      </c:pt>
                      <c:pt idx="327">
                        <c:v>4.5747713431469617</c:v>
                      </c:pt>
                      <c:pt idx="328">
                        <c:v>4.5747713431469617</c:v>
                      </c:pt>
                      <c:pt idx="329">
                        <c:v>4.5747713431469617</c:v>
                      </c:pt>
                      <c:pt idx="330">
                        <c:v>4.5747713431469617</c:v>
                      </c:pt>
                      <c:pt idx="331">
                        <c:v>4.5747713431469617</c:v>
                      </c:pt>
                      <c:pt idx="332">
                        <c:v>4.5747713431469617</c:v>
                      </c:pt>
                      <c:pt idx="333">
                        <c:v>4.5747713431469617</c:v>
                      </c:pt>
                      <c:pt idx="334">
                        <c:v>4.5747713431469617</c:v>
                      </c:pt>
                      <c:pt idx="335">
                        <c:v>4.5747713431469617</c:v>
                      </c:pt>
                      <c:pt idx="336">
                        <c:v>4.5747713431469617</c:v>
                      </c:pt>
                      <c:pt idx="337">
                        <c:v>4.5747713431469617</c:v>
                      </c:pt>
                      <c:pt idx="338">
                        <c:v>4.5747713431469617</c:v>
                      </c:pt>
                      <c:pt idx="339">
                        <c:v>4.5747713431469617</c:v>
                      </c:pt>
                      <c:pt idx="340">
                        <c:v>4.5747713431469617</c:v>
                      </c:pt>
                      <c:pt idx="341">
                        <c:v>4.5747713431469617</c:v>
                      </c:pt>
                      <c:pt idx="342">
                        <c:v>4.5747713431469617</c:v>
                      </c:pt>
                      <c:pt idx="343">
                        <c:v>4.5747713431469617</c:v>
                      </c:pt>
                      <c:pt idx="344">
                        <c:v>4.5747713431469617</c:v>
                      </c:pt>
                      <c:pt idx="345">
                        <c:v>4.5747713431469617</c:v>
                      </c:pt>
                      <c:pt idx="346">
                        <c:v>4.5747713431469617</c:v>
                      </c:pt>
                      <c:pt idx="347">
                        <c:v>4.5747713431469617</c:v>
                      </c:pt>
                      <c:pt idx="348">
                        <c:v>4.5747713431469617</c:v>
                      </c:pt>
                      <c:pt idx="349">
                        <c:v>4.5747713431469617</c:v>
                      </c:pt>
                      <c:pt idx="350">
                        <c:v>4.5747713431469617</c:v>
                      </c:pt>
                      <c:pt idx="351">
                        <c:v>4.5747713431469617</c:v>
                      </c:pt>
                      <c:pt idx="352">
                        <c:v>4.5747713431469617</c:v>
                      </c:pt>
                      <c:pt idx="353">
                        <c:v>4.5747713431469617</c:v>
                      </c:pt>
                      <c:pt idx="354">
                        <c:v>4.5747713431469617</c:v>
                      </c:pt>
                      <c:pt idx="355">
                        <c:v>4.5747713431469617</c:v>
                      </c:pt>
                      <c:pt idx="356">
                        <c:v>4.5747713431469617</c:v>
                      </c:pt>
                      <c:pt idx="357">
                        <c:v>4.5747713431469617</c:v>
                      </c:pt>
                      <c:pt idx="358">
                        <c:v>4.5747713431469617</c:v>
                      </c:pt>
                      <c:pt idx="359">
                        <c:v>4.5747713431469617</c:v>
                      </c:pt>
                      <c:pt idx="360">
                        <c:v>4.5747713431469617</c:v>
                      </c:pt>
                      <c:pt idx="361">
                        <c:v>4.5747713431469617</c:v>
                      </c:pt>
                      <c:pt idx="362">
                        <c:v>4.5747713431469617</c:v>
                      </c:pt>
                      <c:pt idx="363">
                        <c:v>4.5747713431469617</c:v>
                      </c:pt>
                      <c:pt idx="364">
                        <c:v>4.5747713431469617</c:v>
                      </c:pt>
                      <c:pt idx="365">
                        <c:v>4.5747713431469617</c:v>
                      </c:pt>
                      <c:pt idx="366">
                        <c:v>4.5747713431469617</c:v>
                      </c:pt>
                      <c:pt idx="367">
                        <c:v>4.5747713431469617</c:v>
                      </c:pt>
                      <c:pt idx="368">
                        <c:v>4.5747713431469617</c:v>
                      </c:pt>
                      <c:pt idx="369">
                        <c:v>4.5747713431469617</c:v>
                      </c:pt>
                      <c:pt idx="370">
                        <c:v>4.5747713431469617</c:v>
                      </c:pt>
                      <c:pt idx="371">
                        <c:v>4.5747713431469617</c:v>
                      </c:pt>
                      <c:pt idx="372">
                        <c:v>4.5747713431469617</c:v>
                      </c:pt>
                      <c:pt idx="373">
                        <c:v>4.5747713431469617</c:v>
                      </c:pt>
                      <c:pt idx="374">
                        <c:v>4.5747713431469617</c:v>
                      </c:pt>
                      <c:pt idx="375">
                        <c:v>4.5747713431469617</c:v>
                      </c:pt>
                      <c:pt idx="376">
                        <c:v>4.5747713431469617</c:v>
                      </c:pt>
                      <c:pt idx="377">
                        <c:v>4.5747713431469617</c:v>
                      </c:pt>
                      <c:pt idx="378">
                        <c:v>4.5747713431469617</c:v>
                      </c:pt>
                      <c:pt idx="379">
                        <c:v>4.5747713431469617</c:v>
                      </c:pt>
                      <c:pt idx="380">
                        <c:v>4.5747713431469617</c:v>
                      </c:pt>
                      <c:pt idx="381">
                        <c:v>4.5747713431469617</c:v>
                      </c:pt>
                      <c:pt idx="382">
                        <c:v>4.5747713431469617</c:v>
                      </c:pt>
                      <c:pt idx="383">
                        <c:v>4.5747713431469617</c:v>
                      </c:pt>
                      <c:pt idx="384">
                        <c:v>4.5747713431469617</c:v>
                      </c:pt>
                      <c:pt idx="385">
                        <c:v>4.5747713431469617</c:v>
                      </c:pt>
                      <c:pt idx="386">
                        <c:v>4.5747713431469617</c:v>
                      </c:pt>
                      <c:pt idx="387">
                        <c:v>4.5747713431469617</c:v>
                      </c:pt>
                      <c:pt idx="388">
                        <c:v>4.5747713431469617</c:v>
                      </c:pt>
                      <c:pt idx="389">
                        <c:v>4.5747713431469617</c:v>
                      </c:pt>
                      <c:pt idx="390">
                        <c:v>4.5747713431469617</c:v>
                      </c:pt>
                      <c:pt idx="391">
                        <c:v>4.5747713431469617</c:v>
                      </c:pt>
                      <c:pt idx="392">
                        <c:v>4.5747713431469617</c:v>
                      </c:pt>
                      <c:pt idx="393">
                        <c:v>4.5747713431469617</c:v>
                      </c:pt>
                      <c:pt idx="394">
                        <c:v>4.5747713431469617</c:v>
                      </c:pt>
                      <c:pt idx="395">
                        <c:v>4.5747713431469617</c:v>
                      </c:pt>
                      <c:pt idx="396">
                        <c:v>4.5747713431469617</c:v>
                      </c:pt>
                      <c:pt idx="397">
                        <c:v>4.5747713431469617</c:v>
                      </c:pt>
                      <c:pt idx="398">
                        <c:v>4.5747713431469617</c:v>
                      </c:pt>
                      <c:pt idx="399">
                        <c:v>4.5747713431469617</c:v>
                      </c:pt>
                      <c:pt idx="400">
                        <c:v>4.5747713431469617</c:v>
                      </c:pt>
                      <c:pt idx="401">
                        <c:v>4.5747713431469617</c:v>
                      </c:pt>
                      <c:pt idx="402">
                        <c:v>4.5747713431469617</c:v>
                      </c:pt>
                      <c:pt idx="403">
                        <c:v>4.5747713431469617</c:v>
                      </c:pt>
                      <c:pt idx="404">
                        <c:v>4.5747713431469617</c:v>
                      </c:pt>
                      <c:pt idx="405">
                        <c:v>4.5747713431469617</c:v>
                      </c:pt>
                      <c:pt idx="406">
                        <c:v>4.5747713431469617</c:v>
                      </c:pt>
                      <c:pt idx="407">
                        <c:v>4.5747713431469617</c:v>
                      </c:pt>
                      <c:pt idx="408">
                        <c:v>4.5747713431469617</c:v>
                      </c:pt>
                      <c:pt idx="409">
                        <c:v>4.5747713431469617</c:v>
                      </c:pt>
                      <c:pt idx="410">
                        <c:v>4.5747713431469617</c:v>
                      </c:pt>
                      <c:pt idx="411">
                        <c:v>4.5747713431469617</c:v>
                      </c:pt>
                      <c:pt idx="412">
                        <c:v>4.5747713431469617</c:v>
                      </c:pt>
                      <c:pt idx="413">
                        <c:v>4.5747713431469617</c:v>
                      </c:pt>
                      <c:pt idx="414">
                        <c:v>4.5747713431469617</c:v>
                      </c:pt>
                      <c:pt idx="415">
                        <c:v>4.5747713431469617</c:v>
                      </c:pt>
                      <c:pt idx="416">
                        <c:v>4.5747713431469617</c:v>
                      </c:pt>
                      <c:pt idx="417">
                        <c:v>4.5747713431469617</c:v>
                      </c:pt>
                      <c:pt idx="418">
                        <c:v>4.5747713431469617</c:v>
                      </c:pt>
                      <c:pt idx="419">
                        <c:v>4.5747713431469617</c:v>
                      </c:pt>
                      <c:pt idx="420">
                        <c:v>4.5747713431469617</c:v>
                      </c:pt>
                      <c:pt idx="421">
                        <c:v>4.5747713431469617</c:v>
                      </c:pt>
                      <c:pt idx="422">
                        <c:v>4.5747713431469617</c:v>
                      </c:pt>
                      <c:pt idx="423">
                        <c:v>4.5747713431469617</c:v>
                      </c:pt>
                      <c:pt idx="424">
                        <c:v>4.5747713431469617</c:v>
                      </c:pt>
                      <c:pt idx="425">
                        <c:v>4.5747713431469617</c:v>
                      </c:pt>
                      <c:pt idx="426">
                        <c:v>4.5747713431469617</c:v>
                      </c:pt>
                      <c:pt idx="427">
                        <c:v>4.5747713431469617</c:v>
                      </c:pt>
                      <c:pt idx="428">
                        <c:v>4.5747713431469617</c:v>
                      </c:pt>
                      <c:pt idx="429">
                        <c:v>4.5747713431469617</c:v>
                      </c:pt>
                      <c:pt idx="430">
                        <c:v>4.5747713431469617</c:v>
                      </c:pt>
                      <c:pt idx="431">
                        <c:v>4.5747713431469617</c:v>
                      </c:pt>
                      <c:pt idx="432">
                        <c:v>4.5747713431469617</c:v>
                      </c:pt>
                      <c:pt idx="433">
                        <c:v>4.5747713431469617</c:v>
                      </c:pt>
                      <c:pt idx="434">
                        <c:v>4.5747713431469617</c:v>
                      </c:pt>
                      <c:pt idx="435">
                        <c:v>4.5747713431469617</c:v>
                      </c:pt>
                      <c:pt idx="436">
                        <c:v>4.5747713431469617</c:v>
                      </c:pt>
                      <c:pt idx="437">
                        <c:v>4.5747713431469617</c:v>
                      </c:pt>
                      <c:pt idx="438">
                        <c:v>4.5747713431469617</c:v>
                      </c:pt>
                      <c:pt idx="439">
                        <c:v>4.5747713431469617</c:v>
                      </c:pt>
                      <c:pt idx="440">
                        <c:v>4.5747713431469617</c:v>
                      </c:pt>
                      <c:pt idx="441">
                        <c:v>4.5747713431469617</c:v>
                      </c:pt>
                      <c:pt idx="442">
                        <c:v>4.5747713431469617</c:v>
                      </c:pt>
                      <c:pt idx="443">
                        <c:v>4.5747713431469617</c:v>
                      </c:pt>
                      <c:pt idx="444">
                        <c:v>4.5747713431469617</c:v>
                      </c:pt>
                      <c:pt idx="445">
                        <c:v>4.5747713431469617</c:v>
                      </c:pt>
                      <c:pt idx="446">
                        <c:v>4.5747713431469617</c:v>
                      </c:pt>
                      <c:pt idx="447">
                        <c:v>4.5747713431469617</c:v>
                      </c:pt>
                      <c:pt idx="448">
                        <c:v>4.5747713431469617</c:v>
                      </c:pt>
                      <c:pt idx="449">
                        <c:v>4.5747713431469617</c:v>
                      </c:pt>
                      <c:pt idx="450">
                        <c:v>4.5747713431469617</c:v>
                      </c:pt>
                      <c:pt idx="451">
                        <c:v>4.5747713431469617</c:v>
                      </c:pt>
                      <c:pt idx="452">
                        <c:v>4.5747713431469617</c:v>
                      </c:pt>
                      <c:pt idx="453">
                        <c:v>4.5747713431469617</c:v>
                      </c:pt>
                      <c:pt idx="454">
                        <c:v>4.5747713431469617</c:v>
                      </c:pt>
                      <c:pt idx="455">
                        <c:v>4.5747713431469617</c:v>
                      </c:pt>
                      <c:pt idx="456">
                        <c:v>4.5747713431469617</c:v>
                      </c:pt>
                      <c:pt idx="457">
                        <c:v>4.5747713431469617</c:v>
                      </c:pt>
                      <c:pt idx="458">
                        <c:v>4.5747713431469617</c:v>
                      </c:pt>
                      <c:pt idx="459">
                        <c:v>4.5747713431469617</c:v>
                      </c:pt>
                      <c:pt idx="460">
                        <c:v>4.5747713431469617</c:v>
                      </c:pt>
                      <c:pt idx="461">
                        <c:v>4.5747713431469617</c:v>
                      </c:pt>
                      <c:pt idx="462">
                        <c:v>4.5747713431469617</c:v>
                      </c:pt>
                      <c:pt idx="463">
                        <c:v>4.5747713431469617</c:v>
                      </c:pt>
                      <c:pt idx="464">
                        <c:v>4.5747713431469617</c:v>
                      </c:pt>
                      <c:pt idx="465">
                        <c:v>4.5747713431469617</c:v>
                      </c:pt>
                      <c:pt idx="466">
                        <c:v>4.5747713431469617</c:v>
                      </c:pt>
                      <c:pt idx="467">
                        <c:v>4.5747713431469617</c:v>
                      </c:pt>
                      <c:pt idx="468">
                        <c:v>4.5747713431469617</c:v>
                      </c:pt>
                      <c:pt idx="469">
                        <c:v>4.5747713431469617</c:v>
                      </c:pt>
                      <c:pt idx="470">
                        <c:v>4.5747713431469617</c:v>
                      </c:pt>
                      <c:pt idx="471">
                        <c:v>4.5747713431469617</c:v>
                      </c:pt>
                      <c:pt idx="472">
                        <c:v>4.5747713431469617</c:v>
                      </c:pt>
                      <c:pt idx="473">
                        <c:v>4.5747713431469617</c:v>
                      </c:pt>
                      <c:pt idx="474">
                        <c:v>4.5747713431469617</c:v>
                      </c:pt>
                      <c:pt idx="475">
                        <c:v>4.5747713431469617</c:v>
                      </c:pt>
                      <c:pt idx="476">
                        <c:v>4.5747713431469617</c:v>
                      </c:pt>
                      <c:pt idx="477">
                        <c:v>4.5747713431469617</c:v>
                      </c:pt>
                      <c:pt idx="478">
                        <c:v>4.5747713431469617</c:v>
                      </c:pt>
                      <c:pt idx="479">
                        <c:v>4.5747713431469617</c:v>
                      </c:pt>
                      <c:pt idx="480">
                        <c:v>4.5747713431469617</c:v>
                      </c:pt>
                      <c:pt idx="481">
                        <c:v>4.5747713431469617</c:v>
                      </c:pt>
                      <c:pt idx="482">
                        <c:v>4.5747713431469617</c:v>
                      </c:pt>
                      <c:pt idx="483">
                        <c:v>4.5747713431469617</c:v>
                      </c:pt>
                      <c:pt idx="484">
                        <c:v>4.5747713431469617</c:v>
                      </c:pt>
                      <c:pt idx="485">
                        <c:v>4.5747713431469617</c:v>
                      </c:pt>
                      <c:pt idx="486">
                        <c:v>4.5747713431469617</c:v>
                      </c:pt>
                      <c:pt idx="487">
                        <c:v>4.5747713431469617</c:v>
                      </c:pt>
                      <c:pt idx="488">
                        <c:v>4.5747713431469617</c:v>
                      </c:pt>
                      <c:pt idx="489">
                        <c:v>4.5747713431469617</c:v>
                      </c:pt>
                      <c:pt idx="490">
                        <c:v>4.5747713431469617</c:v>
                      </c:pt>
                      <c:pt idx="491">
                        <c:v>4.5747713431469617</c:v>
                      </c:pt>
                      <c:pt idx="492">
                        <c:v>4.5747713431469617</c:v>
                      </c:pt>
                      <c:pt idx="493">
                        <c:v>4.5747713431469617</c:v>
                      </c:pt>
                      <c:pt idx="494">
                        <c:v>4.5747713431469617</c:v>
                      </c:pt>
                      <c:pt idx="495">
                        <c:v>4.5747713431469617</c:v>
                      </c:pt>
                      <c:pt idx="496">
                        <c:v>4.5747713431469617</c:v>
                      </c:pt>
                      <c:pt idx="497">
                        <c:v>4.5747713431469617</c:v>
                      </c:pt>
                      <c:pt idx="498">
                        <c:v>4.5747713431469617</c:v>
                      </c:pt>
                      <c:pt idx="499">
                        <c:v>4.5747713431469617</c:v>
                      </c:pt>
                      <c:pt idx="500">
                        <c:v>4.5747713431469617</c:v>
                      </c:pt>
                      <c:pt idx="501">
                        <c:v>4.5747713431469617</c:v>
                      </c:pt>
                      <c:pt idx="502">
                        <c:v>4.5747713431469617</c:v>
                      </c:pt>
                      <c:pt idx="503">
                        <c:v>4.5747713431469617</c:v>
                      </c:pt>
                      <c:pt idx="504">
                        <c:v>4.5747713431469617</c:v>
                      </c:pt>
                      <c:pt idx="505">
                        <c:v>4.5747713431469617</c:v>
                      </c:pt>
                      <c:pt idx="506">
                        <c:v>4.5747713431469617</c:v>
                      </c:pt>
                      <c:pt idx="507">
                        <c:v>4.5747713431469617</c:v>
                      </c:pt>
                      <c:pt idx="508">
                        <c:v>4.5747713431469617</c:v>
                      </c:pt>
                      <c:pt idx="509">
                        <c:v>4.5747713431469617</c:v>
                      </c:pt>
                      <c:pt idx="510">
                        <c:v>4.5747713431469617</c:v>
                      </c:pt>
                      <c:pt idx="511">
                        <c:v>4.5747713431469617</c:v>
                      </c:pt>
                      <c:pt idx="512">
                        <c:v>4.5747713431469617</c:v>
                      </c:pt>
                      <c:pt idx="513">
                        <c:v>4.5747713431469617</c:v>
                      </c:pt>
                      <c:pt idx="514">
                        <c:v>4.5747713431469617</c:v>
                      </c:pt>
                      <c:pt idx="515">
                        <c:v>4.5747713431469617</c:v>
                      </c:pt>
                      <c:pt idx="516">
                        <c:v>4.5747713431469617</c:v>
                      </c:pt>
                      <c:pt idx="517">
                        <c:v>4.5747713431469617</c:v>
                      </c:pt>
                      <c:pt idx="518">
                        <c:v>4.5747713431469617</c:v>
                      </c:pt>
                      <c:pt idx="519">
                        <c:v>4.5747713431469617</c:v>
                      </c:pt>
                      <c:pt idx="520">
                        <c:v>4.5747713431469617</c:v>
                      </c:pt>
                      <c:pt idx="521">
                        <c:v>4.5747713431469617</c:v>
                      </c:pt>
                      <c:pt idx="522">
                        <c:v>4.5747713431469617</c:v>
                      </c:pt>
                      <c:pt idx="523">
                        <c:v>4.5747713431469617</c:v>
                      </c:pt>
                      <c:pt idx="524">
                        <c:v>4.5747713431469617</c:v>
                      </c:pt>
                      <c:pt idx="525">
                        <c:v>4.5747713431469617</c:v>
                      </c:pt>
                      <c:pt idx="526">
                        <c:v>4.5747713431469617</c:v>
                      </c:pt>
                      <c:pt idx="527">
                        <c:v>4.5747713431469617</c:v>
                      </c:pt>
                      <c:pt idx="528">
                        <c:v>4.5747713431469617</c:v>
                      </c:pt>
                      <c:pt idx="529">
                        <c:v>4.5747713431469617</c:v>
                      </c:pt>
                      <c:pt idx="530">
                        <c:v>4.5747713431469617</c:v>
                      </c:pt>
                      <c:pt idx="531">
                        <c:v>4.5747713431469617</c:v>
                      </c:pt>
                      <c:pt idx="532">
                        <c:v>4.5747713431469617</c:v>
                      </c:pt>
                      <c:pt idx="533">
                        <c:v>4.5747713431469617</c:v>
                      </c:pt>
                      <c:pt idx="534">
                        <c:v>4.5747713431469617</c:v>
                      </c:pt>
                      <c:pt idx="535">
                        <c:v>4.5747713431469617</c:v>
                      </c:pt>
                      <c:pt idx="536">
                        <c:v>4.5747713431469617</c:v>
                      </c:pt>
                      <c:pt idx="537">
                        <c:v>4.5747713431469617</c:v>
                      </c:pt>
                      <c:pt idx="538">
                        <c:v>4.5747713431469617</c:v>
                      </c:pt>
                      <c:pt idx="539">
                        <c:v>4.5747713431469617</c:v>
                      </c:pt>
                      <c:pt idx="540">
                        <c:v>4.5747713431469617</c:v>
                      </c:pt>
                      <c:pt idx="541">
                        <c:v>4.5747713431469617</c:v>
                      </c:pt>
                      <c:pt idx="542">
                        <c:v>4.5747713431469617</c:v>
                      </c:pt>
                      <c:pt idx="543">
                        <c:v>4.5747713431469617</c:v>
                      </c:pt>
                      <c:pt idx="544">
                        <c:v>4.5747713431469617</c:v>
                      </c:pt>
                      <c:pt idx="545">
                        <c:v>4.5747713431469617</c:v>
                      </c:pt>
                      <c:pt idx="546">
                        <c:v>4.5747713431469617</c:v>
                      </c:pt>
                      <c:pt idx="547">
                        <c:v>4.5747713431469617</c:v>
                      </c:pt>
                      <c:pt idx="548">
                        <c:v>4.5747713431469617</c:v>
                      </c:pt>
                      <c:pt idx="549">
                        <c:v>4.5747713431469617</c:v>
                      </c:pt>
                      <c:pt idx="550">
                        <c:v>4.5747713431469617</c:v>
                      </c:pt>
                      <c:pt idx="551">
                        <c:v>4.5747713431469617</c:v>
                      </c:pt>
                      <c:pt idx="552">
                        <c:v>4.5747713431469617</c:v>
                      </c:pt>
                      <c:pt idx="553">
                        <c:v>4.5747713431469617</c:v>
                      </c:pt>
                      <c:pt idx="554">
                        <c:v>4.5747713431469617</c:v>
                      </c:pt>
                      <c:pt idx="555">
                        <c:v>4.5747713431469617</c:v>
                      </c:pt>
                      <c:pt idx="556">
                        <c:v>4.5747713431469617</c:v>
                      </c:pt>
                      <c:pt idx="557">
                        <c:v>4.5747713431469617</c:v>
                      </c:pt>
                      <c:pt idx="558">
                        <c:v>4.5747713431469617</c:v>
                      </c:pt>
                      <c:pt idx="559">
                        <c:v>4.5747713431469617</c:v>
                      </c:pt>
                      <c:pt idx="560">
                        <c:v>4.5747713431469617</c:v>
                      </c:pt>
                      <c:pt idx="561">
                        <c:v>4.5747713431469617</c:v>
                      </c:pt>
                      <c:pt idx="562">
                        <c:v>4.5747713431469617</c:v>
                      </c:pt>
                      <c:pt idx="563">
                        <c:v>4.5747713431469617</c:v>
                      </c:pt>
                      <c:pt idx="564">
                        <c:v>4.5747713431469617</c:v>
                      </c:pt>
                      <c:pt idx="565">
                        <c:v>4.5747713431469617</c:v>
                      </c:pt>
                      <c:pt idx="566">
                        <c:v>4.5747713431469617</c:v>
                      </c:pt>
                      <c:pt idx="567">
                        <c:v>4.5747713431469617</c:v>
                      </c:pt>
                      <c:pt idx="568">
                        <c:v>4.5747713431469617</c:v>
                      </c:pt>
                      <c:pt idx="569">
                        <c:v>4.5747713431469617</c:v>
                      </c:pt>
                      <c:pt idx="570">
                        <c:v>4.5747713431469617</c:v>
                      </c:pt>
                      <c:pt idx="571">
                        <c:v>4.5747713431469617</c:v>
                      </c:pt>
                      <c:pt idx="572">
                        <c:v>4.5747713431469617</c:v>
                      </c:pt>
                      <c:pt idx="573">
                        <c:v>4.5747713431469617</c:v>
                      </c:pt>
                      <c:pt idx="574">
                        <c:v>4.5747713431469617</c:v>
                      </c:pt>
                      <c:pt idx="575">
                        <c:v>4.5747713431469617</c:v>
                      </c:pt>
                      <c:pt idx="576">
                        <c:v>4.5747713431469617</c:v>
                      </c:pt>
                      <c:pt idx="577">
                        <c:v>4.5747713431469617</c:v>
                      </c:pt>
                      <c:pt idx="578">
                        <c:v>4.5747713431469617</c:v>
                      </c:pt>
                      <c:pt idx="579">
                        <c:v>4.5747713431469617</c:v>
                      </c:pt>
                      <c:pt idx="580">
                        <c:v>4.5747713431469617</c:v>
                      </c:pt>
                      <c:pt idx="581">
                        <c:v>4.5747713431469617</c:v>
                      </c:pt>
                      <c:pt idx="582">
                        <c:v>4.5747713431469617</c:v>
                      </c:pt>
                      <c:pt idx="583">
                        <c:v>4.5747713431469617</c:v>
                      </c:pt>
                      <c:pt idx="584">
                        <c:v>4.5747713431469617</c:v>
                      </c:pt>
                      <c:pt idx="585">
                        <c:v>4.5747713431469617</c:v>
                      </c:pt>
                      <c:pt idx="586">
                        <c:v>4.5747713431469617</c:v>
                      </c:pt>
                      <c:pt idx="587">
                        <c:v>4.5747713431469617</c:v>
                      </c:pt>
                      <c:pt idx="588">
                        <c:v>4.5747713431469617</c:v>
                      </c:pt>
                      <c:pt idx="589">
                        <c:v>4.5747713431469617</c:v>
                      </c:pt>
                      <c:pt idx="590">
                        <c:v>4.5747713431469617</c:v>
                      </c:pt>
                      <c:pt idx="591">
                        <c:v>4.5747713431469617</c:v>
                      </c:pt>
                      <c:pt idx="592">
                        <c:v>4.5747713431469617</c:v>
                      </c:pt>
                      <c:pt idx="593">
                        <c:v>4.5747713431469617</c:v>
                      </c:pt>
                      <c:pt idx="594">
                        <c:v>4.5747713431469617</c:v>
                      </c:pt>
                      <c:pt idx="595">
                        <c:v>4.5747713431469617</c:v>
                      </c:pt>
                      <c:pt idx="596">
                        <c:v>4.5747713431469617</c:v>
                      </c:pt>
                      <c:pt idx="597">
                        <c:v>4.5747713431469617</c:v>
                      </c:pt>
                      <c:pt idx="598">
                        <c:v>4.5747713431469617</c:v>
                      </c:pt>
                      <c:pt idx="599">
                        <c:v>4.5747713431469617</c:v>
                      </c:pt>
                      <c:pt idx="600">
                        <c:v>4.5747713431469617</c:v>
                      </c:pt>
                      <c:pt idx="601">
                        <c:v>4.5747713431469617</c:v>
                      </c:pt>
                      <c:pt idx="602">
                        <c:v>4.5747713431469617</c:v>
                      </c:pt>
                      <c:pt idx="603">
                        <c:v>4.5747713431469617</c:v>
                      </c:pt>
                      <c:pt idx="604">
                        <c:v>4.5747713431469617</c:v>
                      </c:pt>
                      <c:pt idx="605">
                        <c:v>4.5747713431469617</c:v>
                      </c:pt>
                      <c:pt idx="606">
                        <c:v>4.5747713431469617</c:v>
                      </c:pt>
                      <c:pt idx="607">
                        <c:v>4.5747713431469617</c:v>
                      </c:pt>
                      <c:pt idx="608">
                        <c:v>4.5747713431469617</c:v>
                      </c:pt>
                      <c:pt idx="609">
                        <c:v>4.5747713431469617</c:v>
                      </c:pt>
                      <c:pt idx="610">
                        <c:v>4.5747713431469617</c:v>
                      </c:pt>
                      <c:pt idx="611">
                        <c:v>4.5747713431469617</c:v>
                      </c:pt>
                      <c:pt idx="612">
                        <c:v>4.5747713431469617</c:v>
                      </c:pt>
                      <c:pt idx="613">
                        <c:v>4.5747713431469617</c:v>
                      </c:pt>
                      <c:pt idx="614">
                        <c:v>4.5747713431469617</c:v>
                      </c:pt>
                      <c:pt idx="615">
                        <c:v>4.5747713431469617</c:v>
                      </c:pt>
                      <c:pt idx="616">
                        <c:v>4.5747713431469617</c:v>
                      </c:pt>
                      <c:pt idx="617">
                        <c:v>4.5747713431469617</c:v>
                      </c:pt>
                      <c:pt idx="618">
                        <c:v>4.5747713431469617</c:v>
                      </c:pt>
                      <c:pt idx="619">
                        <c:v>4.5747713431469617</c:v>
                      </c:pt>
                      <c:pt idx="620">
                        <c:v>4.5747713431469617</c:v>
                      </c:pt>
                      <c:pt idx="621">
                        <c:v>4.5747713431469617</c:v>
                      </c:pt>
                      <c:pt idx="622">
                        <c:v>4.5747713431469617</c:v>
                      </c:pt>
                      <c:pt idx="623">
                        <c:v>4.5747713431469617</c:v>
                      </c:pt>
                      <c:pt idx="624">
                        <c:v>4.5747713431469617</c:v>
                      </c:pt>
                      <c:pt idx="625">
                        <c:v>4.5747713431469617</c:v>
                      </c:pt>
                      <c:pt idx="626">
                        <c:v>4.5747713431469617</c:v>
                      </c:pt>
                      <c:pt idx="627">
                        <c:v>4.5747713431469617</c:v>
                      </c:pt>
                      <c:pt idx="628">
                        <c:v>4.5747713431469617</c:v>
                      </c:pt>
                      <c:pt idx="629">
                        <c:v>4.5747713431469617</c:v>
                      </c:pt>
                      <c:pt idx="630">
                        <c:v>4.5747713431469617</c:v>
                      </c:pt>
                      <c:pt idx="631">
                        <c:v>4.5747713431469617</c:v>
                      </c:pt>
                      <c:pt idx="632">
                        <c:v>4.5747713431469617</c:v>
                      </c:pt>
                      <c:pt idx="633">
                        <c:v>4.5747713431469617</c:v>
                      </c:pt>
                      <c:pt idx="634">
                        <c:v>4.5747713431469617</c:v>
                      </c:pt>
                      <c:pt idx="635">
                        <c:v>4.5747713431469617</c:v>
                      </c:pt>
                      <c:pt idx="636">
                        <c:v>4.5747713431469617</c:v>
                      </c:pt>
                      <c:pt idx="637">
                        <c:v>4.5747713431469617</c:v>
                      </c:pt>
                      <c:pt idx="638">
                        <c:v>4.5747713431469617</c:v>
                      </c:pt>
                      <c:pt idx="639">
                        <c:v>4.5747713431469617</c:v>
                      </c:pt>
                      <c:pt idx="640">
                        <c:v>4.5747713431469617</c:v>
                      </c:pt>
                      <c:pt idx="641">
                        <c:v>4.5747713431469617</c:v>
                      </c:pt>
                      <c:pt idx="642">
                        <c:v>4.5747713431469617</c:v>
                      </c:pt>
                      <c:pt idx="643">
                        <c:v>4.5747713431469617</c:v>
                      </c:pt>
                      <c:pt idx="644">
                        <c:v>4.5747713431469617</c:v>
                      </c:pt>
                      <c:pt idx="645">
                        <c:v>4.5747713431469617</c:v>
                      </c:pt>
                      <c:pt idx="646">
                        <c:v>4.5747713431469617</c:v>
                      </c:pt>
                      <c:pt idx="647">
                        <c:v>4.5747713431469617</c:v>
                      </c:pt>
                      <c:pt idx="648">
                        <c:v>4.5747713431469617</c:v>
                      </c:pt>
                      <c:pt idx="649">
                        <c:v>4.5747713431469617</c:v>
                      </c:pt>
                      <c:pt idx="650">
                        <c:v>4.5747713431469617</c:v>
                      </c:pt>
                      <c:pt idx="651">
                        <c:v>4.5747713431469617</c:v>
                      </c:pt>
                      <c:pt idx="652">
                        <c:v>4.5747713431469617</c:v>
                      </c:pt>
                      <c:pt idx="653">
                        <c:v>4.5747713431469617</c:v>
                      </c:pt>
                      <c:pt idx="654">
                        <c:v>4.5747713431469617</c:v>
                      </c:pt>
                      <c:pt idx="655">
                        <c:v>4.5747713431469617</c:v>
                      </c:pt>
                      <c:pt idx="656">
                        <c:v>4.5747713431469617</c:v>
                      </c:pt>
                      <c:pt idx="657">
                        <c:v>4.5747713431469617</c:v>
                      </c:pt>
                      <c:pt idx="658">
                        <c:v>4.5747713431469617</c:v>
                      </c:pt>
                      <c:pt idx="659">
                        <c:v>4.5747713431469617</c:v>
                      </c:pt>
                      <c:pt idx="660">
                        <c:v>4.5747713431469617</c:v>
                      </c:pt>
                      <c:pt idx="661">
                        <c:v>4.5747713431469617</c:v>
                      </c:pt>
                      <c:pt idx="662">
                        <c:v>4.5747713431469617</c:v>
                      </c:pt>
                      <c:pt idx="663">
                        <c:v>4.5747713431469617</c:v>
                      </c:pt>
                      <c:pt idx="664">
                        <c:v>4.5747713431469617</c:v>
                      </c:pt>
                      <c:pt idx="665">
                        <c:v>4.5747713431469617</c:v>
                      </c:pt>
                      <c:pt idx="666">
                        <c:v>4.5747713431469617</c:v>
                      </c:pt>
                      <c:pt idx="667">
                        <c:v>4.5747713431469617</c:v>
                      </c:pt>
                      <c:pt idx="668">
                        <c:v>4.5747713431469617</c:v>
                      </c:pt>
                      <c:pt idx="669">
                        <c:v>4.5747713431469617</c:v>
                      </c:pt>
                      <c:pt idx="670">
                        <c:v>4.5747713431469617</c:v>
                      </c:pt>
                      <c:pt idx="671">
                        <c:v>4.5747713431469617</c:v>
                      </c:pt>
                      <c:pt idx="672">
                        <c:v>4.5747713431469617</c:v>
                      </c:pt>
                      <c:pt idx="673">
                        <c:v>4.5747713431469617</c:v>
                      </c:pt>
                      <c:pt idx="674">
                        <c:v>4.5747713431469617</c:v>
                      </c:pt>
                      <c:pt idx="675">
                        <c:v>4.5747713431469617</c:v>
                      </c:pt>
                      <c:pt idx="676">
                        <c:v>4.5747713431469617</c:v>
                      </c:pt>
                      <c:pt idx="677">
                        <c:v>4.5747713431469617</c:v>
                      </c:pt>
                      <c:pt idx="678">
                        <c:v>4.5747713431469617</c:v>
                      </c:pt>
                      <c:pt idx="679">
                        <c:v>4.5747713431469617</c:v>
                      </c:pt>
                      <c:pt idx="680">
                        <c:v>4.5747713431469617</c:v>
                      </c:pt>
                      <c:pt idx="681">
                        <c:v>4.5747713431469617</c:v>
                      </c:pt>
                      <c:pt idx="682">
                        <c:v>4.5747713431469617</c:v>
                      </c:pt>
                      <c:pt idx="683">
                        <c:v>4.5747713431469617</c:v>
                      </c:pt>
                      <c:pt idx="684">
                        <c:v>4.5747713431469617</c:v>
                      </c:pt>
                      <c:pt idx="685">
                        <c:v>4.5747713431469617</c:v>
                      </c:pt>
                      <c:pt idx="686">
                        <c:v>4.5747713431469617</c:v>
                      </c:pt>
                      <c:pt idx="687">
                        <c:v>4.5747713431469617</c:v>
                      </c:pt>
                      <c:pt idx="688">
                        <c:v>4.5747713431469617</c:v>
                      </c:pt>
                      <c:pt idx="689">
                        <c:v>4.5747713431469617</c:v>
                      </c:pt>
                      <c:pt idx="690">
                        <c:v>4.5747713431469617</c:v>
                      </c:pt>
                      <c:pt idx="691">
                        <c:v>4.5747713431469617</c:v>
                      </c:pt>
                      <c:pt idx="692">
                        <c:v>4.5747713431469617</c:v>
                      </c:pt>
                      <c:pt idx="693">
                        <c:v>4.5747713431469617</c:v>
                      </c:pt>
                      <c:pt idx="694">
                        <c:v>4.5747713431469617</c:v>
                      </c:pt>
                      <c:pt idx="695">
                        <c:v>4.5747713431469617</c:v>
                      </c:pt>
                      <c:pt idx="696">
                        <c:v>4.5747713431469617</c:v>
                      </c:pt>
                      <c:pt idx="697">
                        <c:v>4.5747713431469617</c:v>
                      </c:pt>
                      <c:pt idx="698">
                        <c:v>4.5747713431469617</c:v>
                      </c:pt>
                      <c:pt idx="699">
                        <c:v>4.5747713431469617</c:v>
                      </c:pt>
                      <c:pt idx="700">
                        <c:v>4.5747713431469617</c:v>
                      </c:pt>
                      <c:pt idx="701">
                        <c:v>4.5747713431469617</c:v>
                      </c:pt>
                      <c:pt idx="702">
                        <c:v>4.5747713431469617</c:v>
                      </c:pt>
                      <c:pt idx="703">
                        <c:v>4.5747713431469617</c:v>
                      </c:pt>
                      <c:pt idx="704">
                        <c:v>4.5747713431469617</c:v>
                      </c:pt>
                      <c:pt idx="705">
                        <c:v>4.5747713431469617</c:v>
                      </c:pt>
                      <c:pt idx="706">
                        <c:v>4.5747713431469617</c:v>
                      </c:pt>
                      <c:pt idx="707">
                        <c:v>4.5747713431469617</c:v>
                      </c:pt>
                      <c:pt idx="708">
                        <c:v>4.5747713431469617</c:v>
                      </c:pt>
                      <c:pt idx="709">
                        <c:v>4.5747713431469617</c:v>
                      </c:pt>
                      <c:pt idx="710">
                        <c:v>4.5747713431469617</c:v>
                      </c:pt>
                      <c:pt idx="711">
                        <c:v>4.5747713431469617</c:v>
                      </c:pt>
                      <c:pt idx="712">
                        <c:v>4.5747713431469617</c:v>
                      </c:pt>
                      <c:pt idx="713">
                        <c:v>4.5747713431469617</c:v>
                      </c:pt>
                      <c:pt idx="714">
                        <c:v>4.5747713431469617</c:v>
                      </c:pt>
                      <c:pt idx="715">
                        <c:v>4.5747713431469617</c:v>
                      </c:pt>
                      <c:pt idx="716">
                        <c:v>4.5747713431469617</c:v>
                      </c:pt>
                      <c:pt idx="717">
                        <c:v>4.5747713431469617</c:v>
                      </c:pt>
                      <c:pt idx="718">
                        <c:v>4.5747713431469617</c:v>
                      </c:pt>
                      <c:pt idx="719">
                        <c:v>4.5747713431469617</c:v>
                      </c:pt>
                      <c:pt idx="720">
                        <c:v>4.5747713431469617</c:v>
                      </c:pt>
                      <c:pt idx="721">
                        <c:v>4.5747713431469617</c:v>
                      </c:pt>
                      <c:pt idx="722">
                        <c:v>4.5747713431469617</c:v>
                      </c:pt>
                      <c:pt idx="723">
                        <c:v>4.5747713431469617</c:v>
                      </c:pt>
                      <c:pt idx="724">
                        <c:v>4.5747713431469617</c:v>
                      </c:pt>
                      <c:pt idx="725">
                        <c:v>4.5747713431469617</c:v>
                      </c:pt>
                      <c:pt idx="726">
                        <c:v>4.5747713431469617</c:v>
                      </c:pt>
                      <c:pt idx="727">
                        <c:v>4.5747713431469617</c:v>
                      </c:pt>
                      <c:pt idx="728">
                        <c:v>4.5747713431469617</c:v>
                      </c:pt>
                      <c:pt idx="729">
                        <c:v>4.5747713431469617</c:v>
                      </c:pt>
                      <c:pt idx="730">
                        <c:v>4.5747713431469617</c:v>
                      </c:pt>
                      <c:pt idx="731">
                        <c:v>4.5747713431469617</c:v>
                      </c:pt>
                      <c:pt idx="732">
                        <c:v>4.5747713431469617</c:v>
                      </c:pt>
                      <c:pt idx="733">
                        <c:v>4.5747713431469617</c:v>
                      </c:pt>
                      <c:pt idx="734">
                        <c:v>4.5747713431469617</c:v>
                      </c:pt>
                      <c:pt idx="735">
                        <c:v>4.5747713431469617</c:v>
                      </c:pt>
                      <c:pt idx="736">
                        <c:v>4.5747713431469617</c:v>
                      </c:pt>
                      <c:pt idx="737">
                        <c:v>4.5747713431469617</c:v>
                      </c:pt>
                      <c:pt idx="738">
                        <c:v>4.5747713431469617</c:v>
                      </c:pt>
                      <c:pt idx="739">
                        <c:v>4.5747713431469617</c:v>
                      </c:pt>
                      <c:pt idx="740">
                        <c:v>4.5747713431469617</c:v>
                      </c:pt>
                      <c:pt idx="741">
                        <c:v>4.5747713431469617</c:v>
                      </c:pt>
                      <c:pt idx="742">
                        <c:v>4.5747713431469617</c:v>
                      </c:pt>
                      <c:pt idx="743">
                        <c:v>4.5747713431469617</c:v>
                      </c:pt>
                      <c:pt idx="744">
                        <c:v>4.5747713431469617</c:v>
                      </c:pt>
                      <c:pt idx="745">
                        <c:v>4.5747713431469617</c:v>
                      </c:pt>
                      <c:pt idx="746">
                        <c:v>4.5747713431469617</c:v>
                      </c:pt>
                      <c:pt idx="747">
                        <c:v>4.5747713431469617</c:v>
                      </c:pt>
                      <c:pt idx="748">
                        <c:v>4.5747713431469617</c:v>
                      </c:pt>
                      <c:pt idx="749">
                        <c:v>4.5747713431469617</c:v>
                      </c:pt>
                      <c:pt idx="750">
                        <c:v>4.5747713431469617</c:v>
                      </c:pt>
                      <c:pt idx="751">
                        <c:v>4.5747713431469617</c:v>
                      </c:pt>
                      <c:pt idx="752">
                        <c:v>4.5747713431469617</c:v>
                      </c:pt>
                      <c:pt idx="753">
                        <c:v>4.5747713431469617</c:v>
                      </c:pt>
                      <c:pt idx="754">
                        <c:v>4.5747713431469617</c:v>
                      </c:pt>
                      <c:pt idx="755">
                        <c:v>4.5747713431469617</c:v>
                      </c:pt>
                      <c:pt idx="756">
                        <c:v>4.5747713431469617</c:v>
                      </c:pt>
                      <c:pt idx="757">
                        <c:v>4.5747713431469617</c:v>
                      </c:pt>
                      <c:pt idx="758">
                        <c:v>4.5747713431469617</c:v>
                      </c:pt>
                      <c:pt idx="759">
                        <c:v>4.5747713431469617</c:v>
                      </c:pt>
                      <c:pt idx="760">
                        <c:v>4.5747713431469617</c:v>
                      </c:pt>
                      <c:pt idx="761">
                        <c:v>4.5747713431469617</c:v>
                      </c:pt>
                      <c:pt idx="762">
                        <c:v>4.5747713431469617</c:v>
                      </c:pt>
                      <c:pt idx="763">
                        <c:v>4.5747713431469617</c:v>
                      </c:pt>
                      <c:pt idx="764">
                        <c:v>4.5747713431469617</c:v>
                      </c:pt>
                      <c:pt idx="765">
                        <c:v>4.5747713431469617</c:v>
                      </c:pt>
                      <c:pt idx="766">
                        <c:v>4.5747713431469617</c:v>
                      </c:pt>
                      <c:pt idx="767">
                        <c:v>4.5747713431469617</c:v>
                      </c:pt>
                      <c:pt idx="768">
                        <c:v>4.5747713431469617</c:v>
                      </c:pt>
                      <c:pt idx="769">
                        <c:v>4.5747713431469617</c:v>
                      </c:pt>
                      <c:pt idx="770">
                        <c:v>4.5747713431469617</c:v>
                      </c:pt>
                      <c:pt idx="771">
                        <c:v>4.5747713431469617</c:v>
                      </c:pt>
                      <c:pt idx="772">
                        <c:v>4.5747713431469617</c:v>
                      </c:pt>
                      <c:pt idx="773">
                        <c:v>4.5747713431469617</c:v>
                      </c:pt>
                      <c:pt idx="774">
                        <c:v>4.5747713431469617</c:v>
                      </c:pt>
                      <c:pt idx="775">
                        <c:v>4.5747713431469617</c:v>
                      </c:pt>
                      <c:pt idx="776">
                        <c:v>4.5747713431469617</c:v>
                      </c:pt>
                      <c:pt idx="777">
                        <c:v>4.5747713431469617</c:v>
                      </c:pt>
                      <c:pt idx="778">
                        <c:v>4.5747713431469617</c:v>
                      </c:pt>
                      <c:pt idx="779">
                        <c:v>4.5747713431469617</c:v>
                      </c:pt>
                      <c:pt idx="780">
                        <c:v>4.5747713431469617</c:v>
                      </c:pt>
                      <c:pt idx="781">
                        <c:v>4.5747713431469617</c:v>
                      </c:pt>
                      <c:pt idx="782">
                        <c:v>4.5747713431469617</c:v>
                      </c:pt>
                      <c:pt idx="783">
                        <c:v>4.5747713431469617</c:v>
                      </c:pt>
                      <c:pt idx="784">
                        <c:v>4.5747713431469617</c:v>
                      </c:pt>
                      <c:pt idx="785">
                        <c:v>4.5747713431469617</c:v>
                      </c:pt>
                      <c:pt idx="786">
                        <c:v>4.5747713431469617</c:v>
                      </c:pt>
                      <c:pt idx="787">
                        <c:v>4.5747713431469617</c:v>
                      </c:pt>
                      <c:pt idx="788">
                        <c:v>4.5747713431469617</c:v>
                      </c:pt>
                      <c:pt idx="789">
                        <c:v>4.5747713431469617</c:v>
                      </c:pt>
                      <c:pt idx="790">
                        <c:v>4.5747713431469617</c:v>
                      </c:pt>
                      <c:pt idx="791">
                        <c:v>4.5747713431469617</c:v>
                      </c:pt>
                      <c:pt idx="792">
                        <c:v>4.5747713431469617</c:v>
                      </c:pt>
                      <c:pt idx="793">
                        <c:v>4.5747713431469617</c:v>
                      </c:pt>
                      <c:pt idx="794">
                        <c:v>4.5747713431469617</c:v>
                      </c:pt>
                      <c:pt idx="795">
                        <c:v>4.5747713431469617</c:v>
                      </c:pt>
                      <c:pt idx="796">
                        <c:v>4.5747713431469617</c:v>
                      </c:pt>
                      <c:pt idx="797">
                        <c:v>4.5747713431469617</c:v>
                      </c:pt>
                      <c:pt idx="798">
                        <c:v>4.5747713431469617</c:v>
                      </c:pt>
                      <c:pt idx="799">
                        <c:v>4.5747713431469617</c:v>
                      </c:pt>
                      <c:pt idx="800">
                        <c:v>4.5747713431469617</c:v>
                      </c:pt>
                      <c:pt idx="801">
                        <c:v>4.5747713431469617</c:v>
                      </c:pt>
                      <c:pt idx="802">
                        <c:v>4.5747713431469617</c:v>
                      </c:pt>
                      <c:pt idx="803">
                        <c:v>4.5747713431469617</c:v>
                      </c:pt>
                      <c:pt idx="804">
                        <c:v>4.5747713431469617</c:v>
                      </c:pt>
                      <c:pt idx="805">
                        <c:v>4.5747713431469617</c:v>
                      </c:pt>
                      <c:pt idx="806">
                        <c:v>4.5747713431469617</c:v>
                      </c:pt>
                      <c:pt idx="807">
                        <c:v>4.5747713431469617</c:v>
                      </c:pt>
                      <c:pt idx="808">
                        <c:v>4.5747713431469617</c:v>
                      </c:pt>
                      <c:pt idx="809">
                        <c:v>4.5747713431469617</c:v>
                      </c:pt>
                      <c:pt idx="810">
                        <c:v>4.5747713431469617</c:v>
                      </c:pt>
                      <c:pt idx="811">
                        <c:v>4.5747713431469617</c:v>
                      </c:pt>
                      <c:pt idx="812">
                        <c:v>4.5747713431469617</c:v>
                      </c:pt>
                      <c:pt idx="813">
                        <c:v>4.5747713431469617</c:v>
                      </c:pt>
                      <c:pt idx="814">
                        <c:v>4.5747713431469617</c:v>
                      </c:pt>
                      <c:pt idx="815">
                        <c:v>4.5747713431469617</c:v>
                      </c:pt>
                      <c:pt idx="816">
                        <c:v>4.5747713431469617</c:v>
                      </c:pt>
                      <c:pt idx="817">
                        <c:v>4.5747713431469617</c:v>
                      </c:pt>
                      <c:pt idx="818">
                        <c:v>4.5747713431469617</c:v>
                      </c:pt>
                      <c:pt idx="819">
                        <c:v>4.5747713431469617</c:v>
                      </c:pt>
                      <c:pt idx="820">
                        <c:v>4.5747713431469617</c:v>
                      </c:pt>
                      <c:pt idx="821">
                        <c:v>4.5747713431469617</c:v>
                      </c:pt>
                      <c:pt idx="822">
                        <c:v>4.5747713431469617</c:v>
                      </c:pt>
                      <c:pt idx="823">
                        <c:v>4.5747713431469617</c:v>
                      </c:pt>
                      <c:pt idx="824">
                        <c:v>4.5747713431469617</c:v>
                      </c:pt>
                      <c:pt idx="825">
                        <c:v>4.5747713431469617</c:v>
                      </c:pt>
                      <c:pt idx="826">
                        <c:v>4.5747713431469617</c:v>
                      </c:pt>
                      <c:pt idx="827">
                        <c:v>4.5747713431469617</c:v>
                      </c:pt>
                      <c:pt idx="828">
                        <c:v>4.5747713431469617</c:v>
                      </c:pt>
                      <c:pt idx="829">
                        <c:v>4.5747713431469617</c:v>
                      </c:pt>
                      <c:pt idx="830">
                        <c:v>4.5747713431469617</c:v>
                      </c:pt>
                      <c:pt idx="831">
                        <c:v>4.5747713431469617</c:v>
                      </c:pt>
                      <c:pt idx="832">
                        <c:v>4.5747713431469617</c:v>
                      </c:pt>
                      <c:pt idx="833">
                        <c:v>4.5747713431469617</c:v>
                      </c:pt>
                      <c:pt idx="834">
                        <c:v>4.5747713431469617</c:v>
                      </c:pt>
                      <c:pt idx="835">
                        <c:v>4.5747713431469617</c:v>
                      </c:pt>
                      <c:pt idx="836">
                        <c:v>4.5747713431469617</c:v>
                      </c:pt>
                      <c:pt idx="837">
                        <c:v>4.5747713431469617</c:v>
                      </c:pt>
                      <c:pt idx="838">
                        <c:v>4.5747713431469617</c:v>
                      </c:pt>
                      <c:pt idx="839">
                        <c:v>4.5747713431469617</c:v>
                      </c:pt>
                      <c:pt idx="840">
                        <c:v>4.5747713431469617</c:v>
                      </c:pt>
                      <c:pt idx="841">
                        <c:v>4.5747713431469617</c:v>
                      </c:pt>
                      <c:pt idx="842">
                        <c:v>4.5747713431469617</c:v>
                      </c:pt>
                      <c:pt idx="843">
                        <c:v>4.5747713431469617</c:v>
                      </c:pt>
                      <c:pt idx="844">
                        <c:v>4.5747713431469617</c:v>
                      </c:pt>
                      <c:pt idx="845">
                        <c:v>4.5747713431469617</c:v>
                      </c:pt>
                      <c:pt idx="846">
                        <c:v>4.5747713431469617</c:v>
                      </c:pt>
                      <c:pt idx="847">
                        <c:v>4.5747713431469617</c:v>
                      </c:pt>
                      <c:pt idx="848">
                        <c:v>4.5747713431469617</c:v>
                      </c:pt>
                      <c:pt idx="849">
                        <c:v>4.5747713431469617</c:v>
                      </c:pt>
                      <c:pt idx="850">
                        <c:v>4.5747713431469617</c:v>
                      </c:pt>
                      <c:pt idx="851">
                        <c:v>4.5747713431469617</c:v>
                      </c:pt>
                      <c:pt idx="852">
                        <c:v>4.5747713431469617</c:v>
                      </c:pt>
                      <c:pt idx="853">
                        <c:v>4.5747713431469617</c:v>
                      </c:pt>
                      <c:pt idx="854">
                        <c:v>4.5747713431469617</c:v>
                      </c:pt>
                      <c:pt idx="855">
                        <c:v>4.5747713431469617</c:v>
                      </c:pt>
                      <c:pt idx="856">
                        <c:v>4.5747713431469617</c:v>
                      </c:pt>
                      <c:pt idx="857">
                        <c:v>4.5747713431469617</c:v>
                      </c:pt>
                      <c:pt idx="858">
                        <c:v>4.5747713431469617</c:v>
                      </c:pt>
                      <c:pt idx="859">
                        <c:v>4.5747713431469617</c:v>
                      </c:pt>
                      <c:pt idx="860">
                        <c:v>4.5747713431469617</c:v>
                      </c:pt>
                      <c:pt idx="861">
                        <c:v>4.5747713431469617</c:v>
                      </c:pt>
                      <c:pt idx="862">
                        <c:v>4.5747713431469617</c:v>
                      </c:pt>
                      <c:pt idx="863">
                        <c:v>4.5747713431469617</c:v>
                      </c:pt>
                      <c:pt idx="864">
                        <c:v>4.5747713431469617</c:v>
                      </c:pt>
                      <c:pt idx="865">
                        <c:v>4.5747713431469617</c:v>
                      </c:pt>
                      <c:pt idx="866">
                        <c:v>4.5747713431469617</c:v>
                      </c:pt>
                      <c:pt idx="867">
                        <c:v>4.5747713431469617</c:v>
                      </c:pt>
                      <c:pt idx="868">
                        <c:v>4.5747713431469617</c:v>
                      </c:pt>
                      <c:pt idx="869">
                        <c:v>4.5747713431469617</c:v>
                      </c:pt>
                      <c:pt idx="870">
                        <c:v>4.5747713431469617</c:v>
                      </c:pt>
                      <c:pt idx="871">
                        <c:v>4.5747713431469617</c:v>
                      </c:pt>
                      <c:pt idx="872">
                        <c:v>4.5747713431469617</c:v>
                      </c:pt>
                      <c:pt idx="873">
                        <c:v>4.5747713431469617</c:v>
                      </c:pt>
                      <c:pt idx="874">
                        <c:v>4.5747713431469617</c:v>
                      </c:pt>
                      <c:pt idx="875">
                        <c:v>4.5747713431469617</c:v>
                      </c:pt>
                      <c:pt idx="876">
                        <c:v>4.5747713431469617</c:v>
                      </c:pt>
                      <c:pt idx="877">
                        <c:v>4.5747713431469617</c:v>
                      </c:pt>
                      <c:pt idx="878">
                        <c:v>4.5747713431469617</c:v>
                      </c:pt>
                      <c:pt idx="879">
                        <c:v>4.5747713431469617</c:v>
                      </c:pt>
                      <c:pt idx="880">
                        <c:v>4.5747713431469617</c:v>
                      </c:pt>
                      <c:pt idx="881">
                        <c:v>4.5747713431469617</c:v>
                      </c:pt>
                      <c:pt idx="882">
                        <c:v>4.5747713431469617</c:v>
                      </c:pt>
                      <c:pt idx="883">
                        <c:v>4.5747713431469617</c:v>
                      </c:pt>
                      <c:pt idx="884">
                        <c:v>4.5747713431469617</c:v>
                      </c:pt>
                      <c:pt idx="885">
                        <c:v>4.5747713431469617</c:v>
                      </c:pt>
                      <c:pt idx="886">
                        <c:v>4.5747713431469617</c:v>
                      </c:pt>
                      <c:pt idx="887">
                        <c:v>4.5747713431469617</c:v>
                      </c:pt>
                      <c:pt idx="888">
                        <c:v>4.5747713431469617</c:v>
                      </c:pt>
                      <c:pt idx="889">
                        <c:v>4.5747713431469617</c:v>
                      </c:pt>
                      <c:pt idx="890">
                        <c:v>4.5747713431469617</c:v>
                      </c:pt>
                      <c:pt idx="891">
                        <c:v>4.5747713431469617</c:v>
                      </c:pt>
                      <c:pt idx="892">
                        <c:v>4.5747713431469617</c:v>
                      </c:pt>
                      <c:pt idx="893">
                        <c:v>4.5747713431469617</c:v>
                      </c:pt>
                      <c:pt idx="894">
                        <c:v>4.5747713431469617</c:v>
                      </c:pt>
                      <c:pt idx="895">
                        <c:v>4.5747713431469617</c:v>
                      </c:pt>
                      <c:pt idx="896">
                        <c:v>4.5747713431469617</c:v>
                      </c:pt>
                      <c:pt idx="897">
                        <c:v>4.5747713431469617</c:v>
                      </c:pt>
                      <c:pt idx="898">
                        <c:v>4.5747713431469617</c:v>
                      </c:pt>
                      <c:pt idx="899">
                        <c:v>4.5747713431469617</c:v>
                      </c:pt>
                      <c:pt idx="900">
                        <c:v>4.5747713431469617</c:v>
                      </c:pt>
                      <c:pt idx="901">
                        <c:v>4.5747713431469617</c:v>
                      </c:pt>
                      <c:pt idx="902">
                        <c:v>4.5747713431469617</c:v>
                      </c:pt>
                      <c:pt idx="903">
                        <c:v>4.5747713431469617</c:v>
                      </c:pt>
                      <c:pt idx="904">
                        <c:v>4.5747713431469617</c:v>
                      </c:pt>
                      <c:pt idx="905">
                        <c:v>4.5747713431469617</c:v>
                      </c:pt>
                      <c:pt idx="906">
                        <c:v>4.5747713431469617</c:v>
                      </c:pt>
                      <c:pt idx="907">
                        <c:v>4.5747713431469617</c:v>
                      </c:pt>
                      <c:pt idx="908">
                        <c:v>4.5747713431469617</c:v>
                      </c:pt>
                      <c:pt idx="909">
                        <c:v>4.5747713431469617</c:v>
                      </c:pt>
                      <c:pt idx="910">
                        <c:v>4.5747713431469617</c:v>
                      </c:pt>
                      <c:pt idx="911">
                        <c:v>4.5747713431469617</c:v>
                      </c:pt>
                      <c:pt idx="912">
                        <c:v>4.5747713431469617</c:v>
                      </c:pt>
                      <c:pt idx="913">
                        <c:v>4.5747713431469617</c:v>
                      </c:pt>
                      <c:pt idx="914">
                        <c:v>4.5747713431469617</c:v>
                      </c:pt>
                      <c:pt idx="915">
                        <c:v>4.5747713431469617</c:v>
                      </c:pt>
                      <c:pt idx="916">
                        <c:v>4.5747713431469617</c:v>
                      </c:pt>
                      <c:pt idx="917">
                        <c:v>4.5747713431469617</c:v>
                      </c:pt>
                      <c:pt idx="918">
                        <c:v>4.5747713431469617</c:v>
                      </c:pt>
                      <c:pt idx="919">
                        <c:v>4.5747713431469617</c:v>
                      </c:pt>
                      <c:pt idx="920">
                        <c:v>4.5747713431469617</c:v>
                      </c:pt>
                      <c:pt idx="921">
                        <c:v>4.5747713431469617</c:v>
                      </c:pt>
                      <c:pt idx="922">
                        <c:v>4.5747713431469617</c:v>
                      </c:pt>
                      <c:pt idx="923">
                        <c:v>4.5747713431469617</c:v>
                      </c:pt>
                      <c:pt idx="924">
                        <c:v>4.5747713431469617</c:v>
                      </c:pt>
                      <c:pt idx="925">
                        <c:v>4.5747713431469617</c:v>
                      </c:pt>
                      <c:pt idx="926">
                        <c:v>4.5747713431469617</c:v>
                      </c:pt>
                      <c:pt idx="927">
                        <c:v>4.5747713431469617</c:v>
                      </c:pt>
                      <c:pt idx="928">
                        <c:v>4.5747713431469617</c:v>
                      </c:pt>
                      <c:pt idx="929">
                        <c:v>4.5747713431469617</c:v>
                      </c:pt>
                      <c:pt idx="930">
                        <c:v>4.5747713431469617</c:v>
                      </c:pt>
                      <c:pt idx="931">
                        <c:v>4.5747713431469617</c:v>
                      </c:pt>
                      <c:pt idx="932">
                        <c:v>4.5747713431469617</c:v>
                      </c:pt>
                      <c:pt idx="933">
                        <c:v>4.5747713431469617</c:v>
                      </c:pt>
                      <c:pt idx="934">
                        <c:v>4.5747713431469617</c:v>
                      </c:pt>
                      <c:pt idx="935">
                        <c:v>4.5747713431469617</c:v>
                      </c:pt>
                      <c:pt idx="936">
                        <c:v>4.5747713431469617</c:v>
                      </c:pt>
                      <c:pt idx="937">
                        <c:v>4.5747713431469617</c:v>
                      </c:pt>
                      <c:pt idx="938">
                        <c:v>4.5747713431469617</c:v>
                      </c:pt>
                      <c:pt idx="939">
                        <c:v>4.5747713431469617</c:v>
                      </c:pt>
                      <c:pt idx="940">
                        <c:v>4.5747713431469617</c:v>
                      </c:pt>
                      <c:pt idx="941">
                        <c:v>4.5747713431469617</c:v>
                      </c:pt>
                      <c:pt idx="942">
                        <c:v>4.5747713431469617</c:v>
                      </c:pt>
                      <c:pt idx="943">
                        <c:v>4.5747713431469617</c:v>
                      </c:pt>
                      <c:pt idx="944">
                        <c:v>4.5747713431469617</c:v>
                      </c:pt>
                      <c:pt idx="945">
                        <c:v>4.5747713431469617</c:v>
                      </c:pt>
                      <c:pt idx="946">
                        <c:v>4.5747713431469617</c:v>
                      </c:pt>
                      <c:pt idx="947">
                        <c:v>4.5747713431469617</c:v>
                      </c:pt>
                      <c:pt idx="948">
                        <c:v>4.5747713431469617</c:v>
                      </c:pt>
                      <c:pt idx="949">
                        <c:v>4.5747713431469617</c:v>
                      </c:pt>
                      <c:pt idx="950">
                        <c:v>4.5747713431469617</c:v>
                      </c:pt>
                      <c:pt idx="951">
                        <c:v>4.5747713431469617</c:v>
                      </c:pt>
                      <c:pt idx="952">
                        <c:v>4.5747713431469617</c:v>
                      </c:pt>
                      <c:pt idx="953">
                        <c:v>4.5747713431469617</c:v>
                      </c:pt>
                      <c:pt idx="954">
                        <c:v>4.5747713431469617</c:v>
                      </c:pt>
                      <c:pt idx="955">
                        <c:v>4.5747713431469617</c:v>
                      </c:pt>
                      <c:pt idx="956">
                        <c:v>4.5747713431469617</c:v>
                      </c:pt>
                      <c:pt idx="957">
                        <c:v>4.5747713431469617</c:v>
                      </c:pt>
                      <c:pt idx="958">
                        <c:v>4.5747713431469617</c:v>
                      </c:pt>
                      <c:pt idx="959">
                        <c:v>4.5747713431469617</c:v>
                      </c:pt>
                      <c:pt idx="960">
                        <c:v>4.5747713431469617</c:v>
                      </c:pt>
                      <c:pt idx="961">
                        <c:v>4.5747713431469617</c:v>
                      </c:pt>
                      <c:pt idx="962">
                        <c:v>4.5747713431469617</c:v>
                      </c:pt>
                      <c:pt idx="963">
                        <c:v>4.5747713431469617</c:v>
                      </c:pt>
                      <c:pt idx="964">
                        <c:v>4.5747713431469617</c:v>
                      </c:pt>
                      <c:pt idx="965">
                        <c:v>4.5747713431469617</c:v>
                      </c:pt>
                      <c:pt idx="966">
                        <c:v>4.5747713431469617</c:v>
                      </c:pt>
                      <c:pt idx="967">
                        <c:v>4.5747713431469617</c:v>
                      </c:pt>
                      <c:pt idx="968">
                        <c:v>4.5747713431469617</c:v>
                      </c:pt>
                      <c:pt idx="969">
                        <c:v>4.5747713431469617</c:v>
                      </c:pt>
                      <c:pt idx="970">
                        <c:v>4.5747713431469617</c:v>
                      </c:pt>
                      <c:pt idx="971">
                        <c:v>4.5747713431469617</c:v>
                      </c:pt>
                      <c:pt idx="972">
                        <c:v>4.5747713431469617</c:v>
                      </c:pt>
                      <c:pt idx="973">
                        <c:v>4.5747713431469617</c:v>
                      </c:pt>
                      <c:pt idx="974">
                        <c:v>4.5747713431469617</c:v>
                      </c:pt>
                      <c:pt idx="975">
                        <c:v>4.5747713431469617</c:v>
                      </c:pt>
                      <c:pt idx="976">
                        <c:v>4.5747713431469617</c:v>
                      </c:pt>
                      <c:pt idx="977">
                        <c:v>4.5747713431469617</c:v>
                      </c:pt>
                      <c:pt idx="978">
                        <c:v>4.5747713431469617</c:v>
                      </c:pt>
                      <c:pt idx="979">
                        <c:v>4.5747713431469617</c:v>
                      </c:pt>
                      <c:pt idx="980">
                        <c:v>4.5747713431469617</c:v>
                      </c:pt>
                      <c:pt idx="981">
                        <c:v>4.5747713431469617</c:v>
                      </c:pt>
                      <c:pt idx="982">
                        <c:v>4.5747713431469617</c:v>
                      </c:pt>
                      <c:pt idx="983">
                        <c:v>4.5747713431469617</c:v>
                      </c:pt>
                      <c:pt idx="984">
                        <c:v>4.5747713431469617</c:v>
                      </c:pt>
                      <c:pt idx="985">
                        <c:v>4.5747713431469617</c:v>
                      </c:pt>
                      <c:pt idx="986">
                        <c:v>4.5747713431469617</c:v>
                      </c:pt>
                      <c:pt idx="987">
                        <c:v>4.5747713431469617</c:v>
                      </c:pt>
                      <c:pt idx="988">
                        <c:v>4.5747713431469617</c:v>
                      </c:pt>
                      <c:pt idx="989">
                        <c:v>4.5747713431469617</c:v>
                      </c:pt>
                      <c:pt idx="990">
                        <c:v>4.5747713431469617</c:v>
                      </c:pt>
                      <c:pt idx="991">
                        <c:v>4.5747713431469617</c:v>
                      </c:pt>
                      <c:pt idx="992">
                        <c:v>4.5747713431469617</c:v>
                      </c:pt>
                      <c:pt idx="993">
                        <c:v>4.5747713431469617</c:v>
                      </c:pt>
                      <c:pt idx="994">
                        <c:v>4.5747713431469617</c:v>
                      </c:pt>
                      <c:pt idx="995">
                        <c:v>4.5747713431469617</c:v>
                      </c:pt>
                      <c:pt idx="996">
                        <c:v>4.5747713431469617</c:v>
                      </c:pt>
                      <c:pt idx="997">
                        <c:v>4.5747713431469617</c:v>
                      </c:pt>
                      <c:pt idx="998">
                        <c:v>4.5747713431469617</c:v>
                      </c:pt>
                      <c:pt idx="999">
                        <c:v>4.5747713431469617</c:v>
                      </c:pt>
                      <c:pt idx="1000">
                        <c:v>4.5747713431469617</c:v>
                      </c:pt>
                      <c:pt idx="1001">
                        <c:v>4.5747713431469617</c:v>
                      </c:pt>
                      <c:pt idx="1002">
                        <c:v>4.5747713431469617</c:v>
                      </c:pt>
                      <c:pt idx="1003">
                        <c:v>4.5747713431469617</c:v>
                      </c:pt>
                      <c:pt idx="1004">
                        <c:v>4.5747713431469617</c:v>
                      </c:pt>
                      <c:pt idx="1005">
                        <c:v>4.5747713431469617</c:v>
                      </c:pt>
                      <c:pt idx="1006">
                        <c:v>4.5747713431469617</c:v>
                      </c:pt>
                      <c:pt idx="1007">
                        <c:v>4.5747713431469617</c:v>
                      </c:pt>
                      <c:pt idx="1008">
                        <c:v>4.5747713431469617</c:v>
                      </c:pt>
                      <c:pt idx="1009">
                        <c:v>4.5747713431469617</c:v>
                      </c:pt>
                      <c:pt idx="1010">
                        <c:v>4.5747713431469617</c:v>
                      </c:pt>
                      <c:pt idx="1011">
                        <c:v>4.5747713431469617</c:v>
                      </c:pt>
                      <c:pt idx="1012">
                        <c:v>4.5747713431469617</c:v>
                      </c:pt>
                      <c:pt idx="1013">
                        <c:v>4.5747713431469617</c:v>
                      </c:pt>
                      <c:pt idx="1014">
                        <c:v>4.5747713431469617</c:v>
                      </c:pt>
                      <c:pt idx="1015">
                        <c:v>4.5747713431469617</c:v>
                      </c:pt>
                      <c:pt idx="1016">
                        <c:v>4.5747713431469617</c:v>
                      </c:pt>
                      <c:pt idx="1017">
                        <c:v>4.5747713431469617</c:v>
                      </c:pt>
                      <c:pt idx="1018">
                        <c:v>4.5747713431469617</c:v>
                      </c:pt>
                      <c:pt idx="1019">
                        <c:v>4.5747713431469617</c:v>
                      </c:pt>
                      <c:pt idx="1020">
                        <c:v>4.5747713431469617</c:v>
                      </c:pt>
                      <c:pt idx="1021">
                        <c:v>4.5747713431469617</c:v>
                      </c:pt>
                      <c:pt idx="1022">
                        <c:v>4.5747713431469617</c:v>
                      </c:pt>
                      <c:pt idx="1023">
                        <c:v>4.5747713431469617</c:v>
                      </c:pt>
                      <c:pt idx="1024">
                        <c:v>4.5747713431469617</c:v>
                      </c:pt>
                      <c:pt idx="1025">
                        <c:v>4.5747713431469617</c:v>
                      </c:pt>
                      <c:pt idx="1026">
                        <c:v>4.5747713431469617</c:v>
                      </c:pt>
                      <c:pt idx="1027">
                        <c:v>4.5747713431469617</c:v>
                      </c:pt>
                      <c:pt idx="1028">
                        <c:v>4.5747713431469617</c:v>
                      </c:pt>
                      <c:pt idx="1029">
                        <c:v>4.5747713431469617</c:v>
                      </c:pt>
                      <c:pt idx="1030">
                        <c:v>4.5747713431469617</c:v>
                      </c:pt>
                      <c:pt idx="1031">
                        <c:v>4.5747713431469617</c:v>
                      </c:pt>
                      <c:pt idx="1032">
                        <c:v>4.5747713431469617</c:v>
                      </c:pt>
                      <c:pt idx="1033">
                        <c:v>4.5747713431469617</c:v>
                      </c:pt>
                      <c:pt idx="1034">
                        <c:v>4.5747713431469617</c:v>
                      </c:pt>
                      <c:pt idx="1035">
                        <c:v>4.5747713431469617</c:v>
                      </c:pt>
                      <c:pt idx="1036">
                        <c:v>4.5747713431469617</c:v>
                      </c:pt>
                      <c:pt idx="1037">
                        <c:v>4.5747713431469617</c:v>
                      </c:pt>
                      <c:pt idx="1038">
                        <c:v>4.5747713431469617</c:v>
                      </c:pt>
                      <c:pt idx="1039">
                        <c:v>4.5747713431469617</c:v>
                      </c:pt>
                      <c:pt idx="1040">
                        <c:v>4.5747713431469617</c:v>
                      </c:pt>
                      <c:pt idx="1041">
                        <c:v>4.5747713431469617</c:v>
                      </c:pt>
                      <c:pt idx="1042">
                        <c:v>4.5747713431469617</c:v>
                      </c:pt>
                      <c:pt idx="1043">
                        <c:v>4.5747713431469617</c:v>
                      </c:pt>
                      <c:pt idx="1044">
                        <c:v>4.5747713431469617</c:v>
                      </c:pt>
                      <c:pt idx="1045">
                        <c:v>4.5747713431469617</c:v>
                      </c:pt>
                      <c:pt idx="1046">
                        <c:v>4.5747713431469617</c:v>
                      </c:pt>
                      <c:pt idx="1047">
                        <c:v>4.5747713431469617</c:v>
                      </c:pt>
                      <c:pt idx="1048">
                        <c:v>4.5747713431469617</c:v>
                      </c:pt>
                      <c:pt idx="1049">
                        <c:v>4.5747713431469617</c:v>
                      </c:pt>
                      <c:pt idx="1050">
                        <c:v>4.5747713431469617</c:v>
                      </c:pt>
                      <c:pt idx="1051">
                        <c:v>4.5747713431469617</c:v>
                      </c:pt>
                      <c:pt idx="1052">
                        <c:v>4.5747713431469617</c:v>
                      </c:pt>
                      <c:pt idx="1053">
                        <c:v>4.5747713431469617</c:v>
                      </c:pt>
                      <c:pt idx="1054">
                        <c:v>4.5747713431469617</c:v>
                      </c:pt>
                      <c:pt idx="1055">
                        <c:v>4.5747713431469617</c:v>
                      </c:pt>
                      <c:pt idx="1056">
                        <c:v>4.5747713431469617</c:v>
                      </c:pt>
                      <c:pt idx="1057">
                        <c:v>4.5747713431469617</c:v>
                      </c:pt>
                      <c:pt idx="1058">
                        <c:v>4.5747713431469617</c:v>
                      </c:pt>
                      <c:pt idx="1059">
                        <c:v>4.5747713431469617</c:v>
                      </c:pt>
                      <c:pt idx="1060">
                        <c:v>4.5747713431469617</c:v>
                      </c:pt>
                      <c:pt idx="1061">
                        <c:v>4.5747713431469617</c:v>
                      </c:pt>
                      <c:pt idx="1062">
                        <c:v>4.5747713431469617</c:v>
                      </c:pt>
                      <c:pt idx="1063">
                        <c:v>4.5747713431469617</c:v>
                      </c:pt>
                      <c:pt idx="1064">
                        <c:v>4.5747713431469617</c:v>
                      </c:pt>
                      <c:pt idx="1065">
                        <c:v>4.5747713431469617</c:v>
                      </c:pt>
                      <c:pt idx="1066">
                        <c:v>4.5747713431469617</c:v>
                      </c:pt>
                      <c:pt idx="1067">
                        <c:v>4.5747713431469617</c:v>
                      </c:pt>
                      <c:pt idx="1068">
                        <c:v>4.5747713431469617</c:v>
                      </c:pt>
                      <c:pt idx="1069">
                        <c:v>4.5747713431469617</c:v>
                      </c:pt>
                      <c:pt idx="1070">
                        <c:v>4.5747713431469617</c:v>
                      </c:pt>
                      <c:pt idx="1071">
                        <c:v>4.5747713431469617</c:v>
                      </c:pt>
                      <c:pt idx="1072">
                        <c:v>4.5747713431469617</c:v>
                      </c:pt>
                      <c:pt idx="1073">
                        <c:v>4.5747713431469617</c:v>
                      </c:pt>
                      <c:pt idx="1074">
                        <c:v>4.5747713431469617</c:v>
                      </c:pt>
                      <c:pt idx="1075">
                        <c:v>4.5747713431469617</c:v>
                      </c:pt>
                      <c:pt idx="1076">
                        <c:v>4.5747713431469617</c:v>
                      </c:pt>
                      <c:pt idx="1077">
                        <c:v>4.5747713431469617</c:v>
                      </c:pt>
                      <c:pt idx="1078">
                        <c:v>4.5747713431469617</c:v>
                      </c:pt>
                      <c:pt idx="1079">
                        <c:v>4.5747713431469617</c:v>
                      </c:pt>
                      <c:pt idx="1080">
                        <c:v>4.5747713431469617</c:v>
                      </c:pt>
                      <c:pt idx="1081">
                        <c:v>4.5747713431469617</c:v>
                      </c:pt>
                      <c:pt idx="1082">
                        <c:v>4.5747713431469617</c:v>
                      </c:pt>
                      <c:pt idx="1083">
                        <c:v>4.5747713431469617</c:v>
                      </c:pt>
                      <c:pt idx="1084">
                        <c:v>4.5747713431469617</c:v>
                      </c:pt>
                      <c:pt idx="1085">
                        <c:v>4.5747713431469617</c:v>
                      </c:pt>
                      <c:pt idx="1086">
                        <c:v>4.5747713431469617</c:v>
                      </c:pt>
                      <c:pt idx="1087">
                        <c:v>4.5747713431469617</c:v>
                      </c:pt>
                      <c:pt idx="1088">
                        <c:v>4.5747713431469617</c:v>
                      </c:pt>
                      <c:pt idx="1089">
                        <c:v>4.5747713431469617</c:v>
                      </c:pt>
                      <c:pt idx="1090">
                        <c:v>4.5747713431469617</c:v>
                      </c:pt>
                      <c:pt idx="1091">
                        <c:v>4.5747713431469617</c:v>
                      </c:pt>
                      <c:pt idx="1092">
                        <c:v>4.5747713431469617</c:v>
                      </c:pt>
                      <c:pt idx="1093">
                        <c:v>4.5747713431469617</c:v>
                      </c:pt>
                      <c:pt idx="1094">
                        <c:v>4.5747713431469617</c:v>
                      </c:pt>
                      <c:pt idx="1095">
                        <c:v>4.5747713431469617</c:v>
                      </c:pt>
                      <c:pt idx="1096">
                        <c:v>4.5747713431469617</c:v>
                      </c:pt>
                      <c:pt idx="1097">
                        <c:v>4.5747713431469617</c:v>
                      </c:pt>
                      <c:pt idx="1098">
                        <c:v>4.5747713431469617</c:v>
                      </c:pt>
                      <c:pt idx="1099">
                        <c:v>4.5747713431469617</c:v>
                      </c:pt>
                      <c:pt idx="1100">
                        <c:v>4.5747713431469617</c:v>
                      </c:pt>
                      <c:pt idx="1101">
                        <c:v>4.5747713431469617</c:v>
                      </c:pt>
                      <c:pt idx="1102">
                        <c:v>4.5747713431469617</c:v>
                      </c:pt>
                      <c:pt idx="1103">
                        <c:v>4.5747713431469617</c:v>
                      </c:pt>
                      <c:pt idx="1104">
                        <c:v>4.5747713431469617</c:v>
                      </c:pt>
                      <c:pt idx="1105">
                        <c:v>4.5747713431469617</c:v>
                      </c:pt>
                      <c:pt idx="1106">
                        <c:v>4.5747713431469617</c:v>
                      </c:pt>
                      <c:pt idx="1107">
                        <c:v>4.5747713431469617</c:v>
                      </c:pt>
                      <c:pt idx="1108">
                        <c:v>4.5747713431469617</c:v>
                      </c:pt>
                      <c:pt idx="1109">
                        <c:v>4.5747713431469617</c:v>
                      </c:pt>
                      <c:pt idx="1110">
                        <c:v>4.5747713431469617</c:v>
                      </c:pt>
                      <c:pt idx="1111">
                        <c:v>4.5747713431469617</c:v>
                      </c:pt>
                      <c:pt idx="1112">
                        <c:v>4.5747713431469617</c:v>
                      </c:pt>
                      <c:pt idx="1113">
                        <c:v>4.5747713431469617</c:v>
                      </c:pt>
                      <c:pt idx="1114">
                        <c:v>4.5747713431469617</c:v>
                      </c:pt>
                      <c:pt idx="1115">
                        <c:v>4.5747713431469617</c:v>
                      </c:pt>
                      <c:pt idx="1116">
                        <c:v>4.5747713431469617</c:v>
                      </c:pt>
                      <c:pt idx="1117">
                        <c:v>4.5747713431469617</c:v>
                      </c:pt>
                      <c:pt idx="1118">
                        <c:v>4.5747713431469617</c:v>
                      </c:pt>
                      <c:pt idx="1119">
                        <c:v>4.5747713431469617</c:v>
                      </c:pt>
                      <c:pt idx="1120">
                        <c:v>4.5747713431469617</c:v>
                      </c:pt>
                      <c:pt idx="1121">
                        <c:v>4.5747713431469617</c:v>
                      </c:pt>
                      <c:pt idx="1122">
                        <c:v>4.5747713431469617</c:v>
                      </c:pt>
                      <c:pt idx="1123">
                        <c:v>4.5747713431469617</c:v>
                      </c:pt>
                      <c:pt idx="1124">
                        <c:v>4.5747713431469617</c:v>
                      </c:pt>
                      <c:pt idx="1125">
                        <c:v>4.5747713431469617</c:v>
                      </c:pt>
                      <c:pt idx="1126">
                        <c:v>4.5747713431469617</c:v>
                      </c:pt>
                      <c:pt idx="1127">
                        <c:v>4.5747713431469617</c:v>
                      </c:pt>
                      <c:pt idx="1128">
                        <c:v>4.5747713431469617</c:v>
                      </c:pt>
                      <c:pt idx="1129">
                        <c:v>4.5747713431469617</c:v>
                      </c:pt>
                      <c:pt idx="1130">
                        <c:v>4.5747713431469617</c:v>
                      </c:pt>
                      <c:pt idx="1131">
                        <c:v>4.5747713431469617</c:v>
                      </c:pt>
                      <c:pt idx="1132">
                        <c:v>4.5747713431469617</c:v>
                      </c:pt>
                      <c:pt idx="1133">
                        <c:v>4.5747713431469617</c:v>
                      </c:pt>
                      <c:pt idx="1134">
                        <c:v>4.5747713431469617</c:v>
                      </c:pt>
                      <c:pt idx="1135">
                        <c:v>4.5747713431469617</c:v>
                      </c:pt>
                      <c:pt idx="1136">
                        <c:v>4.5747713431469617</c:v>
                      </c:pt>
                      <c:pt idx="1137">
                        <c:v>4.5747713431469617</c:v>
                      </c:pt>
                      <c:pt idx="1138">
                        <c:v>4.5747713431469617</c:v>
                      </c:pt>
                      <c:pt idx="1139">
                        <c:v>4.5747713431469617</c:v>
                      </c:pt>
                      <c:pt idx="1140">
                        <c:v>4.5747713431469617</c:v>
                      </c:pt>
                      <c:pt idx="1141">
                        <c:v>4.5747713431469617</c:v>
                      </c:pt>
                      <c:pt idx="1142">
                        <c:v>4.5747713431469617</c:v>
                      </c:pt>
                      <c:pt idx="1143">
                        <c:v>4.5747713431469617</c:v>
                      </c:pt>
                      <c:pt idx="1144">
                        <c:v>4.5747713431469617</c:v>
                      </c:pt>
                      <c:pt idx="1145">
                        <c:v>4.5747713431469617</c:v>
                      </c:pt>
                      <c:pt idx="1146">
                        <c:v>4.5747713431469617</c:v>
                      </c:pt>
                      <c:pt idx="1147">
                        <c:v>4.5747713431469617</c:v>
                      </c:pt>
                      <c:pt idx="1148">
                        <c:v>4.5747713431469617</c:v>
                      </c:pt>
                      <c:pt idx="1149">
                        <c:v>4.5747713431469617</c:v>
                      </c:pt>
                      <c:pt idx="1150">
                        <c:v>4.5747713431469617</c:v>
                      </c:pt>
                      <c:pt idx="1151">
                        <c:v>4.5747713431469617</c:v>
                      </c:pt>
                      <c:pt idx="1152">
                        <c:v>4.5747713431469617</c:v>
                      </c:pt>
                      <c:pt idx="1153">
                        <c:v>4.5747713431469617</c:v>
                      </c:pt>
                      <c:pt idx="1154">
                        <c:v>4.5747713431469617</c:v>
                      </c:pt>
                      <c:pt idx="1155">
                        <c:v>4.5747713431469617</c:v>
                      </c:pt>
                      <c:pt idx="1156">
                        <c:v>4.5747713431469617</c:v>
                      </c:pt>
                      <c:pt idx="1157">
                        <c:v>4.5747713431469617</c:v>
                      </c:pt>
                      <c:pt idx="1158">
                        <c:v>4.5747713431469617</c:v>
                      </c:pt>
                      <c:pt idx="1159">
                        <c:v>4.5747713431469617</c:v>
                      </c:pt>
                      <c:pt idx="1160">
                        <c:v>4.5747713431469617</c:v>
                      </c:pt>
                      <c:pt idx="1161">
                        <c:v>4.5747713431469617</c:v>
                      </c:pt>
                      <c:pt idx="1162">
                        <c:v>4.5747713431469617</c:v>
                      </c:pt>
                      <c:pt idx="1163">
                        <c:v>4.5747713431469617</c:v>
                      </c:pt>
                      <c:pt idx="1164">
                        <c:v>4.5747713431469617</c:v>
                      </c:pt>
                      <c:pt idx="1165">
                        <c:v>4.5747713431469617</c:v>
                      </c:pt>
                      <c:pt idx="1166">
                        <c:v>4.5747713431469617</c:v>
                      </c:pt>
                      <c:pt idx="1167">
                        <c:v>4.5747713431469617</c:v>
                      </c:pt>
                      <c:pt idx="1168">
                        <c:v>4.5747713431469617</c:v>
                      </c:pt>
                      <c:pt idx="1169">
                        <c:v>4.5747713431469617</c:v>
                      </c:pt>
                      <c:pt idx="1170">
                        <c:v>4.5747713431469617</c:v>
                      </c:pt>
                      <c:pt idx="1171">
                        <c:v>4.5747713431469617</c:v>
                      </c:pt>
                      <c:pt idx="1172">
                        <c:v>4.5747713431469617</c:v>
                      </c:pt>
                      <c:pt idx="1173">
                        <c:v>4.5747713431469617</c:v>
                      </c:pt>
                      <c:pt idx="1174">
                        <c:v>4.5747713431469617</c:v>
                      </c:pt>
                      <c:pt idx="1175">
                        <c:v>4.5747713431469617</c:v>
                      </c:pt>
                      <c:pt idx="1176">
                        <c:v>4.5747713431469617</c:v>
                      </c:pt>
                      <c:pt idx="1177">
                        <c:v>4.5747713431469617</c:v>
                      </c:pt>
                      <c:pt idx="1178">
                        <c:v>4.5747713431469617</c:v>
                      </c:pt>
                      <c:pt idx="1179">
                        <c:v>4.5747713431469617</c:v>
                      </c:pt>
                      <c:pt idx="1180">
                        <c:v>4.5747713431469617</c:v>
                      </c:pt>
                      <c:pt idx="1181">
                        <c:v>4.5747713431469617</c:v>
                      </c:pt>
                      <c:pt idx="1182">
                        <c:v>4.5747713431469617</c:v>
                      </c:pt>
                      <c:pt idx="1183">
                        <c:v>4.5747713431469617</c:v>
                      </c:pt>
                      <c:pt idx="1184">
                        <c:v>4.5747713431469617</c:v>
                      </c:pt>
                      <c:pt idx="1185">
                        <c:v>4.5747713431469617</c:v>
                      </c:pt>
                      <c:pt idx="1186">
                        <c:v>4.5747713431469617</c:v>
                      </c:pt>
                      <c:pt idx="1187">
                        <c:v>4.5747713431469617</c:v>
                      </c:pt>
                      <c:pt idx="1188">
                        <c:v>4.5747713431469617</c:v>
                      </c:pt>
                      <c:pt idx="1189">
                        <c:v>4.5747713431469617</c:v>
                      </c:pt>
                      <c:pt idx="1190">
                        <c:v>4.5747713431469617</c:v>
                      </c:pt>
                      <c:pt idx="1191">
                        <c:v>4.5747713431469617</c:v>
                      </c:pt>
                      <c:pt idx="1192">
                        <c:v>4.5747713431469617</c:v>
                      </c:pt>
                      <c:pt idx="1193">
                        <c:v>4.5747713431469617</c:v>
                      </c:pt>
                      <c:pt idx="1194">
                        <c:v>4.5747713431469617</c:v>
                      </c:pt>
                      <c:pt idx="1195">
                        <c:v>4.5747713431469617</c:v>
                      </c:pt>
                      <c:pt idx="1196">
                        <c:v>4.5747713431469617</c:v>
                      </c:pt>
                      <c:pt idx="1197">
                        <c:v>4.5747713431469617</c:v>
                      </c:pt>
                      <c:pt idx="1198">
                        <c:v>4.5747713431469617</c:v>
                      </c:pt>
                      <c:pt idx="1199">
                        <c:v>4.5747713431469617</c:v>
                      </c:pt>
                      <c:pt idx="1200">
                        <c:v>4.5747713431469617</c:v>
                      </c:pt>
                      <c:pt idx="1201">
                        <c:v>4.5747713431469617</c:v>
                      </c:pt>
                      <c:pt idx="1202">
                        <c:v>4.5747713431469617</c:v>
                      </c:pt>
                      <c:pt idx="1203">
                        <c:v>4.5747713431469617</c:v>
                      </c:pt>
                      <c:pt idx="1204">
                        <c:v>4.5747713431469617</c:v>
                      </c:pt>
                      <c:pt idx="1205">
                        <c:v>4.5747713431469617</c:v>
                      </c:pt>
                      <c:pt idx="1206">
                        <c:v>4.5747713431469617</c:v>
                      </c:pt>
                      <c:pt idx="1207">
                        <c:v>4.5747713431469617</c:v>
                      </c:pt>
                      <c:pt idx="1208">
                        <c:v>4.5747713431469617</c:v>
                      </c:pt>
                      <c:pt idx="1209">
                        <c:v>4.5747713431469617</c:v>
                      </c:pt>
                      <c:pt idx="1210">
                        <c:v>4.5747713431469617</c:v>
                      </c:pt>
                      <c:pt idx="1211">
                        <c:v>4.5747713431469617</c:v>
                      </c:pt>
                      <c:pt idx="1212">
                        <c:v>4.5747713431469617</c:v>
                      </c:pt>
                      <c:pt idx="1213">
                        <c:v>4.5747713431469617</c:v>
                      </c:pt>
                      <c:pt idx="1214">
                        <c:v>4.5747713431469617</c:v>
                      </c:pt>
                      <c:pt idx="1215">
                        <c:v>4.5747713431469617</c:v>
                      </c:pt>
                      <c:pt idx="1216">
                        <c:v>4.5747713431469617</c:v>
                      </c:pt>
                      <c:pt idx="1217">
                        <c:v>4.5747713431469617</c:v>
                      </c:pt>
                      <c:pt idx="1218">
                        <c:v>4.5747713431469617</c:v>
                      </c:pt>
                      <c:pt idx="1219">
                        <c:v>4.5747713431469617</c:v>
                      </c:pt>
                      <c:pt idx="1220">
                        <c:v>4.5747713431469617</c:v>
                      </c:pt>
                      <c:pt idx="1221">
                        <c:v>4.5747713431469617</c:v>
                      </c:pt>
                      <c:pt idx="1222">
                        <c:v>4.5747713431469617</c:v>
                      </c:pt>
                      <c:pt idx="1223">
                        <c:v>4.5747713431469617</c:v>
                      </c:pt>
                      <c:pt idx="1224">
                        <c:v>4.5747713431469617</c:v>
                      </c:pt>
                      <c:pt idx="1225">
                        <c:v>4.5747713431469617</c:v>
                      </c:pt>
                      <c:pt idx="1226">
                        <c:v>4.5747713431469617</c:v>
                      </c:pt>
                      <c:pt idx="1227">
                        <c:v>4.5747713431469617</c:v>
                      </c:pt>
                      <c:pt idx="1228">
                        <c:v>4.5747713431469617</c:v>
                      </c:pt>
                      <c:pt idx="1229">
                        <c:v>4.5747713431469617</c:v>
                      </c:pt>
                      <c:pt idx="1230">
                        <c:v>4.5747713431469617</c:v>
                      </c:pt>
                      <c:pt idx="1231">
                        <c:v>4.5747713431469617</c:v>
                      </c:pt>
                      <c:pt idx="1232">
                        <c:v>4.5747713431469617</c:v>
                      </c:pt>
                      <c:pt idx="1233">
                        <c:v>4.5747713431469617</c:v>
                      </c:pt>
                      <c:pt idx="1234">
                        <c:v>4.5747713431469617</c:v>
                      </c:pt>
                      <c:pt idx="1235">
                        <c:v>4.5747713431469617</c:v>
                      </c:pt>
                      <c:pt idx="1236">
                        <c:v>4.5747713431469617</c:v>
                      </c:pt>
                      <c:pt idx="1237">
                        <c:v>4.5747713431469617</c:v>
                      </c:pt>
                      <c:pt idx="1238">
                        <c:v>4.5747713431469617</c:v>
                      </c:pt>
                      <c:pt idx="1239">
                        <c:v>4.5747713431469617</c:v>
                      </c:pt>
                      <c:pt idx="1240">
                        <c:v>4.5747713431469617</c:v>
                      </c:pt>
                      <c:pt idx="1241">
                        <c:v>4.5747713431469617</c:v>
                      </c:pt>
                      <c:pt idx="1242">
                        <c:v>4.5747713431469617</c:v>
                      </c:pt>
                      <c:pt idx="1243">
                        <c:v>4.5747713431469617</c:v>
                      </c:pt>
                      <c:pt idx="1244">
                        <c:v>4.5747713431469617</c:v>
                      </c:pt>
                      <c:pt idx="1245">
                        <c:v>4.5747713431469617</c:v>
                      </c:pt>
                      <c:pt idx="1246">
                        <c:v>4.5747713431469617</c:v>
                      </c:pt>
                      <c:pt idx="1247">
                        <c:v>4.5747713431469617</c:v>
                      </c:pt>
                      <c:pt idx="1248">
                        <c:v>4.5747713431469617</c:v>
                      </c:pt>
                      <c:pt idx="1249">
                        <c:v>4.5747713431469617</c:v>
                      </c:pt>
                      <c:pt idx="1250">
                        <c:v>4.5747713431469617</c:v>
                      </c:pt>
                      <c:pt idx="1251">
                        <c:v>4.5747713431469617</c:v>
                      </c:pt>
                      <c:pt idx="1252">
                        <c:v>4.5747713431469617</c:v>
                      </c:pt>
                      <c:pt idx="1253">
                        <c:v>4.5747713431469617</c:v>
                      </c:pt>
                      <c:pt idx="1254">
                        <c:v>4.5747713431469617</c:v>
                      </c:pt>
                      <c:pt idx="1255">
                        <c:v>4.5747713431469617</c:v>
                      </c:pt>
                      <c:pt idx="1256">
                        <c:v>4.5747713431469617</c:v>
                      </c:pt>
                      <c:pt idx="1257">
                        <c:v>4.5747713431469617</c:v>
                      </c:pt>
                      <c:pt idx="1258">
                        <c:v>4.5747713431469617</c:v>
                      </c:pt>
                      <c:pt idx="1259">
                        <c:v>4.5747713431469617</c:v>
                      </c:pt>
                      <c:pt idx="1260">
                        <c:v>4.5747713431469617</c:v>
                      </c:pt>
                      <c:pt idx="1261">
                        <c:v>4.5747713431469617</c:v>
                      </c:pt>
                      <c:pt idx="1262">
                        <c:v>4.5747713431469617</c:v>
                      </c:pt>
                      <c:pt idx="1263">
                        <c:v>4.5747713431469617</c:v>
                      </c:pt>
                      <c:pt idx="1264">
                        <c:v>4.5747713431469617</c:v>
                      </c:pt>
                      <c:pt idx="1265">
                        <c:v>4.5747713431469617</c:v>
                      </c:pt>
                      <c:pt idx="1266">
                        <c:v>4.5747713431469617</c:v>
                      </c:pt>
                      <c:pt idx="1267">
                        <c:v>4.5747713431469617</c:v>
                      </c:pt>
                      <c:pt idx="1268">
                        <c:v>4.5747713431469617</c:v>
                      </c:pt>
                      <c:pt idx="1269">
                        <c:v>4.5747713431469617</c:v>
                      </c:pt>
                      <c:pt idx="1270">
                        <c:v>4.5747713431469617</c:v>
                      </c:pt>
                      <c:pt idx="1271">
                        <c:v>4.5747713431469617</c:v>
                      </c:pt>
                      <c:pt idx="1272">
                        <c:v>4.5747713431469617</c:v>
                      </c:pt>
                      <c:pt idx="1273">
                        <c:v>4.5747713431469617</c:v>
                      </c:pt>
                      <c:pt idx="1274">
                        <c:v>4.5747713431469617</c:v>
                      </c:pt>
                      <c:pt idx="1275">
                        <c:v>4.5747713431469617</c:v>
                      </c:pt>
                      <c:pt idx="1276">
                        <c:v>4.5747713431469617</c:v>
                      </c:pt>
                      <c:pt idx="1277">
                        <c:v>4.5747713431469617</c:v>
                      </c:pt>
                      <c:pt idx="1278">
                        <c:v>4.5747713431469617</c:v>
                      </c:pt>
                      <c:pt idx="1279">
                        <c:v>4.5747713431469617</c:v>
                      </c:pt>
                      <c:pt idx="1280">
                        <c:v>4.5747713431469617</c:v>
                      </c:pt>
                      <c:pt idx="1281">
                        <c:v>4.5747713431469617</c:v>
                      </c:pt>
                      <c:pt idx="1282">
                        <c:v>4.5747713431469617</c:v>
                      </c:pt>
                      <c:pt idx="1283">
                        <c:v>4.5747713431469617</c:v>
                      </c:pt>
                      <c:pt idx="1284">
                        <c:v>4.5747713431469617</c:v>
                      </c:pt>
                      <c:pt idx="1285">
                        <c:v>4.5747713431469617</c:v>
                      </c:pt>
                      <c:pt idx="1286">
                        <c:v>4.5747713431469617</c:v>
                      </c:pt>
                      <c:pt idx="1287">
                        <c:v>4.5747713431469617</c:v>
                      </c:pt>
                      <c:pt idx="1288">
                        <c:v>4.5747713431469617</c:v>
                      </c:pt>
                      <c:pt idx="1289">
                        <c:v>4.5747713431469617</c:v>
                      </c:pt>
                      <c:pt idx="1290">
                        <c:v>4.5747713431469617</c:v>
                      </c:pt>
                      <c:pt idx="1291">
                        <c:v>4.5747713431469617</c:v>
                      </c:pt>
                      <c:pt idx="1292">
                        <c:v>4.5747713431469617</c:v>
                      </c:pt>
                      <c:pt idx="1293">
                        <c:v>4.5747713431469617</c:v>
                      </c:pt>
                      <c:pt idx="1294">
                        <c:v>4.5747713431469617</c:v>
                      </c:pt>
                      <c:pt idx="1295">
                        <c:v>4.5747713431469617</c:v>
                      </c:pt>
                      <c:pt idx="1296">
                        <c:v>4.5747713431469617</c:v>
                      </c:pt>
                      <c:pt idx="1297">
                        <c:v>4.5747713431469617</c:v>
                      </c:pt>
                      <c:pt idx="1298">
                        <c:v>4.5747713431469617</c:v>
                      </c:pt>
                      <c:pt idx="1299">
                        <c:v>4.5747713431469617</c:v>
                      </c:pt>
                      <c:pt idx="1300">
                        <c:v>4.5747713431469617</c:v>
                      </c:pt>
                      <c:pt idx="1301">
                        <c:v>4.5747713431469617</c:v>
                      </c:pt>
                      <c:pt idx="1302">
                        <c:v>4.5747713431469617</c:v>
                      </c:pt>
                      <c:pt idx="1303">
                        <c:v>4.5747713431469617</c:v>
                      </c:pt>
                      <c:pt idx="1304">
                        <c:v>4.5747713431469617</c:v>
                      </c:pt>
                      <c:pt idx="1305">
                        <c:v>4.5747713431469617</c:v>
                      </c:pt>
                      <c:pt idx="1306">
                        <c:v>4.5747713431469617</c:v>
                      </c:pt>
                      <c:pt idx="1307">
                        <c:v>4.5747713431469617</c:v>
                      </c:pt>
                      <c:pt idx="1308">
                        <c:v>4.5747713431469617</c:v>
                      </c:pt>
                      <c:pt idx="1309">
                        <c:v>4.5747713431469617</c:v>
                      </c:pt>
                      <c:pt idx="1310">
                        <c:v>4.5747713431469617</c:v>
                      </c:pt>
                      <c:pt idx="1311">
                        <c:v>4.5747713431469617</c:v>
                      </c:pt>
                      <c:pt idx="1312">
                        <c:v>4.5747713431469617</c:v>
                      </c:pt>
                      <c:pt idx="1313">
                        <c:v>4.5747713431469617</c:v>
                      </c:pt>
                      <c:pt idx="1314">
                        <c:v>4.5747713431469617</c:v>
                      </c:pt>
                      <c:pt idx="1315">
                        <c:v>4.5747713431469617</c:v>
                      </c:pt>
                      <c:pt idx="1316">
                        <c:v>4.5747713431469617</c:v>
                      </c:pt>
                      <c:pt idx="1317">
                        <c:v>4.5747713431469617</c:v>
                      </c:pt>
                      <c:pt idx="1318">
                        <c:v>4.5747713431469617</c:v>
                      </c:pt>
                      <c:pt idx="1319">
                        <c:v>4.5747713431469617</c:v>
                      </c:pt>
                      <c:pt idx="1320">
                        <c:v>4.5747713431469617</c:v>
                      </c:pt>
                      <c:pt idx="1321">
                        <c:v>4.5747713431469617</c:v>
                      </c:pt>
                      <c:pt idx="1322">
                        <c:v>4.5747713431469617</c:v>
                      </c:pt>
                      <c:pt idx="1323">
                        <c:v>4.5747713431469617</c:v>
                      </c:pt>
                      <c:pt idx="1324">
                        <c:v>4.5747713431469617</c:v>
                      </c:pt>
                      <c:pt idx="1325">
                        <c:v>4.5747713431469617</c:v>
                      </c:pt>
                      <c:pt idx="1326">
                        <c:v>4.5747713431469617</c:v>
                      </c:pt>
                      <c:pt idx="1327">
                        <c:v>4.5747713431469617</c:v>
                      </c:pt>
                      <c:pt idx="1328">
                        <c:v>4.5747713431469617</c:v>
                      </c:pt>
                      <c:pt idx="1329">
                        <c:v>4.5747713431469617</c:v>
                      </c:pt>
                      <c:pt idx="1330">
                        <c:v>4.5747713431469617</c:v>
                      </c:pt>
                      <c:pt idx="1331">
                        <c:v>4.5747713431469617</c:v>
                      </c:pt>
                      <c:pt idx="1332">
                        <c:v>4.5747713431469617</c:v>
                      </c:pt>
                      <c:pt idx="1333">
                        <c:v>4.5747713431469617</c:v>
                      </c:pt>
                      <c:pt idx="1334">
                        <c:v>4.5747713431469617</c:v>
                      </c:pt>
                      <c:pt idx="1335">
                        <c:v>4.5747713431469617</c:v>
                      </c:pt>
                      <c:pt idx="1336">
                        <c:v>4.5747713431469617</c:v>
                      </c:pt>
                      <c:pt idx="1337">
                        <c:v>4.5747713431469617</c:v>
                      </c:pt>
                      <c:pt idx="1338">
                        <c:v>4.5747713431469617</c:v>
                      </c:pt>
                      <c:pt idx="1339">
                        <c:v>4.5747713431469617</c:v>
                      </c:pt>
                      <c:pt idx="1340">
                        <c:v>4.5747713431469617</c:v>
                      </c:pt>
                      <c:pt idx="1341">
                        <c:v>4.5747713431469617</c:v>
                      </c:pt>
                      <c:pt idx="1342">
                        <c:v>4.5747713431469617</c:v>
                      </c:pt>
                      <c:pt idx="1343">
                        <c:v>4.5747713431469617</c:v>
                      </c:pt>
                      <c:pt idx="1344">
                        <c:v>4.5747713431469617</c:v>
                      </c:pt>
                      <c:pt idx="1345">
                        <c:v>4.5747713431469617</c:v>
                      </c:pt>
                      <c:pt idx="1346">
                        <c:v>4.5747713431469617</c:v>
                      </c:pt>
                      <c:pt idx="1347">
                        <c:v>4.5747713431469617</c:v>
                      </c:pt>
                      <c:pt idx="1348">
                        <c:v>4.5747713431469617</c:v>
                      </c:pt>
                      <c:pt idx="1349">
                        <c:v>4.5747713431469617</c:v>
                      </c:pt>
                      <c:pt idx="1350">
                        <c:v>4.5747713431469617</c:v>
                      </c:pt>
                      <c:pt idx="1351">
                        <c:v>4.5747713431469617</c:v>
                      </c:pt>
                      <c:pt idx="1352">
                        <c:v>4.5747713431469617</c:v>
                      </c:pt>
                      <c:pt idx="1353">
                        <c:v>4.5747713431469617</c:v>
                      </c:pt>
                      <c:pt idx="1354">
                        <c:v>4.5747713431469617</c:v>
                      </c:pt>
                      <c:pt idx="1355">
                        <c:v>4.5747713431469617</c:v>
                      </c:pt>
                      <c:pt idx="1356">
                        <c:v>4.5747713431469617</c:v>
                      </c:pt>
                      <c:pt idx="1357">
                        <c:v>4.5747713431469617</c:v>
                      </c:pt>
                      <c:pt idx="1358">
                        <c:v>4.5747713431469617</c:v>
                      </c:pt>
                      <c:pt idx="1359">
                        <c:v>4.5747713431469617</c:v>
                      </c:pt>
                      <c:pt idx="1360">
                        <c:v>4.5747713431469617</c:v>
                      </c:pt>
                      <c:pt idx="1361">
                        <c:v>4.5747713431469617</c:v>
                      </c:pt>
                      <c:pt idx="1362">
                        <c:v>4.5747713431469617</c:v>
                      </c:pt>
                      <c:pt idx="1363">
                        <c:v>4.5747713431469617</c:v>
                      </c:pt>
                      <c:pt idx="1364">
                        <c:v>4.5747713431469617</c:v>
                      </c:pt>
                      <c:pt idx="1365">
                        <c:v>4.5747713431469617</c:v>
                      </c:pt>
                      <c:pt idx="1366">
                        <c:v>4.5747713431469617</c:v>
                      </c:pt>
                      <c:pt idx="1367">
                        <c:v>4.5747713431469617</c:v>
                      </c:pt>
                      <c:pt idx="1368">
                        <c:v>4.5747713431469617</c:v>
                      </c:pt>
                      <c:pt idx="1369">
                        <c:v>4.5747713431469617</c:v>
                      </c:pt>
                      <c:pt idx="1370">
                        <c:v>4.5747713431469617</c:v>
                      </c:pt>
                      <c:pt idx="1371">
                        <c:v>4.5747713431469617</c:v>
                      </c:pt>
                      <c:pt idx="1372">
                        <c:v>4.5747713431469617</c:v>
                      </c:pt>
                      <c:pt idx="1373">
                        <c:v>4.5747713431469617</c:v>
                      </c:pt>
                      <c:pt idx="1374">
                        <c:v>4.5747713431469617</c:v>
                      </c:pt>
                      <c:pt idx="1375">
                        <c:v>4.5747713431469617</c:v>
                      </c:pt>
                      <c:pt idx="1376">
                        <c:v>4.5747713431469617</c:v>
                      </c:pt>
                      <c:pt idx="1377">
                        <c:v>4.5747713431469617</c:v>
                      </c:pt>
                      <c:pt idx="1378">
                        <c:v>4.5747713431469617</c:v>
                      </c:pt>
                      <c:pt idx="1379">
                        <c:v>4.5747713431469617</c:v>
                      </c:pt>
                      <c:pt idx="1380">
                        <c:v>4.5747713431469617</c:v>
                      </c:pt>
                      <c:pt idx="1381">
                        <c:v>4.5747713431469617</c:v>
                      </c:pt>
                      <c:pt idx="1382">
                        <c:v>4.5747713431469617</c:v>
                      </c:pt>
                      <c:pt idx="1383">
                        <c:v>4.5747713431469617</c:v>
                      </c:pt>
                      <c:pt idx="1384">
                        <c:v>4.5747713431469617</c:v>
                      </c:pt>
                      <c:pt idx="1385">
                        <c:v>4.5747713431469617</c:v>
                      </c:pt>
                      <c:pt idx="1386">
                        <c:v>4.5747713431469617</c:v>
                      </c:pt>
                      <c:pt idx="1387">
                        <c:v>4.5747713431469617</c:v>
                      </c:pt>
                      <c:pt idx="1388">
                        <c:v>4.5747713431469617</c:v>
                      </c:pt>
                      <c:pt idx="1389">
                        <c:v>4.5747713431469617</c:v>
                      </c:pt>
                      <c:pt idx="1390">
                        <c:v>4.5747713431469617</c:v>
                      </c:pt>
                      <c:pt idx="1391">
                        <c:v>4.5747713431469617</c:v>
                      </c:pt>
                      <c:pt idx="1392">
                        <c:v>4.5747713431469617</c:v>
                      </c:pt>
                      <c:pt idx="1393">
                        <c:v>4.5747713431469617</c:v>
                      </c:pt>
                      <c:pt idx="1394">
                        <c:v>4.5747713431469617</c:v>
                      </c:pt>
                      <c:pt idx="1395">
                        <c:v>4.5747713431469617</c:v>
                      </c:pt>
                      <c:pt idx="1396">
                        <c:v>4.5747713431469617</c:v>
                      </c:pt>
                      <c:pt idx="1397">
                        <c:v>4.5747713431469617</c:v>
                      </c:pt>
                      <c:pt idx="1398">
                        <c:v>4.5747713431469617</c:v>
                      </c:pt>
                      <c:pt idx="1399">
                        <c:v>4.5747713431469617</c:v>
                      </c:pt>
                      <c:pt idx="1400">
                        <c:v>4.5747713431469617</c:v>
                      </c:pt>
                      <c:pt idx="1401">
                        <c:v>4.5747713431469617</c:v>
                      </c:pt>
                      <c:pt idx="1402">
                        <c:v>4.5747713431469617</c:v>
                      </c:pt>
                      <c:pt idx="1403">
                        <c:v>4.5747713431469617</c:v>
                      </c:pt>
                      <c:pt idx="1404">
                        <c:v>4.5747713431469617</c:v>
                      </c:pt>
                      <c:pt idx="1405">
                        <c:v>4.5747713431469617</c:v>
                      </c:pt>
                      <c:pt idx="1406">
                        <c:v>4.5747713431469617</c:v>
                      </c:pt>
                      <c:pt idx="1407">
                        <c:v>4.5747713431469617</c:v>
                      </c:pt>
                      <c:pt idx="1408">
                        <c:v>4.5747713431469617</c:v>
                      </c:pt>
                      <c:pt idx="1409">
                        <c:v>4.5747713431469617</c:v>
                      </c:pt>
                      <c:pt idx="1410">
                        <c:v>4.5747713431469617</c:v>
                      </c:pt>
                      <c:pt idx="1411">
                        <c:v>4.5747713431469617</c:v>
                      </c:pt>
                      <c:pt idx="1412">
                        <c:v>4.5747713431469617</c:v>
                      </c:pt>
                      <c:pt idx="1413">
                        <c:v>4.5747713431469617</c:v>
                      </c:pt>
                      <c:pt idx="1414">
                        <c:v>4.5747713431469617</c:v>
                      </c:pt>
                      <c:pt idx="1415">
                        <c:v>4.5747713431469617</c:v>
                      </c:pt>
                      <c:pt idx="1416">
                        <c:v>4.5747713431469617</c:v>
                      </c:pt>
                      <c:pt idx="1417">
                        <c:v>4.5747713431469617</c:v>
                      </c:pt>
                      <c:pt idx="1418">
                        <c:v>4.5747713431469617</c:v>
                      </c:pt>
                      <c:pt idx="1419">
                        <c:v>4.5747713431469617</c:v>
                      </c:pt>
                      <c:pt idx="1420">
                        <c:v>4.5747713431469617</c:v>
                      </c:pt>
                      <c:pt idx="1421">
                        <c:v>4.5747713431469617</c:v>
                      </c:pt>
                      <c:pt idx="1422">
                        <c:v>4.5747713431469617</c:v>
                      </c:pt>
                      <c:pt idx="1423">
                        <c:v>4.5747713431469617</c:v>
                      </c:pt>
                      <c:pt idx="1424">
                        <c:v>4.5747713431469617</c:v>
                      </c:pt>
                      <c:pt idx="1425">
                        <c:v>4.5747713431469617</c:v>
                      </c:pt>
                      <c:pt idx="1426">
                        <c:v>4.5747713431469617</c:v>
                      </c:pt>
                      <c:pt idx="1427">
                        <c:v>4.5747713431469617</c:v>
                      </c:pt>
                      <c:pt idx="1428">
                        <c:v>4.5747713431469617</c:v>
                      </c:pt>
                      <c:pt idx="1429">
                        <c:v>4.5747713431469617</c:v>
                      </c:pt>
                      <c:pt idx="1430">
                        <c:v>4.5747713431469617</c:v>
                      </c:pt>
                      <c:pt idx="1431">
                        <c:v>4.5747713431469617</c:v>
                      </c:pt>
                      <c:pt idx="1432">
                        <c:v>4.5747713431469617</c:v>
                      </c:pt>
                      <c:pt idx="1433">
                        <c:v>4.5747713431469617</c:v>
                      </c:pt>
                      <c:pt idx="1434">
                        <c:v>4.5747713431469617</c:v>
                      </c:pt>
                      <c:pt idx="1435">
                        <c:v>4.5747713431469617</c:v>
                      </c:pt>
                      <c:pt idx="1436">
                        <c:v>4.5747713431469617</c:v>
                      </c:pt>
                      <c:pt idx="1437">
                        <c:v>4.5747713431469617</c:v>
                      </c:pt>
                      <c:pt idx="1438">
                        <c:v>4.5747713431469617</c:v>
                      </c:pt>
                      <c:pt idx="1439">
                        <c:v>4.5747713431469617</c:v>
                      </c:pt>
                      <c:pt idx="1440">
                        <c:v>4.5747713431469617</c:v>
                      </c:pt>
                      <c:pt idx="1441">
                        <c:v>4.5747713431469617</c:v>
                      </c:pt>
                      <c:pt idx="1442">
                        <c:v>4.5747713431469617</c:v>
                      </c:pt>
                      <c:pt idx="1443">
                        <c:v>4.5747713431469617</c:v>
                      </c:pt>
                      <c:pt idx="1444">
                        <c:v>4.5747713431469617</c:v>
                      </c:pt>
                      <c:pt idx="1445">
                        <c:v>4.5747713431469617</c:v>
                      </c:pt>
                      <c:pt idx="1446">
                        <c:v>4.5747713431469617</c:v>
                      </c:pt>
                      <c:pt idx="1447">
                        <c:v>4.5747713431469617</c:v>
                      </c:pt>
                      <c:pt idx="1448">
                        <c:v>4.5747713431469617</c:v>
                      </c:pt>
                      <c:pt idx="1449">
                        <c:v>4.5747713431469617</c:v>
                      </c:pt>
                      <c:pt idx="1450">
                        <c:v>4.5747713431469617</c:v>
                      </c:pt>
                      <c:pt idx="1451">
                        <c:v>4.5747713431469617</c:v>
                      </c:pt>
                      <c:pt idx="1452">
                        <c:v>4.5747713431469617</c:v>
                      </c:pt>
                      <c:pt idx="1453">
                        <c:v>4.5747713431469617</c:v>
                      </c:pt>
                      <c:pt idx="1454">
                        <c:v>4.5747713431469617</c:v>
                      </c:pt>
                      <c:pt idx="1455">
                        <c:v>4.5747713431469617</c:v>
                      </c:pt>
                      <c:pt idx="1456">
                        <c:v>4.5747713431469617</c:v>
                      </c:pt>
                      <c:pt idx="1457">
                        <c:v>4.5747713431469617</c:v>
                      </c:pt>
                      <c:pt idx="1458">
                        <c:v>4.5747713431469617</c:v>
                      </c:pt>
                      <c:pt idx="1459">
                        <c:v>4.5747713431469617</c:v>
                      </c:pt>
                      <c:pt idx="1460">
                        <c:v>4.5747713431469617</c:v>
                      </c:pt>
                      <c:pt idx="1461">
                        <c:v>4.5747713431469617</c:v>
                      </c:pt>
                      <c:pt idx="1462">
                        <c:v>4.5747713431469617</c:v>
                      </c:pt>
                      <c:pt idx="1463">
                        <c:v>4.5747713431469617</c:v>
                      </c:pt>
                      <c:pt idx="1464">
                        <c:v>4.5747713431469617</c:v>
                      </c:pt>
                      <c:pt idx="1465">
                        <c:v>4.5747713431469617</c:v>
                      </c:pt>
                      <c:pt idx="1466">
                        <c:v>4.5747713431469617</c:v>
                      </c:pt>
                      <c:pt idx="1467">
                        <c:v>4.5747713431469617</c:v>
                      </c:pt>
                      <c:pt idx="1468">
                        <c:v>4.5747713431469617</c:v>
                      </c:pt>
                      <c:pt idx="1469">
                        <c:v>4.5747713431469617</c:v>
                      </c:pt>
                      <c:pt idx="1470">
                        <c:v>4.5747713431469617</c:v>
                      </c:pt>
                      <c:pt idx="1471">
                        <c:v>4.5747713431469617</c:v>
                      </c:pt>
                      <c:pt idx="1472">
                        <c:v>4.5747713431469617</c:v>
                      </c:pt>
                      <c:pt idx="1473">
                        <c:v>4.5747713431469617</c:v>
                      </c:pt>
                      <c:pt idx="1474">
                        <c:v>4.5747713431469617</c:v>
                      </c:pt>
                      <c:pt idx="1475">
                        <c:v>4.5747713431469617</c:v>
                      </c:pt>
                      <c:pt idx="1476">
                        <c:v>4.5747713431469617</c:v>
                      </c:pt>
                      <c:pt idx="1477">
                        <c:v>4.5747713431469617</c:v>
                      </c:pt>
                      <c:pt idx="1478">
                        <c:v>4.5747713431469617</c:v>
                      </c:pt>
                      <c:pt idx="1479">
                        <c:v>4.5747713431469617</c:v>
                      </c:pt>
                      <c:pt idx="1480">
                        <c:v>4.5747713431469617</c:v>
                      </c:pt>
                      <c:pt idx="1481">
                        <c:v>4.5747713431469617</c:v>
                      </c:pt>
                      <c:pt idx="1482">
                        <c:v>4.5747713431469617</c:v>
                      </c:pt>
                      <c:pt idx="1483">
                        <c:v>4.5747713431469617</c:v>
                      </c:pt>
                      <c:pt idx="1484">
                        <c:v>4.5747713431469617</c:v>
                      </c:pt>
                      <c:pt idx="1485">
                        <c:v>4.5747713431469617</c:v>
                      </c:pt>
                      <c:pt idx="1486">
                        <c:v>4.5747713431469617</c:v>
                      </c:pt>
                      <c:pt idx="1487">
                        <c:v>4.5747713431469617</c:v>
                      </c:pt>
                      <c:pt idx="1488">
                        <c:v>4.5747713431469617</c:v>
                      </c:pt>
                      <c:pt idx="1489">
                        <c:v>4.5747713431469617</c:v>
                      </c:pt>
                      <c:pt idx="1490">
                        <c:v>4.5747713431469617</c:v>
                      </c:pt>
                      <c:pt idx="1491">
                        <c:v>4.5747713431469617</c:v>
                      </c:pt>
                      <c:pt idx="1492">
                        <c:v>4.5747713431469617</c:v>
                      </c:pt>
                      <c:pt idx="1493">
                        <c:v>4.5747713431469617</c:v>
                      </c:pt>
                      <c:pt idx="1494">
                        <c:v>4.5747713431469617</c:v>
                      </c:pt>
                      <c:pt idx="1495">
                        <c:v>4.5747713431469617</c:v>
                      </c:pt>
                      <c:pt idx="1496">
                        <c:v>4.5747713431469617</c:v>
                      </c:pt>
                      <c:pt idx="1497">
                        <c:v>4.5747713431469617</c:v>
                      </c:pt>
                      <c:pt idx="1498">
                        <c:v>4.5747713431469617</c:v>
                      </c:pt>
                      <c:pt idx="1499">
                        <c:v>4.5747713431469617</c:v>
                      </c:pt>
                      <c:pt idx="1500">
                        <c:v>4.5747713431469617</c:v>
                      </c:pt>
                      <c:pt idx="1501">
                        <c:v>4.5747713431469617</c:v>
                      </c:pt>
                      <c:pt idx="1502">
                        <c:v>4.5747713431469617</c:v>
                      </c:pt>
                      <c:pt idx="1503">
                        <c:v>4.5747713431469617</c:v>
                      </c:pt>
                      <c:pt idx="1504">
                        <c:v>4.5747713431469617</c:v>
                      </c:pt>
                      <c:pt idx="1505">
                        <c:v>4.5747713431469617</c:v>
                      </c:pt>
                      <c:pt idx="1506">
                        <c:v>4.5747713431469617</c:v>
                      </c:pt>
                      <c:pt idx="1507">
                        <c:v>4.5747713431469617</c:v>
                      </c:pt>
                      <c:pt idx="1508">
                        <c:v>4.5747713431469617</c:v>
                      </c:pt>
                      <c:pt idx="1509">
                        <c:v>4.5747713431469617</c:v>
                      </c:pt>
                      <c:pt idx="1510">
                        <c:v>4.5747713431469617</c:v>
                      </c:pt>
                      <c:pt idx="1511">
                        <c:v>4.5747713431469617</c:v>
                      </c:pt>
                      <c:pt idx="1512">
                        <c:v>4.5747713431469617</c:v>
                      </c:pt>
                      <c:pt idx="1513">
                        <c:v>4.5747713431469617</c:v>
                      </c:pt>
                      <c:pt idx="1514">
                        <c:v>4.5747713431469617</c:v>
                      </c:pt>
                      <c:pt idx="1515">
                        <c:v>4.5747713431469617</c:v>
                      </c:pt>
                      <c:pt idx="1516">
                        <c:v>4.5747713431469617</c:v>
                      </c:pt>
                      <c:pt idx="1517">
                        <c:v>4.5747713431469617</c:v>
                      </c:pt>
                      <c:pt idx="1518">
                        <c:v>4.5747713431469617</c:v>
                      </c:pt>
                      <c:pt idx="1519">
                        <c:v>4.5747713431469617</c:v>
                      </c:pt>
                      <c:pt idx="1520">
                        <c:v>4.5747713431469617</c:v>
                      </c:pt>
                      <c:pt idx="1521">
                        <c:v>4.5747713431469617</c:v>
                      </c:pt>
                      <c:pt idx="1522">
                        <c:v>4.5747713431469617</c:v>
                      </c:pt>
                      <c:pt idx="1523">
                        <c:v>4.5747713431469617</c:v>
                      </c:pt>
                      <c:pt idx="1524">
                        <c:v>4.5747713431469617</c:v>
                      </c:pt>
                      <c:pt idx="1525">
                        <c:v>4.5747713431469617</c:v>
                      </c:pt>
                      <c:pt idx="1526">
                        <c:v>4.5747713431469617</c:v>
                      </c:pt>
                      <c:pt idx="1527">
                        <c:v>4.5747713431469617</c:v>
                      </c:pt>
                      <c:pt idx="1528">
                        <c:v>4.5747713431469617</c:v>
                      </c:pt>
                      <c:pt idx="1529">
                        <c:v>4.5747713431469617</c:v>
                      </c:pt>
                      <c:pt idx="1530">
                        <c:v>4.5747713431469617</c:v>
                      </c:pt>
                      <c:pt idx="1531">
                        <c:v>4.5747713431469617</c:v>
                      </c:pt>
                      <c:pt idx="1532">
                        <c:v>4.5747713431469617</c:v>
                      </c:pt>
                      <c:pt idx="1533">
                        <c:v>4.5747713431469617</c:v>
                      </c:pt>
                      <c:pt idx="1534">
                        <c:v>4.5747713431469617</c:v>
                      </c:pt>
                      <c:pt idx="1535">
                        <c:v>4.5747713431469617</c:v>
                      </c:pt>
                      <c:pt idx="1536">
                        <c:v>4.5747713431469617</c:v>
                      </c:pt>
                      <c:pt idx="1537">
                        <c:v>4.5747713431469617</c:v>
                      </c:pt>
                      <c:pt idx="1538">
                        <c:v>4.5747713431469617</c:v>
                      </c:pt>
                      <c:pt idx="1539">
                        <c:v>4.5747713431469617</c:v>
                      </c:pt>
                      <c:pt idx="1540">
                        <c:v>4.5747713431469617</c:v>
                      </c:pt>
                      <c:pt idx="1541">
                        <c:v>4.5747713431469617</c:v>
                      </c:pt>
                      <c:pt idx="1542">
                        <c:v>4.5747713431469617</c:v>
                      </c:pt>
                      <c:pt idx="1543">
                        <c:v>4.5747713431469617</c:v>
                      </c:pt>
                      <c:pt idx="1544">
                        <c:v>4.5747713431469617</c:v>
                      </c:pt>
                      <c:pt idx="1545">
                        <c:v>4.5747713431469617</c:v>
                      </c:pt>
                      <c:pt idx="1546">
                        <c:v>4.5747713431469617</c:v>
                      </c:pt>
                      <c:pt idx="1547">
                        <c:v>4.5747713431469617</c:v>
                      </c:pt>
                      <c:pt idx="1548">
                        <c:v>4.5747713431469617</c:v>
                      </c:pt>
                      <c:pt idx="1549">
                        <c:v>4.5747713431469617</c:v>
                      </c:pt>
                      <c:pt idx="1550">
                        <c:v>4.5747713431469617</c:v>
                      </c:pt>
                      <c:pt idx="1551">
                        <c:v>4.5747713431469617</c:v>
                      </c:pt>
                      <c:pt idx="1552">
                        <c:v>4.5747713431469617</c:v>
                      </c:pt>
                      <c:pt idx="1553">
                        <c:v>4.5747713431469617</c:v>
                      </c:pt>
                      <c:pt idx="1554">
                        <c:v>4.5747713431469617</c:v>
                      </c:pt>
                      <c:pt idx="1555">
                        <c:v>4.5747713431469617</c:v>
                      </c:pt>
                      <c:pt idx="1556">
                        <c:v>4.5747713431469617</c:v>
                      </c:pt>
                      <c:pt idx="1557">
                        <c:v>4.5747713431469617</c:v>
                      </c:pt>
                      <c:pt idx="1558">
                        <c:v>4.5747713431469617</c:v>
                      </c:pt>
                      <c:pt idx="1559">
                        <c:v>4.5747713431469617</c:v>
                      </c:pt>
                      <c:pt idx="1560">
                        <c:v>4.5747713431469617</c:v>
                      </c:pt>
                      <c:pt idx="1561">
                        <c:v>4.5747713431469617</c:v>
                      </c:pt>
                      <c:pt idx="1562">
                        <c:v>4.5747713431469617</c:v>
                      </c:pt>
                      <c:pt idx="1563">
                        <c:v>4.5747713431469617</c:v>
                      </c:pt>
                      <c:pt idx="1564">
                        <c:v>4.5747713431469617</c:v>
                      </c:pt>
                      <c:pt idx="1565">
                        <c:v>4.5747713431469617</c:v>
                      </c:pt>
                      <c:pt idx="1566">
                        <c:v>4.5747713431469617</c:v>
                      </c:pt>
                      <c:pt idx="1567">
                        <c:v>4.5747713431469617</c:v>
                      </c:pt>
                      <c:pt idx="1568">
                        <c:v>4.5747713431469617</c:v>
                      </c:pt>
                      <c:pt idx="1569">
                        <c:v>4.5747713431469617</c:v>
                      </c:pt>
                      <c:pt idx="1570">
                        <c:v>4.5747713431469617</c:v>
                      </c:pt>
                      <c:pt idx="1571">
                        <c:v>4.5747713431469617</c:v>
                      </c:pt>
                      <c:pt idx="1572">
                        <c:v>4.5747713431469617</c:v>
                      </c:pt>
                      <c:pt idx="1573">
                        <c:v>4.5747713431469617</c:v>
                      </c:pt>
                      <c:pt idx="1574">
                        <c:v>4.5747713431469617</c:v>
                      </c:pt>
                      <c:pt idx="1575">
                        <c:v>4.5747713431469617</c:v>
                      </c:pt>
                      <c:pt idx="1576">
                        <c:v>4.5747713431469617</c:v>
                      </c:pt>
                      <c:pt idx="1577">
                        <c:v>4.5747713431469617</c:v>
                      </c:pt>
                      <c:pt idx="1578">
                        <c:v>4.5747713431469617</c:v>
                      </c:pt>
                      <c:pt idx="1579">
                        <c:v>4.5747713431469617</c:v>
                      </c:pt>
                      <c:pt idx="1580">
                        <c:v>4.5747713431469617</c:v>
                      </c:pt>
                      <c:pt idx="1581">
                        <c:v>4.5747713431469617</c:v>
                      </c:pt>
                      <c:pt idx="1582">
                        <c:v>4.5747713431469617</c:v>
                      </c:pt>
                      <c:pt idx="1583">
                        <c:v>4.5747713431469617</c:v>
                      </c:pt>
                      <c:pt idx="1584">
                        <c:v>4.5747713431469617</c:v>
                      </c:pt>
                      <c:pt idx="1585">
                        <c:v>4.5747713431469617</c:v>
                      </c:pt>
                      <c:pt idx="1586">
                        <c:v>4.5747713431469617</c:v>
                      </c:pt>
                      <c:pt idx="1587">
                        <c:v>4.5747713431469617</c:v>
                      </c:pt>
                      <c:pt idx="1588">
                        <c:v>4.5747713431469617</c:v>
                      </c:pt>
                      <c:pt idx="1589">
                        <c:v>4.5747713431469617</c:v>
                      </c:pt>
                      <c:pt idx="1590">
                        <c:v>4.5747713431469617</c:v>
                      </c:pt>
                      <c:pt idx="1591">
                        <c:v>4.5747713431469617</c:v>
                      </c:pt>
                      <c:pt idx="1592">
                        <c:v>4.5747713431469617</c:v>
                      </c:pt>
                      <c:pt idx="1593">
                        <c:v>4.5747713431469617</c:v>
                      </c:pt>
                      <c:pt idx="1594">
                        <c:v>4.5747713431469617</c:v>
                      </c:pt>
                      <c:pt idx="1595">
                        <c:v>4.5747713431469617</c:v>
                      </c:pt>
                      <c:pt idx="1596">
                        <c:v>4.5747713431469617</c:v>
                      </c:pt>
                      <c:pt idx="1597">
                        <c:v>4.5747713431469617</c:v>
                      </c:pt>
                      <c:pt idx="1598">
                        <c:v>4.5747713431469617</c:v>
                      </c:pt>
                      <c:pt idx="1599">
                        <c:v>4.5747713431469617</c:v>
                      </c:pt>
                      <c:pt idx="1600">
                        <c:v>4.5747713431469617</c:v>
                      </c:pt>
                      <c:pt idx="1601">
                        <c:v>4.5747713431469617</c:v>
                      </c:pt>
                      <c:pt idx="1602">
                        <c:v>4.5747713431469617</c:v>
                      </c:pt>
                      <c:pt idx="1603">
                        <c:v>4.5747713431469617</c:v>
                      </c:pt>
                      <c:pt idx="1604">
                        <c:v>4.5747713431469617</c:v>
                      </c:pt>
                      <c:pt idx="1605">
                        <c:v>4.5747713431469617</c:v>
                      </c:pt>
                      <c:pt idx="1606">
                        <c:v>4.5747713431469617</c:v>
                      </c:pt>
                      <c:pt idx="1607">
                        <c:v>4.5747713431469617</c:v>
                      </c:pt>
                      <c:pt idx="1608">
                        <c:v>4.5747713431469617</c:v>
                      </c:pt>
                      <c:pt idx="1609">
                        <c:v>4.5747713431469617</c:v>
                      </c:pt>
                      <c:pt idx="1610">
                        <c:v>4.5747713431469617</c:v>
                      </c:pt>
                      <c:pt idx="1611">
                        <c:v>4.5747713431469617</c:v>
                      </c:pt>
                      <c:pt idx="1612">
                        <c:v>4.5747713431469617</c:v>
                      </c:pt>
                      <c:pt idx="1613">
                        <c:v>4.5747713431469617</c:v>
                      </c:pt>
                      <c:pt idx="1614">
                        <c:v>4.5747713431469617</c:v>
                      </c:pt>
                      <c:pt idx="1615">
                        <c:v>4.5747713431469617</c:v>
                      </c:pt>
                      <c:pt idx="1616">
                        <c:v>4.5747713431469617</c:v>
                      </c:pt>
                      <c:pt idx="1617">
                        <c:v>4.5747713431469617</c:v>
                      </c:pt>
                      <c:pt idx="1618">
                        <c:v>4.5747713431469617</c:v>
                      </c:pt>
                      <c:pt idx="1619">
                        <c:v>4.5747713431469617</c:v>
                      </c:pt>
                      <c:pt idx="1620">
                        <c:v>4.5747713431469617</c:v>
                      </c:pt>
                      <c:pt idx="1621">
                        <c:v>4.5747713431469617</c:v>
                      </c:pt>
                      <c:pt idx="1622">
                        <c:v>4.5747713431469617</c:v>
                      </c:pt>
                      <c:pt idx="1623">
                        <c:v>4.5747713431469617</c:v>
                      </c:pt>
                      <c:pt idx="1624">
                        <c:v>4.5747713431469617</c:v>
                      </c:pt>
                      <c:pt idx="1625">
                        <c:v>4.5747713431469617</c:v>
                      </c:pt>
                      <c:pt idx="1626">
                        <c:v>4.5747713431469617</c:v>
                      </c:pt>
                      <c:pt idx="1627">
                        <c:v>4.5747713431469617</c:v>
                      </c:pt>
                      <c:pt idx="1628">
                        <c:v>4.5747713431469617</c:v>
                      </c:pt>
                      <c:pt idx="1629">
                        <c:v>4.5747713431469617</c:v>
                      </c:pt>
                      <c:pt idx="1630">
                        <c:v>4.5747713431469617</c:v>
                      </c:pt>
                      <c:pt idx="1631">
                        <c:v>4.5747713431469617</c:v>
                      </c:pt>
                      <c:pt idx="1632">
                        <c:v>4.5747713431469617</c:v>
                      </c:pt>
                      <c:pt idx="1633">
                        <c:v>4.5747713431469617</c:v>
                      </c:pt>
                      <c:pt idx="1634">
                        <c:v>4.5747713431469617</c:v>
                      </c:pt>
                      <c:pt idx="1635">
                        <c:v>4.5747713431469617</c:v>
                      </c:pt>
                      <c:pt idx="1636">
                        <c:v>4.5747713431469617</c:v>
                      </c:pt>
                      <c:pt idx="1637">
                        <c:v>4.5747713431469617</c:v>
                      </c:pt>
                      <c:pt idx="1638">
                        <c:v>4.5747713431469617</c:v>
                      </c:pt>
                      <c:pt idx="1639">
                        <c:v>4.5747713431469617</c:v>
                      </c:pt>
                      <c:pt idx="1640">
                        <c:v>4.5747713431469617</c:v>
                      </c:pt>
                      <c:pt idx="1641">
                        <c:v>4.5747713431469617</c:v>
                      </c:pt>
                      <c:pt idx="1642">
                        <c:v>4.5747713431469617</c:v>
                      </c:pt>
                      <c:pt idx="1643">
                        <c:v>4.5747713431469617</c:v>
                      </c:pt>
                      <c:pt idx="1644">
                        <c:v>4.5747713431469617</c:v>
                      </c:pt>
                      <c:pt idx="1645">
                        <c:v>4.5747713431469617</c:v>
                      </c:pt>
                      <c:pt idx="1646">
                        <c:v>4.5747713431469617</c:v>
                      </c:pt>
                      <c:pt idx="1647">
                        <c:v>4.5747713431469617</c:v>
                      </c:pt>
                      <c:pt idx="1648">
                        <c:v>4.5747713431469617</c:v>
                      </c:pt>
                      <c:pt idx="1649">
                        <c:v>4.5747713431469617</c:v>
                      </c:pt>
                      <c:pt idx="1650">
                        <c:v>4.5747713431469617</c:v>
                      </c:pt>
                      <c:pt idx="1651">
                        <c:v>4.5747713431469617</c:v>
                      </c:pt>
                      <c:pt idx="1652">
                        <c:v>4.5747713431469617</c:v>
                      </c:pt>
                      <c:pt idx="1653">
                        <c:v>4.5747713431469617</c:v>
                      </c:pt>
                      <c:pt idx="1654">
                        <c:v>4.5747713431469617</c:v>
                      </c:pt>
                      <c:pt idx="1655">
                        <c:v>4.5747713431469617</c:v>
                      </c:pt>
                      <c:pt idx="1656">
                        <c:v>4.5747713431469617</c:v>
                      </c:pt>
                      <c:pt idx="1657">
                        <c:v>4.5747713431469617</c:v>
                      </c:pt>
                      <c:pt idx="1658">
                        <c:v>4.5747713431469617</c:v>
                      </c:pt>
                      <c:pt idx="1659">
                        <c:v>4.5747713431469617</c:v>
                      </c:pt>
                      <c:pt idx="1660">
                        <c:v>4.5747713431469617</c:v>
                      </c:pt>
                      <c:pt idx="1661">
                        <c:v>4.5747713431469617</c:v>
                      </c:pt>
                      <c:pt idx="1662">
                        <c:v>4.5747713431469617</c:v>
                      </c:pt>
                      <c:pt idx="1663">
                        <c:v>4.5747713431469617</c:v>
                      </c:pt>
                      <c:pt idx="1664">
                        <c:v>4.5747713431469617</c:v>
                      </c:pt>
                      <c:pt idx="1665">
                        <c:v>4.5747713431469617</c:v>
                      </c:pt>
                      <c:pt idx="1666">
                        <c:v>4.5747713431469617</c:v>
                      </c:pt>
                      <c:pt idx="1667">
                        <c:v>4.5747713431469617</c:v>
                      </c:pt>
                      <c:pt idx="1668">
                        <c:v>4.5747713431469617</c:v>
                      </c:pt>
                      <c:pt idx="1669">
                        <c:v>4.5747713431469617</c:v>
                      </c:pt>
                      <c:pt idx="1670">
                        <c:v>4.5747713431469617</c:v>
                      </c:pt>
                      <c:pt idx="1671">
                        <c:v>4.5747713431469617</c:v>
                      </c:pt>
                      <c:pt idx="1672">
                        <c:v>4.5747713431469617</c:v>
                      </c:pt>
                      <c:pt idx="1673">
                        <c:v>4.5747713431469617</c:v>
                      </c:pt>
                      <c:pt idx="1674">
                        <c:v>4.5747713431469617</c:v>
                      </c:pt>
                      <c:pt idx="1675">
                        <c:v>4.5747713431469617</c:v>
                      </c:pt>
                      <c:pt idx="1676">
                        <c:v>4.5747713431469617</c:v>
                      </c:pt>
                      <c:pt idx="1677">
                        <c:v>4.5747713431469617</c:v>
                      </c:pt>
                      <c:pt idx="1678">
                        <c:v>4.5747713431469617</c:v>
                      </c:pt>
                      <c:pt idx="1679">
                        <c:v>4.5747713431469617</c:v>
                      </c:pt>
                      <c:pt idx="1680">
                        <c:v>4.5747713431469617</c:v>
                      </c:pt>
                      <c:pt idx="1681">
                        <c:v>4.5747713431469617</c:v>
                      </c:pt>
                      <c:pt idx="1682">
                        <c:v>4.5747713431469617</c:v>
                      </c:pt>
                      <c:pt idx="1683">
                        <c:v>4.5747713431469617</c:v>
                      </c:pt>
                      <c:pt idx="1684">
                        <c:v>4.5747713431469617</c:v>
                      </c:pt>
                      <c:pt idx="1685">
                        <c:v>4.5747713431469617</c:v>
                      </c:pt>
                      <c:pt idx="1686">
                        <c:v>4.5747713431469617</c:v>
                      </c:pt>
                      <c:pt idx="1687">
                        <c:v>4.5747713431469617</c:v>
                      </c:pt>
                      <c:pt idx="1688">
                        <c:v>4.5747713431469617</c:v>
                      </c:pt>
                      <c:pt idx="1689">
                        <c:v>4.5747713431469617</c:v>
                      </c:pt>
                      <c:pt idx="1690">
                        <c:v>4.5747713431469617</c:v>
                      </c:pt>
                      <c:pt idx="1691">
                        <c:v>4.5747713431469617</c:v>
                      </c:pt>
                      <c:pt idx="1692">
                        <c:v>4.5747713431469617</c:v>
                      </c:pt>
                      <c:pt idx="1693">
                        <c:v>4.5747713431469617</c:v>
                      </c:pt>
                      <c:pt idx="1694">
                        <c:v>4.5747713431469617</c:v>
                      </c:pt>
                      <c:pt idx="1695">
                        <c:v>4.5747713431469617</c:v>
                      </c:pt>
                      <c:pt idx="1696">
                        <c:v>4.5747713431469617</c:v>
                      </c:pt>
                      <c:pt idx="1697">
                        <c:v>4.5747713431469617</c:v>
                      </c:pt>
                      <c:pt idx="1698">
                        <c:v>4.5747713431469617</c:v>
                      </c:pt>
                      <c:pt idx="1699">
                        <c:v>4.5747713431469617</c:v>
                      </c:pt>
                      <c:pt idx="1700">
                        <c:v>4.5747713431469617</c:v>
                      </c:pt>
                      <c:pt idx="1701">
                        <c:v>4.5747713431469617</c:v>
                      </c:pt>
                      <c:pt idx="1702">
                        <c:v>4.5747713431469617</c:v>
                      </c:pt>
                      <c:pt idx="1703">
                        <c:v>4.5747713431469617</c:v>
                      </c:pt>
                      <c:pt idx="1704">
                        <c:v>4.5747713431469617</c:v>
                      </c:pt>
                      <c:pt idx="1705">
                        <c:v>4.5747713431469617</c:v>
                      </c:pt>
                      <c:pt idx="1706">
                        <c:v>4.5747713431469617</c:v>
                      </c:pt>
                      <c:pt idx="1707">
                        <c:v>4.5747713431469617</c:v>
                      </c:pt>
                      <c:pt idx="1708">
                        <c:v>4.5747713431469617</c:v>
                      </c:pt>
                      <c:pt idx="1709">
                        <c:v>4.5747713431469617</c:v>
                      </c:pt>
                      <c:pt idx="1710">
                        <c:v>4.5747713431469617</c:v>
                      </c:pt>
                      <c:pt idx="1711">
                        <c:v>4.5747713431469617</c:v>
                      </c:pt>
                      <c:pt idx="1712">
                        <c:v>4.5747713431469617</c:v>
                      </c:pt>
                      <c:pt idx="1713">
                        <c:v>4.5747713431469617</c:v>
                      </c:pt>
                      <c:pt idx="1714">
                        <c:v>4.5747713431469617</c:v>
                      </c:pt>
                      <c:pt idx="1715">
                        <c:v>4.5747713431469617</c:v>
                      </c:pt>
                      <c:pt idx="1716">
                        <c:v>4.5747713431469617</c:v>
                      </c:pt>
                      <c:pt idx="1717">
                        <c:v>4.5747713431469617</c:v>
                      </c:pt>
                      <c:pt idx="1718">
                        <c:v>4.5747713431469617</c:v>
                      </c:pt>
                      <c:pt idx="1719">
                        <c:v>4.5747713431469617</c:v>
                      </c:pt>
                      <c:pt idx="1720">
                        <c:v>4.5747713431469617</c:v>
                      </c:pt>
                      <c:pt idx="1721">
                        <c:v>4.5747713431469617</c:v>
                      </c:pt>
                      <c:pt idx="1722">
                        <c:v>4.5747713431469617</c:v>
                      </c:pt>
                      <c:pt idx="1723">
                        <c:v>4.5747713431469617</c:v>
                      </c:pt>
                      <c:pt idx="1724">
                        <c:v>4.5747713431469617</c:v>
                      </c:pt>
                      <c:pt idx="1725">
                        <c:v>4.5747713431469617</c:v>
                      </c:pt>
                      <c:pt idx="1726">
                        <c:v>4.5747713431469617</c:v>
                      </c:pt>
                      <c:pt idx="1727">
                        <c:v>4.5747713431469617</c:v>
                      </c:pt>
                      <c:pt idx="1728">
                        <c:v>4.5747713431469617</c:v>
                      </c:pt>
                      <c:pt idx="1729">
                        <c:v>4.5747713431469617</c:v>
                      </c:pt>
                      <c:pt idx="1730">
                        <c:v>4.5747713431469617</c:v>
                      </c:pt>
                      <c:pt idx="1731">
                        <c:v>4.5747713431469617</c:v>
                      </c:pt>
                      <c:pt idx="1732">
                        <c:v>4.5747713431469617</c:v>
                      </c:pt>
                      <c:pt idx="1733">
                        <c:v>4.5747713431469617</c:v>
                      </c:pt>
                      <c:pt idx="1734">
                        <c:v>4.5747713431469617</c:v>
                      </c:pt>
                      <c:pt idx="1735">
                        <c:v>4.5747713431469617</c:v>
                      </c:pt>
                      <c:pt idx="1736">
                        <c:v>4.5747713431469617</c:v>
                      </c:pt>
                      <c:pt idx="1737">
                        <c:v>4.5747713431469617</c:v>
                      </c:pt>
                      <c:pt idx="1738">
                        <c:v>4.5747713431469617</c:v>
                      </c:pt>
                      <c:pt idx="1739">
                        <c:v>4.5747713431469617</c:v>
                      </c:pt>
                      <c:pt idx="1740">
                        <c:v>4.5747713431469617</c:v>
                      </c:pt>
                      <c:pt idx="1741">
                        <c:v>4.5747713431469617</c:v>
                      </c:pt>
                      <c:pt idx="1742">
                        <c:v>4.5747713431469617</c:v>
                      </c:pt>
                      <c:pt idx="1743">
                        <c:v>4.5747713431469617</c:v>
                      </c:pt>
                      <c:pt idx="1744">
                        <c:v>4.5747713431469617</c:v>
                      </c:pt>
                      <c:pt idx="1745">
                        <c:v>4.5747713431469617</c:v>
                      </c:pt>
                      <c:pt idx="1746">
                        <c:v>4.5747713431469617</c:v>
                      </c:pt>
                      <c:pt idx="1747">
                        <c:v>4.5747713431469617</c:v>
                      </c:pt>
                      <c:pt idx="1748">
                        <c:v>4.5747713431469617</c:v>
                      </c:pt>
                      <c:pt idx="1749">
                        <c:v>4.5747713431469617</c:v>
                      </c:pt>
                      <c:pt idx="1750">
                        <c:v>4.5747713431469617</c:v>
                      </c:pt>
                      <c:pt idx="1751">
                        <c:v>4.5747713431469617</c:v>
                      </c:pt>
                      <c:pt idx="1752">
                        <c:v>4.5747713431469617</c:v>
                      </c:pt>
                      <c:pt idx="1753">
                        <c:v>4.5747713431469617</c:v>
                      </c:pt>
                      <c:pt idx="1754">
                        <c:v>4.5747713431469617</c:v>
                      </c:pt>
                      <c:pt idx="1755">
                        <c:v>4.5747713431469617</c:v>
                      </c:pt>
                      <c:pt idx="1756">
                        <c:v>4.5747713431469617</c:v>
                      </c:pt>
                      <c:pt idx="1757">
                        <c:v>4.5747713431469617</c:v>
                      </c:pt>
                      <c:pt idx="1758">
                        <c:v>4.5747713431469617</c:v>
                      </c:pt>
                      <c:pt idx="1759">
                        <c:v>4.5747713431469617</c:v>
                      </c:pt>
                      <c:pt idx="1760">
                        <c:v>4.5747713431469617</c:v>
                      </c:pt>
                      <c:pt idx="1761">
                        <c:v>4.5747713431469617</c:v>
                      </c:pt>
                      <c:pt idx="1762">
                        <c:v>4.5747713431469617</c:v>
                      </c:pt>
                      <c:pt idx="1763">
                        <c:v>4.5747713431469617</c:v>
                      </c:pt>
                      <c:pt idx="1764">
                        <c:v>4.5747713431469617</c:v>
                      </c:pt>
                      <c:pt idx="1765">
                        <c:v>4.5747713431469617</c:v>
                      </c:pt>
                      <c:pt idx="1766">
                        <c:v>4.5747713431469617</c:v>
                      </c:pt>
                      <c:pt idx="1767">
                        <c:v>4.5747713431469617</c:v>
                      </c:pt>
                      <c:pt idx="1768">
                        <c:v>4.5747713431469617</c:v>
                      </c:pt>
                      <c:pt idx="1769">
                        <c:v>4.5747713431469617</c:v>
                      </c:pt>
                      <c:pt idx="1770">
                        <c:v>4.5747713431469617</c:v>
                      </c:pt>
                      <c:pt idx="1771">
                        <c:v>4.5747713431469617</c:v>
                      </c:pt>
                      <c:pt idx="1772">
                        <c:v>4.5747713431469617</c:v>
                      </c:pt>
                      <c:pt idx="1773">
                        <c:v>4.5747713431469617</c:v>
                      </c:pt>
                      <c:pt idx="1774">
                        <c:v>4.5747713431469617</c:v>
                      </c:pt>
                      <c:pt idx="1775">
                        <c:v>4.5747713431469617</c:v>
                      </c:pt>
                      <c:pt idx="1776">
                        <c:v>4.5747713431469617</c:v>
                      </c:pt>
                      <c:pt idx="1777">
                        <c:v>4.5747713431469617</c:v>
                      </c:pt>
                      <c:pt idx="1778">
                        <c:v>4.5747713431469617</c:v>
                      </c:pt>
                      <c:pt idx="1779">
                        <c:v>4.5747713431469617</c:v>
                      </c:pt>
                      <c:pt idx="1780">
                        <c:v>4.5747713431469617</c:v>
                      </c:pt>
                      <c:pt idx="1781">
                        <c:v>4.5747713431469617</c:v>
                      </c:pt>
                      <c:pt idx="1782">
                        <c:v>4.5747713431469617</c:v>
                      </c:pt>
                      <c:pt idx="1783">
                        <c:v>4.5747713431469617</c:v>
                      </c:pt>
                      <c:pt idx="1784">
                        <c:v>4.5747713431469617</c:v>
                      </c:pt>
                      <c:pt idx="1785">
                        <c:v>4.5747713431469617</c:v>
                      </c:pt>
                      <c:pt idx="1786">
                        <c:v>4.5747713431469617</c:v>
                      </c:pt>
                      <c:pt idx="1787">
                        <c:v>4.5747713431469617</c:v>
                      </c:pt>
                      <c:pt idx="1788">
                        <c:v>4.5747713431469617</c:v>
                      </c:pt>
                      <c:pt idx="1789">
                        <c:v>4.5747713431469617</c:v>
                      </c:pt>
                      <c:pt idx="1790">
                        <c:v>4.5747713431469617</c:v>
                      </c:pt>
                      <c:pt idx="1791">
                        <c:v>4.5747713431469617</c:v>
                      </c:pt>
                      <c:pt idx="1792">
                        <c:v>4.5747713431469617</c:v>
                      </c:pt>
                      <c:pt idx="1793">
                        <c:v>4.5747713431469617</c:v>
                      </c:pt>
                      <c:pt idx="1794">
                        <c:v>4.5747713431469617</c:v>
                      </c:pt>
                      <c:pt idx="1795">
                        <c:v>4.5747713431469617</c:v>
                      </c:pt>
                      <c:pt idx="1796">
                        <c:v>4.5747713431469617</c:v>
                      </c:pt>
                      <c:pt idx="1797">
                        <c:v>4.5747713431469617</c:v>
                      </c:pt>
                      <c:pt idx="1798">
                        <c:v>4.5747713431469617</c:v>
                      </c:pt>
                      <c:pt idx="1799">
                        <c:v>4.5747713431469617</c:v>
                      </c:pt>
                      <c:pt idx="1800">
                        <c:v>4.5747713431469617</c:v>
                      </c:pt>
                      <c:pt idx="1801">
                        <c:v>4.5747713431469617</c:v>
                      </c:pt>
                      <c:pt idx="1802">
                        <c:v>4.5747713431469617</c:v>
                      </c:pt>
                      <c:pt idx="1803">
                        <c:v>4.5747713431469617</c:v>
                      </c:pt>
                      <c:pt idx="1804">
                        <c:v>4.5747713431469617</c:v>
                      </c:pt>
                      <c:pt idx="1805">
                        <c:v>4.5747713431469617</c:v>
                      </c:pt>
                      <c:pt idx="1806">
                        <c:v>4.5747713431469617</c:v>
                      </c:pt>
                      <c:pt idx="1807">
                        <c:v>4.5747713431469617</c:v>
                      </c:pt>
                      <c:pt idx="1808">
                        <c:v>4.5747713431469617</c:v>
                      </c:pt>
                      <c:pt idx="1809">
                        <c:v>4.5747713431469617</c:v>
                      </c:pt>
                      <c:pt idx="1810">
                        <c:v>4.5747713431469617</c:v>
                      </c:pt>
                      <c:pt idx="1811">
                        <c:v>4.5747713431469617</c:v>
                      </c:pt>
                      <c:pt idx="1812">
                        <c:v>4.5747713431469617</c:v>
                      </c:pt>
                      <c:pt idx="1813">
                        <c:v>4.5747713431469617</c:v>
                      </c:pt>
                      <c:pt idx="1814">
                        <c:v>4.5747713431469617</c:v>
                      </c:pt>
                      <c:pt idx="1815">
                        <c:v>4.5747713431469617</c:v>
                      </c:pt>
                      <c:pt idx="1816">
                        <c:v>4.5747713431469617</c:v>
                      </c:pt>
                      <c:pt idx="1817">
                        <c:v>4.5747713431469617</c:v>
                      </c:pt>
                      <c:pt idx="1818">
                        <c:v>4.5747713431469617</c:v>
                      </c:pt>
                      <c:pt idx="1819">
                        <c:v>4.5747713431469617</c:v>
                      </c:pt>
                      <c:pt idx="1820">
                        <c:v>4.5747713431469617</c:v>
                      </c:pt>
                      <c:pt idx="1821">
                        <c:v>4.5747713431469617</c:v>
                      </c:pt>
                      <c:pt idx="1822">
                        <c:v>4.5747713431469617</c:v>
                      </c:pt>
                      <c:pt idx="1823">
                        <c:v>4.5747713431469617</c:v>
                      </c:pt>
                      <c:pt idx="1824">
                        <c:v>4.5747713431469617</c:v>
                      </c:pt>
                      <c:pt idx="1825">
                        <c:v>4.5747713431469617</c:v>
                      </c:pt>
                      <c:pt idx="1826">
                        <c:v>4.5747713431469617</c:v>
                      </c:pt>
                      <c:pt idx="1827">
                        <c:v>4.5747713431469617</c:v>
                      </c:pt>
                      <c:pt idx="1828">
                        <c:v>4.5747713431469617</c:v>
                      </c:pt>
                      <c:pt idx="1829">
                        <c:v>4.5747713431469617</c:v>
                      </c:pt>
                      <c:pt idx="1830">
                        <c:v>4.5747713431469617</c:v>
                      </c:pt>
                      <c:pt idx="1831">
                        <c:v>4.5747713431469617</c:v>
                      </c:pt>
                      <c:pt idx="1832">
                        <c:v>4.5747713431469617</c:v>
                      </c:pt>
                      <c:pt idx="1833">
                        <c:v>4.5747713431469617</c:v>
                      </c:pt>
                      <c:pt idx="1834">
                        <c:v>4.5747713431469617</c:v>
                      </c:pt>
                      <c:pt idx="1835">
                        <c:v>4.5747713431469617</c:v>
                      </c:pt>
                      <c:pt idx="1836">
                        <c:v>4.5747713431469617</c:v>
                      </c:pt>
                      <c:pt idx="1837">
                        <c:v>4.5747713431469617</c:v>
                      </c:pt>
                      <c:pt idx="1838">
                        <c:v>4.5747713431469617</c:v>
                      </c:pt>
                      <c:pt idx="1839">
                        <c:v>4.5747713431469617</c:v>
                      </c:pt>
                      <c:pt idx="1840">
                        <c:v>4.5747713431469617</c:v>
                      </c:pt>
                      <c:pt idx="1841">
                        <c:v>4.5747713431469617</c:v>
                      </c:pt>
                      <c:pt idx="1842">
                        <c:v>4.5747713431469617</c:v>
                      </c:pt>
                      <c:pt idx="1843">
                        <c:v>4.5747713431469617</c:v>
                      </c:pt>
                      <c:pt idx="1844">
                        <c:v>4.5747713431469617</c:v>
                      </c:pt>
                      <c:pt idx="1845">
                        <c:v>4.5747713431469617</c:v>
                      </c:pt>
                      <c:pt idx="1846">
                        <c:v>4.5747713431469617</c:v>
                      </c:pt>
                      <c:pt idx="1847">
                        <c:v>4.5747713431469617</c:v>
                      </c:pt>
                      <c:pt idx="1848">
                        <c:v>4.5747713431469617</c:v>
                      </c:pt>
                      <c:pt idx="1849">
                        <c:v>4.5747713431469617</c:v>
                      </c:pt>
                      <c:pt idx="1850">
                        <c:v>4.5747713431469617</c:v>
                      </c:pt>
                      <c:pt idx="1851">
                        <c:v>4.5747713431469617</c:v>
                      </c:pt>
                      <c:pt idx="1852">
                        <c:v>4.5747713431469617</c:v>
                      </c:pt>
                      <c:pt idx="1853">
                        <c:v>4.5747713431469617</c:v>
                      </c:pt>
                      <c:pt idx="1854">
                        <c:v>4.5747713431469617</c:v>
                      </c:pt>
                      <c:pt idx="1855">
                        <c:v>4.5747713431469617</c:v>
                      </c:pt>
                      <c:pt idx="1856">
                        <c:v>4.5747713431469617</c:v>
                      </c:pt>
                      <c:pt idx="1857">
                        <c:v>4.5747713431469617</c:v>
                      </c:pt>
                      <c:pt idx="1858">
                        <c:v>4.5747713431469617</c:v>
                      </c:pt>
                      <c:pt idx="1859">
                        <c:v>4.5747713431469617</c:v>
                      </c:pt>
                      <c:pt idx="1860">
                        <c:v>4.5747713431469617</c:v>
                      </c:pt>
                      <c:pt idx="1861">
                        <c:v>4.5747713431469617</c:v>
                      </c:pt>
                      <c:pt idx="1862">
                        <c:v>4.5747713431469617</c:v>
                      </c:pt>
                      <c:pt idx="1863">
                        <c:v>4.5747713431469617</c:v>
                      </c:pt>
                      <c:pt idx="1864">
                        <c:v>4.5747713431469617</c:v>
                      </c:pt>
                      <c:pt idx="1865">
                        <c:v>4.5747713431469617</c:v>
                      </c:pt>
                      <c:pt idx="1866">
                        <c:v>4.5747713431469617</c:v>
                      </c:pt>
                      <c:pt idx="1867">
                        <c:v>4.5747713431469617</c:v>
                      </c:pt>
                      <c:pt idx="1868">
                        <c:v>4.5747713431469617</c:v>
                      </c:pt>
                      <c:pt idx="1869">
                        <c:v>4.5747713431469617</c:v>
                      </c:pt>
                      <c:pt idx="1870">
                        <c:v>4.5747713431469617</c:v>
                      </c:pt>
                      <c:pt idx="1871">
                        <c:v>4.5747713431469617</c:v>
                      </c:pt>
                      <c:pt idx="1872">
                        <c:v>4.5747713431469617</c:v>
                      </c:pt>
                      <c:pt idx="1873">
                        <c:v>4.5747713431469617</c:v>
                      </c:pt>
                      <c:pt idx="1874">
                        <c:v>4.5747713431469617</c:v>
                      </c:pt>
                      <c:pt idx="1875">
                        <c:v>4.5747713431469617</c:v>
                      </c:pt>
                      <c:pt idx="1876">
                        <c:v>4.5747713431469617</c:v>
                      </c:pt>
                      <c:pt idx="1877">
                        <c:v>4.5747713431469617</c:v>
                      </c:pt>
                      <c:pt idx="1878">
                        <c:v>4.5747713431469617</c:v>
                      </c:pt>
                      <c:pt idx="1879">
                        <c:v>4.5747713431469617</c:v>
                      </c:pt>
                      <c:pt idx="1880">
                        <c:v>4.5747713431469617</c:v>
                      </c:pt>
                      <c:pt idx="1881">
                        <c:v>4.5747713431469617</c:v>
                      </c:pt>
                      <c:pt idx="1882">
                        <c:v>4.5747713431469617</c:v>
                      </c:pt>
                      <c:pt idx="1883">
                        <c:v>4.5747713431469617</c:v>
                      </c:pt>
                      <c:pt idx="1884">
                        <c:v>4.5747713431469617</c:v>
                      </c:pt>
                      <c:pt idx="1885">
                        <c:v>4.5747713431469617</c:v>
                      </c:pt>
                      <c:pt idx="1886">
                        <c:v>4.5747713431469617</c:v>
                      </c:pt>
                      <c:pt idx="1887">
                        <c:v>4.5747713431469617</c:v>
                      </c:pt>
                      <c:pt idx="1888">
                        <c:v>4.5747713431469617</c:v>
                      </c:pt>
                      <c:pt idx="1889">
                        <c:v>4.5747713431469617</c:v>
                      </c:pt>
                      <c:pt idx="1890">
                        <c:v>4.5747713431469617</c:v>
                      </c:pt>
                      <c:pt idx="1891">
                        <c:v>4.5747713431469617</c:v>
                      </c:pt>
                      <c:pt idx="1892">
                        <c:v>4.5747713431469617</c:v>
                      </c:pt>
                      <c:pt idx="1893">
                        <c:v>4.5747713431469617</c:v>
                      </c:pt>
                      <c:pt idx="1894">
                        <c:v>4.5747713431469617</c:v>
                      </c:pt>
                      <c:pt idx="1895">
                        <c:v>4.5747713431469617</c:v>
                      </c:pt>
                      <c:pt idx="1896">
                        <c:v>4.5747713431469617</c:v>
                      </c:pt>
                      <c:pt idx="1897">
                        <c:v>4.5747713431469617</c:v>
                      </c:pt>
                      <c:pt idx="1898">
                        <c:v>4.5747713431469617</c:v>
                      </c:pt>
                      <c:pt idx="1899">
                        <c:v>4.5747713431469617</c:v>
                      </c:pt>
                      <c:pt idx="1900">
                        <c:v>4.5747713431469617</c:v>
                      </c:pt>
                      <c:pt idx="1901">
                        <c:v>4.5747713431469617</c:v>
                      </c:pt>
                      <c:pt idx="1902">
                        <c:v>4.5747713431469617</c:v>
                      </c:pt>
                      <c:pt idx="1903">
                        <c:v>4.5747713431469617</c:v>
                      </c:pt>
                      <c:pt idx="1904">
                        <c:v>4.5747713431469617</c:v>
                      </c:pt>
                      <c:pt idx="1905">
                        <c:v>4.5747713431469617</c:v>
                      </c:pt>
                      <c:pt idx="1906">
                        <c:v>4.5747713431469617</c:v>
                      </c:pt>
                      <c:pt idx="1907">
                        <c:v>4.5747713431469617</c:v>
                      </c:pt>
                      <c:pt idx="1908">
                        <c:v>4.5747713431469617</c:v>
                      </c:pt>
                      <c:pt idx="1909">
                        <c:v>4.5747713431469617</c:v>
                      </c:pt>
                      <c:pt idx="1910">
                        <c:v>4.5747713431469617</c:v>
                      </c:pt>
                      <c:pt idx="1911">
                        <c:v>4.5747713431469617</c:v>
                      </c:pt>
                      <c:pt idx="1912">
                        <c:v>4.5747713431469617</c:v>
                      </c:pt>
                      <c:pt idx="1913">
                        <c:v>4.5747713431469617</c:v>
                      </c:pt>
                      <c:pt idx="1914">
                        <c:v>4.5747713431469617</c:v>
                      </c:pt>
                      <c:pt idx="1915">
                        <c:v>4.5747713431469617</c:v>
                      </c:pt>
                      <c:pt idx="1916">
                        <c:v>4.5747713431469617</c:v>
                      </c:pt>
                      <c:pt idx="1917">
                        <c:v>4.5747713431469617</c:v>
                      </c:pt>
                      <c:pt idx="1918">
                        <c:v>4.5747713431469617</c:v>
                      </c:pt>
                      <c:pt idx="1919">
                        <c:v>4.5747713431469617</c:v>
                      </c:pt>
                      <c:pt idx="1920">
                        <c:v>4.5747713431469617</c:v>
                      </c:pt>
                      <c:pt idx="1921">
                        <c:v>4.5747713431469617</c:v>
                      </c:pt>
                      <c:pt idx="1922">
                        <c:v>4.5747713431469617</c:v>
                      </c:pt>
                      <c:pt idx="1923">
                        <c:v>4.5747713431469617</c:v>
                      </c:pt>
                      <c:pt idx="1924">
                        <c:v>4.5747713431469617</c:v>
                      </c:pt>
                      <c:pt idx="1925">
                        <c:v>4.5747713431469617</c:v>
                      </c:pt>
                      <c:pt idx="1926">
                        <c:v>4.5747713431469617</c:v>
                      </c:pt>
                      <c:pt idx="1927">
                        <c:v>4.5747713431469617</c:v>
                      </c:pt>
                      <c:pt idx="1928">
                        <c:v>4.5747713431469617</c:v>
                      </c:pt>
                      <c:pt idx="1929">
                        <c:v>4.5747713431469617</c:v>
                      </c:pt>
                      <c:pt idx="1930">
                        <c:v>4.5747713431469617</c:v>
                      </c:pt>
                      <c:pt idx="1931">
                        <c:v>4.5747713431469617</c:v>
                      </c:pt>
                      <c:pt idx="1932">
                        <c:v>4.5747713431469617</c:v>
                      </c:pt>
                      <c:pt idx="1933">
                        <c:v>4.5747713431469617</c:v>
                      </c:pt>
                      <c:pt idx="1934">
                        <c:v>4.5747713431469617</c:v>
                      </c:pt>
                      <c:pt idx="1935">
                        <c:v>4.5747713431469617</c:v>
                      </c:pt>
                      <c:pt idx="1936">
                        <c:v>4.5747713431469617</c:v>
                      </c:pt>
                      <c:pt idx="1937">
                        <c:v>4.5747713431469617</c:v>
                      </c:pt>
                      <c:pt idx="1938">
                        <c:v>4.5747713431469617</c:v>
                      </c:pt>
                      <c:pt idx="1939">
                        <c:v>4.5747713431469617</c:v>
                      </c:pt>
                      <c:pt idx="1940">
                        <c:v>4.5747713431469617</c:v>
                      </c:pt>
                      <c:pt idx="1941">
                        <c:v>4.5747713431469617</c:v>
                      </c:pt>
                      <c:pt idx="1942">
                        <c:v>4.5747713431469617</c:v>
                      </c:pt>
                      <c:pt idx="1943">
                        <c:v>4.5747713431469617</c:v>
                      </c:pt>
                      <c:pt idx="1944">
                        <c:v>4.5747713431469617</c:v>
                      </c:pt>
                      <c:pt idx="1945">
                        <c:v>4.5747713431469617</c:v>
                      </c:pt>
                      <c:pt idx="1946">
                        <c:v>4.5747713431469617</c:v>
                      </c:pt>
                      <c:pt idx="1947">
                        <c:v>4.5747713431469617</c:v>
                      </c:pt>
                      <c:pt idx="1948">
                        <c:v>4.5747713431469617</c:v>
                      </c:pt>
                      <c:pt idx="1949">
                        <c:v>4.5747713431469617</c:v>
                      </c:pt>
                      <c:pt idx="1950">
                        <c:v>4.5747713431469617</c:v>
                      </c:pt>
                      <c:pt idx="1951">
                        <c:v>4.5747713431469617</c:v>
                      </c:pt>
                      <c:pt idx="1952">
                        <c:v>4.5747713431469617</c:v>
                      </c:pt>
                      <c:pt idx="1953">
                        <c:v>4.5747713431469617</c:v>
                      </c:pt>
                      <c:pt idx="1954">
                        <c:v>4.5747713431469617</c:v>
                      </c:pt>
                      <c:pt idx="1955">
                        <c:v>4.5747713431469617</c:v>
                      </c:pt>
                      <c:pt idx="1956">
                        <c:v>4.5747713431469617</c:v>
                      </c:pt>
                      <c:pt idx="1957">
                        <c:v>4.5747713431469617</c:v>
                      </c:pt>
                      <c:pt idx="1958">
                        <c:v>4.5747713431469617</c:v>
                      </c:pt>
                      <c:pt idx="1959">
                        <c:v>4.5747713431469617</c:v>
                      </c:pt>
                      <c:pt idx="1960">
                        <c:v>4.5747713431469617</c:v>
                      </c:pt>
                      <c:pt idx="1961">
                        <c:v>4.5747713431469617</c:v>
                      </c:pt>
                      <c:pt idx="1962">
                        <c:v>4.5747713431469617</c:v>
                      </c:pt>
                      <c:pt idx="1963">
                        <c:v>4.5747713431469617</c:v>
                      </c:pt>
                      <c:pt idx="1964">
                        <c:v>4.5747713431469617</c:v>
                      </c:pt>
                      <c:pt idx="1965">
                        <c:v>4.5747713431469617</c:v>
                      </c:pt>
                      <c:pt idx="1966">
                        <c:v>4.5747713431469617</c:v>
                      </c:pt>
                      <c:pt idx="1967">
                        <c:v>4.5747713431469617</c:v>
                      </c:pt>
                      <c:pt idx="1968">
                        <c:v>4.5747713431469617</c:v>
                      </c:pt>
                      <c:pt idx="1969">
                        <c:v>4.5747713431469617</c:v>
                      </c:pt>
                      <c:pt idx="1970">
                        <c:v>4.5747713431469617</c:v>
                      </c:pt>
                      <c:pt idx="1971">
                        <c:v>4.5747713431469617</c:v>
                      </c:pt>
                      <c:pt idx="1972">
                        <c:v>4.5747713431469617</c:v>
                      </c:pt>
                      <c:pt idx="1973">
                        <c:v>4.5747713431469617</c:v>
                      </c:pt>
                      <c:pt idx="1974">
                        <c:v>4.5747713431469617</c:v>
                      </c:pt>
                      <c:pt idx="1975">
                        <c:v>4.5747713431469617</c:v>
                      </c:pt>
                      <c:pt idx="1976">
                        <c:v>4.5747713431469617</c:v>
                      </c:pt>
                      <c:pt idx="1977">
                        <c:v>4.5747713431469617</c:v>
                      </c:pt>
                      <c:pt idx="1978">
                        <c:v>4.5747713431469617</c:v>
                      </c:pt>
                      <c:pt idx="1979">
                        <c:v>4.5747713431469617</c:v>
                      </c:pt>
                      <c:pt idx="1980">
                        <c:v>4.5747713431469617</c:v>
                      </c:pt>
                      <c:pt idx="1981">
                        <c:v>4.5747713431469617</c:v>
                      </c:pt>
                      <c:pt idx="1982">
                        <c:v>4.5747713431469617</c:v>
                      </c:pt>
                      <c:pt idx="1983">
                        <c:v>4.5747713431469617</c:v>
                      </c:pt>
                      <c:pt idx="1984">
                        <c:v>4.5747713431469617</c:v>
                      </c:pt>
                      <c:pt idx="1985">
                        <c:v>4.5747713431469617</c:v>
                      </c:pt>
                      <c:pt idx="1986">
                        <c:v>4.5747713431469617</c:v>
                      </c:pt>
                      <c:pt idx="1987">
                        <c:v>4.5747713431469617</c:v>
                      </c:pt>
                      <c:pt idx="1988">
                        <c:v>4.5747713431469617</c:v>
                      </c:pt>
                      <c:pt idx="1989">
                        <c:v>4.5747713431469617</c:v>
                      </c:pt>
                      <c:pt idx="1990">
                        <c:v>4.5747713431469617</c:v>
                      </c:pt>
                      <c:pt idx="1991">
                        <c:v>4.5747713431469617</c:v>
                      </c:pt>
                      <c:pt idx="1992">
                        <c:v>4.5747713431469617</c:v>
                      </c:pt>
                      <c:pt idx="1993">
                        <c:v>4.5747713431469617</c:v>
                      </c:pt>
                      <c:pt idx="1994">
                        <c:v>4.5747713431469617</c:v>
                      </c:pt>
                      <c:pt idx="1995">
                        <c:v>4.5747713431469617</c:v>
                      </c:pt>
                      <c:pt idx="1996">
                        <c:v>4.5747713431469617</c:v>
                      </c:pt>
                      <c:pt idx="1997">
                        <c:v>4.5747713431469617</c:v>
                      </c:pt>
                      <c:pt idx="1998">
                        <c:v>4.5747713431469617</c:v>
                      </c:pt>
                      <c:pt idx="1999">
                        <c:v>4.5747713431469617</c:v>
                      </c:pt>
                      <c:pt idx="2000">
                        <c:v>4.5747713431469617</c:v>
                      </c:pt>
                      <c:pt idx="2001">
                        <c:v>4.5747713431469617</c:v>
                      </c:pt>
                      <c:pt idx="2002">
                        <c:v>4.5747713431469617</c:v>
                      </c:pt>
                      <c:pt idx="2003">
                        <c:v>4.5747713431469617</c:v>
                      </c:pt>
                      <c:pt idx="2004">
                        <c:v>4.5747713431469617</c:v>
                      </c:pt>
                      <c:pt idx="2005">
                        <c:v>4.5747713431469617</c:v>
                      </c:pt>
                      <c:pt idx="2006">
                        <c:v>4.5747713431469617</c:v>
                      </c:pt>
                      <c:pt idx="2007">
                        <c:v>4.5747713431469617</c:v>
                      </c:pt>
                      <c:pt idx="2008">
                        <c:v>4.5747713431469617</c:v>
                      </c:pt>
                      <c:pt idx="2009">
                        <c:v>4.5747713431469617</c:v>
                      </c:pt>
                      <c:pt idx="2010">
                        <c:v>4.5747713431469617</c:v>
                      </c:pt>
                      <c:pt idx="2011">
                        <c:v>4.5747713431469617</c:v>
                      </c:pt>
                      <c:pt idx="2012">
                        <c:v>4.5747713431469617</c:v>
                      </c:pt>
                      <c:pt idx="2013">
                        <c:v>4.5747713431469617</c:v>
                      </c:pt>
                      <c:pt idx="2014">
                        <c:v>4.5747713431469617</c:v>
                      </c:pt>
                      <c:pt idx="2015">
                        <c:v>4.5747713431469617</c:v>
                      </c:pt>
                      <c:pt idx="2016">
                        <c:v>4.5747713431469617</c:v>
                      </c:pt>
                      <c:pt idx="2017">
                        <c:v>4.5747713431469617</c:v>
                      </c:pt>
                      <c:pt idx="2018">
                        <c:v>4.5747713431469617</c:v>
                      </c:pt>
                      <c:pt idx="2019">
                        <c:v>4.5747713431469617</c:v>
                      </c:pt>
                      <c:pt idx="2020">
                        <c:v>4.5747713431469617</c:v>
                      </c:pt>
                      <c:pt idx="2021">
                        <c:v>4.5747713431469617</c:v>
                      </c:pt>
                      <c:pt idx="2022">
                        <c:v>4.5747713431469617</c:v>
                      </c:pt>
                      <c:pt idx="2023">
                        <c:v>4.5747713431469617</c:v>
                      </c:pt>
                      <c:pt idx="2024">
                        <c:v>4.5747713431469617</c:v>
                      </c:pt>
                      <c:pt idx="2025">
                        <c:v>4.5747713431469617</c:v>
                      </c:pt>
                      <c:pt idx="2026">
                        <c:v>4.5747713431469617</c:v>
                      </c:pt>
                      <c:pt idx="2027">
                        <c:v>4.5747713431469617</c:v>
                      </c:pt>
                      <c:pt idx="2028">
                        <c:v>4.5747713431469617</c:v>
                      </c:pt>
                      <c:pt idx="2029">
                        <c:v>4.5747713431469617</c:v>
                      </c:pt>
                      <c:pt idx="2030">
                        <c:v>4.5747713431469617</c:v>
                      </c:pt>
                      <c:pt idx="2031">
                        <c:v>4.5747713431469617</c:v>
                      </c:pt>
                      <c:pt idx="2032">
                        <c:v>4.5747713431469617</c:v>
                      </c:pt>
                      <c:pt idx="2033">
                        <c:v>4.5747713431469617</c:v>
                      </c:pt>
                      <c:pt idx="2034">
                        <c:v>4.5747713431469617</c:v>
                      </c:pt>
                      <c:pt idx="2035">
                        <c:v>4.5747713431469617</c:v>
                      </c:pt>
                      <c:pt idx="2036">
                        <c:v>4.5747713431469617</c:v>
                      </c:pt>
                      <c:pt idx="2037">
                        <c:v>4.5747713431469617</c:v>
                      </c:pt>
                      <c:pt idx="2038">
                        <c:v>4.5747713431469617</c:v>
                      </c:pt>
                      <c:pt idx="2039">
                        <c:v>4.5747713431469617</c:v>
                      </c:pt>
                      <c:pt idx="2040">
                        <c:v>4.5747713431469617</c:v>
                      </c:pt>
                      <c:pt idx="2041">
                        <c:v>4.5747713431469617</c:v>
                      </c:pt>
                      <c:pt idx="2042">
                        <c:v>4.5747713431469617</c:v>
                      </c:pt>
                      <c:pt idx="2043">
                        <c:v>4.5747713431469617</c:v>
                      </c:pt>
                      <c:pt idx="2044">
                        <c:v>4.5747713431469617</c:v>
                      </c:pt>
                      <c:pt idx="2045">
                        <c:v>4.5747713431469617</c:v>
                      </c:pt>
                      <c:pt idx="2046">
                        <c:v>4.5747713431469617</c:v>
                      </c:pt>
                      <c:pt idx="2047">
                        <c:v>4.5747713431469617</c:v>
                      </c:pt>
                      <c:pt idx="2048">
                        <c:v>4.5747713431469617</c:v>
                      </c:pt>
                      <c:pt idx="2049">
                        <c:v>4.5747713431469617</c:v>
                      </c:pt>
                      <c:pt idx="2050">
                        <c:v>4.5747713431469617</c:v>
                      </c:pt>
                      <c:pt idx="2051">
                        <c:v>4.5747713431469617</c:v>
                      </c:pt>
                      <c:pt idx="2052">
                        <c:v>4.5747713431469617</c:v>
                      </c:pt>
                      <c:pt idx="2053">
                        <c:v>4.5747713431469617</c:v>
                      </c:pt>
                      <c:pt idx="2054">
                        <c:v>4.5747713431469617</c:v>
                      </c:pt>
                      <c:pt idx="2055">
                        <c:v>4.5747713431469617</c:v>
                      </c:pt>
                      <c:pt idx="2056">
                        <c:v>4.5747713431469617</c:v>
                      </c:pt>
                      <c:pt idx="2057">
                        <c:v>4.5747713431469617</c:v>
                      </c:pt>
                      <c:pt idx="2058">
                        <c:v>4.5747713431469617</c:v>
                      </c:pt>
                      <c:pt idx="2059">
                        <c:v>4.5747713431469617</c:v>
                      </c:pt>
                      <c:pt idx="2060">
                        <c:v>4.5747713431469617</c:v>
                      </c:pt>
                      <c:pt idx="2061">
                        <c:v>4.5747713431469617</c:v>
                      </c:pt>
                      <c:pt idx="2062">
                        <c:v>4.5747713431469617</c:v>
                      </c:pt>
                      <c:pt idx="2063">
                        <c:v>4.5747713431469617</c:v>
                      </c:pt>
                      <c:pt idx="2064">
                        <c:v>4.5747713431469617</c:v>
                      </c:pt>
                      <c:pt idx="2065">
                        <c:v>4.5747713431469617</c:v>
                      </c:pt>
                      <c:pt idx="2066">
                        <c:v>4.5747713431469617</c:v>
                      </c:pt>
                      <c:pt idx="2067">
                        <c:v>4.5747713431469617</c:v>
                      </c:pt>
                      <c:pt idx="2068">
                        <c:v>4.5747713431469617</c:v>
                      </c:pt>
                      <c:pt idx="2069">
                        <c:v>4.5747713431469617</c:v>
                      </c:pt>
                      <c:pt idx="2070">
                        <c:v>4.5747713431469617</c:v>
                      </c:pt>
                      <c:pt idx="2071">
                        <c:v>4.5747713431469617</c:v>
                      </c:pt>
                      <c:pt idx="2072">
                        <c:v>4.5747713431469617</c:v>
                      </c:pt>
                      <c:pt idx="2073">
                        <c:v>4.5747713431469617</c:v>
                      </c:pt>
                      <c:pt idx="2074">
                        <c:v>4.5747713431469617</c:v>
                      </c:pt>
                      <c:pt idx="2075">
                        <c:v>4.5747713431469617</c:v>
                      </c:pt>
                      <c:pt idx="2076">
                        <c:v>4.5747713431469617</c:v>
                      </c:pt>
                      <c:pt idx="2077">
                        <c:v>4.5747713431469617</c:v>
                      </c:pt>
                      <c:pt idx="2078">
                        <c:v>4.5747713431469617</c:v>
                      </c:pt>
                      <c:pt idx="2079">
                        <c:v>4.5747713431469617</c:v>
                      </c:pt>
                      <c:pt idx="2080">
                        <c:v>4.5747713431469617</c:v>
                      </c:pt>
                      <c:pt idx="2081">
                        <c:v>4.5747713431469617</c:v>
                      </c:pt>
                      <c:pt idx="2082">
                        <c:v>4.5747713431469617</c:v>
                      </c:pt>
                      <c:pt idx="2083">
                        <c:v>4.5747713431469617</c:v>
                      </c:pt>
                      <c:pt idx="2084">
                        <c:v>4.5747713431469617</c:v>
                      </c:pt>
                      <c:pt idx="2085">
                        <c:v>4.5747713431469617</c:v>
                      </c:pt>
                      <c:pt idx="2086">
                        <c:v>4.5747713431469617</c:v>
                      </c:pt>
                      <c:pt idx="2087">
                        <c:v>4.5747713431469617</c:v>
                      </c:pt>
                      <c:pt idx="2088">
                        <c:v>4.5747713431469617</c:v>
                      </c:pt>
                      <c:pt idx="2089">
                        <c:v>4.5747713431469617</c:v>
                      </c:pt>
                      <c:pt idx="2090">
                        <c:v>4.5747713431469617</c:v>
                      </c:pt>
                      <c:pt idx="2091">
                        <c:v>4.5747713431469617</c:v>
                      </c:pt>
                      <c:pt idx="2092">
                        <c:v>4.5747713431469617</c:v>
                      </c:pt>
                      <c:pt idx="2093">
                        <c:v>4.5747713431469617</c:v>
                      </c:pt>
                      <c:pt idx="2094">
                        <c:v>4.5747713431469617</c:v>
                      </c:pt>
                      <c:pt idx="2095">
                        <c:v>4.5747713431469617</c:v>
                      </c:pt>
                      <c:pt idx="2096">
                        <c:v>4.5747713431469617</c:v>
                      </c:pt>
                      <c:pt idx="2097">
                        <c:v>4.5747713431469617</c:v>
                      </c:pt>
                      <c:pt idx="2098">
                        <c:v>4.5747713431469617</c:v>
                      </c:pt>
                      <c:pt idx="2099">
                        <c:v>4.5747713431469617</c:v>
                      </c:pt>
                      <c:pt idx="2100">
                        <c:v>4.5747713431469617</c:v>
                      </c:pt>
                      <c:pt idx="2101">
                        <c:v>4.5747713431469617</c:v>
                      </c:pt>
                      <c:pt idx="2102">
                        <c:v>4.5747713431469617</c:v>
                      </c:pt>
                      <c:pt idx="2103">
                        <c:v>4.5747713431469617</c:v>
                      </c:pt>
                      <c:pt idx="2104">
                        <c:v>4.5747713431469617</c:v>
                      </c:pt>
                      <c:pt idx="2105">
                        <c:v>4.5747713431469617</c:v>
                      </c:pt>
                      <c:pt idx="2106">
                        <c:v>4.5747713431469617</c:v>
                      </c:pt>
                      <c:pt idx="2107">
                        <c:v>4.5747713431469617</c:v>
                      </c:pt>
                      <c:pt idx="2108">
                        <c:v>4.5747713431469617</c:v>
                      </c:pt>
                      <c:pt idx="2109">
                        <c:v>4.5747713431469617</c:v>
                      </c:pt>
                      <c:pt idx="2110">
                        <c:v>4.5747713431469617</c:v>
                      </c:pt>
                      <c:pt idx="2111">
                        <c:v>4.5747713431469617</c:v>
                      </c:pt>
                      <c:pt idx="2112">
                        <c:v>4.5747713431469617</c:v>
                      </c:pt>
                      <c:pt idx="2113">
                        <c:v>4.5747713431469617</c:v>
                      </c:pt>
                      <c:pt idx="2114">
                        <c:v>4.5747713431469617</c:v>
                      </c:pt>
                      <c:pt idx="2115">
                        <c:v>4.5747713431469617</c:v>
                      </c:pt>
                      <c:pt idx="2116">
                        <c:v>4.5747713431469617</c:v>
                      </c:pt>
                      <c:pt idx="2117">
                        <c:v>4.5747713431469617</c:v>
                      </c:pt>
                      <c:pt idx="2118">
                        <c:v>4.5747713431469617</c:v>
                      </c:pt>
                      <c:pt idx="2119">
                        <c:v>4.5747713431469617</c:v>
                      </c:pt>
                      <c:pt idx="2120">
                        <c:v>4.5747713431469617</c:v>
                      </c:pt>
                      <c:pt idx="2121">
                        <c:v>4.5747713431469617</c:v>
                      </c:pt>
                      <c:pt idx="2122">
                        <c:v>4.5747713431469617</c:v>
                      </c:pt>
                      <c:pt idx="2123">
                        <c:v>4.5747713431469617</c:v>
                      </c:pt>
                      <c:pt idx="2124">
                        <c:v>4.5747713431469617</c:v>
                      </c:pt>
                      <c:pt idx="2125">
                        <c:v>4.5747713431469617</c:v>
                      </c:pt>
                      <c:pt idx="2126">
                        <c:v>4.5747713431469617</c:v>
                      </c:pt>
                      <c:pt idx="2127">
                        <c:v>4.5747713431469617</c:v>
                      </c:pt>
                      <c:pt idx="2128">
                        <c:v>4.5747713431469617</c:v>
                      </c:pt>
                      <c:pt idx="2129">
                        <c:v>4.5747713431469617</c:v>
                      </c:pt>
                      <c:pt idx="2130">
                        <c:v>4.5747713431469617</c:v>
                      </c:pt>
                      <c:pt idx="2131">
                        <c:v>4.5747713431469617</c:v>
                      </c:pt>
                      <c:pt idx="2132">
                        <c:v>4.5747713431469617</c:v>
                      </c:pt>
                      <c:pt idx="2133">
                        <c:v>4.5747713431469617</c:v>
                      </c:pt>
                      <c:pt idx="2134">
                        <c:v>4.5747713431469617</c:v>
                      </c:pt>
                      <c:pt idx="2135">
                        <c:v>4.5747713431469617</c:v>
                      </c:pt>
                      <c:pt idx="2136">
                        <c:v>4.5747713431469617</c:v>
                      </c:pt>
                      <c:pt idx="2137">
                        <c:v>4.5747713431469617</c:v>
                      </c:pt>
                      <c:pt idx="2138">
                        <c:v>4.5747713431469617</c:v>
                      </c:pt>
                      <c:pt idx="2139">
                        <c:v>4.5747713431469617</c:v>
                      </c:pt>
                      <c:pt idx="2140">
                        <c:v>4.5747713431469617</c:v>
                      </c:pt>
                      <c:pt idx="2141">
                        <c:v>4.5747713431469617</c:v>
                      </c:pt>
                      <c:pt idx="2142">
                        <c:v>4.5747713431469617</c:v>
                      </c:pt>
                      <c:pt idx="2143">
                        <c:v>4.5747713431469617</c:v>
                      </c:pt>
                      <c:pt idx="2144">
                        <c:v>4.5747713431469617</c:v>
                      </c:pt>
                      <c:pt idx="2145">
                        <c:v>4.5747713431469617</c:v>
                      </c:pt>
                      <c:pt idx="2146">
                        <c:v>4.5747713431469617</c:v>
                      </c:pt>
                      <c:pt idx="2147">
                        <c:v>4.5747713431469617</c:v>
                      </c:pt>
                      <c:pt idx="2148">
                        <c:v>4.5747713431469617</c:v>
                      </c:pt>
                      <c:pt idx="2149">
                        <c:v>4.5747713431469617</c:v>
                      </c:pt>
                      <c:pt idx="2150">
                        <c:v>4.5747713431469617</c:v>
                      </c:pt>
                      <c:pt idx="2151">
                        <c:v>4.5747713431469617</c:v>
                      </c:pt>
                      <c:pt idx="2152">
                        <c:v>4.5747713431469617</c:v>
                      </c:pt>
                      <c:pt idx="2153">
                        <c:v>4.5747713431469617</c:v>
                      </c:pt>
                      <c:pt idx="2154">
                        <c:v>4.5747713431469617</c:v>
                      </c:pt>
                      <c:pt idx="2155">
                        <c:v>4.5747713431469617</c:v>
                      </c:pt>
                      <c:pt idx="2156">
                        <c:v>4.5747713431469617</c:v>
                      </c:pt>
                      <c:pt idx="2157">
                        <c:v>4.5747713431469617</c:v>
                      </c:pt>
                      <c:pt idx="2158">
                        <c:v>4.5747713431469617</c:v>
                      </c:pt>
                      <c:pt idx="2159">
                        <c:v>4.5747713431469617</c:v>
                      </c:pt>
                      <c:pt idx="2160">
                        <c:v>4.5747713431469617</c:v>
                      </c:pt>
                      <c:pt idx="2161">
                        <c:v>4.5747713431469617</c:v>
                      </c:pt>
                      <c:pt idx="2162">
                        <c:v>4.5747713431469617</c:v>
                      </c:pt>
                      <c:pt idx="2163">
                        <c:v>4.5747713431469617</c:v>
                      </c:pt>
                      <c:pt idx="2164">
                        <c:v>4.5747713431469617</c:v>
                      </c:pt>
                      <c:pt idx="2165">
                        <c:v>4.5747713431469617</c:v>
                      </c:pt>
                      <c:pt idx="2166">
                        <c:v>4.5747713431469617</c:v>
                      </c:pt>
                      <c:pt idx="2167">
                        <c:v>4.5747713431469617</c:v>
                      </c:pt>
                      <c:pt idx="2168">
                        <c:v>4.5747713431469617</c:v>
                      </c:pt>
                      <c:pt idx="2169">
                        <c:v>4.5747713431469617</c:v>
                      </c:pt>
                      <c:pt idx="2170">
                        <c:v>4.5747713431469617</c:v>
                      </c:pt>
                      <c:pt idx="2171">
                        <c:v>4.5747713431469617</c:v>
                      </c:pt>
                      <c:pt idx="2172">
                        <c:v>4.5747713431469617</c:v>
                      </c:pt>
                      <c:pt idx="2173">
                        <c:v>4.5747713431469617</c:v>
                      </c:pt>
                      <c:pt idx="2174">
                        <c:v>4.5747713431469617</c:v>
                      </c:pt>
                      <c:pt idx="2175">
                        <c:v>4.5747713431469617</c:v>
                      </c:pt>
                      <c:pt idx="2176">
                        <c:v>4.5747713431469617</c:v>
                      </c:pt>
                      <c:pt idx="2177">
                        <c:v>4.5747713431469617</c:v>
                      </c:pt>
                      <c:pt idx="2178">
                        <c:v>4.5747713431469617</c:v>
                      </c:pt>
                      <c:pt idx="2179">
                        <c:v>4.5747713431469617</c:v>
                      </c:pt>
                      <c:pt idx="2180">
                        <c:v>4.5747713431469617</c:v>
                      </c:pt>
                      <c:pt idx="2181">
                        <c:v>4.5747713431469617</c:v>
                      </c:pt>
                      <c:pt idx="2182">
                        <c:v>4.5747713431469617</c:v>
                      </c:pt>
                      <c:pt idx="2183">
                        <c:v>4.5747713431469617</c:v>
                      </c:pt>
                      <c:pt idx="2184">
                        <c:v>4.5747713431469617</c:v>
                      </c:pt>
                      <c:pt idx="2185">
                        <c:v>4.5747713431469617</c:v>
                      </c:pt>
                      <c:pt idx="2186">
                        <c:v>4.5747713431469617</c:v>
                      </c:pt>
                      <c:pt idx="2187">
                        <c:v>4.5747713431469617</c:v>
                      </c:pt>
                      <c:pt idx="2188">
                        <c:v>4.5747713431469617</c:v>
                      </c:pt>
                      <c:pt idx="2189">
                        <c:v>4.5747713431469617</c:v>
                      </c:pt>
                      <c:pt idx="2190">
                        <c:v>4.5747713431469617</c:v>
                      </c:pt>
                      <c:pt idx="2191">
                        <c:v>4.5747713431469617</c:v>
                      </c:pt>
                      <c:pt idx="2192">
                        <c:v>4.5747713431469617</c:v>
                      </c:pt>
                      <c:pt idx="2193">
                        <c:v>4.5747713431469617</c:v>
                      </c:pt>
                      <c:pt idx="2194">
                        <c:v>4.5747713431469617</c:v>
                      </c:pt>
                      <c:pt idx="2195">
                        <c:v>4.5747713431469617</c:v>
                      </c:pt>
                      <c:pt idx="2196">
                        <c:v>4.5747713431469617</c:v>
                      </c:pt>
                      <c:pt idx="2197">
                        <c:v>4.5747713431469617</c:v>
                      </c:pt>
                      <c:pt idx="2198">
                        <c:v>4.5747713431469617</c:v>
                      </c:pt>
                      <c:pt idx="2199">
                        <c:v>4.5747713431469617</c:v>
                      </c:pt>
                      <c:pt idx="2200">
                        <c:v>4.5747713431469617</c:v>
                      </c:pt>
                      <c:pt idx="2201">
                        <c:v>4.5747713431469617</c:v>
                      </c:pt>
                      <c:pt idx="2202">
                        <c:v>4.5747713431469617</c:v>
                      </c:pt>
                      <c:pt idx="2203">
                        <c:v>4.5747713431469617</c:v>
                      </c:pt>
                      <c:pt idx="2204">
                        <c:v>4.5747713431469617</c:v>
                      </c:pt>
                      <c:pt idx="2205">
                        <c:v>4.5747713431469617</c:v>
                      </c:pt>
                      <c:pt idx="2206">
                        <c:v>4.5747713431469617</c:v>
                      </c:pt>
                      <c:pt idx="2207">
                        <c:v>4.5747713431469617</c:v>
                      </c:pt>
                      <c:pt idx="2208">
                        <c:v>4.5747713431469617</c:v>
                      </c:pt>
                      <c:pt idx="2209">
                        <c:v>4.5747713431469617</c:v>
                      </c:pt>
                      <c:pt idx="2210">
                        <c:v>4.5747713431469617</c:v>
                      </c:pt>
                      <c:pt idx="2211">
                        <c:v>4.5747713431469617</c:v>
                      </c:pt>
                      <c:pt idx="2212">
                        <c:v>4.5747713431469617</c:v>
                      </c:pt>
                      <c:pt idx="2213">
                        <c:v>4.5747713431469617</c:v>
                      </c:pt>
                      <c:pt idx="2214">
                        <c:v>4.5747713431469617</c:v>
                      </c:pt>
                      <c:pt idx="2215">
                        <c:v>4.5747713431469617</c:v>
                      </c:pt>
                      <c:pt idx="2216">
                        <c:v>4.5747713431469617</c:v>
                      </c:pt>
                      <c:pt idx="2217">
                        <c:v>4.5747713431469617</c:v>
                      </c:pt>
                      <c:pt idx="2218">
                        <c:v>4.5747713431469617</c:v>
                      </c:pt>
                      <c:pt idx="2219">
                        <c:v>4.5747713431469617</c:v>
                      </c:pt>
                      <c:pt idx="2220">
                        <c:v>4.5747713431469617</c:v>
                      </c:pt>
                      <c:pt idx="2221">
                        <c:v>4.5747713431469617</c:v>
                      </c:pt>
                      <c:pt idx="2222">
                        <c:v>4.5747713431469617</c:v>
                      </c:pt>
                      <c:pt idx="2223">
                        <c:v>4.5747713431469617</c:v>
                      </c:pt>
                      <c:pt idx="2224">
                        <c:v>4.5747713431469617</c:v>
                      </c:pt>
                      <c:pt idx="2225">
                        <c:v>4.5747713431469617</c:v>
                      </c:pt>
                      <c:pt idx="2226">
                        <c:v>4.5747713431469617</c:v>
                      </c:pt>
                      <c:pt idx="2227">
                        <c:v>4.5747713431469617</c:v>
                      </c:pt>
                      <c:pt idx="2228">
                        <c:v>4.5747713431469617</c:v>
                      </c:pt>
                      <c:pt idx="2229">
                        <c:v>4.5747713431469617</c:v>
                      </c:pt>
                      <c:pt idx="2230">
                        <c:v>4.5747713431469617</c:v>
                      </c:pt>
                      <c:pt idx="2231">
                        <c:v>4.5747713431469617</c:v>
                      </c:pt>
                      <c:pt idx="2232">
                        <c:v>4.5747713431469617</c:v>
                      </c:pt>
                      <c:pt idx="2233">
                        <c:v>4.5747713431469617</c:v>
                      </c:pt>
                      <c:pt idx="2234">
                        <c:v>4.5747713431469617</c:v>
                      </c:pt>
                      <c:pt idx="2235">
                        <c:v>4.5747713431469617</c:v>
                      </c:pt>
                      <c:pt idx="2236">
                        <c:v>4.5747713431469617</c:v>
                      </c:pt>
                      <c:pt idx="2237">
                        <c:v>4.5747713431469617</c:v>
                      </c:pt>
                      <c:pt idx="2238">
                        <c:v>4.5747713431469617</c:v>
                      </c:pt>
                      <c:pt idx="2239">
                        <c:v>4.5747713431469617</c:v>
                      </c:pt>
                      <c:pt idx="2240">
                        <c:v>4.5747713431469617</c:v>
                      </c:pt>
                      <c:pt idx="2241">
                        <c:v>4.5747713431469617</c:v>
                      </c:pt>
                      <c:pt idx="2242">
                        <c:v>4.5747713431469617</c:v>
                      </c:pt>
                      <c:pt idx="2243">
                        <c:v>4.5747713431469617</c:v>
                      </c:pt>
                      <c:pt idx="2244">
                        <c:v>4.5747713431469617</c:v>
                      </c:pt>
                      <c:pt idx="2245">
                        <c:v>4.5747713431469617</c:v>
                      </c:pt>
                      <c:pt idx="2246">
                        <c:v>4.5747713431469617</c:v>
                      </c:pt>
                      <c:pt idx="2247">
                        <c:v>4.5747713431469617</c:v>
                      </c:pt>
                      <c:pt idx="2248">
                        <c:v>4.5747713431469617</c:v>
                      </c:pt>
                      <c:pt idx="2249">
                        <c:v>4.5747713431469617</c:v>
                      </c:pt>
                      <c:pt idx="2250">
                        <c:v>4.5747713431469617</c:v>
                      </c:pt>
                      <c:pt idx="2251">
                        <c:v>4.5747713431469617</c:v>
                      </c:pt>
                      <c:pt idx="2252">
                        <c:v>4.5747713431469617</c:v>
                      </c:pt>
                      <c:pt idx="2253">
                        <c:v>4.5747713431469617</c:v>
                      </c:pt>
                      <c:pt idx="2254">
                        <c:v>4.5747713431469617</c:v>
                      </c:pt>
                      <c:pt idx="2255">
                        <c:v>4.5747713431469617</c:v>
                      </c:pt>
                      <c:pt idx="2256">
                        <c:v>4.5747713431469617</c:v>
                      </c:pt>
                      <c:pt idx="2257">
                        <c:v>4.5747713431469617</c:v>
                      </c:pt>
                      <c:pt idx="2258">
                        <c:v>4.5747713431469617</c:v>
                      </c:pt>
                      <c:pt idx="2259">
                        <c:v>4.5747713431469617</c:v>
                      </c:pt>
                      <c:pt idx="2260">
                        <c:v>4.5747713431469617</c:v>
                      </c:pt>
                      <c:pt idx="2261">
                        <c:v>4.5747713431469617</c:v>
                      </c:pt>
                      <c:pt idx="2262">
                        <c:v>4.5747713431469617</c:v>
                      </c:pt>
                      <c:pt idx="2263">
                        <c:v>4.5747713431469617</c:v>
                      </c:pt>
                      <c:pt idx="2264">
                        <c:v>4.5747713431469617</c:v>
                      </c:pt>
                      <c:pt idx="2265">
                        <c:v>4.5747713431469617</c:v>
                      </c:pt>
                      <c:pt idx="2266">
                        <c:v>4.5747713431469617</c:v>
                      </c:pt>
                      <c:pt idx="2267">
                        <c:v>4.5747713431469617</c:v>
                      </c:pt>
                      <c:pt idx="2268">
                        <c:v>4.5747713431469617</c:v>
                      </c:pt>
                      <c:pt idx="2269">
                        <c:v>4.5747713431469617</c:v>
                      </c:pt>
                      <c:pt idx="2270">
                        <c:v>4.5747713431469617</c:v>
                      </c:pt>
                      <c:pt idx="2271">
                        <c:v>4.5747713431469617</c:v>
                      </c:pt>
                      <c:pt idx="2272">
                        <c:v>4.5747713431469617</c:v>
                      </c:pt>
                      <c:pt idx="2273">
                        <c:v>4.5747713431469617</c:v>
                      </c:pt>
                      <c:pt idx="2274">
                        <c:v>4.5747713431469617</c:v>
                      </c:pt>
                      <c:pt idx="2275">
                        <c:v>4.5747713431469617</c:v>
                      </c:pt>
                      <c:pt idx="2276">
                        <c:v>4.5747713431469617</c:v>
                      </c:pt>
                      <c:pt idx="2277">
                        <c:v>4.5747713431469617</c:v>
                      </c:pt>
                      <c:pt idx="2278">
                        <c:v>4.5747713431469617</c:v>
                      </c:pt>
                      <c:pt idx="2279">
                        <c:v>4.5747713431469617</c:v>
                      </c:pt>
                      <c:pt idx="2280">
                        <c:v>4.5747713431469617</c:v>
                      </c:pt>
                      <c:pt idx="2281">
                        <c:v>4.5747713431469617</c:v>
                      </c:pt>
                      <c:pt idx="2282">
                        <c:v>4.5747713431469617</c:v>
                      </c:pt>
                      <c:pt idx="2283">
                        <c:v>4.5747713431469617</c:v>
                      </c:pt>
                      <c:pt idx="2284">
                        <c:v>4.5747713431469617</c:v>
                      </c:pt>
                      <c:pt idx="2285">
                        <c:v>4.5747713431469617</c:v>
                      </c:pt>
                      <c:pt idx="2286">
                        <c:v>4.5747713431469617</c:v>
                      </c:pt>
                      <c:pt idx="2287">
                        <c:v>4.5747713431469617</c:v>
                      </c:pt>
                      <c:pt idx="2288">
                        <c:v>4.5747713431469617</c:v>
                      </c:pt>
                      <c:pt idx="2289">
                        <c:v>4.5747713431469617</c:v>
                      </c:pt>
                      <c:pt idx="2290">
                        <c:v>4.5747713431469617</c:v>
                      </c:pt>
                      <c:pt idx="2291">
                        <c:v>4.5747713431469617</c:v>
                      </c:pt>
                      <c:pt idx="2292">
                        <c:v>4.5747713431469617</c:v>
                      </c:pt>
                      <c:pt idx="2293">
                        <c:v>4.5747713431469617</c:v>
                      </c:pt>
                      <c:pt idx="2294">
                        <c:v>4.5747713431469617</c:v>
                      </c:pt>
                      <c:pt idx="2295">
                        <c:v>4.5747713431469617</c:v>
                      </c:pt>
                      <c:pt idx="2296">
                        <c:v>4.5747713431469617</c:v>
                      </c:pt>
                      <c:pt idx="2297">
                        <c:v>4.5747713431469617</c:v>
                      </c:pt>
                      <c:pt idx="2298">
                        <c:v>4.5747713431469617</c:v>
                      </c:pt>
                      <c:pt idx="2299">
                        <c:v>4.5747713431469617</c:v>
                      </c:pt>
                      <c:pt idx="2300">
                        <c:v>4.5747713431469617</c:v>
                      </c:pt>
                      <c:pt idx="2301">
                        <c:v>4.5747713431469617</c:v>
                      </c:pt>
                      <c:pt idx="2302">
                        <c:v>4.5747713431469617</c:v>
                      </c:pt>
                      <c:pt idx="2303">
                        <c:v>4.5747713431469617</c:v>
                      </c:pt>
                      <c:pt idx="2304">
                        <c:v>4.5747713431469617</c:v>
                      </c:pt>
                      <c:pt idx="2305">
                        <c:v>4.5747713431469617</c:v>
                      </c:pt>
                      <c:pt idx="2306">
                        <c:v>4.5747713431469617</c:v>
                      </c:pt>
                      <c:pt idx="2307">
                        <c:v>4.5747713431469617</c:v>
                      </c:pt>
                      <c:pt idx="2308">
                        <c:v>4.5747713431469617</c:v>
                      </c:pt>
                      <c:pt idx="2309">
                        <c:v>4.5747713431469617</c:v>
                      </c:pt>
                      <c:pt idx="2310">
                        <c:v>4.5747713431469617</c:v>
                      </c:pt>
                      <c:pt idx="2311">
                        <c:v>4.5747713431469617</c:v>
                      </c:pt>
                      <c:pt idx="2312">
                        <c:v>4.5747713431469617</c:v>
                      </c:pt>
                      <c:pt idx="2313">
                        <c:v>4.5747713431469617</c:v>
                      </c:pt>
                      <c:pt idx="2314">
                        <c:v>4.5747713431469617</c:v>
                      </c:pt>
                      <c:pt idx="2315">
                        <c:v>4.5747713431469617</c:v>
                      </c:pt>
                      <c:pt idx="2316">
                        <c:v>4.5747713431469617</c:v>
                      </c:pt>
                      <c:pt idx="2317">
                        <c:v>4.5747713431469617</c:v>
                      </c:pt>
                      <c:pt idx="2318">
                        <c:v>4.5747713431469617</c:v>
                      </c:pt>
                      <c:pt idx="2319">
                        <c:v>4.5747713431469617</c:v>
                      </c:pt>
                      <c:pt idx="2320">
                        <c:v>4.5747713431469617</c:v>
                      </c:pt>
                      <c:pt idx="2321">
                        <c:v>4.5747713431469617</c:v>
                      </c:pt>
                      <c:pt idx="2322">
                        <c:v>4.5747713431469617</c:v>
                      </c:pt>
                      <c:pt idx="2323">
                        <c:v>4.5747713431469617</c:v>
                      </c:pt>
                      <c:pt idx="2324">
                        <c:v>4.5747713431469617</c:v>
                      </c:pt>
                      <c:pt idx="2325">
                        <c:v>4.5747713431469617</c:v>
                      </c:pt>
                      <c:pt idx="2326">
                        <c:v>4.5747713431469617</c:v>
                      </c:pt>
                      <c:pt idx="2327">
                        <c:v>4.5747713431469617</c:v>
                      </c:pt>
                      <c:pt idx="2328">
                        <c:v>4.5747713431469617</c:v>
                      </c:pt>
                      <c:pt idx="2329">
                        <c:v>4.5747713431469617</c:v>
                      </c:pt>
                      <c:pt idx="2330">
                        <c:v>4.5747713431469617</c:v>
                      </c:pt>
                      <c:pt idx="2331">
                        <c:v>4.5747713431469617</c:v>
                      </c:pt>
                      <c:pt idx="2332">
                        <c:v>4.5747713431469617</c:v>
                      </c:pt>
                      <c:pt idx="2333">
                        <c:v>4.5747713431469617</c:v>
                      </c:pt>
                      <c:pt idx="2334">
                        <c:v>4.5747713431469617</c:v>
                      </c:pt>
                      <c:pt idx="2335">
                        <c:v>4.5747713431469617</c:v>
                      </c:pt>
                      <c:pt idx="2336">
                        <c:v>4.5747713431469617</c:v>
                      </c:pt>
                      <c:pt idx="2337">
                        <c:v>4.5747713431469617</c:v>
                      </c:pt>
                      <c:pt idx="2338">
                        <c:v>4.5747713431469617</c:v>
                      </c:pt>
                      <c:pt idx="2339">
                        <c:v>4.5747713431469617</c:v>
                      </c:pt>
                      <c:pt idx="2340">
                        <c:v>4.5747713431469617</c:v>
                      </c:pt>
                      <c:pt idx="2341">
                        <c:v>4.5747713431469617</c:v>
                      </c:pt>
                      <c:pt idx="2342">
                        <c:v>4.5747713431469617</c:v>
                      </c:pt>
                      <c:pt idx="2343">
                        <c:v>4.5747713431469617</c:v>
                      </c:pt>
                      <c:pt idx="2344">
                        <c:v>4.5747713431469617</c:v>
                      </c:pt>
                      <c:pt idx="2345">
                        <c:v>4.5747713431469617</c:v>
                      </c:pt>
                      <c:pt idx="2346">
                        <c:v>4.5747713431469617</c:v>
                      </c:pt>
                      <c:pt idx="2347">
                        <c:v>4.5747713431469617</c:v>
                      </c:pt>
                      <c:pt idx="2348">
                        <c:v>4.5747713431469617</c:v>
                      </c:pt>
                      <c:pt idx="2349">
                        <c:v>4.5747713431469617</c:v>
                      </c:pt>
                      <c:pt idx="2350">
                        <c:v>4.5747713431469617</c:v>
                      </c:pt>
                      <c:pt idx="2351">
                        <c:v>4.5747713431469617</c:v>
                      </c:pt>
                      <c:pt idx="2352">
                        <c:v>4.5747713431469617</c:v>
                      </c:pt>
                      <c:pt idx="2353">
                        <c:v>4.5747713431469617</c:v>
                      </c:pt>
                      <c:pt idx="2354">
                        <c:v>4.5747713431469617</c:v>
                      </c:pt>
                      <c:pt idx="2355">
                        <c:v>4.5747713431469617</c:v>
                      </c:pt>
                      <c:pt idx="2356">
                        <c:v>4.5747713431469617</c:v>
                      </c:pt>
                      <c:pt idx="2357">
                        <c:v>4.5747713431469617</c:v>
                      </c:pt>
                      <c:pt idx="2358">
                        <c:v>4.5747713431469617</c:v>
                      </c:pt>
                      <c:pt idx="2359">
                        <c:v>4.5747713431469617</c:v>
                      </c:pt>
                      <c:pt idx="2360">
                        <c:v>4.5747713431469617</c:v>
                      </c:pt>
                      <c:pt idx="2361">
                        <c:v>4.5747713431469617</c:v>
                      </c:pt>
                      <c:pt idx="2362">
                        <c:v>4.5747713431469617</c:v>
                      </c:pt>
                      <c:pt idx="2363">
                        <c:v>4.5747713431469617</c:v>
                      </c:pt>
                      <c:pt idx="2364">
                        <c:v>4.5747713431469617</c:v>
                      </c:pt>
                      <c:pt idx="2365">
                        <c:v>4.5747713431469617</c:v>
                      </c:pt>
                      <c:pt idx="2366">
                        <c:v>4.5747713431469617</c:v>
                      </c:pt>
                      <c:pt idx="2367">
                        <c:v>4.5747713431469617</c:v>
                      </c:pt>
                      <c:pt idx="2368">
                        <c:v>4.5747713431469617</c:v>
                      </c:pt>
                      <c:pt idx="2369">
                        <c:v>4.5747713431469617</c:v>
                      </c:pt>
                      <c:pt idx="2370">
                        <c:v>4.5747713431469617</c:v>
                      </c:pt>
                      <c:pt idx="2371">
                        <c:v>4.5747713431469617</c:v>
                      </c:pt>
                      <c:pt idx="2372">
                        <c:v>4.5747713431469617</c:v>
                      </c:pt>
                      <c:pt idx="2373">
                        <c:v>4.5747713431469617</c:v>
                      </c:pt>
                      <c:pt idx="2374">
                        <c:v>4.5747713431469617</c:v>
                      </c:pt>
                      <c:pt idx="2375">
                        <c:v>4.5747713431469617</c:v>
                      </c:pt>
                      <c:pt idx="2376">
                        <c:v>4.5747713431469617</c:v>
                      </c:pt>
                      <c:pt idx="2377">
                        <c:v>4.5747713431469617</c:v>
                      </c:pt>
                      <c:pt idx="2378">
                        <c:v>4.5747713431469617</c:v>
                      </c:pt>
                      <c:pt idx="2379">
                        <c:v>4.5747713431469617</c:v>
                      </c:pt>
                      <c:pt idx="2380">
                        <c:v>4.5747713431469617</c:v>
                      </c:pt>
                      <c:pt idx="2381">
                        <c:v>4.5747713431469617</c:v>
                      </c:pt>
                      <c:pt idx="2382">
                        <c:v>4.5747713431469617</c:v>
                      </c:pt>
                      <c:pt idx="2383">
                        <c:v>4.5747713431469617</c:v>
                      </c:pt>
                      <c:pt idx="2384">
                        <c:v>4.5747713431469617</c:v>
                      </c:pt>
                      <c:pt idx="2385">
                        <c:v>4.5747713431469617</c:v>
                      </c:pt>
                      <c:pt idx="2386">
                        <c:v>4.5747713431469617</c:v>
                      </c:pt>
                      <c:pt idx="2387">
                        <c:v>4.5747713431469617</c:v>
                      </c:pt>
                      <c:pt idx="2388">
                        <c:v>4.5747713431469617</c:v>
                      </c:pt>
                      <c:pt idx="2389">
                        <c:v>4.5747713431469617</c:v>
                      </c:pt>
                      <c:pt idx="2390">
                        <c:v>4.5747713431469617</c:v>
                      </c:pt>
                      <c:pt idx="2391">
                        <c:v>4.5747713431469617</c:v>
                      </c:pt>
                      <c:pt idx="2392">
                        <c:v>4.5747713431469617</c:v>
                      </c:pt>
                      <c:pt idx="2393">
                        <c:v>4.5747713431469617</c:v>
                      </c:pt>
                      <c:pt idx="2394">
                        <c:v>4.5747713431469617</c:v>
                      </c:pt>
                      <c:pt idx="2395">
                        <c:v>4.5747713431469617</c:v>
                      </c:pt>
                      <c:pt idx="2396">
                        <c:v>4.5747713431469617</c:v>
                      </c:pt>
                      <c:pt idx="2397">
                        <c:v>4.5747713431469617</c:v>
                      </c:pt>
                      <c:pt idx="2398">
                        <c:v>4.5747713431469617</c:v>
                      </c:pt>
                      <c:pt idx="2399">
                        <c:v>4.5747713431469617</c:v>
                      </c:pt>
                      <c:pt idx="2400">
                        <c:v>4.5747713431469617</c:v>
                      </c:pt>
                      <c:pt idx="2401">
                        <c:v>4.5747713431469617</c:v>
                      </c:pt>
                      <c:pt idx="2402">
                        <c:v>4.5747713431469617</c:v>
                      </c:pt>
                      <c:pt idx="2403">
                        <c:v>4.5747713431469617</c:v>
                      </c:pt>
                      <c:pt idx="2404">
                        <c:v>4.5747713431469617</c:v>
                      </c:pt>
                      <c:pt idx="2405">
                        <c:v>4.5747713431469617</c:v>
                      </c:pt>
                      <c:pt idx="2406">
                        <c:v>4.5747713431469617</c:v>
                      </c:pt>
                      <c:pt idx="2407">
                        <c:v>4.5747713431469617</c:v>
                      </c:pt>
                      <c:pt idx="2408">
                        <c:v>4.5747713431469617</c:v>
                      </c:pt>
                      <c:pt idx="2409">
                        <c:v>4.5747713431469617</c:v>
                      </c:pt>
                      <c:pt idx="2410">
                        <c:v>4.5747713431469617</c:v>
                      </c:pt>
                      <c:pt idx="2411">
                        <c:v>4.5747713431469617</c:v>
                      </c:pt>
                      <c:pt idx="2412">
                        <c:v>4.5747713431469617</c:v>
                      </c:pt>
                      <c:pt idx="2413">
                        <c:v>4.5747713431469617</c:v>
                      </c:pt>
                      <c:pt idx="2414">
                        <c:v>4.5747713431469617</c:v>
                      </c:pt>
                      <c:pt idx="2415">
                        <c:v>4.5747713431469617</c:v>
                      </c:pt>
                      <c:pt idx="2416">
                        <c:v>4.5747713431469617</c:v>
                      </c:pt>
                      <c:pt idx="2417">
                        <c:v>4.5747713431469617</c:v>
                      </c:pt>
                      <c:pt idx="2418">
                        <c:v>4.5747713431469617</c:v>
                      </c:pt>
                      <c:pt idx="2419">
                        <c:v>4.5747713431469617</c:v>
                      </c:pt>
                      <c:pt idx="2420">
                        <c:v>4.5747713431469617</c:v>
                      </c:pt>
                      <c:pt idx="2421">
                        <c:v>4.5747713431469617</c:v>
                      </c:pt>
                      <c:pt idx="2422">
                        <c:v>4.5747713431469617</c:v>
                      </c:pt>
                      <c:pt idx="2423">
                        <c:v>4.5747713431469617</c:v>
                      </c:pt>
                      <c:pt idx="2424">
                        <c:v>4.5747713431469617</c:v>
                      </c:pt>
                      <c:pt idx="2425">
                        <c:v>4.5747713431469617</c:v>
                      </c:pt>
                      <c:pt idx="2426">
                        <c:v>4.5747713431469617</c:v>
                      </c:pt>
                      <c:pt idx="2427">
                        <c:v>4.5747713431469617</c:v>
                      </c:pt>
                      <c:pt idx="2428">
                        <c:v>4.5747713431469617</c:v>
                      </c:pt>
                      <c:pt idx="2429">
                        <c:v>4.5747713431469617</c:v>
                      </c:pt>
                      <c:pt idx="2430">
                        <c:v>4.5747713431469617</c:v>
                      </c:pt>
                      <c:pt idx="2431">
                        <c:v>4.5747713431469617</c:v>
                      </c:pt>
                      <c:pt idx="2432">
                        <c:v>4.5747713431469617</c:v>
                      </c:pt>
                      <c:pt idx="2433">
                        <c:v>4.5747713431469617</c:v>
                      </c:pt>
                      <c:pt idx="2434">
                        <c:v>4.5747713431469617</c:v>
                      </c:pt>
                      <c:pt idx="2435">
                        <c:v>4.5747713431469617</c:v>
                      </c:pt>
                      <c:pt idx="2436">
                        <c:v>4.5747713431469617</c:v>
                      </c:pt>
                      <c:pt idx="2437">
                        <c:v>4.5747713431469617</c:v>
                      </c:pt>
                      <c:pt idx="2438">
                        <c:v>4.5747713431469617</c:v>
                      </c:pt>
                      <c:pt idx="2439">
                        <c:v>4.5747713431469617</c:v>
                      </c:pt>
                      <c:pt idx="2440">
                        <c:v>4.5747713431469617</c:v>
                      </c:pt>
                      <c:pt idx="2441">
                        <c:v>4.5747713431469617</c:v>
                      </c:pt>
                      <c:pt idx="2442">
                        <c:v>4.5747713431469617</c:v>
                      </c:pt>
                      <c:pt idx="2443">
                        <c:v>4.5747713431469617</c:v>
                      </c:pt>
                      <c:pt idx="2444">
                        <c:v>4.5747713431469617</c:v>
                      </c:pt>
                      <c:pt idx="2445">
                        <c:v>4.5747713431469617</c:v>
                      </c:pt>
                      <c:pt idx="2446">
                        <c:v>4.5747713431469617</c:v>
                      </c:pt>
                      <c:pt idx="2447">
                        <c:v>4.5747713431469617</c:v>
                      </c:pt>
                      <c:pt idx="2448">
                        <c:v>4.5747713431469617</c:v>
                      </c:pt>
                      <c:pt idx="2449">
                        <c:v>4.5747713431469617</c:v>
                      </c:pt>
                      <c:pt idx="2450">
                        <c:v>4.5747713431469617</c:v>
                      </c:pt>
                      <c:pt idx="2451">
                        <c:v>4.5747713431469617</c:v>
                      </c:pt>
                      <c:pt idx="2452">
                        <c:v>4.5747713431469617</c:v>
                      </c:pt>
                      <c:pt idx="2453">
                        <c:v>4.5747713431469617</c:v>
                      </c:pt>
                      <c:pt idx="2454">
                        <c:v>4.5747713431469617</c:v>
                      </c:pt>
                      <c:pt idx="2455">
                        <c:v>4.5747713431469617</c:v>
                      </c:pt>
                      <c:pt idx="2456">
                        <c:v>4.5747713431469617</c:v>
                      </c:pt>
                      <c:pt idx="2457">
                        <c:v>4.5747713431469617</c:v>
                      </c:pt>
                      <c:pt idx="2458">
                        <c:v>4.5747713431469617</c:v>
                      </c:pt>
                      <c:pt idx="2459">
                        <c:v>4.5747713431469617</c:v>
                      </c:pt>
                      <c:pt idx="2460">
                        <c:v>4.5747713431469617</c:v>
                      </c:pt>
                      <c:pt idx="2461">
                        <c:v>4.5747713431469617</c:v>
                      </c:pt>
                      <c:pt idx="2462">
                        <c:v>4.5747713431469617</c:v>
                      </c:pt>
                      <c:pt idx="2463">
                        <c:v>4.5747713431469617</c:v>
                      </c:pt>
                      <c:pt idx="2464">
                        <c:v>4.5747713431469617</c:v>
                      </c:pt>
                      <c:pt idx="2465">
                        <c:v>4.5747713431469617</c:v>
                      </c:pt>
                      <c:pt idx="2466">
                        <c:v>4.5747713431469617</c:v>
                      </c:pt>
                      <c:pt idx="2467">
                        <c:v>4.5747713431469617</c:v>
                      </c:pt>
                      <c:pt idx="2468">
                        <c:v>4.5747713431469617</c:v>
                      </c:pt>
                      <c:pt idx="2469">
                        <c:v>4.5747713431469617</c:v>
                      </c:pt>
                      <c:pt idx="2470">
                        <c:v>4.5747713431469617</c:v>
                      </c:pt>
                      <c:pt idx="2471">
                        <c:v>4.5747713431469617</c:v>
                      </c:pt>
                      <c:pt idx="2472">
                        <c:v>4.5747713431469617</c:v>
                      </c:pt>
                      <c:pt idx="2473">
                        <c:v>4.5747713431469617</c:v>
                      </c:pt>
                      <c:pt idx="2474">
                        <c:v>4.5747713431469617</c:v>
                      </c:pt>
                      <c:pt idx="2475">
                        <c:v>4.5747713431469617</c:v>
                      </c:pt>
                      <c:pt idx="2476">
                        <c:v>4.5747713431469617</c:v>
                      </c:pt>
                      <c:pt idx="2477">
                        <c:v>4.5747713431469617</c:v>
                      </c:pt>
                      <c:pt idx="2478">
                        <c:v>4.5747713431469617</c:v>
                      </c:pt>
                      <c:pt idx="2479">
                        <c:v>4.5747713431469617</c:v>
                      </c:pt>
                      <c:pt idx="2480">
                        <c:v>4.5747713431469617</c:v>
                      </c:pt>
                      <c:pt idx="2481">
                        <c:v>4.5747713431469617</c:v>
                      </c:pt>
                      <c:pt idx="2482">
                        <c:v>4.5747713431469617</c:v>
                      </c:pt>
                      <c:pt idx="2483">
                        <c:v>4.5747713431469617</c:v>
                      </c:pt>
                      <c:pt idx="2484">
                        <c:v>4.5747713431469617</c:v>
                      </c:pt>
                      <c:pt idx="2485">
                        <c:v>4.5747713431469617</c:v>
                      </c:pt>
                      <c:pt idx="2486">
                        <c:v>4.5747713431469617</c:v>
                      </c:pt>
                      <c:pt idx="2487">
                        <c:v>4.5747713431469617</c:v>
                      </c:pt>
                      <c:pt idx="2488">
                        <c:v>4.5747713431469617</c:v>
                      </c:pt>
                      <c:pt idx="2489">
                        <c:v>4.5747713431469617</c:v>
                      </c:pt>
                      <c:pt idx="2490">
                        <c:v>4.5747713431469617</c:v>
                      </c:pt>
                      <c:pt idx="2491">
                        <c:v>4.5747713431469617</c:v>
                      </c:pt>
                      <c:pt idx="2492">
                        <c:v>4.5747713431469617</c:v>
                      </c:pt>
                      <c:pt idx="2493">
                        <c:v>4.5747713431469617</c:v>
                      </c:pt>
                      <c:pt idx="2494">
                        <c:v>4.5747713431469617</c:v>
                      </c:pt>
                      <c:pt idx="2495">
                        <c:v>4.5747713431469617</c:v>
                      </c:pt>
                      <c:pt idx="2496">
                        <c:v>4.5747713431469617</c:v>
                      </c:pt>
                      <c:pt idx="2497">
                        <c:v>4.5747713431469617</c:v>
                      </c:pt>
                      <c:pt idx="2498">
                        <c:v>4.5747713431469617</c:v>
                      </c:pt>
                      <c:pt idx="2499">
                        <c:v>4.5747713431469617</c:v>
                      </c:pt>
                      <c:pt idx="2500">
                        <c:v>4.5747713431469617</c:v>
                      </c:pt>
                      <c:pt idx="2501">
                        <c:v>4.5747713431469617</c:v>
                      </c:pt>
                      <c:pt idx="2502">
                        <c:v>4.5747713431469617</c:v>
                      </c:pt>
                      <c:pt idx="2503">
                        <c:v>4.5747713431469617</c:v>
                      </c:pt>
                      <c:pt idx="2504">
                        <c:v>4.5747713431469617</c:v>
                      </c:pt>
                      <c:pt idx="2505">
                        <c:v>4.5747713431469617</c:v>
                      </c:pt>
                      <c:pt idx="2506">
                        <c:v>4.5747713431469617</c:v>
                      </c:pt>
                      <c:pt idx="2507">
                        <c:v>4.5747713431469617</c:v>
                      </c:pt>
                      <c:pt idx="2508">
                        <c:v>4.5747713431469617</c:v>
                      </c:pt>
                      <c:pt idx="2509">
                        <c:v>4.5747713431469617</c:v>
                      </c:pt>
                      <c:pt idx="2510">
                        <c:v>4.5747713431469617</c:v>
                      </c:pt>
                      <c:pt idx="2511">
                        <c:v>4.5747713431469617</c:v>
                      </c:pt>
                      <c:pt idx="2512">
                        <c:v>4.5747713431469617</c:v>
                      </c:pt>
                      <c:pt idx="2513">
                        <c:v>4.5747713431469617</c:v>
                      </c:pt>
                      <c:pt idx="2514">
                        <c:v>4.5747713431469617</c:v>
                      </c:pt>
                      <c:pt idx="2515">
                        <c:v>4.5747713431469617</c:v>
                      </c:pt>
                      <c:pt idx="2516">
                        <c:v>4.5747713431469617</c:v>
                      </c:pt>
                      <c:pt idx="2517">
                        <c:v>4.5747713431469617</c:v>
                      </c:pt>
                      <c:pt idx="2518">
                        <c:v>4.5747713431469617</c:v>
                      </c:pt>
                      <c:pt idx="2519">
                        <c:v>4.5747713431469617</c:v>
                      </c:pt>
                      <c:pt idx="2520">
                        <c:v>4.5747713431469617</c:v>
                      </c:pt>
                      <c:pt idx="2521">
                        <c:v>4.5747713431469617</c:v>
                      </c:pt>
                      <c:pt idx="2522">
                        <c:v>4.5747713431469617</c:v>
                      </c:pt>
                      <c:pt idx="2523">
                        <c:v>4.5747713431469617</c:v>
                      </c:pt>
                      <c:pt idx="2524">
                        <c:v>4.5747713431469617</c:v>
                      </c:pt>
                      <c:pt idx="2525">
                        <c:v>4.5747713431469617</c:v>
                      </c:pt>
                      <c:pt idx="2526">
                        <c:v>4.5747713431469617</c:v>
                      </c:pt>
                      <c:pt idx="2527">
                        <c:v>4.5747713431469617</c:v>
                      </c:pt>
                      <c:pt idx="2528">
                        <c:v>4.5747713431469617</c:v>
                      </c:pt>
                      <c:pt idx="2529">
                        <c:v>4.5747713431469617</c:v>
                      </c:pt>
                      <c:pt idx="2530">
                        <c:v>4.5747713431469617</c:v>
                      </c:pt>
                      <c:pt idx="2531">
                        <c:v>4.5747713431469617</c:v>
                      </c:pt>
                      <c:pt idx="2532">
                        <c:v>4.5747713431469617</c:v>
                      </c:pt>
                      <c:pt idx="2533">
                        <c:v>4.5747713431469617</c:v>
                      </c:pt>
                      <c:pt idx="2534">
                        <c:v>4.5747713431469617</c:v>
                      </c:pt>
                      <c:pt idx="2535">
                        <c:v>4.5747713431469617</c:v>
                      </c:pt>
                      <c:pt idx="2536">
                        <c:v>4.5747713431469617</c:v>
                      </c:pt>
                      <c:pt idx="2537">
                        <c:v>4.5747713431469617</c:v>
                      </c:pt>
                      <c:pt idx="2538">
                        <c:v>4.5747713431469617</c:v>
                      </c:pt>
                      <c:pt idx="2539">
                        <c:v>4.5747713431469617</c:v>
                      </c:pt>
                      <c:pt idx="2540">
                        <c:v>4.5747713431469617</c:v>
                      </c:pt>
                      <c:pt idx="2541">
                        <c:v>4.5747713431469617</c:v>
                      </c:pt>
                      <c:pt idx="2542">
                        <c:v>4.5747713431469617</c:v>
                      </c:pt>
                      <c:pt idx="2543">
                        <c:v>4.5747713431469617</c:v>
                      </c:pt>
                      <c:pt idx="2544">
                        <c:v>4.5747713431469617</c:v>
                      </c:pt>
                      <c:pt idx="2545">
                        <c:v>4.5747713431469617</c:v>
                      </c:pt>
                      <c:pt idx="2546">
                        <c:v>4.5747713431469617</c:v>
                      </c:pt>
                      <c:pt idx="2547">
                        <c:v>4.5747713431469617</c:v>
                      </c:pt>
                      <c:pt idx="2548">
                        <c:v>4.5747713431469617</c:v>
                      </c:pt>
                      <c:pt idx="2549">
                        <c:v>4.5747713431469617</c:v>
                      </c:pt>
                      <c:pt idx="2550">
                        <c:v>4.5747713431469617</c:v>
                      </c:pt>
                      <c:pt idx="2551">
                        <c:v>4.5747713431469617</c:v>
                      </c:pt>
                      <c:pt idx="2552">
                        <c:v>4.5747713431469617</c:v>
                      </c:pt>
                      <c:pt idx="2553">
                        <c:v>4.5747713431469617</c:v>
                      </c:pt>
                      <c:pt idx="2554">
                        <c:v>4.5747713431469617</c:v>
                      </c:pt>
                      <c:pt idx="2555">
                        <c:v>4.5747713431469617</c:v>
                      </c:pt>
                      <c:pt idx="2556">
                        <c:v>4.5747713431469617</c:v>
                      </c:pt>
                      <c:pt idx="2557">
                        <c:v>4.5747713431469617</c:v>
                      </c:pt>
                      <c:pt idx="2558">
                        <c:v>4.5747713431469617</c:v>
                      </c:pt>
                      <c:pt idx="2559">
                        <c:v>4.5747713431469617</c:v>
                      </c:pt>
                      <c:pt idx="2560">
                        <c:v>4.5747713431469617</c:v>
                      </c:pt>
                      <c:pt idx="2561">
                        <c:v>4.5747713431469617</c:v>
                      </c:pt>
                      <c:pt idx="2562">
                        <c:v>4.5747713431469617</c:v>
                      </c:pt>
                      <c:pt idx="2563">
                        <c:v>4.5747713431469617</c:v>
                      </c:pt>
                      <c:pt idx="2564">
                        <c:v>4.5747713431469617</c:v>
                      </c:pt>
                      <c:pt idx="2565">
                        <c:v>4.5747713431469617</c:v>
                      </c:pt>
                      <c:pt idx="2566">
                        <c:v>4.5747713431469617</c:v>
                      </c:pt>
                      <c:pt idx="2567">
                        <c:v>4.5747713431469617</c:v>
                      </c:pt>
                      <c:pt idx="2568">
                        <c:v>4.5747713431469617</c:v>
                      </c:pt>
                      <c:pt idx="2569">
                        <c:v>4.5747713431469617</c:v>
                      </c:pt>
                      <c:pt idx="2570">
                        <c:v>4.5747713431469617</c:v>
                      </c:pt>
                      <c:pt idx="2571">
                        <c:v>4.5747713431469617</c:v>
                      </c:pt>
                      <c:pt idx="2572">
                        <c:v>4.5747713431469617</c:v>
                      </c:pt>
                      <c:pt idx="2573">
                        <c:v>4.5747713431469617</c:v>
                      </c:pt>
                      <c:pt idx="2574">
                        <c:v>4.5747713431469617</c:v>
                      </c:pt>
                      <c:pt idx="2575">
                        <c:v>4.5747713431469617</c:v>
                      </c:pt>
                      <c:pt idx="2576">
                        <c:v>4.5747713431469617</c:v>
                      </c:pt>
                      <c:pt idx="2577">
                        <c:v>4.5747713431469617</c:v>
                      </c:pt>
                      <c:pt idx="2578">
                        <c:v>4.5747713431469617</c:v>
                      </c:pt>
                      <c:pt idx="2579">
                        <c:v>4.5747713431469617</c:v>
                      </c:pt>
                      <c:pt idx="2580">
                        <c:v>4.5747713431469617</c:v>
                      </c:pt>
                      <c:pt idx="2581">
                        <c:v>4.5747713431469617</c:v>
                      </c:pt>
                      <c:pt idx="2582">
                        <c:v>4.5747713431469617</c:v>
                      </c:pt>
                      <c:pt idx="2583">
                        <c:v>4.5747713431469617</c:v>
                      </c:pt>
                      <c:pt idx="2584">
                        <c:v>4.5747713431469617</c:v>
                      </c:pt>
                      <c:pt idx="2585">
                        <c:v>4.5747713431469617</c:v>
                      </c:pt>
                      <c:pt idx="2586">
                        <c:v>4.5747713431469617</c:v>
                      </c:pt>
                      <c:pt idx="2587">
                        <c:v>4.5747713431469617</c:v>
                      </c:pt>
                      <c:pt idx="2588">
                        <c:v>4.5747713431469617</c:v>
                      </c:pt>
                      <c:pt idx="2589">
                        <c:v>4.5747713431469617</c:v>
                      </c:pt>
                      <c:pt idx="2590">
                        <c:v>4.5747713431469617</c:v>
                      </c:pt>
                      <c:pt idx="2591">
                        <c:v>4.5747713431469617</c:v>
                      </c:pt>
                      <c:pt idx="2592">
                        <c:v>4.5747713431469617</c:v>
                      </c:pt>
                      <c:pt idx="2593">
                        <c:v>4.5747713431469617</c:v>
                      </c:pt>
                      <c:pt idx="2594">
                        <c:v>4.5747713431469617</c:v>
                      </c:pt>
                      <c:pt idx="2595">
                        <c:v>4.5747713431469617</c:v>
                      </c:pt>
                      <c:pt idx="2596">
                        <c:v>4.5747713431469617</c:v>
                      </c:pt>
                      <c:pt idx="2597">
                        <c:v>4.5747713431469617</c:v>
                      </c:pt>
                      <c:pt idx="2598">
                        <c:v>4.5747713431469617</c:v>
                      </c:pt>
                      <c:pt idx="2599">
                        <c:v>4.5747713431469617</c:v>
                      </c:pt>
                      <c:pt idx="2600">
                        <c:v>4.5747713431469617</c:v>
                      </c:pt>
                      <c:pt idx="2601">
                        <c:v>4.5747713431469617</c:v>
                      </c:pt>
                      <c:pt idx="2602">
                        <c:v>4.5747713431469617</c:v>
                      </c:pt>
                      <c:pt idx="2603">
                        <c:v>4.5747713431469617</c:v>
                      </c:pt>
                      <c:pt idx="2604">
                        <c:v>4.5747713431469617</c:v>
                      </c:pt>
                      <c:pt idx="2605">
                        <c:v>4.5747713431469617</c:v>
                      </c:pt>
                      <c:pt idx="2606">
                        <c:v>4.5747713431469617</c:v>
                      </c:pt>
                      <c:pt idx="2607">
                        <c:v>4.5747713431469617</c:v>
                      </c:pt>
                      <c:pt idx="2608">
                        <c:v>4.5747713431469617</c:v>
                      </c:pt>
                      <c:pt idx="2609">
                        <c:v>4.5747713431469617</c:v>
                      </c:pt>
                      <c:pt idx="2610">
                        <c:v>4.5747713431469617</c:v>
                      </c:pt>
                      <c:pt idx="2611">
                        <c:v>4.5747713431469617</c:v>
                      </c:pt>
                      <c:pt idx="2612">
                        <c:v>4.5747713431469617</c:v>
                      </c:pt>
                      <c:pt idx="2613">
                        <c:v>4.5747713431469617</c:v>
                      </c:pt>
                      <c:pt idx="2614">
                        <c:v>4.5747713431469617</c:v>
                      </c:pt>
                      <c:pt idx="2615">
                        <c:v>4.5747713431469617</c:v>
                      </c:pt>
                      <c:pt idx="2616">
                        <c:v>4.5747713431469617</c:v>
                      </c:pt>
                      <c:pt idx="2617">
                        <c:v>4.5747713431469617</c:v>
                      </c:pt>
                      <c:pt idx="2618">
                        <c:v>4.5747713431469617</c:v>
                      </c:pt>
                      <c:pt idx="2619">
                        <c:v>4.5747713431469617</c:v>
                      </c:pt>
                      <c:pt idx="2620">
                        <c:v>4.5747713431469617</c:v>
                      </c:pt>
                      <c:pt idx="2621">
                        <c:v>4.5747713431469617</c:v>
                      </c:pt>
                      <c:pt idx="2622">
                        <c:v>4.5747713431469617</c:v>
                      </c:pt>
                      <c:pt idx="2623">
                        <c:v>4.5747713431469617</c:v>
                      </c:pt>
                      <c:pt idx="2624">
                        <c:v>4.5747713431469617</c:v>
                      </c:pt>
                      <c:pt idx="2625">
                        <c:v>4.5747713431469617</c:v>
                      </c:pt>
                      <c:pt idx="2626">
                        <c:v>4.5747713431469617</c:v>
                      </c:pt>
                      <c:pt idx="2627">
                        <c:v>4.5747713431469617</c:v>
                      </c:pt>
                      <c:pt idx="2628">
                        <c:v>4.5747713431469617</c:v>
                      </c:pt>
                      <c:pt idx="2629">
                        <c:v>4.5747713431469617</c:v>
                      </c:pt>
                      <c:pt idx="2630">
                        <c:v>4.5747713431469617</c:v>
                      </c:pt>
                      <c:pt idx="2631">
                        <c:v>4.5747713431469617</c:v>
                      </c:pt>
                      <c:pt idx="2632">
                        <c:v>4.5747713431469617</c:v>
                      </c:pt>
                      <c:pt idx="2633">
                        <c:v>4.5747713431469617</c:v>
                      </c:pt>
                      <c:pt idx="2634">
                        <c:v>4.5747713431469617</c:v>
                      </c:pt>
                      <c:pt idx="2635">
                        <c:v>4.5747713431469617</c:v>
                      </c:pt>
                      <c:pt idx="2636">
                        <c:v>4.5747713431469617</c:v>
                      </c:pt>
                      <c:pt idx="2637">
                        <c:v>4.5747713431469617</c:v>
                      </c:pt>
                      <c:pt idx="2638">
                        <c:v>4.5747713431469617</c:v>
                      </c:pt>
                      <c:pt idx="2639">
                        <c:v>4.5747713431469617</c:v>
                      </c:pt>
                      <c:pt idx="2640">
                        <c:v>4.5747713431469617</c:v>
                      </c:pt>
                      <c:pt idx="2641">
                        <c:v>4.5747713431469617</c:v>
                      </c:pt>
                      <c:pt idx="2642">
                        <c:v>4.5747713431469617</c:v>
                      </c:pt>
                      <c:pt idx="2643">
                        <c:v>4.5747713431469617</c:v>
                      </c:pt>
                      <c:pt idx="2644">
                        <c:v>4.5747713431469617</c:v>
                      </c:pt>
                      <c:pt idx="2645">
                        <c:v>4.5747713431469617</c:v>
                      </c:pt>
                      <c:pt idx="2646">
                        <c:v>4.5747713431469617</c:v>
                      </c:pt>
                      <c:pt idx="2647">
                        <c:v>4.5747713431469617</c:v>
                      </c:pt>
                      <c:pt idx="2648">
                        <c:v>4.5747713431469617</c:v>
                      </c:pt>
                      <c:pt idx="2649">
                        <c:v>4.5747713431469617</c:v>
                      </c:pt>
                      <c:pt idx="2650">
                        <c:v>4.5747713431469617</c:v>
                      </c:pt>
                      <c:pt idx="2651">
                        <c:v>4.5747713431469617</c:v>
                      </c:pt>
                      <c:pt idx="2652">
                        <c:v>4.5747713431469617</c:v>
                      </c:pt>
                      <c:pt idx="2653">
                        <c:v>4.5747713431469617</c:v>
                      </c:pt>
                      <c:pt idx="2654">
                        <c:v>4.5747713431469617</c:v>
                      </c:pt>
                      <c:pt idx="2655">
                        <c:v>4.5747713431469617</c:v>
                      </c:pt>
                      <c:pt idx="2656">
                        <c:v>4.5747713431469617</c:v>
                      </c:pt>
                      <c:pt idx="2657">
                        <c:v>4.5747713431469617</c:v>
                      </c:pt>
                      <c:pt idx="2658">
                        <c:v>4.5747713431469617</c:v>
                      </c:pt>
                      <c:pt idx="2659">
                        <c:v>4.5747713431469617</c:v>
                      </c:pt>
                      <c:pt idx="2660">
                        <c:v>4.5747713431469617</c:v>
                      </c:pt>
                      <c:pt idx="2661">
                        <c:v>4.5747713431469617</c:v>
                      </c:pt>
                      <c:pt idx="2662">
                        <c:v>4.5747713431469617</c:v>
                      </c:pt>
                      <c:pt idx="2663">
                        <c:v>4.5747713431469617</c:v>
                      </c:pt>
                      <c:pt idx="2664">
                        <c:v>4.5747713431469617</c:v>
                      </c:pt>
                      <c:pt idx="2665">
                        <c:v>4.5747713431469617</c:v>
                      </c:pt>
                      <c:pt idx="2666">
                        <c:v>4.5747713431469617</c:v>
                      </c:pt>
                      <c:pt idx="2667">
                        <c:v>4.5747713431469617</c:v>
                      </c:pt>
                      <c:pt idx="2668">
                        <c:v>4.5747713431469617</c:v>
                      </c:pt>
                      <c:pt idx="2669">
                        <c:v>4.5747713431469617</c:v>
                      </c:pt>
                      <c:pt idx="2670">
                        <c:v>4.5747713431469617</c:v>
                      </c:pt>
                      <c:pt idx="2671">
                        <c:v>4.5747713431469617</c:v>
                      </c:pt>
                      <c:pt idx="2672">
                        <c:v>4.5747713431469617</c:v>
                      </c:pt>
                      <c:pt idx="2673">
                        <c:v>4.5747713431469617</c:v>
                      </c:pt>
                      <c:pt idx="2674">
                        <c:v>4.5747713431469617</c:v>
                      </c:pt>
                      <c:pt idx="2675">
                        <c:v>4.5747713431469617</c:v>
                      </c:pt>
                      <c:pt idx="2676">
                        <c:v>4.5747713431469617</c:v>
                      </c:pt>
                      <c:pt idx="2677">
                        <c:v>4.5747713431469617</c:v>
                      </c:pt>
                      <c:pt idx="2678">
                        <c:v>4.5747713431469617</c:v>
                      </c:pt>
                      <c:pt idx="2679">
                        <c:v>4.5747713431469617</c:v>
                      </c:pt>
                      <c:pt idx="2680">
                        <c:v>4.5747713431469617</c:v>
                      </c:pt>
                      <c:pt idx="2681">
                        <c:v>4.5747713431469617</c:v>
                      </c:pt>
                      <c:pt idx="2682">
                        <c:v>4.5747713431469617</c:v>
                      </c:pt>
                      <c:pt idx="2683">
                        <c:v>4.5747713431469617</c:v>
                      </c:pt>
                      <c:pt idx="2684">
                        <c:v>4.5747713431469617</c:v>
                      </c:pt>
                      <c:pt idx="2685">
                        <c:v>4.5747713431469617</c:v>
                      </c:pt>
                      <c:pt idx="2686">
                        <c:v>4.5747713431469617</c:v>
                      </c:pt>
                      <c:pt idx="2687">
                        <c:v>4.5747713431469617</c:v>
                      </c:pt>
                      <c:pt idx="2688">
                        <c:v>4.5747713431469617</c:v>
                      </c:pt>
                      <c:pt idx="2689">
                        <c:v>4.5747713431469617</c:v>
                      </c:pt>
                      <c:pt idx="2690">
                        <c:v>4.5747713431469617</c:v>
                      </c:pt>
                      <c:pt idx="2691">
                        <c:v>4.5747713431469617</c:v>
                      </c:pt>
                      <c:pt idx="2692">
                        <c:v>4.5747713431469617</c:v>
                      </c:pt>
                      <c:pt idx="2693">
                        <c:v>4.5747713431469617</c:v>
                      </c:pt>
                      <c:pt idx="2694">
                        <c:v>4.5747713431469617</c:v>
                      </c:pt>
                      <c:pt idx="2695">
                        <c:v>4.5747713431469617</c:v>
                      </c:pt>
                      <c:pt idx="2696">
                        <c:v>4.5747713431469617</c:v>
                      </c:pt>
                      <c:pt idx="2697">
                        <c:v>4.5747713431469617</c:v>
                      </c:pt>
                      <c:pt idx="2698">
                        <c:v>4.5747713431469617</c:v>
                      </c:pt>
                      <c:pt idx="2699">
                        <c:v>4.5747713431469617</c:v>
                      </c:pt>
                      <c:pt idx="2700">
                        <c:v>4.5747713431469617</c:v>
                      </c:pt>
                      <c:pt idx="2701">
                        <c:v>4.5747713431469617</c:v>
                      </c:pt>
                      <c:pt idx="2702">
                        <c:v>4.5747713431469617</c:v>
                      </c:pt>
                      <c:pt idx="2703">
                        <c:v>4.5747713431469617</c:v>
                      </c:pt>
                      <c:pt idx="2704">
                        <c:v>4.5747713431469617</c:v>
                      </c:pt>
                      <c:pt idx="2705">
                        <c:v>4.5747713431469617</c:v>
                      </c:pt>
                      <c:pt idx="2706">
                        <c:v>4.5747713431469617</c:v>
                      </c:pt>
                      <c:pt idx="2707">
                        <c:v>4.5747713431469617</c:v>
                      </c:pt>
                      <c:pt idx="2708">
                        <c:v>4.5747713431469617</c:v>
                      </c:pt>
                      <c:pt idx="2709">
                        <c:v>4.5747713431469617</c:v>
                      </c:pt>
                      <c:pt idx="2710">
                        <c:v>4.5747713431469617</c:v>
                      </c:pt>
                      <c:pt idx="2711">
                        <c:v>4.5747713431469617</c:v>
                      </c:pt>
                      <c:pt idx="2712">
                        <c:v>4.5747713431469617</c:v>
                      </c:pt>
                      <c:pt idx="2713">
                        <c:v>4.5747713431469617</c:v>
                      </c:pt>
                      <c:pt idx="2714">
                        <c:v>4.5747713431469617</c:v>
                      </c:pt>
                      <c:pt idx="2715">
                        <c:v>4.5747713431469617</c:v>
                      </c:pt>
                      <c:pt idx="2716">
                        <c:v>4.5747713431469617</c:v>
                      </c:pt>
                      <c:pt idx="2717">
                        <c:v>4.5747713431469617</c:v>
                      </c:pt>
                      <c:pt idx="2718">
                        <c:v>4.5747713431469617</c:v>
                      </c:pt>
                      <c:pt idx="2719">
                        <c:v>4.5747713431469617</c:v>
                      </c:pt>
                      <c:pt idx="2720">
                        <c:v>4.5747713431469617</c:v>
                      </c:pt>
                      <c:pt idx="2721">
                        <c:v>4.5747713431469617</c:v>
                      </c:pt>
                      <c:pt idx="2722">
                        <c:v>4.5747713431469617</c:v>
                      </c:pt>
                      <c:pt idx="2723">
                        <c:v>4.5747713431469617</c:v>
                      </c:pt>
                      <c:pt idx="2724">
                        <c:v>4.5747713431469617</c:v>
                      </c:pt>
                      <c:pt idx="2725">
                        <c:v>4.5747713431469617</c:v>
                      </c:pt>
                      <c:pt idx="2726">
                        <c:v>4.5747713431469617</c:v>
                      </c:pt>
                      <c:pt idx="2727">
                        <c:v>4.5747713431469617</c:v>
                      </c:pt>
                      <c:pt idx="2728">
                        <c:v>4.5747713431469617</c:v>
                      </c:pt>
                      <c:pt idx="2729">
                        <c:v>4.5747713431469617</c:v>
                      </c:pt>
                      <c:pt idx="2730">
                        <c:v>4.5747713431469617</c:v>
                      </c:pt>
                      <c:pt idx="2731">
                        <c:v>4.5747713431469617</c:v>
                      </c:pt>
                      <c:pt idx="2732">
                        <c:v>4.5747713431469617</c:v>
                      </c:pt>
                      <c:pt idx="2733">
                        <c:v>4.5747713431469617</c:v>
                      </c:pt>
                      <c:pt idx="2734">
                        <c:v>4.5747713431469617</c:v>
                      </c:pt>
                      <c:pt idx="2735">
                        <c:v>4.5747713431469617</c:v>
                      </c:pt>
                      <c:pt idx="2736">
                        <c:v>4.5747713431469617</c:v>
                      </c:pt>
                      <c:pt idx="2737">
                        <c:v>4.5747713431469617</c:v>
                      </c:pt>
                      <c:pt idx="2738">
                        <c:v>4.5747713431469617</c:v>
                      </c:pt>
                      <c:pt idx="2739">
                        <c:v>4.5747713431469617</c:v>
                      </c:pt>
                      <c:pt idx="2740">
                        <c:v>4.5747713431469617</c:v>
                      </c:pt>
                      <c:pt idx="2741">
                        <c:v>4.5747713431469617</c:v>
                      </c:pt>
                      <c:pt idx="2742">
                        <c:v>4.5747713431469617</c:v>
                      </c:pt>
                      <c:pt idx="2743">
                        <c:v>4.5747713431469617</c:v>
                      </c:pt>
                      <c:pt idx="2744">
                        <c:v>4.5747713431469617</c:v>
                      </c:pt>
                      <c:pt idx="2745">
                        <c:v>4.5747713431469617</c:v>
                      </c:pt>
                      <c:pt idx="2746">
                        <c:v>4.5747713431469617</c:v>
                      </c:pt>
                      <c:pt idx="2747">
                        <c:v>4.5747713431469617</c:v>
                      </c:pt>
                      <c:pt idx="2748">
                        <c:v>4.5747713431469617</c:v>
                      </c:pt>
                      <c:pt idx="2749">
                        <c:v>4.5747713431469617</c:v>
                      </c:pt>
                      <c:pt idx="2750">
                        <c:v>4.5747713431469617</c:v>
                      </c:pt>
                      <c:pt idx="2751">
                        <c:v>4.5747713431469617</c:v>
                      </c:pt>
                      <c:pt idx="2752">
                        <c:v>4.5747713431469617</c:v>
                      </c:pt>
                      <c:pt idx="2753">
                        <c:v>4.5747713431469617</c:v>
                      </c:pt>
                      <c:pt idx="2754">
                        <c:v>4.5747713431469617</c:v>
                      </c:pt>
                      <c:pt idx="2755">
                        <c:v>4.5747713431469617</c:v>
                      </c:pt>
                      <c:pt idx="2756">
                        <c:v>4.5747713431469617</c:v>
                      </c:pt>
                      <c:pt idx="2757">
                        <c:v>4.5747713431469617</c:v>
                      </c:pt>
                      <c:pt idx="2758">
                        <c:v>4.5747713431469617</c:v>
                      </c:pt>
                      <c:pt idx="2759">
                        <c:v>4.5747713431469617</c:v>
                      </c:pt>
                      <c:pt idx="2760">
                        <c:v>4.5747713431469617</c:v>
                      </c:pt>
                      <c:pt idx="2761">
                        <c:v>4.5747713431469617</c:v>
                      </c:pt>
                      <c:pt idx="2762">
                        <c:v>4.5747713431469617</c:v>
                      </c:pt>
                      <c:pt idx="2763">
                        <c:v>4.5747713431469617</c:v>
                      </c:pt>
                      <c:pt idx="2764">
                        <c:v>4.5747713431469617</c:v>
                      </c:pt>
                      <c:pt idx="2765">
                        <c:v>4.5747713431469617</c:v>
                      </c:pt>
                      <c:pt idx="2766">
                        <c:v>4.5747713431469617</c:v>
                      </c:pt>
                      <c:pt idx="2767">
                        <c:v>4.5747713431469617</c:v>
                      </c:pt>
                      <c:pt idx="2768">
                        <c:v>4.5747713431469617</c:v>
                      </c:pt>
                      <c:pt idx="2769">
                        <c:v>4.5747713431469617</c:v>
                      </c:pt>
                      <c:pt idx="2770">
                        <c:v>4.5747713431469617</c:v>
                      </c:pt>
                      <c:pt idx="2771">
                        <c:v>4.5747713431469617</c:v>
                      </c:pt>
                      <c:pt idx="2772">
                        <c:v>4.5747713431469617</c:v>
                      </c:pt>
                      <c:pt idx="2773">
                        <c:v>4.5747713431469617</c:v>
                      </c:pt>
                      <c:pt idx="2774">
                        <c:v>4.5747713431469617</c:v>
                      </c:pt>
                      <c:pt idx="2775">
                        <c:v>4.5747713431469617</c:v>
                      </c:pt>
                      <c:pt idx="2776">
                        <c:v>4.5747713431469617</c:v>
                      </c:pt>
                      <c:pt idx="2777">
                        <c:v>4.5747713431469617</c:v>
                      </c:pt>
                      <c:pt idx="2778">
                        <c:v>4.5747713431469617</c:v>
                      </c:pt>
                      <c:pt idx="2779">
                        <c:v>4.5747713431469617</c:v>
                      </c:pt>
                      <c:pt idx="2780">
                        <c:v>4.5747713431469617</c:v>
                      </c:pt>
                      <c:pt idx="2781">
                        <c:v>4.5747713431469617</c:v>
                      </c:pt>
                      <c:pt idx="2782">
                        <c:v>4.5747713431469617</c:v>
                      </c:pt>
                      <c:pt idx="2783">
                        <c:v>4.5747713431469617</c:v>
                      </c:pt>
                      <c:pt idx="2784">
                        <c:v>4.5747713431469617</c:v>
                      </c:pt>
                      <c:pt idx="2785">
                        <c:v>4.5747713431469617</c:v>
                      </c:pt>
                      <c:pt idx="2786">
                        <c:v>4.5747713431469617</c:v>
                      </c:pt>
                      <c:pt idx="2787">
                        <c:v>4.5747713431469617</c:v>
                      </c:pt>
                      <c:pt idx="2788">
                        <c:v>4.5747713431469617</c:v>
                      </c:pt>
                      <c:pt idx="2789">
                        <c:v>4.5747713431469617</c:v>
                      </c:pt>
                      <c:pt idx="2790">
                        <c:v>4.5747713431469617</c:v>
                      </c:pt>
                      <c:pt idx="2791">
                        <c:v>4.5747713431469617</c:v>
                      </c:pt>
                      <c:pt idx="2792">
                        <c:v>4.5747713431469617</c:v>
                      </c:pt>
                      <c:pt idx="2793">
                        <c:v>4.5747713431469617</c:v>
                      </c:pt>
                      <c:pt idx="2794">
                        <c:v>4.5747713431469617</c:v>
                      </c:pt>
                      <c:pt idx="2795">
                        <c:v>4.5747713431469617</c:v>
                      </c:pt>
                      <c:pt idx="2796">
                        <c:v>4.5747713431469617</c:v>
                      </c:pt>
                      <c:pt idx="2797">
                        <c:v>4.5747713431469617</c:v>
                      </c:pt>
                      <c:pt idx="2798">
                        <c:v>4.5747713431469617</c:v>
                      </c:pt>
                      <c:pt idx="2799">
                        <c:v>4.5747713431469617</c:v>
                      </c:pt>
                      <c:pt idx="2800">
                        <c:v>4.5747713431469617</c:v>
                      </c:pt>
                      <c:pt idx="2801">
                        <c:v>4.5747713431469617</c:v>
                      </c:pt>
                      <c:pt idx="2802">
                        <c:v>4.5747713431469617</c:v>
                      </c:pt>
                      <c:pt idx="2803">
                        <c:v>4.5747713431469617</c:v>
                      </c:pt>
                      <c:pt idx="2804">
                        <c:v>4.5747713431469617</c:v>
                      </c:pt>
                      <c:pt idx="2805">
                        <c:v>4.5747713431469617</c:v>
                      </c:pt>
                      <c:pt idx="2806">
                        <c:v>4.5747713431469617</c:v>
                      </c:pt>
                      <c:pt idx="2807">
                        <c:v>4.5747713431469617</c:v>
                      </c:pt>
                      <c:pt idx="2808">
                        <c:v>4.5747713431469617</c:v>
                      </c:pt>
                      <c:pt idx="2809">
                        <c:v>4.5747713431469617</c:v>
                      </c:pt>
                      <c:pt idx="2810">
                        <c:v>4.5747713431469617</c:v>
                      </c:pt>
                      <c:pt idx="2811">
                        <c:v>4.5747713431469617</c:v>
                      </c:pt>
                      <c:pt idx="2812">
                        <c:v>4.5747713431469617</c:v>
                      </c:pt>
                      <c:pt idx="2813">
                        <c:v>4.5747713431469617</c:v>
                      </c:pt>
                      <c:pt idx="2814">
                        <c:v>4.5747713431469617</c:v>
                      </c:pt>
                      <c:pt idx="2815">
                        <c:v>4.5747713431469617</c:v>
                      </c:pt>
                      <c:pt idx="2816">
                        <c:v>4.5747713431469617</c:v>
                      </c:pt>
                      <c:pt idx="2817">
                        <c:v>4.5747713431469617</c:v>
                      </c:pt>
                      <c:pt idx="2818">
                        <c:v>4.5747713431469617</c:v>
                      </c:pt>
                      <c:pt idx="2819">
                        <c:v>4.5747713431469617</c:v>
                      </c:pt>
                      <c:pt idx="2820">
                        <c:v>4.5747713431469617</c:v>
                      </c:pt>
                      <c:pt idx="2821">
                        <c:v>4.5747713431469617</c:v>
                      </c:pt>
                      <c:pt idx="2822">
                        <c:v>4.5747713431469617</c:v>
                      </c:pt>
                      <c:pt idx="2823">
                        <c:v>4.5747713431469617</c:v>
                      </c:pt>
                      <c:pt idx="2824">
                        <c:v>4.5747713431469617</c:v>
                      </c:pt>
                      <c:pt idx="2825">
                        <c:v>4.5747713431469617</c:v>
                      </c:pt>
                      <c:pt idx="2826">
                        <c:v>4.5747713431469617</c:v>
                      </c:pt>
                      <c:pt idx="2827">
                        <c:v>4.5747713431469617</c:v>
                      </c:pt>
                      <c:pt idx="2828">
                        <c:v>4.5747713431469617</c:v>
                      </c:pt>
                      <c:pt idx="2829">
                        <c:v>4.5747713431469617</c:v>
                      </c:pt>
                      <c:pt idx="2830">
                        <c:v>4.5747713431469617</c:v>
                      </c:pt>
                      <c:pt idx="2831">
                        <c:v>4.5747713431469617</c:v>
                      </c:pt>
                      <c:pt idx="2832">
                        <c:v>4.5747713431469617</c:v>
                      </c:pt>
                      <c:pt idx="2833">
                        <c:v>4.5747713431469617</c:v>
                      </c:pt>
                      <c:pt idx="2834">
                        <c:v>4.5747713431469617</c:v>
                      </c:pt>
                      <c:pt idx="2835">
                        <c:v>4.5747713431469617</c:v>
                      </c:pt>
                      <c:pt idx="2836">
                        <c:v>4.5747713431469617</c:v>
                      </c:pt>
                      <c:pt idx="2837">
                        <c:v>4.5747713431469617</c:v>
                      </c:pt>
                      <c:pt idx="2838">
                        <c:v>4.5747713431469617</c:v>
                      </c:pt>
                      <c:pt idx="2839">
                        <c:v>4.5747713431469617</c:v>
                      </c:pt>
                      <c:pt idx="2840">
                        <c:v>4.5747713431469617</c:v>
                      </c:pt>
                      <c:pt idx="2841">
                        <c:v>4.5747713431469617</c:v>
                      </c:pt>
                      <c:pt idx="2842">
                        <c:v>4.5747713431469617</c:v>
                      </c:pt>
                      <c:pt idx="2843">
                        <c:v>4.5747713431469617</c:v>
                      </c:pt>
                      <c:pt idx="2844">
                        <c:v>4.5747713431469617</c:v>
                      </c:pt>
                      <c:pt idx="2845">
                        <c:v>4.5747713431469617</c:v>
                      </c:pt>
                      <c:pt idx="2846">
                        <c:v>4.5747713431469617</c:v>
                      </c:pt>
                      <c:pt idx="2847">
                        <c:v>4.5747713431469617</c:v>
                      </c:pt>
                      <c:pt idx="2848">
                        <c:v>4.5747713431469617</c:v>
                      </c:pt>
                      <c:pt idx="2849">
                        <c:v>4.5747713431469617</c:v>
                      </c:pt>
                      <c:pt idx="2850">
                        <c:v>4.5747713431469617</c:v>
                      </c:pt>
                      <c:pt idx="2851">
                        <c:v>4.5747713431469617</c:v>
                      </c:pt>
                      <c:pt idx="2852">
                        <c:v>4.5747713431469617</c:v>
                      </c:pt>
                      <c:pt idx="2853">
                        <c:v>4.5747713431469617</c:v>
                      </c:pt>
                      <c:pt idx="2854">
                        <c:v>4.5747713431469617</c:v>
                      </c:pt>
                      <c:pt idx="2855">
                        <c:v>4.5747713431469617</c:v>
                      </c:pt>
                      <c:pt idx="2856">
                        <c:v>4.5747713431469617</c:v>
                      </c:pt>
                      <c:pt idx="2857">
                        <c:v>4.5747713431469617</c:v>
                      </c:pt>
                      <c:pt idx="2858">
                        <c:v>4.5747713431469617</c:v>
                      </c:pt>
                      <c:pt idx="2859">
                        <c:v>4.5747713431469617</c:v>
                      </c:pt>
                      <c:pt idx="2860">
                        <c:v>4.5747713431469617</c:v>
                      </c:pt>
                      <c:pt idx="2861">
                        <c:v>4.5747713431469617</c:v>
                      </c:pt>
                      <c:pt idx="2862">
                        <c:v>4.5747713431469617</c:v>
                      </c:pt>
                      <c:pt idx="2863">
                        <c:v>4.5747713431469617</c:v>
                      </c:pt>
                      <c:pt idx="2864">
                        <c:v>4.5747713431469617</c:v>
                      </c:pt>
                      <c:pt idx="2865">
                        <c:v>4.5747713431469617</c:v>
                      </c:pt>
                      <c:pt idx="2866">
                        <c:v>4.5747713431469617</c:v>
                      </c:pt>
                      <c:pt idx="2867">
                        <c:v>4.5747713431469617</c:v>
                      </c:pt>
                      <c:pt idx="2868">
                        <c:v>4.5747713431469617</c:v>
                      </c:pt>
                      <c:pt idx="2869">
                        <c:v>4.5747713431469617</c:v>
                      </c:pt>
                      <c:pt idx="2870">
                        <c:v>4.5747713431469617</c:v>
                      </c:pt>
                      <c:pt idx="2871">
                        <c:v>4.5747713431469617</c:v>
                      </c:pt>
                      <c:pt idx="2872">
                        <c:v>4.5747713431469617</c:v>
                      </c:pt>
                      <c:pt idx="2873">
                        <c:v>4.5747713431469617</c:v>
                      </c:pt>
                      <c:pt idx="2874">
                        <c:v>4.5747713431469617</c:v>
                      </c:pt>
                      <c:pt idx="2875">
                        <c:v>4.5747713431469617</c:v>
                      </c:pt>
                      <c:pt idx="2876">
                        <c:v>4.5747713431469617</c:v>
                      </c:pt>
                      <c:pt idx="2877">
                        <c:v>4.5747713431469617</c:v>
                      </c:pt>
                      <c:pt idx="2878">
                        <c:v>4.5747713431469617</c:v>
                      </c:pt>
                      <c:pt idx="2879">
                        <c:v>4.5747713431469617</c:v>
                      </c:pt>
                      <c:pt idx="2880">
                        <c:v>4.5747713431469617</c:v>
                      </c:pt>
                      <c:pt idx="2881">
                        <c:v>4.5747713431469617</c:v>
                      </c:pt>
                      <c:pt idx="2882">
                        <c:v>4.5747713431469617</c:v>
                      </c:pt>
                      <c:pt idx="2883">
                        <c:v>4.5747713431469617</c:v>
                      </c:pt>
                      <c:pt idx="2884">
                        <c:v>4.5747713431469617</c:v>
                      </c:pt>
                      <c:pt idx="2885">
                        <c:v>4.5747713431469617</c:v>
                      </c:pt>
                      <c:pt idx="2886">
                        <c:v>4.5747713431469617</c:v>
                      </c:pt>
                      <c:pt idx="2887">
                        <c:v>4.5747713431469617</c:v>
                      </c:pt>
                      <c:pt idx="2888">
                        <c:v>4.5747713431469617</c:v>
                      </c:pt>
                      <c:pt idx="2889">
                        <c:v>4.5747713431469617</c:v>
                      </c:pt>
                      <c:pt idx="2890">
                        <c:v>4.5747713431469617</c:v>
                      </c:pt>
                      <c:pt idx="2891">
                        <c:v>4.5747713431469617</c:v>
                      </c:pt>
                      <c:pt idx="2892">
                        <c:v>4.5747713431469617</c:v>
                      </c:pt>
                      <c:pt idx="2893">
                        <c:v>4.5747713431469617</c:v>
                      </c:pt>
                      <c:pt idx="2894">
                        <c:v>4.5747713431469617</c:v>
                      </c:pt>
                      <c:pt idx="2895">
                        <c:v>4.5747713431469617</c:v>
                      </c:pt>
                      <c:pt idx="2896">
                        <c:v>4.5747713431469617</c:v>
                      </c:pt>
                      <c:pt idx="2897">
                        <c:v>4.5747713431469617</c:v>
                      </c:pt>
                      <c:pt idx="2898">
                        <c:v>4.5747713431469617</c:v>
                      </c:pt>
                      <c:pt idx="2899">
                        <c:v>4.5747713431469617</c:v>
                      </c:pt>
                      <c:pt idx="2900">
                        <c:v>4.5747713431469617</c:v>
                      </c:pt>
                      <c:pt idx="2901">
                        <c:v>4.5747713431469617</c:v>
                      </c:pt>
                      <c:pt idx="2902">
                        <c:v>4.5747713431469617</c:v>
                      </c:pt>
                      <c:pt idx="2903">
                        <c:v>4.5747713431469617</c:v>
                      </c:pt>
                      <c:pt idx="2904">
                        <c:v>4.5747713431469617</c:v>
                      </c:pt>
                      <c:pt idx="2905">
                        <c:v>4.5747713431469617</c:v>
                      </c:pt>
                      <c:pt idx="2906">
                        <c:v>4.5747713431469617</c:v>
                      </c:pt>
                      <c:pt idx="2907">
                        <c:v>4.5747713431469617</c:v>
                      </c:pt>
                      <c:pt idx="2908">
                        <c:v>4.5747713431469617</c:v>
                      </c:pt>
                      <c:pt idx="2909">
                        <c:v>4.5747713431469617</c:v>
                      </c:pt>
                      <c:pt idx="2910">
                        <c:v>4.5747713431469617</c:v>
                      </c:pt>
                      <c:pt idx="2911">
                        <c:v>4.5747713431469617</c:v>
                      </c:pt>
                      <c:pt idx="2912">
                        <c:v>4.5747713431469617</c:v>
                      </c:pt>
                      <c:pt idx="2913">
                        <c:v>4.5747713431469617</c:v>
                      </c:pt>
                      <c:pt idx="2914">
                        <c:v>4.5747713431469617</c:v>
                      </c:pt>
                      <c:pt idx="2915">
                        <c:v>4.5747713431469617</c:v>
                      </c:pt>
                      <c:pt idx="2916">
                        <c:v>4.5747713431469617</c:v>
                      </c:pt>
                      <c:pt idx="2917">
                        <c:v>4.5747713431469617</c:v>
                      </c:pt>
                      <c:pt idx="2918">
                        <c:v>4.5747713431469617</c:v>
                      </c:pt>
                      <c:pt idx="2919">
                        <c:v>4.5747713431469617</c:v>
                      </c:pt>
                      <c:pt idx="2920">
                        <c:v>4.5747713431469617</c:v>
                      </c:pt>
                      <c:pt idx="2921">
                        <c:v>4.5747713431469617</c:v>
                      </c:pt>
                      <c:pt idx="2922">
                        <c:v>4.5747713431469617</c:v>
                      </c:pt>
                      <c:pt idx="2923">
                        <c:v>4.5747713431469617</c:v>
                      </c:pt>
                      <c:pt idx="2924">
                        <c:v>4.5747713431469617</c:v>
                      </c:pt>
                      <c:pt idx="2925">
                        <c:v>4.5747713431469617</c:v>
                      </c:pt>
                      <c:pt idx="2926">
                        <c:v>4.5747713431469617</c:v>
                      </c:pt>
                      <c:pt idx="2927">
                        <c:v>4.5747713431469617</c:v>
                      </c:pt>
                      <c:pt idx="2928">
                        <c:v>4.5747713431469617</c:v>
                      </c:pt>
                      <c:pt idx="2929">
                        <c:v>4.5747713431469617</c:v>
                      </c:pt>
                      <c:pt idx="2930">
                        <c:v>4.5747713431469617</c:v>
                      </c:pt>
                      <c:pt idx="2931">
                        <c:v>4.5747713431469617</c:v>
                      </c:pt>
                      <c:pt idx="2932">
                        <c:v>4.5747713431469617</c:v>
                      </c:pt>
                      <c:pt idx="2933">
                        <c:v>4.5747713431469617</c:v>
                      </c:pt>
                      <c:pt idx="2934">
                        <c:v>4.5747713431469617</c:v>
                      </c:pt>
                      <c:pt idx="2935">
                        <c:v>4.5747713431469617</c:v>
                      </c:pt>
                      <c:pt idx="2936">
                        <c:v>4.5747713431469617</c:v>
                      </c:pt>
                      <c:pt idx="2937">
                        <c:v>4.5747713431469617</c:v>
                      </c:pt>
                      <c:pt idx="2938">
                        <c:v>4.5747713431469617</c:v>
                      </c:pt>
                      <c:pt idx="2939">
                        <c:v>4.5747713431469617</c:v>
                      </c:pt>
                      <c:pt idx="2940">
                        <c:v>4.5747713431469617</c:v>
                      </c:pt>
                      <c:pt idx="2941">
                        <c:v>4.5747713431469617</c:v>
                      </c:pt>
                      <c:pt idx="2942">
                        <c:v>4.5747713431469617</c:v>
                      </c:pt>
                      <c:pt idx="2943">
                        <c:v>4.5747713431469617</c:v>
                      </c:pt>
                      <c:pt idx="2944">
                        <c:v>4.5747713431469617</c:v>
                      </c:pt>
                      <c:pt idx="2945">
                        <c:v>4.5747713431469617</c:v>
                      </c:pt>
                      <c:pt idx="2946">
                        <c:v>4.5747713431469617</c:v>
                      </c:pt>
                      <c:pt idx="2947">
                        <c:v>4.5747713431469617</c:v>
                      </c:pt>
                      <c:pt idx="2948">
                        <c:v>4.5747713431469617</c:v>
                      </c:pt>
                      <c:pt idx="2949">
                        <c:v>4.5747713431469617</c:v>
                      </c:pt>
                      <c:pt idx="2950">
                        <c:v>4.5747713431469617</c:v>
                      </c:pt>
                      <c:pt idx="2951">
                        <c:v>4.5747713431469617</c:v>
                      </c:pt>
                      <c:pt idx="2952">
                        <c:v>4.5747713431469617</c:v>
                      </c:pt>
                      <c:pt idx="2953">
                        <c:v>4.5747713431469617</c:v>
                      </c:pt>
                      <c:pt idx="2954">
                        <c:v>4.5747713431469617</c:v>
                      </c:pt>
                      <c:pt idx="2955">
                        <c:v>4.5747713431469617</c:v>
                      </c:pt>
                      <c:pt idx="2956">
                        <c:v>4.5747713431469617</c:v>
                      </c:pt>
                      <c:pt idx="2957">
                        <c:v>4.5747713431469617</c:v>
                      </c:pt>
                      <c:pt idx="2958">
                        <c:v>4.5747713431469617</c:v>
                      </c:pt>
                      <c:pt idx="2959">
                        <c:v>4.5747713431469617</c:v>
                      </c:pt>
                      <c:pt idx="2960">
                        <c:v>4.5747713431469617</c:v>
                      </c:pt>
                      <c:pt idx="2961">
                        <c:v>4.5747713431469617</c:v>
                      </c:pt>
                      <c:pt idx="2962">
                        <c:v>4.5747713431469617</c:v>
                      </c:pt>
                      <c:pt idx="2963">
                        <c:v>4.5747713431469617</c:v>
                      </c:pt>
                      <c:pt idx="2964">
                        <c:v>4.5747713431469617</c:v>
                      </c:pt>
                      <c:pt idx="2965">
                        <c:v>4.5747713431469617</c:v>
                      </c:pt>
                      <c:pt idx="2966">
                        <c:v>4.5747713431469617</c:v>
                      </c:pt>
                      <c:pt idx="2967">
                        <c:v>4.5747713431469617</c:v>
                      </c:pt>
                      <c:pt idx="2968">
                        <c:v>4.5747713431469617</c:v>
                      </c:pt>
                      <c:pt idx="2969">
                        <c:v>4.5747713431469617</c:v>
                      </c:pt>
                      <c:pt idx="2970">
                        <c:v>4.5747713431469617</c:v>
                      </c:pt>
                      <c:pt idx="2971">
                        <c:v>4.5747713431469617</c:v>
                      </c:pt>
                      <c:pt idx="2972">
                        <c:v>4.5747713431469617</c:v>
                      </c:pt>
                      <c:pt idx="2973">
                        <c:v>4.5747713431469617</c:v>
                      </c:pt>
                      <c:pt idx="2974">
                        <c:v>4.5747713431469617</c:v>
                      </c:pt>
                      <c:pt idx="2975">
                        <c:v>4.5747713431469617</c:v>
                      </c:pt>
                      <c:pt idx="2976">
                        <c:v>4.5747713431469617</c:v>
                      </c:pt>
                      <c:pt idx="2977">
                        <c:v>4.5747713431469617</c:v>
                      </c:pt>
                      <c:pt idx="2978">
                        <c:v>4.5747713431469617</c:v>
                      </c:pt>
                      <c:pt idx="2979">
                        <c:v>4.5747713431469617</c:v>
                      </c:pt>
                      <c:pt idx="2980">
                        <c:v>4.5747713431469617</c:v>
                      </c:pt>
                      <c:pt idx="2981">
                        <c:v>4.5747713431469617</c:v>
                      </c:pt>
                      <c:pt idx="2982">
                        <c:v>4.5747713431469617</c:v>
                      </c:pt>
                      <c:pt idx="2983">
                        <c:v>4.5747713431469617</c:v>
                      </c:pt>
                      <c:pt idx="2984">
                        <c:v>4.5747713431469617</c:v>
                      </c:pt>
                      <c:pt idx="2985">
                        <c:v>4.5747713431469617</c:v>
                      </c:pt>
                      <c:pt idx="2986">
                        <c:v>4.5747713431469617</c:v>
                      </c:pt>
                      <c:pt idx="2987">
                        <c:v>4.5747713431469617</c:v>
                      </c:pt>
                      <c:pt idx="2988">
                        <c:v>4.5747713431469617</c:v>
                      </c:pt>
                      <c:pt idx="2989">
                        <c:v>4.5747713431469617</c:v>
                      </c:pt>
                      <c:pt idx="2990">
                        <c:v>4.5747713431469617</c:v>
                      </c:pt>
                      <c:pt idx="2991">
                        <c:v>4.5747713431469617</c:v>
                      </c:pt>
                      <c:pt idx="2992">
                        <c:v>4.5747713431469617</c:v>
                      </c:pt>
                      <c:pt idx="2993">
                        <c:v>4.5747713431469617</c:v>
                      </c:pt>
                      <c:pt idx="2994">
                        <c:v>4.5747713431469617</c:v>
                      </c:pt>
                      <c:pt idx="2995">
                        <c:v>4.5747713431469617</c:v>
                      </c:pt>
                      <c:pt idx="2996">
                        <c:v>4.5747713431469617</c:v>
                      </c:pt>
                      <c:pt idx="2997">
                        <c:v>4.5747713431469617</c:v>
                      </c:pt>
                      <c:pt idx="2998">
                        <c:v>4.5747713431469617</c:v>
                      </c:pt>
                      <c:pt idx="2999">
                        <c:v>4.5747713431469617</c:v>
                      </c:pt>
                      <c:pt idx="3000">
                        <c:v>4.5747713431469617</c:v>
                      </c:pt>
                      <c:pt idx="3001">
                        <c:v>4.5747713431469617</c:v>
                      </c:pt>
                      <c:pt idx="3002">
                        <c:v>4.5747713431469617</c:v>
                      </c:pt>
                      <c:pt idx="3003">
                        <c:v>4.5747713431469617</c:v>
                      </c:pt>
                      <c:pt idx="3004">
                        <c:v>4.5747713431469617</c:v>
                      </c:pt>
                      <c:pt idx="3005">
                        <c:v>4.5747713431469617</c:v>
                      </c:pt>
                      <c:pt idx="3006">
                        <c:v>4.5747713431469617</c:v>
                      </c:pt>
                      <c:pt idx="3007">
                        <c:v>4.5747713431469617</c:v>
                      </c:pt>
                      <c:pt idx="3008">
                        <c:v>4.5747713431469617</c:v>
                      </c:pt>
                      <c:pt idx="3009">
                        <c:v>4.5747713431469617</c:v>
                      </c:pt>
                      <c:pt idx="3010">
                        <c:v>4.5747713431469617</c:v>
                      </c:pt>
                      <c:pt idx="3011">
                        <c:v>4.5747713431469617</c:v>
                      </c:pt>
                      <c:pt idx="3012">
                        <c:v>4.5747713431469617</c:v>
                      </c:pt>
                      <c:pt idx="3013">
                        <c:v>4.5747713431469617</c:v>
                      </c:pt>
                      <c:pt idx="3014">
                        <c:v>4.5747713431469617</c:v>
                      </c:pt>
                      <c:pt idx="3015">
                        <c:v>4.5747713431469617</c:v>
                      </c:pt>
                      <c:pt idx="3016">
                        <c:v>4.5747713431469617</c:v>
                      </c:pt>
                      <c:pt idx="3017">
                        <c:v>4.5747713431469617</c:v>
                      </c:pt>
                      <c:pt idx="3018">
                        <c:v>4.5747713431469617</c:v>
                      </c:pt>
                      <c:pt idx="3019">
                        <c:v>4.5747713431469617</c:v>
                      </c:pt>
                      <c:pt idx="3020">
                        <c:v>4.5747713431469617</c:v>
                      </c:pt>
                      <c:pt idx="3021">
                        <c:v>4.5747713431469617</c:v>
                      </c:pt>
                      <c:pt idx="3022">
                        <c:v>4.5747713431469617</c:v>
                      </c:pt>
                      <c:pt idx="3023">
                        <c:v>4.5747713431469617</c:v>
                      </c:pt>
                      <c:pt idx="3024">
                        <c:v>4.5747713431469617</c:v>
                      </c:pt>
                      <c:pt idx="3025">
                        <c:v>4.5747713431469617</c:v>
                      </c:pt>
                      <c:pt idx="3026">
                        <c:v>4.5747713431469617</c:v>
                      </c:pt>
                      <c:pt idx="3027">
                        <c:v>4.5747713431469617</c:v>
                      </c:pt>
                      <c:pt idx="3028">
                        <c:v>4.5747713431469617</c:v>
                      </c:pt>
                      <c:pt idx="3029">
                        <c:v>4.5747713431469617</c:v>
                      </c:pt>
                      <c:pt idx="3030">
                        <c:v>4.5747713431469617</c:v>
                      </c:pt>
                      <c:pt idx="3031">
                        <c:v>4.5747713431469617</c:v>
                      </c:pt>
                      <c:pt idx="3032">
                        <c:v>4.5747713431469617</c:v>
                      </c:pt>
                      <c:pt idx="3033">
                        <c:v>4.5747713431469617</c:v>
                      </c:pt>
                      <c:pt idx="3034">
                        <c:v>4.5747713431469617</c:v>
                      </c:pt>
                      <c:pt idx="3035">
                        <c:v>4.5747713431469617</c:v>
                      </c:pt>
                      <c:pt idx="3036">
                        <c:v>4.5747713431469617</c:v>
                      </c:pt>
                      <c:pt idx="3037">
                        <c:v>4.5747713431469617</c:v>
                      </c:pt>
                      <c:pt idx="3038">
                        <c:v>4.5747713431469617</c:v>
                      </c:pt>
                      <c:pt idx="3039">
                        <c:v>4.5747713431469617</c:v>
                      </c:pt>
                      <c:pt idx="3040">
                        <c:v>4.5747713431469617</c:v>
                      </c:pt>
                      <c:pt idx="3041">
                        <c:v>4.5747713431469617</c:v>
                      </c:pt>
                      <c:pt idx="3042">
                        <c:v>4.5747713431469617</c:v>
                      </c:pt>
                      <c:pt idx="3043">
                        <c:v>4.5747713431469617</c:v>
                      </c:pt>
                      <c:pt idx="3044">
                        <c:v>4.5747713431469617</c:v>
                      </c:pt>
                      <c:pt idx="3045">
                        <c:v>4.5747713431469617</c:v>
                      </c:pt>
                      <c:pt idx="3046">
                        <c:v>4.5747713431469617</c:v>
                      </c:pt>
                      <c:pt idx="3047">
                        <c:v>4.5747713431469617</c:v>
                      </c:pt>
                      <c:pt idx="3048">
                        <c:v>4.5747713431469617</c:v>
                      </c:pt>
                      <c:pt idx="3049">
                        <c:v>4.5747713431469617</c:v>
                      </c:pt>
                      <c:pt idx="3050">
                        <c:v>4.5747713431469617</c:v>
                      </c:pt>
                      <c:pt idx="3051">
                        <c:v>4.5747713431469617</c:v>
                      </c:pt>
                      <c:pt idx="3052">
                        <c:v>4.5747713431469617</c:v>
                      </c:pt>
                      <c:pt idx="3053">
                        <c:v>4.5747713431469617</c:v>
                      </c:pt>
                      <c:pt idx="3054">
                        <c:v>4.5747713431469617</c:v>
                      </c:pt>
                      <c:pt idx="3055">
                        <c:v>4.5747713431469617</c:v>
                      </c:pt>
                      <c:pt idx="3056">
                        <c:v>4.5747713431469617</c:v>
                      </c:pt>
                      <c:pt idx="3057">
                        <c:v>4.5747713431469617</c:v>
                      </c:pt>
                      <c:pt idx="3058">
                        <c:v>4.5747713431469617</c:v>
                      </c:pt>
                      <c:pt idx="3059">
                        <c:v>4.5747713431469617</c:v>
                      </c:pt>
                      <c:pt idx="3060">
                        <c:v>4.5747713431469617</c:v>
                      </c:pt>
                      <c:pt idx="3061">
                        <c:v>4.5747713431469617</c:v>
                      </c:pt>
                      <c:pt idx="3062">
                        <c:v>4.5747713431469617</c:v>
                      </c:pt>
                      <c:pt idx="3063">
                        <c:v>4.5747713431469617</c:v>
                      </c:pt>
                      <c:pt idx="3064">
                        <c:v>4.5747713431469617</c:v>
                      </c:pt>
                      <c:pt idx="3065">
                        <c:v>4.5747713431469617</c:v>
                      </c:pt>
                      <c:pt idx="3066">
                        <c:v>4.5747713431469617</c:v>
                      </c:pt>
                      <c:pt idx="3067">
                        <c:v>4.5747713431469617</c:v>
                      </c:pt>
                      <c:pt idx="3068">
                        <c:v>4.5747713431469617</c:v>
                      </c:pt>
                      <c:pt idx="3069">
                        <c:v>4.5747713431469617</c:v>
                      </c:pt>
                      <c:pt idx="3070">
                        <c:v>4.5747713431469617</c:v>
                      </c:pt>
                      <c:pt idx="3071">
                        <c:v>4.5747713431469617</c:v>
                      </c:pt>
                      <c:pt idx="3072">
                        <c:v>4.5747713431469617</c:v>
                      </c:pt>
                      <c:pt idx="3073">
                        <c:v>4.5747713431469617</c:v>
                      </c:pt>
                      <c:pt idx="3074">
                        <c:v>4.5747713431469617</c:v>
                      </c:pt>
                      <c:pt idx="3075">
                        <c:v>4.5747713431469617</c:v>
                      </c:pt>
                      <c:pt idx="3076">
                        <c:v>4.5747713431469617</c:v>
                      </c:pt>
                      <c:pt idx="3077">
                        <c:v>4.5747713431469617</c:v>
                      </c:pt>
                      <c:pt idx="3078">
                        <c:v>4.5747713431469617</c:v>
                      </c:pt>
                      <c:pt idx="3079">
                        <c:v>4.5747713431469617</c:v>
                      </c:pt>
                      <c:pt idx="3080">
                        <c:v>4.5747713431469617</c:v>
                      </c:pt>
                      <c:pt idx="3081">
                        <c:v>4.5747713431469617</c:v>
                      </c:pt>
                      <c:pt idx="3082">
                        <c:v>4.5747713431469617</c:v>
                      </c:pt>
                      <c:pt idx="3083">
                        <c:v>4.5747713431469617</c:v>
                      </c:pt>
                      <c:pt idx="3084">
                        <c:v>4.5747713431469617</c:v>
                      </c:pt>
                      <c:pt idx="3085">
                        <c:v>4.5747713431469617</c:v>
                      </c:pt>
                      <c:pt idx="3086">
                        <c:v>4.5747713431469617</c:v>
                      </c:pt>
                      <c:pt idx="3087">
                        <c:v>4.5747713431469617</c:v>
                      </c:pt>
                      <c:pt idx="3088">
                        <c:v>4.5747713431469617</c:v>
                      </c:pt>
                      <c:pt idx="3089">
                        <c:v>4.5747713431469617</c:v>
                      </c:pt>
                      <c:pt idx="3090">
                        <c:v>4.5747713431469617</c:v>
                      </c:pt>
                      <c:pt idx="3091">
                        <c:v>4.5747713431469617</c:v>
                      </c:pt>
                      <c:pt idx="3092">
                        <c:v>4.5747713431469617</c:v>
                      </c:pt>
                      <c:pt idx="3093">
                        <c:v>4.5747713431469617</c:v>
                      </c:pt>
                      <c:pt idx="3094">
                        <c:v>4.5747713431469617</c:v>
                      </c:pt>
                      <c:pt idx="3095">
                        <c:v>4.5747713431469617</c:v>
                      </c:pt>
                      <c:pt idx="3096">
                        <c:v>4.5747713431469617</c:v>
                      </c:pt>
                      <c:pt idx="3097">
                        <c:v>4.5747713431469617</c:v>
                      </c:pt>
                      <c:pt idx="3098">
                        <c:v>4.5747713431469617</c:v>
                      </c:pt>
                      <c:pt idx="3099">
                        <c:v>4.5747713431469617</c:v>
                      </c:pt>
                      <c:pt idx="3100">
                        <c:v>4.5747713431469617</c:v>
                      </c:pt>
                      <c:pt idx="3101">
                        <c:v>4.5747713431469617</c:v>
                      </c:pt>
                      <c:pt idx="3102">
                        <c:v>4.5747713431469617</c:v>
                      </c:pt>
                      <c:pt idx="3103">
                        <c:v>4.5747713431469617</c:v>
                      </c:pt>
                      <c:pt idx="3104">
                        <c:v>4.5747713431469617</c:v>
                      </c:pt>
                      <c:pt idx="3105">
                        <c:v>4.5747713431469617</c:v>
                      </c:pt>
                      <c:pt idx="3106">
                        <c:v>4.5747713431469617</c:v>
                      </c:pt>
                      <c:pt idx="3107">
                        <c:v>4.5747713431469617</c:v>
                      </c:pt>
                      <c:pt idx="3108">
                        <c:v>4.5747713431469617</c:v>
                      </c:pt>
                      <c:pt idx="3109">
                        <c:v>4.5747713431469617</c:v>
                      </c:pt>
                      <c:pt idx="3110">
                        <c:v>4.5747713431469617</c:v>
                      </c:pt>
                      <c:pt idx="3111">
                        <c:v>4.5747713431469617</c:v>
                      </c:pt>
                      <c:pt idx="3112">
                        <c:v>4.5747713431469617</c:v>
                      </c:pt>
                      <c:pt idx="3113">
                        <c:v>4.5747713431469617</c:v>
                      </c:pt>
                      <c:pt idx="3114">
                        <c:v>4.5747713431469617</c:v>
                      </c:pt>
                      <c:pt idx="3115">
                        <c:v>4.5747713431469617</c:v>
                      </c:pt>
                      <c:pt idx="3116">
                        <c:v>4.5747713431469617</c:v>
                      </c:pt>
                      <c:pt idx="3117">
                        <c:v>4.5747713431469617</c:v>
                      </c:pt>
                      <c:pt idx="3118">
                        <c:v>4.5747713431469617</c:v>
                      </c:pt>
                      <c:pt idx="3119">
                        <c:v>4.5747713431469617</c:v>
                      </c:pt>
                      <c:pt idx="3120">
                        <c:v>4.5747713431469617</c:v>
                      </c:pt>
                      <c:pt idx="3121">
                        <c:v>4.5747713431469617</c:v>
                      </c:pt>
                      <c:pt idx="3122">
                        <c:v>4.5747713431469617</c:v>
                      </c:pt>
                      <c:pt idx="3123">
                        <c:v>4.5747713431469617</c:v>
                      </c:pt>
                      <c:pt idx="3124">
                        <c:v>4.5747713431469617</c:v>
                      </c:pt>
                      <c:pt idx="3125">
                        <c:v>4.5747713431469617</c:v>
                      </c:pt>
                      <c:pt idx="3126">
                        <c:v>4.5747713431469617</c:v>
                      </c:pt>
                      <c:pt idx="3127">
                        <c:v>4.5747713431469617</c:v>
                      </c:pt>
                      <c:pt idx="3128">
                        <c:v>4.5747713431469617</c:v>
                      </c:pt>
                      <c:pt idx="3129">
                        <c:v>4.5747713431469617</c:v>
                      </c:pt>
                      <c:pt idx="3130">
                        <c:v>4.5747713431469617</c:v>
                      </c:pt>
                      <c:pt idx="3131">
                        <c:v>4.5747713431469617</c:v>
                      </c:pt>
                      <c:pt idx="3132">
                        <c:v>4.5747713431469617</c:v>
                      </c:pt>
                      <c:pt idx="3133">
                        <c:v>4.5747713431469617</c:v>
                      </c:pt>
                      <c:pt idx="3134">
                        <c:v>4.5747713431469617</c:v>
                      </c:pt>
                      <c:pt idx="3135">
                        <c:v>4.5747713431469617</c:v>
                      </c:pt>
                      <c:pt idx="3136">
                        <c:v>4.5747713431469617</c:v>
                      </c:pt>
                      <c:pt idx="3137">
                        <c:v>4.5747713431469617</c:v>
                      </c:pt>
                      <c:pt idx="3138">
                        <c:v>4.5747713431469617</c:v>
                      </c:pt>
                      <c:pt idx="3139">
                        <c:v>4.5747713431469617</c:v>
                      </c:pt>
                      <c:pt idx="3140">
                        <c:v>4.5747713431469617</c:v>
                      </c:pt>
                      <c:pt idx="3141">
                        <c:v>4.5747713431469617</c:v>
                      </c:pt>
                      <c:pt idx="3142">
                        <c:v>4.5747713431469617</c:v>
                      </c:pt>
                      <c:pt idx="3143">
                        <c:v>4.5747713431469617</c:v>
                      </c:pt>
                      <c:pt idx="3144">
                        <c:v>4.5747713431469617</c:v>
                      </c:pt>
                      <c:pt idx="3145">
                        <c:v>4.5747713431469617</c:v>
                      </c:pt>
                      <c:pt idx="3146">
                        <c:v>4.5747713431469617</c:v>
                      </c:pt>
                      <c:pt idx="3147">
                        <c:v>4.5747713431469617</c:v>
                      </c:pt>
                      <c:pt idx="3148">
                        <c:v>4.5747713431469617</c:v>
                      </c:pt>
                      <c:pt idx="3149">
                        <c:v>4.5747713431469617</c:v>
                      </c:pt>
                      <c:pt idx="3150">
                        <c:v>4.5747713431469617</c:v>
                      </c:pt>
                      <c:pt idx="3151">
                        <c:v>4.5747713431469617</c:v>
                      </c:pt>
                      <c:pt idx="3152">
                        <c:v>4.5747713431469617</c:v>
                      </c:pt>
                      <c:pt idx="3153">
                        <c:v>4.5747713431469617</c:v>
                      </c:pt>
                      <c:pt idx="3154">
                        <c:v>4.5747713431469617</c:v>
                      </c:pt>
                      <c:pt idx="3155">
                        <c:v>4.5747713431469617</c:v>
                      </c:pt>
                      <c:pt idx="3156">
                        <c:v>4.5747713431469617</c:v>
                      </c:pt>
                      <c:pt idx="3157">
                        <c:v>4.5747713431469617</c:v>
                      </c:pt>
                      <c:pt idx="3158">
                        <c:v>4.5747713431469617</c:v>
                      </c:pt>
                      <c:pt idx="3159">
                        <c:v>4.5747713431469617</c:v>
                      </c:pt>
                      <c:pt idx="3160">
                        <c:v>4.5747713431469617</c:v>
                      </c:pt>
                      <c:pt idx="3161">
                        <c:v>4.5747713431469617</c:v>
                      </c:pt>
                      <c:pt idx="3162">
                        <c:v>4.5747713431469617</c:v>
                      </c:pt>
                      <c:pt idx="3163">
                        <c:v>4.5747713431469617</c:v>
                      </c:pt>
                      <c:pt idx="3164">
                        <c:v>4.5747713431469617</c:v>
                      </c:pt>
                      <c:pt idx="3165">
                        <c:v>4.5747713431469617</c:v>
                      </c:pt>
                      <c:pt idx="3166">
                        <c:v>4.5747713431469617</c:v>
                      </c:pt>
                      <c:pt idx="3167">
                        <c:v>4.5747713431469617</c:v>
                      </c:pt>
                      <c:pt idx="3168">
                        <c:v>4.5747713431469617</c:v>
                      </c:pt>
                      <c:pt idx="3169">
                        <c:v>4.5747713431469617</c:v>
                      </c:pt>
                      <c:pt idx="3170">
                        <c:v>4.5747713431469617</c:v>
                      </c:pt>
                      <c:pt idx="3171">
                        <c:v>4.5747713431469617</c:v>
                      </c:pt>
                      <c:pt idx="3172">
                        <c:v>4.5747713431469617</c:v>
                      </c:pt>
                      <c:pt idx="3173">
                        <c:v>4.5747713431469617</c:v>
                      </c:pt>
                      <c:pt idx="3174">
                        <c:v>4.5747713431469617</c:v>
                      </c:pt>
                      <c:pt idx="3175">
                        <c:v>4.5747713431469617</c:v>
                      </c:pt>
                      <c:pt idx="3176">
                        <c:v>4.5747713431469617</c:v>
                      </c:pt>
                      <c:pt idx="3177">
                        <c:v>4.5747713431469617</c:v>
                      </c:pt>
                      <c:pt idx="3178">
                        <c:v>4.5747713431469617</c:v>
                      </c:pt>
                      <c:pt idx="3179">
                        <c:v>4.5747713431469617</c:v>
                      </c:pt>
                      <c:pt idx="3180">
                        <c:v>4.5747713431469617</c:v>
                      </c:pt>
                      <c:pt idx="3181">
                        <c:v>4.5747713431469617</c:v>
                      </c:pt>
                      <c:pt idx="3182">
                        <c:v>4.5747713431469617</c:v>
                      </c:pt>
                      <c:pt idx="3183">
                        <c:v>4.5747713431469617</c:v>
                      </c:pt>
                      <c:pt idx="3184">
                        <c:v>4.5747713431469617</c:v>
                      </c:pt>
                      <c:pt idx="3185">
                        <c:v>4.5747713431469617</c:v>
                      </c:pt>
                      <c:pt idx="3186">
                        <c:v>4.5747713431469617</c:v>
                      </c:pt>
                      <c:pt idx="3187">
                        <c:v>4.5747713431469617</c:v>
                      </c:pt>
                      <c:pt idx="3188">
                        <c:v>4.5747713431469617</c:v>
                      </c:pt>
                      <c:pt idx="3189">
                        <c:v>4.5747713431469617</c:v>
                      </c:pt>
                      <c:pt idx="3190">
                        <c:v>4.5747713431469617</c:v>
                      </c:pt>
                      <c:pt idx="3191">
                        <c:v>4.5747713431469617</c:v>
                      </c:pt>
                      <c:pt idx="3192">
                        <c:v>4.5747713431469617</c:v>
                      </c:pt>
                      <c:pt idx="3193">
                        <c:v>4.5747713431469617</c:v>
                      </c:pt>
                      <c:pt idx="3194">
                        <c:v>4.5747713431469617</c:v>
                      </c:pt>
                      <c:pt idx="3195">
                        <c:v>4.5747713431469617</c:v>
                      </c:pt>
                      <c:pt idx="3196">
                        <c:v>4.5747713431469617</c:v>
                      </c:pt>
                      <c:pt idx="3197">
                        <c:v>4.5747713431469617</c:v>
                      </c:pt>
                      <c:pt idx="3198">
                        <c:v>4.5747713431469617</c:v>
                      </c:pt>
                      <c:pt idx="3199">
                        <c:v>4.5747713431469617</c:v>
                      </c:pt>
                      <c:pt idx="3200">
                        <c:v>4.5747713431469617</c:v>
                      </c:pt>
                      <c:pt idx="3201">
                        <c:v>4.5747713431469617</c:v>
                      </c:pt>
                      <c:pt idx="3202">
                        <c:v>4.5747713431469617</c:v>
                      </c:pt>
                      <c:pt idx="3203">
                        <c:v>4.5747713431469617</c:v>
                      </c:pt>
                      <c:pt idx="3204">
                        <c:v>4.5747713431469617</c:v>
                      </c:pt>
                      <c:pt idx="3205">
                        <c:v>4.5747713431469617</c:v>
                      </c:pt>
                      <c:pt idx="3206">
                        <c:v>4.5747713431469617</c:v>
                      </c:pt>
                      <c:pt idx="3207">
                        <c:v>4.5747713431469617</c:v>
                      </c:pt>
                      <c:pt idx="3208">
                        <c:v>4.5747713431469617</c:v>
                      </c:pt>
                      <c:pt idx="3209">
                        <c:v>4.5747713431469617</c:v>
                      </c:pt>
                      <c:pt idx="3210">
                        <c:v>4.5747713431469617</c:v>
                      </c:pt>
                      <c:pt idx="3211">
                        <c:v>4.5747713431469617</c:v>
                      </c:pt>
                      <c:pt idx="3212">
                        <c:v>4.5747713431469617</c:v>
                      </c:pt>
                      <c:pt idx="3213">
                        <c:v>4.5747713431469617</c:v>
                      </c:pt>
                      <c:pt idx="3214">
                        <c:v>4.5747713431469617</c:v>
                      </c:pt>
                      <c:pt idx="3215">
                        <c:v>4.5747713431469617</c:v>
                      </c:pt>
                      <c:pt idx="3216">
                        <c:v>4.5747713431469617</c:v>
                      </c:pt>
                      <c:pt idx="3217">
                        <c:v>4.5747713431469617</c:v>
                      </c:pt>
                      <c:pt idx="3218">
                        <c:v>4.5747713431469617</c:v>
                      </c:pt>
                      <c:pt idx="3219">
                        <c:v>4.5747713431469617</c:v>
                      </c:pt>
                      <c:pt idx="3220">
                        <c:v>4.5747713431469617</c:v>
                      </c:pt>
                      <c:pt idx="3221">
                        <c:v>4.5747713431469617</c:v>
                      </c:pt>
                      <c:pt idx="3222">
                        <c:v>4.5747713431469617</c:v>
                      </c:pt>
                      <c:pt idx="3223">
                        <c:v>4.5747713431469617</c:v>
                      </c:pt>
                      <c:pt idx="3224">
                        <c:v>4.5747713431469617</c:v>
                      </c:pt>
                      <c:pt idx="3225">
                        <c:v>4.5747713431469617</c:v>
                      </c:pt>
                      <c:pt idx="3226">
                        <c:v>4.5747713431469617</c:v>
                      </c:pt>
                      <c:pt idx="3227">
                        <c:v>4.5747713431469617</c:v>
                      </c:pt>
                      <c:pt idx="3228">
                        <c:v>4.5747713431469617</c:v>
                      </c:pt>
                      <c:pt idx="3229">
                        <c:v>4.5747713431469617</c:v>
                      </c:pt>
                      <c:pt idx="3230">
                        <c:v>4.5747713431469617</c:v>
                      </c:pt>
                      <c:pt idx="3231">
                        <c:v>4.5747713431469617</c:v>
                      </c:pt>
                      <c:pt idx="3232">
                        <c:v>4.5747713431469617</c:v>
                      </c:pt>
                      <c:pt idx="3233">
                        <c:v>4.5747713431469617</c:v>
                      </c:pt>
                      <c:pt idx="3234">
                        <c:v>4.5747713431469617</c:v>
                      </c:pt>
                      <c:pt idx="3235">
                        <c:v>4.5747713431469617</c:v>
                      </c:pt>
                      <c:pt idx="3236">
                        <c:v>4.5747713431469617</c:v>
                      </c:pt>
                      <c:pt idx="3237">
                        <c:v>4.5747713431469617</c:v>
                      </c:pt>
                      <c:pt idx="3238">
                        <c:v>4.5747713431469617</c:v>
                      </c:pt>
                      <c:pt idx="3239">
                        <c:v>4.5747713431469617</c:v>
                      </c:pt>
                      <c:pt idx="3240">
                        <c:v>4.5747713431469617</c:v>
                      </c:pt>
                      <c:pt idx="3241">
                        <c:v>4.5747713431469617</c:v>
                      </c:pt>
                      <c:pt idx="3242">
                        <c:v>4.5747713431469617</c:v>
                      </c:pt>
                      <c:pt idx="3243">
                        <c:v>4.5747713431469617</c:v>
                      </c:pt>
                      <c:pt idx="3244">
                        <c:v>4.5747713431469617</c:v>
                      </c:pt>
                      <c:pt idx="3245">
                        <c:v>4.5747713431469617</c:v>
                      </c:pt>
                      <c:pt idx="3246">
                        <c:v>4.5747713431469617</c:v>
                      </c:pt>
                      <c:pt idx="3247">
                        <c:v>4.5747713431469617</c:v>
                      </c:pt>
                      <c:pt idx="3248">
                        <c:v>4.5747713431469617</c:v>
                      </c:pt>
                      <c:pt idx="3249">
                        <c:v>4.5747713431469617</c:v>
                      </c:pt>
                      <c:pt idx="3250">
                        <c:v>4.5747713431469617</c:v>
                      </c:pt>
                      <c:pt idx="3251">
                        <c:v>4.5747713431469617</c:v>
                      </c:pt>
                      <c:pt idx="3252">
                        <c:v>4.5747713431469617</c:v>
                      </c:pt>
                      <c:pt idx="3253">
                        <c:v>4.5747713431469617</c:v>
                      </c:pt>
                      <c:pt idx="3254">
                        <c:v>4.5747713431469617</c:v>
                      </c:pt>
                      <c:pt idx="3255">
                        <c:v>4.5747713431469617</c:v>
                      </c:pt>
                      <c:pt idx="3256">
                        <c:v>4.5747713431469617</c:v>
                      </c:pt>
                      <c:pt idx="3257">
                        <c:v>4.5747713431469617</c:v>
                      </c:pt>
                      <c:pt idx="3258">
                        <c:v>4.5747713431469617</c:v>
                      </c:pt>
                      <c:pt idx="3259">
                        <c:v>4.5747713431469617</c:v>
                      </c:pt>
                      <c:pt idx="3260">
                        <c:v>4.5747713431469617</c:v>
                      </c:pt>
                      <c:pt idx="3261">
                        <c:v>4.5747713431469617</c:v>
                      </c:pt>
                      <c:pt idx="3262">
                        <c:v>4.5747713431469617</c:v>
                      </c:pt>
                      <c:pt idx="3263">
                        <c:v>4.5747713431469617</c:v>
                      </c:pt>
                      <c:pt idx="3264">
                        <c:v>4.5747713431469617</c:v>
                      </c:pt>
                      <c:pt idx="3265">
                        <c:v>4.5747713431469617</c:v>
                      </c:pt>
                      <c:pt idx="3266">
                        <c:v>4.5747713431469617</c:v>
                      </c:pt>
                      <c:pt idx="3267">
                        <c:v>4.5747713431469617</c:v>
                      </c:pt>
                      <c:pt idx="3268">
                        <c:v>4.5747713431469617</c:v>
                      </c:pt>
                      <c:pt idx="3269">
                        <c:v>4.5747713431469617</c:v>
                      </c:pt>
                      <c:pt idx="3270">
                        <c:v>4.5747713431469617</c:v>
                      </c:pt>
                      <c:pt idx="3271">
                        <c:v>4.5747713431469617</c:v>
                      </c:pt>
                      <c:pt idx="3272">
                        <c:v>4.5747713431469617</c:v>
                      </c:pt>
                      <c:pt idx="3273">
                        <c:v>4.5747713431469617</c:v>
                      </c:pt>
                      <c:pt idx="3274">
                        <c:v>4.5747713431469617</c:v>
                      </c:pt>
                      <c:pt idx="3275">
                        <c:v>4.5747713431469617</c:v>
                      </c:pt>
                      <c:pt idx="3276">
                        <c:v>4.5747713431469617</c:v>
                      </c:pt>
                      <c:pt idx="3277">
                        <c:v>4.5747713431469617</c:v>
                      </c:pt>
                      <c:pt idx="3278">
                        <c:v>4.5747713431469617</c:v>
                      </c:pt>
                      <c:pt idx="3279">
                        <c:v>4.5747713431469617</c:v>
                      </c:pt>
                      <c:pt idx="3280">
                        <c:v>4.5747713431469617</c:v>
                      </c:pt>
                      <c:pt idx="3281">
                        <c:v>4.5747713431469617</c:v>
                      </c:pt>
                      <c:pt idx="3282">
                        <c:v>4.5747713431469617</c:v>
                      </c:pt>
                      <c:pt idx="3283">
                        <c:v>4.5747713431469617</c:v>
                      </c:pt>
                      <c:pt idx="3284">
                        <c:v>4.5747713431469617</c:v>
                      </c:pt>
                      <c:pt idx="3285">
                        <c:v>4.5747713431469617</c:v>
                      </c:pt>
                      <c:pt idx="3286">
                        <c:v>4.5747713431469617</c:v>
                      </c:pt>
                      <c:pt idx="3287">
                        <c:v>4.5747713431469617</c:v>
                      </c:pt>
                      <c:pt idx="3288">
                        <c:v>4.5747713431469617</c:v>
                      </c:pt>
                      <c:pt idx="3289">
                        <c:v>4.5747713431469617</c:v>
                      </c:pt>
                      <c:pt idx="3290">
                        <c:v>4.5747713431469617</c:v>
                      </c:pt>
                      <c:pt idx="3291">
                        <c:v>4.5747713431469617</c:v>
                      </c:pt>
                      <c:pt idx="3292">
                        <c:v>4.5747713431469617</c:v>
                      </c:pt>
                      <c:pt idx="3293">
                        <c:v>4.5747713431469617</c:v>
                      </c:pt>
                      <c:pt idx="3294">
                        <c:v>4.5747713431469617</c:v>
                      </c:pt>
                      <c:pt idx="3295">
                        <c:v>4.5747713431469617</c:v>
                      </c:pt>
                      <c:pt idx="3296">
                        <c:v>4.5747713431469617</c:v>
                      </c:pt>
                      <c:pt idx="3297">
                        <c:v>4.5747713431469617</c:v>
                      </c:pt>
                      <c:pt idx="3298">
                        <c:v>4.5747713431469617</c:v>
                      </c:pt>
                      <c:pt idx="3299">
                        <c:v>4.5747713431469617</c:v>
                      </c:pt>
                      <c:pt idx="3300">
                        <c:v>4.5747713431469617</c:v>
                      </c:pt>
                      <c:pt idx="3301">
                        <c:v>4.5747713431469617</c:v>
                      </c:pt>
                      <c:pt idx="3302">
                        <c:v>4.5747713431469617</c:v>
                      </c:pt>
                      <c:pt idx="3303">
                        <c:v>4.5747713431469617</c:v>
                      </c:pt>
                      <c:pt idx="3304">
                        <c:v>4.5747713431469617</c:v>
                      </c:pt>
                      <c:pt idx="3305">
                        <c:v>4.5747713431469617</c:v>
                      </c:pt>
                      <c:pt idx="3306">
                        <c:v>4.5747713431469617</c:v>
                      </c:pt>
                      <c:pt idx="3307">
                        <c:v>4.5747713431469617</c:v>
                      </c:pt>
                      <c:pt idx="3308">
                        <c:v>4.5747713431469617</c:v>
                      </c:pt>
                      <c:pt idx="3309">
                        <c:v>4.5747713431469617</c:v>
                      </c:pt>
                      <c:pt idx="3310">
                        <c:v>4.5747713431469617</c:v>
                      </c:pt>
                      <c:pt idx="3311">
                        <c:v>4.5747713431469617</c:v>
                      </c:pt>
                      <c:pt idx="3312">
                        <c:v>4.5747713431469617</c:v>
                      </c:pt>
                      <c:pt idx="3313">
                        <c:v>4.5747713431469617</c:v>
                      </c:pt>
                      <c:pt idx="3314">
                        <c:v>4.5747713431469617</c:v>
                      </c:pt>
                      <c:pt idx="3315">
                        <c:v>4.5747713431469617</c:v>
                      </c:pt>
                      <c:pt idx="3316">
                        <c:v>4.5747713431469617</c:v>
                      </c:pt>
                      <c:pt idx="3317">
                        <c:v>4.5747713431469617</c:v>
                      </c:pt>
                      <c:pt idx="3318">
                        <c:v>4.5747713431469617</c:v>
                      </c:pt>
                      <c:pt idx="3319">
                        <c:v>4.5747713431469617</c:v>
                      </c:pt>
                      <c:pt idx="3320">
                        <c:v>4.5747713431469617</c:v>
                      </c:pt>
                      <c:pt idx="3321">
                        <c:v>4.5747713431469617</c:v>
                      </c:pt>
                      <c:pt idx="3322">
                        <c:v>4.5747713431469617</c:v>
                      </c:pt>
                      <c:pt idx="3323">
                        <c:v>4.5747713431469617</c:v>
                      </c:pt>
                      <c:pt idx="3324">
                        <c:v>4.5747713431469617</c:v>
                      </c:pt>
                      <c:pt idx="3325">
                        <c:v>4.5747713431469617</c:v>
                      </c:pt>
                      <c:pt idx="3326">
                        <c:v>4.5747713431469617</c:v>
                      </c:pt>
                      <c:pt idx="3327">
                        <c:v>4.5747713431469617</c:v>
                      </c:pt>
                      <c:pt idx="3328">
                        <c:v>4.5747713431469617</c:v>
                      </c:pt>
                      <c:pt idx="3329">
                        <c:v>4.5747713431469617</c:v>
                      </c:pt>
                      <c:pt idx="3330">
                        <c:v>4.5747713431469617</c:v>
                      </c:pt>
                      <c:pt idx="3331">
                        <c:v>4.5747713431469617</c:v>
                      </c:pt>
                      <c:pt idx="3332">
                        <c:v>4.5747713431469617</c:v>
                      </c:pt>
                      <c:pt idx="3333">
                        <c:v>4.5747713431469617</c:v>
                      </c:pt>
                      <c:pt idx="3334">
                        <c:v>4.5747713431469617</c:v>
                      </c:pt>
                      <c:pt idx="3335">
                        <c:v>4.5747713431469617</c:v>
                      </c:pt>
                      <c:pt idx="3336">
                        <c:v>4.5747713431469617</c:v>
                      </c:pt>
                      <c:pt idx="3337">
                        <c:v>4.5747713431469617</c:v>
                      </c:pt>
                      <c:pt idx="3338">
                        <c:v>4.5747713431469617</c:v>
                      </c:pt>
                      <c:pt idx="3339">
                        <c:v>4.5747713431469617</c:v>
                      </c:pt>
                      <c:pt idx="3340">
                        <c:v>4.5747713431469617</c:v>
                      </c:pt>
                      <c:pt idx="3341">
                        <c:v>4.5747713431469617</c:v>
                      </c:pt>
                      <c:pt idx="3342">
                        <c:v>4.5747713431469617</c:v>
                      </c:pt>
                      <c:pt idx="3343">
                        <c:v>4.5747713431469617</c:v>
                      </c:pt>
                      <c:pt idx="3344">
                        <c:v>4.5747713431469617</c:v>
                      </c:pt>
                      <c:pt idx="3345">
                        <c:v>4.5747713431469617</c:v>
                      </c:pt>
                      <c:pt idx="3346">
                        <c:v>4.5747713431469617</c:v>
                      </c:pt>
                      <c:pt idx="3347">
                        <c:v>4.5747713431469617</c:v>
                      </c:pt>
                      <c:pt idx="3348">
                        <c:v>4.5747713431469617</c:v>
                      </c:pt>
                      <c:pt idx="3349">
                        <c:v>4.5747713431469617</c:v>
                      </c:pt>
                      <c:pt idx="3350">
                        <c:v>4.5747713431469617</c:v>
                      </c:pt>
                      <c:pt idx="3351">
                        <c:v>4.5747713431469617</c:v>
                      </c:pt>
                      <c:pt idx="3352">
                        <c:v>4.5747713431469617</c:v>
                      </c:pt>
                      <c:pt idx="3353">
                        <c:v>4.5747713431469617</c:v>
                      </c:pt>
                      <c:pt idx="3354">
                        <c:v>4.5747713431469617</c:v>
                      </c:pt>
                      <c:pt idx="3355">
                        <c:v>4.5747713431469617</c:v>
                      </c:pt>
                      <c:pt idx="3356">
                        <c:v>4.5747713431469617</c:v>
                      </c:pt>
                      <c:pt idx="3357">
                        <c:v>4.5747713431469617</c:v>
                      </c:pt>
                      <c:pt idx="3358">
                        <c:v>4.5747713431469617</c:v>
                      </c:pt>
                      <c:pt idx="3359">
                        <c:v>4.5747713431469617</c:v>
                      </c:pt>
                      <c:pt idx="3360">
                        <c:v>4.5747713431469617</c:v>
                      </c:pt>
                      <c:pt idx="3361">
                        <c:v>4.5747713431469617</c:v>
                      </c:pt>
                      <c:pt idx="3362">
                        <c:v>4.5747713431469617</c:v>
                      </c:pt>
                      <c:pt idx="3363">
                        <c:v>4.5747713431469617</c:v>
                      </c:pt>
                      <c:pt idx="3364">
                        <c:v>4.5747713431469617</c:v>
                      </c:pt>
                      <c:pt idx="3365">
                        <c:v>4.5747713431469617</c:v>
                      </c:pt>
                      <c:pt idx="3366">
                        <c:v>4.5747713431469617</c:v>
                      </c:pt>
                      <c:pt idx="3367">
                        <c:v>4.5747713431469617</c:v>
                      </c:pt>
                      <c:pt idx="3368">
                        <c:v>4.5747713431469617</c:v>
                      </c:pt>
                      <c:pt idx="3369">
                        <c:v>4.5747713431469617</c:v>
                      </c:pt>
                      <c:pt idx="3370">
                        <c:v>4.5747713431469617</c:v>
                      </c:pt>
                      <c:pt idx="3371">
                        <c:v>4.5747713431469617</c:v>
                      </c:pt>
                    </c:numCache>
                  </c:numRef>
                </c:yVal>
                <c:smooth val="0"/>
                <c:extLst xmlns:c15="http://schemas.microsoft.com/office/drawing/2012/chart">
                  <c:ext xmlns:c16="http://schemas.microsoft.com/office/drawing/2014/chart" uri="{C3380CC4-5D6E-409C-BE32-E72D297353CC}">
                    <c16:uniqueId val="{00000009-01FD-41BB-A486-DB833710AF41}"/>
                  </c:ext>
                </c:extLst>
              </c15:ser>
            </c15:filteredScatterSeries>
          </c:ext>
        </c:extLst>
      </c:scatterChart>
      <c:valAx>
        <c:axId val="920499008"/>
        <c:scaling>
          <c:orientation val="minMax"/>
          <c:max val="43466.436111000003"/>
          <c:min val="43466.37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HH:MM:SS Tempo GP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h:mm;@"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20501632"/>
        <c:crosses val="autoZero"/>
        <c:crossBetween val="midCat"/>
        <c:majorUnit val="1.0417000000000001E-2"/>
      </c:valAx>
      <c:valAx>
        <c:axId val="920501632"/>
        <c:scaling>
          <c:orientation val="minMax"/>
          <c:max val="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rro em metr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20499008"/>
        <c:crosses val="autoZero"/>
        <c:crossBetween val="midCat"/>
      </c:valAx>
      <c:spPr>
        <a:noFill/>
        <a:ln>
          <a:solidFill>
            <a:schemeClr val="bg1">
              <a:lumMod val="85000"/>
            </a:schemeClr>
          </a:solidFill>
        </a:ln>
        <a:effectLst/>
      </c:spPr>
    </c:plotArea>
    <c:legend>
      <c:legendPos val="r"/>
      <c:layout>
        <c:manualLayout>
          <c:xMode val="edge"/>
          <c:yMode val="edge"/>
          <c:x val="0.7631153012498948"/>
          <c:y val="0.14012926955559127"/>
          <c:w val="0.18748160834432132"/>
          <c:h val="0.19819885669871809"/>
        </c:manualLayout>
      </c:layout>
      <c:overlay val="1"/>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s da Latitu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v>Erro SSP</c:v>
          </c:tx>
          <c:spPr>
            <a:ln w="25400" cap="rnd">
              <a:noFill/>
              <a:round/>
            </a:ln>
            <a:effectLst/>
          </c:spPr>
          <c:marker>
            <c:symbol val="circle"/>
            <c:size val="2"/>
            <c:spPr>
              <a:solidFill>
                <a:srgbClr val="00B0F0"/>
              </a:solidFill>
              <a:ln w="9525">
                <a:solidFill>
                  <a:srgbClr val="00B0F0"/>
                </a:solidFill>
              </a:ln>
              <a:effectLst/>
            </c:spPr>
          </c:marker>
          <c:xVal>
            <c:numRef>
              <c:f>'2) Erro SSP'!$G$2:$G$5937</c:f>
              <c:numCache>
                <c:formatCode>h:mm:ss</c:formatCode>
                <c:ptCount val="5936"/>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pt idx="1378">
                  <c:v>43466.428483796299</c:v>
                </c:pt>
                <c:pt idx="1379">
                  <c:v>43466.428518518522</c:v>
                </c:pt>
                <c:pt idx="1380">
                  <c:v>43466.428576388891</c:v>
                </c:pt>
                <c:pt idx="1381">
                  <c:v>43466.428587962961</c:v>
                </c:pt>
                <c:pt idx="1382">
                  <c:v>43466.428599537037</c:v>
                </c:pt>
                <c:pt idx="1383">
                  <c:v>43466.428668981483</c:v>
                </c:pt>
                <c:pt idx="1384">
                  <c:v>43466.428749999999</c:v>
                </c:pt>
                <c:pt idx="1385">
                  <c:v>43466.428784722222</c:v>
                </c:pt>
                <c:pt idx="1386">
                  <c:v>43466.428807870368</c:v>
                </c:pt>
                <c:pt idx="1387">
                  <c:v>43466.428819444453</c:v>
                </c:pt>
                <c:pt idx="1388">
                  <c:v>43466.428865740738</c:v>
                </c:pt>
                <c:pt idx="1389">
                  <c:v>43466.428877314807</c:v>
                </c:pt>
                <c:pt idx="1390">
                  <c:v>43466.428888888891</c:v>
                </c:pt>
                <c:pt idx="1391">
                  <c:v>43466.428900462961</c:v>
                </c:pt>
                <c:pt idx="1392">
                  <c:v>43466.428912037038</c:v>
                </c:pt>
                <c:pt idx="1393">
                  <c:v>43466.428923611107</c:v>
                </c:pt>
                <c:pt idx="1394">
                  <c:v>43466.42895833333</c:v>
                </c:pt>
                <c:pt idx="1395">
                  <c:v>43466.428993055553</c:v>
                </c:pt>
                <c:pt idx="1396">
                  <c:v>43466.429039351853</c:v>
                </c:pt>
                <c:pt idx="1397">
                  <c:v>43466.429062499999</c:v>
                </c:pt>
                <c:pt idx="1398">
                  <c:v>43466.429085648153</c:v>
                </c:pt>
                <c:pt idx="1399">
                  <c:v>43466.429097222222</c:v>
                </c:pt>
                <c:pt idx="1400">
                  <c:v>43466.429108796299</c:v>
                </c:pt>
                <c:pt idx="1401">
                  <c:v>43466.429120370369</c:v>
                </c:pt>
                <c:pt idx="1402">
                  <c:v>43466.429131944453</c:v>
                </c:pt>
                <c:pt idx="1403">
                  <c:v>43466.429166666669</c:v>
                </c:pt>
                <c:pt idx="1404">
                  <c:v>43466.429178240738</c:v>
                </c:pt>
                <c:pt idx="1405">
                  <c:v>43466.429189814808</c:v>
                </c:pt>
                <c:pt idx="1406">
                  <c:v>43466.429201388892</c:v>
                </c:pt>
                <c:pt idx="1407">
                  <c:v>43466.429293981477</c:v>
                </c:pt>
                <c:pt idx="1408">
                  <c:v>43466.429305555554</c:v>
                </c:pt>
                <c:pt idx="1409">
                  <c:v>43466.42931712963</c:v>
                </c:pt>
                <c:pt idx="1410">
                  <c:v>43466.429328703707</c:v>
                </c:pt>
                <c:pt idx="1411">
                  <c:v>43466.429340277777</c:v>
                </c:pt>
                <c:pt idx="1412">
                  <c:v>43466.429351851853</c:v>
                </c:pt>
                <c:pt idx="1413">
                  <c:v>43466.429363425923</c:v>
                </c:pt>
                <c:pt idx="1414">
                  <c:v>43466.429375</c:v>
                </c:pt>
                <c:pt idx="1415">
                  <c:v>43466.429386574076</c:v>
                </c:pt>
                <c:pt idx="1416">
                  <c:v>43466.429432870369</c:v>
                </c:pt>
                <c:pt idx="1417">
                  <c:v>43466.429456018523</c:v>
                </c:pt>
                <c:pt idx="1418">
                  <c:v>43466.429467592592</c:v>
                </c:pt>
                <c:pt idx="1419">
                  <c:v>43466.429479166669</c:v>
                </c:pt>
                <c:pt idx="1420">
                  <c:v>43466.429490740738</c:v>
                </c:pt>
                <c:pt idx="1421">
                  <c:v>43466.429502314822</c:v>
                </c:pt>
                <c:pt idx="1422">
                  <c:v>43466.429513888892</c:v>
                </c:pt>
                <c:pt idx="1423">
                  <c:v>43466.429537037038</c:v>
                </c:pt>
                <c:pt idx="1424">
                  <c:v>43466.429548611108</c:v>
                </c:pt>
                <c:pt idx="1425">
                  <c:v>43466.429560185177</c:v>
                </c:pt>
                <c:pt idx="1426">
                  <c:v>43466.4296875</c:v>
                </c:pt>
                <c:pt idx="1427">
                  <c:v>43466.429710648154</c:v>
                </c:pt>
                <c:pt idx="1428">
                  <c:v>43466.429722222223</c:v>
                </c:pt>
                <c:pt idx="1429">
                  <c:v>43466.4297337963</c:v>
                </c:pt>
                <c:pt idx="1430">
                  <c:v>43466.429745370369</c:v>
                </c:pt>
                <c:pt idx="1431">
                  <c:v>43466.429768518523</c:v>
                </c:pt>
                <c:pt idx="1432">
                  <c:v>43466.429780092592</c:v>
                </c:pt>
                <c:pt idx="1433">
                  <c:v>43466.429803240739</c:v>
                </c:pt>
                <c:pt idx="1434">
                  <c:v>43466.429814814823</c:v>
                </c:pt>
                <c:pt idx="1435">
                  <c:v>43466.429861111108</c:v>
                </c:pt>
                <c:pt idx="1436">
                  <c:v>43466.429872685178</c:v>
                </c:pt>
                <c:pt idx="1437">
                  <c:v>43466.429884259262</c:v>
                </c:pt>
                <c:pt idx="1438">
                  <c:v>43466.429988425924</c:v>
                </c:pt>
                <c:pt idx="1439">
                  <c:v>43466.43005787037</c:v>
                </c:pt>
                <c:pt idx="1440">
                  <c:v>43466.430104166669</c:v>
                </c:pt>
                <c:pt idx="1441">
                  <c:v>43466.430115740739</c:v>
                </c:pt>
                <c:pt idx="1442">
                  <c:v>43466.430162037039</c:v>
                </c:pt>
                <c:pt idx="1443">
                  <c:v>43466.430196759262</c:v>
                </c:pt>
                <c:pt idx="1444">
                  <c:v>43466.430219907408</c:v>
                </c:pt>
                <c:pt idx="1445">
                  <c:v>43466.430231481478</c:v>
                </c:pt>
                <c:pt idx="1446">
                  <c:v>43466.430243055547</c:v>
                </c:pt>
                <c:pt idx="1447">
                  <c:v>43466.430393518523</c:v>
                </c:pt>
                <c:pt idx="1448">
                  <c:v>43466.43041666667</c:v>
                </c:pt>
                <c:pt idx="1449">
                  <c:v>43466.430462962962</c:v>
                </c:pt>
                <c:pt idx="1450">
                  <c:v>43466.430613425917</c:v>
                </c:pt>
                <c:pt idx="1451">
                  <c:v>43466.430625000001</c:v>
                </c:pt>
                <c:pt idx="1452">
                  <c:v>43466.430659722217</c:v>
                </c:pt>
                <c:pt idx="1453">
                  <c:v>43466.430706018517</c:v>
                </c:pt>
                <c:pt idx="1454">
                  <c:v>43466.430810185193</c:v>
                </c:pt>
                <c:pt idx="1455">
                  <c:v>43466.430879629632</c:v>
                </c:pt>
                <c:pt idx="1456">
                  <c:v>43466.430891203701</c:v>
                </c:pt>
                <c:pt idx="1457">
                  <c:v>43466.430902777778</c:v>
                </c:pt>
                <c:pt idx="1458">
                  <c:v>43466.430914351848</c:v>
                </c:pt>
                <c:pt idx="1459">
                  <c:v>43466.430925925917</c:v>
                </c:pt>
                <c:pt idx="1460">
                  <c:v>43466.430972222217</c:v>
                </c:pt>
                <c:pt idx="1461">
                  <c:v>43466.430983796286</c:v>
                </c:pt>
                <c:pt idx="1462">
                  <c:v>43466.430995370371</c:v>
                </c:pt>
                <c:pt idx="1463">
                  <c:v>43466.431006944447</c:v>
                </c:pt>
                <c:pt idx="1464">
                  <c:v>43466.431087962963</c:v>
                </c:pt>
                <c:pt idx="1465">
                  <c:v>43466.431111111109</c:v>
                </c:pt>
                <c:pt idx="1466">
                  <c:v>43466.431122685193</c:v>
                </c:pt>
                <c:pt idx="1467">
                  <c:v>43466.431168981479</c:v>
                </c:pt>
                <c:pt idx="1468">
                  <c:v>43466.431192129632</c:v>
                </c:pt>
                <c:pt idx="1469">
                  <c:v>43466.431238425917</c:v>
                </c:pt>
                <c:pt idx="1470">
                  <c:v>43466.431250000001</c:v>
                </c:pt>
                <c:pt idx="1471">
                  <c:v>43466.431261574071</c:v>
                </c:pt>
                <c:pt idx="1472">
                  <c:v>43466.431273148148</c:v>
                </c:pt>
                <c:pt idx="1473">
                  <c:v>43466.431331018517</c:v>
                </c:pt>
                <c:pt idx="1474">
                  <c:v>43466.431342592587</c:v>
                </c:pt>
                <c:pt idx="1475">
                  <c:v>43466.43136574074</c:v>
                </c:pt>
                <c:pt idx="1476">
                  <c:v>43466.431400462963</c:v>
                </c:pt>
                <c:pt idx="1477">
                  <c:v>43466.431481481479</c:v>
                </c:pt>
                <c:pt idx="1478">
                  <c:v>43466.431493055563</c:v>
                </c:pt>
                <c:pt idx="1479">
                  <c:v>43466.43172453704</c:v>
                </c:pt>
                <c:pt idx="1480">
                  <c:v>43466.431747685187</c:v>
                </c:pt>
                <c:pt idx="1481">
                  <c:v>43466.431759259263</c:v>
                </c:pt>
                <c:pt idx="1482">
                  <c:v>43466.431875000002</c:v>
                </c:pt>
                <c:pt idx="1483">
                  <c:v>43466.431921296287</c:v>
                </c:pt>
                <c:pt idx="1484">
                  <c:v>43466.431932870371</c:v>
                </c:pt>
                <c:pt idx="1485">
                  <c:v>43466.431944444441</c:v>
                </c:pt>
                <c:pt idx="1486">
                  <c:v>43466.431979166657</c:v>
                </c:pt>
                <c:pt idx="1487">
                  <c:v>43466.432002314818</c:v>
                </c:pt>
                <c:pt idx="1488">
                  <c:v>43466.432013888887</c:v>
                </c:pt>
                <c:pt idx="1489">
                  <c:v>43466.432037037041</c:v>
                </c:pt>
                <c:pt idx="1490">
                  <c:v>43466.43204861111</c:v>
                </c:pt>
                <c:pt idx="1491">
                  <c:v>43466.432083333333</c:v>
                </c:pt>
                <c:pt idx="1492">
                  <c:v>43466.43209490741</c:v>
                </c:pt>
                <c:pt idx="1493">
                  <c:v>43466.432164351849</c:v>
                </c:pt>
                <c:pt idx="1494">
                  <c:v>43466.432175925933</c:v>
                </c:pt>
                <c:pt idx="1495">
                  <c:v>43466.432199074072</c:v>
                </c:pt>
                <c:pt idx="1496">
                  <c:v>43466.432210648149</c:v>
                </c:pt>
                <c:pt idx="1497">
                  <c:v>43466.432222222233</c:v>
                </c:pt>
                <c:pt idx="1498">
                  <c:v>43466.432233796288</c:v>
                </c:pt>
                <c:pt idx="1499">
                  <c:v>43466.432245370372</c:v>
                </c:pt>
                <c:pt idx="1500">
                  <c:v>43466.432256944441</c:v>
                </c:pt>
                <c:pt idx="1501">
                  <c:v>43466.432280092587</c:v>
                </c:pt>
                <c:pt idx="1502">
                  <c:v>43466.432291666657</c:v>
                </c:pt>
                <c:pt idx="1503">
                  <c:v>43466.43236111111</c:v>
                </c:pt>
                <c:pt idx="1504">
                  <c:v>43466.43240740741</c:v>
                </c:pt>
                <c:pt idx="1505">
                  <c:v>43466.43246527778</c:v>
                </c:pt>
                <c:pt idx="1506">
                  <c:v>43466.432488425933</c:v>
                </c:pt>
                <c:pt idx="1507">
                  <c:v>43466.432581018518</c:v>
                </c:pt>
                <c:pt idx="1508">
                  <c:v>43466.432696759257</c:v>
                </c:pt>
                <c:pt idx="1509">
                  <c:v>43466.432719907411</c:v>
                </c:pt>
                <c:pt idx="1510">
                  <c:v>43466.432997685188</c:v>
                </c:pt>
                <c:pt idx="1511">
                  <c:v>43466.43304398148</c:v>
                </c:pt>
                <c:pt idx="1512">
                  <c:v>43466.43309027778</c:v>
                </c:pt>
                <c:pt idx="1513">
                  <c:v>43466.433113425926</c:v>
                </c:pt>
                <c:pt idx="1514">
                  <c:v>43466.433182870373</c:v>
                </c:pt>
                <c:pt idx="1515">
                  <c:v>43466.433206018519</c:v>
                </c:pt>
                <c:pt idx="1516">
                  <c:v>43466.433217592603</c:v>
                </c:pt>
                <c:pt idx="1517">
                  <c:v>43466.433229166672</c:v>
                </c:pt>
                <c:pt idx="1518">
                  <c:v>43466.433240740742</c:v>
                </c:pt>
                <c:pt idx="1519">
                  <c:v>43466.433252314811</c:v>
                </c:pt>
                <c:pt idx="1520">
                  <c:v>43466.433275462958</c:v>
                </c:pt>
                <c:pt idx="1521">
                  <c:v>43466.433333333327</c:v>
                </c:pt>
                <c:pt idx="1522">
                  <c:v>43466.433344907397</c:v>
                </c:pt>
                <c:pt idx="1523">
                  <c:v>43466.433356481481</c:v>
                </c:pt>
                <c:pt idx="1524">
                  <c:v>43466.433425925927</c:v>
                </c:pt>
                <c:pt idx="1525">
                  <c:v>43466.433437500003</c:v>
                </c:pt>
                <c:pt idx="1526">
                  <c:v>43466.433657407397</c:v>
                </c:pt>
                <c:pt idx="1527">
                  <c:v>43466.43378472222</c:v>
                </c:pt>
                <c:pt idx="1528">
                  <c:v>43466.433796296304</c:v>
                </c:pt>
                <c:pt idx="1529">
                  <c:v>43466.433807870373</c:v>
                </c:pt>
                <c:pt idx="1530">
                  <c:v>43466.433819444443</c:v>
                </c:pt>
                <c:pt idx="1531">
                  <c:v>43466.433831018519</c:v>
                </c:pt>
                <c:pt idx="1532">
                  <c:v>43466.433842592603</c:v>
                </c:pt>
                <c:pt idx="1533">
                  <c:v>43466.433854166673</c:v>
                </c:pt>
                <c:pt idx="1534">
                  <c:v>43466.433865740742</c:v>
                </c:pt>
                <c:pt idx="1535">
                  <c:v>43466.433877314812</c:v>
                </c:pt>
                <c:pt idx="1536">
                  <c:v>43466.433888888889</c:v>
                </c:pt>
                <c:pt idx="1537">
                  <c:v>43466.433923611112</c:v>
                </c:pt>
                <c:pt idx="1538">
                  <c:v>43466.433935185189</c:v>
                </c:pt>
                <c:pt idx="1539">
                  <c:v>43466.433946759258</c:v>
                </c:pt>
                <c:pt idx="1540">
                  <c:v>43466.433958333328</c:v>
                </c:pt>
                <c:pt idx="1541">
                  <c:v>43466.433981481481</c:v>
                </c:pt>
                <c:pt idx="1542">
                  <c:v>43466.434004629627</c:v>
                </c:pt>
                <c:pt idx="1543">
                  <c:v>43466.434016203697</c:v>
                </c:pt>
                <c:pt idx="1544">
                  <c:v>43466.434027777781</c:v>
                </c:pt>
                <c:pt idx="1545">
                  <c:v>43466.434039351851</c:v>
                </c:pt>
                <c:pt idx="1546">
                  <c:v>43466.43408564815</c:v>
                </c:pt>
                <c:pt idx="1547">
                  <c:v>43466.43409722222</c:v>
                </c:pt>
                <c:pt idx="1548">
                  <c:v>43466.434131944443</c:v>
                </c:pt>
                <c:pt idx="1549">
                  <c:v>43466.43414351852</c:v>
                </c:pt>
                <c:pt idx="1550">
                  <c:v>43466.434155092589</c:v>
                </c:pt>
                <c:pt idx="1551">
                  <c:v>43466.434178240743</c:v>
                </c:pt>
                <c:pt idx="1552">
                  <c:v>43466.434189814812</c:v>
                </c:pt>
                <c:pt idx="1553">
                  <c:v>43466.434201388889</c:v>
                </c:pt>
                <c:pt idx="1554">
                  <c:v>43466.434212962973</c:v>
                </c:pt>
                <c:pt idx="1555">
                  <c:v>43466.434224537043</c:v>
                </c:pt>
                <c:pt idx="1556">
                  <c:v>43466.434270833342</c:v>
                </c:pt>
                <c:pt idx="1557">
                  <c:v>43466.434317129628</c:v>
                </c:pt>
                <c:pt idx="1558">
                  <c:v>43466.434328703697</c:v>
                </c:pt>
                <c:pt idx="1559">
                  <c:v>43466.434351851851</c:v>
                </c:pt>
                <c:pt idx="1560">
                  <c:v>43466.434363425928</c:v>
                </c:pt>
                <c:pt idx="1561">
                  <c:v>43466.434421296297</c:v>
                </c:pt>
                <c:pt idx="1562">
                  <c:v>43466.434490740743</c:v>
                </c:pt>
                <c:pt idx="1563">
                  <c:v>43466.434502314813</c:v>
                </c:pt>
                <c:pt idx="1564">
                  <c:v>43466.434571759259</c:v>
                </c:pt>
                <c:pt idx="1565">
                  <c:v>43466.434594907398</c:v>
                </c:pt>
                <c:pt idx="1566">
                  <c:v>43466.434652777767</c:v>
                </c:pt>
                <c:pt idx="1567">
                  <c:v>43466.434664351851</c:v>
                </c:pt>
                <c:pt idx="1568">
                  <c:v>43466.434675925928</c:v>
                </c:pt>
                <c:pt idx="1569">
                  <c:v>43466.434687499997</c:v>
                </c:pt>
                <c:pt idx="1570">
                  <c:v>43466.434699074067</c:v>
                </c:pt>
                <c:pt idx="1571">
                  <c:v>43466.434710648151</c:v>
                </c:pt>
                <c:pt idx="1572">
                  <c:v>43466.434733796297</c:v>
                </c:pt>
                <c:pt idx="1573">
                  <c:v>43466.434756944444</c:v>
                </c:pt>
                <c:pt idx="1574">
                  <c:v>43466.43476851852</c:v>
                </c:pt>
              </c:numCache>
              <c:extLst xmlns:c15="http://schemas.microsoft.com/office/drawing/2012/chart"/>
            </c:numRef>
          </c:xVal>
          <c:yVal>
            <c:numRef>
              <c:f>'2) Erro SSP'!$D$2:$D$5937</c:f>
              <c:numCache>
                <c:formatCode>General</c:formatCode>
                <c:ptCount val="5936"/>
                <c:pt idx="0">
                  <c:v>9.3937473044363031</c:v>
                </c:pt>
                <c:pt idx="1">
                  <c:v>10.425938045020191</c:v>
                </c:pt>
                <c:pt idx="2">
                  <c:v>5.1130977871840511</c:v>
                </c:pt>
                <c:pt idx="3">
                  <c:v>10.776392320760049</c:v>
                </c:pt>
                <c:pt idx="4">
                  <c:v>7.94964071085868</c:v>
                </c:pt>
                <c:pt idx="5">
                  <c:v>-1.392927476545301</c:v>
                </c:pt>
                <c:pt idx="6">
                  <c:v>0.83193646916645903</c:v>
                </c:pt>
                <c:pt idx="7">
                  <c:v>0.1228323667363681</c:v>
                </c:pt>
                <c:pt idx="8">
                  <c:v>-0.26406461689102478</c:v>
                </c:pt>
                <c:pt idx="9">
                  <c:v>-4.6422153150595564</c:v>
                </c:pt>
                <c:pt idx="10">
                  <c:v>-4.4942001790806323</c:v>
                </c:pt>
                <c:pt idx="11">
                  <c:v>0.42766026974606253</c:v>
                </c:pt>
                <c:pt idx="12">
                  <c:v>-3.3402658855480332</c:v>
                </c:pt>
                <c:pt idx="13">
                  <c:v>-3.6309160983298958</c:v>
                </c:pt>
                <c:pt idx="14">
                  <c:v>4.0319258624222423</c:v>
                </c:pt>
                <c:pt idx="15">
                  <c:v>-7.6544041684528743</c:v>
                </c:pt>
                <c:pt idx="16">
                  <c:v>-7.5233348595640468</c:v>
                </c:pt>
                <c:pt idx="17">
                  <c:v>-8.4420992723607124</c:v>
                </c:pt>
                <c:pt idx="18">
                  <c:v>-1.4131618722883359</c:v>
                </c:pt>
                <c:pt idx="19">
                  <c:v>-8.1725185173975703</c:v>
                </c:pt>
                <c:pt idx="20">
                  <c:v>-1.7078878559261961</c:v>
                </c:pt>
                <c:pt idx="21">
                  <c:v>1.055823765037609</c:v>
                </c:pt>
                <c:pt idx="22">
                  <c:v>-7.6826138666724484</c:v>
                </c:pt>
                <c:pt idx="23">
                  <c:v>-6.1713095841983492E-2</c:v>
                </c:pt>
                <c:pt idx="24">
                  <c:v>-1.682127795297206</c:v>
                </c:pt>
                <c:pt idx="25">
                  <c:v>2.8211947346314949</c:v>
                </c:pt>
                <c:pt idx="26">
                  <c:v>0.8444305306024753</c:v>
                </c:pt>
                <c:pt idx="27">
                  <c:v>-2.0529313861246852</c:v>
                </c:pt>
                <c:pt idx="28">
                  <c:v>-12.615130509635559</c:v>
                </c:pt>
                <c:pt idx="29">
                  <c:v>-6.5528101756218149</c:v>
                </c:pt>
                <c:pt idx="30">
                  <c:v>-14.6168832917314</c:v>
                </c:pt>
                <c:pt idx="31">
                  <c:v>1.647474188159296</c:v>
                </c:pt>
                <c:pt idx="32">
                  <c:v>4.1102138321471369</c:v>
                </c:pt>
                <c:pt idx="33">
                  <c:v>8.5818792604089769</c:v>
                </c:pt>
                <c:pt idx="34">
                  <c:v>3.581368184809306</c:v>
                </c:pt>
                <c:pt idx="35">
                  <c:v>3.333274010450237</c:v>
                </c:pt>
                <c:pt idx="36">
                  <c:v>5.3245444501603956</c:v>
                </c:pt>
                <c:pt idx="37">
                  <c:v>1.6504989994114461</c:v>
                </c:pt>
                <c:pt idx="38">
                  <c:v>-3.8995383552433971</c:v>
                </c:pt>
                <c:pt idx="39">
                  <c:v>2.74187444577856</c:v>
                </c:pt>
                <c:pt idx="40">
                  <c:v>2.4871771408948851</c:v>
                </c:pt>
                <c:pt idx="41">
                  <c:v>8.0522197914384055</c:v>
                </c:pt>
                <c:pt idx="42">
                  <c:v>9.618974022480133</c:v>
                </c:pt>
                <c:pt idx="43">
                  <c:v>0.90896079657306195</c:v>
                </c:pt>
                <c:pt idx="44">
                  <c:v>8.9522565754072421</c:v>
                </c:pt>
                <c:pt idx="45">
                  <c:v>5.1120159510621068</c:v>
                </c:pt>
                <c:pt idx="46">
                  <c:v>-1.9868062629283669</c:v>
                </c:pt>
                <c:pt idx="47">
                  <c:v>-8.8080308138709817</c:v>
                </c:pt>
                <c:pt idx="48">
                  <c:v>-5.087249499757232</c:v>
                </c:pt>
                <c:pt idx="49">
                  <c:v>1.022063501381961</c:v>
                </c:pt>
                <c:pt idx="50">
                  <c:v>-4.3389396203512147</c:v>
                </c:pt>
                <c:pt idx="51">
                  <c:v>-2.087716353232322</c:v>
                </c:pt>
                <c:pt idx="52">
                  <c:v>1.5666518368474791</c:v>
                </c:pt>
                <c:pt idx="53">
                  <c:v>-4.6998629266374659</c:v>
                </c:pt>
                <c:pt idx="54">
                  <c:v>-10.446207223524249</c:v>
                </c:pt>
                <c:pt idx="55">
                  <c:v>-8.3883136521670849</c:v>
                </c:pt>
                <c:pt idx="56">
                  <c:v>-2.0795630822554401</c:v>
                </c:pt>
                <c:pt idx="57">
                  <c:v>-0.34819551522506842</c:v>
                </c:pt>
                <c:pt idx="58">
                  <c:v>1.68646053330356</c:v>
                </c:pt>
                <c:pt idx="59">
                  <c:v>5.8003837582322602</c:v>
                </c:pt>
                <c:pt idx="60">
                  <c:v>-3.0156455254103651</c:v>
                </c:pt>
                <c:pt idx="61">
                  <c:v>-6.3095010246216043</c:v>
                </c:pt>
                <c:pt idx="62">
                  <c:v>8.0660658760063662</c:v>
                </c:pt>
                <c:pt idx="63">
                  <c:v>1.286677376858157</c:v>
                </c:pt>
                <c:pt idx="64">
                  <c:v>-4.5386315625089493</c:v>
                </c:pt>
                <c:pt idx="65">
                  <c:v>4.5017226624802289</c:v>
                </c:pt>
                <c:pt idx="66">
                  <c:v>7.4794960590363972</c:v>
                </c:pt>
                <c:pt idx="67">
                  <c:v>-4.545225293524501</c:v>
                </c:pt>
                <c:pt idx="68">
                  <c:v>1.339050841972385</c:v>
                </c:pt>
                <c:pt idx="69">
                  <c:v>8.6193621330154999E-3</c:v>
                </c:pt>
                <c:pt idx="70">
                  <c:v>-9.8272921507345643</c:v>
                </c:pt>
                <c:pt idx="71">
                  <c:v>-8.1904626308361763</c:v>
                </c:pt>
                <c:pt idx="72">
                  <c:v>-6.8743679097481873</c:v>
                </c:pt>
                <c:pt idx="73">
                  <c:v>-0.2740232286878021</c:v>
                </c:pt>
                <c:pt idx="74">
                  <c:v>5.904861605717338</c:v>
                </c:pt>
                <c:pt idx="75">
                  <c:v>8.3177191065825724</c:v>
                </c:pt>
                <c:pt idx="76">
                  <c:v>3.2516407052145988</c:v>
                </c:pt>
                <c:pt idx="77">
                  <c:v>6.3001118649493977</c:v>
                </c:pt>
                <c:pt idx="78">
                  <c:v>3.6063170876216621</c:v>
                </c:pt>
                <c:pt idx="79">
                  <c:v>-9.394477390633563</c:v>
                </c:pt>
                <c:pt idx="80">
                  <c:v>-2.0905255710261459</c:v>
                </c:pt>
                <c:pt idx="81">
                  <c:v>4.2852652731774246</c:v>
                </c:pt>
                <c:pt idx="82">
                  <c:v>-5.587883879327066</c:v>
                </c:pt>
                <c:pt idx="83">
                  <c:v>1.0971489411499791</c:v>
                </c:pt>
                <c:pt idx="84">
                  <c:v>-2.3001847626746428</c:v>
                </c:pt>
                <c:pt idx="85">
                  <c:v>-0.52107809179413356</c:v>
                </c:pt>
                <c:pt idx="86">
                  <c:v>-2.086741219844134</c:v>
                </c:pt>
                <c:pt idx="87">
                  <c:v>-8.8742158648871001</c:v>
                </c:pt>
                <c:pt idx="88">
                  <c:v>-1.4892289479797971</c:v>
                </c:pt>
                <c:pt idx="89">
                  <c:v>-4.8105629297620389</c:v>
                </c:pt>
                <c:pt idx="90">
                  <c:v>-0.68532434689482602</c:v>
                </c:pt>
                <c:pt idx="91">
                  <c:v>8.5950775956085081</c:v>
                </c:pt>
                <c:pt idx="92">
                  <c:v>4.5430447522849882</c:v>
                </c:pt>
                <c:pt idx="93">
                  <c:v>-4.0629073318686668</c:v>
                </c:pt>
                <c:pt idx="94">
                  <c:v>-8.8277349300657948E-2</c:v>
                </c:pt>
                <c:pt idx="95">
                  <c:v>-4.0455868461391447</c:v>
                </c:pt>
                <c:pt idx="96">
                  <c:v>0.46202432264384258</c:v>
                </c:pt>
                <c:pt idx="97">
                  <c:v>-1.530317921333044</c:v>
                </c:pt>
                <c:pt idx="98">
                  <c:v>-4.1921307811420929</c:v>
                </c:pt>
                <c:pt idx="99">
                  <c:v>2.7200375584170211</c:v>
                </c:pt>
                <c:pt idx="100">
                  <c:v>-2.670612615657896</c:v>
                </c:pt>
                <c:pt idx="101">
                  <c:v>-0.35339633205675608</c:v>
                </c:pt>
                <c:pt idx="102">
                  <c:v>-0.28468942663428259</c:v>
                </c:pt>
                <c:pt idx="103">
                  <c:v>-11.17992868852042</c:v>
                </c:pt>
                <c:pt idx="104">
                  <c:v>6.906240069981779</c:v>
                </c:pt>
                <c:pt idx="105">
                  <c:v>7.3808774131476804</c:v>
                </c:pt>
                <c:pt idx="106">
                  <c:v>-5.3479370470262779</c:v>
                </c:pt>
                <c:pt idx="107">
                  <c:v>-6.3391075976668763</c:v>
                </c:pt>
                <c:pt idx="108">
                  <c:v>-4.124286588494674</c:v>
                </c:pt>
                <c:pt idx="109">
                  <c:v>-4.4798125457753857</c:v>
                </c:pt>
                <c:pt idx="110">
                  <c:v>-0.90873495480827282</c:v>
                </c:pt>
                <c:pt idx="111">
                  <c:v>-2.5298586776186709</c:v>
                </c:pt>
                <c:pt idx="112">
                  <c:v>-1.8581275867310121</c:v>
                </c:pt>
                <c:pt idx="113">
                  <c:v>-9.8579281691719771</c:v>
                </c:pt>
                <c:pt idx="114">
                  <c:v>-4.4158755231909934</c:v>
                </c:pt>
                <c:pt idx="115">
                  <c:v>-0.78999447628658226</c:v>
                </c:pt>
                <c:pt idx="116">
                  <c:v>4.8157871415310654</c:v>
                </c:pt>
                <c:pt idx="117">
                  <c:v>-0.858634194143299</c:v>
                </c:pt>
                <c:pt idx="118">
                  <c:v>8.298457763530326</c:v>
                </c:pt>
                <c:pt idx="119">
                  <c:v>4.4582666587353632</c:v>
                </c:pt>
                <c:pt idx="120">
                  <c:v>-1.579281086408715</c:v>
                </c:pt>
                <c:pt idx="121">
                  <c:v>1.380492324426315</c:v>
                </c:pt>
                <c:pt idx="122">
                  <c:v>0.45817984445686261</c:v>
                </c:pt>
                <c:pt idx="123">
                  <c:v>-6.7717718606863269</c:v>
                </c:pt>
                <c:pt idx="124">
                  <c:v>-5.2596520783917348E-2</c:v>
                </c:pt>
                <c:pt idx="125">
                  <c:v>0.51900931487480062</c:v>
                </c:pt>
                <c:pt idx="126">
                  <c:v>0.49049050286702489</c:v>
                </c:pt>
                <c:pt idx="127">
                  <c:v>-3.1487338620841858</c:v>
                </c:pt>
                <c:pt idx="128">
                  <c:v>-11.979643505760549</c:v>
                </c:pt>
                <c:pt idx="129">
                  <c:v>0.97076963402088812</c:v>
                </c:pt>
                <c:pt idx="130">
                  <c:v>2.6830133118392152</c:v>
                </c:pt>
                <c:pt idx="131">
                  <c:v>4.8432367401135119</c:v>
                </c:pt>
                <c:pt idx="132">
                  <c:v>-1.9120090253392641</c:v>
                </c:pt>
                <c:pt idx="133">
                  <c:v>3.0050809920116821</c:v>
                </c:pt>
                <c:pt idx="134">
                  <c:v>1.218837873723565</c:v>
                </c:pt>
                <c:pt idx="135">
                  <c:v>-6.2029113885112768</c:v>
                </c:pt>
                <c:pt idx="136">
                  <c:v>4.9698759433649107</c:v>
                </c:pt>
                <c:pt idx="137">
                  <c:v>-7.8008706334056601</c:v>
                </c:pt>
                <c:pt idx="138">
                  <c:v>5.3875925284932311</c:v>
                </c:pt>
                <c:pt idx="139">
                  <c:v>-5.738045481844309</c:v>
                </c:pt>
                <c:pt idx="140">
                  <c:v>0.7879701501096934</c:v>
                </c:pt>
                <c:pt idx="141">
                  <c:v>0.19351654143678571</c:v>
                </c:pt>
                <c:pt idx="142">
                  <c:v>-5.8082033352762528</c:v>
                </c:pt>
                <c:pt idx="143">
                  <c:v>4.0292614557633044</c:v>
                </c:pt>
                <c:pt idx="144">
                  <c:v>3.6460849348792679</c:v>
                </c:pt>
                <c:pt idx="145">
                  <c:v>-8.1025903794855285</c:v>
                </c:pt>
                <c:pt idx="146">
                  <c:v>-4.7346985359492724</c:v>
                </c:pt>
                <c:pt idx="147">
                  <c:v>6.9816668045245969</c:v>
                </c:pt>
                <c:pt idx="148">
                  <c:v>-7.9351508606973109</c:v>
                </c:pt>
                <c:pt idx="149">
                  <c:v>-0.5262578652785197</c:v>
                </c:pt>
                <c:pt idx="150">
                  <c:v>-4.9792397435058993</c:v>
                </c:pt>
                <c:pt idx="151">
                  <c:v>-4.8674936713973578</c:v>
                </c:pt>
                <c:pt idx="152">
                  <c:v>-7.136394580768826</c:v>
                </c:pt>
                <c:pt idx="153">
                  <c:v>4.0340036340024232</c:v>
                </c:pt>
                <c:pt idx="154">
                  <c:v>-3.6494324211833552E-2</c:v>
                </c:pt>
                <c:pt idx="155">
                  <c:v>2.1889151488110219</c:v>
                </c:pt>
                <c:pt idx="156">
                  <c:v>-1.8008738626020719</c:v>
                </c:pt>
                <c:pt idx="157">
                  <c:v>7.401228132300294</c:v>
                </c:pt>
                <c:pt idx="158">
                  <c:v>1.084033160419988</c:v>
                </c:pt>
                <c:pt idx="159">
                  <c:v>-3.161980342324795</c:v>
                </c:pt>
                <c:pt idx="160">
                  <c:v>-2.6803094256469508</c:v>
                </c:pt>
                <c:pt idx="161">
                  <c:v>-0.76882016946019149</c:v>
                </c:pt>
                <c:pt idx="162">
                  <c:v>4.3516081026864324</c:v>
                </c:pt>
                <c:pt idx="163">
                  <c:v>1.759903463194687</c:v>
                </c:pt>
                <c:pt idx="164">
                  <c:v>-1.8736795247648159</c:v>
                </c:pt>
                <c:pt idx="165">
                  <c:v>2.9685756173948299</c:v>
                </c:pt>
                <c:pt idx="166">
                  <c:v>-2.2776692390022601</c:v>
                </c:pt>
                <c:pt idx="167">
                  <c:v>-13.109960969940509</c:v>
                </c:pt>
                <c:pt idx="168">
                  <c:v>-5.6464309915914326</c:v>
                </c:pt>
                <c:pt idx="169">
                  <c:v>-1.9862217696915641</c:v>
                </c:pt>
                <c:pt idx="170">
                  <c:v>-9.2326880499463186</c:v>
                </c:pt>
                <c:pt idx="171">
                  <c:v>-2.5583702389370182</c:v>
                </c:pt>
                <c:pt idx="172">
                  <c:v>-1.6539485871396811</c:v>
                </c:pt>
                <c:pt idx="173">
                  <c:v>3.4681464273669129</c:v>
                </c:pt>
                <c:pt idx="174">
                  <c:v>1.4517096457235339</c:v>
                </c:pt>
                <c:pt idx="175">
                  <c:v>-1.295051435943541</c:v>
                </c:pt>
                <c:pt idx="176">
                  <c:v>6.150002244633396</c:v>
                </c:pt>
                <c:pt idx="177">
                  <c:v>-7.9623030178223164</c:v>
                </c:pt>
                <c:pt idx="178">
                  <c:v>-4.0325906423988931</c:v>
                </c:pt>
                <c:pt idx="179">
                  <c:v>3.0235131713621071</c:v>
                </c:pt>
                <c:pt idx="180">
                  <c:v>1.179563167977856</c:v>
                </c:pt>
                <c:pt idx="181">
                  <c:v>4.0193792305314453</c:v>
                </c:pt>
                <c:pt idx="182">
                  <c:v>6.4939779936365598</c:v>
                </c:pt>
                <c:pt idx="183">
                  <c:v>-3.09146067669545</c:v>
                </c:pt>
                <c:pt idx="184">
                  <c:v>-3.9200459232212079</c:v>
                </c:pt>
                <c:pt idx="185">
                  <c:v>-2.8959511030857832</c:v>
                </c:pt>
                <c:pt idx="186">
                  <c:v>-0.46706269086511681</c:v>
                </c:pt>
                <c:pt idx="187">
                  <c:v>-3.4499672476396408</c:v>
                </c:pt>
                <c:pt idx="188">
                  <c:v>2.622062604849035</c:v>
                </c:pt>
                <c:pt idx="189">
                  <c:v>1.8128571244375129</c:v>
                </c:pt>
                <c:pt idx="190">
                  <c:v>-2.6790840495592971</c:v>
                </c:pt>
                <c:pt idx="191">
                  <c:v>0.97285226130600844</c:v>
                </c:pt>
                <c:pt idx="192">
                  <c:v>0.90530389315960935</c:v>
                </c:pt>
                <c:pt idx="193">
                  <c:v>1.3538798609848679</c:v>
                </c:pt>
                <c:pt idx="194">
                  <c:v>4.2847708308130539</c:v>
                </c:pt>
                <c:pt idx="195">
                  <c:v>5.7978868607639411</c:v>
                </c:pt>
                <c:pt idx="196">
                  <c:v>-9.4549055303096488</c:v>
                </c:pt>
                <c:pt idx="197">
                  <c:v>-3.7892615723257812</c:v>
                </c:pt>
                <c:pt idx="198">
                  <c:v>-6.4331971355661874</c:v>
                </c:pt>
                <c:pt idx="199">
                  <c:v>-1.150633181189344</c:v>
                </c:pt>
                <c:pt idx="200">
                  <c:v>-2.8155394828167482</c:v>
                </c:pt>
                <c:pt idx="201">
                  <c:v>1.6165372518647241</c:v>
                </c:pt>
                <c:pt idx="202">
                  <c:v>-2.3057204830694928</c:v>
                </c:pt>
                <c:pt idx="203">
                  <c:v>1.868876510730775</c:v>
                </c:pt>
                <c:pt idx="204">
                  <c:v>1.277320710077738</c:v>
                </c:pt>
                <c:pt idx="205">
                  <c:v>0.54186018547003845</c:v>
                </c:pt>
                <c:pt idx="206">
                  <c:v>4.3732810618337457</c:v>
                </c:pt>
                <c:pt idx="207">
                  <c:v>2.249066231591391</c:v>
                </c:pt>
                <c:pt idx="208">
                  <c:v>5.7799797729086118</c:v>
                </c:pt>
                <c:pt idx="209">
                  <c:v>-1.689018408822375</c:v>
                </c:pt>
                <c:pt idx="210">
                  <c:v>5.0189452761506637</c:v>
                </c:pt>
                <c:pt idx="211">
                  <c:v>1.8579919466675501</c:v>
                </c:pt>
                <c:pt idx="212">
                  <c:v>2.3148715487987701</c:v>
                </c:pt>
                <c:pt idx="213">
                  <c:v>2.811788126686265</c:v>
                </c:pt>
                <c:pt idx="214">
                  <c:v>4.5080744204913161</c:v>
                </c:pt>
                <c:pt idx="215">
                  <c:v>1.29735582039855</c:v>
                </c:pt>
                <c:pt idx="216">
                  <c:v>1.08711825296201</c:v>
                </c:pt>
                <c:pt idx="217">
                  <c:v>1.807058890051392</c:v>
                </c:pt>
                <c:pt idx="218">
                  <c:v>3.843914144795384</c:v>
                </c:pt>
                <c:pt idx="219">
                  <c:v>4.308624874172394</c:v>
                </c:pt>
                <c:pt idx="220">
                  <c:v>4.8599194092424156</c:v>
                </c:pt>
                <c:pt idx="221">
                  <c:v>-0.1165365629817076</c:v>
                </c:pt>
                <c:pt idx="222">
                  <c:v>2.9321031851477</c:v>
                </c:pt>
                <c:pt idx="223">
                  <c:v>-4.5550313447241857</c:v>
                </c:pt>
                <c:pt idx="224">
                  <c:v>1.0918310198452721</c:v>
                </c:pt>
                <c:pt idx="225">
                  <c:v>4.4362361226226126</c:v>
                </c:pt>
                <c:pt idx="226">
                  <c:v>-1.2130635281629241</c:v>
                </c:pt>
                <c:pt idx="227">
                  <c:v>-1.607954515035102</c:v>
                </c:pt>
                <c:pt idx="228">
                  <c:v>-9.3529947800772053</c:v>
                </c:pt>
                <c:pt idx="229">
                  <c:v>4.6949668081029623</c:v>
                </c:pt>
                <c:pt idx="230">
                  <c:v>-1.5146210267229649</c:v>
                </c:pt>
                <c:pt idx="231">
                  <c:v>-4.8898520915648431</c:v>
                </c:pt>
                <c:pt idx="232">
                  <c:v>-1.9684892983000399</c:v>
                </c:pt>
                <c:pt idx="233">
                  <c:v>-5.2401393313794289</c:v>
                </c:pt>
                <c:pt idx="234">
                  <c:v>-2.4600033435425952</c:v>
                </c:pt>
                <c:pt idx="235">
                  <c:v>6.555145200792186</c:v>
                </c:pt>
                <c:pt idx="236">
                  <c:v>-1.385760090459087</c:v>
                </c:pt>
                <c:pt idx="237">
                  <c:v>5.5626537651948391</c:v>
                </c:pt>
                <c:pt idx="238">
                  <c:v>-0.76393453682677959</c:v>
                </c:pt>
                <c:pt idx="239">
                  <c:v>-3.6337503036260399</c:v>
                </c:pt>
                <c:pt idx="240">
                  <c:v>6.4014351685373514</c:v>
                </c:pt>
                <c:pt idx="241">
                  <c:v>-1.218309716839705</c:v>
                </c:pt>
                <c:pt idx="242">
                  <c:v>-1.1295859498143339</c:v>
                </c:pt>
                <c:pt idx="243">
                  <c:v>-1.074053041672395</c:v>
                </c:pt>
                <c:pt idx="244">
                  <c:v>10.40931468374675</c:v>
                </c:pt>
                <c:pt idx="245">
                  <c:v>-3.8445542631595302</c:v>
                </c:pt>
                <c:pt idx="246">
                  <c:v>-6.2478228213066362</c:v>
                </c:pt>
                <c:pt idx="247">
                  <c:v>4.2642738507378244</c:v>
                </c:pt>
                <c:pt idx="248">
                  <c:v>4.2506753907607688</c:v>
                </c:pt>
                <c:pt idx="249">
                  <c:v>6.9478105496976106</c:v>
                </c:pt>
                <c:pt idx="250">
                  <c:v>-10.256387895113621</c:v>
                </c:pt>
                <c:pt idx="251">
                  <c:v>-7.4150030431379204</c:v>
                </c:pt>
                <c:pt idx="252">
                  <c:v>7.2835437973050308</c:v>
                </c:pt>
                <c:pt idx="253">
                  <c:v>-8.3910078354883399</c:v>
                </c:pt>
                <c:pt idx="254">
                  <c:v>7.2571477224687584</c:v>
                </c:pt>
                <c:pt idx="255">
                  <c:v>12.73088542161071</c:v>
                </c:pt>
                <c:pt idx="256">
                  <c:v>4.3965655358449904</c:v>
                </c:pt>
                <c:pt idx="257">
                  <c:v>-6.1799838899534976</c:v>
                </c:pt>
                <c:pt idx="258">
                  <c:v>-11.858557603342581</c:v>
                </c:pt>
                <c:pt idx="259">
                  <c:v>4.7148740662389184</c:v>
                </c:pt>
                <c:pt idx="260">
                  <c:v>-8.622728469502297</c:v>
                </c:pt>
                <c:pt idx="261">
                  <c:v>-6.9569769642972306</c:v>
                </c:pt>
                <c:pt idx="262">
                  <c:v>-15.77660925328458</c:v>
                </c:pt>
                <c:pt idx="263">
                  <c:v>0.50812440984585983</c:v>
                </c:pt>
                <c:pt idx="264">
                  <c:v>-0.7788825112714608</c:v>
                </c:pt>
                <c:pt idx="265">
                  <c:v>0.46905118058811202</c:v>
                </c:pt>
                <c:pt idx="266">
                  <c:v>-1.6297969644002901</c:v>
                </c:pt>
                <c:pt idx="267">
                  <c:v>2.984862169044376</c:v>
                </c:pt>
                <c:pt idx="268">
                  <c:v>8.662683402394201</c:v>
                </c:pt>
                <c:pt idx="269">
                  <c:v>4.7892400458783122</c:v>
                </c:pt>
                <c:pt idx="270">
                  <c:v>7.9872878342546336</c:v>
                </c:pt>
                <c:pt idx="271">
                  <c:v>-5.4060586064985601E-2</c:v>
                </c:pt>
                <c:pt idx="272">
                  <c:v>-9.9377549745612068</c:v>
                </c:pt>
                <c:pt idx="273">
                  <c:v>-6.3689901902373238</c:v>
                </c:pt>
                <c:pt idx="274">
                  <c:v>2.5911118214364719</c:v>
                </c:pt>
                <c:pt idx="275">
                  <c:v>1.0734139693326039</c:v>
                </c:pt>
                <c:pt idx="276">
                  <c:v>-1.635993819197483</c:v>
                </c:pt>
                <c:pt idx="277">
                  <c:v>-1.1664701541362521</c:v>
                </c:pt>
                <c:pt idx="278">
                  <c:v>11.38395641783185</c:v>
                </c:pt>
                <c:pt idx="279">
                  <c:v>20.7774366054986</c:v>
                </c:pt>
                <c:pt idx="280">
                  <c:v>-2.6247014129690718</c:v>
                </c:pt>
                <c:pt idx="281">
                  <c:v>-3.1372207850510812</c:v>
                </c:pt>
                <c:pt idx="282">
                  <c:v>1.672786414454783</c:v>
                </c:pt>
                <c:pt idx="283">
                  <c:v>13.860756632702101</c:v>
                </c:pt>
                <c:pt idx="284">
                  <c:v>1.5639199012770679</c:v>
                </c:pt>
                <c:pt idx="285">
                  <c:v>9.1806823406625142</c:v>
                </c:pt>
                <c:pt idx="286">
                  <c:v>-1.520722160624884</c:v>
                </c:pt>
                <c:pt idx="287">
                  <c:v>-1.9853540706041859</c:v>
                </c:pt>
                <c:pt idx="288">
                  <c:v>4.7404763792526721</c:v>
                </c:pt>
                <c:pt idx="289">
                  <c:v>-6.5023908931583314</c:v>
                </c:pt>
                <c:pt idx="290">
                  <c:v>-0.73398573037633474</c:v>
                </c:pt>
                <c:pt idx="291">
                  <c:v>-6.2923875142157621</c:v>
                </c:pt>
                <c:pt idx="292">
                  <c:v>3.5752141835203219</c:v>
                </c:pt>
                <c:pt idx="293">
                  <c:v>0.46682826080774559</c:v>
                </c:pt>
                <c:pt idx="294">
                  <c:v>-4.0775456650462143</c:v>
                </c:pt>
                <c:pt idx="295">
                  <c:v>2.6368424504963661</c:v>
                </c:pt>
                <c:pt idx="296">
                  <c:v>-6.6282996366582019</c:v>
                </c:pt>
                <c:pt idx="297">
                  <c:v>-3.5974487214488651</c:v>
                </c:pt>
                <c:pt idx="298">
                  <c:v>-4.8058536684862148</c:v>
                </c:pt>
                <c:pt idx="299">
                  <c:v>7.2464428766376381</c:v>
                </c:pt>
                <c:pt idx="300">
                  <c:v>9.4950369111935871</c:v>
                </c:pt>
                <c:pt idx="301">
                  <c:v>1.859861198406878</c:v>
                </c:pt>
                <c:pt idx="302">
                  <c:v>-1.35632183828057</c:v>
                </c:pt>
                <c:pt idx="303">
                  <c:v>7.7400924625915977</c:v>
                </c:pt>
                <c:pt idx="304">
                  <c:v>-1.2097510375108189</c:v>
                </c:pt>
                <c:pt idx="305">
                  <c:v>-6.6749153071632064</c:v>
                </c:pt>
                <c:pt idx="306">
                  <c:v>-4.1694143074705483</c:v>
                </c:pt>
                <c:pt idx="307">
                  <c:v>1.637199946628946</c:v>
                </c:pt>
                <c:pt idx="308">
                  <c:v>2.673421898620755</c:v>
                </c:pt>
                <c:pt idx="309">
                  <c:v>-4.7934496881305257</c:v>
                </c:pt>
                <c:pt idx="310">
                  <c:v>6.405047893756822</c:v>
                </c:pt>
                <c:pt idx="311">
                  <c:v>7.7885392013685477</c:v>
                </c:pt>
                <c:pt idx="312">
                  <c:v>3.4616128230736791</c:v>
                </c:pt>
                <c:pt idx="313">
                  <c:v>8.1937256065564732</c:v>
                </c:pt>
                <c:pt idx="314">
                  <c:v>0.90016362988950793</c:v>
                </c:pt>
                <c:pt idx="315">
                  <c:v>3.9954587726813151</c:v>
                </c:pt>
                <c:pt idx="316">
                  <c:v>-2.1871724087660089</c:v>
                </c:pt>
                <c:pt idx="317">
                  <c:v>-4.9396406279561154</c:v>
                </c:pt>
                <c:pt idx="318">
                  <c:v>5.5393385621880951</c:v>
                </c:pt>
                <c:pt idx="319">
                  <c:v>-1.99620778135652</c:v>
                </c:pt>
                <c:pt idx="320">
                  <c:v>-7.0503757655744526</c:v>
                </c:pt>
                <c:pt idx="321">
                  <c:v>-0.70118775143223089</c:v>
                </c:pt>
                <c:pt idx="322">
                  <c:v>0.42669422608450819</c:v>
                </c:pt>
                <c:pt idx="323">
                  <c:v>3.210683572369216</c:v>
                </c:pt>
                <c:pt idx="324">
                  <c:v>1.7921392541613019</c:v>
                </c:pt>
                <c:pt idx="325">
                  <c:v>-2.4578859462125049</c:v>
                </c:pt>
                <c:pt idx="326">
                  <c:v>6.788862024521011</c:v>
                </c:pt>
                <c:pt idx="327">
                  <c:v>-5.1491849545017061</c:v>
                </c:pt>
                <c:pt idx="328">
                  <c:v>-1.7777178900244011</c:v>
                </c:pt>
                <c:pt idx="329">
                  <c:v>2.64532411209218</c:v>
                </c:pt>
                <c:pt idx="330">
                  <c:v>1.835168079706827</c:v>
                </c:pt>
                <c:pt idx="331">
                  <c:v>2.6233916172502552</c:v>
                </c:pt>
                <c:pt idx="332">
                  <c:v>3.872268515338571</c:v>
                </c:pt>
                <c:pt idx="333">
                  <c:v>0.75256901937073561</c:v>
                </c:pt>
                <c:pt idx="334">
                  <c:v>3.531033643024136</c:v>
                </c:pt>
                <c:pt idx="335">
                  <c:v>-9.4236692515462384</c:v>
                </c:pt>
                <c:pt idx="336">
                  <c:v>7.3815111558007374</c:v>
                </c:pt>
                <c:pt idx="337">
                  <c:v>4.377489158940862</c:v>
                </c:pt>
                <c:pt idx="338">
                  <c:v>-3.536447862923767</c:v>
                </c:pt>
                <c:pt idx="339">
                  <c:v>-8.2534168560058685</c:v>
                </c:pt>
                <c:pt idx="340">
                  <c:v>0.43317958515371607</c:v>
                </c:pt>
                <c:pt idx="341">
                  <c:v>2.3735053783502078</c:v>
                </c:pt>
                <c:pt idx="342">
                  <c:v>3.8834635987802448</c:v>
                </c:pt>
                <c:pt idx="343">
                  <c:v>-1.3931131278484521</c:v>
                </c:pt>
                <c:pt idx="344">
                  <c:v>-1.2948692976775149</c:v>
                </c:pt>
                <c:pt idx="345">
                  <c:v>-0.6727216102693121</c:v>
                </c:pt>
                <c:pt idx="346">
                  <c:v>-3.2666178635425629</c:v>
                </c:pt>
                <c:pt idx="347">
                  <c:v>2.4454939697947702</c:v>
                </c:pt>
                <c:pt idx="348">
                  <c:v>-2.9745339560613768</c:v>
                </c:pt>
                <c:pt idx="349">
                  <c:v>-0.58905267612409962</c:v>
                </c:pt>
                <c:pt idx="350">
                  <c:v>-7.569183280815289</c:v>
                </c:pt>
                <c:pt idx="351">
                  <c:v>-4.0839492014778891</c:v>
                </c:pt>
                <c:pt idx="352">
                  <c:v>-0.21275746973361589</c:v>
                </c:pt>
                <c:pt idx="353">
                  <c:v>-6.007145844075457</c:v>
                </c:pt>
                <c:pt idx="354">
                  <c:v>1.682926871448555</c:v>
                </c:pt>
                <c:pt idx="355">
                  <c:v>-12.795385006808599</c:v>
                </c:pt>
                <c:pt idx="356">
                  <c:v>4.4283921429219069</c:v>
                </c:pt>
                <c:pt idx="357">
                  <c:v>1.575220552637502</c:v>
                </c:pt>
                <c:pt idx="358">
                  <c:v>-6.6352818906543822</c:v>
                </c:pt>
                <c:pt idx="359">
                  <c:v>-4.1045697022582646</c:v>
                </c:pt>
                <c:pt idx="360">
                  <c:v>0.66964769841695959</c:v>
                </c:pt>
                <c:pt idx="361">
                  <c:v>1.380534967623428</c:v>
                </c:pt>
                <c:pt idx="362">
                  <c:v>-7.8333083050064603E-2</c:v>
                </c:pt>
                <c:pt idx="363">
                  <c:v>0.75084579425387155</c:v>
                </c:pt>
                <c:pt idx="364">
                  <c:v>-10.824312936202411</c:v>
                </c:pt>
                <c:pt idx="365">
                  <c:v>-2.8990205806992102</c:v>
                </c:pt>
                <c:pt idx="366">
                  <c:v>-4.7154211937517401</c:v>
                </c:pt>
                <c:pt idx="367">
                  <c:v>-4.6821703077565759</c:v>
                </c:pt>
                <c:pt idx="368">
                  <c:v>-6.6740392851274217</c:v>
                </c:pt>
                <c:pt idx="369">
                  <c:v>-2.6074349587749919</c:v>
                </c:pt>
                <c:pt idx="370">
                  <c:v>-3.2057476446103221</c:v>
                </c:pt>
                <c:pt idx="371">
                  <c:v>-2.9664905405327051</c:v>
                </c:pt>
                <c:pt idx="372">
                  <c:v>-4.6364139800422457</c:v>
                </c:pt>
                <c:pt idx="373">
                  <c:v>6.3499671304265766</c:v>
                </c:pt>
                <c:pt idx="374">
                  <c:v>2.2915825948529029</c:v>
                </c:pt>
                <c:pt idx="375">
                  <c:v>-1.944150063796269</c:v>
                </c:pt>
                <c:pt idx="376">
                  <c:v>3.601345923826468</c:v>
                </c:pt>
                <c:pt idx="377">
                  <c:v>8.4827706458167604</c:v>
                </c:pt>
                <c:pt idx="378">
                  <c:v>1.371665220511203</c:v>
                </c:pt>
                <c:pt idx="379">
                  <c:v>1.610654703555721</c:v>
                </c:pt>
                <c:pt idx="380">
                  <c:v>3.5597861884041251</c:v>
                </c:pt>
                <c:pt idx="381">
                  <c:v>1.0039988037183469</c:v>
                </c:pt>
                <c:pt idx="382">
                  <c:v>5.6135922626797807</c:v>
                </c:pt>
                <c:pt idx="383">
                  <c:v>1.773749354493616</c:v>
                </c:pt>
                <c:pt idx="384">
                  <c:v>1.43002118216051</c:v>
                </c:pt>
                <c:pt idx="385">
                  <c:v>3.2537805508809501</c:v>
                </c:pt>
                <c:pt idx="386">
                  <c:v>8.8462312476097491</c:v>
                </c:pt>
                <c:pt idx="387">
                  <c:v>-6.2472190387730961</c:v>
                </c:pt>
                <c:pt idx="388">
                  <c:v>1.2077839083419419</c:v>
                </c:pt>
                <c:pt idx="389">
                  <c:v>9.0074204806597997</c:v>
                </c:pt>
                <c:pt idx="390">
                  <c:v>-5.6045815591871397</c:v>
                </c:pt>
                <c:pt idx="391">
                  <c:v>7.4798659030981982</c:v>
                </c:pt>
                <c:pt idx="392">
                  <c:v>-8.1495854892957702</c:v>
                </c:pt>
                <c:pt idx="393">
                  <c:v>8.3472509195243507</c:v>
                </c:pt>
                <c:pt idx="394">
                  <c:v>2.1992368938064928</c:v>
                </c:pt>
                <c:pt idx="395">
                  <c:v>-7.1980275063479704</c:v>
                </c:pt>
                <c:pt idx="396">
                  <c:v>-0.75354101089835535</c:v>
                </c:pt>
                <c:pt idx="397">
                  <c:v>-0.60898863920095592</c:v>
                </c:pt>
                <c:pt idx="398">
                  <c:v>-5.8697801800424498</c:v>
                </c:pt>
                <c:pt idx="399">
                  <c:v>-6.2454320383398141</c:v>
                </c:pt>
                <c:pt idx="400">
                  <c:v>-3.5899555275048032</c:v>
                </c:pt>
                <c:pt idx="401">
                  <c:v>5.4229562448962696</c:v>
                </c:pt>
                <c:pt idx="402">
                  <c:v>-1.141086605100319</c:v>
                </c:pt>
                <c:pt idx="403">
                  <c:v>0.3293377367014651</c:v>
                </c:pt>
                <c:pt idx="404">
                  <c:v>0.25187903964999059</c:v>
                </c:pt>
                <c:pt idx="405">
                  <c:v>2.347103939770208</c:v>
                </c:pt>
                <c:pt idx="406">
                  <c:v>-1.4534261159019191</c:v>
                </c:pt>
                <c:pt idx="407">
                  <c:v>-0.90294624758289777</c:v>
                </c:pt>
                <c:pt idx="408">
                  <c:v>4.7598517639684657</c:v>
                </c:pt>
                <c:pt idx="409">
                  <c:v>-3.1593066092268152</c:v>
                </c:pt>
                <c:pt idx="410">
                  <c:v>3.9685367796521951</c:v>
                </c:pt>
                <c:pt idx="411">
                  <c:v>1.1303614931333701</c:v>
                </c:pt>
                <c:pt idx="412">
                  <c:v>3.339739323286405</c:v>
                </c:pt>
                <c:pt idx="413">
                  <c:v>-1.1625577064101631</c:v>
                </c:pt>
                <c:pt idx="414">
                  <c:v>-5.1755012661137254</c:v>
                </c:pt>
                <c:pt idx="415">
                  <c:v>2.5927879953268169</c:v>
                </c:pt>
                <c:pt idx="416">
                  <c:v>-8.1018611635359505</c:v>
                </c:pt>
                <c:pt idx="417">
                  <c:v>-4.8580656910504496</c:v>
                </c:pt>
                <c:pt idx="418">
                  <c:v>-2.3145198166373389</c:v>
                </c:pt>
                <c:pt idx="419">
                  <c:v>-3.0587477741348228</c:v>
                </c:pt>
                <c:pt idx="420">
                  <c:v>-4.2735415372704528</c:v>
                </c:pt>
                <c:pt idx="421">
                  <c:v>-9.6517805936281196</c:v>
                </c:pt>
                <c:pt idx="422">
                  <c:v>3.4202769829249928</c:v>
                </c:pt>
                <c:pt idx="423">
                  <c:v>-2.9163885734000949</c:v>
                </c:pt>
                <c:pt idx="424">
                  <c:v>-4.3709088653135177</c:v>
                </c:pt>
                <c:pt idx="425">
                  <c:v>-11.54699731714333</c:v>
                </c:pt>
                <c:pt idx="426">
                  <c:v>-5.1763556826602999</c:v>
                </c:pt>
                <c:pt idx="427">
                  <c:v>1.041391202254891E-2</c:v>
                </c:pt>
                <c:pt idx="428">
                  <c:v>2.314178903088278</c:v>
                </c:pt>
                <c:pt idx="429">
                  <c:v>8.0902232854436722</c:v>
                </c:pt>
                <c:pt idx="430">
                  <c:v>7.8048420001043857</c:v>
                </c:pt>
                <c:pt idx="431">
                  <c:v>4.7486581454175809</c:v>
                </c:pt>
                <c:pt idx="432">
                  <c:v>7.9233741467488734</c:v>
                </c:pt>
                <c:pt idx="433">
                  <c:v>4.1477250835668471</c:v>
                </c:pt>
                <c:pt idx="434">
                  <c:v>2.369209631445361</c:v>
                </c:pt>
                <c:pt idx="435">
                  <c:v>1.633729943844288</c:v>
                </c:pt>
                <c:pt idx="436">
                  <c:v>0.81019976351273237</c:v>
                </c:pt>
                <c:pt idx="437">
                  <c:v>7.9952957459708509</c:v>
                </c:pt>
                <c:pt idx="438">
                  <c:v>3.0689072061968861</c:v>
                </c:pt>
                <c:pt idx="439">
                  <c:v>-6.6940378046136084</c:v>
                </c:pt>
                <c:pt idx="440">
                  <c:v>2.6131598164032259</c:v>
                </c:pt>
                <c:pt idx="441">
                  <c:v>-4.8899340223667354</c:v>
                </c:pt>
                <c:pt idx="442">
                  <c:v>-0.65816774216797291</c:v>
                </c:pt>
                <c:pt idx="443">
                  <c:v>-3.6079330664683278</c:v>
                </c:pt>
                <c:pt idx="444">
                  <c:v>-5.5123537275332621</c:v>
                </c:pt>
                <c:pt idx="445">
                  <c:v>-5.6927496044603494</c:v>
                </c:pt>
                <c:pt idx="446">
                  <c:v>6.1709860759973258</c:v>
                </c:pt>
                <c:pt idx="447">
                  <c:v>9.5698065936896342</c:v>
                </c:pt>
                <c:pt idx="448">
                  <c:v>0.84395379395031411</c:v>
                </c:pt>
                <c:pt idx="449">
                  <c:v>0.23390588166961729</c:v>
                </c:pt>
                <c:pt idx="450">
                  <c:v>8.1125232111578054</c:v>
                </c:pt>
                <c:pt idx="451">
                  <c:v>4.7287452669174277</c:v>
                </c:pt>
                <c:pt idx="452">
                  <c:v>-2.454181353340561</c:v>
                </c:pt>
                <c:pt idx="453">
                  <c:v>0.86957363632892903</c:v>
                </c:pt>
                <c:pt idx="454">
                  <c:v>2.5920464397324761</c:v>
                </c:pt>
                <c:pt idx="455">
                  <c:v>5.0769777459150891</c:v>
                </c:pt>
                <c:pt idx="456">
                  <c:v>-0.38420708090451128</c:v>
                </c:pt>
                <c:pt idx="457">
                  <c:v>0.29734760600481619</c:v>
                </c:pt>
                <c:pt idx="458">
                  <c:v>1.3361547535105951</c:v>
                </c:pt>
                <c:pt idx="459">
                  <c:v>2.7837665400028579</c:v>
                </c:pt>
                <c:pt idx="460">
                  <c:v>1.9117869500622491</c:v>
                </c:pt>
                <c:pt idx="461">
                  <c:v>-0.49593469227757198</c:v>
                </c:pt>
                <c:pt idx="462">
                  <c:v>-0.2213969097798113</c:v>
                </c:pt>
                <c:pt idx="463">
                  <c:v>-4.2094285314662443</c:v>
                </c:pt>
                <c:pt idx="464">
                  <c:v>-0.41656412311390167</c:v>
                </c:pt>
                <c:pt idx="465">
                  <c:v>-2.4580592522261999</c:v>
                </c:pt>
                <c:pt idx="466">
                  <c:v>-1.5242203240648899</c:v>
                </c:pt>
                <c:pt idx="467">
                  <c:v>-3.0516845463445241</c:v>
                </c:pt>
                <c:pt idx="468">
                  <c:v>8.9094207991715351</c:v>
                </c:pt>
                <c:pt idx="469">
                  <c:v>-3.4419514432886649</c:v>
                </c:pt>
                <c:pt idx="470">
                  <c:v>-0.89329895507572976</c:v>
                </c:pt>
                <c:pt idx="471">
                  <c:v>-10.6224183655824</c:v>
                </c:pt>
                <c:pt idx="472">
                  <c:v>-2.7309062113048821</c:v>
                </c:pt>
                <c:pt idx="473">
                  <c:v>1.929754174169076</c:v>
                </c:pt>
                <c:pt idx="474">
                  <c:v>12.232322271369179</c:v>
                </c:pt>
                <c:pt idx="475">
                  <c:v>1.4562307284892571</c:v>
                </c:pt>
                <c:pt idx="476">
                  <c:v>-3.2121612016754639</c:v>
                </c:pt>
                <c:pt idx="477">
                  <c:v>-5.7549762925331676</c:v>
                </c:pt>
                <c:pt idx="478">
                  <c:v>-9.8651949977715638</c:v>
                </c:pt>
                <c:pt idx="479">
                  <c:v>-12.463731655122199</c:v>
                </c:pt>
                <c:pt idx="480">
                  <c:v>3.733069452790756</c:v>
                </c:pt>
                <c:pt idx="481">
                  <c:v>5.6268291014873588</c:v>
                </c:pt>
                <c:pt idx="482">
                  <c:v>5.3438801862347676</c:v>
                </c:pt>
                <c:pt idx="483">
                  <c:v>5.5187724238710301</c:v>
                </c:pt>
                <c:pt idx="484">
                  <c:v>-1.7620150812954301</c:v>
                </c:pt>
                <c:pt idx="485">
                  <c:v>2.4350256198325271</c:v>
                </c:pt>
                <c:pt idx="486">
                  <c:v>1.2955864858943831</c:v>
                </c:pt>
                <c:pt idx="487">
                  <c:v>0.79330647487686268</c:v>
                </c:pt>
                <c:pt idx="488">
                  <c:v>3.655826052939199</c:v>
                </c:pt>
                <c:pt idx="489">
                  <c:v>-3.8222150058668038</c:v>
                </c:pt>
                <c:pt idx="490">
                  <c:v>1.481562116933113</c:v>
                </c:pt>
                <c:pt idx="491">
                  <c:v>-7.934151374854105</c:v>
                </c:pt>
                <c:pt idx="492">
                  <c:v>-9.1329994189451895</c:v>
                </c:pt>
                <c:pt idx="493">
                  <c:v>4.0883411801147416</c:v>
                </c:pt>
                <c:pt idx="494">
                  <c:v>2.8236912724929342</c:v>
                </c:pt>
                <c:pt idx="495">
                  <c:v>-0.63858426226257503</c:v>
                </c:pt>
                <c:pt idx="496">
                  <c:v>8.1040547233217968</c:v>
                </c:pt>
                <c:pt idx="497">
                  <c:v>10.65625981549079</c:v>
                </c:pt>
                <c:pt idx="498">
                  <c:v>0.87031843410427667</c:v>
                </c:pt>
                <c:pt idx="499">
                  <c:v>-8.9409885055066809</c:v>
                </c:pt>
                <c:pt idx="500">
                  <c:v>6.4912046768854914</c:v>
                </c:pt>
                <c:pt idx="501">
                  <c:v>-4.3026913814158334</c:v>
                </c:pt>
                <c:pt idx="502">
                  <c:v>5.910704875197796</c:v>
                </c:pt>
                <c:pt idx="503">
                  <c:v>-3.7933522677148508</c:v>
                </c:pt>
                <c:pt idx="504">
                  <c:v>15.61137426993545</c:v>
                </c:pt>
                <c:pt idx="505">
                  <c:v>-1.3775626032795021</c:v>
                </c:pt>
                <c:pt idx="506">
                  <c:v>6.2315217281549504</c:v>
                </c:pt>
                <c:pt idx="507">
                  <c:v>3.276416739832706</c:v>
                </c:pt>
                <c:pt idx="508">
                  <c:v>-5.6411219933716286</c:v>
                </c:pt>
                <c:pt idx="509">
                  <c:v>6.4381739675854508</c:v>
                </c:pt>
                <c:pt idx="510">
                  <c:v>-2.4802207824138511</c:v>
                </c:pt>
                <c:pt idx="511">
                  <c:v>13.118296683124459</c:v>
                </c:pt>
                <c:pt idx="512">
                  <c:v>8.8870980965105169</c:v>
                </c:pt>
                <c:pt idx="513">
                  <c:v>-8.5588256404260008</c:v>
                </c:pt>
                <c:pt idx="514">
                  <c:v>9.341972586640491</c:v>
                </c:pt>
                <c:pt idx="515">
                  <c:v>-5.794001795289061</c:v>
                </c:pt>
                <c:pt idx="516">
                  <c:v>3.0498594477906811</c:v>
                </c:pt>
                <c:pt idx="517">
                  <c:v>-5.2543092973555368</c:v>
                </c:pt>
                <c:pt idx="518">
                  <c:v>8.9667529114869939</c:v>
                </c:pt>
                <c:pt idx="519">
                  <c:v>3.760510635125105</c:v>
                </c:pt>
                <c:pt idx="520">
                  <c:v>-1.053725457852094</c:v>
                </c:pt>
                <c:pt idx="521">
                  <c:v>-4.304468642274208</c:v>
                </c:pt>
                <c:pt idx="522">
                  <c:v>-0.75088598382742844</c:v>
                </c:pt>
                <c:pt idx="523">
                  <c:v>-9.4304602427026634</c:v>
                </c:pt>
                <c:pt idx="524">
                  <c:v>-15.11456683815377</c:v>
                </c:pt>
                <c:pt idx="525">
                  <c:v>-7.2927647366495103</c:v>
                </c:pt>
                <c:pt idx="526">
                  <c:v>-3.265521629386356</c:v>
                </c:pt>
                <c:pt idx="527">
                  <c:v>-3.0505349428562161</c:v>
                </c:pt>
                <c:pt idx="528">
                  <c:v>6.4094032432012247</c:v>
                </c:pt>
                <c:pt idx="529">
                  <c:v>7.12238358610999</c:v>
                </c:pt>
                <c:pt idx="530">
                  <c:v>13.240617815024139</c:v>
                </c:pt>
                <c:pt idx="531">
                  <c:v>-5.1738707687201684</c:v>
                </c:pt>
                <c:pt idx="532">
                  <c:v>1.236571790558662</c:v>
                </c:pt>
                <c:pt idx="533">
                  <c:v>-0.61901140493867068</c:v>
                </c:pt>
                <c:pt idx="534">
                  <c:v>-5.5593898989387727</c:v>
                </c:pt>
                <c:pt idx="535">
                  <c:v>-8.7882693552267934</c:v>
                </c:pt>
                <c:pt idx="536">
                  <c:v>-2.9132986483963519</c:v>
                </c:pt>
                <c:pt idx="537">
                  <c:v>-0.86006499653634605</c:v>
                </c:pt>
                <c:pt idx="538">
                  <c:v>0.50339423944911343</c:v>
                </c:pt>
                <c:pt idx="539">
                  <c:v>-12.091256024581931</c:v>
                </c:pt>
                <c:pt idx="540">
                  <c:v>-2.8223949462656521</c:v>
                </c:pt>
                <c:pt idx="541">
                  <c:v>10.175633169205311</c:v>
                </c:pt>
                <c:pt idx="542">
                  <c:v>9.9015552841637096</c:v>
                </c:pt>
                <c:pt idx="543">
                  <c:v>-0.53643891135326804</c:v>
                </c:pt>
                <c:pt idx="544">
                  <c:v>2.8196654855263978</c:v>
                </c:pt>
                <c:pt idx="545">
                  <c:v>7.8814755472755351</c:v>
                </c:pt>
                <c:pt idx="546">
                  <c:v>-3.875877808299399</c:v>
                </c:pt>
                <c:pt idx="547">
                  <c:v>3.064078459124441</c:v>
                </c:pt>
                <c:pt idx="548">
                  <c:v>-1.912521252319394</c:v>
                </c:pt>
                <c:pt idx="549">
                  <c:v>-4.1954257510043478</c:v>
                </c:pt>
                <c:pt idx="550">
                  <c:v>-3.271601125056788</c:v>
                </c:pt>
                <c:pt idx="551">
                  <c:v>0.18775641400432599</c:v>
                </c:pt>
                <c:pt idx="552">
                  <c:v>7.9239494653679561</c:v>
                </c:pt>
                <c:pt idx="553">
                  <c:v>-1.3176134437415019</c:v>
                </c:pt>
                <c:pt idx="554">
                  <c:v>-0.34028213629146908</c:v>
                </c:pt>
                <c:pt idx="555">
                  <c:v>7.9943853262072597</c:v>
                </c:pt>
                <c:pt idx="556">
                  <c:v>-0.99332020807750698</c:v>
                </c:pt>
                <c:pt idx="557">
                  <c:v>3.8876182025756081</c:v>
                </c:pt>
                <c:pt idx="558">
                  <c:v>-1.498328833491168</c:v>
                </c:pt>
                <c:pt idx="559">
                  <c:v>0.38681074929311682</c:v>
                </c:pt>
                <c:pt idx="560">
                  <c:v>-6.6618838050156848</c:v>
                </c:pt>
                <c:pt idx="561">
                  <c:v>-2.167845444550609</c:v>
                </c:pt>
                <c:pt idx="562">
                  <c:v>-12.54174405798714</c:v>
                </c:pt>
                <c:pt idx="563">
                  <c:v>-6.7381479242938704</c:v>
                </c:pt>
                <c:pt idx="564">
                  <c:v>-15.59276018533901</c:v>
                </c:pt>
                <c:pt idx="565">
                  <c:v>1.9011169869150359</c:v>
                </c:pt>
                <c:pt idx="566">
                  <c:v>8.9169034088201702</c:v>
                </c:pt>
                <c:pt idx="567">
                  <c:v>-1.0818987476492441</c:v>
                </c:pt>
                <c:pt idx="568">
                  <c:v>-4.0641169151461787</c:v>
                </c:pt>
                <c:pt idx="569">
                  <c:v>-1.727055874451995</c:v>
                </c:pt>
                <c:pt idx="570">
                  <c:v>1.0369050048143971</c:v>
                </c:pt>
                <c:pt idx="571">
                  <c:v>-5.165590332436496</c:v>
                </c:pt>
                <c:pt idx="572">
                  <c:v>5.4110057819766109</c:v>
                </c:pt>
                <c:pt idx="573">
                  <c:v>-2.6331843313343661</c:v>
                </c:pt>
                <c:pt idx="574">
                  <c:v>4.2688727862969831</c:v>
                </c:pt>
                <c:pt idx="575">
                  <c:v>0.20147740129746389</c:v>
                </c:pt>
                <c:pt idx="576">
                  <c:v>6.3437744191932239</c:v>
                </c:pt>
                <c:pt idx="577">
                  <c:v>4.5346840224067426</c:v>
                </c:pt>
                <c:pt idx="578">
                  <c:v>-0.92768808146800419</c:v>
                </c:pt>
                <c:pt idx="579">
                  <c:v>-1.7226913267595989</c:v>
                </c:pt>
                <c:pt idx="580">
                  <c:v>-2.4025252693794061</c:v>
                </c:pt>
                <c:pt idx="581">
                  <c:v>-7.2563167194747731</c:v>
                </c:pt>
                <c:pt idx="582">
                  <c:v>-11.211485757473159</c:v>
                </c:pt>
                <c:pt idx="583">
                  <c:v>-15.01493923131374</c:v>
                </c:pt>
                <c:pt idx="584">
                  <c:v>1.019033253973997</c:v>
                </c:pt>
                <c:pt idx="585">
                  <c:v>-9.054123071594006</c:v>
                </c:pt>
                <c:pt idx="586">
                  <c:v>-0.4295575280664784</c:v>
                </c:pt>
                <c:pt idx="587">
                  <c:v>-0.56965197341121576</c:v>
                </c:pt>
                <c:pt idx="588">
                  <c:v>-6.7462172198783543</c:v>
                </c:pt>
                <c:pt idx="589">
                  <c:v>6.8432578992741869E-2</c:v>
                </c:pt>
                <c:pt idx="590">
                  <c:v>-3.3517170794048878</c:v>
                </c:pt>
                <c:pt idx="591">
                  <c:v>3.1041909720687908</c:v>
                </c:pt>
                <c:pt idx="592">
                  <c:v>5.5940745736134394</c:v>
                </c:pt>
                <c:pt idx="593">
                  <c:v>7.6675844033252867</c:v>
                </c:pt>
                <c:pt idx="594">
                  <c:v>10.68765556402626</c:v>
                </c:pt>
                <c:pt idx="595">
                  <c:v>-0.83160002015613399</c:v>
                </c:pt>
                <c:pt idx="596">
                  <c:v>-4.6177922392428226</c:v>
                </c:pt>
                <c:pt idx="597">
                  <c:v>-1.3850637446825289</c:v>
                </c:pt>
                <c:pt idx="598">
                  <c:v>1.517282264338832</c:v>
                </c:pt>
                <c:pt idx="599">
                  <c:v>3.4365805115402721</c:v>
                </c:pt>
                <c:pt idx="600">
                  <c:v>-6.6795141969889018</c:v>
                </c:pt>
                <c:pt idx="601">
                  <c:v>0.42028731471948261</c:v>
                </c:pt>
                <c:pt idx="602">
                  <c:v>-0.98309977647858116</c:v>
                </c:pt>
                <c:pt idx="603">
                  <c:v>3.566538566354835</c:v>
                </c:pt>
                <c:pt idx="604">
                  <c:v>-9.6650614664256658</c:v>
                </c:pt>
                <c:pt idx="605">
                  <c:v>-3.2615509516907659</c:v>
                </c:pt>
                <c:pt idx="606">
                  <c:v>0.25957137874044012</c:v>
                </c:pt>
                <c:pt idx="607">
                  <c:v>-3.923406407645964</c:v>
                </c:pt>
                <c:pt idx="608">
                  <c:v>3.7473294286329648</c:v>
                </c:pt>
                <c:pt idx="609">
                  <c:v>-7.1259791675042887</c:v>
                </c:pt>
                <c:pt idx="610">
                  <c:v>-1.6195511902569939</c:v>
                </c:pt>
                <c:pt idx="611">
                  <c:v>-6.9075029920873936</c:v>
                </c:pt>
                <c:pt idx="612">
                  <c:v>-2.5939691219606811</c:v>
                </c:pt>
                <c:pt idx="613">
                  <c:v>-8.1949872506404802</c:v>
                </c:pt>
                <c:pt idx="614">
                  <c:v>-1.378824123060262</c:v>
                </c:pt>
                <c:pt idx="615">
                  <c:v>3.8265609891147778</c:v>
                </c:pt>
                <c:pt idx="616">
                  <c:v>1.721637131208402</c:v>
                </c:pt>
                <c:pt idx="617">
                  <c:v>8.0313316390995482</c:v>
                </c:pt>
                <c:pt idx="618">
                  <c:v>-1.402829015434105</c:v>
                </c:pt>
                <c:pt idx="619">
                  <c:v>-4.7254965673735194</c:v>
                </c:pt>
                <c:pt idx="620">
                  <c:v>-1.523396869716414</c:v>
                </c:pt>
                <c:pt idx="621">
                  <c:v>3.015263060538055</c:v>
                </c:pt>
                <c:pt idx="622">
                  <c:v>3.7826451795169009</c:v>
                </c:pt>
                <c:pt idx="623">
                  <c:v>5.7249990088415279</c:v>
                </c:pt>
                <c:pt idx="624">
                  <c:v>-0.41825136162720272</c:v>
                </c:pt>
                <c:pt idx="625">
                  <c:v>6.5235530549488603</c:v>
                </c:pt>
                <c:pt idx="626">
                  <c:v>4.4851623444858584</c:v>
                </c:pt>
                <c:pt idx="627">
                  <c:v>5.0999174735882358</c:v>
                </c:pt>
                <c:pt idx="628">
                  <c:v>6.0286579393058792</c:v>
                </c:pt>
                <c:pt idx="629">
                  <c:v>8.2054166260686294</c:v>
                </c:pt>
                <c:pt idx="630">
                  <c:v>5.8185397116061353</c:v>
                </c:pt>
                <c:pt idx="631">
                  <c:v>16.067160306275571</c:v>
                </c:pt>
                <c:pt idx="632">
                  <c:v>3.3562866067187218</c:v>
                </c:pt>
                <c:pt idx="633">
                  <c:v>4.0798641679769487E-2</c:v>
                </c:pt>
                <c:pt idx="634">
                  <c:v>2.6089342020107482</c:v>
                </c:pt>
                <c:pt idx="635">
                  <c:v>-0.32887598675246421</c:v>
                </c:pt>
                <c:pt idx="636">
                  <c:v>12.481663504030729</c:v>
                </c:pt>
                <c:pt idx="637">
                  <c:v>5.0235109333139158</c:v>
                </c:pt>
                <c:pt idx="638">
                  <c:v>6.1767433976119106</c:v>
                </c:pt>
                <c:pt idx="639">
                  <c:v>-1.416734203967088</c:v>
                </c:pt>
                <c:pt idx="640">
                  <c:v>-1.8493139428458569</c:v>
                </c:pt>
                <c:pt idx="641">
                  <c:v>-7.2265086628334556</c:v>
                </c:pt>
                <c:pt idx="642">
                  <c:v>4.8404035397253589</c:v>
                </c:pt>
                <c:pt idx="643">
                  <c:v>-5.8113565136052152</c:v>
                </c:pt>
                <c:pt idx="644">
                  <c:v>0.96682819654008045</c:v>
                </c:pt>
                <c:pt idx="645">
                  <c:v>-6.7928276863485397</c:v>
                </c:pt>
                <c:pt idx="646">
                  <c:v>0.40874028836580029</c:v>
                </c:pt>
                <c:pt idx="647">
                  <c:v>7.6396956943668979</c:v>
                </c:pt>
                <c:pt idx="648">
                  <c:v>5.813111499177519</c:v>
                </c:pt>
                <c:pt idx="649">
                  <c:v>3.2841861853503449</c:v>
                </c:pt>
                <c:pt idx="650">
                  <c:v>-19.678780669084041</c:v>
                </c:pt>
                <c:pt idx="651">
                  <c:v>-10.47824744583983</c:v>
                </c:pt>
                <c:pt idx="652">
                  <c:v>-8.1716729975576179</c:v>
                </c:pt>
                <c:pt idx="653">
                  <c:v>-5.9670847103658877</c:v>
                </c:pt>
                <c:pt idx="654">
                  <c:v>1.6133262909201851</c:v>
                </c:pt>
                <c:pt idx="655">
                  <c:v>10.864677123698851</c:v>
                </c:pt>
                <c:pt idx="656">
                  <c:v>4.1839430876450603</c:v>
                </c:pt>
                <c:pt idx="657">
                  <c:v>-3.3957408336737651</c:v>
                </c:pt>
                <c:pt idx="658">
                  <c:v>-0.95306356467283149</c:v>
                </c:pt>
                <c:pt idx="659">
                  <c:v>6.1440648410091372</c:v>
                </c:pt>
                <c:pt idx="660">
                  <c:v>9.5864369757673131</c:v>
                </c:pt>
                <c:pt idx="661">
                  <c:v>9.2856986628131448</c:v>
                </c:pt>
                <c:pt idx="662">
                  <c:v>10.864162747834159</c:v>
                </c:pt>
                <c:pt idx="663">
                  <c:v>0.97911327636389378</c:v>
                </c:pt>
                <c:pt idx="664">
                  <c:v>6.1809756541416299</c:v>
                </c:pt>
                <c:pt idx="665">
                  <c:v>-17.499074711764781</c:v>
                </c:pt>
                <c:pt idx="666">
                  <c:v>-13.21728481096808</c:v>
                </c:pt>
                <c:pt idx="667">
                  <c:v>-7.4554057345955167</c:v>
                </c:pt>
                <c:pt idx="668">
                  <c:v>4.4991724467469716</c:v>
                </c:pt>
                <c:pt idx="669">
                  <c:v>-11.255159884751061</c:v>
                </c:pt>
                <c:pt idx="670">
                  <c:v>5.3106459017713457</c:v>
                </c:pt>
                <c:pt idx="671">
                  <c:v>24.349670471999691</c:v>
                </c:pt>
                <c:pt idx="672">
                  <c:v>-5.4784771488194197</c:v>
                </c:pt>
                <c:pt idx="673">
                  <c:v>-8.4289516205669894</c:v>
                </c:pt>
                <c:pt idx="674">
                  <c:v>-15.091766236956939</c:v>
                </c:pt>
                <c:pt idx="675">
                  <c:v>-16.635473963929019</c:v>
                </c:pt>
                <c:pt idx="676">
                  <c:v>-2.4285665275240622</c:v>
                </c:pt>
                <c:pt idx="677">
                  <c:v>-9.5951130845877248</c:v>
                </c:pt>
                <c:pt idx="678">
                  <c:v>-1.7724005146433151</c:v>
                </c:pt>
                <c:pt idx="679">
                  <c:v>3.030400448275397</c:v>
                </c:pt>
                <c:pt idx="680">
                  <c:v>-6.4303073148231844</c:v>
                </c:pt>
                <c:pt idx="681">
                  <c:v>-7.8137507724686897</c:v>
                </c:pt>
                <c:pt idx="682">
                  <c:v>4.7769169331090806</c:v>
                </c:pt>
                <c:pt idx="683">
                  <c:v>23.925261465077028</c:v>
                </c:pt>
                <c:pt idx="684">
                  <c:v>11.72778426295835</c:v>
                </c:pt>
                <c:pt idx="685">
                  <c:v>16.68344480249009</c:v>
                </c:pt>
                <c:pt idx="686">
                  <c:v>-23.193770006781509</c:v>
                </c:pt>
                <c:pt idx="687">
                  <c:v>-16.622486745119222</c:v>
                </c:pt>
                <c:pt idx="688">
                  <c:v>-4.6549895336147458</c:v>
                </c:pt>
                <c:pt idx="689">
                  <c:v>-2.7457685637233449</c:v>
                </c:pt>
                <c:pt idx="690">
                  <c:v>-13.55204768405665</c:v>
                </c:pt>
                <c:pt idx="691">
                  <c:v>-13.274378724401741</c:v>
                </c:pt>
                <c:pt idx="692">
                  <c:v>8.7218008931572832</c:v>
                </c:pt>
                <c:pt idx="693">
                  <c:v>-1.3265210866255961E-2</c:v>
                </c:pt>
                <c:pt idx="694">
                  <c:v>13.478456418116471</c:v>
                </c:pt>
                <c:pt idx="695">
                  <c:v>14.66536742137701</c:v>
                </c:pt>
                <c:pt idx="696">
                  <c:v>18.21726994498869</c:v>
                </c:pt>
                <c:pt idx="697">
                  <c:v>-18.929765513325759</c:v>
                </c:pt>
                <c:pt idx="698">
                  <c:v>-1.599944326487017</c:v>
                </c:pt>
                <c:pt idx="699">
                  <c:v>-6.2535894201081712</c:v>
                </c:pt>
                <c:pt idx="700">
                  <c:v>3.3224878219769018</c:v>
                </c:pt>
                <c:pt idx="701">
                  <c:v>-12.86100397292148</c:v>
                </c:pt>
                <c:pt idx="702">
                  <c:v>-15.771653694105749</c:v>
                </c:pt>
                <c:pt idx="703">
                  <c:v>-3.327880759868453</c:v>
                </c:pt>
                <c:pt idx="704">
                  <c:v>2.1491552510782439</c:v>
                </c:pt>
                <c:pt idx="705">
                  <c:v>-2.8187032210225129</c:v>
                </c:pt>
                <c:pt idx="706">
                  <c:v>-24.323905800000819</c:v>
                </c:pt>
                <c:pt idx="707">
                  <c:v>-11.330184642400599</c:v>
                </c:pt>
                <c:pt idx="708">
                  <c:v>-11.96906086995376</c:v>
                </c:pt>
                <c:pt idx="709">
                  <c:v>-7.4357463519713667</c:v>
                </c:pt>
                <c:pt idx="710">
                  <c:v>-7.4461613855492486</c:v>
                </c:pt>
                <c:pt idx="711">
                  <c:v>-2.8889069102884029</c:v>
                </c:pt>
                <c:pt idx="712">
                  <c:v>15.120191353780889</c:v>
                </c:pt>
                <c:pt idx="713">
                  <c:v>9.77149405184824</c:v>
                </c:pt>
                <c:pt idx="714">
                  <c:v>-2.4253708278781319</c:v>
                </c:pt>
                <c:pt idx="715">
                  <c:v>-6.7979187210191654</c:v>
                </c:pt>
                <c:pt idx="716">
                  <c:v>-11.445829979879131</c:v>
                </c:pt>
                <c:pt idx="717">
                  <c:v>8.1450098236361228</c:v>
                </c:pt>
                <c:pt idx="718">
                  <c:v>-5.6164346790370354</c:v>
                </c:pt>
                <c:pt idx="719">
                  <c:v>-8.8722959210093766</c:v>
                </c:pt>
                <c:pt idx="720">
                  <c:v>16.39668487737611</c:v>
                </c:pt>
                <c:pt idx="721">
                  <c:v>-14.682902474628021</c:v>
                </c:pt>
                <c:pt idx="722">
                  <c:v>1.705566459358127</c:v>
                </c:pt>
                <c:pt idx="723">
                  <c:v>-8.2654814406503352</c:v>
                </c:pt>
                <c:pt idx="724">
                  <c:v>-0.84408900296496325</c:v>
                </c:pt>
                <c:pt idx="725">
                  <c:v>-5.474376896653534</c:v>
                </c:pt>
                <c:pt idx="726">
                  <c:v>-6.6071290663847906</c:v>
                </c:pt>
                <c:pt idx="727">
                  <c:v>5.7014746342829693E-2</c:v>
                </c:pt>
                <c:pt idx="728">
                  <c:v>5.3480770591640283</c:v>
                </c:pt>
                <c:pt idx="729">
                  <c:v>12.055232408888759</c:v>
                </c:pt>
                <c:pt idx="730">
                  <c:v>16.57495435787909</c:v>
                </c:pt>
                <c:pt idx="731">
                  <c:v>31.281955995214808</c:v>
                </c:pt>
                <c:pt idx="732">
                  <c:v>5.4475769151422542</c:v>
                </c:pt>
                <c:pt idx="733">
                  <c:v>11.804412731489331</c:v>
                </c:pt>
                <c:pt idx="734">
                  <c:v>6.8871335551314479</c:v>
                </c:pt>
                <c:pt idx="735">
                  <c:v>5.1917124712638483</c:v>
                </c:pt>
                <c:pt idx="736">
                  <c:v>10.37127099139817</c:v>
                </c:pt>
                <c:pt idx="737">
                  <c:v>-2.018687951707145</c:v>
                </c:pt>
                <c:pt idx="738">
                  <c:v>-4.0917396294708874</c:v>
                </c:pt>
                <c:pt idx="739">
                  <c:v>3.2082180343912472</c:v>
                </c:pt>
                <c:pt idx="740">
                  <c:v>-4.5038781950164859</c:v>
                </c:pt>
                <c:pt idx="741">
                  <c:v>5.5932932510480393</c:v>
                </c:pt>
                <c:pt idx="742">
                  <c:v>-5.6153049995375461</c:v>
                </c:pt>
                <c:pt idx="743">
                  <c:v>-1.3111404253685699</c:v>
                </c:pt>
                <c:pt idx="744">
                  <c:v>-0.57785595163486958</c:v>
                </c:pt>
                <c:pt idx="745">
                  <c:v>-11.099494290527369</c:v>
                </c:pt>
                <c:pt idx="746">
                  <c:v>-7.073025360612359</c:v>
                </c:pt>
                <c:pt idx="747">
                  <c:v>-21.560737294614992</c:v>
                </c:pt>
                <c:pt idx="748">
                  <c:v>5.22184743917816</c:v>
                </c:pt>
                <c:pt idx="749">
                  <c:v>-9.2130075267216522</c:v>
                </c:pt>
                <c:pt idx="750">
                  <c:v>-21.83069251920999</c:v>
                </c:pt>
                <c:pt idx="751">
                  <c:v>-21.181456813739199</c:v>
                </c:pt>
                <c:pt idx="752">
                  <c:v>8.8552940160854951E-2</c:v>
                </c:pt>
                <c:pt idx="753">
                  <c:v>13.968655042348891</c:v>
                </c:pt>
                <c:pt idx="754">
                  <c:v>28.667900365921739</c:v>
                </c:pt>
                <c:pt idx="755">
                  <c:v>-1.6465709479292641</c:v>
                </c:pt>
                <c:pt idx="756">
                  <c:v>9.3439965147887296</c:v>
                </c:pt>
                <c:pt idx="757">
                  <c:v>-7.6768901829721212</c:v>
                </c:pt>
                <c:pt idx="758">
                  <c:v>-2.3802020402166222</c:v>
                </c:pt>
                <c:pt idx="759">
                  <c:v>5.5735892235001483</c:v>
                </c:pt>
                <c:pt idx="760">
                  <c:v>-19.86648902416151</c:v>
                </c:pt>
                <c:pt idx="761">
                  <c:v>-13.41065070443009</c:v>
                </c:pt>
                <c:pt idx="762">
                  <c:v>3.2701570199029559</c:v>
                </c:pt>
                <c:pt idx="763">
                  <c:v>-6.7952992983749834</c:v>
                </c:pt>
                <c:pt idx="764">
                  <c:v>-7.6948539509466531</c:v>
                </c:pt>
                <c:pt idx="765">
                  <c:v>-22.925806165979541</c:v>
                </c:pt>
                <c:pt idx="766">
                  <c:v>10.37815526100475</c:v>
                </c:pt>
                <c:pt idx="767">
                  <c:v>-14.071269816381911</c:v>
                </c:pt>
                <c:pt idx="768">
                  <c:v>-6.8686614904379262</c:v>
                </c:pt>
                <c:pt idx="769">
                  <c:v>-9.3584465451558927</c:v>
                </c:pt>
                <c:pt idx="770">
                  <c:v>-6.8772947487486524</c:v>
                </c:pt>
                <c:pt idx="771">
                  <c:v>-13.01899112277902</c:v>
                </c:pt>
                <c:pt idx="772">
                  <c:v>-8.4547248269252933</c:v>
                </c:pt>
                <c:pt idx="773">
                  <c:v>4.9343038377685362</c:v>
                </c:pt>
                <c:pt idx="774">
                  <c:v>1.842851619287226</c:v>
                </c:pt>
                <c:pt idx="775">
                  <c:v>-1.7649456449977441</c:v>
                </c:pt>
                <c:pt idx="776">
                  <c:v>5.5936980831729342</c:v>
                </c:pt>
                <c:pt idx="777">
                  <c:v>4.9243312668739696</c:v>
                </c:pt>
                <c:pt idx="778">
                  <c:v>-6.4259360147102296</c:v>
                </c:pt>
                <c:pt idx="779">
                  <c:v>8.4154534429791639</c:v>
                </c:pt>
                <c:pt idx="780">
                  <c:v>-2.1125481379868658</c:v>
                </c:pt>
                <c:pt idx="781">
                  <c:v>5.3865146946396232</c:v>
                </c:pt>
                <c:pt idx="782">
                  <c:v>7.6401630862816754</c:v>
                </c:pt>
                <c:pt idx="783">
                  <c:v>2.9297023713520352</c:v>
                </c:pt>
                <c:pt idx="784">
                  <c:v>18.78712613221791</c:v>
                </c:pt>
                <c:pt idx="785">
                  <c:v>-0.48248350183149907</c:v>
                </c:pt>
                <c:pt idx="786">
                  <c:v>3.1539633111994338</c:v>
                </c:pt>
                <c:pt idx="787">
                  <c:v>1.2052824228525501</c:v>
                </c:pt>
                <c:pt idx="788">
                  <c:v>-3.770685071301235</c:v>
                </c:pt>
                <c:pt idx="789">
                  <c:v>-5.8335161742969763</c:v>
                </c:pt>
                <c:pt idx="790">
                  <c:v>-11.07704343727463</c:v>
                </c:pt>
                <c:pt idx="791">
                  <c:v>-5.239978343531031</c:v>
                </c:pt>
                <c:pt idx="792">
                  <c:v>-17.15261800063476</c:v>
                </c:pt>
                <c:pt idx="793">
                  <c:v>20.952959505379969</c:v>
                </c:pt>
                <c:pt idx="794">
                  <c:v>-4.3662630757291634</c:v>
                </c:pt>
                <c:pt idx="795">
                  <c:v>12.06797159898584</c:v>
                </c:pt>
                <c:pt idx="796">
                  <c:v>6.2988739576125523</c:v>
                </c:pt>
                <c:pt idx="797">
                  <c:v>14.990994064532501</c:v>
                </c:pt>
                <c:pt idx="798">
                  <c:v>-2.008917909332804</c:v>
                </c:pt>
                <c:pt idx="799">
                  <c:v>5.3544266827185796</c:v>
                </c:pt>
                <c:pt idx="800">
                  <c:v>-4.0767298249741319</c:v>
                </c:pt>
                <c:pt idx="801">
                  <c:v>28.361896545042701</c:v>
                </c:pt>
                <c:pt idx="802">
                  <c:v>9.6964695016815146</c:v>
                </c:pt>
                <c:pt idx="803">
                  <c:v>12.015129695446509</c:v>
                </c:pt>
                <c:pt idx="804">
                  <c:v>3.325307951508448</c:v>
                </c:pt>
                <c:pt idx="805">
                  <c:v>-18.721884526087941</c:v>
                </c:pt>
                <c:pt idx="806">
                  <c:v>-0.58561204560672586</c:v>
                </c:pt>
                <c:pt idx="807">
                  <c:v>-3.9987748927295419</c:v>
                </c:pt>
                <c:pt idx="808">
                  <c:v>-1.4886592891669359</c:v>
                </c:pt>
                <c:pt idx="809">
                  <c:v>-11.079946096429881</c:v>
                </c:pt>
                <c:pt idx="810">
                  <c:v>15.82012263675036</c:v>
                </c:pt>
                <c:pt idx="811">
                  <c:v>-15.951442383925089</c:v>
                </c:pt>
                <c:pt idx="812">
                  <c:v>-0.52847610124798172</c:v>
                </c:pt>
                <c:pt idx="813">
                  <c:v>20.51405623867597</c:v>
                </c:pt>
                <c:pt idx="814">
                  <c:v>14.802121200392129</c:v>
                </c:pt>
                <c:pt idx="815">
                  <c:v>-13.74028910563956</c:v>
                </c:pt>
                <c:pt idx="816">
                  <c:v>5.0972070811734946</c:v>
                </c:pt>
                <c:pt idx="817">
                  <c:v>3.6497991799449139</c:v>
                </c:pt>
                <c:pt idx="818">
                  <c:v>15.71263165565813</c:v>
                </c:pt>
                <c:pt idx="819">
                  <c:v>21.266259809814201</c:v>
                </c:pt>
                <c:pt idx="820">
                  <c:v>-2.0707002488222259</c:v>
                </c:pt>
                <c:pt idx="821">
                  <c:v>0.42703890724547411</c:v>
                </c:pt>
                <c:pt idx="822">
                  <c:v>-9.3041905482735139</c:v>
                </c:pt>
                <c:pt idx="823">
                  <c:v>0.36872040863776562</c:v>
                </c:pt>
                <c:pt idx="824">
                  <c:v>-8.0549773966080735</c:v>
                </c:pt>
                <c:pt idx="825">
                  <c:v>7.4787898384460094</c:v>
                </c:pt>
                <c:pt idx="826">
                  <c:v>8.7550823491736942</c:v>
                </c:pt>
                <c:pt idx="827">
                  <c:v>7.0636069167789266</c:v>
                </c:pt>
                <c:pt idx="828">
                  <c:v>13.78015211468076</c:v>
                </c:pt>
                <c:pt idx="829">
                  <c:v>-4.6554988273141218</c:v>
                </c:pt>
                <c:pt idx="830">
                  <c:v>37.249507218439817</c:v>
                </c:pt>
                <c:pt idx="831">
                  <c:v>-18.000409111469729</c:v>
                </c:pt>
                <c:pt idx="832">
                  <c:v>2.0370757144188261</c:v>
                </c:pt>
                <c:pt idx="833">
                  <c:v>-20.731269027440039</c:v>
                </c:pt>
                <c:pt idx="834">
                  <c:v>-1.2364622238913381</c:v>
                </c:pt>
                <c:pt idx="835">
                  <c:v>9.697232549694796</c:v>
                </c:pt>
                <c:pt idx="836">
                  <c:v>9.1417626544184056</c:v>
                </c:pt>
                <c:pt idx="837">
                  <c:v>16.261884363789999</c:v>
                </c:pt>
                <c:pt idx="838">
                  <c:v>-8.555229902332222</c:v>
                </c:pt>
                <c:pt idx="839">
                  <c:v>5.0034129948956592</c:v>
                </c:pt>
                <c:pt idx="840">
                  <c:v>-4.4175869556612444</c:v>
                </c:pt>
                <c:pt idx="841">
                  <c:v>-9.3467415958380329</c:v>
                </c:pt>
                <c:pt idx="842">
                  <c:v>-4.266973921208022</c:v>
                </c:pt>
                <c:pt idx="843">
                  <c:v>3.265876313825645</c:v>
                </c:pt>
                <c:pt idx="844">
                  <c:v>0.76064633492186795</c:v>
                </c:pt>
                <c:pt idx="845">
                  <c:v>15.68918738847694</c:v>
                </c:pt>
                <c:pt idx="846">
                  <c:v>-12.48520855353482</c:v>
                </c:pt>
                <c:pt idx="847">
                  <c:v>-18.803646557916949</c:v>
                </c:pt>
                <c:pt idx="848">
                  <c:v>33.216455556497827</c:v>
                </c:pt>
                <c:pt idx="849">
                  <c:v>-12.84244589172228</c:v>
                </c:pt>
                <c:pt idx="850">
                  <c:v>-6.8845463915065686E-2</c:v>
                </c:pt>
                <c:pt idx="851">
                  <c:v>-15.25941267048368</c:v>
                </c:pt>
                <c:pt idx="852">
                  <c:v>-10.000748525146721</c:v>
                </c:pt>
                <c:pt idx="853">
                  <c:v>-13.28837951708236</c:v>
                </c:pt>
                <c:pt idx="854">
                  <c:v>-8.4915138925228923</c:v>
                </c:pt>
                <c:pt idx="855">
                  <c:v>-11.17914098654439</c:v>
                </c:pt>
                <c:pt idx="856">
                  <c:v>4.7041679404128312</c:v>
                </c:pt>
                <c:pt idx="857">
                  <c:v>2.5243969829923638</c:v>
                </c:pt>
                <c:pt idx="858">
                  <c:v>5.5444484975845718</c:v>
                </c:pt>
                <c:pt idx="859">
                  <c:v>14.13257098904808</c:v>
                </c:pt>
                <c:pt idx="860">
                  <c:v>5.5085425627304003</c:v>
                </c:pt>
                <c:pt idx="861">
                  <c:v>15.941513262509201</c:v>
                </c:pt>
                <c:pt idx="862">
                  <c:v>4.4770481625216112</c:v>
                </c:pt>
                <c:pt idx="863">
                  <c:v>-25.672845944151529</c:v>
                </c:pt>
                <c:pt idx="864">
                  <c:v>-10.24235635232213</c:v>
                </c:pt>
                <c:pt idx="865">
                  <c:v>8.3914974188420093</c:v>
                </c:pt>
                <c:pt idx="866">
                  <c:v>-0.39738629424978761</c:v>
                </c:pt>
                <c:pt idx="867">
                  <c:v>12.593491294806171</c:v>
                </c:pt>
                <c:pt idx="868">
                  <c:v>-2.9376483572267449</c:v>
                </c:pt>
                <c:pt idx="869">
                  <c:v>11.413357730581531</c:v>
                </c:pt>
                <c:pt idx="870">
                  <c:v>1.736029373201045</c:v>
                </c:pt>
                <c:pt idx="871">
                  <c:v>-17.784519293912599</c:v>
                </c:pt>
                <c:pt idx="872">
                  <c:v>-6.1967255412416362</c:v>
                </c:pt>
                <c:pt idx="873">
                  <c:v>-3.4173041710740688</c:v>
                </c:pt>
                <c:pt idx="874">
                  <c:v>-22.140024314625279</c:v>
                </c:pt>
                <c:pt idx="875">
                  <c:v>4.793823543660519</c:v>
                </c:pt>
                <c:pt idx="876">
                  <c:v>0.61950354934637319</c:v>
                </c:pt>
                <c:pt idx="877">
                  <c:v>-3.8749842126340028</c:v>
                </c:pt>
                <c:pt idx="878">
                  <c:v>8.8101141059622687</c:v>
                </c:pt>
                <c:pt idx="879">
                  <c:v>7.4558344758158199</c:v>
                </c:pt>
                <c:pt idx="880">
                  <c:v>2.898764499956922</c:v>
                </c:pt>
                <c:pt idx="881">
                  <c:v>-1.737810308298867</c:v>
                </c:pt>
                <c:pt idx="882">
                  <c:v>12.283054808201889</c:v>
                </c:pt>
                <c:pt idx="883">
                  <c:v>8.6337734214667599</c:v>
                </c:pt>
                <c:pt idx="884">
                  <c:v>-0.1193879456525628</c:v>
                </c:pt>
                <c:pt idx="885">
                  <c:v>3.5489654253764882</c:v>
                </c:pt>
                <c:pt idx="886">
                  <c:v>2.1586201953635151</c:v>
                </c:pt>
                <c:pt idx="887">
                  <c:v>-0.25717864210774283</c:v>
                </c:pt>
                <c:pt idx="888">
                  <c:v>9.8358179842498981</c:v>
                </c:pt>
                <c:pt idx="889">
                  <c:v>-3.8482220153003448</c:v>
                </c:pt>
                <c:pt idx="890">
                  <c:v>-4.1657054738700561</c:v>
                </c:pt>
                <c:pt idx="891">
                  <c:v>-13.515014185755559</c:v>
                </c:pt>
                <c:pt idx="892">
                  <c:v>-5.1230580548428852</c:v>
                </c:pt>
                <c:pt idx="893">
                  <c:v>8.3859813784195989</c:v>
                </c:pt>
                <c:pt idx="894">
                  <c:v>-22.4668778889023</c:v>
                </c:pt>
                <c:pt idx="895">
                  <c:v>-17.605264373150401</c:v>
                </c:pt>
                <c:pt idx="896">
                  <c:v>-10.40543793637992</c:v>
                </c:pt>
                <c:pt idx="897">
                  <c:v>-10.1296842789907</c:v>
                </c:pt>
                <c:pt idx="898">
                  <c:v>-6.3615206382894964</c:v>
                </c:pt>
                <c:pt idx="899">
                  <c:v>-10.44630942631265</c:v>
                </c:pt>
                <c:pt idx="900">
                  <c:v>-8.0848938741474825</c:v>
                </c:pt>
                <c:pt idx="901">
                  <c:v>-12.1787946604874</c:v>
                </c:pt>
                <c:pt idx="902">
                  <c:v>-18.44210570880642</c:v>
                </c:pt>
                <c:pt idx="903">
                  <c:v>-9.7277292545846628</c:v>
                </c:pt>
                <c:pt idx="904">
                  <c:v>8.3935147957121412</c:v>
                </c:pt>
                <c:pt idx="905">
                  <c:v>-2.1192412666975562</c:v>
                </c:pt>
                <c:pt idx="906">
                  <c:v>-12.535721632004631</c:v>
                </c:pt>
                <c:pt idx="907">
                  <c:v>4.874127172069965</c:v>
                </c:pt>
                <c:pt idx="908">
                  <c:v>-9.7869310280979036</c:v>
                </c:pt>
                <c:pt idx="909">
                  <c:v>10.50425502472536</c:v>
                </c:pt>
                <c:pt idx="910">
                  <c:v>-2.7346274433738929</c:v>
                </c:pt>
                <c:pt idx="911">
                  <c:v>30.200660789093689</c:v>
                </c:pt>
                <c:pt idx="912">
                  <c:v>-2.2823275756864949</c:v>
                </c:pt>
                <c:pt idx="913">
                  <c:v>-1.7956888864772149</c:v>
                </c:pt>
                <c:pt idx="914">
                  <c:v>-9.4405754485115683</c:v>
                </c:pt>
                <c:pt idx="915">
                  <c:v>0.4788407439877716</c:v>
                </c:pt>
                <c:pt idx="916">
                  <c:v>10.904563624876779</c:v>
                </c:pt>
                <c:pt idx="917">
                  <c:v>2.5619587251235889</c:v>
                </c:pt>
                <c:pt idx="918">
                  <c:v>-2.8024185589203068</c:v>
                </c:pt>
                <c:pt idx="919">
                  <c:v>0.90829738084303113</c:v>
                </c:pt>
                <c:pt idx="920">
                  <c:v>15.60200585749697</c:v>
                </c:pt>
                <c:pt idx="921">
                  <c:v>-3.9471523167137041</c:v>
                </c:pt>
                <c:pt idx="922">
                  <c:v>-9.450754188356127</c:v>
                </c:pt>
                <c:pt idx="923">
                  <c:v>-7.6207628330940711</c:v>
                </c:pt>
                <c:pt idx="924">
                  <c:v>-11.035356204800379</c:v>
                </c:pt>
                <c:pt idx="925">
                  <c:v>5.8617502821438761</c:v>
                </c:pt>
                <c:pt idx="926">
                  <c:v>2.1758753601282459</c:v>
                </c:pt>
                <c:pt idx="927">
                  <c:v>1.5682757265921221</c:v>
                </c:pt>
                <c:pt idx="928">
                  <c:v>21.01780237441816</c:v>
                </c:pt>
                <c:pt idx="929">
                  <c:v>-5.8804850292016031</c:v>
                </c:pt>
                <c:pt idx="930">
                  <c:v>0.84854225663561789</c:v>
                </c:pt>
                <c:pt idx="931">
                  <c:v>13.59388659878428</c:v>
                </c:pt>
                <c:pt idx="932">
                  <c:v>-10.535042137476321</c:v>
                </c:pt>
                <c:pt idx="933">
                  <c:v>-22.357687584540091</c:v>
                </c:pt>
                <c:pt idx="934">
                  <c:v>-15.37670562903272</c:v>
                </c:pt>
                <c:pt idx="935">
                  <c:v>5.3969087160676734</c:v>
                </c:pt>
                <c:pt idx="936">
                  <c:v>9.5660991538790068</c:v>
                </c:pt>
                <c:pt idx="937">
                  <c:v>1.284887502681868</c:v>
                </c:pt>
                <c:pt idx="938">
                  <c:v>5.0147729282525626</c:v>
                </c:pt>
                <c:pt idx="939">
                  <c:v>-10.766815762751939</c:v>
                </c:pt>
                <c:pt idx="940">
                  <c:v>-6.7699792205159834</c:v>
                </c:pt>
                <c:pt idx="941">
                  <c:v>15.15257920299063</c:v>
                </c:pt>
                <c:pt idx="942">
                  <c:v>-4.2982991305996929</c:v>
                </c:pt>
                <c:pt idx="943">
                  <c:v>6.074827579678729</c:v>
                </c:pt>
                <c:pt idx="944">
                  <c:v>-7.3163445514849696</c:v>
                </c:pt>
                <c:pt idx="945">
                  <c:v>-4.2669767995459758</c:v>
                </c:pt>
                <c:pt idx="946">
                  <c:v>4.7613447475091686</c:v>
                </c:pt>
                <c:pt idx="947">
                  <c:v>-6.4233707507250708</c:v>
                </c:pt>
                <c:pt idx="948">
                  <c:v>11.57975209707414</c:v>
                </c:pt>
                <c:pt idx="949">
                  <c:v>-13.75656651539124</c:v>
                </c:pt>
                <c:pt idx="950">
                  <c:v>17.470017114349481</c:v>
                </c:pt>
                <c:pt idx="951">
                  <c:v>10.334548446730301</c:v>
                </c:pt>
                <c:pt idx="952">
                  <c:v>-4.8985030664882983</c:v>
                </c:pt>
                <c:pt idx="953">
                  <c:v>12.24660870579326</c:v>
                </c:pt>
                <c:pt idx="954">
                  <c:v>-2.2389970046714152</c:v>
                </c:pt>
                <c:pt idx="955">
                  <c:v>13.663998790014119</c:v>
                </c:pt>
                <c:pt idx="956">
                  <c:v>-16.840733203355089</c:v>
                </c:pt>
                <c:pt idx="957">
                  <c:v>-9.8741860246910846</c:v>
                </c:pt>
                <c:pt idx="958">
                  <c:v>11.36568460518593</c:v>
                </c:pt>
                <c:pt idx="959">
                  <c:v>-0.51079113195024328</c:v>
                </c:pt>
                <c:pt idx="960">
                  <c:v>-7.8281419269653467</c:v>
                </c:pt>
                <c:pt idx="961">
                  <c:v>6.9657694880923442</c:v>
                </c:pt>
                <c:pt idx="962">
                  <c:v>14.00777038693538</c:v>
                </c:pt>
                <c:pt idx="963">
                  <c:v>1.0504233469134421</c:v>
                </c:pt>
                <c:pt idx="964">
                  <c:v>19.309245986587229</c:v>
                </c:pt>
                <c:pt idx="965">
                  <c:v>1.771151110121147</c:v>
                </c:pt>
                <c:pt idx="966">
                  <c:v>4.3541316318167027</c:v>
                </c:pt>
                <c:pt idx="967">
                  <c:v>-4.181463967468054</c:v>
                </c:pt>
                <c:pt idx="968">
                  <c:v>-3.4335583584633489</c:v>
                </c:pt>
                <c:pt idx="969">
                  <c:v>9.2823877226710643</c:v>
                </c:pt>
                <c:pt idx="970">
                  <c:v>23.779137385465681</c:v>
                </c:pt>
                <c:pt idx="971">
                  <c:v>16.023174379220009</c:v>
                </c:pt>
                <c:pt idx="972">
                  <c:v>12.825968126936701</c:v>
                </c:pt>
                <c:pt idx="973">
                  <c:v>5.4182328149467889</c:v>
                </c:pt>
                <c:pt idx="974">
                  <c:v>-4.0769577316812233</c:v>
                </c:pt>
                <c:pt idx="975">
                  <c:v>-8.956315933760747</c:v>
                </c:pt>
                <c:pt idx="976">
                  <c:v>4.6826111171534288</c:v>
                </c:pt>
                <c:pt idx="977">
                  <c:v>0.63394992218999757</c:v>
                </c:pt>
                <c:pt idx="978">
                  <c:v>-19.096519806917499</c:v>
                </c:pt>
                <c:pt idx="979">
                  <c:v>-9.8343426409181092</c:v>
                </c:pt>
                <c:pt idx="980">
                  <c:v>-1.182348999274728</c:v>
                </c:pt>
                <c:pt idx="981">
                  <c:v>-9.603580704723754</c:v>
                </c:pt>
                <c:pt idx="982">
                  <c:v>-9.0174698285473268E-2</c:v>
                </c:pt>
                <c:pt idx="983">
                  <c:v>-19.588215419859409</c:v>
                </c:pt>
                <c:pt idx="984">
                  <c:v>-13.244793822123119</c:v>
                </c:pt>
                <c:pt idx="985">
                  <c:v>2.379494552961837</c:v>
                </c:pt>
                <c:pt idx="986">
                  <c:v>10.26319170187992</c:v>
                </c:pt>
                <c:pt idx="987">
                  <c:v>-1.837773126090577</c:v>
                </c:pt>
                <c:pt idx="988">
                  <c:v>-26.2334764795139</c:v>
                </c:pt>
                <c:pt idx="989">
                  <c:v>0.90938315443088469</c:v>
                </c:pt>
                <c:pt idx="990">
                  <c:v>20.775423102716381</c:v>
                </c:pt>
                <c:pt idx="991">
                  <c:v>32.455534979502133</c:v>
                </c:pt>
                <c:pt idx="992">
                  <c:v>1.232226276109593</c:v>
                </c:pt>
                <c:pt idx="993">
                  <c:v>0.17080556884032769</c:v>
                </c:pt>
                <c:pt idx="994">
                  <c:v>-15.51415515234007</c:v>
                </c:pt>
                <c:pt idx="995">
                  <c:v>-11.032325760813039</c:v>
                </c:pt>
                <c:pt idx="996">
                  <c:v>-14.515570694268931</c:v>
                </c:pt>
                <c:pt idx="997">
                  <c:v>-3.914551710812558</c:v>
                </c:pt>
                <c:pt idx="998">
                  <c:v>24.622215440760598</c:v>
                </c:pt>
                <c:pt idx="999">
                  <c:v>23.819180065403291</c:v>
                </c:pt>
                <c:pt idx="1000">
                  <c:v>-11.909559772528469</c:v>
                </c:pt>
                <c:pt idx="1001">
                  <c:v>27.167318085557969</c:v>
                </c:pt>
                <c:pt idx="1002">
                  <c:v>1.329411163416478</c:v>
                </c:pt>
                <c:pt idx="1003">
                  <c:v>6.2346694392911406</c:v>
                </c:pt>
                <c:pt idx="1004">
                  <c:v>4.2133631024245819</c:v>
                </c:pt>
                <c:pt idx="1005">
                  <c:v>-4.0391077741712238E-2</c:v>
                </c:pt>
                <c:pt idx="1006">
                  <c:v>5.1463606665823738</c:v>
                </c:pt>
                <c:pt idx="1007">
                  <c:v>0.79459795865986949</c:v>
                </c:pt>
                <c:pt idx="1008">
                  <c:v>-10.543192785905481</c:v>
                </c:pt>
                <c:pt idx="1009">
                  <c:v>3.020056695214298</c:v>
                </c:pt>
                <c:pt idx="1010">
                  <c:v>5.3538502158619892</c:v>
                </c:pt>
                <c:pt idx="1011">
                  <c:v>-18.986503893729509</c:v>
                </c:pt>
                <c:pt idx="1012">
                  <c:v>-5.7181800481141742</c:v>
                </c:pt>
                <c:pt idx="1013">
                  <c:v>3.158593664026494</c:v>
                </c:pt>
                <c:pt idx="1014">
                  <c:v>5.233095803178168</c:v>
                </c:pt>
                <c:pt idx="1015">
                  <c:v>6.9758057183877069</c:v>
                </c:pt>
                <c:pt idx="1016">
                  <c:v>2.636400568064492</c:v>
                </c:pt>
                <c:pt idx="1017">
                  <c:v>11.811995989904769</c:v>
                </c:pt>
                <c:pt idx="1018">
                  <c:v>-5.2234541711628681</c:v>
                </c:pt>
                <c:pt idx="1019">
                  <c:v>-0.74095274062462269</c:v>
                </c:pt>
                <c:pt idx="1020">
                  <c:v>0.83910488618196444</c:v>
                </c:pt>
                <c:pt idx="1021">
                  <c:v>9.009762929929142</c:v>
                </c:pt>
                <c:pt idx="1022">
                  <c:v>22.231636802709641</c:v>
                </c:pt>
                <c:pt idx="1023">
                  <c:v>-3.6219723481165409</c:v>
                </c:pt>
                <c:pt idx="1024">
                  <c:v>3.5889155620056932</c:v>
                </c:pt>
                <c:pt idx="1025">
                  <c:v>-0.65249237666964477</c:v>
                </c:pt>
                <c:pt idx="1026">
                  <c:v>-5.4935807933836847</c:v>
                </c:pt>
                <c:pt idx="1027">
                  <c:v>-4.9008811938568986</c:v>
                </c:pt>
                <c:pt idx="1028">
                  <c:v>12.6873101825086</c:v>
                </c:pt>
                <c:pt idx="1029">
                  <c:v>3.0786009976040192</c:v>
                </c:pt>
                <c:pt idx="1030">
                  <c:v>-7.4107617288709067</c:v>
                </c:pt>
                <c:pt idx="1031">
                  <c:v>-2.7814146762014662</c:v>
                </c:pt>
                <c:pt idx="1032">
                  <c:v>2.7167315303011019</c:v>
                </c:pt>
                <c:pt idx="1033">
                  <c:v>-5.0595467889873724</c:v>
                </c:pt>
                <c:pt idx="1034">
                  <c:v>9.6303006344202995</c:v>
                </c:pt>
                <c:pt idx="1035">
                  <c:v>-9.3579255993329955</c:v>
                </c:pt>
                <c:pt idx="1036">
                  <c:v>-7.3243426667114351</c:v>
                </c:pt>
                <c:pt idx="1037">
                  <c:v>-4.9032207979371503</c:v>
                </c:pt>
                <c:pt idx="1038">
                  <c:v>8.4988667597564849</c:v>
                </c:pt>
                <c:pt idx="1039">
                  <c:v>-3.0623656717355359</c:v>
                </c:pt>
                <c:pt idx="1040">
                  <c:v>15.863010142754691</c:v>
                </c:pt>
                <c:pt idx="1041">
                  <c:v>9.3902806083152459</c:v>
                </c:pt>
                <c:pt idx="1042">
                  <c:v>9.0537526126975507</c:v>
                </c:pt>
                <c:pt idx="1043">
                  <c:v>1.1463185555815989</c:v>
                </c:pt>
                <c:pt idx="1044">
                  <c:v>11.2680758747662</c:v>
                </c:pt>
                <c:pt idx="1045">
                  <c:v>20.28785049731707</c:v>
                </c:pt>
                <c:pt idx="1046">
                  <c:v>7.4784647322299742</c:v>
                </c:pt>
                <c:pt idx="1047">
                  <c:v>6.7158679542397151</c:v>
                </c:pt>
                <c:pt idx="1048">
                  <c:v>-13.34386703407476</c:v>
                </c:pt>
                <c:pt idx="1049">
                  <c:v>22.439323991635121</c:v>
                </c:pt>
                <c:pt idx="1050">
                  <c:v>2.8091369021851378</c:v>
                </c:pt>
                <c:pt idx="1051">
                  <c:v>-6.3862761310409777</c:v>
                </c:pt>
                <c:pt idx="1052">
                  <c:v>15.257983983634571</c:v>
                </c:pt>
                <c:pt idx="1053">
                  <c:v>15.75680023945938</c:v>
                </c:pt>
                <c:pt idx="1054">
                  <c:v>3.2622856188563829</c:v>
                </c:pt>
                <c:pt idx="1055">
                  <c:v>-2.0201537463906072</c:v>
                </c:pt>
                <c:pt idx="1056">
                  <c:v>4.5898914766878463</c:v>
                </c:pt>
                <c:pt idx="1057">
                  <c:v>-9.4889719487228934</c:v>
                </c:pt>
                <c:pt idx="1058">
                  <c:v>-7.6863020165573204</c:v>
                </c:pt>
                <c:pt idx="1059">
                  <c:v>4.8440455646708092</c:v>
                </c:pt>
                <c:pt idx="1060">
                  <c:v>1.6246696538094381</c:v>
                </c:pt>
                <c:pt idx="1061">
                  <c:v>-1.551622877258465</c:v>
                </c:pt>
                <c:pt idx="1062">
                  <c:v>-4.9457675637101381</c:v>
                </c:pt>
                <c:pt idx="1063">
                  <c:v>-10.22188092914611</c:v>
                </c:pt>
                <c:pt idx="1064">
                  <c:v>-12.713074734822291</c:v>
                </c:pt>
                <c:pt idx="1065">
                  <c:v>-1.7617211109158011</c:v>
                </c:pt>
                <c:pt idx="1066">
                  <c:v>17.556136525926501</c:v>
                </c:pt>
                <c:pt idx="1067">
                  <c:v>2.8201242794181902</c:v>
                </c:pt>
                <c:pt idx="1068">
                  <c:v>-16.28344564537635</c:v>
                </c:pt>
                <c:pt idx="1069">
                  <c:v>4.6275175375105713</c:v>
                </c:pt>
                <c:pt idx="1070">
                  <c:v>6.6030540957460184</c:v>
                </c:pt>
                <c:pt idx="1071">
                  <c:v>-5.492260277206868</c:v>
                </c:pt>
                <c:pt idx="1072">
                  <c:v>-7.9646485983673916</c:v>
                </c:pt>
                <c:pt idx="1073">
                  <c:v>-0.60531165716563762</c:v>
                </c:pt>
                <c:pt idx="1074">
                  <c:v>7.2349558840494179</c:v>
                </c:pt>
                <c:pt idx="1075">
                  <c:v>4.2604251568540201</c:v>
                </c:pt>
                <c:pt idx="1076">
                  <c:v>-1.5418099539425589</c:v>
                </c:pt>
                <c:pt idx="1077">
                  <c:v>7.2428042728080388</c:v>
                </c:pt>
                <c:pt idx="1078">
                  <c:v>2.201210657480555</c:v>
                </c:pt>
                <c:pt idx="1079">
                  <c:v>-3.7609465789577681</c:v>
                </c:pt>
                <c:pt idx="1080">
                  <c:v>-18.31943235351747</c:v>
                </c:pt>
                <c:pt idx="1081">
                  <c:v>-8.7243793765094662</c:v>
                </c:pt>
                <c:pt idx="1082">
                  <c:v>-2.0030874218406818</c:v>
                </c:pt>
                <c:pt idx="1083">
                  <c:v>19.868134972621931</c:v>
                </c:pt>
                <c:pt idx="1084">
                  <c:v>-2.5558268960392998</c:v>
                </c:pt>
                <c:pt idx="1085">
                  <c:v>-13.547040433879131</c:v>
                </c:pt>
                <c:pt idx="1086">
                  <c:v>-3.9566590687982042</c:v>
                </c:pt>
                <c:pt idx="1087">
                  <c:v>8.7788346380013973</c:v>
                </c:pt>
                <c:pt idx="1088">
                  <c:v>2.6713421141018698</c:v>
                </c:pt>
                <c:pt idx="1089">
                  <c:v>-8.0687222285776556</c:v>
                </c:pt>
                <c:pt idx="1090">
                  <c:v>-4.6954801040288698</c:v>
                </c:pt>
                <c:pt idx="1091">
                  <c:v>-15.37677742120194</c:v>
                </c:pt>
                <c:pt idx="1092">
                  <c:v>15.494695935795241</c:v>
                </c:pt>
                <c:pt idx="1093">
                  <c:v>11.075058611269901</c:v>
                </c:pt>
                <c:pt idx="1094">
                  <c:v>-2.7581604907522208</c:v>
                </c:pt>
                <c:pt idx="1095">
                  <c:v>8.3719596159974934</c:v>
                </c:pt>
                <c:pt idx="1096">
                  <c:v>7.5579442414187072</c:v>
                </c:pt>
                <c:pt idx="1097">
                  <c:v>6.9975950528603148</c:v>
                </c:pt>
                <c:pt idx="1098">
                  <c:v>14.24342213698417</c:v>
                </c:pt>
                <c:pt idx="1099">
                  <c:v>5.9606070041850874</c:v>
                </c:pt>
                <c:pt idx="1100">
                  <c:v>5.9790097189156111</c:v>
                </c:pt>
                <c:pt idx="1101">
                  <c:v>3.5128630242448931</c:v>
                </c:pt>
                <c:pt idx="1102">
                  <c:v>-5.6459505848090608</c:v>
                </c:pt>
                <c:pt idx="1103">
                  <c:v>0.46154917555842101</c:v>
                </c:pt>
                <c:pt idx="1104">
                  <c:v>4.6453694695979424</c:v>
                </c:pt>
                <c:pt idx="1105">
                  <c:v>-9.8412316804375024</c:v>
                </c:pt>
                <c:pt idx="1106">
                  <c:v>-9.1410716573449218</c:v>
                </c:pt>
                <c:pt idx="1107">
                  <c:v>-12.769377836147889</c:v>
                </c:pt>
                <c:pt idx="1108">
                  <c:v>-7.8493576820796793</c:v>
                </c:pt>
                <c:pt idx="1109">
                  <c:v>-5.4911995738792649</c:v>
                </c:pt>
                <c:pt idx="1110">
                  <c:v>7.9075179910403737</c:v>
                </c:pt>
                <c:pt idx="1111">
                  <c:v>0.73673358917725484</c:v>
                </c:pt>
                <c:pt idx="1112">
                  <c:v>-9.6566847069080453</c:v>
                </c:pt>
                <c:pt idx="1113">
                  <c:v>-12.48755188270578</c:v>
                </c:pt>
                <c:pt idx="1114">
                  <c:v>-2.919385797087148</c:v>
                </c:pt>
                <c:pt idx="1115">
                  <c:v>-13.823147248252321</c:v>
                </c:pt>
                <c:pt idx="1116">
                  <c:v>0.73704780160220473</c:v>
                </c:pt>
                <c:pt idx="1117">
                  <c:v>-16.372044071027879</c:v>
                </c:pt>
                <c:pt idx="1118">
                  <c:v>11.998834138065639</c:v>
                </c:pt>
                <c:pt idx="1119">
                  <c:v>1.393518343104345</c:v>
                </c:pt>
                <c:pt idx="1120">
                  <c:v>-3.6223558258890818</c:v>
                </c:pt>
                <c:pt idx="1121">
                  <c:v>2.2706903192984789</c:v>
                </c:pt>
                <c:pt idx="1122">
                  <c:v>-17.354705978869141</c:v>
                </c:pt>
                <c:pt idx="1123">
                  <c:v>-3.037756846037118</c:v>
                </c:pt>
                <c:pt idx="1124">
                  <c:v>14.16088080844343</c:v>
                </c:pt>
                <c:pt idx="1125">
                  <c:v>14.8142217466698</c:v>
                </c:pt>
                <c:pt idx="1126">
                  <c:v>4.0703196536889434</c:v>
                </c:pt>
                <c:pt idx="1127">
                  <c:v>-4.6280307062763164</c:v>
                </c:pt>
                <c:pt idx="1128">
                  <c:v>-18.52063928732219</c:v>
                </c:pt>
                <c:pt idx="1129">
                  <c:v>4.3899497957654052</c:v>
                </c:pt>
                <c:pt idx="1130">
                  <c:v>-10.701719706242381</c:v>
                </c:pt>
                <c:pt idx="1131">
                  <c:v>-23.032855788867419</c:v>
                </c:pt>
                <c:pt idx="1132">
                  <c:v>-14.376071062096541</c:v>
                </c:pt>
                <c:pt idx="1133">
                  <c:v>8.0643892216999884</c:v>
                </c:pt>
                <c:pt idx="1134">
                  <c:v>-8.8823368240262877</c:v>
                </c:pt>
                <c:pt idx="1135">
                  <c:v>4.6472579239791916</c:v>
                </c:pt>
                <c:pt idx="1136">
                  <c:v>22.54277585352833</c:v>
                </c:pt>
                <c:pt idx="1137">
                  <c:v>4.8796011487176356</c:v>
                </c:pt>
                <c:pt idx="1138">
                  <c:v>-12.90378868439238</c:v>
                </c:pt>
                <c:pt idx="1139">
                  <c:v>5.0555585182131741</c:v>
                </c:pt>
                <c:pt idx="1140">
                  <c:v>5.5917348533296014</c:v>
                </c:pt>
                <c:pt idx="1141">
                  <c:v>-28.549024561949469</c:v>
                </c:pt>
                <c:pt idx="1142">
                  <c:v>-4.0770581152560936</c:v>
                </c:pt>
                <c:pt idx="1143">
                  <c:v>7.6182374432873763</c:v>
                </c:pt>
                <c:pt idx="1144">
                  <c:v>4.5092848473227836</c:v>
                </c:pt>
                <c:pt idx="1145">
                  <c:v>8.0777617719977624</c:v>
                </c:pt>
                <c:pt idx="1146">
                  <c:v>5.2146584127875011</c:v>
                </c:pt>
                <c:pt idx="1147">
                  <c:v>-3.4667232243428381</c:v>
                </c:pt>
                <c:pt idx="1148">
                  <c:v>-6.7951947829162993</c:v>
                </c:pt>
                <c:pt idx="1149">
                  <c:v>-11.167636545472201</c:v>
                </c:pt>
                <c:pt idx="1150">
                  <c:v>-5.9669705514932803</c:v>
                </c:pt>
                <c:pt idx="1151">
                  <c:v>0.89646431363088097</c:v>
                </c:pt>
                <c:pt idx="1152">
                  <c:v>-4.47168145614366</c:v>
                </c:pt>
                <c:pt idx="1153">
                  <c:v>-11.406158804184191</c:v>
                </c:pt>
                <c:pt idx="1154">
                  <c:v>2.7228528889625889</c:v>
                </c:pt>
                <c:pt idx="1155">
                  <c:v>3.7569115682574759</c:v>
                </c:pt>
                <c:pt idx="1156">
                  <c:v>6.7389470061127232</c:v>
                </c:pt>
                <c:pt idx="1157">
                  <c:v>5.7237267872381929</c:v>
                </c:pt>
                <c:pt idx="1158">
                  <c:v>-0.83485606518744893</c:v>
                </c:pt>
                <c:pt idx="1159">
                  <c:v>-3.558349777530788</c:v>
                </c:pt>
                <c:pt idx="1160">
                  <c:v>-12.92215969519658</c:v>
                </c:pt>
                <c:pt idx="1161">
                  <c:v>4.596551591123605</c:v>
                </c:pt>
                <c:pt idx="1162">
                  <c:v>-8.665588637076219</c:v>
                </c:pt>
                <c:pt idx="1163">
                  <c:v>-1.265758172049761</c:v>
                </c:pt>
                <c:pt idx="1164">
                  <c:v>10.44618256679653</c:v>
                </c:pt>
                <c:pt idx="1165">
                  <c:v>4.9648482941551926</c:v>
                </c:pt>
                <c:pt idx="1166">
                  <c:v>13.087898239199539</c:v>
                </c:pt>
                <c:pt idx="1167">
                  <c:v>-0.21604426034281601</c:v>
                </c:pt>
                <c:pt idx="1168">
                  <c:v>4.2585220969940334</c:v>
                </c:pt>
                <c:pt idx="1169">
                  <c:v>-0.24733590660737531</c:v>
                </c:pt>
                <c:pt idx="1170">
                  <c:v>-2.5638234611056641</c:v>
                </c:pt>
                <c:pt idx="1171">
                  <c:v>14.87244697663742</c:v>
                </c:pt>
                <c:pt idx="1172">
                  <c:v>-3.5083222596760288</c:v>
                </c:pt>
                <c:pt idx="1173">
                  <c:v>-5.5485526635570368</c:v>
                </c:pt>
                <c:pt idx="1174">
                  <c:v>2.867736309305724</c:v>
                </c:pt>
                <c:pt idx="1175">
                  <c:v>3.5884938761824858</c:v>
                </c:pt>
                <c:pt idx="1176">
                  <c:v>-6.3566012823822282</c:v>
                </c:pt>
                <c:pt idx="1177">
                  <c:v>-3.7815929417906702</c:v>
                </c:pt>
                <c:pt idx="1178">
                  <c:v>-3.466249507263933</c:v>
                </c:pt>
                <c:pt idx="1179">
                  <c:v>7.0898882364410083</c:v>
                </c:pt>
                <c:pt idx="1180">
                  <c:v>7.625046250271172</c:v>
                </c:pt>
                <c:pt idx="1181">
                  <c:v>15.95137937357115</c:v>
                </c:pt>
                <c:pt idx="1182">
                  <c:v>0.20099986757243049</c:v>
                </c:pt>
                <c:pt idx="1183">
                  <c:v>5.8935231179501359</c:v>
                </c:pt>
                <c:pt idx="1184">
                  <c:v>5.3157504334185282</c:v>
                </c:pt>
                <c:pt idx="1185">
                  <c:v>-1.541567675275594</c:v>
                </c:pt>
                <c:pt idx="1186">
                  <c:v>-0.27463335222020158</c:v>
                </c:pt>
                <c:pt idx="1187">
                  <c:v>-2.1343642483985819</c:v>
                </c:pt>
                <c:pt idx="1188">
                  <c:v>-6.1919770455401046</c:v>
                </c:pt>
                <c:pt idx="1189">
                  <c:v>2.737710736050635</c:v>
                </c:pt>
                <c:pt idx="1190">
                  <c:v>-11.1729715769635</c:v>
                </c:pt>
                <c:pt idx="1191">
                  <c:v>-4.3129448265739292</c:v>
                </c:pt>
                <c:pt idx="1192">
                  <c:v>-5.9482237537709652</c:v>
                </c:pt>
                <c:pt idx="1193">
                  <c:v>-3.694897842149341</c:v>
                </c:pt>
                <c:pt idx="1194">
                  <c:v>-1.718556851218213</c:v>
                </c:pt>
                <c:pt idx="1195">
                  <c:v>-8.3137644208464838</c:v>
                </c:pt>
                <c:pt idx="1196">
                  <c:v>1.35594551411422</c:v>
                </c:pt>
                <c:pt idx="1197">
                  <c:v>4.2959429978008536</c:v>
                </c:pt>
                <c:pt idx="1198">
                  <c:v>-5.2209846784438616</c:v>
                </c:pt>
                <c:pt idx="1199">
                  <c:v>9.6107349756323188</c:v>
                </c:pt>
                <c:pt idx="1200">
                  <c:v>2.3009840656847191</c:v>
                </c:pt>
                <c:pt idx="1201">
                  <c:v>1.551559005186318</c:v>
                </c:pt>
                <c:pt idx="1202">
                  <c:v>-2.9468990877389052</c:v>
                </c:pt>
                <c:pt idx="1203">
                  <c:v>-10.817728034574349</c:v>
                </c:pt>
                <c:pt idx="1204">
                  <c:v>-10.434137095621759</c:v>
                </c:pt>
                <c:pt idx="1205">
                  <c:v>0.9000946695665365</c:v>
                </c:pt>
                <c:pt idx="1206">
                  <c:v>0.66057251583425303</c:v>
                </c:pt>
                <c:pt idx="1207">
                  <c:v>0.88158282625370366</c:v>
                </c:pt>
                <c:pt idx="1208">
                  <c:v>1.79166997328924</c:v>
                </c:pt>
                <c:pt idx="1209">
                  <c:v>-7.6487811687712499</c:v>
                </c:pt>
                <c:pt idx="1210">
                  <c:v>-4.5143267404701959</c:v>
                </c:pt>
                <c:pt idx="1211">
                  <c:v>0.36876430925994741</c:v>
                </c:pt>
                <c:pt idx="1212">
                  <c:v>1.911738375137102</c:v>
                </c:pt>
                <c:pt idx="1213">
                  <c:v>-6.9180596773664522</c:v>
                </c:pt>
                <c:pt idx="1214">
                  <c:v>-7.7865693744503206</c:v>
                </c:pt>
                <c:pt idx="1215">
                  <c:v>2.7980815267553579E-2</c:v>
                </c:pt>
                <c:pt idx="1216">
                  <c:v>-8.6517984910213901</c:v>
                </c:pt>
                <c:pt idx="1217">
                  <c:v>-7.7805218613230336</c:v>
                </c:pt>
                <c:pt idx="1218">
                  <c:v>-4.0763536818173094</c:v>
                </c:pt>
                <c:pt idx="1219">
                  <c:v>3.3979548105682169</c:v>
                </c:pt>
                <c:pt idx="1220">
                  <c:v>-7.077751299839842</c:v>
                </c:pt>
                <c:pt idx="1221">
                  <c:v>-9.6231861809286077</c:v>
                </c:pt>
                <c:pt idx="1222">
                  <c:v>0.26390572960269459</c:v>
                </c:pt>
                <c:pt idx="1223">
                  <c:v>4.3708757502010753</c:v>
                </c:pt>
                <c:pt idx="1224">
                  <c:v>-4.2634515271789972</c:v>
                </c:pt>
                <c:pt idx="1225">
                  <c:v>-11.355993620241041</c:v>
                </c:pt>
                <c:pt idx="1226">
                  <c:v>11.83308103805876</c:v>
                </c:pt>
                <c:pt idx="1227">
                  <c:v>3.115197929525626</c:v>
                </c:pt>
                <c:pt idx="1228">
                  <c:v>-4.6820530947887411</c:v>
                </c:pt>
                <c:pt idx="1229">
                  <c:v>-4.7666871554563759</c:v>
                </c:pt>
                <c:pt idx="1230">
                  <c:v>5.4453447943499702</c:v>
                </c:pt>
                <c:pt idx="1231">
                  <c:v>3.2793132932186149</c:v>
                </c:pt>
                <c:pt idx="1232">
                  <c:v>6.82606425828636</c:v>
                </c:pt>
                <c:pt idx="1233">
                  <c:v>-2.087690283715836</c:v>
                </c:pt>
                <c:pt idx="1234">
                  <c:v>-13.787105045985481</c:v>
                </c:pt>
                <c:pt idx="1235">
                  <c:v>-20.111781720585899</c:v>
                </c:pt>
                <c:pt idx="1236">
                  <c:v>3.394564459378496</c:v>
                </c:pt>
                <c:pt idx="1237">
                  <c:v>-5.3426023882180012</c:v>
                </c:pt>
                <c:pt idx="1238">
                  <c:v>-12.52992481767159</c:v>
                </c:pt>
                <c:pt idx="1239">
                  <c:v>-8.7036287555718008</c:v>
                </c:pt>
                <c:pt idx="1240">
                  <c:v>-6.0880362061244702</c:v>
                </c:pt>
                <c:pt idx="1241">
                  <c:v>2.5121826263714269</c:v>
                </c:pt>
                <c:pt idx="1242">
                  <c:v>8.5244495089890062</c:v>
                </c:pt>
                <c:pt idx="1243">
                  <c:v>-7.335305845544843</c:v>
                </c:pt>
                <c:pt idx="1244">
                  <c:v>5.2249676652335157</c:v>
                </c:pt>
                <c:pt idx="1245">
                  <c:v>9.1982983364106694</c:v>
                </c:pt>
                <c:pt idx="1246">
                  <c:v>8.3238821817138753</c:v>
                </c:pt>
                <c:pt idx="1247">
                  <c:v>-6.7652953137400997</c:v>
                </c:pt>
                <c:pt idx="1248">
                  <c:v>4.1999988369726626</c:v>
                </c:pt>
                <c:pt idx="1249">
                  <c:v>-1.540887096598863</c:v>
                </c:pt>
                <c:pt idx="1250">
                  <c:v>-8.5773232352552764</c:v>
                </c:pt>
                <c:pt idx="1251">
                  <c:v>3.5392465055904911</c:v>
                </c:pt>
                <c:pt idx="1252">
                  <c:v>-3.095486997653027</c:v>
                </c:pt>
                <c:pt idx="1253">
                  <c:v>-1.790609655408586</c:v>
                </c:pt>
                <c:pt idx="1254">
                  <c:v>-0.19747760462935779</c:v>
                </c:pt>
                <c:pt idx="1255">
                  <c:v>4.6985860183931347</c:v>
                </c:pt>
                <c:pt idx="1256">
                  <c:v>-9.7962959302354502</c:v>
                </c:pt>
                <c:pt idx="1257">
                  <c:v>0.18942796149723259</c:v>
                </c:pt>
                <c:pt idx="1258">
                  <c:v>-11.235842625390349</c:v>
                </c:pt>
                <c:pt idx="1259">
                  <c:v>0.18244022314643021</c:v>
                </c:pt>
                <c:pt idx="1260">
                  <c:v>-3.2971487682222862</c:v>
                </c:pt>
                <c:pt idx="1261">
                  <c:v>-9.5089705823928341</c:v>
                </c:pt>
                <c:pt idx="1262">
                  <c:v>9.0224917954656885</c:v>
                </c:pt>
                <c:pt idx="1263">
                  <c:v>-5.3348492662319291</c:v>
                </c:pt>
                <c:pt idx="1264">
                  <c:v>-8.1255125088620073</c:v>
                </c:pt>
                <c:pt idx="1265">
                  <c:v>-13.83435598887276</c:v>
                </c:pt>
                <c:pt idx="1266">
                  <c:v>8.1788868977516529</c:v>
                </c:pt>
                <c:pt idx="1267">
                  <c:v>0.62599934079941322</c:v>
                </c:pt>
                <c:pt idx="1268">
                  <c:v>-3.6353235241609831</c:v>
                </c:pt>
                <c:pt idx="1269">
                  <c:v>-13.643875876480919</c:v>
                </c:pt>
                <c:pt idx="1270">
                  <c:v>9.0211523767532569</c:v>
                </c:pt>
                <c:pt idx="1271">
                  <c:v>0.74253617806027084</c:v>
                </c:pt>
                <c:pt idx="1272">
                  <c:v>3.258321586512769</c:v>
                </c:pt>
                <c:pt idx="1273">
                  <c:v>-6.1075052074626992</c:v>
                </c:pt>
                <c:pt idx="1274">
                  <c:v>-6.0864424649350646</c:v>
                </c:pt>
                <c:pt idx="1275">
                  <c:v>0.46416599774387668</c:v>
                </c:pt>
                <c:pt idx="1276">
                  <c:v>1.310076153177737</c:v>
                </c:pt>
                <c:pt idx="1277">
                  <c:v>-11.062852037598891</c:v>
                </c:pt>
                <c:pt idx="1278">
                  <c:v>3.7795252422784809</c:v>
                </c:pt>
                <c:pt idx="1279">
                  <c:v>-4.3387421168654701</c:v>
                </c:pt>
                <c:pt idx="1280">
                  <c:v>1.428798353681183</c:v>
                </c:pt>
                <c:pt idx="1281">
                  <c:v>-3.208082821639981</c:v>
                </c:pt>
                <c:pt idx="1282">
                  <c:v>5.682437339415964</c:v>
                </c:pt>
                <c:pt idx="1283">
                  <c:v>-12.386030215117559</c:v>
                </c:pt>
                <c:pt idx="1284">
                  <c:v>-1.590582967409186</c:v>
                </c:pt>
                <c:pt idx="1285">
                  <c:v>5.8195942563617837</c:v>
                </c:pt>
                <c:pt idx="1286">
                  <c:v>7.5865467722173046</c:v>
                </c:pt>
                <c:pt idx="1287">
                  <c:v>2.354651354664353</c:v>
                </c:pt>
                <c:pt idx="1288">
                  <c:v>10.32445977770578</c:v>
                </c:pt>
                <c:pt idx="1289">
                  <c:v>5.4318686450280627</c:v>
                </c:pt>
                <c:pt idx="1290">
                  <c:v>-2.4394125687055102</c:v>
                </c:pt>
                <c:pt idx="1291">
                  <c:v>-8.5973230340454521</c:v>
                </c:pt>
                <c:pt idx="1292">
                  <c:v>-11.11631737784238</c:v>
                </c:pt>
                <c:pt idx="1293">
                  <c:v>-10.441435534505739</c:v>
                </c:pt>
                <c:pt idx="1294">
                  <c:v>-4.9842649163161914</c:v>
                </c:pt>
                <c:pt idx="1295">
                  <c:v>-1.2945298994531369</c:v>
                </c:pt>
                <c:pt idx="1296">
                  <c:v>5.4093680461424807</c:v>
                </c:pt>
                <c:pt idx="1297">
                  <c:v>-2.4929370541593641</c:v>
                </c:pt>
                <c:pt idx="1298">
                  <c:v>-8.6911456279483694</c:v>
                </c:pt>
                <c:pt idx="1299">
                  <c:v>2.4124068065455031</c:v>
                </c:pt>
                <c:pt idx="1300">
                  <c:v>10.832354631451039</c:v>
                </c:pt>
                <c:pt idx="1301">
                  <c:v>2.274262467454514</c:v>
                </c:pt>
                <c:pt idx="1302">
                  <c:v>1.339973958545275</c:v>
                </c:pt>
                <c:pt idx="1303">
                  <c:v>13.44180311849394</c:v>
                </c:pt>
                <c:pt idx="1304">
                  <c:v>1.9652597960153551</c:v>
                </c:pt>
                <c:pt idx="1305">
                  <c:v>14.74658231362034</c:v>
                </c:pt>
                <c:pt idx="1306">
                  <c:v>-1.361483820818842</c:v>
                </c:pt>
                <c:pt idx="1307">
                  <c:v>8.6005678338483644</c:v>
                </c:pt>
                <c:pt idx="1308">
                  <c:v>8.3965356515180982</c:v>
                </c:pt>
                <c:pt idx="1309">
                  <c:v>11.630283903078229</c:v>
                </c:pt>
                <c:pt idx="1310">
                  <c:v>6.7472473243627702</c:v>
                </c:pt>
                <c:pt idx="1311">
                  <c:v>-2.354737917796208</c:v>
                </c:pt>
                <c:pt idx="1312">
                  <c:v>-1.944181398991909</c:v>
                </c:pt>
                <c:pt idx="1313">
                  <c:v>-3.5850776376940492</c:v>
                </c:pt>
                <c:pt idx="1314">
                  <c:v>-5.4580266959909407</c:v>
                </c:pt>
                <c:pt idx="1315">
                  <c:v>-7.9777169712102358</c:v>
                </c:pt>
                <c:pt idx="1316">
                  <c:v>-4.5906400071978952</c:v>
                </c:pt>
                <c:pt idx="1317">
                  <c:v>-2.305939159516234</c:v>
                </c:pt>
                <c:pt idx="1318">
                  <c:v>-4.8002538462655684</c:v>
                </c:pt>
                <c:pt idx="1319">
                  <c:v>1.138834551784339</c:v>
                </c:pt>
                <c:pt idx="1320">
                  <c:v>2.816702771960609</c:v>
                </c:pt>
                <c:pt idx="1321">
                  <c:v>3.9143499090995899</c:v>
                </c:pt>
                <c:pt idx="1322">
                  <c:v>-2.508203279254364</c:v>
                </c:pt>
                <c:pt idx="1323">
                  <c:v>-10.80714501028519</c:v>
                </c:pt>
                <c:pt idx="1324">
                  <c:v>3.6837573608405698</c:v>
                </c:pt>
                <c:pt idx="1325">
                  <c:v>8.6052683462765245</c:v>
                </c:pt>
                <c:pt idx="1326">
                  <c:v>7.2931335272168676</c:v>
                </c:pt>
                <c:pt idx="1327">
                  <c:v>3.5275267635831811</c:v>
                </c:pt>
                <c:pt idx="1328">
                  <c:v>0.48736118847938448</c:v>
                </c:pt>
                <c:pt idx="1329">
                  <c:v>4.3117142761050884</c:v>
                </c:pt>
                <c:pt idx="1330">
                  <c:v>13.574688551777751</c:v>
                </c:pt>
                <c:pt idx="1331">
                  <c:v>0.61838209311920711</c:v>
                </c:pt>
                <c:pt idx="1332">
                  <c:v>0.30355040132043248</c:v>
                </c:pt>
                <c:pt idx="1333">
                  <c:v>11.60282464826062</c:v>
                </c:pt>
                <c:pt idx="1334">
                  <c:v>1.3472044376648109</c:v>
                </c:pt>
                <c:pt idx="1335">
                  <c:v>6.3061940765168014</c:v>
                </c:pt>
                <c:pt idx="1336">
                  <c:v>7.4162057233236958</c:v>
                </c:pt>
                <c:pt idx="1337">
                  <c:v>-1.786124496184724</c:v>
                </c:pt>
                <c:pt idx="1338">
                  <c:v>0.94560400774377418</c:v>
                </c:pt>
                <c:pt idx="1339">
                  <c:v>2.0216650956654192</c:v>
                </c:pt>
                <c:pt idx="1340">
                  <c:v>-5.8219466878136263E-2</c:v>
                </c:pt>
                <c:pt idx="1341">
                  <c:v>9.184487013093749</c:v>
                </c:pt>
                <c:pt idx="1342">
                  <c:v>5.3583254805049796</c:v>
                </c:pt>
                <c:pt idx="1343">
                  <c:v>-2.7747502882329229</c:v>
                </c:pt>
                <c:pt idx="1344">
                  <c:v>5.566239418487049</c:v>
                </c:pt>
                <c:pt idx="1345">
                  <c:v>8.7860491027014564</c:v>
                </c:pt>
                <c:pt idx="1346">
                  <c:v>7.0475634807408181</c:v>
                </c:pt>
                <c:pt idx="1347">
                  <c:v>8.7857427810483824</c:v>
                </c:pt>
                <c:pt idx="1348">
                  <c:v>-9.6244612808911363</c:v>
                </c:pt>
                <c:pt idx="1349">
                  <c:v>-4.8475570196344444</c:v>
                </c:pt>
                <c:pt idx="1350">
                  <c:v>-4.9951201613708438</c:v>
                </c:pt>
                <c:pt idx="1351">
                  <c:v>4.0496947334487379</c:v>
                </c:pt>
                <c:pt idx="1352">
                  <c:v>7.4654857553537246</c:v>
                </c:pt>
                <c:pt idx="1353">
                  <c:v>-5.0199694564407409</c:v>
                </c:pt>
                <c:pt idx="1354">
                  <c:v>-4.323050591086786</c:v>
                </c:pt>
                <c:pt idx="1355">
                  <c:v>-3.7644649759990658</c:v>
                </c:pt>
                <c:pt idx="1356">
                  <c:v>-12.256303642882379</c:v>
                </c:pt>
                <c:pt idx="1357">
                  <c:v>1.8530271006191701</c:v>
                </c:pt>
                <c:pt idx="1358">
                  <c:v>-8.8058984676292997</c:v>
                </c:pt>
                <c:pt idx="1359">
                  <c:v>-1.7167487651821149</c:v>
                </c:pt>
                <c:pt idx="1360">
                  <c:v>-0.43095263020753982</c:v>
                </c:pt>
                <c:pt idx="1361">
                  <c:v>1.360449467396601</c:v>
                </c:pt>
                <c:pt idx="1362">
                  <c:v>-11.18029337750799</c:v>
                </c:pt>
                <c:pt idx="1363">
                  <c:v>-0.92305061132226096</c:v>
                </c:pt>
                <c:pt idx="1364">
                  <c:v>-2.6841120763898059</c:v>
                </c:pt>
                <c:pt idx="1365">
                  <c:v>0.89038296108810555</c:v>
                </c:pt>
                <c:pt idx="1366">
                  <c:v>-8.1855957929398713</c:v>
                </c:pt>
                <c:pt idx="1367">
                  <c:v>-5.4752337118147709</c:v>
                </c:pt>
                <c:pt idx="1368">
                  <c:v>4.5399956463624731</c:v>
                </c:pt>
                <c:pt idx="1369">
                  <c:v>-7.2106106117692788</c:v>
                </c:pt>
                <c:pt idx="1370">
                  <c:v>-8.0275878246098422</c:v>
                </c:pt>
                <c:pt idx="1371">
                  <c:v>-6.8320219698513176</c:v>
                </c:pt>
                <c:pt idx="1372">
                  <c:v>-5.4190959321563099</c:v>
                </c:pt>
                <c:pt idx="1373">
                  <c:v>-6.1567307022528341</c:v>
                </c:pt>
                <c:pt idx="1374">
                  <c:v>2.6272294832146379</c:v>
                </c:pt>
                <c:pt idx="1375">
                  <c:v>-4.2534847994982963</c:v>
                </c:pt>
                <c:pt idx="1376">
                  <c:v>8.4372231232232835</c:v>
                </c:pt>
                <c:pt idx="1377">
                  <c:v>-15.552530557199921</c:v>
                </c:pt>
                <c:pt idx="1378">
                  <c:v>-1.088899708324508</c:v>
                </c:pt>
                <c:pt idx="1379">
                  <c:v>9.9972326748427154</c:v>
                </c:pt>
                <c:pt idx="1380">
                  <c:v>-9.4685759954076225</c:v>
                </c:pt>
                <c:pt idx="1381">
                  <c:v>0.38253387957409801</c:v>
                </c:pt>
                <c:pt idx="1382">
                  <c:v>3.201291898174071</c:v>
                </c:pt>
                <c:pt idx="1383">
                  <c:v>1.385134081419364</c:v>
                </c:pt>
                <c:pt idx="1384">
                  <c:v>-3.5620893225424219</c:v>
                </c:pt>
                <c:pt idx="1385">
                  <c:v>-8.8117385225019493</c:v>
                </c:pt>
                <c:pt idx="1386">
                  <c:v>-10.67516682316062</c:v>
                </c:pt>
                <c:pt idx="1387">
                  <c:v>-2.4852575481562829</c:v>
                </c:pt>
                <c:pt idx="1388">
                  <c:v>-1.055535490955229</c:v>
                </c:pt>
                <c:pt idx="1389">
                  <c:v>-0.60543008071160309</c:v>
                </c:pt>
                <c:pt idx="1390">
                  <c:v>6.1395941731847072</c:v>
                </c:pt>
                <c:pt idx="1391">
                  <c:v>0.20236565907460691</c:v>
                </c:pt>
                <c:pt idx="1392">
                  <c:v>3.8464583509627528</c:v>
                </c:pt>
                <c:pt idx="1393">
                  <c:v>-1.2693460373059069</c:v>
                </c:pt>
                <c:pt idx="1394">
                  <c:v>-3.0804588612119201</c:v>
                </c:pt>
                <c:pt idx="1395">
                  <c:v>-11.8511250093739</c:v>
                </c:pt>
                <c:pt idx="1396">
                  <c:v>-7.0609059231020437</c:v>
                </c:pt>
                <c:pt idx="1397">
                  <c:v>1.44226002896199</c:v>
                </c:pt>
                <c:pt idx="1398">
                  <c:v>1.1934267773263501</c:v>
                </c:pt>
                <c:pt idx="1399">
                  <c:v>-5.2994390888467926</c:v>
                </c:pt>
                <c:pt idx="1400">
                  <c:v>0.2339166948040324</c:v>
                </c:pt>
                <c:pt idx="1401">
                  <c:v>-9.6549583272952724</c:v>
                </c:pt>
                <c:pt idx="1402">
                  <c:v>-6.3350245901594313</c:v>
                </c:pt>
                <c:pt idx="1403">
                  <c:v>-6.229829564500692</c:v>
                </c:pt>
                <c:pt idx="1404">
                  <c:v>0.19812773389691951</c:v>
                </c:pt>
                <c:pt idx="1405">
                  <c:v>-17.767114035404479</c:v>
                </c:pt>
                <c:pt idx="1406">
                  <c:v>1.7114333546837741</c:v>
                </c:pt>
                <c:pt idx="1407">
                  <c:v>5.7269828269605618</c:v>
                </c:pt>
                <c:pt idx="1408">
                  <c:v>2.5513817066875348</c:v>
                </c:pt>
                <c:pt idx="1409">
                  <c:v>2.1330793082735142</c:v>
                </c:pt>
                <c:pt idx="1410">
                  <c:v>-1.468447647147086</c:v>
                </c:pt>
                <c:pt idx="1411">
                  <c:v>-3.4925096089151071E-3</c:v>
                </c:pt>
                <c:pt idx="1412">
                  <c:v>12.45362223810185</c:v>
                </c:pt>
                <c:pt idx="1413">
                  <c:v>3.1652002041456728</c:v>
                </c:pt>
                <c:pt idx="1414">
                  <c:v>-7.4496953824019121</c:v>
                </c:pt>
                <c:pt idx="1415">
                  <c:v>4.5838642180211417</c:v>
                </c:pt>
                <c:pt idx="1416">
                  <c:v>4.6907035647163546</c:v>
                </c:pt>
                <c:pt idx="1417">
                  <c:v>8.1349251998246714</c:v>
                </c:pt>
                <c:pt idx="1418">
                  <c:v>10.342043966964861</c:v>
                </c:pt>
                <c:pt idx="1419">
                  <c:v>0.34774915946805068</c:v>
                </c:pt>
                <c:pt idx="1420">
                  <c:v>3.1889468579657869</c:v>
                </c:pt>
                <c:pt idx="1421">
                  <c:v>12.67278021094983</c:v>
                </c:pt>
                <c:pt idx="1422">
                  <c:v>15.79649822944797</c:v>
                </c:pt>
                <c:pt idx="1423">
                  <c:v>-1.71733275509543</c:v>
                </c:pt>
                <c:pt idx="1424">
                  <c:v>0.25250083150652752</c:v>
                </c:pt>
                <c:pt idx="1425">
                  <c:v>4.8807629893540554</c:v>
                </c:pt>
                <c:pt idx="1426">
                  <c:v>-4.6808652758484177</c:v>
                </c:pt>
                <c:pt idx="1427">
                  <c:v>-5.9858564219729073</c:v>
                </c:pt>
                <c:pt idx="1428">
                  <c:v>-14.72206236003419</c:v>
                </c:pt>
                <c:pt idx="1429">
                  <c:v>2.423943154637854</c:v>
                </c:pt>
                <c:pt idx="1430">
                  <c:v>4.6708897760856107</c:v>
                </c:pt>
                <c:pt idx="1431">
                  <c:v>-9.557788573655964</c:v>
                </c:pt>
                <c:pt idx="1432">
                  <c:v>3.2166924828821091</c:v>
                </c:pt>
                <c:pt idx="1433">
                  <c:v>-14.38828861534205</c:v>
                </c:pt>
                <c:pt idx="1434">
                  <c:v>-6.1106894983848674</c:v>
                </c:pt>
                <c:pt idx="1435">
                  <c:v>-1.0222488717398071</c:v>
                </c:pt>
                <c:pt idx="1436">
                  <c:v>-3.4395119955908799</c:v>
                </c:pt>
                <c:pt idx="1437">
                  <c:v>-8.1426095896785036</c:v>
                </c:pt>
                <c:pt idx="1438">
                  <c:v>-3.3128561551268811</c:v>
                </c:pt>
                <c:pt idx="1439">
                  <c:v>2.4472081689341292</c:v>
                </c:pt>
                <c:pt idx="1440">
                  <c:v>0.60399050165695156</c:v>
                </c:pt>
                <c:pt idx="1441">
                  <c:v>-6.244531383140373</c:v>
                </c:pt>
                <c:pt idx="1442">
                  <c:v>-5.003376690413238</c:v>
                </c:pt>
                <c:pt idx="1443">
                  <c:v>6.8225628083209449</c:v>
                </c:pt>
                <c:pt idx="1444">
                  <c:v>3.134582898165382</c:v>
                </c:pt>
                <c:pt idx="1445">
                  <c:v>-4.0258040737512264</c:v>
                </c:pt>
                <c:pt idx="1446">
                  <c:v>-3.9382626008227368</c:v>
                </c:pt>
                <c:pt idx="1447">
                  <c:v>10.07506631206545</c:v>
                </c:pt>
                <c:pt idx="1448">
                  <c:v>3.867936638131277</c:v>
                </c:pt>
                <c:pt idx="1449">
                  <c:v>2.4585130634725409</c:v>
                </c:pt>
                <c:pt idx="1450">
                  <c:v>-8.9870520846096014</c:v>
                </c:pt>
                <c:pt idx="1451">
                  <c:v>-3.799372003033326</c:v>
                </c:pt>
                <c:pt idx="1452">
                  <c:v>-6.2225881010065232</c:v>
                </c:pt>
                <c:pt idx="1453">
                  <c:v>-0.82727138334486272</c:v>
                </c:pt>
                <c:pt idx="1454">
                  <c:v>-6.975436140413068</c:v>
                </c:pt>
                <c:pt idx="1455">
                  <c:v>2.206762176294836</c:v>
                </c:pt>
                <c:pt idx="1456">
                  <c:v>5.9871491972594164</c:v>
                </c:pt>
                <c:pt idx="1457">
                  <c:v>9.3879929379619256</c:v>
                </c:pt>
                <c:pt idx="1458">
                  <c:v>3.6975458428182648</c:v>
                </c:pt>
                <c:pt idx="1459">
                  <c:v>10.145306760379089</c:v>
                </c:pt>
                <c:pt idx="1460">
                  <c:v>2.74735252508995</c:v>
                </c:pt>
                <c:pt idx="1461">
                  <c:v>4.0155245291936579</c:v>
                </c:pt>
                <c:pt idx="1462">
                  <c:v>10.14193207417078</c:v>
                </c:pt>
                <c:pt idx="1463">
                  <c:v>14.50943882879827</c:v>
                </c:pt>
                <c:pt idx="1464">
                  <c:v>4.6300541554617807</c:v>
                </c:pt>
                <c:pt idx="1465">
                  <c:v>2.5113639703108701</c:v>
                </c:pt>
                <c:pt idx="1466">
                  <c:v>-6.0130587319044571</c:v>
                </c:pt>
                <c:pt idx="1467">
                  <c:v>3.1576637615944532</c:v>
                </c:pt>
                <c:pt idx="1468">
                  <c:v>-1.8118009085915681</c:v>
                </c:pt>
                <c:pt idx="1469">
                  <c:v>-1.403402640236681</c:v>
                </c:pt>
                <c:pt idx="1470">
                  <c:v>-1.575453849704368</c:v>
                </c:pt>
                <c:pt idx="1471">
                  <c:v>14.40782052799241</c:v>
                </c:pt>
                <c:pt idx="1472">
                  <c:v>19.873616073165898</c:v>
                </c:pt>
                <c:pt idx="1473">
                  <c:v>-0.24304409010459949</c:v>
                </c:pt>
                <c:pt idx="1474">
                  <c:v>1.0361064488569449</c:v>
                </c:pt>
                <c:pt idx="1475">
                  <c:v>1.2254033817112839</c:v>
                </c:pt>
                <c:pt idx="1476">
                  <c:v>0.52977432126274893</c:v>
                </c:pt>
                <c:pt idx="1477">
                  <c:v>-0.14319570081543559</c:v>
                </c:pt>
                <c:pt idx="1478">
                  <c:v>-3.4287823812120042</c:v>
                </c:pt>
                <c:pt idx="1479">
                  <c:v>-0.88302541337743579</c:v>
                </c:pt>
                <c:pt idx="1480">
                  <c:v>6.2094385377584924</c:v>
                </c:pt>
                <c:pt idx="1481">
                  <c:v>-9.4691814795142495</c:v>
                </c:pt>
                <c:pt idx="1482">
                  <c:v>11.29865035235084</c:v>
                </c:pt>
                <c:pt idx="1483">
                  <c:v>8.5084383880458141</c:v>
                </c:pt>
                <c:pt idx="1484">
                  <c:v>3.0107466989275302</c:v>
                </c:pt>
                <c:pt idx="1485">
                  <c:v>4.9864523352315251</c:v>
                </c:pt>
                <c:pt idx="1486">
                  <c:v>3.1949552070436829</c:v>
                </c:pt>
                <c:pt idx="1487">
                  <c:v>-0.32594695556218778</c:v>
                </c:pt>
                <c:pt idx="1488">
                  <c:v>-0.52908608037103677</c:v>
                </c:pt>
                <c:pt idx="1489">
                  <c:v>12.73160667351007</c:v>
                </c:pt>
                <c:pt idx="1490">
                  <c:v>4.090816844748554</c:v>
                </c:pt>
                <c:pt idx="1491">
                  <c:v>-7.5326357475697439</c:v>
                </c:pt>
                <c:pt idx="1492">
                  <c:v>-5.6750508548297276</c:v>
                </c:pt>
                <c:pt idx="1493">
                  <c:v>-4.5968742941289573</c:v>
                </c:pt>
                <c:pt idx="1494">
                  <c:v>-0.2194794103245585</c:v>
                </c:pt>
                <c:pt idx="1495">
                  <c:v>-7.0257336032588604</c:v>
                </c:pt>
                <c:pt idx="1496">
                  <c:v>-7.9880345580232586</c:v>
                </c:pt>
                <c:pt idx="1497">
                  <c:v>-6.5496228746307823</c:v>
                </c:pt>
                <c:pt idx="1498">
                  <c:v>1.985606278447835</c:v>
                </c:pt>
                <c:pt idx="1499">
                  <c:v>-4.7133999618113309</c:v>
                </c:pt>
                <c:pt idx="1500">
                  <c:v>-0.43132026973153242</c:v>
                </c:pt>
                <c:pt idx="1501">
                  <c:v>11.80726302893483</c:v>
                </c:pt>
                <c:pt idx="1502">
                  <c:v>-3.8239089841045359</c:v>
                </c:pt>
                <c:pt idx="1503">
                  <c:v>-5.6229010330987643</c:v>
                </c:pt>
                <c:pt idx="1504">
                  <c:v>-4.6451353319151796</c:v>
                </c:pt>
                <c:pt idx="1505">
                  <c:v>-1.604404683832539</c:v>
                </c:pt>
                <c:pt idx="1506">
                  <c:v>16.763356325498609</c:v>
                </c:pt>
                <c:pt idx="1507">
                  <c:v>-1.1886570733192541</c:v>
                </c:pt>
                <c:pt idx="1508">
                  <c:v>-4.8750345565601272</c:v>
                </c:pt>
                <c:pt idx="1509">
                  <c:v>-2.2994824446658879</c:v>
                </c:pt>
                <c:pt idx="1510">
                  <c:v>-12.13619726846656</c:v>
                </c:pt>
                <c:pt idx="1511">
                  <c:v>3.784155074521077</c:v>
                </c:pt>
                <c:pt idx="1512">
                  <c:v>-6.7301719372547399</c:v>
                </c:pt>
                <c:pt idx="1513">
                  <c:v>-9.4518311109462821E-2</c:v>
                </c:pt>
                <c:pt idx="1514">
                  <c:v>-14.485880791128221</c:v>
                </c:pt>
                <c:pt idx="1515">
                  <c:v>-2.816152501946303</c:v>
                </c:pt>
                <c:pt idx="1516">
                  <c:v>2.9567928083914299</c:v>
                </c:pt>
                <c:pt idx="1517">
                  <c:v>-20.965168316186048</c:v>
                </c:pt>
                <c:pt idx="1518">
                  <c:v>-18.66198758787942</c:v>
                </c:pt>
                <c:pt idx="1519">
                  <c:v>-6.8803566128014486</c:v>
                </c:pt>
                <c:pt idx="1520">
                  <c:v>-15.174479896847791</c:v>
                </c:pt>
                <c:pt idx="1521">
                  <c:v>-2.8347595308575131</c:v>
                </c:pt>
                <c:pt idx="1522">
                  <c:v>4.37635887786272</c:v>
                </c:pt>
                <c:pt idx="1523">
                  <c:v>-2.4525487760957532</c:v>
                </c:pt>
                <c:pt idx="1524">
                  <c:v>-1.6316156969697739</c:v>
                </c:pt>
                <c:pt idx="1525">
                  <c:v>-4.1263746642729693</c:v>
                </c:pt>
                <c:pt idx="1526">
                  <c:v>6.5309792510510221</c:v>
                </c:pt>
                <c:pt idx="1527">
                  <c:v>8.1512716272626697</c:v>
                </c:pt>
                <c:pt idx="1528">
                  <c:v>1.0688436927914911</c:v>
                </c:pt>
                <c:pt idx="1529">
                  <c:v>-2.228464788480534</c:v>
                </c:pt>
                <c:pt idx="1530">
                  <c:v>6.3966128153212489</c:v>
                </c:pt>
                <c:pt idx="1531">
                  <c:v>8.6637995288272176</c:v>
                </c:pt>
                <c:pt idx="1532">
                  <c:v>7.67567263232832</c:v>
                </c:pt>
                <c:pt idx="1533">
                  <c:v>-0.73934999460317175</c:v>
                </c:pt>
                <c:pt idx="1534">
                  <c:v>-1.0115746012677851</c:v>
                </c:pt>
                <c:pt idx="1535">
                  <c:v>0.58033811258568535</c:v>
                </c:pt>
                <c:pt idx="1536">
                  <c:v>0.1187335262928397</c:v>
                </c:pt>
                <c:pt idx="1537">
                  <c:v>7.9187492794111467</c:v>
                </c:pt>
                <c:pt idx="1538">
                  <c:v>3.65657568773935</c:v>
                </c:pt>
                <c:pt idx="1539">
                  <c:v>-6.4260775713196594</c:v>
                </c:pt>
                <c:pt idx="1540">
                  <c:v>-6.1187441592492533</c:v>
                </c:pt>
                <c:pt idx="1541">
                  <c:v>-1.7612937945135629</c:v>
                </c:pt>
                <c:pt idx="1542">
                  <c:v>-4.5536127819481322</c:v>
                </c:pt>
                <c:pt idx="1543">
                  <c:v>-9.8569231689816501</c:v>
                </c:pt>
                <c:pt idx="1544">
                  <c:v>-4.1701642839291573</c:v>
                </c:pt>
                <c:pt idx="1545">
                  <c:v>2.0605055466038138</c:v>
                </c:pt>
                <c:pt idx="1546">
                  <c:v>-1.789745665191846</c:v>
                </c:pt>
                <c:pt idx="1547">
                  <c:v>-5.716914413348257</c:v>
                </c:pt>
                <c:pt idx="1548">
                  <c:v>-22.563964017927319</c:v>
                </c:pt>
                <c:pt idx="1549">
                  <c:v>-13.406197678823069</c:v>
                </c:pt>
                <c:pt idx="1550">
                  <c:v>-23.251699142172608</c:v>
                </c:pt>
                <c:pt idx="1551">
                  <c:v>-7.9639610774418124</c:v>
                </c:pt>
                <c:pt idx="1552">
                  <c:v>-5.9770125995400116</c:v>
                </c:pt>
                <c:pt idx="1553">
                  <c:v>-2.08756780894449</c:v>
                </c:pt>
                <c:pt idx="1554">
                  <c:v>0.27290618603559769</c:v>
                </c:pt>
                <c:pt idx="1555">
                  <c:v>-5.9660143340401968</c:v>
                </c:pt>
                <c:pt idx="1556">
                  <c:v>-10.2893095735036</c:v>
                </c:pt>
                <c:pt idx="1557">
                  <c:v>-1.550219899489288</c:v>
                </c:pt>
                <c:pt idx="1558">
                  <c:v>-1.041805822843989</c:v>
                </c:pt>
                <c:pt idx="1559">
                  <c:v>-9.6250290144769401</c:v>
                </c:pt>
                <c:pt idx="1560">
                  <c:v>8.844818970561084</c:v>
                </c:pt>
                <c:pt idx="1561">
                  <c:v>-3.9397588836168489</c:v>
                </c:pt>
                <c:pt idx="1562">
                  <c:v>5.2628923633109146</c:v>
                </c:pt>
                <c:pt idx="1563">
                  <c:v>-3.8151034236348238</c:v>
                </c:pt>
                <c:pt idx="1564">
                  <c:v>-12.05346978706771</c:v>
                </c:pt>
                <c:pt idx="1565">
                  <c:v>3.2715459067761512</c:v>
                </c:pt>
                <c:pt idx="1566">
                  <c:v>-4.469688999467353</c:v>
                </c:pt>
                <c:pt idx="1567">
                  <c:v>-3.352646995929168</c:v>
                </c:pt>
                <c:pt idx="1568">
                  <c:v>-10.170080074470469</c:v>
                </c:pt>
                <c:pt idx="1569">
                  <c:v>-21.09538528261622</c:v>
                </c:pt>
                <c:pt idx="1570">
                  <c:v>-11.590425469931461</c:v>
                </c:pt>
                <c:pt idx="1571">
                  <c:v>-1.670601132126676</c:v>
                </c:pt>
                <c:pt idx="1572">
                  <c:v>2.4791275534761978</c:v>
                </c:pt>
                <c:pt idx="1573">
                  <c:v>8.0546973823490138</c:v>
                </c:pt>
                <c:pt idx="1574">
                  <c:v>10.8152204027799</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E946-4262-AC4C-ABCC7CF37838}"/>
            </c:ext>
          </c:extLst>
        </c:ser>
        <c:ser>
          <c:idx val="0"/>
          <c:order val="2"/>
          <c:tx>
            <c:v>Erro NMEA</c:v>
          </c:tx>
          <c:spPr>
            <a:ln w="25400" cap="rnd">
              <a:noFill/>
              <a:round/>
            </a:ln>
            <a:effectLst/>
          </c:spPr>
          <c:marker>
            <c:symbol val="circle"/>
            <c:size val="2"/>
            <c:spPr>
              <a:solidFill>
                <a:srgbClr val="FF0000"/>
              </a:solidFill>
              <a:ln w="9525">
                <a:solidFill>
                  <a:srgbClr val="FF0000"/>
                </a:solidFill>
              </a:ln>
              <a:effectLst/>
            </c:spPr>
          </c:marker>
          <c:xVal>
            <c:numRef>
              <c:f>'1) Erro NMEA'!$G$2:$G$5937</c:f>
              <c:numCache>
                <c:formatCode>h:mm:ss</c:formatCode>
                <c:ptCount val="5936"/>
                <c:pt idx="0">
                  <c:v>43466.372256944444</c:v>
                </c:pt>
                <c:pt idx="1">
                  <c:v>43466.37226851852</c:v>
                </c:pt>
                <c:pt idx="2">
                  <c:v>43466.37228009259</c:v>
                </c:pt>
                <c:pt idx="3">
                  <c:v>43466.372291666667</c:v>
                </c:pt>
                <c:pt idx="4">
                  <c:v>43466.372303240743</c:v>
                </c:pt>
                <c:pt idx="5">
                  <c:v>43466.372314814813</c:v>
                </c:pt>
                <c:pt idx="6">
                  <c:v>43466.37232638889</c:v>
                </c:pt>
                <c:pt idx="7">
                  <c:v>43466.372337962966</c:v>
                </c:pt>
                <c:pt idx="8">
                  <c:v>43466.372349537043</c:v>
                </c:pt>
                <c:pt idx="9">
                  <c:v>43466.372361111113</c:v>
                </c:pt>
                <c:pt idx="10">
                  <c:v>43466.372372685182</c:v>
                </c:pt>
                <c:pt idx="11">
                  <c:v>43466.372384259259</c:v>
                </c:pt>
                <c:pt idx="12">
                  <c:v>43466.372395833343</c:v>
                </c:pt>
                <c:pt idx="13">
                  <c:v>43466.372407407413</c:v>
                </c:pt>
                <c:pt idx="14">
                  <c:v>43466.372418981482</c:v>
                </c:pt>
                <c:pt idx="15">
                  <c:v>43466.372430555559</c:v>
                </c:pt>
                <c:pt idx="16">
                  <c:v>43466.372442129628</c:v>
                </c:pt>
                <c:pt idx="17">
                  <c:v>43466.372453703712</c:v>
                </c:pt>
                <c:pt idx="18">
                  <c:v>43466.372465277767</c:v>
                </c:pt>
                <c:pt idx="19">
                  <c:v>43466.372476851851</c:v>
                </c:pt>
                <c:pt idx="20">
                  <c:v>43466.372488425928</c:v>
                </c:pt>
                <c:pt idx="21">
                  <c:v>43466.372499999998</c:v>
                </c:pt>
                <c:pt idx="22">
                  <c:v>43466.372511574067</c:v>
                </c:pt>
                <c:pt idx="23">
                  <c:v>43466.372523148151</c:v>
                </c:pt>
                <c:pt idx="24">
                  <c:v>43466.372534722221</c:v>
                </c:pt>
                <c:pt idx="25">
                  <c:v>43466.372546296298</c:v>
                </c:pt>
                <c:pt idx="26">
                  <c:v>43466.372557870367</c:v>
                </c:pt>
                <c:pt idx="27">
                  <c:v>43466.372569444437</c:v>
                </c:pt>
                <c:pt idx="28">
                  <c:v>43466.372581018521</c:v>
                </c:pt>
                <c:pt idx="29">
                  <c:v>43466.37259259259</c:v>
                </c:pt>
                <c:pt idx="30">
                  <c:v>43466.372604166667</c:v>
                </c:pt>
                <c:pt idx="31">
                  <c:v>43466.372615740736</c:v>
                </c:pt>
                <c:pt idx="32">
                  <c:v>43466.372627314813</c:v>
                </c:pt>
                <c:pt idx="33">
                  <c:v>43466.37263888889</c:v>
                </c:pt>
                <c:pt idx="34">
                  <c:v>43466.372650462959</c:v>
                </c:pt>
                <c:pt idx="35">
                  <c:v>43466.372662037043</c:v>
                </c:pt>
                <c:pt idx="36">
                  <c:v>43466.372673611113</c:v>
                </c:pt>
                <c:pt idx="37">
                  <c:v>43466.372685185182</c:v>
                </c:pt>
                <c:pt idx="38">
                  <c:v>43466.372696759259</c:v>
                </c:pt>
                <c:pt idx="39">
                  <c:v>43466.372708333343</c:v>
                </c:pt>
                <c:pt idx="40">
                  <c:v>43466.372719907413</c:v>
                </c:pt>
                <c:pt idx="41">
                  <c:v>43466.372731481482</c:v>
                </c:pt>
                <c:pt idx="42">
                  <c:v>43466.372743055559</c:v>
                </c:pt>
                <c:pt idx="43">
                  <c:v>43466.372754629629</c:v>
                </c:pt>
                <c:pt idx="44">
                  <c:v>43466.372766203713</c:v>
                </c:pt>
                <c:pt idx="45">
                  <c:v>43466.372777777768</c:v>
                </c:pt>
                <c:pt idx="46">
                  <c:v>43466.372789351852</c:v>
                </c:pt>
                <c:pt idx="47">
                  <c:v>43466.372800925928</c:v>
                </c:pt>
                <c:pt idx="48">
                  <c:v>43466.372812499998</c:v>
                </c:pt>
                <c:pt idx="49">
                  <c:v>43466.372824074067</c:v>
                </c:pt>
                <c:pt idx="50">
                  <c:v>43466.372835648152</c:v>
                </c:pt>
                <c:pt idx="51">
                  <c:v>43466.372847222221</c:v>
                </c:pt>
                <c:pt idx="52">
                  <c:v>43466.372858796298</c:v>
                </c:pt>
                <c:pt idx="53">
                  <c:v>43466.372870370367</c:v>
                </c:pt>
                <c:pt idx="54">
                  <c:v>43466.372881944437</c:v>
                </c:pt>
                <c:pt idx="55">
                  <c:v>43466.372893518521</c:v>
                </c:pt>
                <c:pt idx="56">
                  <c:v>43466.37290509259</c:v>
                </c:pt>
                <c:pt idx="57">
                  <c:v>43466.372916666667</c:v>
                </c:pt>
                <c:pt idx="58">
                  <c:v>43466.372928240737</c:v>
                </c:pt>
                <c:pt idx="59">
                  <c:v>43466.372939814813</c:v>
                </c:pt>
                <c:pt idx="60">
                  <c:v>43466.37295138889</c:v>
                </c:pt>
                <c:pt idx="61">
                  <c:v>43466.37296296296</c:v>
                </c:pt>
                <c:pt idx="62">
                  <c:v>43466.372974537036</c:v>
                </c:pt>
                <c:pt idx="63">
                  <c:v>43466.372986111113</c:v>
                </c:pt>
                <c:pt idx="64">
                  <c:v>43466.372997685183</c:v>
                </c:pt>
                <c:pt idx="65">
                  <c:v>43466.37300925926</c:v>
                </c:pt>
                <c:pt idx="66">
                  <c:v>43466.373020833344</c:v>
                </c:pt>
                <c:pt idx="67">
                  <c:v>43466.373032407413</c:v>
                </c:pt>
                <c:pt idx="68">
                  <c:v>43466.373043981483</c:v>
                </c:pt>
                <c:pt idx="69">
                  <c:v>43466.373055555552</c:v>
                </c:pt>
                <c:pt idx="70">
                  <c:v>43466.373067129629</c:v>
                </c:pt>
                <c:pt idx="71">
                  <c:v>43466.373078703713</c:v>
                </c:pt>
                <c:pt idx="72">
                  <c:v>43466.373090277782</c:v>
                </c:pt>
                <c:pt idx="73">
                  <c:v>43466.373101851852</c:v>
                </c:pt>
                <c:pt idx="74">
                  <c:v>43466.373113425929</c:v>
                </c:pt>
                <c:pt idx="75">
                  <c:v>43466.373124999998</c:v>
                </c:pt>
                <c:pt idx="76">
                  <c:v>43466.373136574082</c:v>
                </c:pt>
                <c:pt idx="77">
                  <c:v>43466.373148148137</c:v>
                </c:pt>
                <c:pt idx="78">
                  <c:v>43466.373159722221</c:v>
                </c:pt>
                <c:pt idx="79">
                  <c:v>43466.373171296298</c:v>
                </c:pt>
                <c:pt idx="80">
                  <c:v>43466.373182870368</c:v>
                </c:pt>
                <c:pt idx="81">
                  <c:v>43466.373194444437</c:v>
                </c:pt>
                <c:pt idx="82">
                  <c:v>43466.373206018521</c:v>
                </c:pt>
                <c:pt idx="83">
                  <c:v>43466.373217592591</c:v>
                </c:pt>
                <c:pt idx="84">
                  <c:v>43466.373229166667</c:v>
                </c:pt>
                <c:pt idx="85">
                  <c:v>43466.373240740737</c:v>
                </c:pt>
                <c:pt idx="86">
                  <c:v>43466.373252314806</c:v>
                </c:pt>
                <c:pt idx="87">
                  <c:v>43466.373263888891</c:v>
                </c:pt>
                <c:pt idx="88">
                  <c:v>43466.37327546296</c:v>
                </c:pt>
                <c:pt idx="89">
                  <c:v>43466.373287037037</c:v>
                </c:pt>
                <c:pt idx="90">
                  <c:v>43466.373298611114</c:v>
                </c:pt>
                <c:pt idx="91">
                  <c:v>43466.373310185183</c:v>
                </c:pt>
                <c:pt idx="92">
                  <c:v>43466.37332175926</c:v>
                </c:pt>
                <c:pt idx="93">
                  <c:v>43466.373333333337</c:v>
                </c:pt>
                <c:pt idx="94">
                  <c:v>43466.373344907413</c:v>
                </c:pt>
                <c:pt idx="95">
                  <c:v>43466.373356481483</c:v>
                </c:pt>
                <c:pt idx="96">
                  <c:v>43466.373368055552</c:v>
                </c:pt>
                <c:pt idx="97">
                  <c:v>43466.373379629629</c:v>
                </c:pt>
                <c:pt idx="98">
                  <c:v>43466.373391203713</c:v>
                </c:pt>
                <c:pt idx="99">
                  <c:v>43466.373402777783</c:v>
                </c:pt>
                <c:pt idx="100">
                  <c:v>43466.373414351852</c:v>
                </c:pt>
                <c:pt idx="101">
                  <c:v>43466.373425925929</c:v>
                </c:pt>
                <c:pt idx="102">
                  <c:v>43466.373437499999</c:v>
                </c:pt>
                <c:pt idx="103">
                  <c:v>43466.373449074083</c:v>
                </c:pt>
                <c:pt idx="104">
                  <c:v>43466.373460648138</c:v>
                </c:pt>
                <c:pt idx="105">
                  <c:v>43466.373472222222</c:v>
                </c:pt>
                <c:pt idx="106">
                  <c:v>43466.373483796298</c:v>
                </c:pt>
                <c:pt idx="107">
                  <c:v>43466.373495370368</c:v>
                </c:pt>
                <c:pt idx="108">
                  <c:v>43466.373506944437</c:v>
                </c:pt>
                <c:pt idx="109">
                  <c:v>43466.373518518521</c:v>
                </c:pt>
                <c:pt idx="110">
                  <c:v>43466.373530092591</c:v>
                </c:pt>
                <c:pt idx="111">
                  <c:v>43466.373541666668</c:v>
                </c:pt>
                <c:pt idx="112">
                  <c:v>43466.373553240737</c:v>
                </c:pt>
                <c:pt idx="113">
                  <c:v>43466.373564814807</c:v>
                </c:pt>
                <c:pt idx="114">
                  <c:v>43466.373576388891</c:v>
                </c:pt>
                <c:pt idx="115">
                  <c:v>43466.37358796296</c:v>
                </c:pt>
                <c:pt idx="116">
                  <c:v>43466.373599537037</c:v>
                </c:pt>
                <c:pt idx="117">
                  <c:v>43466.373611111107</c:v>
                </c:pt>
                <c:pt idx="118">
                  <c:v>43466.373622685183</c:v>
                </c:pt>
                <c:pt idx="119">
                  <c:v>43466.37363425926</c:v>
                </c:pt>
                <c:pt idx="120">
                  <c:v>43466.373645833337</c:v>
                </c:pt>
                <c:pt idx="121">
                  <c:v>43466.373657407406</c:v>
                </c:pt>
                <c:pt idx="122">
                  <c:v>43466.373668981483</c:v>
                </c:pt>
                <c:pt idx="123">
                  <c:v>43466.373680555553</c:v>
                </c:pt>
                <c:pt idx="124">
                  <c:v>43466.373692129629</c:v>
                </c:pt>
                <c:pt idx="125">
                  <c:v>43466.373703703714</c:v>
                </c:pt>
                <c:pt idx="126">
                  <c:v>43466.373715277783</c:v>
                </c:pt>
                <c:pt idx="127">
                  <c:v>43466.373726851853</c:v>
                </c:pt>
                <c:pt idx="128">
                  <c:v>43466.373738425929</c:v>
                </c:pt>
                <c:pt idx="129">
                  <c:v>43466.373749999999</c:v>
                </c:pt>
                <c:pt idx="130">
                  <c:v>43466.373761574083</c:v>
                </c:pt>
                <c:pt idx="131">
                  <c:v>43466.373773148152</c:v>
                </c:pt>
                <c:pt idx="132">
                  <c:v>43466.373784722222</c:v>
                </c:pt>
                <c:pt idx="133">
                  <c:v>43466.373796296299</c:v>
                </c:pt>
                <c:pt idx="134">
                  <c:v>43466.373807870368</c:v>
                </c:pt>
                <c:pt idx="135">
                  <c:v>43466.373819444438</c:v>
                </c:pt>
                <c:pt idx="136">
                  <c:v>43466.373831018522</c:v>
                </c:pt>
                <c:pt idx="137">
                  <c:v>43466.373842592591</c:v>
                </c:pt>
                <c:pt idx="138">
                  <c:v>43466.373854166668</c:v>
                </c:pt>
                <c:pt idx="139">
                  <c:v>43466.373865740738</c:v>
                </c:pt>
                <c:pt idx="140">
                  <c:v>43466.373877314807</c:v>
                </c:pt>
                <c:pt idx="141">
                  <c:v>43466.373888888891</c:v>
                </c:pt>
                <c:pt idx="142">
                  <c:v>43466.373900462961</c:v>
                </c:pt>
                <c:pt idx="143">
                  <c:v>43466.373912037037</c:v>
                </c:pt>
                <c:pt idx="144">
                  <c:v>43466.373923611107</c:v>
                </c:pt>
                <c:pt idx="145">
                  <c:v>43466.373935185176</c:v>
                </c:pt>
                <c:pt idx="146">
                  <c:v>43466.37394675926</c:v>
                </c:pt>
                <c:pt idx="147">
                  <c:v>43466.37395833333</c:v>
                </c:pt>
                <c:pt idx="148">
                  <c:v>43466.373969907407</c:v>
                </c:pt>
                <c:pt idx="149">
                  <c:v>43466.373981481483</c:v>
                </c:pt>
                <c:pt idx="150">
                  <c:v>43466.373993055553</c:v>
                </c:pt>
                <c:pt idx="151">
                  <c:v>43466.37400462963</c:v>
                </c:pt>
                <c:pt idx="152">
                  <c:v>43466.374016203707</c:v>
                </c:pt>
                <c:pt idx="153">
                  <c:v>43466.374027777783</c:v>
                </c:pt>
                <c:pt idx="154">
                  <c:v>43466.374039351853</c:v>
                </c:pt>
                <c:pt idx="155">
                  <c:v>43466.374050925922</c:v>
                </c:pt>
                <c:pt idx="156">
                  <c:v>43466.374062499999</c:v>
                </c:pt>
                <c:pt idx="157">
                  <c:v>43466.374074074083</c:v>
                </c:pt>
                <c:pt idx="158">
                  <c:v>43466.374085648153</c:v>
                </c:pt>
                <c:pt idx="159">
                  <c:v>43466.374097222222</c:v>
                </c:pt>
                <c:pt idx="160">
                  <c:v>43466.374108796299</c:v>
                </c:pt>
                <c:pt idx="161">
                  <c:v>43466.374120370368</c:v>
                </c:pt>
                <c:pt idx="162">
                  <c:v>43466.374131944453</c:v>
                </c:pt>
                <c:pt idx="163">
                  <c:v>43466.374143518522</c:v>
                </c:pt>
                <c:pt idx="164">
                  <c:v>43466.374155092592</c:v>
                </c:pt>
                <c:pt idx="165">
                  <c:v>43466.374166666668</c:v>
                </c:pt>
                <c:pt idx="166">
                  <c:v>43466.374178240738</c:v>
                </c:pt>
                <c:pt idx="167">
                  <c:v>43466.374189814807</c:v>
                </c:pt>
                <c:pt idx="168">
                  <c:v>43466.374201388891</c:v>
                </c:pt>
                <c:pt idx="169">
                  <c:v>43466.374212962961</c:v>
                </c:pt>
                <c:pt idx="170">
                  <c:v>43466.374224537038</c:v>
                </c:pt>
                <c:pt idx="171">
                  <c:v>43466.374236111107</c:v>
                </c:pt>
                <c:pt idx="172">
                  <c:v>43466.374247685177</c:v>
                </c:pt>
                <c:pt idx="173">
                  <c:v>43466.374259259261</c:v>
                </c:pt>
                <c:pt idx="174">
                  <c:v>43466.37427083333</c:v>
                </c:pt>
                <c:pt idx="175">
                  <c:v>43466.374282407407</c:v>
                </c:pt>
                <c:pt idx="176">
                  <c:v>43466.374293981477</c:v>
                </c:pt>
                <c:pt idx="177">
                  <c:v>43466.374305555553</c:v>
                </c:pt>
                <c:pt idx="178">
                  <c:v>43466.37431712963</c:v>
                </c:pt>
                <c:pt idx="179">
                  <c:v>43466.374328703707</c:v>
                </c:pt>
                <c:pt idx="180">
                  <c:v>43466.374340277784</c:v>
                </c:pt>
                <c:pt idx="181">
                  <c:v>43466.374351851853</c:v>
                </c:pt>
                <c:pt idx="182">
                  <c:v>43466.374363425923</c:v>
                </c:pt>
                <c:pt idx="183">
                  <c:v>43466.374374999999</c:v>
                </c:pt>
                <c:pt idx="184">
                  <c:v>43466.374386574083</c:v>
                </c:pt>
                <c:pt idx="185">
                  <c:v>43466.374398148153</c:v>
                </c:pt>
                <c:pt idx="186">
                  <c:v>43466.374409722222</c:v>
                </c:pt>
                <c:pt idx="187">
                  <c:v>43466.374421296299</c:v>
                </c:pt>
                <c:pt idx="188">
                  <c:v>43466.374432870369</c:v>
                </c:pt>
                <c:pt idx="189">
                  <c:v>43466.374444444453</c:v>
                </c:pt>
                <c:pt idx="190">
                  <c:v>43466.374456018522</c:v>
                </c:pt>
                <c:pt idx="191">
                  <c:v>43466.374467592592</c:v>
                </c:pt>
                <c:pt idx="192">
                  <c:v>43466.374479166669</c:v>
                </c:pt>
                <c:pt idx="193">
                  <c:v>43466.374490740738</c:v>
                </c:pt>
                <c:pt idx="194">
                  <c:v>43466.374502314808</c:v>
                </c:pt>
                <c:pt idx="195">
                  <c:v>43466.374513888892</c:v>
                </c:pt>
                <c:pt idx="196">
                  <c:v>43466.374525462961</c:v>
                </c:pt>
                <c:pt idx="197">
                  <c:v>43466.374537037038</c:v>
                </c:pt>
                <c:pt idx="198">
                  <c:v>43466.374548611107</c:v>
                </c:pt>
                <c:pt idx="199">
                  <c:v>43466.374560185177</c:v>
                </c:pt>
                <c:pt idx="200">
                  <c:v>43466.374571759261</c:v>
                </c:pt>
                <c:pt idx="201">
                  <c:v>43466.374583333331</c:v>
                </c:pt>
                <c:pt idx="202">
                  <c:v>43466.374594907407</c:v>
                </c:pt>
                <c:pt idx="203">
                  <c:v>43466.374606481477</c:v>
                </c:pt>
                <c:pt idx="204">
                  <c:v>43466.374618055554</c:v>
                </c:pt>
                <c:pt idx="205">
                  <c:v>43466.37462962963</c:v>
                </c:pt>
                <c:pt idx="206">
                  <c:v>43466.374641203707</c:v>
                </c:pt>
                <c:pt idx="207">
                  <c:v>43466.374652777777</c:v>
                </c:pt>
                <c:pt idx="208">
                  <c:v>43466.374664351853</c:v>
                </c:pt>
                <c:pt idx="209">
                  <c:v>43466.374675925923</c:v>
                </c:pt>
                <c:pt idx="210">
                  <c:v>43466.3746875</c:v>
                </c:pt>
                <c:pt idx="211">
                  <c:v>43466.374699074076</c:v>
                </c:pt>
                <c:pt idx="212">
                  <c:v>43466.374710648153</c:v>
                </c:pt>
                <c:pt idx="213">
                  <c:v>43466.374722222223</c:v>
                </c:pt>
                <c:pt idx="214">
                  <c:v>43466.3747337963</c:v>
                </c:pt>
                <c:pt idx="215">
                  <c:v>43466.374745370369</c:v>
                </c:pt>
                <c:pt idx="216">
                  <c:v>43466.374756944453</c:v>
                </c:pt>
                <c:pt idx="217">
                  <c:v>43466.374768518523</c:v>
                </c:pt>
                <c:pt idx="218">
                  <c:v>43466.374780092592</c:v>
                </c:pt>
                <c:pt idx="219">
                  <c:v>43466.374791666669</c:v>
                </c:pt>
                <c:pt idx="220">
                  <c:v>43466.374803240738</c:v>
                </c:pt>
                <c:pt idx="221">
                  <c:v>43466.374814814822</c:v>
                </c:pt>
                <c:pt idx="222">
                  <c:v>43466.374826388892</c:v>
                </c:pt>
                <c:pt idx="223">
                  <c:v>43466.374837962961</c:v>
                </c:pt>
                <c:pt idx="224">
                  <c:v>43466.374849537038</c:v>
                </c:pt>
                <c:pt idx="225">
                  <c:v>43466.374861111108</c:v>
                </c:pt>
                <c:pt idx="226">
                  <c:v>43466.374872685177</c:v>
                </c:pt>
                <c:pt idx="227">
                  <c:v>43466.374884259261</c:v>
                </c:pt>
                <c:pt idx="228">
                  <c:v>43466.374895833331</c:v>
                </c:pt>
                <c:pt idx="229">
                  <c:v>43466.374907407408</c:v>
                </c:pt>
                <c:pt idx="230">
                  <c:v>43466.374918981477</c:v>
                </c:pt>
                <c:pt idx="231">
                  <c:v>43466.374930555547</c:v>
                </c:pt>
                <c:pt idx="232">
                  <c:v>43466.374942129631</c:v>
                </c:pt>
                <c:pt idx="233">
                  <c:v>43466.3749537037</c:v>
                </c:pt>
                <c:pt idx="234">
                  <c:v>43466.374965277777</c:v>
                </c:pt>
                <c:pt idx="235">
                  <c:v>43466.374976851846</c:v>
                </c:pt>
                <c:pt idx="236">
                  <c:v>43466.374988425923</c:v>
                </c:pt>
                <c:pt idx="237">
                  <c:v>43466.375</c:v>
                </c:pt>
                <c:pt idx="238">
                  <c:v>43466.375011574077</c:v>
                </c:pt>
                <c:pt idx="239">
                  <c:v>43466.375023148154</c:v>
                </c:pt>
                <c:pt idx="240">
                  <c:v>43466.375034722223</c:v>
                </c:pt>
                <c:pt idx="241">
                  <c:v>43466.3750462963</c:v>
                </c:pt>
                <c:pt idx="242">
                  <c:v>43466.375057870369</c:v>
                </c:pt>
                <c:pt idx="243">
                  <c:v>43466.375069444453</c:v>
                </c:pt>
                <c:pt idx="244">
                  <c:v>43466.375081018523</c:v>
                </c:pt>
                <c:pt idx="245">
                  <c:v>43466.375092592592</c:v>
                </c:pt>
                <c:pt idx="246">
                  <c:v>43466.375104166669</c:v>
                </c:pt>
                <c:pt idx="247">
                  <c:v>43466.375115740739</c:v>
                </c:pt>
                <c:pt idx="248">
                  <c:v>43466.375127314823</c:v>
                </c:pt>
                <c:pt idx="249">
                  <c:v>43466.375138888892</c:v>
                </c:pt>
                <c:pt idx="250">
                  <c:v>43466.375150462962</c:v>
                </c:pt>
                <c:pt idx="251">
                  <c:v>43466.375162037039</c:v>
                </c:pt>
                <c:pt idx="252">
                  <c:v>43466.375173611108</c:v>
                </c:pt>
                <c:pt idx="253">
                  <c:v>43466.375185185178</c:v>
                </c:pt>
                <c:pt idx="254">
                  <c:v>43466.375196759262</c:v>
                </c:pt>
                <c:pt idx="255">
                  <c:v>43466.375208333331</c:v>
                </c:pt>
                <c:pt idx="256">
                  <c:v>43466.375219907408</c:v>
                </c:pt>
                <c:pt idx="257">
                  <c:v>43466.375231481477</c:v>
                </c:pt>
                <c:pt idx="258">
                  <c:v>43466.375243055547</c:v>
                </c:pt>
                <c:pt idx="259">
                  <c:v>43466.375254629631</c:v>
                </c:pt>
                <c:pt idx="260">
                  <c:v>43466.3752662037</c:v>
                </c:pt>
                <c:pt idx="261">
                  <c:v>43466.375277777777</c:v>
                </c:pt>
                <c:pt idx="262">
                  <c:v>43466.375289351847</c:v>
                </c:pt>
                <c:pt idx="263">
                  <c:v>43466.375300925924</c:v>
                </c:pt>
                <c:pt idx="264">
                  <c:v>43466.3753125</c:v>
                </c:pt>
                <c:pt idx="265">
                  <c:v>43466.375324074077</c:v>
                </c:pt>
                <c:pt idx="266">
                  <c:v>43466.375335648147</c:v>
                </c:pt>
                <c:pt idx="267">
                  <c:v>43466.375347222223</c:v>
                </c:pt>
                <c:pt idx="268">
                  <c:v>43466.375358796293</c:v>
                </c:pt>
                <c:pt idx="269">
                  <c:v>43466.37537037037</c:v>
                </c:pt>
                <c:pt idx="270">
                  <c:v>43466.375381944446</c:v>
                </c:pt>
                <c:pt idx="271">
                  <c:v>43466.375393518523</c:v>
                </c:pt>
                <c:pt idx="272">
                  <c:v>43466.375405092593</c:v>
                </c:pt>
                <c:pt idx="273">
                  <c:v>43466.375416666669</c:v>
                </c:pt>
                <c:pt idx="274">
                  <c:v>43466.375428240739</c:v>
                </c:pt>
                <c:pt idx="275">
                  <c:v>43466.375439814823</c:v>
                </c:pt>
                <c:pt idx="276">
                  <c:v>43466.375451388893</c:v>
                </c:pt>
                <c:pt idx="277">
                  <c:v>43466.375462962962</c:v>
                </c:pt>
                <c:pt idx="278">
                  <c:v>43466.375474537039</c:v>
                </c:pt>
                <c:pt idx="279">
                  <c:v>43466.375486111108</c:v>
                </c:pt>
                <c:pt idx="280">
                  <c:v>43466.375497685192</c:v>
                </c:pt>
                <c:pt idx="281">
                  <c:v>43466.375509259262</c:v>
                </c:pt>
                <c:pt idx="282">
                  <c:v>43466.375520833331</c:v>
                </c:pt>
                <c:pt idx="283">
                  <c:v>43466.375532407408</c:v>
                </c:pt>
                <c:pt idx="284">
                  <c:v>43466.375543981478</c:v>
                </c:pt>
                <c:pt idx="285">
                  <c:v>43466.375555555547</c:v>
                </c:pt>
                <c:pt idx="286">
                  <c:v>43466.375567129631</c:v>
                </c:pt>
                <c:pt idx="287">
                  <c:v>43466.375578703701</c:v>
                </c:pt>
                <c:pt idx="288">
                  <c:v>43466.375590277778</c:v>
                </c:pt>
                <c:pt idx="289">
                  <c:v>43466.375601851847</c:v>
                </c:pt>
                <c:pt idx="290">
                  <c:v>43466.375613425917</c:v>
                </c:pt>
                <c:pt idx="291">
                  <c:v>43466.375625000001</c:v>
                </c:pt>
                <c:pt idx="292">
                  <c:v>43466.375636574077</c:v>
                </c:pt>
                <c:pt idx="293">
                  <c:v>43466.375648148147</c:v>
                </c:pt>
                <c:pt idx="294">
                  <c:v>43466.375659722216</c:v>
                </c:pt>
                <c:pt idx="295">
                  <c:v>43466.375671296293</c:v>
                </c:pt>
                <c:pt idx="296">
                  <c:v>43466.37568287037</c:v>
                </c:pt>
                <c:pt idx="297">
                  <c:v>43466.375694444447</c:v>
                </c:pt>
                <c:pt idx="298">
                  <c:v>43466.375706018523</c:v>
                </c:pt>
                <c:pt idx="299">
                  <c:v>43466.375717592593</c:v>
                </c:pt>
                <c:pt idx="300">
                  <c:v>43466.37572916667</c:v>
                </c:pt>
                <c:pt idx="301">
                  <c:v>43466.375740740739</c:v>
                </c:pt>
                <c:pt idx="302">
                  <c:v>43466.375752314823</c:v>
                </c:pt>
                <c:pt idx="303">
                  <c:v>43466.375763888893</c:v>
                </c:pt>
                <c:pt idx="304">
                  <c:v>43466.375775462962</c:v>
                </c:pt>
                <c:pt idx="305">
                  <c:v>43466.375787037039</c:v>
                </c:pt>
                <c:pt idx="306">
                  <c:v>43466.375798611109</c:v>
                </c:pt>
                <c:pt idx="307">
                  <c:v>43466.375810185193</c:v>
                </c:pt>
                <c:pt idx="308">
                  <c:v>43466.375821759262</c:v>
                </c:pt>
                <c:pt idx="309">
                  <c:v>43466.375833333332</c:v>
                </c:pt>
                <c:pt idx="310">
                  <c:v>43466.375844907408</c:v>
                </c:pt>
                <c:pt idx="311">
                  <c:v>43466.375856481478</c:v>
                </c:pt>
                <c:pt idx="312">
                  <c:v>43466.375868055547</c:v>
                </c:pt>
                <c:pt idx="313">
                  <c:v>43466.375879629632</c:v>
                </c:pt>
                <c:pt idx="314">
                  <c:v>43466.375891203701</c:v>
                </c:pt>
                <c:pt idx="315">
                  <c:v>43466.375902777778</c:v>
                </c:pt>
                <c:pt idx="316">
                  <c:v>43466.375914351847</c:v>
                </c:pt>
                <c:pt idx="317">
                  <c:v>43466.375925925917</c:v>
                </c:pt>
                <c:pt idx="318">
                  <c:v>43466.375937500001</c:v>
                </c:pt>
                <c:pt idx="319">
                  <c:v>43466.375949074078</c:v>
                </c:pt>
                <c:pt idx="320">
                  <c:v>43466.375960648147</c:v>
                </c:pt>
                <c:pt idx="321">
                  <c:v>43466.375972222217</c:v>
                </c:pt>
                <c:pt idx="322">
                  <c:v>43466.375983796293</c:v>
                </c:pt>
                <c:pt idx="323">
                  <c:v>43466.37599537037</c:v>
                </c:pt>
                <c:pt idx="324">
                  <c:v>43466.376006944447</c:v>
                </c:pt>
                <c:pt idx="325">
                  <c:v>43466.376018518517</c:v>
                </c:pt>
                <c:pt idx="326">
                  <c:v>43466.376030092593</c:v>
                </c:pt>
                <c:pt idx="327">
                  <c:v>43466.37604166667</c:v>
                </c:pt>
                <c:pt idx="328">
                  <c:v>43466.37605324074</c:v>
                </c:pt>
                <c:pt idx="329">
                  <c:v>43466.376064814824</c:v>
                </c:pt>
                <c:pt idx="330">
                  <c:v>43466.376076388893</c:v>
                </c:pt>
                <c:pt idx="331">
                  <c:v>43466.376087962963</c:v>
                </c:pt>
                <c:pt idx="332">
                  <c:v>43466.376099537039</c:v>
                </c:pt>
                <c:pt idx="333">
                  <c:v>43466.376111111109</c:v>
                </c:pt>
                <c:pt idx="334">
                  <c:v>43466.376122685193</c:v>
                </c:pt>
                <c:pt idx="335">
                  <c:v>43466.376134259262</c:v>
                </c:pt>
                <c:pt idx="336">
                  <c:v>43466.376145833332</c:v>
                </c:pt>
                <c:pt idx="337">
                  <c:v>43466.376157407409</c:v>
                </c:pt>
                <c:pt idx="338">
                  <c:v>43466.376168981478</c:v>
                </c:pt>
                <c:pt idx="339">
                  <c:v>43466.376180555562</c:v>
                </c:pt>
                <c:pt idx="340">
                  <c:v>43466.376192129632</c:v>
                </c:pt>
                <c:pt idx="341">
                  <c:v>43466.376203703701</c:v>
                </c:pt>
                <c:pt idx="342">
                  <c:v>43466.376215277778</c:v>
                </c:pt>
                <c:pt idx="343">
                  <c:v>43466.376226851848</c:v>
                </c:pt>
                <c:pt idx="344">
                  <c:v>43466.376238425917</c:v>
                </c:pt>
                <c:pt idx="345">
                  <c:v>43466.376250000001</c:v>
                </c:pt>
                <c:pt idx="346">
                  <c:v>43466.376261574071</c:v>
                </c:pt>
                <c:pt idx="347">
                  <c:v>43466.376273148147</c:v>
                </c:pt>
                <c:pt idx="348">
                  <c:v>43466.376284722217</c:v>
                </c:pt>
                <c:pt idx="349">
                  <c:v>43466.376296296286</c:v>
                </c:pt>
                <c:pt idx="350">
                  <c:v>43466.376307870371</c:v>
                </c:pt>
                <c:pt idx="351">
                  <c:v>43466.376319444447</c:v>
                </c:pt>
                <c:pt idx="352">
                  <c:v>43466.376331018517</c:v>
                </c:pt>
                <c:pt idx="353">
                  <c:v>43466.376342592594</c:v>
                </c:pt>
                <c:pt idx="354">
                  <c:v>43466.376354166663</c:v>
                </c:pt>
                <c:pt idx="355">
                  <c:v>43466.37636574074</c:v>
                </c:pt>
                <c:pt idx="356">
                  <c:v>43466.376377314817</c:v>
                </c:pt>
                <c:pt idx="357">
                  <c:v>43466.376388888893</c:v>
                </c:pt>
                <c:pt idx="358">
                  <c:v>43466.376400462963</c:v>
                </c:pt>
                <c:pt idx="359">
                  <c:v>43466.37641203704</c:v>
                </c:pt>
                <c:pt idx="360">
                  <c:v>43466.376423611109</c:v>
                </c:pt>
                <c:pt idx="361">
                  <c:v>43466.376435185193</c:v>
                </c:pt>
                <c:pt idx="362">
                  <c:v>43466.376446759263</c:v>
                </c:pt>
                <c:pt idx="363">
                  <c:v>43466.376458333332</c:v>
                </c:pt>
                <c:pt idx="364">
                  <c:v>43466.376469907409</c:v>
                </c:pt>
                <c:pt idx="365">
                  <c:v>43466.376481481479</c:v>
                </c:pt>
                <c:pt idx="366">
                  <c:v>43466.376493055563</c:v>
                </c:pt>
                <c:pt idx="367">
                  <c:v>43466.376504629632</c:v>
                </c:pt>
                <c:pt idx="368">
                  <c:v>43466.376516203702</c:v>
                </c:pt>
                <c:pt idx="369">
                  <c:v>43466.376527777778</c:v>
                </c:pt>
                <c:pt idx="370">
                  <c:v>43466.376539351862</c:v>
                </c:pt>
                <c:pt idx="371">
                  <c:v>43466.376550925917</c:v>
                </c:pt>
                <c:pt idx="372">
                  <c:v>43466.376562500001</c:v>
                </c:pt>
                <c:pt idx="373">
                  <c:v>43466.376574074071</c:v>
                </c:pt>
                <c:pt idx="374">
                  <c:v>43466.376585648148</c:v>
                </c:pt>
                <c:pt idx="375">
                  <c:v>43466.376597222217</c:v>
                </c:pt>
                <c:pt idx="376">
                  <c:v>43466.376608796287</c:v>
                </c:pt>
                <c:pt idx="377">
                  <c:v>43466.376620370371</c:v>
                </c:pt>
                <c:pt idx="378">
                  <c:v>43466.376631944448</c:v>
                </c:pt>
                <c:pt idx="379">
                  <c:v>43466.376643518517</c:v>
                </c:pt>
                <c:pt idx="380">
                  <c:v>43466.376655092587</c:v>
                </c:pt>
                <c:pt idx="381">
                  <c:v>43466.376666666663</c:v>
                </c:pt>
                <c:pt idx="382">
                  <c:v>43466.37667824074</c:v>
                </c:pt>
                <c:pt idx="383">
                  <c:v>43466.376689814817</c:v>
                </c:pt>
                <c:pt idx="384">
                  <c:v>43466.376701388886</c:v>
                </c:pt>
                <c:pt idx="385">
                  <c:v>43466.376712962963</c:v>
                </c:pt>
                <c:pt idx="386">
                  <c:v>43466.37672453704</c:v>
                </c:pt>
                <c:pt idx="387">
                  <c:v>43466.376736111109</c:v>
                </c:pt>
                <c:pt idx="388">
                  <c:v>43466.376747685194</c:v>
                </c:pt>
                <c:pt idx="389">
                  <c:v>43466.376759259263</c:v>
                </c:pt>
                <c:pt idx="390">
                  <c:v>43466.376770833333</c:v>
                </c:pt>
                <c:pt idx="391">
                  <c:v>43466.376782407409</c:v>
                </c:pt>
                <c:pt idx="392">
                  <c:v>43466.376793981479</c:v>
                </c:pt>
                <c:pt idx="393">
                  <c:v>43466.376805555563</c:v>
                </c:pt>
                <c:pt idx="394">
                  <c:v>43466.376817129632</c:v>
                </c:pt>
                <c:pt idx="395">
                  <c:v>43466.376828703702</c:v>
                </c:pt>
                <c:pt idx="396">
                  <c:v>43466.376840277779</c:v>
                </c:pt>
                <c:pt idx="397">
                  <c:v>43466.376851851863</c:v>
                </c:pt>
                <c:pt idx="398">
                  <c:v>43466.376863425918</c:v>
                </c:pt>
                <c:pt idx="399">
                  <c:v>43466.376875000002</c:v>
                </c:pt>
                <c:pt idx="400">
                  <c:v>43466.376886574071</c:v>
                </c:pt>
                <c:pt idx="401">
                  <c:v>43466.376898148148</c:v>
                </c:pt>
                <c:pt idx="402">
                  <c:v>43466.376909722218</c:v>
                </c:pt>
                <c:pt idx="403">
                  <c:v>43466.376921296287</c:v>
                </c:pt>
                <c:pt idx="404">
                  <c:v>43466.376932870371</c:v>
                </c:pt>
                <c:pt idx="405">
                  <c:v>43466.376944444448</c:v>
                </c:pt>
                <c:pt idx="406">
                  <c:v>43466.376956018517</c:v>
                </c:pt>
                <c:pt idx="407">
                  <c:v>43466.376967592587</c:v>
                </c:pt>
                <c:pt idx="408">
                  <c:v>43466.376979166656</c:v>
                </c:pt>
                <c:pt idx="409">
                  <c:v>43466.37699074074</c:v>
                </c:pt>
                <c:pt idx="410">
                  <c:v>43466.377002314817</c:v>
                </c:pt>
                <c:pt idx="411">
                  <c:v>43466.377013888887</c:v>
                </c:pt>
                <c:pt idx="412">
                  <c:v>43466.377025462964</c:v>
                </c:pt>
                <c:pt idx="413">
                  <c:v>43466.37703703704</c:v>
                </c:pt>
                <c:pt idx="414">
                  <c:v>43466.37704861111</c:v>
                </c:pt>
                <c:pt idx="415">
                  <c:v>43466.377060185187</c:v>
                </c:pt>
                <c:pt idx="416">
                  <c:v>43466.377071759263</c:v>
                </c:pt>
                <c:pt idx="417">
                  <c:v>43466.377083333333</c:v>
                </c:pt>
                <c:pt idx="418">
                  <c:v>43466.37709490741</c:v>
                </c:pt>
                <c:pt idx="419">
                  <c:v>43466.377106481479</c:v>
                </c:pt>
                <c:pt idx="420">
                  <c:v>43466.377118055563</c:v>
                </c:pt>
                <c:pt idx="421">
                  <c:v>43466.377129629633</c:v>
                </c:pt>
                <c:pt idx="422">
                  <c:v>43466.377141203702</c:v>
                </c:pt>
                <c:pt idx="423">
                  <c:v>43466.377152777779</c:v>
                </c:pt>
                <c:pt idx="424">
                  <c:v>43466.377164351848</c:v>
                </c:pt>
                <c:pt idx="425">
                  <c:v>43466.377175925933</c:v>
                </c:pt>
                <c:pt idx="426">
                  <c:v>43466.377187500002</c:v>
                </c:pt>
                <c:pt idx="427">
                  <c:v>43466.377199074072</c:v>
                </c:pt>
                <c:pt idx="428">
                  <c:v>43466.377210648148</c:v>
                </c:pt>
                <c:pt idx="429">
                  <c:v>43466.377222222232</c:v>
                </c:pt>
                <c:pt idx="430">
                  <c:v>43466.377233796287</c:v>
                </c:pt>
                <c:pt idx="431">
                  <c:v>43466.377245370371</c:v>
                </c:pt>
                <c:pt idx="432">
                  <c:v>43466.377256944441</c:v>
                </c:pt>
                <c:pt idx="433">
                  <c:v>43466.377268518518</c:v>
                </c:pt>
                <c:pt idx="434">
                  <c:v>43466.377280092587</c:v>
                </c:pt>
                <c:pt idx="435">
                  <c:v>43466.377291666657</c:v>
                </c:pt>
                <c:pt idx="436">
                  <c:v>43466.377303240741</c:v>
                </c:pt>
                <c:pt idx="437">
                  <c:v>43466.377314814818</c:v>
                </c:pt>
                <c:pt idx="438">
                  <c:v>43466.377326388887</c:v>
                </c:pt>
                <c:pt idx="439">
                  <c:v>43466.377337962957</c:v>
                </c:pt>
                <c:pt idx="440">
                  <c:v>43466.377349537041</c:v>
                </c:pt>
                <c:pt idx="441">
                  <c:v>43466.37736111111</c:v>
                </c:pt>
                <c:pt idx="442">
                  <c:v>43466.377372685187</c:v>
                </c:pt>
                <c:pt idx="443">
                  <c:v>43466.377384259264</c:v>
                </c:pt>
                <c:pt idx="444">
                  <c:v>43466.377395833333</c:v>
                </c:pt>
                <c:pt idx="445">
                  <c:v>43466.37740740741</c:v>
                </c:pt>
                <c:pt idx="446">
                  <c:v>43466.377418981479</c:v>
                </c:pt>
                <c:pt idx="447">
                  <c:v>43466.377430555563</c:v>
                </c:pt>
                <c:pt idx="448">
                  <c:v>43466.377442129633</c:v>
                </c:pt>
                <c:pt idx="449">
                  <c:v>43466.377453703702</c:v>
                </c:pt>
                <c:pt idx="450">
                  <c:v>43466.377465277779</c:v>
                </c:pt>
                <c:pt idx="451">
                  <c:v>43466.377476851849</c:v>
                </c:pt>
                <c:pt idx="452">
                  <c:v>43466.377488425933</c:v>
                </c:pt>
                <c:pt idx="453">
                  <c:v>43466.377500000002</c:v>
                </c:pt>
                <c:pt idx="454">
                  <c:v>43466.377511574072</c:v>
                </c:pt>
                <c:pt idx="455">
                  <c:v>43466.377523148149</c:v>
                </c:pt>
                <c:pt idx="456">
                  <c:v>43466.377534722233</c:v>
                </c:pt>
                <c:pt idx="457">
                  <c:v>43466.377546296288</c:v>
                </c:pt>
                <c:pt idx="458">
                  <c:v>43466.377557870372</c:v>
                </c:pt>
                <c:pt idx="459">
                  <c:v>43466.377569444441</c:v>
                </c:pt>
                <c:pt idx="460">
                  <c:v>43466.377581018518</c:v>
                </c:pt>
                <c:pt idx="461">
                  <c:v>43466.377592592587</c:v>
                </c:pt>
                <c:pt idx="462">
                  <c:v>43466.377604166657</c:v>
                </c:pt>
                <c:pt idx="463">
                  <c:v>43466.377615740741</c:v>
                </c:pt>
                <c:pt idx="464">
                  <c:v>43466.377627314818</c:v>
                </c:pt>
                <c:pt idx="465">
                  <c:v>43466.377638888887</c:v>
                </c:pt>
                <c:pt idx="466">
                  <c:v>43466.377650462957</c:v>
                </c:pt>
                <c:pt idx="467">
                  <c:v>43466.377662037034</c:v>
                </c:pt>
                <c:pt idx="468">
                  <c:v>43466.37767361111</c:v>
                </c:pt>
                <c:pt idx="469">
                  <c:v>43466.377685185187</c:v>
                </c:pt>
                <c:pt idx="470">
                  <c:v>43466.377696759257</c:v>
                </c:pt>
                <c:pt idx="471">
                  <c:v>43466.377708333333</c:v>
                </c:pt>
                <c:pt idx="472">
                  <c:v>43466.37771990741</c:v>
                </c:pt>
                <c:pt idx="473">
                  <c:v>43466.37773148148</c:v>
                </c:pt>
                <c:pt idx="474">
                  <c:v>43466.377743055556</c:v>
                </c:pt>
                <c:pt idx="475">
                  <c:v>43466.377754629633</c:v>
                </c:pt>
                <c:pt idx="476">
                  <c:v>43466.377766203703</c:v>
                </c:pt>
                <c:pt idx="477">
                  <c:v>43466.37777777778</c:v>
                </c:pt>
                <c:pt idx="478">
                  <c:v>43466.377789351849</c:v>
                </c:pt>
                <c:pt idx="479">
                  <c:v>43466.377800925933</c:v>
                </c:pt>
                <c:pt idx="480">
                  <c:v>43466.377812500003</c:v>
                </c:pt>
                <c:pt idx="481">
                  <c:v>43466.377824074072</c:v>
                </c:pt>
                <c:pt idx="482">
                  <c:v>43466.377835648149</c:v>
                </c:pt>
                <c:pt idx="483">
                  <c:v>43466.377847222233</c:v>
                </c:pt>
                <c:pt idx="484">
                  <c:v>43466.377858796302</c:v>
                </c:pt>
                <c:pt idx="485">
                  <c:v>43466.377870370372</c:v>
                </c:pt>
                <c:pt idx="486">
                  <c:v>43466.377881944441</c:v>
                </c:pt>
                <c:pt idx="487">
                  <c:v>43466.377893518518</c:v>
                </c:pt>
                <c:pt idx="488">
                  <c:v>43466.377905092602</c:v>
                </c:pt>
                <c:pt idx="489">
                  <c:v>43466.377916666657</c:v>
                </c:pt>
                <c:pt idx="490">
                  <c:v>43466.377928240741</c:v>
                </c:pt>
                <c:pt idx="491">
                  <c:v>43466.377939814818</c:v>
                </c:pt>
                <c:pt idx="492">
                  <c:v>43466.377951388888</c:v>
                </c:pt>
                <c:pt idx="493">
                  <c:v>43466.377962962957</c:v>
                </c:pt>
                <c:pt idx="494">
                  <c:v>43466.377974537027</c:v>
                </c:pt>
                <c:pt idx="495">
                  <c:v>43466.377986111111</c:v>
                </c:pt>
                <c:pt idx="496">
                  <c:v>43466.377997685187</c:v>
                </c:pt>
                <c:pt idx="497">
                  <c:v>43466.378009259257</c:v>
                </c:pt>
                <c:pt idx="498">
                  <c:v>43466.378020833326</c:v>
                </c:pt>
                <c:pt idx="499">
                  <c:v>43466.378032407411</c:v>
                </c:pt>
                <c:pt idx="500">
                  <c:v>43466.37804398148</c:v>
                </c:pt>
                <c:pt idx="501">
                  <c:v>43466.378055555557</c:v>
                </c:pt>
                <c:pt idx="502">
                  <c:v>43466.378067129634</c:v>
                </c:pt>
                <c:pt idx="503">
                  <c:v>43466.378078703703</c:v>
                </c:pt>
                <c:pt idx="504">
                  <c:v>43466.37809027778</c:v>
                </c:pt>
                <c:pt idx="505">
                  <c:v>43466.378101851849</c:v>
                </c:pt>
                <c:pt idx="506">
                  <c:v>43466.378113425933</c:v>
                </c:pt>
                <c:pt idx="507">
                  <c:v>43466.378125000003</c:v>
                </c:pt>
                <c:pt idx="508">
                  <c:v>43466.378136574072</c:v>
                </c:pt>
                <c:pt idx="509">
                  <c:v>43466.378148148149</c:v>
                </c:pt>
                <c:pt idx="510">
                  <c:v>43466.378159722219</c:v>
                </c:pt>
                <c:pt idx="511">
                  <c:v>43466.378171296303</c:v>
                </c:pt>
                <c:pt idx="512">
                  <c:v>43466.378182870372</c:v>
                </c:pt>
                <c:pt idx="513">
                  <c:v>43466.378194444442</c:v>
                </c:pt>
                <c:pt idx="514">
                  <c:v>43466.378206018519</c:v>
                </c:pt>
                <c:pt idx="515">
                  <c:v>43466.378217592603</c:v>
                </c:pt>
                <c:pt idx="516">
                  <c:v>43466.378229166658</c:v>
                </c:pt>
                <c:pt idx="517">
                  <c:v>43466.378240740742</c:v>
                </c:pt>
                <c:pt idx="518">
                  <c:v>43466.378252314818</c:v>
                </c:pt>
                <c:pt idx="519">
                  <c:v>43466.378263888888</c:v>
                </c:pt>
                <c:pt idx="520">
                  <c:v>43466.378275462957</c:v>
                </c:pt>
                <c:pt idx="521">
                  <c:v>43466.378287037027</c:v>
                </c:pt>
                <c:pt idx="522">
                  <c:v>43466.378298611111</c:v>
                </c:pt>
                <c:pt idx="523">
                  <c:v>43466.378310185188</c:v>
                </c:pt>
                <c:pt idx="524">
                  <c:v>43466.378321759257</c:v>
                </c:pt>
                <c:pt idx="525">
                  <c:v>43466.378333333327</c:v>
                </c:pt>
                <c:pt idx="526">
                  <c:v>43466.378344907411</c:v>
                </c:pt>
                <c:pt idx="527">
                  <c:v>43466.37835648148</c:v>
                </c:pt>
                <c:pt idx="528">
                  <c:v>43466.378368055557</c:v>
                </c:pt>
                <c:pt idx="529">
                  <c:v>43466.378379629627</c:v>
                </c:pt>
                <c:pt idx="530">
                  <c:v>43466.378391203703</c:v>
                </c:pt>
                <c:pt idx="531">
                  <c:v>43466.37840277778</c:v>
                </c:pt>
                <c:pt idx="532">
                  <c:v>43466.37841435185</c:v>
                </c:pt>
                <c:pt idx="533">
                  <c:v>43466.378425925926</c:v>
                </c:pt>
                <c:pt idx="534">
                  <c:v>43466.378437500003</c:v>
                </c:pt>
                <c:pt idx="535">
                  <c:v>43466.378449074073</c:v>
                </c:pt>
                <c:pt idx="536">
                  <c:v>43466.378460648149</c:v>
                </c:pt>
                <c:pt idx="537">
                  <c:v>43466.378472222219</c:v>
                </c:pt>
                <c:pt idx="538">
                  <c:v>43466.378483796303</c:v>
                </c:pt>
                <c:pt idx="539">
                  <c:v>43466.378495370373</c:v>
                </c:pt>
                <c:pt idx="540">
                  <c:v>43466.378506944442</c:v>
                </c:pt>
                <c:pt idx="541">
                  <c:v>43466.378518518519</c:v>
                </c:pt>
                <c:pt idx="542">
                  <c:v>43466.378530092603</c:v>
                </c:pt>
                <c:pt idx="543">
                  <c:v>43466.378541666672</c:v>
                </c:pt>
                <c:pt idx="544">
                  <c:v>43466.378553240742</c:v>
                </c:pt>
                <c:pt idx="545">
                  <c:v>43466.378564814811</c:v>
                </c:pt>
                <c:pt idx="546">
                  <c:v>43466.378576388888</c:v>
                </c:pt>
                <c:pt idx="547">
                  <c:v>43466.378587962958</c:v>
                </c:pt>
                <c:pt idx="548">
                  <c:v>43466.378599537027</c:v>
                </c:pt>
                <c:pt idx="549">
                  <c:v>43466.378611111111</c:v>
                </c:pt>
                <c:pt idx="550">
                  <c:v>43466.378622685188</c:v>
                </c:pt>
                <c:pt idx="551">
                  <c:v>43466.378634259258</c:v>
                </c:pt>
                <c:pt idx="552">
                  <c:v>43466.378645833327</c:v>
                </c:pt>
                <c:pt idx="553">
                  <c:v>43466.378657407397</c:v>
                </c:pt>
                <c:pt idx="554">
                  <c:v>43466.378668981481</c:v>
                </c:pt>
                <c:pt idx="555">
                  <c:v>43466.378680555557</c:v>
                </c:pt>
                <c:pt idx="556">
                  <c:v>43466.378692129627</c:v>
                </c:pt>
                <c:pt idx="557">
                  <c:v>43466.378703703696</c:v>
                </c:pt>
                <c:pt idx="558">
                  <c:v>43466.37871527778</c:v>
                </c:pt>
                <c:pt idx="559">
                  <c:v>43466.37872685185</c:v>
                </c:pt>
                <c:pt idx="560">
                  <c:v>43466.378738425927</c:v>
                </c:pt>
                <c:pt idx="561">
                  <c:v>43466.378750000003</c:v>
                </c:pt>
                <c:pt idx="562">
                  <c:v>43466.378761574073</c:v>
                </c:pt>
                <c:pt idx="563">
                  <c:v>43466.37877314815</c:v>
                </c:pt>
                <c:pt idx="564">
                  <c:v>43466.378784722219</c:v>
                </c:pt>
                <c:pt idx="565">
                  <c:v>43466.378796296303</c:v>
                </c:pt>
                <c:pt idx="566">
                  <c:v>43466.378807870373</c:v>
                </c:pt>
                <c:pt idx="567">
                  <c:v>43466.378819444442</c:v>
                </c:pt>
                <c:pt idx="568">
                  <c:v>43466.378831018519</c:v>
                </c:pt>
                <c:pt idx="569">
                  <c:v>43466.378842592603</c:v>
                </c:pt>
                <c:pt idx="570">
                  <c:v>43466.378854166673</c:v>
                </c:pt>
                <c:pt idx="571">
                  <c:v>43466.378865740742</c:v>
                </c:pt>
                <c:pt idx="572">
                  <c:v>43466.378877314812</c:v>
                </c:pt>
                <c:pt idx="573">
                  <c:v>43466.378888888888</c:v>
                </c:pt>
                <c:pt idx="574">
                  <c:v>43466.378900462973</c:v>
                </c:pt>
                <c:pt idx="575">
                  <c:v>43466.378912037027</c:v>
                </c:pt>
                <c:pt idx="576">
                  <c:v>43466.378923611112</c:v>
                </c:pt>
                <c:pt idx="577">
                  <c:v>43466.378935185188</c:v>
                </c:pt>
                <c:pt idx="578">
                  <c:v>43466.378946759258</c:v>
                </c:pt>
                <c:pt idx="579">
                  <c:v>43466.378958333327</c:v>
                </c:pt>
                <c:pt idx="580">
                  <c:v>43466.378969907397</c:v>
                </c:pt>
                <c:pt idx="581">
                  <c:v>43466.378981481481</c:v>
                </c:pt>
                <c:pt idx="582">
                  <c:v>43466.378993055558</c:v>
                </c:pt>
                <c:pt idx="583">
                  <c:v>43466.379004629627</c:v>
                </c:pt>
                <c:pt idx="584">
                  <c:v>43466.379016203697</c:v>
                </c:pt>
                <c:pt idx="585">
                  <c:v>43466.379027777781</c:v>
                </c:pt>
                <c:pt idx="586">
                  <c:v>43466.37903935185</c:v>
                </c:pt>
                <c:pt idx="587">
                  <c:v>43466.379050925927</c:v>
                </c:pt>
                <c:pt idx="588">
                  <c:v>43466.379062499997</c:v>
                </c:pt>
                <c:pt idx="589">
                  <c:v>43466.379074074073</c:v>
                </c:pt>
                <c:pt idx="590">
                  <c:v>43466.37908564815</c:v>
                </c:pt>
                <c:pt idx="591">
                  <c:v>43466.37909722222</c:v>
                </c:pt>
                <c:pt idx="592">
                  <c:v>43466.379108796304</c:v>
                </c:pt>
                <c:pt idx="593">
                  <c:v>43466.379120370373</c:v>
                </c:pt>
                <c:pt idx="594">
                  <c:v>43466.379131944443</c:v>
                </c:pt>
                <c:pt idx="595">
                  <c:v>43466.379143518519</c:v>
                </c:pt>
                <c:pt idx="596">
                  <c:v>43466.379155092603</c:v>
                </c:pt>
                <c:pt idx="597">
                  <c:v>43466.379166666673</c:v>
                </c:pt>
                <c:pt idx="598">
                  <c:v>43466.379178240742</c:v>
                </c:pt>
                <c:pt idx="599">
                  <c:v>43466.379189814812</c:v>
                </c:pt>
                <c:pt idx="600">
                  <c:v>43466.379201388889</c:v>
                </c:pt>
                <c:pt idx="601">
                  <c:v>43466.379212962973</c:v>
                </c:pt>
                <c:pt idx="602">
                  <c:v>43466.379224537042</c:v>
                </c:pt>
                <c:pt idx="603">
                  <c:v>43466.379236111112</c:v>
                </c:pt>
                <c:pt idx="604">
                  <c:v>43466.379247685189</c:v>
                </c:pt>
                <c:pt idx="605">
                  <c:v>43466.379259259258</c:v>
                </c:pt>
                <c:pt idx="606">
                  <c:v>43466.379270833328</c:v>
                </c:pt>
                <c:pt idx="607">
                  <c:v>43466.379282407397</c:v>
                </c:pt>
                <c:pt idx="608">
                  <c:v>43466.379293981481</c:v>
                </c:pt>
                <c:pt idx="609">
                  <c:v>43466.379305555558</c:v>
                </c:pt>
                <c:pt idx="610">
                  <c:v>43466.379317129627</c:v>
                </c:pt>
                <c:pt idx="611">
                  <c:v>43466.379328703697</c:v>
                </c:pt>
                <c:pt idx="612">
                  <c:v>43466.379340277781</c:v>
                </c:pt>
                <c:pt idx="613">
                  <c:v>43466.379351851851</c:v>
                </c:pt>
                <c:pt idx="614">
                  <c:v>43466.379363425927</c:v>
                </c:pt>
                <c:pt idx="615">
                  <c:v>43466.379374999997</c:v>
                </c:pt>
                <c:pt idx="616">
                  <c:v>43466.379386574074</c:v>
                </c:pt>
                <c:pt idx="617">
                  <c:v>43466.37939814815</c:v>
                </c:pt>
                <c:pt idx="618">
                  <c:v>43466.37940972222</c:v>
                </c:pt>
                <c:pt idx="619">
                  <c:v>43466.379421296297</c:v>
                </c:pt>
                <c:pt idx="620">
                  <c:v>43466.379432870373</c:v>
                </c:pt>
                <c:pt idx="621">
                  <c:v>43466.379444444443</c:v>
                </c:pt>
                <c:pt idx="622">
                  <c:v>43466.37945601852</c:v>
                </c:pt>
                <c:pt idx="623">
                  <c:v>43466.379467592589</c:v>
                </c:pt>
                <c:pt idx="624">
                  <c:v>43466.379479166673</c:v>
                </c:pt>
                <c:pt idx="625">
                  <c:v>43466.379490740743</c:v>
                </c:pt>
                <c:pt idx="626">
                  <c:v>43466.379502314812</c:v>
                </c:pt>
                <c:pt idx="627">
                  <c:v>43466.379513888889</c:v>
                </c:pt>
                <c:pt idx="628">
                  <c:v>43466.379525462973</c:v>
                </c:pt>
                <c:pt idx="629">
                  <c:v>43466.379537037043</c:v>
                </c:pt>
                <c:pt idx="630">
                  <c:v>43466.379548611112</c:v>
                </c:pt>
                <c:pt idx="631">
                  <c:v>43466.379560185182</c:v>
                </c:pt>
                <c:pt idx="632">
                  <c:v>43466.379571759258</c:v>
                </c:pt>
                <c:pt idx="633">
                  <c:v>43466.379583333342</c:v>
                </c:pt>
                <c:pt idx="634">
                  <c:v>43466.379594907397</c:v>
                </c:pt>
                <c:pt idx="635">
                  <c:v>43466.379606481481</c:v>
                </c:pt>
                <c:pt idx="636">
                  <c:v>43466.379618055558</c:v>
                </c:pt>
                <c:pt idx="637">
                  <c:v>43466.379629629628</c:v>
                </c:pt>
                <c:pt idx="638">
                  <c:v>43466.379641203697</c:v>
                </c:pt>
                <c:pt idx="639">
                  <c:v>43466.379652777781</c:v>
                </c:pt>
                <c:pt idx="640">
                  <c:v>43466.379664351851</c:v>
                </c:pt>
                <c:pt idx="641">
                  <c:v>43466.379675925928</c:v>
                </c:pt>
                <c:pt idx="642">
                  <c:v>43466.379687499997</c:v>
                </c:pt>
                <c:pt idx="643">
                  <c:v>43466.379699074067</c:v>
                </c:pt>
                <c:pt idx="644">
                  <c:v>43466.379710648151</c:v>
                </c:pt>
                <c:pt idx="645">
                  <c:v>43466.37972222222</c:v>
                </c:pt>
                <c:pt idx="646">
                  <c:v>43466.379733796297</c:v>
                </c:pt>
                <c:pt idx="647">
                  <c:v>43466.379745370366</c:v>
                </c:pt>
                <c:pt idx="648">
                  <c:v>43466.379756944443</c:v>
                </c:pt>
                <c:pt idx="649">
                  <c:v>43466.37976851852</c:v>
                </c:pt>
                <c:pt idx="650">
                  <c:v>43466.379780092589</c:v>
                </c:pt>
                <c:pt idx="651">
                  <c:v>43466.379791666674</c:v>
                </c:pt>
                <c:pt idx="652">
                  <c:v>43466.379803240743</c:v>
                </c:pt>
                <c:pt idx="653">
                  <c:v>43466.379814814813</c:v>
                </c:pt>
                <c:pt idx="654">
                  <c:v>43466.379826388889</c:v>
                </c:pt>
                <c:pt idx="655">
                  <c:v>43466.379837962973</c:v>
                </c:pt>
                <c:pt idx="656">
                  <c:v>43466.379849537043</c:v>
                </c:pt>
                <c:pt idx="657">
                  <c:v>43466.379861111112</c:v>
                </c:pt>
                <c:pt idx="658">
                  <c:v>43466.379872685182</c:v>
                </c:pt>
                <c:pt idx="659">
                  <c:v>43466.379884259259</c:v>
                </c:pt>
                <c:pt idx="660">
                  <c:v>43466.379895833343</c:v>
                </c:pt>
                <c:pt idx="661">
                  <c:v>43466.379907407398</c:v>
                </c:pt>
                <c:pt idx="662">
                  <c:v>43466.379918981482</c:v>
                </c:pt>
                <c:pt idx="663">
                  <c:v>43466.379930555559</c:v>
                </c:pt>
                <c:pt idx="664">
                  <c:v>43466.379942129628</c:v>
                </c:pt>
                <c:pt idx="665">
                  <c:v>43466.379953703698</c:v>
                </c:pt>
                <c:pt idx="666">
                  <c:v>43466.379965277767</c:v>
                </c:pt>
                <c:pt idx="667">
                  <c:v>43466.379976851851</c:v>
                </c:pt>
                <c:pt idx="668">
                  <c:v>43466.379988425928</c:v>
                </c:pt>
                <c:pt idx="669">
                  <c:v>43466.38</c:v>
                </c:pt>
                <c:pt idx="670">
                  <c:v>43466.380011574067</c:v>
                </c:pt>
                <c:pt idx="671">
                  <c:v>43466.380023148151</c:v>
                </c:pt>
                <c:pt idx="672">
                  <c:v>43466.38003472222</c:v>
                </c:pt>
                <c:pt idx="673">
                  <c:v>43466.380046296297</c:v>
                </c:pt>
                <c:pt idx="674">
                  <c:v>43466.380057870367</c:v>
                </c:pt>
                <c:pt idx="675">
                  <c:v>43466.380069444444</c:v>
                </c:pt>
                <c:pt idx="676">
                  <c:v>43466.38008101852</c:v>
                </c:pt>
                <c:pt idx="677">
                  <c:v>43466.38009259259</c:v>
                </c:pt>
                <c:pt idx="678">
                  <c:v>43466.380104166667</c:v>
                </c:pt>
                <c:pt idx="679">
                  <c:v>43466.380115740743</c:v>
                </c:pt>
                <c:pt idx="680">
                  <c:v>43466.380127314813</c:v>
                </c:pt>
                <c:pt idx="681">
                  <c:v>43466.38013888889</c:v>
                </c:pt>
                <c:pt idx="682">
                  <c:v>43466.380150462966</c:v>
                </c:pt>
                <c:pt idx="683">
                  <c:v>43466.380162037043</c:v>
                </c:pt>
                <c:pt idx="684">
                  <c:v>43466.380173611113</c:v>
                </c:pt>
                <c:pt idx="685">
                  <c:v>43466.380185185182</c:v>
                </c:pt>
                <c:pt idx="686">
                  <c:v>43466.380196759259</c:v>
                </c:pt>
                <c:pt idx="687">
                  <c:v>43466.380208333343</c:v>
                </c:pt>
                <c:pt idx="688">
                  <c:v>43466.380219907413</c:v>
                </c:pt>
                <c:pt idx="689">
                  <c:v>43466.380231481482</c:v>
                </c:pt>
                <c:pt idx="690">
                  <c:v>43466.380243055559</c:v>
                </c:pt>
                <c:pt idx="691">
                  <c:v>43466.380254629628</c:v>
                </c:pt>
                <c:pt idx="692">
                  <c:v>43466.380266203712</c:v>
                </c:pt>
                <c:pt idx="693">
                  <c:v>43466.380277777767</c:v>
                </c:pt>
                <c:pt idx="694">
                  <c:v>43466.380289351851</c:v>
                </c:pt>
                <c:pt idx="695">
                  <c:v>43466.380300925928</c:v>
                </c:pt>
                <c:pt idx="696">
                  <c:v>43466.380312499998</c:v>
                </c:pt>
                <c:pt idx="697">
                  <c:v>43466.380324074067</c:v>
                </c:pt>
                <c:pt idx="698">
                  <c:v>43466.380335648151</c:v>
                </c:pt>
                <c:pt idx="699">
                  <c:v>43466.380347222221</c:v>
                </c:pt>
                <c:pt idx="700">
                  <c:v>43466.380358796298</c:v>
                </c:pt>
                <c:pt idx="701">
                  <c:v>43466.380370370367</c:v>
                </c:pt>
                <c:pt idx="702">
                  <c:v>43466.380381944437</c:v>
                </c:pt>
                <c:pt idx="703">
                  <c:v>43466.380393518521</c:v>
                </c:pt>
                <c:pt idx="704">
                  <c:v>43466.38040509259</c:v>
                </c:pt>
                <c:pt idx="705">
                  <c:v>43466.380416666667</c:v>
                </c:pt>
                <c:pt idx="706">
                  <c:v>43466.380428240736</c:v>
                </c:pt>
                <c:pt idx="707">
                  <c:v>43466.380439814813</c:v>
                </c:pt>
                <c:pt idx="708">
                  <c:v>43466.38045138889</c:v>
                </c:pt>
                <c:pt idx="709">
                  <c:v>43466.380462962959</c:v>
                </c:pt>
                <c:pt idx="710">
                  <c:v>43466.380474537043</c:v>
                </c:pt>
                <c:pt idx="711">
                  <c:v>43466.380486111113</c:v>
                </c:pt>
                <c:pt idx="712">
                  <c:v>43466.380497685182</c:v>
                </c:pt>
                <c:pt idx="713">
                  <c:v>43466.380509259259</c:v>
                </c:pt>
                <c:pt idx="714">
                  <c:v>43466.380520833343</c:v>
                </c:pt>
                <c:pt idx="715">
                  <c:v>43466.380532407413</c:v>
                </c:pt>
                <c:pt idx="716">
                  <c:v>43466.380543981482</c:v>
                </c:pt>
                <c:pt idx="717">
                  <c:v>43466.380555555559</c:v>
                </c:pt>
                <c:pt idx="718">
                  <c:v>43466.380567129629</c:v>
                </c:pt>
                <c:pt idx="719">
                  <c:v>43466.380578703713</c:v>
                </c:pt>
                <c:pt idx="720">
                  <c:v>43466.380590277768</c:v>
                </c:pt>
                <c:pt idx="721">
                  <c:v>43466.380601851852</c:v>
                </c:pt>
                <c:pt idx="722">
                  <c:v>43466.380613425928</c:v>
                </c:pt>
                <c:pt idx="723">
                  <c:v>43466.380624999998</c:v>
                </c:pt>
                <c:pt idx="724">
                  <c:v>43466.380636574067</c:v>
                </c:pt>
                <c:pt idx="725">
                  <c:v>43466.380648148152</c:v>
                </c:pt>
                <c:pt idx="726">
                  <c:v>43466.380659722221</c:v>
                </c:pt>
                <c:pt idx="727">
                  <c:v>43466.380671296298</c:v>
                </c:pt>
                <c:pt idx="728">
                  <c:v>43466.380682870367</c:v>
                </c:pt>
                <c:pt idx="729">
                  <c:v>43466.380694444437</c:v>
                </c:pt>
                <c:pt idx="730">
                  <c:v>43466.380706018521</c:v>
                </c:pt>
                <c:pt idx="731">
                  <c:v>43466.38071759259</c:v>
                </c:pt>
                <c:pt idx="732">
                  <c:v>43466.380729166667</c:v>
                </c:pt>
                <c:pt idx="733">
                  <c:v>43466.380740740737</c:v>
                </c:pt>
                <c:pt idx="734">
                  <c:v>43466.380752314813</c:v>
                </c:pt>
                <c:pt idx="735">
                  <c:v>43466.38076388889</c:v>
                </c:pt>
                <c:pt idx="736">
                  <c:v>43466.38077546296</c:v>
                </c:pt>
                <c:pt idx="737">
                  <c:v>43466.380787037036</c:v>
                </c:pt>
                <c:pt idx="738">
                  <c:v>43466.380798611113</c:v>
                </c:pt>
                <c:pt idx="739">
                  <c:v>43466.380810185183</c:v>
                </c:pt>
                <c:pt idx="740">
                  <c:v>43466.38082175926</c:v>
                </c:pt>
                <c:pt idx="741">
                  <c:v>43466.380833333344</c:v>
                </c:pt>
                <c:pt idx="742">
                  <c:v>43466.380844907413</c:v>
                </c:pt>
                <c:pt idx="743">
                  <c:v>43466.380856481483</c:v>
                </c:pt>
                <c:pt idx="744">
                  <c:v>43466.380868055552</c:v>
                </c:pt>
                <c:pt idx="745">
                  <c:v>43466.380879629629</c:v>
                </c:pt>
                <c:pt idx="746">
                  <c:v>43466.380891203713</c:v>
                </c:pt>
                <c:pt idx="747">
                  <c:v>43466.380902777782</c:v>
                </c:pt>
                <c:pt idx="748">
                  <c:v>43466.380914351852</c:v>
                </c:pt>
                <c:pt idx="749">
                  <c:v>43466.380925925929</c:v>
                </c:pt>
                <c:pt idx="750">
                  <c:v>43466.380937499998</c:v>
                </c:pt>
                <c:pt idx="751">
                  <c:v>43466.380949074082</c:v>
                </c:pt>
                <c:pt idx="752">
                  <c:v>43466.380960648137</c:v>
                </c:pt>
                <c:pt idx="753">
                  <c:v>43466.380972222221</c:v>
                </c:pt>
                <c:pt idx="754">
                  <c:v>43466.380983796298</c:v>
                </c:pt>
                <c:pt idx="755">
                  <c:v>43466.380995370368</c:v>
                </c:pt>
                <c:pt idx="756">
                  <c:v>43466.381006944437</c:v>
                </c:pt>
                <c:pt idx="757">
                  <c:v>43466.381018518521</c:v>
                </c:pt>
                <c:pt idx="758">
                  <c:v>43466.381030092591</c:v>
                </c:pt>
                <c:pt idx="759">
                  <c:v>43466.381041666667</c:v>
                </c:pt>
                <c:pt idx="760">
                  <c:v>43466.381053240737</c:v>
                </c:pt>
                <c:pt idx="761">
                  <c:v>43466.381064814806</c:v>
                </c:pt>
                <c:pt idx="762">
                  <c:v>43466.381076388891</c:v>
                </c:pt>
                <c:pt idx="763">
                  <c:v>43466.38108796296</c:v>
                </c:pt>
                <c:pt idx="764">
                  <c:v>43466.381099537037</c:v>
                </c:pt>
                <c:pt idx="765">
                  <c:v>43466.381111111114</c:v>
                </c:pt>
                <c:pt idx="766">
                  <c:v>43466.381122685183</c:v>
                </c:pt>
                <c:pt idx="767">
                  <c:v>43466.38113425926</c:v>
                </c:pt>
                <c:pt idx="768">
                  <c:v>43466.381145833337</c:v>
                </c:pt>
                <c:pt idx="769">
                  <c:v>43466.381157407413</c:v>
                </c:pt>
                <c:pt idx="770">
                  <c:v>43466.381168981483</c:v>
                </c:pt>
                <c:pt idx="771">
                  <c:v>43466.381180555552</c:v>
                </c:pt>
                <c:pt idx="772">
                  <c:v>43466.381192129629</c:v>
                </c:pt>
                <c:pt idx="773">
                  <c:v>43466.381203703713</c:v>
                </c:pt>
                <c:pt idx="774">
                  <c:v>43466.381215277783</c:v>
                </c:pt>
                <c:pt idx="775">
                  <c:v>43466.381226851852</c:v>
                </c:pt>
                <c:pt idx="776">
                  <c:v>43466.381238425929</c:v>
                </c:pt>
                <c:pt idx="777">
                  <c:v>43466.381249999999</c:v>
                </c:pt>
                <c:pt idx="778">
                  <c:v>43466.381261574083</c:v>
                </c:pt>
                <c:pt idx="779">
                  <c:v>43466.381273148138</c:v>
                </c:pt>
                <c:pt idx="780">
                  <c:v>43466.381284722222</c:v>
                </c:pt>
                <c:pt idx="781">
                  <c:v>43466.381296296298</c:v>
                </c:pt>
                <c:pt idx="782">
                  <c:v>43466.381307870368</c:v>
                </c:pt>
                <c:pt idx="783">
                  <c:v>43466.381319444437</c:v>
                </c:pt>
                <c:pt idx="784">
                  <c:v>43466.381331018521</c:v>
                </c:pt>
                <c:pt idx="785">
                  <c:v>43466.381342592591</c:v>
                </c:pt>
                <c:pt idx="786">
                  <c:v>43466.381354166668</c:v>
                </c:pt>
                <c:pt idx="787">
                  <c:v>43466.381365740737</c:v>
                </c:pt>
                <c:pt idx="788">
                  <c:v>43466.381377314807</c:v>
                </c:pt>
                <c:pt idx="789">
                  <c:v>43466.381388888891</c:v>
                </c:pt>
                <c:pt idx="790">
                  <c:v>43466.38140046296</c:v>
                </c:pt>
                <c:pt idx="791">
                  <c:v>43466.381412037037</c:v>
                </c:pt>
                <c:pt idx="792">
                  <c:v>43466.381423611107</c:v>
                </c:pt>
                <c:pt idx="793">
                  <c:v>43466.381435185183</c:v>
                </c:pt>
                <c:pt idx="794">
                  <c:v>43466.38144675926</c:v>
                </c:pt>
                <c:pt idx="795">
                  <c:v>43466.381458333337</c:v>
                </c:pt>
                <c:pt idx="796">
                  <c:v>43466.381469907406</c:v>
                </c:pt>
                <c:pt idx="797">
                  <c:v>43466.381481481483</c:v>
                </c:pt>
                <c:pt idx="798">
                  <c:v>43466.381493055553</c:v>
                </c:pt>
                <c:pt idx="799">
                  <c:v>43466.381504629629</c:v>
                </c:pt>
                <c:pt idx="800">
                  <c:v>43466.381516203714</c:v>
                </c:pt>
                <c:pt idx="801">
                  <c:v>43466.381527777783</c:v>
                </c:pt>
                <c:pt idx="802">
                  <c:v>43466.381539351853</c:v>
                </c:pt>
                <c:pt idx="803">
                  <c:v>43466.381550925929</c:v>
                </c:pt>
                <c:pt idx="804">
                  <c:v>43466.381562499999</c:v>
                </c:pt>
                <c:pt idx="805">
                  <c:v>43466.381574074083</c:v>
                </c:pt>
                <c:pt idx="806">
                  <c:v>43466.381585648152</c:v>
                </c:pt>
                <c:pt idx="807">
                  <c:v>43466.381597222222</c:v>
                </c:pt>
                <c:pt idx="808">
                  <c:v>43466.381608796299</c:v>
                </c:pt>
                <c:pt idx="809">
                  <c:v>43466.381620370368</c:v>
                </c:pt>
                <c:pt idx="810">
                  <c:v>43466.381631944438</c:v>
                </c:pt>
                <c:pt idx="811">
                  <c:v>43466.381643518522</c:v>
                </c:pt>
                <c:pt idx="812">
                  <c:v>43466.381655092591</c:v>
                </c:pt>
                <c:pt idx="813">
                  <c:v>43466.381666666668</c:v>
                </c:pt>
                <c:pt idx="814">
                  <c:v>43466.381678240738</c:v>
                </c:pt>
                <c:pt idx="815">
                  <c:v>43466.381689814807</c:v>
                </c:pt>
                <c:pt idx="816">
                  <c:v>43466.381701388891</c:v>
                </c:pt>
                <c:pt idx="817">
                  <c:v>43466.381712962961</c:v>
                </c:pt>
                <c:pt idx="818">
                  <c:v>43466.381724537037</c:v>
                </c:pt>
                <c:pt idx="819">
                  <c:v>43466.381736111107</c:v>
                </c:pt>
                <c:pt idx="820">
                  <c:v>43466.381747685176</c:v>
                </c:pt>
                <c:pt idx="821">
                  <c:v>43466.38175925926</c:v>
                </c:pt>
                <c:pt idx="822">
                  <c:v>43466.38177083333</c:v>
                </c:pt>
                <c:pt idx="823">
                  <c:v>43466.381782407407</c:v>
                </c:pt>
                <c:pt idx="824">
                  <c:v>43466.381793981483</c:v>
                </c:pt>
                <c:pt idx="825">
                  <c:v>43466.381805555553</c:v>
                </c:pt>
                <c:pt idx="826">
                  <c:v>43466.38181712963</c:v>
                </c:pt>
                <c:pt idx="827">
                  <c:v>43466.381828703707</c:v>
                </c:pt>
                <c:pt idx="828">
                  <c:v>43466.381840277783</c:v>
                </c:pt>
                <c:pt idx="829">
                  <c:v>43466.381851851853</c:v>
                </c:pt>
                <c:pt idx="830">
                  <c:v>43466.381863425922</c:v>
                </c:pt>
                <c:pt idx="831">
                  <c:v>43466.381874999999</c:v>
                </c:pt>
                <c:pt idx="832">
                  <c:v>43466.381886574083</c:v>
                </c:pt>
                <c:pt idx="833">
                  <c:v>43466.381898148153</c:v>
                </c:pt>
                <c:pt idx="834">
                  <c:v>43466.381909722222</c:v>
                </c:pt>
                <c:pt idx="835">
                  <c:v>43466.381921296299</c:v>
                </c:pt>
                <c:pt idx="836">
                  <c:v>43466.381932870368</c:v>
                </c:pt>
                <c:pt idx="837">
                  <c:v>43466.381944444453</c:v>
                </c:pt>
                <c:pt idx="838">
                  <c:v>43466.381956018522</c:v>
                </c:pt>
                <c:pt idx="839">
                  <c:v>43466.381967592592</c:v>
                </c:pt>
                <c:pt idx="840">
                  <c:v>43466.381979166668</c:v>
                </c:pt>
                <c:pt idx="841">
                  <c:v>43466.381990740738</c:v>
                </c:pt>
                <c:pt idx="842">
                  <c:v>43466.382002314807</c:v>
                </c:pt>
                <c:pt idx="843">
                  <c:v>43466.382013888891</c:v>
                </c:pt>
                <c:pt idx="844">
                  <c:v>43466.382025462961</c:v>
                </c:pt>
                <c:pt idx="845">
                  <c:v>43466.382037037038</c:v>
                </c:pt>
                <c:pt idx="846">
                  <c:v>43466.382048611107</c:v>
                </c:pt>
                <c:pt idx="847">
                  <c:v>43466.382060185177</c:v>
                </c:pt>
                <c:pt idx="848">
                  <c:v>43466.382071759261</c:v>
                </c:pt>
                <c:pt idx="849">
                  <c:v>43466.38208333333</c:v>
                </c:pt>
                <c:pt idx="850">
                  <c:v>43466.382094907407</c:v>
                </c:pt>
                <c:pt idx="851">
                  <c:v>43466.382106481477</c:v>
                </c:pt>
                <c:pt idx="852">
                  <c:v>43466.382118055553</c:v>
                </c:pt>
                <c:pt idx="853">
                  <c:v>43466.38212962963</c:v>
                </c:pt>
                <c:pt idx="854">
                  <c:v>43466.382141203707</c:v>
                </c:pt>
                <c:pt idx="855">
                  <c:v>43466.382152777784</c:v>
                </c:pt>
                <c:pt idx="856">
                  <c:v>43466.382164351853</c:v>
                </c:pt>
                <c:pt idx="857">
                  <c:v>43466.382175925923</c:v>
                </c:pt>
                <c:pt idx="858">
                  <c:v>43466.382187499999</c:v>
                </c:pt>
                <c:pt idx="859">
                  <c:v>43466.382199074083</c:v>
                </c:pt>
                <c:pt idx="860">
                  <c:v>43466.382210648153</c:v>
                </c:pt>
                <c:pt idx="861">
                  <c:v>43466.382222222222</c:v>
                </c:pt>
                <c:pt idx="862">
                  <c:v>43466.382233796299</c:v>
                </c:pt>
                <c:pt idx="863">
                  <c:v>43466.382245370369</c:v>
                </c:pt>
                <c:pt idx="864">
                  <c:v>43466.382256944453</c:v>
                </c:pt>
                <c:pt idx="865">
                  <c:v>43466.382268518522</c:v>
                </c:pt>
                <c:pt idx="866">
                  <c:v>43466.382280092592</c:v>
                </c:pt>
                <c:pt idx="867">
                  <c:v>43466.382291666669</c:v>
                </c:pt>
                <c:pt idx="868">
                  <c:v>43466.382303240738</c:v>
                </c:pt>
                <c:pt idx="869">
                  <c:v>43466.382314814808</c:v>
                </c:pt>
                <c:pt idx="870">
                  <c:v>43466.382326388892</c:v>
                </c:pt>
                <c:pt idx="871">
                  <c:v>43466.382337962961</c:v>
                </c:pt>
                <c:pt idx="872">
                  <c:v>43466.382349537038</c:v>
                </c:pt>
                <c:pt idx="873">
                  <c:v>43466.382361111107</c:v>
                </c:pt>
                <c:pt idx="874">
                  <c:v>43466.382372685177</c:v>
                </c:pt>
                <c:pt idx="875">
                  <c:v>43466.382384259261</c:v>
                </c:pt>
                <c:pt idx="876">
                  <c:v>43466.382395833331</c:v>
                </c:pt>
                <c:pt idx="877">
                  <c:v>43466.382407407407</c:v>
                </c:pt>
                <c:pt idx="878">
                  <c:v>43466.382418981477</c:v>
                </c:pt>
                <c:pt idx="879">
                  <c:v>43466.382430555554</c:v>
                </c:pt>
                <c:pt idx="880">
                  <c:v>43466.38244212963</c:v>
                </c:pt>
                <c:pt idx="881">
                  <c:v>43466.382453703707</c:v>
                </c:pt>
                <c:pt idx="882">
                  <c:v>43466.382465277777</c:v>
                </c:pt>
                <c:pt idx="883">
                  <c:v>43466.382476851853</c:v>
                </c:pt>
                <c:pt idx="884">
                  <c:v>43466.382488425923</c:v>
                </c:pt>
                <c:pt idx="885">
                  <c:v>43466.3825</c:v>
                </c:pt>
                <c:pt idx="886">
                  <c:v>43466.382511574076</c:v>
                </c:pt>
                <c:pt idx="887">
                  <c:v>43466.382523148153</c:v>
                </c:pt>
                <c:pt idx="888">
                  <c:v>43466.382534722223</c:v>
                </c:pt>
                <c:pt idx="889">
                  <c:v>43466.3825462963</c:v>
                </c:pt>
                <c:pt idx="890">
                  <c:v>43466.382557870369</c:v>
                </c:pt>
                <c:pt idx="891">
                  <c:v>43466.382569444453</c:v>
                </c:pt>
                <c:pt idx="892">
                  <c:v>43466.382581018523</c:v>
                </c:pt>
                <c:pt idx="893">
                  <c:v>43466.382592592592</c:v>
                </c:pt>
                <c:pt idx="894">
                  <c:v>43466.382604166669</c:v>
                </c:pt>
                <c:pt idx="895">
                  <c:v>43466.382615740738</c:v>
                </c:pt>
                <c:pt idx="896">
                  <c:v>43466.382627314822</c:v>
                </c:pt>
                <c:pt idx="897">
                  <c:v>43466.382638888892</c:v>
                </c:pt>
                <c:pt idx="898">
                  <c:v>43466.382650462961</c:v>
                </c:pt>
                <c:pt idx="899">
                  <c:v>43466.382662037038</c:v>
                </c:pt>
                <c:pt idx="900">
                  <c:v>43466.382673611108</c:v>
                </c:pt>
                <c:pt idx="901">
                  <c:v>43466.382685185177</c:v>
                </c:pt>
                <c:pt idx="902">
                  <c:v>43466.382696759261</c:v>
                </c:pt>
                <c:pt idx="903">
                  <c:v>43466.382708333331</c:v>
                </c:pt>
                <c:pt idx="904">
                  <c:v>43466.382719907408</c:v>
                </c:pt>
                <c:pt idx="905">
                  <c:v>43466.382731481477</c:v>
                </c:pt>
                <c:pt idx="906">
                  <c:v>43466.382743055547</c:v>
                </c:pt>
                <c:pt idx="907">
                  <c:v>43466.382754629631</c:v>
                </c:pt>
                <c:pt idx="908">
                  <c:v>43466.3827662037</c:v>
                </c:pt>
                <c:pt idx="909">
                  <c:v>43466.382777777777</c:v>
                </c:pt>
                <c:pt idx="910">
                  <c:v>43466.382789351846</c:v>
                </c:pt>
                <c:pt idx="911">
                  <c:v>43466.382800925923</c:v>
                </c:pt>
                <c:pt idx="912">
                  <c:v>43466.3828125</c:v>
                </c:pt>
                <c:pt idx="913">
                  <c:v>43466.382824074077</c:v>
                </c:pt>
                <c:pt idx="914">
                  <c:v>43466.382835648154</c:v>
                </c:pt>
                <c:pt idx="915">
                  <c:v>43466.382847222223</c:v>
                </c:pt>
                <c:pt idx="916">
                  <c:v>43466.3828587963</c:v>
                </c:pt>
                <c:pt idx="917">
                  <c:v>43466.382870370369</c:v>
                </c:pt>
                <c:pt idx="918">
                  <c:v>43466.382881944453</c:v>
                </c:pt>
                <c:pt idx="919">
                  <c:v>43466.382893518523</c:v>
                </c:pt>
                <c:pt idx="920">
                  <c:v>43466.382905092592</c:v>
                </c:pt>
                <c:pt idx="921">
                  <c:v>43466.382916666669</c:v>
                </c:pt>
                <c:pt idx="922">
                  <c:v>43466.382928240739</c:v>
                </c:pt>
                <c:pt idx="923">
                  <c:v>43466.382939814823</c:v>
                </c:pt>
                <c:pt idx="924">
                  <c:v>43466.382951388892</c:v>
                </c:pt>
                <c:pt idx="925">
                  <c:v>43466.382962962962</c:v>
                </c:pt>
                <c:pt idx="926">
                  <c:v>43466.382974537039</c:v>
                </c:pt>
                <c:pt idx="927">
                  <c:v>43466.382986111108</c:v>
                </c:pt>
                <c:pt idx="928">
                  <c:v>43466.382997685178</c:v>
                </c:pt>
                <c:pt idx="929">
                  <c:v>43466.383009259262</c:v>
                </c:pt>
                <c:pt idx="930">
                  <c:v>43466.383020833331</c:v>
                </c:pt>
                <c:pt idx="931">
                  <c:v>43466.383032407408</c:v>
                </c:pt>
                <c:pt idx="932">
                  <c:v>43466.383043981477</c:v>
                </c:pt>
                <c:pt idx="933">
                  <c:v>43466.383055555547</c:v>
                </c:pt>
                <c:pt idx="934">
                  <c:v>43466.383067129631</c:v>
                </c:pt>
                <c:pt idx="935">
                  <c:v>43466.3830787037</c:v>
                </c:pt>
                <c:pt idx="936">
                  <c:v>43466.383090277777</c:v>
                </c:pt>
                <c:pt idx="937">
                  <c:v>43466.383101851847</c:v>
                </c:pt>
                <c:pt idx="938">
                  <c:v>43466.383113425924</c:v>
                </c:pt>
                <c:pt idx="939">
                  <c:v>43466.383125</c:v>
                </c:pt>
                <c:pt idx="940">
                  <c:v>43466.383136574077</c:v>
                </c:pt>
                <c:pt idx="941">
                  <c:v>43466.383148148147</c:v>
                </c:pt>
                <c:pt idx="942">
                  <c:v>43466.383159722223</c:v>
                </c:pt>
                <c:pt idx="943">
                  <c:v>43466.383171296293</c:v>
                </c:pt>
                <c:pt idx="944">
                  <c:v>43466.38318287037</c:v>
                </c:pt>
                <c:pt idx="945">
                  <c:v>43466.383194444446</c:v>
                </c:pt>
                <c:pt idx="946">
                  <c:v>43466.383206018523</c:v>
                </c:pt>
                <c:pt idx="947">
                  <c:v>43466.383217592593</c:v>
                </c:pt>
                <c:pt idx="948">
                  <c:v>43466.383229166669</c:v>
                </c:pt>
                <c:pt idx="949">
                  <c:v>43466.383240740739</c:v>
                </c:pt>
                <c:pt idx="950">
                  <c:v>43466.383252314823</c:v>
                </c:pt>
                <c:pt idx="951">
                  <c:v>43466.383263888893</c:v>
                </c:pt>
                <c:pt idx="952">
                  <c:v>43466.383275462962</c:v>
                </c:pt>
                <c:pt idx="953">
                  <c:v>43466.383287037039</c:v>
                </c:pt>
                <c:pt idx="954">
                  <c:v>43466.383298611108</c:v>
                </c:pt>
                <c:pt idx="955">
                  <c:v>43466.383310185192</c:v>
                </c:pt>
                <c:pt idx="956">
                  <c:v>43466.383321759262</c:v>
                </c:pt>
                <c:pt idx="957">
                  <c:v>43466.383333333331</c:v>
                </c:pt>
                <c:pt idx="958">
                  <c:v>43466.383344907408</c:v>
                </c:pt>
                <c:pt idx="959">
                  <c:v>43466.383356481478</c:v>
                </c:pt>
                <c:pt idx="960">
                  <c:v>43466.383368055547</c:v>
                </c:pt>
                <c:pt idx="961">
                  <c:v>43466.383379629631</c:v>
                </c:pt>
                <c:pt idx="962">
                  <c:v>43466.383391203701</c:v>
                </c:pt>
                <c:pt idx="963">
                  <c:v>43466.383402777778</c:v>
                </c:pt>
                <c:pt idx="964">
                  <c:v>43466.383414351847</c:v>
                </c:pt>
                <c:pt idx="965">
                  <c:v>43466.383425925917</c:v>
                </c:pt>
                <c:pt idx="966">
                  <c:v>43466.383437500001</c:v>
                </c:pt>
                <c:pt idx="967">
                  <c:v>43466.383449074077</c:v>
                </c:pt>
                <c:pt idx="968">
                  <c:v>43466.383460648147</c:v>
                </c:pt>
                <c:pt idx="969">
                  <c:v>43466.383472222216</c:v>
                </c:pt>
                <c:pt idx="970">
                  <c:v>43466.383483796293</c:v>
                </c:pt>
                <c:pt idx="971">
                  <c:v>43466.38349537037</c:v>
                </c:pt>
                <c:pt idx="972">
                  <c:v>43466.383506944447</c:v>
                </c:pt>
                <c:pt idx="973">
                  <c:v>43466.383518518523</c:v>
                </c:pt>
                <c:pt idx="974">
                  <c:v>43466.383530092593</c:v>
                </c:pt>
                <c:pt idx="975">
                  <c:v>43466.38354166667</c:v>
                </c:pt>
                <c:pt idx="976">
                  <c:v>43466.383553240739</c:v>
                </c:pt>
                <c:pt idx="977">
                  <c:v>43466.383564814823</c:v>
                </c:pt>
                <c:pt idx="978">
                  <c:v>43466.383576388893</c:v>
                </c:pt>
                <c:pt idx="979">
                  <c:v>43466.383587962962</c:v>
                </c:pt>
                <c:pt idx="980">
                  <c:v>43466.383599537039</c:v>
                </c:pt>
                <c:pt idx="981">
                  <c:v>43466.383611111109</c:v>
                </c:pt>
                <c:pt idx="982">
                  <c:v>43466.383622685193</c:v>
                </c:pt>
                <c:pt idx="983">
                  <c:v>43466.383634259262</c:v>
                </c:pt>
                <c:pt idx="984">
                  <c:v>43466.383645833332</c:v>
                </c:pt>
                <c:pt idx="985">
                  <c:v>43466.383657407408</c:v>
                </c:pt>
                <c:pt idx="986">
                  <c:v>43466.383668981478</c:v>
                </c:pt>
                <c:pt idx="987">
                  <c:v>43466.383680555547</c:v>
                </c:pt>
                <c:pt idx="988">
                  <c:v>43466.383692129632</c:v>
                </c:pt>
                <c:pt idx="989">
                  <c:v>43466.383703703701</c:v>
                </c:pt>
                <c:pt idx="990">
                  <c:v>43466.383715277778</c:v>
                </c:pt>
                <c:pt idx="991">
                  <c:v>43466.383726851847</c:v>
                </c:pt>
                <c:pt idx="992">
                  <c:v>43466.383738425917</c:v>
                </c:pt>
                <c:pt idx="993">
                  <c:v>43466.383750000001</c:v>
                </c:pt>
                <c:pt idx="994">
                  <c:v>43466.383761574078</c:v>
                </c:pt>
                <c:pt idx="995">
                  <c:v>43466.383773148147</c:v>
                </c:pt>
                <c:pt idx="996">
                  <c:v>43466.383784722217</c:v>
                </c:pt>
                <c:pt idx="997">
                  <c:v>43466.383796296293</c:v>
                </c:pt>
                <c:pt idx="998">
                  <c:v>43466.38380787037</c:v>
                </c:pt>
                <c:pt idx="999">
                  <c:v>43466.383819444447</c:v>
                </c:pt>
                <c:pt idx="1000">
                  <c:v>43466.383831018517</c:v>
                </c:pt>
                <c:pt idx="1001">
                  <c:v>43466.383842592593</c:v>
                </c:pt>
                <c:pt idx="1002">
                  <c:v>43466.38385416667</c:v>
                </c:pt>
                <c:pt idx="1003">
                  <c:v>43466.38386574074</c:v>
                </c:pt>
                <c:pt idx="1004">
                  <c:v>43466.383877314824</c:v>
                </c:pt>
                <c:pt idx="1005">
                  <c:v>43466.383888888893</c:v>
                </c:pt>
                <c:pt idx="1006">
                  <c:v>43466.383900462963</c:v>
                </c:pt>
                <c:pt idx="1007">
                  <c:v>43466.383912037039</c:v>
                </c:pt>
                <c:pt idx="1008">
                  <c:v>43466.383923611109</c:v>
                </c:pt>
                <c:pt idx="1009">
                  <c:v>43466.383935185193</c:v>
                </c:pt>
                <c:pt idx="1010">
                  <c:v>43466.383946759262</c:v>
                </c:pt>
                <c:pt idx="1011">
                  <c:v>43466.383958333332</c:v>
                </c:pt>
                <c:pt idx="1012">
                  <c:v>43466.383969907409</c:v>
                </c:pt>
                <c:pt idx="1013">
                  <c:v>43466.383981481478</c:v>
                </c:pt>
                <c:pt idx="1014">
                  <c:v>43466.383993055562</c:v>
                </c:pt>
                <c:pt idx="1015">
                  <c:v>43466.384004629632</c:v>
                </c:pt>
                <c:pt idx="1016">
                  <c:v>43466.384016203701</c:v>
                </c:pt>
                <c:pt idx="1017">
                  <c:v>43466.384027777778</c:v>
                </c:pt>
                <c:pt idx="1018">
                  <c:v>43466.384039351848</c:v>
                </c:pt>
                <c:pt idx="1019">
                  <c:v>43466.384050925917</c:v>
                </c:pt>
                <c:pt idx="1020">
                  <c:v>43466.384062500001</c:v>
                </c:pt>
                <c:pt idx="1021">
                  <c:v>43466.384074074071</c:v>
                </c:pt>
                <c:pt idx="1022">
                  <c:v>43466.384085648147</c:v>
                </c:pt>
                <c:pt idx="1023">
                  <c:v>43466.384097222217</c:v>
                </c:pt>
                <c:pt idx="1024">
                  <c:v>43466.384108796286</c:v>
                </c:pt>
                <c:pt idx="1025">
                  <c:v>43466.384120370371</c:v>
                </c:pt>
                <c:pt idx="1026">
                  <c:v>43466.384131944447</c:v>
                </c:pt>
                <c:pt idx="1027">
                  <c:v>43466.384143518517</c:v>
                </c:pt>
                <c:pt idx="1028">
                  <c:v>43466.384155092594</c:v>
                </c:pt>
                <c:pt idx="1029">
                  <c:v>43466.384166666663</c:v>
                </c:pt>
                <c:pt idx="1030">
                  <c:v>43466.38417824074</c:v>
                </c:pt>
                <c:pt idx="1031">
                  <c:v>43466.384189814817</c:v>
                </c:pt>
                <c:pt idx="1032">
                  <c:v>43466.384201388893</c:v>
                </c:pt>
                <c:pt idx="1033">
                  <c:v>43466.384212962963</c:v>
                </c:pt>
                <c:pt idx="1034">
                  <c:v>43466.38422453704</c:v>
                </c:pt>
                <c:pt idx="1035">
                  <c:v>43466.384236111109</c:v>
                </c:pt>
                <c:pt idx="1036">
                  <c:v>43466.384247685193</c:v>
                </c:pt>
                <c:pt idx="1037">
                  <c:v>43466.384259259263</c:v>
                </c:pt>
                <c:pt idx="1038">
                  <c:v>43466.384270833332</c:v>
                </c:pt>
                <c:pt idx="1039">
                  <c:v>43466.384282407409</c:v>
                </c:pt>
                <c:pt idx="1040">
                  <c:v>43466.384293981479</c:v>
                </c:pt>
                <c:pt idx="1041">
                  <c:v>43466.384305555563</c:v>
                </c:pt>
                <c:pt idx="1042">
                  <c:v>43466.384317129632</c:v>
                </c:pt>
                <c:pt idx="1043">
                  <c:v>43466.384328703702</c:v>
                </c:pt>
                <c:pt idx="1044">
                  <c:v>43466.384340277778</c:v>
                </c:pt>
                <c:pt idx="1045">
                  <c:v>43466.384351851862</c:v>
                </c:pt>
                <c:pt idx="1046">
                  <c:v>43466.384363425917</c:v>
                </c:pt>
                <c:pt idx="1047">
                  <c:v>43466.384375000001</c:v>
                </c:pt>
                <c:pt idx="1048">
                  <c:v>43466.384386574071</c:v>
                </c:pt>
                <c:pt idx="1049">
                  <c:v>43466.384398148148</c:v>
                </c:pt>
                <c:pt idx="1050">
                  <c:v>43466.384409722217</c:v>
                </c:pt>
                <c:pt idx="1051">
                  <c:v>43466.384421296287</c:v>
                </c:pt>
                <c:pt idx="1052">
                  <c:v>43466.384432870371</c:v>
                </c:pt>
                <c:pt idx="1053">
                  <c:v>43466.384444444448</c:v>
                </c:pt>
                <c:pt idx="1054">
                  <c:v>43466.384456018517</c:v>
                </c:pt>
                <c:pt idx="1055">
                  <c:v>43466.384467592587</c:v>
                </c:pt>
                <c:pt idx="1056">
                  <c:v>43466.384479166663</c:v>
                </c:pt>
                <c:pt idx="1057">
                  <c:v>43466.38449074074</c:v>
                </c:pt>
                <c:pt idx="1058">
                  <c:v>43466.384502314817</c:v>
                </c:pt>
                <c:pt idx="1059">
                  <c:v>43466.384513888886</c:v>
                </c:pt>
                <c:pt idx="1060">
                  <c:v>43466.384525462963</c:v>
                </c:pt>
                <c:pt idx="1061">
                  <c:v>43466.38453703704</c:v>
                </c:pt>
                <c:pt idx="1062">
                  <c:v>43466.384548611109</c:v>
                </c:pt>
                <c:pt idx="1063">
                  <c:v>43466.384560185194</c:v>
                </c:pt>
                <c:pt idx="1064">
                  <c:v>43466.384571759263</c:v>
                </c:pt>
                <c:pt idx="1065">
                  <c:v>43466.384583333333</c:v>
                </c:pt>
                <c:pt idx="1066">
                  <c:v>43466.384594907409</c:v>
                </c:pt>
                <c:pt idx="1067">
                  <c:v>43466.384606481479</c:v>
                </c:pt>
                <c:pt idx="1068">
                  <c:v>43466.384618055563</c:v>
                </c:pt>
                <c:pt idx="1069">
                  <c:v>43466.384629629632</c:v>
                </c:pt>
                <c:pt idx="1070">
                  <c:v>43466.384641203702</c:v>
                </c:pt>
                <c:pt idx="1071">
                  <c:v>43466.384652777779</c:v>
                </c:pt>
                <c:pt idx="1072">
                  <c:v>43466.384664351863</c:v>
                </c:pt>
                <c:pt idx="1073">
                  <c:v>43466.384675925918</c:v>
                </c:pt>
                <c:pt idx="1074">
                  <c:v>43466.384687500002</c:v>
                </c:pt>
                <c:pt idx="1075">
                  <c:v>43466.384699074071</c:v>
                </c:pt>
                <c:pt idx="1076">
                  <c:v>43466.384710648148</c:v>
                </c:pt>
                <c:pt idx="1077">
                  <c:v>43466.384722222218</c:v>
                </c:pt>
                <c:pt idx="1078">
                  <c:v>43466.384733796287</c:v>
                </c:pt>
                <c:pt idx="1079">
                  <c:v>43466.384745370371</c:v>
                </c:pt>
                <c:pt idx="1080">
                  <c:v>43466.384756944448</c:v>
                </c:pt>
                <c:pt idx="1081">
                  <c:v>43466.384768518517</c:v>
                </c:pt>
                <c:pt idx="1082">
                  <c:v>43466.384780092587</c:v>
                </c:pt>
                <c:pt idx="1083">
                  <c:v>43466.384791666656</c:v>
                </c:pt>
                <c:pt idx="1084">
                  <c:v>43466.38480324074</c:v>
                </c:pt>
                <c:pt idx="1085">
                  <c:v>43466.384814814817</c:v>
                </c:pt>
                <c:pt idx="1086">
                  <c:v>43466.384826388887</c:v>
                </c:pt>
                <c:pt idx="1087">
                  <c:v>43466.384837962964</c:v>
                </c:pt>
                <c:pt idx="1088">
                  <c:v>43466.38484953704</c:v>
                </c:pt>
                <c:pt idx="1089">
                  <c:v>43466.38486111111</c:v>
                </c:pt>
                <c:pt idx="1090">
                  <c:v>43466.384872685187</c:v>
                </c:pt>
                <c:pt idx="1091">
                  <c:v>43466.384884259263</c:v>
                </c:pt>
                <c:pt idx="1092">
                  <c:v>43466.384895833333</c:v>
                </c:pt>
                <c:pt idx="1093">
                  <c:v>43466.38490740741</c:v>
                </c:pt>
                <c:pt idx="1094">
                  <c:v>43466.384918981479</c:v>
                </c:pt>
                <c:pt idx="1095">
                  <c:v>43466.384930555563</c:v>
                </c:pt>
                <c:pt idx="1096">
                  <c:v>43466.384942129633</c:v>
                </c:pt>
                <c:pt idx="1097">
                  <c:v>43466.384953703702</c:v>
                </c:pt>
                <c:pt idx="1098">
                  <c:v>43466.384965277779</c:v>
                </c:pt>
                <c:pt idx="1099">
                  <c:v>43466.384976851848</c:v>
                </c:pt>
                <c:pt idx="1100">
                  <c:v>43466.384988425933</c:v>
                </c:pt>
                <c:pt idx="1101">
                  <c:v>43466.385000000002</c:v>
                </c:pt>
                <c:pt idx="1102">
                  <c:v>43466.385011574072</c:v>
                </c:pt>
                <c:pt idx="1103">
                  <c:v>43466.385023148148</c:v>
                </c:pt>
                <c:pt idx="1104">
                  <c:v>43466.385034722232</c:v>
                </c:pt>
                <c:pt idx="1105">
                  <c:v>43466.385046296287</c:v>
                </c:pt>
                <c:pt idx="1106">
                  <c:v>43466.385057870371</c:v>
                </c:pt>
                <c:pt idx="1107">
                  <c:v>43466.385069444441</c:v>
                </c:pt>
                <c:pt idx="1108">
                  <c:v>43466.385081018518</c:v>
                </c:pt>
                <c:pt idx="1109">
                  <c:v>43466.385092592587</c:v>
                </c:pt>
                <c:pt idx="1110">
                  <c:v>43466.385104166657</c:v>
                </c:pt>
                <c:pt idx="1111">
                  <c:v>43466.385115740741</c:v>
                </c:pt>
                <c:pt idx="1112">
                  <c:v>43466.385127314818</c:v>
                </c:pt>
                <c:pt idx="1113">
                  <c:v>43466.385138888887</c:v>
                </c:pt>
                <c:pt idx="1114">
                  <c:v>43466.385150462957</c:v>
                </c:pt>
                <c:pt idx="1115">
                  <c:v>43466.385162037041</c:v>
                </c:pt>
                <c:pt idx="1116">
                  <c:v>43466.38517361111</c:v>
                </c:pt>
                <c:pt idx="1117">
                  <c:v>43466.385185185187</c:v>
                </c:pt>
                <c:pt idx="1118">
                  <c:v>43466.385196759264</c:v>
                </c:pt>
                <c:pt idx="1119">
                  <c:v>43466.385208333333</c:v>
                </c:pt>
                <c:pt idx="1120">
                  <c:v>43466.38521990741</c:v>
                </c:pt>
                <c:pt idx="1121">
                  <c:v>43466.385231481479</c:v>
                </c:pt>
                <c:pt idx="1122">
                  <c:v>43466.385243055563</c:v>
                </c:pt>
                <c:pt idx="1123">
                  <c:v>43466.385254629633</c:v>
                </c:pt>
                <c:pt idx="1124">
                  <c:v>43466.385266203702</c:v>
                </c:pt>
                <c:pt idx="1125">
                  <c:v>43466.385277777779</c:v>
                </c:pt>
                <c:pt idx="1126">
                  <c:v>43466.385289351849</c:v>
                </c:pt>
                <c:pt idx="1127">
                  <c:v>43466.385300925933</c:v>
                </c:pt>
                <c:pt idx="1128">
                  <c:v>43466.385312500002</c:v>
                </c:pt>
                <c:pt idx="1129">
                  <c:v>43466.385324074072</c:v>
                </c:pt>
                <c:pt idx="1130">
                  <c:v>43466.385335648149</c:v>
                </c:pt>
                <c:pt idx="1131">
                  <c:v>43466.385347222233</c:v>
                </c:pt>
                <c:pt idx="1132">
                  <c:v>43466.385358796288</c:v>
                </c:pt>
                <c:pt idx="1133">
                  <c:v>43466.385370370372</c:v>
                </c:pt>
                <c:pt idx="1134">
                  <c:v>43466.385381944441</c:v>
                </c:pt>
                <c:pt idx="1135">
                  <c:v>43466.385393518518</c:v>
                </c:pt>
                <c:pt idx="1136">
                  <c:v>43466.385405092587</c:v>
                </c:pt>
                <c:pt idx="1137">
                  <c:v>43466.385416666657</c:v>
                </c:pt>
                <c:pt idx="1138">
                  <c:v>43466.385428240741</c:v>
                </c:pt>
                <c:pt idx="1139">
                  <c:v>43466.385439814818</c:v>
                </c:pt>
                <c:pt idx="1140">
                  <c:v>43466.385451388887</c:v>
                </c:pt>
                <c:pt idx="1141">
                  <c:v>43466.385462962957</c:v>
                </c:pt>
                <c:pt idx="1142">
                  <c:v>43466.385474537034</c:v>
                </c:pt>
                <c:pt idx="1143">
                  <c:v>43466.38548611111</c:v>
                </c:pt>
                <c:pt idx="1144">
                  <c:v>43466.385497685187</c:v>
                </c:pt>
                <c:pt idx="1145">
                  <c:v>43466.385509259257</c:v>
                </c:pt>
                <c:pt idx="1146">
                  <c:v>43466.385520833333</c:v>
                </c:pt>
                <c:pt idx="1147">
                  <c:v>43466.38553240741</c:v>
                </c:pt>
                <c:pt idx="1148">
                  <c:v>43466.38554398148</c:v>
                </c:pt>
                <c:pt idx="1149">
                  <c:v>43466.385555555556</c:v>
                </c:pt>
                <c:pt idx="1150">
                  <c:v>43466.385567129633</c:v>
                </c:pt>
                <c:pt idx="1151">
                  <c:v>43466.385578703703</c:v>
                </c:pt>
                <c:pt idx="1152">
                  <c:v>43466.38559027778</c:v>
                </c:pt>
                <c:pt idx="1153">
                  <c:v>43466.385601851849</c:v>
                </c:pt>
                <c:pt idx="1154">
                  <c:v>43466.385613425933</c:v>
                </c:pt>
                <c:pt idx="1155">
                  <c:v>43466.385625000003</c:v>
                </c:pt>
                <c:pt idx="1156">
                  <c:v>43466.385636574072</c:v>
                </c:pt>
                <c:pt idx="1157">
                  <c:v>43466.385648148149</c:v>
                </c:pt>
                <c:pt idx="1158">
                  <c:v>43466.385659722233</c:v>
                </c:pt>
                <c:pt idx="1159">
                  <c:v>43466.385671296302</c:v>
                </c:pt>
                <c:pt idx="1160">
                  <c:v>43466.385682870372</c:v>
                </c:pt>
                <c:pt idx="1161">
                  <c:v>43466.385694444441</c:v>
                </c:pt>
                <c:pt idx="1162">
                  <c:v>43466.385706018518</c:v>
                </c:pt>
                <c:pt idx="1163">
                  <c:v>43466.385717592602</c:v>
                </c:pt>
                <c:pt idx="1164">
                  <c:v>43466.385729166657</c:v>
                </c:pt>
                <c:pt idx="1165">
                  <c:v>43466.385740740741</c:v>
                </c:pt>
                <c:pt idx="1166">
                  <c:v>43466.385752314818</c:v>
                </c:pt>
                <c:pt idx="1167">
                  <c:v>43466.385763888888</c:v>
                </c:pt>
                <c:pt idx="1168">
                  <c:v>43466.385775462957</c:v>
                </c:pt>
                <c:pt idx="1169">
                  <c:v>43466.385787037027</c:v>
                </c:pt>
                <c:pt idx="1170">
                  <c:v>43466.385798611111</c:v>
                </c:pt>
                <c:pt idx="1171">
                  <c:v>43466.385810185187</c:v>
                </c:pt>
                <c:pt idx="1172">
                  <c:v>43466.385821759257</c:v>
                </c:pt>
                <c:pt idx="1173">
                  <c:v>43466.385833333326</c:v>
                </c:pt>
                <c:pt idx="1174">
                  <c:v>43466.385844907411</c:v>
                </c:pt>
                <c:pt idx="1175">
                  <c:v>43466.38585648148</c:v>
                </c:pt>
                <c:pt idx="1176">
                  <c:v>43466.385868055557</c:v>
                </c:pt>
                <c:pt idx="1177">
                  <c:v>43466.385879629634</c:v>
                </c:pt>
                <c:pt idx="1178">
                  <c:v>43466.385891203703</c:v>
                </c:pt>
                <c:pt idx="1179">
                  <c:v>43466.38590277778</c:v>
                </c:pt>
                <c:pt idx="1180">
                  <c:v>43466.385914351849</c:v>
                </c:pt>
                <c:pt idx="1181">
                  <c:v>43466.385925925933</c:v>
                </c:pt>
                <c:pt idx="1182">
                  <c:v>43466.385937500003</c:v>
                </c:pt>
                <c:pt idx="1183">
                  <c:v>43466.385949074072</c:v>
                </c:pt>
                <c:pt idx="1184">
                  <c:v>43466.385960648149</c:v>
                </c:pt>
                <c:pt idx="1185">
                  <c:v>43466.385972222219</c:v>
                </c:pt>
                <c:pt idx="1186">
                  <c:v>43466.385983796303</c:v>
                </c:pt>
                <c:pt idx="1187">
                  <c:v>43466.385995370372</c:v>
                </c:pt>
                <c:pt idx="1188">
                  <c:v>43466.386006944442</c:v>
                </c:pt>
                <c:pt idx="1189">
                  <c:v>43466.386018518519</c:v>
                </c:pt>
                <c:pt idx="1190">
                  <c:v>43466.386030092603</c:v>
                </c:pt>
                <c:pt idx="1191">
                  <c:v>43466.386041666658</c:v>
                </c:pt>
                <c:pt idx="1192">
                  <c:v>43466.386053240742</c:v>
                </c:pt>
                <c:pt idx="1193">
                  <c:v>43466.386064814818</c:v>
                </c:pt>
                <c:pt idx="1194">
                  <c:v>43466.386076388888</c:v>
                </c:pt>
                <c:pt idx="1195">
                  <c:v>43466.386087962957</c:v>
                </c:pt>
                <c:pt idx="1196">
                  <c:v>43466.386099537027</c:v>
                </c:pt>
                <c:pt idx="1197">
                  <c:v>43466.386111111111</c:v>
                </c:pt>
                <c:pt idx="1198">
                  <c:v>43466.386122685188</c:v>
                </c:pt>
                <c:pt idx="1199">
                  <c:v>43466.386134259257</c:v>
                </c:pt>
                <c:pt idx="1200">
                  <c:v>43466.386145833327</c:v>
                </c:pt>
                <c:pt idx="1201">
                  <c:v>43466.386157407411</c:v>
                </c:pt>
                <c:pt idx="1202">
                  <c:v>43466.38616898148</c:v>
                </c:pt>
                <c:pt idx="1203">
                  <c:v>43466.386180555557</c:v>
                </c:pt>
                <c:pt idx="1204">
                  <c:v>43466.386192129627</c:v>
                </c:pt>
                <c:pt idx="1205">
                  <c:v>43466.386203703703</c:v>
                </c:pt>
                <c:pt idx="1206">
                  <c:v>43466.38621527778</c:v>
                </c:pt>
                <c:pt idx="1207">
                  <c:v>43466.38622685185</c:v>
                </c:pt>
                <c:pt idx="1208">
                  <c:v>43466.386238425926</c:v>
                </c:pt>
                <c:pt idx="1209">
                  <c:v>43466.386250000003</c:v>
                </c:pt>
                <c:pt idx="1210">
                  <c:v>43466.386261574073</c:v>
                </c:pt>
                <c:pt idx="1211">
                  <c:v>43466.386273148149</c:v>
                </c:pt>
                <c:pt idx="1212">
                  <c:v>43466.386284722219</c:v>
                </c:pt>
                <c:pt idx="1213">
                  <c:v>43466.386296296303</c:v>
                </c:pt>
                <c:pt idx="1214">
                  <c:v>43466.386307870373</c:v>
                </c:pt>
                <c:pt idx="1215">
                  <c:v>43466.386319444442</c:v>
                </c:pt>
                <c:pt idx="1216">
                  <c:v>43466.386331018519</c:v>
                </c:pt>
                <c:pt idx="1217">
                  <c:v>43466.386342592603</c:v>
                </c:pt>
                <c:pt idx="1218">
                  <c:v>43466.386354166672</c:v>
                </c:pt>
                <c:pt idx="1219">
                  <c:v>43466.386365740742</c:v>
                </c:pt>
                <c:pt idx="1220">
                  <c:v>43466.386377314811</c:v>
                </c:pt>
                <c:pt idx="1221">
                  <c:v>43466.386388888888</c:v>
                </c:pt>
                <c:pt idx="1222">
                  <c:v>43466.386400462958</c:v>
                </c:pt>
                <c:pt idx="1223">
                  <c:v>43466.386412037027</c:v>
                </c:pt>
                <c:pt idx="1224">
                  <c:v>43466.386423611111</c:v>
                </c:pt>
                <c:pt idx="1225">
                  <c:v>43466.386435185188</c:v>
                </c:pt>
                <c:pt idx="1226">
                  <c:v>43466.386446759258</c:v>
                </c:pt>
                <c:pt idx="1227">
                  <c:v>43466.386458333327</c:v>
                </c:pt>
                <c:pt idx="1228">
                  <c:v>43466.386469907397</c:v>
                </c:pt>
                <c:pt idx="1229">
                  <c:v>43466.386481481481</c:v>
                </c:pt>
                <c:pt idx="1230">
                  <c:v>43466.386493055557</c:v>
                </c:pt>
                <c:pt idx="1231">
                  <c:v>43466.386504629627</c:v>
                </c:pt>
                <c:pt idx="1232">
                  <c:v>43466.386516203696</c:v>
                </c:pt>
                <c:pt idx="1233">
                  <c:v>43466.38652777778</c:v>
                </c:pt>
                <c:pt idx="1234">
                  <c:v>43466.38653935185</c:v>
                </c:pt>
                <c:pt idx="1235">
                  <c:v>43466.386550925927</c:v>
                </c:pt>
                <c:pt idx="1236">
                  <c:v>43466.386562500003</c:v>
                </c:pt>
                <c:pt idx="1237">
                  <c:v>43466.386574074073</c:v>
                </c:pt>
                <c:pt idx="1238">
                  <c:v>43466.38658564815</c:v>
                </c:pt>
                <c:pt idx="1239">
                  <c:v>43466.386597222219</c:v>
                </c:pt>
                <c:pt idx="1240">
                  <c:v>43466.386608796303</c:v>
                </c:pt>
                <c:pt idx="1241">
                  <c:v>43466.386620370373</c:v>
                </c:pt>
                <c:pt idx="1242">
                  <c:v>43466.386631944442</c:v>
                </c:pt>
                <c:pt idx="1243">
                  <c:v>43466.386643518519</c:v>
                </c:pt>
                <c:pt idx="1244">
                  <c:v>43466.386655092603</c:v>
                </c:pt>
                <c:pt idx="1245">
                  <c:v>43466.386666666673</c:v>
                </c:pt>
                <c:pt idx="1246">
                  <c:v>43466.386678240742</c:v>
                </c:pt>
                <c:pt idx="1247">
                  <c:v>43466.386689814812</c:v>
                </c:pt>
                <c:pt idx="1248">
                  <c:v>43466.386701388888</c:v>
                </c:pt>
                <c:pt idx="1249">
                  <c:v>43466.386712962973</c:v>
                </c:pt>
                <c:pt idx="1250">
                  <c:v>43466.386724537027</c:v>
                </c:pt>
                <c:pt idx="1251">
                  <c:v>43466.386736111112</c:v>
                </c:pt>
                <c:pt idx="1252">
                  <c:v>43466.386747685188</c:v>
                </c:pt>
                <c:pt idx="1253">
                  <c:v>43466.386759259258</c:v>
                </c:pt>
                <c:pt idx="1254">
                  <c:v>43466.386770833327</c:v>
                </c:pt>
                <c:pt idx="1255">
                  <c:v>43466.386782407397</c:v>
                </c:pt>
                <c:pt idx="1256">
                  <c:v>43466.386793981481</c:v>
                </c:pt>
                <c:pt idx="1257">
                  <c:v>43466.386805555558</c:v>
                </c:pt>
                <c:pt idx="1258">
                  <c:v>43466.386817129627</c:v>
                </c:pt>
                <c:pt idx="1259">
                  <c:v>43466.386828703697</c:v>
                </c:pt>
                <c:pt idx="1260">
                  <c:v>43466.386840277781</c:v>
                </c:pt>
                <c:pt idx="1261">
                  <c:v>43466.38685185185</c:v>
                </c:pt>
                <c:pt idx="1262">
                  <c:v>43466.386863425927</c:v>
                </c:pt>
                <c:pt idx="1263">
                  <c:v>43466.386874999997</c:v>
                </c:pt>
                <c:pt idx="1264">
                  <c:v>43466.386886574073</c:v>
                </c:pt>
                <c:pt idx="1265">
                  <c:v>43466.38689814815</c:v>
                </c:pt>
                <c:pt idx="1266">
                  <c:v>43466.38690972222</c:v>
                </c:pt>
                <c:pt idx="1267">
                  <c:v>43466.386921296304</c:v>
                </c:pt>
                <c:pt idx="1268">
                  <c:v>43466.386932870373</c:v>
                </c:pt>
                <c:pt idx="1269">
                  <c:v>43466.386944444443</c:v>
                </c:pt>
                <c:pt idx="1270">
                  <c:v>43466.386956018519</c:v>
                </c:pt>
                <c:pt idx="1271">
                  <c:v>43466.386967592603</c:v>
                </c:pt>
                <c:pt idx="1272">
                  <c:v>43466.386979166673</c:v>
                </c:pt>
                <c:pt idx="1273">
                  <c:v>43466.386990740742</c:v>
                </c:pt>
                <c:pt idx="1274">
                  <c:v>43466.387002314812</c:v>
                </c:pt>
                <c:pt idx="1275">
                  <c:v>43466.387013888889</c:v>
                </c:pt>
                <c:pt idx="1276">
                  <c:v>43466.387025462973</c:v>
                </c:pt>
                <c:pt idx="1277">
                  <c:v>43466.387037037042</c:v>
                </c:pt>
                <c:pt idx="1278">
                  <c:v>43466.387048611112</c:v>
                </c:pt>
                <c:pt idx="1279">
                  <c:v>43466.387060185189</c:v>
                </c:pt>
                <c:pt idx="1280">
                  <c:v>43466.387071759258</c:v>
                </c:pt>
                <c:pt idx="1281">
                  <c:v>43466.387083333328</c:v>
                </c:pt>
                <c:pt idx="1282">
                  <c:v>43466.387094907397</c:v>
                </c:pt>
                <c:pt idx="1283">
                  <c:v>43466.387106481481</c:v>
                </c:pt>
                <c:pt idx="1284">
                  <c:v>43466.387118055558</c:v>
                </c:pt>
                <c:pt idx="1285">
                  <c:v>43466.387129629627</c:v>
                </c:pt>
                <c:pt idx="1286">
                  <c:v>43466.387141203697</c:v>
                </c:pt>
                <c:pt idx="1287">
                  <c:v>43466.387152777781</c:v>
                </c:pt>
                <c:pt idx="1288">
                  <c:v>43466.387164351851</c:v>
                </c:pt>
                <c:pt idx="1289">
                  <c:v>43466.387175925927</c:v>
                </c:pt>
                <c:pt idx="1290">
                  <c:v>43466.387187499997</c:v>
                </c:pt>
                <c:pt idx="1291">
                  <c:v>43466.387199074074</c:v>
                </c:pt>
                <c:pt idx="1292">
                  <c:v>43466.38721064815</c:v>
                </c:pt>
                <c:pt idx="1293">
                  <c:v>43466.38722222222</c:v>
                </c:pt>
                <c:pt idx="1294">
                  <c:v>43466.387233796297</c:v>
                </c:pt>
                <c:pt idx="1295">
                  <c:v>43466.387245370373</c:v>
                </c:pt>
                <c:pt idx="1296">
                  <c:v>43466.387256944443</c:v>
                </c:pt>
                <c:pt idx="1297">
                  <c:v>43466.38726851852</c:v>
                </c:pt>
                <c:pt idx="1298">
                  <c:v>43466.387280092589</c:v>
                </c:pt>
                <c:pt idx="1299">
                  <c:v>43466.387291666673</c:v>
                </c:pt>
                <c:pt idx="1300">
                  <c:v>43466.387303240743</c:v>
                </c:pt>
                <c:pt idx="1301">
                  <c:v>43466.387314814812</c:v>
                </c:pt>
                <c:pt idx="1302">
                  <c:v>43466.387326388889</c:v>
                </c:pt>
                <c:pt idx="1303">
                  <c:v>43466.387337962973</c:v>
                </c:pt>
                <c:pt idx="1304">
                  <c:v>43466.387349537043</c:v>
                </c:pt>
                <c:pt idx="1305">
                  <c:v>43466.387361111112</c:v>
                </c:pt>
                <c:pt idx="1306">
                  <c:v>43466.387372685182</c:v>
                </c:pt>
                <c:pt idx="1307">
                  <c:v>43466.387384259258</c:v>
                </c:pt>
                <c:pt idx="1308">
                  <c:v>43466.387395833342</c:v>
                </c:pt>
                <c:pt idx="1309">
                  <c:v>43466.387407407397</c:v>
                </c:pt>
                <c:pt idx="1310">
                  <c:v>43466.387418981481</c:v>
                </c:pt>
                <c:pt idx="1311">
                  <c:v>43466.387430555558</c:v>
                </c:pt>
                <c:pt idx="1312">
                  <c:v>43466.387442129628</c:v>
                </c:pt>
                <c:pt idx="1313">
                  <c:v>43466.387453703697</c:v>
                </c:pt>
                <c:pt idx="1314">
                  <c:v>43466.387465277781</c:v>
                </c:pt>
                <c:pt idx="1315">
                  <c:v>43466.387476851851</c:v>
                </c:pt>
                <c:pt idx="1316">
                  <c:v>43466.387488425928</c:v>
                </c:pt>
                <c:pt idx="1317">
                  <c:v>43466.387499999997</c:v>
                </c:pt>
                <c:pt idx="1318">
                  <c:v>43466.387511574067</c:v>
                </c:pt>
                <c:pt idx="1319">
                  <c:v>43466.387523148151</c:v>
                </c:pt>
                <c:pt idx="1320">
                  <c:v>43466.38753472222</c:v>
                </c:pt>
                <c:pt idx="1321">
                  <c:v>43466.387546296297</c:v>
                </c:pt>
                <c:pt idx="1322">
                  <c:v>43466.387557870366</c:v>
                </c:pt>
                <c:pt idx="1323">
                  <c:v>43466.387569444443</c:v>
                </c:pt>
                <c:pt idx="1324">
                  <c:v>43466.38758101852</c:v>
                </c:pt>
                <c:pt idx="1325">
                  <c:v>43466.387592592589</c:v>
                </c:pt>
                <c:pt idx="1326">
                  <c:v>43466.387604166674</c:v>
                </c:pt>
                <c:pt idx="1327">
                  <c:v>43466.387615740743</c:v>
                </c:pt>
                <c:pt idx="1328">
                  <c:v>43466.387627314813</c:v>
                </c:pt>
                <c:pt idx="1329">
                  <c:v>43466.387638888889</c:v>
                </c:pt>
                <c:pt idx="1330">
                  <c:v>43466.387650462973</c:v>
                </c:pt>
                <c:pt idx="1331">
                  <c:v>43466.387662037043</c:v>
                </c:pt>
                <c:pt idx="1332">
                  <c:v>43466.387673611112</c:v>
                </c:pt>
                <c:pt idx="1333">
                  <c:v>43466.387685185182</c:v>
                </c:pt>
                <c:pt idx="1334">
                  <c:v>43466.387696759259</c:v>
                </c:pt>
                <c:pt idx="1335">
                  <c:v>43466.387708333343</c:v>
                </c:pt>
                <c:pt idx="1336">
                  <c:v>43466.387719907398</c:v>
                </c:pt>
                <c:pt idx="1337">
                  <c:v>43466.387731481482</c:v>
                </c:pt>
                <c:pt idx="1338">
                  <c:v>43466.387743055559</c:v>
                </c:pt>
                <c:pt idx="1339">
                  <c:v>43466.387754629628</c:v>
                </c:pt>
                <c:pt idx="1340">
                  <c:v>43466.387766203698</c:v>
                </c:pt>
                <c:pt idx="1341">
                  <c:v>43466.387777777767</c:v>
                </c:pt>
                <c:pt idx="1342">
                  <c:v>43466.387789351851</c:v>
                </c:pt>
                <c:pt idx="1343">
                  <c:v>43466.387800925928</c:v>
                </c:pt>
                <c:pt idx="1344">
                  <c:v>43466.387812499997</c:v>
                </c:pt>
                <c:pt idx="1345">
                  <c:v>43466.387824074067</c:v>
                </c:pt>
                <c:pt idx="1346">
                  <c:v>43466.387835648151</c:v>
                </c:pt>
                <c:pt idx="1347">
                  <c:v>43466.38784722222</c:v>
                </c:pt>
                <c:pt idx="1348">
                  <c:v>43466.387858796297</c:v>
                </c:pt>
                <c:pt idx="1349">
                  <c:v>43466.387870370367</c:v>
                </c:pt>
                <c:pt idx="1350">
                  <c:v>43466.387881944444</c:v>
                </c:pt>
                <c:pt idx="1351">
                  <c:v>43466.38789351852</c:v>
                </c:pt>
                <c:pt idx="1352">
                  <c:v>43466.38790509259</c:v>
                </c:pt>
                <c:pt idx="1353">
                  <c:v>43466.387916666667</c:v>
                </c:pt>
                <c:pt idx="1354">
                  <c:v>43466.387928240743</c:v>
                </c:pt>
                <c:pt idx="1355">
                  <c:v>43466.387939814813</c:v>
                </c:pt>
                <c:pt idx="1356">
                  <c:v>43466.38795138889</c:v>
                </c:pt>
                <c:pt idx="1357">
                  <c:v>43466.387962962966</c:v>
                </c:pt>
                <c:pt idx="1358">
                  <c:v>43466.387974537043</c:v>
                </c:pt>
                <c:pt idx="1359">
                  <c:v>43466.387986111113</c:v>
                </c:pt>
                <c:pt idx="1360">
                  <c:v>43466.387997685182</c:v>
                </c:pt>
                <c:pt idx="1361">
                  <c:v>43466.388009259259</c:v>
                </c:pt>
                <c:pt idx="1362">
                  <c:v>43466.388020833343</c:v>
                </c:pt>
                <c:pt idx="1363">
                  <c:v>43466.388032407413</c:v>
                </c:pt>
                <c:pt idx="1364">
                  <c:v>43466.388043981482</c:v>
                </c:pt>
                <c:pt idx="1365">
                  <c:v>43466.388055555559</c:v>
                </c:pt>
                <c:pt idx="1366">
                  <c:v>43466.388067129628</c:v>
                </c:pt>
                <c:pt idx="1367">
                  <c:v>43466.388078703712</c:v>
                </c:pt>
                <c:pt idx="1368">
                  <c:v>43466.388090277767</c:v>
                </c:pt>
                <c:pt idx="1369">
                  <c:v>43466.388101851851</c:v>
                </c:pt>
                <c:pt idx="1370">
                  <c:v>43466.388113425928</c:v>
                </c:pt>
                <c:pt idx="1371">
                  <c:v>43466.388124999998</c:v>
                </c:pt>
                <c:pt idx="1372">
                  <c:v>43466.388136574067</c:v>
                </c:pt>
                <c:pt idx="1373">
                  <c:v>43466.388148148151</c:v>
                </c:pt>
                <c:pt idx="1374">
                  <c:v>43466.388159722221</c:v>
                </c:pt>
                <c:pt idx="1375">
                  <c:v>43466.388171296298</c:v>
                </c:pt>
                <c:pt idx="1376">
                  <c:v>43466.388182870367</c:v>
                </c:pt>
                <c:pt idx="1377">
                  <c:v>43466.388194444437</c:v>
                </c:pt>
                <c:pt idx="1378">
                  <c:v>43466.388206018521</c:v>
                </c:pt>
                <c:pt idx="1379">
                  <c:v>43466.38821759259</c:v>
                </c:pt>
                <c:pt idx="1380">
                  <c:v>43466.388229166667</c:v>
                </c:pt>
                <c:pt idx="1381">
                  <c:v>43466.388240740736</c:v>
                </c:pt>
                <c:pt idx="1382">
                  <c:v>43466.388252314813</c:v>
                </c:pt>
                <c:pt idx="1383">
                  <c:v>43466.38826388889</c:v>
                </c:pt>
                <c:pt idx="1384">
                  <c:v>43466.388275462959</c:v>
                </c:pt>
                <c:pt idx="1385">
                  <c:v>43466.388287037043</c:v>
                </c:pt>
                <c:pt idx="1386">
                  <c:v>43466.388298611113</c:v>
                </c:pt>
                <c:pt idx="1387">
                  <c:v>43466.388310185182</c:v>
                </c:pt>
                <c:pt idx="1388">
                  <c:v>43466.388321759259</c:v>
                </c:pt>
                <c:pt idx="1389">
                  <c:v>43466.388333333343</c:v>
                </c:pt>
                <c:pt idx="1390">
                  <c:v>43466.388344907413</c:v>
                </c:pt>
                <c:pt idx="1391">
                  <c:v>43466.388356481482</c:v>
                </c:pt>
                <c:pt idx="1392">
                  <c:v>43466.388368055559</c:v>
                </c:pt>
                <c:pt idx="1393">
                  <c:v>43466.388379629629</c:v>
                </c:pt>
                <c:pt idx="1394">
                  <c:v>43466.388391203713</c:v>
                </c:pt>
                <c:pt idx="1395">
                  <c:v>43466.388402777768</c:v>
                </c:pt>
                <c:pt idx="1396">
                  <c:v>43466.388414351852</c:v>
                </c:pt>
                <c:pt idx="1397">
                  <c:v>43466.388425925928</c:v>
                </c:pt>
                <c:pt idx="1398">
                  <c:v>43466.388437499998</c:v>
                </c:pt>
                <c:pt idx="1399">
                  <c:v>43466.388449074067</c:v>
                </c:pt>
                <c:pt idx="1400">
                  <c:v>43466.388460648152</c:v>
                </c:pt>
                <c:pt idx="1401">
                  <c:v>43466.388472222221</c:v>
                </c:pt>
                <c:pt idx="1402">
                  <c:v>43466.388483796298</c:v>
                </c:pt>
                <c:pt idx="1403">
                  <c:v>43466.388495370367</c:v>
                </c:pt>
                <c:pt idx="1404">
                  <c:v>43466.388506944437</c:v>
                </c:pt>
                <c:pt idx="1405">
                  <c:v>43466.388518518521</c:v>
                </c:pt>
                <c:pt idx="1406">
                  <c:v>43466.38853009259</c:v>
                </c:pt>
                <c:pt idx="1407">
                  <c:v>43466.388541666667</c:v>
                </c:pt>
                <c:pt idx="1408">
                  <c:v>43466.388553240737</c:v>
                </c:pt>
                <c:pt idx="1409">
                  <c:v>43466.388564814813</c:v>
                </c:pt>
                <c:pt idx="1410">
                  <c:v>43466.38857638889</c:v>
                </c:pt>
                <c:pt idx="1411">
                  <c:v>43466.38858796296</c:v>
                </c:pt>
                <c:pt idx="1412">
                  <c:v>43466.388599537036</c:v>
                </c:pt>
                <c:pt idx="1413">
                  <c:v>43466.388611111113</c:v>
                </c:pt>
                <c:pt idx="1414">
                  <c:v>43466.388622685183</c:v>
                </c:pt>
                <c:pt idx="1415">
                  <c:v>43466.38863425926</c:v>
                </c:pt>
                <c:pt idx="1416">
                  <c:v>43466.388645833344</c:v>
                </c:pt>
                <c:pt idx="1417">
                  <c:v>43466.388657407413</c:v>
                </c:pt>
                <c:pt idx="1418">
                  <c:v>43466.388668981483</c:v>
                </c:pt>
                <c:pt idx="1419">
                  <c:v>43466.388680555552</c:v>
                </c:pt>
                <c:pt idx="1420">
                  <c:v>43466.388692129629</c:v>
                </c:pt>
                <c:pt idx="1421">
                  <c:v>43466.388703703713</c:v>
                </c:pt>
                <c:pt idx="1422">
                  <c:v>43466.388715277782</c:v>
                </c:pt>
                <c:pt idx="1423">
                  <c:v>43466.388726851852</c:v>
                </c:pt>
                <c:pt idx="1424">
                  <c:v>43466.388738425929</c:v>
                </c:pt>
                <c:pt idx="1425">
                  <c:v>43466.388749999998</c:v>
                </c:pt>
                <c:pt idx="1426">
                  <c:v>43466.388761574082</c:v>
                </c:pt>
                <c:pt idx="1427">
                  <c:v>43466.388773148137</c:v>
                </c:pt>
                <c:pt idx="1428">
                  <c:v>43466.388784722221</c:v>
                </c:pt>
                <c:pt idx="1429">
                  <c:v>43466.388796296298</c:v>
                </c:pt>
                <c:pt idx="1430">
                  <c:v>43466.388807870368</c:v>
                </c:pt>
                <c:pt idx="1431">
                  <c:v>43466.388819444437</c:v>
                </c:pt>
                <c:pt idx="1432">
                  <c:v>43466.388831018521</c:v>
                </c:pt>
                <c:pt idx="1433">
                  <c:v>43466.388842592591</c:v>
                </c:pt>
                <c:pt idx="1434">
                  <c:v>43466.388854166667</c:v>
                </c:pt>
                <c:pt idx="1435">
                  <c:v>43466.388865740737</c:v>
                </c:pt>
                <c:pt idx="1436">
                  <c:v>43466.388877314806</c:v>
                </c:pt>
                <c:pt idx="1437">
                  <c:v>43466.388888888891</c:v>
                </c:pt>
                <c:pt idx="1438">
                  <c:v>43466.38890046296</c:v>
                </c:pt>
                <c:pt idx="1439">
                  <c:v>43466.388912037037</c:v>
                </c:pt>
                <c:pt idx="1440">
                  <c:v>43466.388923611114</c:v>
                </c:pt>
                <c:pt idx="1441">
                  <c:v>43466.388935185183</c:v>
                </c:pt>
                <c:pt idx="1442">
                  <c:v>43466.38894675926</c:v>
                </c:pt>
                <c:pt idx="1443">
                  <c:v>43466.388958333337</c:v>
                </c:pt>
                <c:pt idx="1444">
                  <c:v>43466.388969907413</c:v>
                </c:pt>
                <c:pt idx="1445">
                  <c:v>43466.388981481483</c:v>
                </c:pt>
                <c:pt idx="1446">
                  <c:v>43466.388993055552</c:v>
                </c:pt>
                <c:pt idx="1447">
                  <c:v>43466.389004629629</c:v>
                </c:pt>
                <c:pt idx="1448">
                  <c:v>43466.389016203713</c:v>
                </c:pt>
                <c:pt idx="1449">
                  <c:v>43466.389027777783</c:v>
                </c:pt>
                <c:pt idx="1450">
                  <c:v>43466.389039351852</c:v>
                </c:pt>
                <c:pt idx="1451">
                  <c:v>43466.389050925929</c:v>
                </c:pt>
                <c:pt idx="1452">
                  <c:v>43466.389062499999</c:v>
                </c:pt>
                <c:pt idx="1453">
                  <c:v>43466.389074074083</c:v>
                </c:pt>
                <c:pt idx="1454">
                  <c:v>43466.389085648138</c:v>
                </c:pt>
                <c:pt idx="1455">
                  <c:v>43466.389097222222</c:v>
                </c:pt>
                <c:pt idx="1456">
                  <c:v>43466.389108796298</c:v>
                </c:pt>
                <c:pt idx="1457">
                  <c:v>43466.389120370368</c:v>
                </c:pt>
                <c:pt idx="1458">
                  <c:v>43466.389131944437</c:v>
                </c:pt>
                <c:pt idx="1459">
                  <c:v>43466.389143518521</c:v>
                </c:pt>
                <c:pt idx="1460">
                  <c:v>43466.389155092591</c:v>
                </c:pt>
                <c:pt idx="1461">
                  <c:v>43466.389166666668</c:v>
                </c:pt>
                <c:pt idx="1462">
                  <c:v>43466.389178240737</c:v>
                </c:pt>
                <c:pt idx="1463">
                  <c:v>43466.389189814807</c:v>
                </c:pt>
                <c:pt idx="1464">
                  <c:v>43466.389201388891</c:v>
                </c:pt>
                <c:pt idx="1465">
                  <c:v>43466.38921296296</c:v>
                </c:pt>
                <c:pt idx="1466">
                  <c:v>43466.389224537037</c:v>
                </c:pt>
                <c:pt idx="1467">
                  <c:v>43466.389236111107</c:v>
                </c:pt>
                <c:pt idx="1468">
                  <c:v>43466.389247685183</c:v>
                </c:pt>
                <c:pt idx="1469">
                  <c:v>43466.38925925926</c:v>
                </c:pt>
                <c:pt idx="1470">
                  <c:v>43466.389270833337</c:v>
                </c:pt>
                <c:pt idx="1471">
                  <c:v>43466.389282407406</c:v>
                </c:pt>
                <c:pt idx="1472">
                  <c:v>43466.389293981483</c:v>
                </c:pt>
                <c:pt idx="1473">
                  <c:v>43466.389305555553</c:v>
                </c:pt>
                <c:pt idx="1474">
                  <c:v>43466.389317129629</c:v>
                </c:pt>
                <c:pt idx="1475">
                  <c:v>43466.389328703714</c:v>
                </c:pt>
                <c:pt idx="1476">
                  <c:v>43466.389340277783</c:v>
                </c:pt>
                <c:pt idx="1477">
                  <c:v>43466.389351851853</c:v>
                </c:pt>
                <c:pt idx="1478">
                  <c:v>43466.389363425929</c:v>
                </c:pt>
                <c:pt idx="1479">
                  <c:v>43466.389374999999</c:v>
                </c:pt>
                <c:pt idx="1480">
                  <c:v>43466.389386574083</c:v>
                </c:pt>
                <c:pt idx="1481">
                  <c:v>43466.389398148152</c:v>
                </c:pt>
                <c:pt idx="1482">
                  <c:v>43466.389409722222</c:v>
                </c:pt>
                <c:pt idx="1483">
                  <c:v>43466.389421296299</c:v>
                </c:pt>
                <c:pt idx="1484">
                  <c:v>43466.389432870368</c:v>
                </c:pt>
                <c:pt idx="1485">
                  <c:v>43466.389444444438</c:v>
                </c:pt>
                <c:pt idx="1486">
                  <c:v>43466.389456018522</c:v>
                </c:pt>
                <c:pt idx="1487">
                  <c:v>43466.389467592591</c:v>
                </c:pt>
                <c:pt idx="1488">
                  <c:v>43466.389479166668</c:v>
                </c:pt>
                <c:pt idx="1489">
                  <c:v>43466.389490740738</c:v>
                </c:pt>
                <c:pt idx="1490">
                  <c:v>43466.389502314807</c:v>
                </c:pt>
                <c:pt idx="1491">
                  <c:v>43466.389513888891</c:v>
                </c:pt>
                <c:pt idx="1492">
                  <c:v>43466.389525462961</c:v>
                </c:pt>
                <c:pt idx="1493">
                  <c:v>43466.389537037037</c:v>
                </c:pt>
                <c:pt idx="1494">
                  <c:v>43466.389548611107</c:v>
                </c:pt>
                <c:pt idx="1495">
                  <c:v>43466.389560185176</c:v>
                </c:pt>
                <c:pt idx="1496">
                  <c:v>43466.38957175926</c:v>
                </c:pt>
                <c:pt idx="1497">
                  <c:v>43466.38958333333</c:v>
                </c:pt>
                <c:pt idx="1498">
                  <c:v>43466.389594907407</c:v>
                </c:pt>
                <c:pt idx="1499">
                  <c:v>43466.389606481483</c:v>
                </c:pt>
                <c:pt idx="1500">
                  <c:v>43466.389618055553</c:v>
                </c:pt>
                <c:pt idx="1501">
                  <c:v>43466.38962962963</c:v>
                </c:pt>
                <c:pt idx="1502">
                  <c:v>43466.389641203707</c:v>
                </c:pt>
                <c:pt idx="1503">
                  <c:v>43466.389652777783</c:v>
                </c:pt>
                <c:pt idx="1504">
                  <c:v>43466.389664351853</c:v>
                </c:pt>
                <c:pt idx="1505">
                  <c:v>43466.389675925922</c:v>
                </c:pt>
                <c:pt idx="1506">
                  <c:v>43466.389687499999</c:v>
                </c:pt>
                <c:pt idx="1507">
                  <c:v>43466.389699074083</c:v>
                </c:pt>
                <c:pt idx="1508">
                  <c:v>43466.389710648153</c:v>
                </c:pt>
                <c:pt idx="1509">
                  <c:v>43466.389722222222</c:v>
                </c:pt>
                <c:pt idx="1510">
                  <c:v>43466.389733796299</c:v>
                </c:pt>
                <c:pt idx="1511">
                  <c:v>43466.389745370368</c:v>
                </c:pt>
                <c:pt idx="1512">
                  <c:v>43466.389756944453</c:v>
                </c:pt>
                <c:pt idx="1513">
                  <c:v>43466.389768518522</c:v>
                </c:pt>
                <c:pt idx="1514">
                  <c:v>43466.389780092592</c:v>
                </c:pt>
                <c:pt idx="1515">
                  <c:v>43466.389791666668</c:v>
                </c:pt>
                <c:pt idx="1516">
                  <c:v>43466.389803240738</c:v>
                </c:pt>
                <c:pt idx="1517">
                  <c:v>43466.389814814807</c:v>
                </c:pt>
                <c:pt idx="1518">
                  <c:v>43466.389826388891</c:v>
                </c:pt>
                <c:pt idx="1519">
                  <c:v>43466.389837962961</c:v>
                </c:pt>
                <c:pt idx="1520">
                  <c:v>43466.389849537038</c:v>
                </c:pt>
                <c:pt idx="1521">
                  <c:v>43466.389861111107</c:v>
                </c:pt>
                <c:pt idx="1522">
                  <c:v>43466.389872685177</c:v>
                </c:pt>
                <c:pt idx="1523">
                  <c:v>43466.389884259261</c:v>
                </c:pt>
                <c:pt idx="1524">
                  <c:v>43466.38989583333</c:v>
                </c:pt>
                <c:pt idx="1525">
                  <c:v>43466.389907407407</c:v>
                </c:pt>
                <c:pt idx="1526">
                  <c:v>43466.389918981477</c:v>
                </c:pt>
                <c:pt idx="1527">
                  <c:v>43466.389930555553</c:v>
                </c:pt>
                <c:pt idx="1528">
                  <c:v>43466.38994212963</c:v>
                </c:pt>
                <c:pt idx="1529">
                  <c:v>43466.389953703707</c:v>
                </c:pt>
                <c:pt idx="1530">
                  <c:v>43466.389965277784</c:v>
                </c:pt>
                <c:pt idx="1531">
                  <c:v>43466.389976851853</c:v>
                </c:pt>
                <c:pt idx="1532">
                  <c:v>43466.389988425923</c:v>
                </c:pt>
                <c:pt idx="1533">
                  <c:v>43466.39</c:v>
                </c:pt>
                <c:pt idx="1534">
                  <c:v>43466.390011574083</c:v>
                </c:pt>
                <c:pt idx="1535">
                  <c:v>43466.390023148153</c:v>
                </c:pt>
                <c:pt idx="1536">
                  <c:v>43466.390034722222</c:v>
                </c:pt>
                <c:pt idx="1537">
                  <c:v>43466.390046296299</c:v>
                </c:pt>
                <c:pt idx="1538">
                  <c:v>43466.390057870369</c:v>
                </c:pt>
                <c:pt idx="1539">
                  <c:v>43466.390069444453</c:v>
                </c:pt>
                <c:pt idx="1540">
                  <c:v>43466.390081018522</c:v>
                </c:pt>
                <c:pt idx="1541">
                  <c:v>43466.390092592592</c:v>
                </c:pt>
                <c:pt idx="1542">
                  <c:v>43466.390104166669</c:v>
                </c:pt>
                <c:pt idx="1543">
                  <c:v>43466.390115740738</c:v>
                </c:pt>
                <c:pt idx="1544">
                  <c:v>43466.390127314808</c:v>
                </c:pt>
                <c:pt idx="1545">
                  <c:v>43466.390138888892</c:v>
                </c:pt>
                <c:pt idx="1546">
                  <c:v>43466.390150462961</c:v>
                </c:pt>
                <c:pt idx="1547">
                  <c:v>43466.390162037038</c:v>
                </c:pt>
                <c:pt idx="1548">
                  <c:v>43466.390173611107</c:v>
                </c:pt>
                <c:pt idx="1549">
                  <c:v>43466.390185185177</c:v>
                </c:pt>
                <c:pt idx="1550">
                  <c:v>43466.390196759261</c:v>
                </c:pt>
                <c:pt idx="1551">
                  <c:v>43466.390208333331</c:v>
                </c:pt>
                <c:pt idx="1552">
                  <c:v>43466.390219907407</c:v>
                </c:pt>
                <c:pt idx="1553">
                  <c:v>43466.390231481477</c:v>
                </c:pt>
                <c:pt idx="1554">
                  <c:v>43466.390243055554</c:v>
                </c:pt>
                <c:pt idx="1555">
                  <c:v>43466.39025462963</c:v>
                </c:pt>
                <c:pt idx="1556">
                  <c:v>43466.390266203707</c:v>
                </c:pt>
                <c:pt idx="1557">
                  <c:v>43466.390277777777</c:v>
                </c:pt>
                <c:pt idx="1558">
                  <c:v>43466.390289351853</c:v>
                </c:pt>
                <c:pt idx="1559">
                  <c:v>43466.390300925923</c:v>
                </c:pt>
                <c:pt idx="1560">
                  <c:v>43466.3903125</c:v>
                </c:pt>
                <c:pt idx="1561">
                  <c:v>43466.390324074076</c:v>
                </c:pt>
                <c:pt idx="1562">
                  <c:v>43466.390335648153</c:v>
                </c:pt>
                <c:pt idx="1563">
                  <c:v>43466.390347222223</c:v>
                </c:pt>
                <c:pt idx="1564">
                  <c:v>43466.3903587963</c:v>
                </c:pt>
                <c:pt idx="1565">
                  <c:v>43466.390370370369</c:v>
                </c:pt>
                <c:pt idx="1566">
                  <c:v>43466.390381944453</c:v>
                </c:pt>
                <c:pt idx="1567">
                  <c:v>43466.390393518523</c:v>
                </c:pt>
                <c:pt idx="1568">
                  <c:v>43466.390405092592</c:v>
                </c:pt>
                <c:pt idx="1569">
                  <c:v>43466.390416666669</c:v>
                </c:pt>
                <c:pt idx="1570">
                  <c:v>43466.390428240738</c:v>
                </c:pt>
                <c:pt idx="1571">
                  <c:v>43466.390439814822</c:v>
                </c:pt>
                <c:pt idx="1572">
                  <c:v>43466.390451388892</c:v>
                </c:pt>
                <c:pt idx="1573">
                  <c:v>43466.390462962961</c:v>
                </c:pt>
                <c:pt idx="1574">
                  <c:v>43466.390474537038</c:v>
                </c:pt>
                <c:pt idx="1575">
                  <c:v>43466.390486111108</c:v>
                </c:pt>
                <c:pt idx="1576">
                  <c:v>43466.390497685177</c:v>
                </c:pt>
                <c:pt idx="1577">
                  <c:v>43466.390509259261</c:v>
                </c:pt>
                <c:pt idx="1578">
                  <c:v>43466.390520833331</c:v>
                </c:pt>
                <c:pt idx="1579">
                  <c:v>43466.390532407408</c:v>
                </c:pt>
                <c:pt idx="1580">
                  <c:v>43466.390543981477</c:v>
                </c:pt>
                <c:pt idx="1581">
                  <c:v>43466.390555555547</c:v>
                </c:pt>
                <c:pt idx="1582">
                  <c:v>43466.390567129631</c:v>
                </c:pt>
                <c:pt idx="1583">
                  <c:v>43466.3905787037</c:v>
                </c:pt>
                <c:pt idx="1584">
                  <c:v>43466.390590277777</c:v>
                </c:pt>
                <c:pt idx="1585">
                  <c:v>43466.390601851846</c:v>
                </c:pt>
                <c:pt idx="1586">
                  <c:v>43466.390613425923</c:v>
                </c:pt>
                <c:pt idx="1587">
                  <c:v>43466.390625</c:v>
                </c:pt>
                <c:pt idx="1588">
                  <c:v>43466.390636574077</c:v>
                </c:pt>
                <c:pt idx="1589">
                  <c:v>43466.390648148154</c:v>
                </c:pt>
                <c:pt idx="1590">
                  <c:v>43466.390659722223</c:v>
                </c:pt>
                <c:pt idx="1591">
                  <c:v>43466.3906712963</c:v>
                </c:pt>
                <c:pt idx="1592">
                  <c:v>43466.390682870369</c:v>
                </c:pt>
                <c:pt idx="1593">
                  <c:v>43466.390694444453</c:v>
                </c:pt>
                <c:pt idx="1594">
                  <c:v>43466.390706018523</c:v>
                </c:pt>
                <c:pt idx="1595">
                  <c:v>43466.390717592592</c:v>
                </c:pt>
                <c:pt idx="1596">
                  <c:v>43466.390729166669</c:v>
                </c:pt>
                <c:pt idx="1597">
                  <c:v>43466.390740740739</c:v>
                </c:pt>
                <c:pt idx="1598">
                  <c:v>43466.390752314823</c:v>
                </c:pt>
                <c:pt idx="1599">
                  <c:v>43466.390763888892</c:v>
                </c:pt>
                <c:pt idx="1600">
                  <c:v>43466.390775462962</c:v>
                </c:pt>
                <c:pt idx="1601">
                  <c:v>43466.390787037039</c:v>
                </c:pt>
                <c:pt idx="1602">
                  <c:v>43466.390798611108</c:v>
                </c:pt>
                <c:pt idx="1603">
                  <c:v>43466.390810185178</c:v>
                </c:pt>
                <c:pt idx="1604">
                  <c:v>43466.390821759262</c:v>
                </c:pt>
                <c:pt idx="1605">
                  <c:v>43466.390833333331</c:v>
                </c:pt>
                <c:pt idx="1606">
                  <c:v>43466.390844907408</c:v>
                </c:pt>
                <c:pt idx="1607">
                  <c:v>43466.390856481477</c:v>
                </c:pt>
                <c:pt idx="1608">
                  <c:v>43466.390868055547</c:v>
                </c:pt>
                <c:pt idx="1609">
                  <c:v>43466.390879629631</c:v>
                </c:pt>
                <c:pt idx="1610">
                  <c:v>43466.3908912037</c:v>
                </c:pt>
                <c:pt idx="1611">
                  <c:v>43466.390902777777</c:v>
                </c:pt>
                <c:pt idx="1612">
                  <c:v>43466.390914351847</c:v>
                </c:pt>
                <c:pt idx="1613">
                  <c:v>43466.390925925924</c:v>
                </c:pt>
                <c:pt idx="1614">
                  <c:v>43466.3909375</c:v>
                </c:pt>
                <c:pt idx="1615">
                  <c:v>43466.390949074077</c:v>
                </c:pt>
                <c:pt idx="1616">
                  <c:v>43466.390960648147</c:v>
                </c:pt>
                <c:pt idx="1617">
                  <c:v>43466.390972222223</c:v>
                </c:pt>
                <c:pt idx="1618">
                  <c:v>43466.390983796293</c:v>
                </c:pt>
                <c:pt idx="1619">
                  <c:v>43466.39099537037</c:v>
                </c:pt>
                <c:pt idx="1620">
                  <c:v>43466.391006944446</c:v>
                </c:pt>
                <c:pt idx="1621">
                  <c:v>43466.391018518523</c:v>
                </c:pt>
                <c:pt idx="1622">
                  <c:v>43466.391030092593</c:v>
                </c:pt>
                <c:pt idx="1623">
                  <c:v>43466.391041666669</c:v>
                </c:pt>
                <c:pt idx="1624">
                  <c:v>43466.391053240739</c:v>
                </c:pt>
                <c:pt idx="1625">
                  <c:v>43466.391064814823</c:v>
                </c:pt>
                <c:pt idx="1626">
                  <c:v>43466.391076388893</c:v>
                </c:pt>
                <c:pt idx="1627">
                  <c:v>43466.391087962962</c:v>
                </c:pt>
                <c:pt idx="1628">
                  <c:v>43466.391099537039</c:v>
                </c:pt>
                <c:pt idx="1629">
                  <c:v>43466.391111111108</c:v>
                </c:pt>
                <c:pt idx="1630">
                  <c:v>43466.391122685192</c:v>
                </c:pt>
                <c:pt idx="1631">
                  <c:v>43466.391134259262</c:v>
                </c:pt>
                <c:pt idx="1632">
                  <c:v>43466.391145833331</c:v>
                </c:pt>
                <c:pt idx="1633">
                  <c:v>43466.391157407408</c:v>
                </c:pt>
                <c:pt idx="1634">
                  <c:v>43466.391168981478</c:v>
                </c:pt>
                <c:pt idx="1635">
                  <c:v>43466.391180555547</c:v>
                </c:pt>
                <c:pt idx="1636">
                  <c:v>43466.391192129631</c:v>
                </c:pt>
                <c:pt idx="1637">
                  <c:v>43466.391203703701</c:v>
                </c:pt>
                <c:pt idx="1638">
                  <c:v>43466.391215277778</c:v>
                </c:pt>
                <c:pt idx="1639">
                  <c:v>43466.391226851847</c:v>
                </c:pt>
                <c:pt idx="1640">
                  <c:v>43466.391238425917</c:v>
                </c:pt>
                <c:pt idx="1641">
                  <c:v>43466.391250000001</c:v>
                </c:pt>
                <c:pt idx="1642">
                  <c:v>43466.391261574077</c:v>
                </c:pt>
                <c:pt idx="1643">
                  <c:v>43466.391273148147</c:v>
                </c:pt>
                <c:pt idx="1644">
                  <c:v>43466.391284722216</c:v>
                </c:pt>
                <c:pt idx="1645">
                  <c:v>43466.391296296293</c:v>
                </c:pt>
                <c:pt idx="1646">
                  <c:v>43466.39130787037</c:v>
                </c:pt>
                <c:pt idx="1647">
                  <c:v>43466.391319444447</c:v>
                </c:pt>
                <c:pt idx="1648">
                  <c:v>43466.391331018523</c:v>
                </c:pt>
                <c:pt idx="1649">
                  <c:v>43466.391342592593</c:v>
                </c:pt>
                <c:pt idx="1650">
                  <c:v>43466.39135416667</c:v>
                </c:pt>
                <c:pt idx="1651">
                  <c:v>43466.391365740739</c:v>
                </c:pt>
                <c:pt idx="1652">
                  <c:v>43466.391377314823</c:v>
                </c:pt>
                <c:pt idx="1653">
                  <c:v>43466.391388888893</c:v>
                </c:pt>
                <c:pt idx="1654">
                  <c:v>43466.391400462962</c:v>
                </c:pt>
                <c:pt idx="1655">
                  <c:v>43466.391412037039</c:v>
                </c:pt>
                <c:pt idx="1656">
                  <c:v>43466.391423611109</c:v>
                </c:pt>
                <c:pt idx="1657">
                  <c:v>43466.391435185193</c:v>
                </c:pt>
                <c:pt idx="1658">
                  <c:v>43466.391446759262</c:v>
                </c:pt>
                <c:pt idx="1659">
                  <c:v>43466.391458333332</c:v>
                </c:pt>
                <c:pt idx="1660">
                  <c:v>43466.391469907408</c:v>
                </c:pt>
                <c:pt idx="1661">
                  <c:v>43466.391481481478</c:v>
                </c:pt>
                <c:pt idx="1662">
                  <c:v>43466.391493055547</c:v>
                </c:pt>
                <c:pt idx="1663">
                  <c:v>43466.391504629632</c:v>
                </c:pt>
                <c:pt idx="1664">
                  <c:v>43466.391516203701</c:v>
                </c:pt>
                <c:pt idx="1665">
                  <c:v>43466.391527777778</c:v>
                </c:pt>
                <c:pt idx="1666">
                  <c:v>43466.391539351847</c:v>
                </c:pt>
                <c:pt idx="1667">
                  <c:v>43466.391550925917</c:v>
                </c:pt>
                <c:pt idx="1668">
                  <c:v>43466.391562500001</c:v>
                </c:pt>
                <c:pt idx="1669">
                  <c:v>43466.391574074078</c:v>
                </c:pt>
                <c:pt idx="1670">
                  <c:v>43466.391585648147</c:v>
                </c:pt>
                <c:pt idx="1671">
                  <c:v>43466.391597222217</c:v>
                </c:pt>
                <c:pt idx="1672">
                  <c:v>43466.391608796293</c:v>
                </c:pt>
                <c:pt idx="1673">
                  <c:v>43466.39162037037</c:v>
                </c:pt>
                <c:pt idx="1674">
                  <c:v>43466.391631944447</c:v>
                </c:pt>
                <c:pt idx="1675">
                  <c:v>43466.391643518517</c:v>
                </c:pt>
                <c:pt idx="1676">
                  <c:v>43466.391655092593</c:v>
                </c:pt>
                <c:pt idx="1677">
                  <c:v>43466.39166666667</c:v>
                </c:pt>
                <c:pt idx="1678">
                  <c:v>43466.39167824074</c:v>
                </c:pt>
                <c:pt idx="1679">
                  <c:v>43466.391689814824</c:v>
                </c:pt>
                <c:pt idx="1680">
                  <c:v>43466.391701388893</c:v>
                </c:pt>
                <c:pt idx="1681">
                  <c:v>43466.391712962963</c:v>
                </c:pt>
                <c:pt idx="1682">
                  <c:v>43466.391724537039</c:v>
                </c:pt>
                <c:pt idx="1683">
                  <c:v>43466.391736111109</c:v>
                </c:pt>
                <c:pt idx="1684">
                  <c:v>43466.391747685193</c:v>
                </c:pt>
                <c:pt idx="1685">
                  <c:v>43466.391759259262</c:v>
                </c:pt>
                <c:pt idx="1686">
                  <c:v>43466.391770833332</c:v>
                </c:pt>
                <c:pt idx="1687">
                  <c:v>43466.391782407409</c:v>
                </c:pt>
                <c:pt idx="1688">
                  <c:v>43466.391793981478</c:v>
                </c:pt>
                <c:pt idx="1689">
                  <c:v>43466.391805555562</c:v>
                </c:pt>
                <c:pt idx="1690">
                  <c:v>43466.391817129632</c:v>
                </c:pt>
                <c:pt idx="1691">
                  <c:v>43466.391828703701</c:v>
                </c:pt>
                <c:pt idx="1692">
                  <c:v>43466.391840277778</c:v>
                </c:pt>
                <c:pt idx="1693">
                  <c:v>43466.391851851848</c:v>
                </c:pt>
                <c:pt idx="1694">
                  <c:v>43466.391863425917</c:v>
                </c:pt>
                <c:pt idx="1695">
                  <c:v>43466.391875000001</c:v>
                </c:pt>
                <c:pt idx="1696">
                  <c:v>43466.391886574071</c:v>
                </c:pt>
                <c:pt idx="1697">
                  <c:v>43466.391898148147</c:v>
                </c:pt>
                <c:pt idx="1698">
                  <c:v>43466.391909722217</c:v>
                </c:pt>
                <c:pt idx="1699">
                  <c:v>43466.391921296286</c:v>
                </c:pt>
                <c:pt idx="1700">
                  <c:v>43466.391932870371</c:v>
                </c:pt>
                <c:pt idx="1701">
                  <c:v>43466.391944444447</c:v>
                </c:pt>
                <c:pt idx="1702">
                  <c:v>43466.391956018517</c:v>
                </c:pt>
                <c:pt idx="1703">
                  <c:v>43466.391967592594</c:v>
                </c:pt>
                <c:pt idx="1704">
                  <c:v>43466.391979166663</c:v>
                </c:pt>
                <c:pt idx="1705">
                  <c:v>43466.39199074074</c:v>
                </c:pt>
                <c:pt idx="1706">
                  <c:v>43466.392002314817</c:v>
                </c:pt>
                <c:pt idx="1707">
                  <c:v>43466.392013888893</c:v>
                </c:pt>
                <c:pt idx="1708">
                  <c:v>43466.392025462963</c:v>
                </c:pt>
                <c:pt idx="1709">
                  <c:v>43466.39203703704</c:v>
                </c:pt>
                <c:pt idx="1710">
                  <c:v>43466.392048611109</c:v>
                </c:pt>
                <c:pt idx="1711">
                  <c:v>43466.392060185193</c:v>
                </c:pt>
                <c:pt idx="1712">
                  <c:v>43466.392071759263</c:v>
                </c:pt>
                <c:pt idx="1713">
                  <c:v>43466.392083333332</c:v>
                </c:pt>
                <c:pt idx="1714">
                  <c:v>43466.392094907409</c:v>
                </c:pt>
                <c:pt idx="1715">
                  <c:v>43466.392106481479</c:v>
                </c:pt>
                <c:pt idx="1716">
                  <c:v>43466.392118055563</c:v>
                </c:pt>
                <c:pt idx="1717">
                  <c:v>43466.392129629632</c:v>
                </c:pt>
                <c:pt idx="1718">
                  <c:v>43466.392141203702</c:v>
                </c:pt>
                <c:pt idx="1719">
                  <c:v>43466.392152777778</c:v>
                </c:pt>
                <c:pt idx="1720">
                  <c:v>43466.392164351862</c:v>
                </c:pt>
                <c:pt idx="1721">
                  <c:v>43466.392175925917</c:v>
                </c:pt>
                <c:pt idx="1722">
                  <c:v>43466.392187500001</c:v>
                </c:pt>
                <c:pt idx="1723">
                  <c:v>43466.392199074071</c:v>
                </c:pt>
                <c:pt idx="1724">
                  <c:v>43466.392210648148</c:v>
                </c:pt>
                <c:pt idx="1725">
                  <c:v>43466.392222222217</c:v>
                </c:pt>
                <c:pt idx="1726">
                  <c:v>43466.392233796287</c:v>
                </c:pt>
                <c:pt idx="1727">
                  <c:v>43466.392245370371</c:v>
                </c:pt>
                <c:pt idx="1728">
                  <c:v>43466.392256944448</c:v>
                </c:pt>
                <c:pt idx="1729">
                  <c:v>43466.392268518517</c:v>
                </c:pt>
                <c:pt idx="1730">
                  <c:v>43466.392280092587</c:v>
                </c:pt>
                <c:pt idx="1731">
                  <c:v>43466.392291666663</c:v>
                </c:pt>
                <c:pt idx="1732">
                  <c:v>43466.39230324074</c:v>
                </c:pt>
                <c:pt idx="1733">
                  <c:v>43466.392314814817</c:v>
                </c:pt>
                <c:pt idx="1734">
                  <c:v>43466.392326388886</c:v>
                </c:pt>
                <c:pt idx="1735">
                  <c:v>43466.392337962963</c:v>
                </c:pt>
                <c:pt idx="1736">
                  <c:v>43466.39234953704</c:v>
                </c:pt>
                <c:pt idx="1737">
                  <c:v>43466.392361111109</c:v>
                </c:pt>
                <c:pt idx="1738">
                  <c:v>43466.392372685194</c:v>
                </c:pt>
                <c:pt idx="1739">
                  <c:v>43466.392384259263</c:v>
                </c:pt>
                <c:pt idx="1740">
                  <c:v>43466.392395833333</c:v>
                </c:pt>
                <c:pt idx="1741">
                  <c:v>43466.392407407409</c:v>
                </c:pt>
                <c:pt idx="1742">
                  <c:v>43466.392418981479</c:v>
                </c:pt>
                <c:pt idx="1743">
                  <c:v>43466.392430555563</c:v>
                </c:pt>
                <c:pt idx="1744">
                  <c:v>43466.392442129632</c:v>
                </c:pt>
                <c:pt idx="1745">
                  <c:v>43466.392453703702</c:v>
                </c:pt>
                <c:pt idx="1746">
                  <c:v>43466.392465277779</c:v>
                </c:pt>
                <c:pt idx="1747">
                  <c:v>43466.392476851863</c:v>
                </c:pt>
                <c:pt idx="1748">
                  <c:v>43466.392488425918</c:v>
                </c:pt>
                <c:pt idx="1749">
                  <c:v>43466.392500000002</c:v>
                </c:pt>
                <c:pt idx="1750">
                  <c:v>43466.392511574071</c:v>
                </c:pt>
                <c:pt idx="1751">
                  <c:v>43466.392523148148</c:v>
                </c:pt>
                <c:pt idx="1752">
                  <c:v>43466.392534722218</c:v>
                </c:pt>
                <c:pt idx="1753">
                  <c:v>43466.392546296287</c:v>
                </c:pt>
                <c:pt idx="1754">
                  <c:v>43466.392557870371</c:v>
                </c:pt>
                <c:pt idx="1755">
                  <c:v>43466.392569444448</c:v>
                </c:pt>
                <c:pt idx="1756">
                  <c:v>43466.392581018517</c:v>
                </c:pt>
                <c:pt idx="1757">
                  <c:v>43466.392592592587</c:v>
                </c:pt>
                <c:pt idx="1758">
                  <c:v>43466.392604166656</c:v>
                </c:pt>
                <c:pt idx="1759">
                  <c:v>43466.39261574074</c:v>
                </c:pt>
                <c:pt idx="1760">
                  <c:v>43466.392627314817</c:v>
                </c:pt>
                <c:pt idx="1761">
                  <c:v>43466.392638888887</c:v>
                </c:pt>
                <c:pt idx="1762">
                  <c:v>43466.392650462964</c:v>
                </c:pt>
                <c:pt idx="1763">
                  <c:v>43466.39266203704</c:v>
                </c:pt>
                <c:pt idx="1764">
                  <c:v>43466.39267361111</c:v>
                </c:pt>
                <c:pt idx="1765">
                  <c:v>43466.392685185187</c:v>
                </c:pt>
                <c:pt idx="1766">
                  <c:v>43466.392696759263</c:v>
                </c:pt>
                <c:pt idx="1767">
                  <c:v>43466.392708333333</c:v>
                </c:pt>
                <c:pt idx="1768">
                  <c:v>43466.39271990741</c:v>
                </c:pt>
                <c:pt idx="1769">
                  <c:v>43466.392731481479</c:v>
                </c:pt>
                <c:pt idx="1770">
                  <c:v>43466.392743055563</c:v>
                </c:pt>
                <c:pt idx="1771">
                  <c:v>43466.392754629633</c:v>
                </c:pt>
                <c:pt idx="1772">
                  <c:v>43466.392766203702</c:v>
                </c:pt>
                <c:pt idx="1773">
                  <c:v>43466.392777777779</c:v>
                </c:pt>
                <c:pt idx="1774">
                  <c:v>43466.392789351848</c:v>
                </c:pt>
                <c:pt idx="1775">
                  <c:v>43466.392800925933</c:v>
                </c:pt>
                <c:pt idx="1776">
                  <c:v>43466.392812500002</c:v>
                </c:pt>
                <c:pt idx="1777">
                  <c:v>43466.392824074072</c:v>
                </c:pt>
                <c:pt idx="1778">
                  <c:v>43466.392835648148</c:v>
                </c:pt>
                <c:pt idx="1779">
                  <c:v>43466.392847222232</c:v>
                </c:pt>
                <c:pt idx="1780">
                  <c:v>43466.392858796287</c:v>
                </c:pt>
                <c:pt idx="1781">
                  <c:v>43466.392870370371</c:v>
                </c:pt>
                <c:pt idx="1782">
                  <c:v>43466.392881944441</c:v>
                </c:pt>
                <c:pt idx="1783">
                  <c:v>43466.392893518518</c:v>
                </c:pt>
                <c:pt idx="1784">
                  <c:v>43466.392905092587</c:v>
                </c:pt>
                <c:pt idx="1785">
                  <c:v>43466.392916666657</c:v>
                </c:pt>
                <c:pt idx="1786">
                  <c:v>43466.392928240741</c:v>
                </c:pt>
                <c:pt idx="1787">
                  <c:v>43466.392939814818</c:v>
                </c:pt>
                <c:pt idx="1788">
                  <c:v>43466.392951388887</c:v>
                </c:pt>
                <c:pt idx="1789">
                  <c:v>43466.392962962957</c:v>
                </c:pt>
                <c:pt idx="1790">
                  <c:v>43466.392974537041</c:v>
                </c:pt>
                <c:pt idx="1791">
                  <c:v>43466.39298611111</c:v>
                </c:pt>
                <c:pt idx="1792">
                  <c:v>43466.392997685187</c:v>
                </c:pt>
                <c:pt idx="1793">
                  <c:v>43466.393009259264</c:v>
                </c:pt>
                <c:pt idx="1794">
                  <c:v>43466.393020833333</c:v>
                </c:pt>
                <c:pt idx="1795">
                  <c:v>43466.39303240741</c:v>
                </c:pt>
                <c:pt idx="1796">
                  <c:v>43466.393043981479</c:v>
                </c:pt>
                <c:pt idx="1797">
                  <c:v>43466.393055555563</c:v>
                </c:pt>
                <c:pt idx="1798">
                  <c:v>43466.393067129633</c:v>
                </c:pt>
                <c:pt idx="1799">
                  <c:v>43466.393078703702</c:v>
                </c:pt>
                <c:pt idx="1800">
                  <c:v>43466.393090277779</c:v>
                </c:pt>
                <c:pt idx="1801">
                  <c:v>43466.393101851849</c:v>
                </c:pt>
                <c:pt idx="1802">
                  <c:v>43466.393113425933</c:v>
                </c:pt>
                <c:pt idx="1803">
                  <c:v>43466.393125000002</c:v>
                </c:pt>
                <c:pt idx="1804">
                  <c:v>43466.393136574072</c:v>
                </c:pt>
                <c:pt idx="1805">
                  <c:v>43466.393148148149</c:v>
                </c:pt>
                <c:pt idx="1806">
                  <c:v>43466.393159722233</c:v>
                </c:pt>
                <c:pt idx="1807">
                  <c:v>43466.393171296288</c:v>
                </c:pt>
                <c:pt idx="1808">
                  <c:v>43466.393182870372</c:v>
                </c:pt>
                <c:pt idx="1809">
                  <c:v>43466.393194444441</c:v>
                </c:pt>
                <c:pt idx="1810">
                  <c:v>43466.393206018518</c:v>
                </c:pt>
                <c:pt idx="1811">
                  <c:v>43466.393217592587</c:v>
                </c:pt>
                <c:pt idx="1812">
                  <c:v>43466.393229166657</c:v>
                </c:pt>
                <c:pt idx="1813">
                  <c:v>43466.393240740741</c:v>
                </c:pt>
                <c:pt idx="1814">
                  <c:v>43466.393252314818</c:v>
                </c:pt>
                <c:pt idx="1815">
                  <c:v>43466.393263888887</c:v>
                </c:pt>
                <c:pt idx="1816">
                  <c:v>43466.393275462957</c:v>
                </c:pt>
                <c:pt idx="1817">
                  <c:v>43466.393287037034</c:v>
                </c:pt>
                <c:pt idx="1818">
                  <c:v>43466.39329861111</c:v>
                </c:pt>
                <c:pt idx="1819">
                  <c:v>43466.393310185187</c:v>
                </c:pt>
                <c:pt idx="1820">
                  <c:v>43466.393321759257</c:v>
                </c:pt>
                <c:pt idx="1821">
                  <c:v>43466.393333333333</c:v>
                </c:pt>
                <c:pt idx="1822">
                  <c:v>43466.39334490741</c:v>
                </c:pt>
                <c:pt idx="1823">
                  <c:v>43466.39335648148</c:v>
                </c:pt>
                <c:pt idx="1824">
                  <c:v>43466.393368055556</c:v>
                </c:pt>
                <c:pt idx="1825">
                  <c:v>43466.393379629633</c:v>
                </c:pt>
                <c:pt idx="1826">
                  <c:v>43466.393391203703</c:v>
                </c:pt>
                <c:pt idx="1827">
                  <c:v>43466.39340277778</c:v>
                </c:pt>
                <c:pt idx="1828">
                  <c:v>43466.393414351849</c:v>
                </c:pt>
                <c:pt idx="1829">
                  <c:v>43466.393425925933</c:v>
                </c:pt>
                <c:pt idx="1830">
                  <c:v>43466.393437500003</c:v>
                </c:pt>
                <c:pt idx="1831">
                  <c:v>43466.393449074072</c:v>
                </c:pt>
                <c:pt idx="1832">
                  <c:v>43466.393460648149</c:v>
                </c:pt>
                <c:pt idx="1833">
                  <c:v>43466.393472222233</c:v>
                </c:pt>
                <c:pt idx="1834">
                  <c:v>43466.393483796302</c:v>
                </c:pt>
                <c:pt idx="1835">
                  <c:v>43466.393495370372</c:v>
                </c:pt>
                <c:pt idx="1836">
                  <c:v>43466.393506944441</c:v>
                </c:pt>
                <c:pt idx="1837">
                  <c:v>43466.393518518518</c:v>
                </c:pt>
                <c:pt idx="1838">
                  <c:v>43466.393530092602</c:v>
                </c:pt>
                <c:pt idx="1839">
                  <c:v>43466.393541666657</c:v>
                </c:pt>
                <c:pt idx="1840">
                  <c:v>43466.393553240741</c:v>
                </c:pt>
                <c:pt idx="1841">
                  <c:v>43466.393564814818</c:v>
                </c:pt>
                <c:pt idx="1842">
                  <c:v>43466.393576388888</c:v>
                </c:pt>
                <c:pt idx="1843">
                  <c:v>43466.393587962957</c:v>
                </c:pt>
                <c:pt idx="1844">
                  <c:v>43466.393599537027</c:v>
                </c:pt>
                <c:pt idx="1845">
                  <c:v>43466.393611111111</c:v>
                </c:pt>
                <c:pt idx="1846">
                  <c:v>43466.393622685187</c:v>
                </c:pt>
                <c:pt idx="1847">
                  <c:v>43466.393634259257</c:v>
                </c:pt>
                <c:pt idx="1848">
                  <c:v>43466.393645833326</c:v>
                </c:pt>
                <c:pt idx="1849">
                  <c:v>43466.393657407411</c:v>
                </c:pt>
                <c:pt idx="1850">
                  <c:v>43466.39366898148</c:v>
                </c:pt>
                <c:pt idx="1851">
                  <c:v>43466.393680555557</c:v>
                </c:pt>
                <c:pt idx="1852">
                  <c:v>43466.393692129634</c:v>
                </c:pt>
                <c:pt idx="1853">
                  <c:v>43466.393703703703</c:v>
                </c:pt>
                <c:pt idx="1854">
                  <c:v>43466.39371527778</c:v>
                </c:pt>
                <c:pt idx="1855">
                  <c:v>43466.393726851849</c:v>
                </c:pt>
                <c:pt idx="1856">
                  <c:v>43466.393738425933</c:v>
                </c:pt>
                <c:pt idx="1857">
                  <c:v>43466.393750000003</c:v>
                </c:pt>
                <c:pt idx="1858">
                  <c:v>43466.393761574072</c:v>
                </c:pt>
                <c:pt idx="1859">
                  <c:v>43466.393773148149</c:v>
                </c:pt>
                <c:pt idx="1860">
                  <c:v>43466.393784722219</c:v>
                </c:pt>
                <c:pt idx="1861">
                  <c:v>43466.393796296303</c:v>
                </c:pt>
                <c:pt idx="1862">
                  <c:v>43466.393807870372</c:v>
                </c:pt>
                <c:pt idx="1863">
                  <c:v>43466.393819444442</c:v>
                </c:pt>
                <c:pt idx="1864">
                  <c:v>43466.393831018519</c:v>
                </c:pt>
                <c:pt idx="1865">
                  <c:v>43466.393842592603</c:v>
                </c:pt>
                <c:pt idx="1866">
                  <c:v>43466.393854166658</c:v>
                </c:pt>
                <c:pt idx="1867">
                  <c:v>43466.393865740742</c:v>
                </c:pt>
                <c:pt idx="1868">
                  <c:v>43466.393877314818</c:v>
                </c:pt>
                <c:pt idx="1869">
                  <c:v>43466.393888888888</c:v>
                </c:pt>
                <c:pt idx="1870">
                  <c:v>43466.393900462957</c:v>
                </c:pt>
                <c:pt idx="1871">
                  <c:v>43466.393912037027</c:v>
                </c:pt>
                <c:pt idx="1872">
                  <c:v>43466.393923611111</c:v>
                </c:pt>
                <c:pt idx="1873">
                  <c:v>43466.393935185188</c:v>
                </c:pt>
                <c:pt idx="1874">
                  <c:v>43466.393946759257</c:v>
                </c:pt>
                <c:pt idx="1875">
                  <c:v>43466.393958333327</c:v>
                </c:pt>
                <c:pt idx="1876">
                  <c:v>43466.393969907411</c:v>
                </c:pt>
                <c:pt idx="1877">
                  <c:v>43466.39398148148</c:v>
                </c:pt>
                <c:pt idx="1878">
                  <c:v>43466.393993055557</c:v>
                </c:pt>
                <c:pt idx="1879">
                  <c:v>43466.394004629627</c:v>
                </c:pt>
                <c:pt idx="1880">
                  <c:v>43466.394016203703</c:v>
                </c:pt>
                <c:pt idx="1881">
                  <c:v>43466.39402777778</c:v>
                </c:pt>
                <c:pt idx="1882">
                  <c:v>43466.39403935185</c:v>
                </c:pt>
                <c:pt idx="1883">
                  <c:v>43466.394050925926</c:v>
                </c:pt>
                <c:pt idx="1884">
                  <c:v>43466.394062500003</c:v>
                </c:pt>
                <c:pt idx="1885">
                  <c:v>43466.394074074073</c:v>
                </c:pt>
                <c:pt idx="1886">
                  <c:v>43466.394085648149</c:v>
                </c:pt>
                <c:pt idx="1887">
                  <c:v>43466.394097222219</c:v>
                </c:pt>
                <c:pt idx="1888">
                  <c:v>43466.394108796303</c:v>
                </c:pt>
                <c:pt idx="1889">
                  <c:v>43466.394120370373</c:v>
                </c:pt>
                <c:pt idx="1890">
                  <c:v>43466.394131944442</c:v>
                </c:pt>
                <c:pt idx="1891">
                  <c:v>43466.394143518519</c:v>
                </c:pt>
                <c:pt idx="1892">
                  <c:v>43466.394155092603</c:v>
                </c:pt>
                <c:pt idx="1893">
                  <c:v>43466.394166666672</c:v>
                </c:pt>
                <c:pt idx="1894">
                  <c:v>43466.394178240742</c:v>
                </c:pt>
                <c:pt idx="1895">
                  <c:v>43466.394189814811</c:v>
                </c:pt>
                <c:pt idx="1896">
                  <c:v>43466.394201388888</c:v>
                </c:pt>
                <c:pt idx="1897">
                  <c:v>43466.394212962958</c:v>
                </c:pt>
                <c:pt idx="1898">
                  <c:v>43466.394224537027</c:v>
                </c:pt>
                <c:pt idx="1899">
                  <c:v>43466.394236111111</c:v>
                </c:pt>
                <c:pt idx="1900">
                  <c:v>43466.394247685188</c:v>
                </c:pt>
                <c:pt idx="1901">
                  <c:v>43466.394259259258</c:v>
                </c:pt>
                <c:pt idx="1902">
                  <c:v>43466.394270833327</c:v>
                </c:pt>
                <c:pt idx="1903">
                  <c:v>43466.394282407397</c:v>
                </c:pt>
                <c:pt idx="1904">
                  <c:v>43466.394293981481</c:v>
                </c:pt>
                <c:pt idx="1905">
                  <c:v>43466.394305555557</c:v>
                </c:pt>
                <c:pt idx="1906">
                  <c:v>43466.394317129627</c:v>
                </c:pt>
                <c:pt idx="1907">
                  <c:v>43466.394328703696</c:v>
                </c:pt>
                <c:pt idx="1908">
                  <c:v>43466.39434027778</c:v>
                </c:pt>
                <c:pt idx="1909">
                  <c:v>43466.39435185185</c:v>
                </c:pt>
                <c:pt idx="1910">
                  <c:v>43466.394363425927</c:v>
                </c:pt>
                <c:pt idx="1911">
                  <c:v>43466.394375000003</c:v>
                </c:pt>
                <c:pt idx="1912">
                  <c:v>43466.394386574073</c:v>
                </c:pt>
                <c:pt idx="1913">
                  <c:v>43466.39439814815</c:v>
                </c:pt>
                <c:pt idx="1914">
                  <c:v>43466.394409722219</c:v>
                </c:pt>
                <c:pt idx="1915">
                  <c:v>43466.394421296303</c:v>
                </c:pt>
                <c:pt idx="1916">
                  <c:v>43466.394432870373</c:v>
                </c:pt>
                <c:pt idx="1917">
                  <c:v>43466.394444444442</c:v>
                </c:pt>
                <c:pt idx="1918">
                  <c:v>43466.394456018519</c:v>
                </c:pt>
                <c:pt idx="1919">
                  <c:v>43466.394467592603</c:v>
                </c:pt>
                <c:pt idx="1920">
                  <c:v>43466.394479166673</c:v>
                </c:pt>
                <c:pt idx="1921">
                  <c:v>43466.394490740742</c:v>
                </c:pt>
                <c:pt idx="1922">
                  <c:v>43466.394502314812</c:v>
                </c:pt>
                <c:pt idx="1923">
                  <c:v>43466.394513888888</c:v>
                </c:pt>
                <c:pt idx="1924">
                  <c:v>43466.394525462973</c:v>
                </c:pt>
                <c:pt idx="1925">
                  <c:v>43466.394537037027</c:v>
                </c:pt>
                <c:pt idx="1926">
                  <c:v>43466.394548611112</c:v>
                </c:pt>
                <c:pt idx="1927">
                  <c:v>43466.394560185188</c:v>
                </c:pt>
                <c:pt idx="1928">
                  <c:v>43466.394571759258</c:v>
                </c:pt>
                <c:pt idx="1929">
                  <c:v>43466.394583333327</c:v>
                </c:pt>
                <c:pt idx="1930">
                  <c:v>43466.394594907397</c:v>
                </c:pt>
                <c:pt idx="1931">
                  <c:v>43466.394606481481</c:v>
                </c:pt>
                <c:pt idx="1932">
                  <c:v>43466.394618055558</c:v>
                </c:pt>
                <c:pt idx="1933">
                  <c:v>43466.394629629627</c:v>
                </c:pt>
                <c:pt idx="1934">
                  <c:v>43466.394641203697</c:v>
                </c:pt>
                <c:pt idx="1935">
                  <c:v>43466.394652777781</c:v>
                </c:pt>
                <c:pt idx="1936">
                  <c:v>43466.39466435185</c:v>
                </c:pt>
                <c:pt idx="1937">
                  <c:v>43466.394675925927</c:v>
                </c:pt>
                <c:pt idx="1938">
                  <c:v>43466.394687499997</c:v>
                </c:pt>
                <c:pt idx="1939">
                  <c:v>43466.394699074073</c:v>
                </c:pt>
                <c:pt idx="1940">
                  <c:v>43466.39471064815</c:v>
                </c:pt>
                <c:pt idx="1941">
                  <c:v>43466.39472222222</c:v>
                </c:pt>
                <c:pt idx="1942">
                  <c:v>43466.394733796304</c:v>
                </c:pt>
                <c:pt idx="1943">
                  <c:v>43466.394745370373</c:v>
                </c:pt>
                <c:pt idx="1944">
                  <c:v>43466.394756944443</c:v>
                </c:pt>
                <c:pt idx="1945">
                  <c:v>43466.394768518519</c:v>
                </c:pt>
                <c:pt idx="1946">
                  <c:v>43466.394780092603</c:v>
                </c:pt>
                <c:pt idx="1947">
                  <c:v>43466.394791666673</c:v>
                </c:pt>
                <c:pt idx="1948">
                  <c:v>43466.394803240742</c:v>
                </c:pt>
                <c:pt idx="1949">
                  <c:v>43466.394814814812</c:v>
                </c:pt>
                <c:pt idx="1950">
                  <c:v>43466.394826388889</c:v>
                </c:pt>
                <c:pt idx="1951">
                  <c:v>43466.394837962973</c:v>
                </c:pt>
                <c:pt idx="1952">
                  <c:v>43466.394849537042</c:v>
                </c:pt>
                <c:pt idx="1953">
                  <c:v>43466.394861111112</c:v>
                </c:pt>
                <c:pt idx="1954">
                  <c:v>43466.394872685189</c:v>
                </c:pt>
                <c:pt idx="1955">
                  <c:v>43466.394884259258</c:v>
                </c:pt>
                <c:pt idx="1956">
                  <c:v>43466.394895833328</c:v>
                </c:pt>
                <c:pt idx="1957">
                  <c:v>43466.394907407397</c:v>
                </c:pt>
                <c:pt idx="1958">
                  <c:v>43466.394918981481</c:v>
                </c:pt>
                <c:pt idx="1959">
                  <c:v>43466.394930555558</c:v>
                </c:pt>
                <c:pt idx="1960">
                  <c:v>43466.394942129627</c:v>
                </c:pt>
                <c:pt idx="1961">
                  <c:v>43466.394953703697</c:v>
                </c:pt>
                <c:pt idx="1962">
                  <c:v>43466.394965277781</c:v>
                </c:pt>
                <c:pt idx="1963">
                  <c:v>43466.394976851851</c:v>
                </c:pt>
                <c:pt idx="1964">
                  <c:v>43466.394988425927</c:v>
                </c:pt>
                <c:pt idx="1965">
                  <c:v>43466.394999999997</c:v>
                </c:pt>
                <c:pt idx="1966">
                  <c:v>43466.395011574074</c:v>
                </c:pt>
                <c:pt idx="1967">
                  <c:v>43466.39502314815</c:v>
                </c:pt>
                <c:pt idx="1968">
                  <c:v>43466.39503472222</c:v>
                </c:pt>
                <c:pt idx="1969">
                  <c:v>43466.395046296297</c:v>
                </c:pt>
                <c:pt idx="1970">
                  <c:v>43466.395057870373</c:v>
                </c:pt>
                <c:pt idx="1971">
                  <c:v>43466.395069444443</c:v>
                </c:pt>
                <c:pt idx="1972">
                  <c:v>43466.39508101852</c:v>
                </c:pt>
                <c:pt idx="1973">
                  <c:v>43466.395092592589</c:v>
                </c:pt>
                <c:pt idx="1974">
                  <c:v>43466.395104166673</c:v>
                </c:pt>
                <c:pt idx="1975">
                  <c:v>43466.395115740743</c:v>
                </c:pt>
                <c:pt idx="1976">
                  <c:v>43466.395127314812</c:v>
                </c:pt>
                <c:pt idx="1977">
                  <c:v>43466.395138888889</c:v>
                </c:pt>
                <c:pt idx="1978">
                  <c:v>43466.395150462973</c:v>
                </c:pt>
                <c:pt idx="1979">
                  <c:v>43466.395162037043</c:v>
                </c:pt>
                <c:pt idx="1980">
                  <c:v>43466.395173611112</c:v>
                </c:pt>
                <c:pt idx="1981">
                  <c:v>43466.395185185182</c:v>
                </c:pt>
                <c:pt idx="1982">
                  <c:v>43466.395196759258</c:v>
                </c:pt>
                <c:pt idx="1983">
                  <c:v>43466.395208333342</c:v>
                </c:pt>
                <c:pt idx="1984">
                  <c:v>43466.395219907397</c:v>
                </c:pt>
                <c:pt idx="1985">
                  <c:v>43466.395231481481</c:v>
                </c:pt>
                <c:pt idx="1986">
                  <c:v>43466.395243055558</c:v>
                </c:pt>
                <c:pt idx="1987">
                  <c:v>43466.395254629628</c:v>
                </c:pt>
                <c:pt idx="1988">
                  <c:v>43466.395266203697</c:v>
                </c:pt>
                <c:pt idx="1989">
                  <c:v>43466.395277777781</c:v>
                </c:pt>
                <c:pt idx="1990">
                  <c:v>43466.395289351851</c:v>
                </c:pt>
                <c:pt idx="1991">
                  <c:v>43466.395300925928</c:v>
                </c:pt>
                <c:pt idx="1992">
                  <c:v>43466.395312499997</c:v>
                </c:pt>
                <c:pt idx="1993">
                  <c:v>43466.395324074067</c:v>
                </c:pt>
                <c:pt idx="1994">
                  <c:v>43466.395335648151</c:v>
                </c:pt>
                <c:pt idx="1995">
                  <c:v>43466.39534722222</c:v>
                </c:pt>
                <c:pt idx="1996">
                  <c:v>43466.395358796297</c:v>
                </c:pt>
                <c:pt idx="1997">
                  <c:v>43466.395370370366</c:v>
                </c:pt>
                <c:pt idx="1998">
                  <c:v>43466.395381944443</c:v>
                </c:pt>
                <c:pt idx="1999">
                  <c:v>43466.39539351852</c:v>
                </c:pt>
                <c:pt idx="2000">
                  <c:v>43466.395405092589</c:v>
                </c:pt>
                <c:pt idx="2001">
                  <c:v>43466.395416666674</c:v>
                </c:pt>
                <c:pt idx="2002">
                  <c:v>43466.395428240743</c:v>
                </c:pt>
                <c:pt idx="2003">
                  <c:v>43466.395439814813</c:v>
                </c:pt>
                <c:pt idx="2004">
                  <c:v>43466.395451388889</c:v>
                </c:pt>
                <c:pt idx="2005">
                  <c:v>43466.395462962973</c:v>
                </c:pt>
                <c:pt idx="2006">
                  <c:v>43466.395474537043</c:v>
                </c:pt>
                <c:pt idx="2007">
                  <c:v>43466.395486111112</c:v>
                </c:pt>
                <c:pt idx="2008">
                  <c:v>43466.395497685182</c:v>
                </c:pt>
                <c:pt idx="2009">
                  <c:v>43466.395509259259</c:v>
                </c:pt>
                <c:pt idx="2010">
                  <c:v>43466.395520833343</c:v>
                </c:pt>
                <c:pt idx="2011">
                  <c:v>43466.395532407398</c:v>
                </c:pt>
                <c:pt idx="2012">
                  <c:v>43466.395543981482</c:v>
                </c:pt>
                <c:pt idx="2013">
                  <c:v>43466.395555555559</c:v>
                </c:pt>
                <c:pt idx="2014">
                  <c:v>43466.395567129628</c:v>
                </c:pt>
                <c:pt idx="2015">
                  <c:v>43466.395578703698</c:v>
                </c:pt>
                <c:pt idx="2016">
                  <c:v>43466.395590277767</c:v>
                </c:pt>
                <c:pt idx="2017">
                  <c:v>43466.395601851851</c:v>
                </c:pt>
                <c:pt idx="2018">
                  <c:v>43466.395613425928</c:v>
                </c:pt>
                <c:pt idx="2019">
                  <c:v>43466.395624999997</c:v>
                </c:pt>
                <c:pt idx="2020">
                  <c:v>43466.395636574067</c:v>
                </c:pt>
                <c:pt idx="2021">
                  <c:v>43466.395648148151</c:v>
                </c:pt>
                <c:pt idx="2022">
                  <c:v>43466.39565972222</c:v>
                </c:pt>
                <c:pt idx="2023">
                  <c:v>43466.395671296297</c:v>
                </c:pt>
                <c:pt idx="2024">
                  <c:v>43466.395682870367</c:v>
                </c:pt>
                <c:pt idx="2025">
                  <c:v>43466.395694444444</c:v>
                </c:pt>
                <c:pt idx="2026">
                  <c:v>43466.39570601852</c:v>
                </c:pt>
                <c:pt idx="2027">
                  <c:v>43466.39571759259</c:v>
                </c:pt>
                <c:pt idx="2028">
                  <c:v>43466.395729166667</c:v>
                </c:pt>
                <c:pt idx="2029">
                  <c:v>43466.395740740743</c:v>
                </c:pt>
                <c:pt idx="2030">
                  <c:v>43466.395752314813</c:v>
                </c:pt>
                <c:pt idx="2031">
                  <c:v>43466.39576388889</c:v>
                </c:pt>
                <c:pt idx="2032">
                  <c:v>43466.395775462966</c:v>
                </c:pt>
                <c:pt idx="2033">
                  <c:v>43466.395787037043</c:v>
                </c:pt>
                <c:pt idx="2034">
                  <c:v>43466.395798611113</c:v>
                </c:pt>
                <c:pt idx="2035">
                  <c:v>43466.395810185182</c:v>
                </c:pt>
                <c:pt idx="2036">
                  <c:v>43466.395821759259</c:v>
                </c:pt>
                <c:pt idx="2037">
                  <c:v>43466.395833333343</c:v>
                </c:pt>
                <c:pt idx="2038">
                  <c:v>43466.395844907413</c:v>
                </c:pt>
                <c:pt idx="2039">
                  <c:v>43466.395856481482</c:v>
                </c:pt>
                <c:pt idx="2040">
                  <c:v>43466.395868055559</c:v>
                </c:pt>
                <c:pt idx="2041">
                  <c:v>43466.395879629628</c:v>
                </c:pt>
                <c:pt idx="2042">
                  <c:v>43466.395891203712</c:v>
                </c:pt>
                <c:pt idx="2043">
                  <c:v>43466.395902777767</c:v>
                </c:pt>
                <c:pt idx="2044">
                  <c:v>43466.395914351851</c:v>
                </c:pt>
                <c:pt idx="2045">
                  <c:v>43466.395925925928</c:v>
                </c:pt>
                <c:pt idx="2046">
                  <c:v>43466.395937499998</c:v>
                </c:pt>
                <c:pt idx="2047">
                  <c:v>43466.395949074067</c:v>
                </c:pt>
                <c:pt idx="2048">
                  <c:v>43466.395960648151</c:v>
                </c:pt>
                <c:pt idx="2049">
                  <c:v>43466.395972222221</c:v>
                </c:pt>
                <c:pt idx="2050">
                  <c:v>43466.395983796298</c:v>
                </c:pt>
                <c:pt idx="2051">
                  <c:v>43466.395995370367</c:v>
                </c:pt>
                <c:pt idx="2052">
                  <c:v>43466.396006944437</c:v>
                </c:pt>
                <c:pt idx="2053">
                  <c:v>43466.396018518521</c:v>
                </c:pt>
                <c:pt idx="2054">
                  <c:v>43466.39603009259</c:v>
                </c:pt>
                <c:pt idx="2055">
                  <c:v>43466.396041666667</c:v>
                </c:pt>
                <c:pt idx="2056">
                  <c:v>43466.396053240736</c:v>
                </c:pt>
                <c:pt idx="2057">
                  <c:v>43466.396064814813</c:v>
                </c:pt>
                <c:pt idx="2058">
                  <c:v>43466.39607638889</c:v>
                </c:pt>
                <c:pt idx="2059">
                  <c:v>43466.396087962959</c:v>
                </c:pt>
                <c:pt idx="2060">
                  <c:v>43466.396099537043</c:v>
                </c:pt>
                <c:pt idx="2061">
                  <c:v>43466.396111111113</c:v>
                </c:pt>
                <c:pt idx="2062">
                  <c:v>43466.396122685182</c:v>
                </c:pt>
                <c:pt idx="2063">
                  <c:v>43466.396134259259</c:v>
                </c:pt>
                <c:pt idx="2064">
                  <c:v>43466.396145833343</c:v>
                </c:pt>
                <c:pt idx="2065">
                  <c:v>43466.396157407413</c:v>
                </c:pt>
                <c:pt idx="2066">
                  <c:v>43466.396168981482</c:v>
                </c:pt>
                <c:pt idx="2067">
                  <c:v>43466.396180555559</c:v>
                </c:pt>
                <c:pt idx="2068">
                  <c:v>43466.396192129629</c:v>
                </c:pt>
                <c:pt idx="2069">
                  <c:v>43466.396203703713</c:v>
                </c:pt>
                <c:pt idx="2070">
                  <c:v>43466.396215277768</c:v>
                </c:pt>
                <c:pt idx="2071">
                  <c:v>43466.396226851852</c:v>
                </c:pt>
                <c:pt idx="2072">
                  <c:v>43466.396238425928</c:v>
                </c:pt>
                <c:pt idx="2073">
                  <c:v>43466.396249999998</c:v>
                </c:pt>
                <c:pt idx="2074">
                  <c:v>43466.396261574067</c:v>
                </c:pt>
                <c:pt idx="2075">
                  <c:v>43466.396273148152</c:v>
                </c:pt>
                <c:pt idx="2076">
                  <c:v>43466.396284722221</c:v>
                </c:pt>
                <c:pt idx="2077">
                  <c:v>43466.396296296298</c:v>
                </c:pt>
                <c:pt idx="2078">
                  <c:v>43466.396307870367</c:v>
                </c:pt>
                <c:pt idx="2079">
                  <c:v>43466.396319444437</c:v>
                </c:pt>
                <c:pt idx="2080">
                  <c:v>43466.396331018521</c:v>
                </c:pt>
                <c:pt idx="2081">
                  <c:v>43466.39634259259</c:v>
                </c:pt>
                <c:pt idx="2082">
                  <c:v>43466.396354166667</c:v>
                </c:pt>
                <c:pt idx="2083">
                  <c:v>43466.396365740737</c:v>
                </c:pt>
                <c:pt idx="2084">
                  <c:v>43466.396377314813</c:v>
                </c:pt>
                <c:pt idx="2085">
                  <c:v>43466.39638888889</c:v>
                </c:pt>
                <c:pt idx="2086">
                  <c:v>43466.39640046296</c:v>
                </c:pt>
                <c:pt idx="2087">
                  <c:v>43466.396412037036</c:v>
                </c:pt>
                <c:pt idx="2088">
                  <c:v>43466.396423611113</c:v>
                </c:pt>
                <c:pt idx="2089">
                  <c:v>43466.396435185183</c:v>
                </c:pt>
                <c:pt idx="2090">
                  <c:v>43466.39644675926</c:v>
                </c:pt>
                <c:pt idx="2091">
                  <c:v>43466.396458333344</c:v>
                </c:pt>
                <c:pt idx="2092">
                  <c:v>43466.396469907413</c:v>
                </c:pt>
                <c:pt idx="2093">
                  <c:v>43466.396481481483</c:v>
                </c:pt>
                <c:pt idx="2094">
                  <c:v>43466.396493055552</c:v>
                </c:pt>
                <c:pt idx="2095">
                  <c:v>43466.396504629629</c:v>
                </c:pt>
                <c:pt idx="2096">
                  <c:v>43466.396516203713</c:v>
                </c:pt>
                <c:pt idx="2097">
                  <c:v>43466.396527777782</c:v>
                </c:pt>
                <c:pt idx="2098">
                  <c:v>43466.396539351852</c:v>
                </c:pt>
                <c:pt idx="2099">
                  <c:v>43466.396550925929</c:v>
                </c:pt>
                <c:pt idx="2100">
                  <c:v>43466.396562499998</c:v>
                </c:pt>
                <c:pt idx="2101">
                  <c:v>43466.396574074082</c:v>
                </c:pt>
                <c:pt idx="2102">
                  <c:v>43466.396585648137</c:v>
                </c:pt>
                <c:pt idx="2103">
                  <c:v>43466.396597222221</c:v>
                </c:pt>
                <c:pt idx="2104">
                  <c:v>43466.396608796298</c:v>
                </c:pt>
                <c:pt idx="2105">
                  <c:v>43466.396620370368</c:v>
                </c:pt>
                <c:pt idx="2106">
                  <c:v>43466.396631944437</c:v>
                </c:pt>
                <c:pt idx="2107">
                  <c:v>43466.396643518521</c:v>
                </c:pt>
                <c:pt idx="2108">
                  <c:v>43466.396655092591</c:v>
                </c:pt>
                <c:pt idx="2109">
                  <c:v>43466.396666666667</c:v>
                </c:pt>
                <c:pt idx="2110">
                  <c:v>43466.396678240737</c:v>
                </c:pt>
                <c:pt idx="2111">
                  <c:v>43466.396689814806</c:v>
                </c:pt>
                <c:pt idx="2112">
                  <c:v>43466.396701388891</c:v>
                </c:pt>
                <c:pt idx="2113">
                  <c:v>43466.39671296296</c:v>
                </c:pt>
                <c:pt idx="2114">
                  <c:v>43466.396724537037</c:v>
                </c:pt>
                <c:pt idx="2115">
                  <c:v>43466.396736111114</c:v>
                </c:pt>
                <c:pt idx="2116">
                  <c:v>43466.396747685183</c:v>
                </c:pt>
                <c:pt idx="2117">
                  <c:v>43466.39675925926</c:v>
                </c:pt>
                <c:pt idx="2118">
                  <c:v>43466.396770833337</c:v>
                </c:pt>
                <c:pt idx="2119">
                  <c:v>43466.396782407413</c:v>
                </c:pt>
                <c:pt idx="2120">
                  <c:v>43466.396793981483</c:v>
                </c:pt>
                <c:pt idx="2121">
                  <c:v>43466.396805555552</c:v>
                </c:pt>
                <c:pt idx="2122">
                  <c:v>43466.396817129629</c:v>
                </c:pt>
                <c:pt idx="2123">
                  <c:v>43466.396828703713</c:v>
                </c:pt>
                <c:pt idx="2124">
                  <c:v>43466.396840277783</c:v>
                </c:pt>
                <c:pt idx="2125">
                  <c:v>43466.396851851852</c:v>
                </c:pt>
                <c:pt idx="2126">
                  <c:v>43466.396863425929</c:v>
                </c:pt>
                <c:pt idx="2127">
                  <c:v>43466.396874999999</c:v>
                </c:pt>
                <c:pt idx="2128">
                  <c:v>43466.396886574083</c:v>
                </c:pt>
                <c:pt idx="2129">
                  <c:v>43466.396898148138</c:v>
                </c:pt>
                <c:pt idx="2130">
                  <c:v>43466.396909722222</c:v>
                </c:pt>
                <c:pt idx="2131">
                  <c:v>43466.396921296298</c:v>
                </c:pt>
                <c:pt idx="2132">
                  <c:v>43466.396932870368</c:v>
                </c:pt>
                <c:pt idx="2133">
                  <c:v>43466.396944444437</c:v>
                </c:pt>
                <c:pt idx="2134">
                  <c:v>43466.396956018521</c:v>
                </c:pt>
                <c:pt idx="2135">
                  <c:v>43466.396967592591</c:v>
                </c:pt>
                <c:pt idx="2136">
                  <c:v>43466.396979166668</c:v>
                </c:pt>
                <c:pt idx="2137">
                  <c:v>43466.396990740737</c:v>
                </c:pt>
                <c:pt idx="2138">
                  <c:v>43466.397002314807</c:v>
                </c:pt>
                <c:pt idx="2139">
                  <c:v>43466.397013888891</c:v>
                </c:pt>
                <c:pt idx="2140">
                  <c:v>43466.39702546296</c:v>
                </c:pt>
                <c:pt idx="2141">
                  <c:v>43466.397037037037</c:v>
                </c:pt>
                <c:pt idx="2142">
                  <c:v>43466.397048611107</c:v>
                </c:pt>
                <c:pt idx="2143">
                  <c:v>43466.397060185183</c:v>
                </c:pt>
                <c:pt idx="2144">
                  <c:v>43466.39707175926</c:v>
                </c:pt>
                <c:pt idx="2145">
                  <c:v>43466.397083333337</c:v>
                </c:pt>
                <c:pt idx="2146">
                  <c:v>43466.397094907406</c:v>
                </c:pt>
                <c:pt idx="2147">
                  <c:v>43466.397106481483</c:v>
                </c:pt>
                <c:pt idx="2148">
                  <c:v>43466.397118055553</c:v>
                </c:pt>
                <c:pt idx="2149">
                  <c:v>43466.397129629629</c:v>
                </c:pt>
                <c:pt idx="2150">
                  <c:v>43466.397141203714</c:v>
                </c:pt>
                <c:pt idx="2151">
                  <c:v>43466.397152777783</c:v>
                </c:pt>
                <c:pt idx="2152">
                  <c:v>43466.397164351853</c:v>
                </c:pt>
                <c:pt idx="2153">
                  <c:v>43466.397175925929</c:v>
                </c:pt>
                <c:pt idx="2154">
                  <c:v>43466.397187499999</c:v>
                </c:pt>
                <c:pt idx="2155">
                  <c:v>43466.397199074083</c:v>
                </c:pt>
                <c:pt idx="2156">
                  <c:v>43466.397210648152</c:v>
                </c:pt>
                <c:pt idx="2157">
                  <c:v>43466.397222222222</c:v>
                </c:pt>
                <c:pt idx="2158">
                  <c:v>43466.397233796299</c:v>
                </c:pt>
                <c:pt idx="2159">
                  <c:v>43466.397245370368</c:v>
                </c:pt>
                <c:pt idx="2160">
                  <c:v>43466.397256944438</c:v>
                </c:pt>
                <c:pt idx="2161">
                  <c:v>43466.397268518522</c:v>
                </c:pt>
                <c:pt idx="2162">
                  <c:v>43466.397280092591</c:v>
                </c:pt>
                <c:pt idx="2163">
                  <c:v>43466.397291666668</c:v>
                </c:pt>
                <c:pt idx="2164">
                  <c:v>43466.397303240738</c:v>
                </c:pt>
                <c:pt idx="2165">
                  <c:v>43466.397314814807</c:v>
                </c:pt>
                <c:pt idx="2166">
                  <c:v>43466.397326388891</c:v>
                </c:pt>
                <c:pt idx="2167">
                  <c:v>43466.397337962961</c:v>
                </c:pt>
                <c:pt idx="2168">
                  <c:v>43466.397349537037</c:v>
                </c:pt>
                <c:pt idx="2169">
                  <c:v>43466.397361111107</c:v>
                </c:pt>
                <c:pt idx="2170">
                  <c:v>43466.397372685176</c:v>
                </c:pt>
                <c:pt idx="2171">
                  <c:v>43466.39738425926</c:v>
                </c:pt>
                <c:pt idx="2172">
                  <c:v>43466.39739583333</c:v>
                </c:pt>
                <c:pt idx="2173">
                  <c:v>43466.397407407407</c:v>
                </c:pt>
                <c:pt idx="2174">
                  <c:v>43466.397418981483</c:v>
                </c:pt>
                <c:pt idx="2175">
                  <c:v>43466.397430555553</c:v>
                </c:pt>
                <c:pt idx="2176">
                  <c:v>43466.39744212963</c:v>
                </c:pt>
                <c:pt idx="2177">
                  <c:v>43466.397453703707</c:v>
                </c:pt>
                <c:pt idx="2178">
                  <c:v>43466.397465277783</c:v>
                </c:pt>
                <c:pt idx="2179">
                  <c:v>43466.397476851853</c:v>
                </c:pt>
                <c:pt idx="2180">
                  <c:v>43466.397488425922</c:v>
                </c:pt>
                <c:pt idx="2181">
                  <c:v>43466.397499999999</c:v>
                </c:pt>
                <c:pt idx="2182">
                  <c:v>43466.397511574083</c:v>
                </c:pt>
                <c:pt idx="2183">
                  <c:v>43466.397523148153</c:v>
                </c:pt>
                <c:pt idx="2184">
                  <c:v>43466.397534722222</c:v>
                </c:pt>
                <c:pt idx="2185">
                  <c:v>43466.397546296299</c:v>
                </c:pt>
                <c:pt idx="2186">
                  <c:v>43466.397557870368</c:v>
                </c:pt>
                <c:pt idx="2187">
                  <c:v>43466.397569444453</c:v>
                </c:pt>
                <c:pt idx="2188">
                  <c:v>43466.397581018522</c:v>
                </c:pt>
                <c:pt idx="2189">
                  <c:v>43466.397592592592</c:v>
                </c:pt>
                <c:pt idx="2190">
                  <c:v>43466.397604166668</c:v>
                </c:pt>
                <c:pt idx="2191">
                  <c:v>43466.397615740738</c:v>
                </c:pt>
                <c:pt idx="2192">
                  <c:v>43466.397627314807</c:v>
                </c:pt>
                <c:pt idx="2193">
                  <c:v>43466.397638888891</c:v>
                </c:pt>
                <c:pt idx="2194">
                  <c:v>43466.397650462961</c:v>
                </c:pt>
                <c:pt idx="2195">
                  <c:v>43466.397662037038</c:v>
                </c:pt>
                <c:pt idx="2196">
                  <c:v>43466.397673611107</c:v>
                </c:pt>
                <c:pt idx="2197">
                  <c:v>43466.397685185177</c:v>
                </c:pt>
                <c:pt idx="2198">
                  <c:v>43466.397696759261</c:v>
                </c:pt>
                <c:pt idx="2199">
                  <c:v>43466.39770833333</c:v>
                </c:pt>
                <c:pt idx="2200">
                  <c:v>43466.397719907407</c:v>
                </c:pt>
                <c:pt idx="2201">
                  <c:v>43466.397731481477</c:v>
                </c:pt>
                <c:pt idx="2202">
                  <c:v>43466.397743055553</c:v>
                </c:pt>
                <c:pt idx="2203">
                  <c:v>43466.39775462963</c:v>
                </c:pt>
                <c:pt idx="2204">
                  <c:v>43466.397766203707</c:v>
                </c:pt>
                <c:pt idx="2205">
                  <c:v>43466.397777777784</c:v>
                </c:pt>
                <c:pt idx="2206">
                  <c:v>43466.397789351853</c:v>
                </c:pt>
                <c:pt idx="2207">
                  <c:v>43466.397800925923</c:v>
                </c:pt>
                <c:pt idx="2208">
                  <c:v>43466.397812499999</c:v>
                </c:pt>
                <c:pt idx="2209">
                  <c:v>43466.397824074083</c:v>
                </c:pt>
                <c:pt idx="2210">
                  <c:v>43466.397835648153</c:v>
                </c:pt>
                <c:pt idx="2211">
                  <c:v>43466.397847222222</c:v>
                </c:pt>
                <c:pt idx="2212">
                  <c:v>43466.397858796299</c:v>
                </c:pt>
                <c:pt idx="2213">
                  <c:v>43466.397870370369</c:v>
                </c:pt>
                <c:pt idx="2214">
                  <c:v>43466.397881944453</c:v>
                </c:pt>
                <c:pt idx="2215">
                  <c:v>43466.397893518522</c:v>
                </c:pt>
                <c:pt idx="2216">
                  <c:v>43466.397905092592</c:v>
                </c:pt>
                <c:pt idx="2217">
                  <c:v>43466.397916666669</c:v>
                </c:pt>
                <c:pt idx="2218">
                  <c:v>43466.397928240738</c:v>
                </c:pt>
                <c:pt idx="2219">
                  <c:v>43466.397939814808</c:v>
                </c:pt>
                <c:pt idx="2220">
                  <c:v>43466.397951388892</c:v>
                </c:pt>
                <c:pt idx="2221">
                  <c:v>43466.397962962961</c:v>
                </c:pt>
                <c:pt idx="2222">
                  <c:v>43466.397974537038</c:v>
                </c:pt>
                <c:pt idx="2223">
                  <c:v>43466.397986111107</c:v>
                </c:pt>
                <c:pt idx="2224">
                  <c:v>43466.397997685177</c:v>
                </c:pt>
                <c:pt idx="2225">
                  <c:v>43466.398009259261</c:v>
                </c:pt>
                <c:pt idx="2226">
                  <c:v>43466.398020833331</c:v>
                </c:pt>
                <c:pt idx="2227">
                  <c:v>43466.398032407407</c:v>
                </c:pt>
                <c:pt idx="2228">
                  <c:v>43466.398043981477</c:v>
                </c:pt>
                <c:pt idx="2229">
                  <c:v>43466.398055555554</c:v>
                </c:pt>
                <c:pt idx="2230">
                  <c:v>43466.39806712963</c:v>
                </c:pt>
                <c:pt idx="2231">
                  <c:v>43466.398078703707</c:v>
                </c:pt>
                <c:pt idx="2232">
                  <c:v>43466.398090277777</c:v>
                </c:pt>
                <c:pt idx="2233">
                  <c:v>43466.398101851853</c:v>
                </c:pt>
                <c:pt idx="2234">
                  <c:v>43466.398113425923</c:v>
                </c:pt>
                <c:pt idx="2235">
                  <c:v>43466.398125</c:v>
                </c:pt>
                <c:pt idx="2236">
                  <c:v>43466.398136574076</c:v>
                </c:pt>
                <c:pt idx="2237">
                  <c:v>43466.398148148153</c:v>
                </c:pt>
                <c:pt idx="2238">
                  <c:v>43466.398159722223</c:v>
                </c:pt>
                <c:pt idx="2239">
                  <c:v>43466.3981712963</c:v>
                </c:pt>
                <c:pt idx="2240">
                  <c:v>43466.398182870369</c:v>
                </c:pt>
                <c:pt idx="2241">
                  <c:v>43466.398194444453</c:v>
                </c:pt>
                <c:pt idx="2242">
                  <c:v>43466.398206018523</c:v>
                </c:pt>
                <c:pt idx="2243">
                  <c:v>43466.398217592592</c:v>
                </c:pt>
                <c:pt idx="2244">
                  <c:v>43466.398229166669</c:v>
                </c:pt>
                <c:pt idx="2245">
                  <c:v>43466.398240740738</c:v>
                </c:pt>
                <c:pt idx="2246">
                  <c:v>43466.398252314822</c:v>
                </c:pt>
                <c:pt idx="2247">
                  <c:v>43466.398263888892</c:v>
                </c:pt>
                <c:pt idx="2248">
                  <c:v>43466.398275462961</c:v>
                </c:pt>
                <c:pt idx="2249">
                  <c:v>43466.398287037038</c:v>
                </c:pt>
                <c:pt idx="2250">
                  <c:v>43466.398298611108</c:v>
                </c:pt>
                <c:pt idx="2251">
                  <c:v>43466.398310185177</c:v>
                </c:pt>
                <c:pt idx="2252">
                  <c:v>43466.398321759261</c:v>
                </c:pt>
                <c:pt idx="2253">
                  <c:v>43466.398333333331</c:v>
                </c:pt>
                <c:pt idx="2254">
                  <c:v>43466.398344907408</c:v>
                </c:pt>
                <c:pt idx="2255">
                  <c:v>43466.398356481477</c:v>
                </c:pt>
                <c:pt idx="2256">
                  <c:v>43466.398368055547</c:v>
                </c:pt>
                <c:pt idx="2257">
                  <c:v>43466.398379629631</c:v>
                </c:pt>
                <c:pt idx="2258">
                  <c:v>43466.3983912037</c:v>
                </c:pt>
                <c:pt idx="2259">
                  <c:v>43466.398402777777</c:v>
                </c:pt>
                <c:pt idx="2260">
                  <c:v>43466.398414351846</c:v>
                </c:pt>
                <c:pt idx="2261">
                  <c:v>43466.398425925923</c:v>
                </c:pt>
                <c:pt idx="2262">
                  <c:v>43466.3984375</c:v>
                </c:pt>
                <c:pt idx="2263">
                  <c:v>43466.398449074077</c:v>
                </c:pt>
                <c:pt idx="2264">
                  <c:v>43466.398460648154</c:v>
                </c:pt>
                <c:pt idx="2265">
                  <c:v>43466.398472222223</c:v>
                </c:pt>
                <c:pt idx="2266">
                  <c:v>43466.3984837963</c:v>
                </c:pt>
                <c:pt idx="2267">
                  <c:v>43466.398495370369</c:v>
                </c:pt>
                <c:pt idx="2268">
                  <c:v>43466.398506944453</c:v>
                </c:pt>
                <c:pt idx="2269">
                  <c:v>43466.398518518523</c:v>
                </c:pt>
                <c:pt idx="2270">
                  <c:v>43466.398530092592</c:v>
                </c:pt>
                <c:pt idx="2271">
                  <c:v>43466.398541666669</c:v>
                </c:pt>
                <c:pt idx="2272">
                  <c:v>43466.398553240739</c:v>
                </c:pt>
                <c:pt idx="2273">
                  <c:v>43466.398564814823</c:v>
                </c:pt>
                <c:pt idx="2274">
                  <c:v>43466.398576388892</c:v>
                </c:pt>
                <c:pt idx="2275">
                  <c:v>43466.398587962962</c:v>
                </c:pt>
                <c:pt idx="2276">
                  <c:v>43466.398599537039</c:v>
                </c:pt>
                <c:pt idx="2277">
                  <c:v>43466.398611111108</c:v>
                </c:pt>
                <c:pt idx="2278">
                  <c:v>43466.398622685178</c:v>
                </c:pt>
                <c:pt idx="2279">
                  <c:v>43466.398634259262</c:v>
                </c:pt>
                <c:pt idx="2280">
                  <c:v>43466.398645833331</c:v>
                </c:pt>
                <c:pt idx="2281">
                  <c:v>43466.398657407408</c:v>
                </c:pt>
                <c:pt idx="2282">
                  <c:v>43466.398668981477</c:v>
                </c:pt>
                <c:pt idx="2283">
                  <c:v>43466.398680555547</c:v>
                </c:pt>
                <c:pt idx="2284">
                  <c:v>43466.398692129631</c:v>
                </c:pt>
                <c:pt idx="2285">
                  <c:v>43466.3987037037</c:v>
                </c:pt>
                <c:pt idx="2286">
                  <c:v>43466.398715277777</c:v>
                </c:pt>
                <c:pt idx="2287">
                  <c:v>43466.398726851847</c:v>
                </c:pt>
                <c:pt idx="2288">
                  <c:v>43466.398738425924</c:v>
                </c:pt>
                <c:pt idx="2289">
                  <c:v>43466.39875</c:v>
                </c:pt>
                <c:pt idx="2290">
                  <c:v>43466.398761574077</c:v>
                </c:pt>
                <c:pt idx="2291">
                  <c:v>43466.398773148147</c:v>
                </c:pt>
                <c:pt idx="2292">
                  <c:v>43466.398784722223</c:v>
                </c:pt>
                <c:pt idx="2293">
                  <c:v>43466.398796296293</c:v>
                </c:pt>
                <c:pt idx="2294">
                  <c:v>43466.39880787037</c:v>
                </c:pt>
                <c:pt idx="2295">
                  <c:v>43466.398819444446</c:v>
                </c:pt>
                <c:pt idx="2296">
                  <c:v>43466.398831018523</c:v>
                </c:pt>
                <c:pt idx="2297">
                  <c:v>43466.398842592593</c:v>
                </c:pt>
                <c:pt idx="2298">
                  <c:v>43466.398854166669</c:v>
                </c:pt>
                <c:pt idx="2299">
                  <c:v>43466.398865740739</c:v>
                </c:pt>
                <c:pt idx="2300">
                  <c:v>43466.398877314823</c:v>
                </c:pt>
                <c:pt idx="2301">
                  <c:v>43466.398888888893</c:v>
                </c:pt>
                <c:pt idx="2302">
                  <c:v>43466.398900462962</c:v>
                </c:pt>
                <c:pt idx="2303">
                  <c:v>43466.398912037039</c:v>
                </c:pt>
                <c:pt idx="2304">
                  <c:v>43466.398923611108</c:v>
                </c:pt>
                <c:pt idx="2305">
                  <c:v>43466.398935185192</c:v>
                </c:pt>
                <c:pt idx="2306">
                  <c:v>43466.398946759262</c:v>
                </c:pt>
                <c:pt idx="2307">
                  <c:v>43466.398958333331</c:v>
                </c:pt>
                <c:pt idx="2308">
                  <c:v>43466.398969907408</c:v>
                </c:pt>
                <c:pt idx="2309">
                  <c:v>43466.398981481478</c:v>
                </c:pt>
                <c:pt idx="2310">
                  <c:v>43466.398993055547</c:v>
                </c:pt>
                <c:pt idx="2311">
                  <c:v>43466.399004629631</c:v>
                </c:pt>
                <c:pt idx="2312">
                  <c:v>43466.399016203701</c:v>
                </c:pt>
                <c:pt idx="2313">
                  <c:v>43466.399027777778</c:v>
                </c:pt>
                <c:pt idx="2314">
                  <c:v>43466.399039351847</c:v>
                </c:pt>
                <c:pt idx="2315">
                  <c:v>43466.399050925917</c:v>
                </c:pt>
                <c:pt idx="2316">
                  <c:v>43466.399062500001</c:v>
                </c:pt>
                <c:pt idx="2317">
                  <c:v>43466.399074074077</c:v>
                </c:pt>
                <c:pt idx="2318">
                  <c:v>43466.399085648147</c:v>
                </c:pt>
                <c:pt idx="2319">
                  <c:v>43466.399097222216</c:v>
                </c:pt>
                <c:pt idx="2320">
                  <c:v>43466.399108796293</c:v>
                </c:pt>
                <c:pt idx="2321">
                  <c:v>43466.39912037037</c:v>
                </c:pt>
                <c:pt idx="2322">
                  <c:v>43466.399131944447</c:v>
                </c:pt>
                <c:pt idx="2323">
                  <c:v>43466.399143518523</c:v>
                </c:pt>
                <c:pt idx="2324">
                  <c:v>43466.399155092593</c:v>
                </c:pt>
                <c:pt idx="2325">
                  <c:v>43466.39916666667</c:v>
                </c:pt>
                <c:pt idx="2326">
                  <c:v>43466.399178240739</c:v>
                </c:pt>
                <c:pt idx="2327">
                  <c:v>43466.399189814823</c:v>
                </c:pt>
                <c:pt idx="2328">
                  <c:v>43466.399201388893</c:v>
                </c:pt>
                <c:pt idx="2329">
                  <c:v>43466.399212962962</c:v>
                </c:pt>
                <c:pt idx="2330">
                  <c:v>43466.399224537039</c:v>
                </c:pt>
                <c:pt idx="2331">
                  <c:v>43466.399236111109</c:v>
                </c:pt>
                <c:pt idx="2332">
                  <c:v>43466.399247685193</c:v>
                </c:pt>
                <c:pt idx="2333">
                  <c:v>43466.399259259262</c:v>
                </c:pt>
                <c:pt idx="2334">
                  <c:v>43466.399270833332</c:v>
                </c:pt>
                <c:pt idx="2335">
                  <c:v>43466.399282407408</c:v>
                </c:pt>
                <c:pt idx="2336">
                  <c:v>43466.399293981478</c:v>
                </c:pt>
                <c:pt idx="2337">
                  <c:v>43466.399305555547</c:v>
                </c:pt>
                <c:pt idx="2338">
                  <c:v>43466.399317129632</c:v>
                </c:pt>
                <c:pt idx="2339">
                  <c:v>43466.399328703701</c:v>
                </c:pt>
                <c:pt idx="2340">
                  <c:v>43466.399340277778</c:v>
                </c:pt>
                <c:pt idx="2341">
                  <c:v>43466.399351851847</c:v>
                </c:pt>
                <c:pt idx="2342">
                  <c:v>43466.399363425917</c:v>
                </c:pt>
                <c:pt idx="2343">
                  <c:v>43466.399375000001</c:v>
                </c:pt>
                <c:pt idx="2344">
                  <c:v>43466.399386574078</c:v>
                </c:pt>
                <c:pt idx="2345">
                  <c:v>43466.399398148147</c:v>
                </c:pt>
                <c:pt idx="2346">
                  <c:v>43466.399409722217</c:v>
                </c:pt>
                <c:pt idx="2347">
                  <c:v>43466.399421296293</c:v>
                </c:pt>
                <c:pt idx="2348">
                  <c:v>43466.39943287037</c:v>
                </c:pt>
                <c:pt idx="2349">
                  <c:v>43466.399444444447</c:v>
                </c:pt>
                <c:pt idx="2350">
                  <c:v>43466.399456018517</c:v>
                </c:pt>
                <c:pt idx="2351">
                  <c:v>43466.399467592593</c:v>
                </c:pt>
                <c:pt idx="2352">
                  <c:v>43466.39947916667</c:v>
                </c:pt>
                <c:pt idx="2353">
                  <c:v>43466.39949074074</c:v>
                </c:pt>
                <c:pt idx="2354">
                  <c:v>43466.399502314824</c:v>
                </c:pt>
                <c:pt idx="2355">
                  <c:v>43466.399513888893</c:v>
                </c:pt>
                <c:pt idx="2356">
                  <c:v>43466.399525462963</c:v>
                </c:pt>
                <c:pt idx="2357">
                  <c:v>43466.399537037039</c:v>
                </c:pt>
                <c:pt idx="2358">
                  <c:v>43466.399548611109</c:v>
                </c:pt>
                <c:pt idx="2359">
                  <c:v>43466.399560185193</c:v>
                </c:pt>
                <c:pt idx="2360">
                  <c:v>43466.399571759262</c:v>
                </c:pt>
                <c:pt idx="2361">
                  <c:v>43466.399583333332</c:v>
                </c:pt>
                <c:pt idx="2362">
                  <c:v>43466.399594907409</c:v>
                </c:pt>
                <c:pt idx="2363">
                  <c:v>43466.399606481478</c:v>
                </c:pt>
                <c:pt idx="2364">
                  <c:v>43466.399618055562</c:v>
                </c:pt>
                <c:pt idx="2365">
                  <c:v>43466.399629629632</c:v>
                </c:pt>
                <c:pt idx="2366">
                  <c:v>43466.399641203701</c:v>
                </c:pt>
                <c:pt idx="2367">
                  <c:v>43466.399652777778</c:v>
                </c:pt>
                <c:pt idx="2368">
                  <c:v>43466.399664351848</c:v>
                </c:pt>
                <c:pt idx="2369">
                  <c:v>43466.399675925917</c:v>
                </c:pt>
                <c:pt idx="2370">
                  <c:v>43466.399687500001</c:v>
                </c:pt>
                <c:pt idx="2371">
                  <c:v>43466.399699074071</c:v>
                </c:pt>
                <c:pt idx="2372">
                  <c:v>43466.399710648147</c:v>
                </c:pt>
                <c:pt idx="2373">
                  <c:v>43466.399722222217</c:v>
                </c:pt>
                <c:pt idx="2374">
                  <c:v>43466.399733796286</c:v>
                </c:pt>
                <c:pt idx="2375">
                  <c:v>43466.399745370371</c:v>
                </c:pt>
                <c:pt idx="2376">
                  <c:v>43466.399756944447</c:v>
                </c:pt>
                <c:pt idx="2377">
                  <c:v>43466.399768518517</c:v>
                </c:pt>
                <c:pt idx="2378">
                  <c:v>43466.399780092594</c:v>
                </c:pt>
                <c:pt idx="2379">
                  <c:v>43466.399791666663</c:v>
                </c:pt>
                <c:pt idx="2380">
                  <c:v>43466.39980324074</c:v>
                </c:pt>
                <c:pt idx="2381">
                  <c:v>43466.399814814817</c:v>
                </c:pt>
                <c:pt idx="2382">
                  <c:v>43466.399826388893</c:v>
                </c:pt>
                <c:pt idx="2383">
                  <c:v>43466.399837962963</c:v>
                </c:pt>
                <c:pt idx="2384">
                  <c:v>43466.39984953704</c:v>
                </c:pt>
                <c:pt idx="2385">
                  <c:v>43466.399861111109</c:v>
                </c:pt>
                <c:pt idx="2386">
                  <c:v>43466.399872685193</c:v>
                </c:pt>
                <c:pt idx="2387">
                  <c:v>43466.399884259263</c:v>
                </c:pt>
                <c:pt idx="2388">
                  <c:v>43466.399895833332</c:v>
                </c:pt>
                <c:pt idx="2389">
                  <c:v>43466.399907407409</c:v>
                </c:pt>
                <c:pt idx="2390">
                  <c:v>43466.399918981479</c:v>
                </c:pt>
                <c:pt idx="2391">
                  <c:v>43466.399930555563</c:v>
                </c:pt>
                <c:pt idx="2392">
                  <c:v>43466.399942129632</c:v>
                </c:pt>
                <c:pt idx="2393">
                  <c:v>43466.399953703702</c:v>
                </c:pt>
                <c:pt idx="2394">
                  <c:v>43466.399965277778</c:v>
                </c:pt>
                <c:pt idx="2395">
                  <c:v>43466.399976851862</c:v>
                </c:pt>
                <c:pt idx="2396">
                  <c:v>43466.399988425917</c:v>
                </c:pt>
                <c:pt idx="2397">
                  <c:v>43466.400000000001</c:v>
                </c:pt>
                <c:pt idx="2398">
                  <c:v>43466.400011574071</c:v>
                </c:pt>
                <c:pt idx="2399">
                  <c:v>43466.400023148148</c:v>
                </c:pt>
                <c:pt idx="2400">
                  <c:v>43466.400034722217</c:v>
                </c:pt>
                <c:pt idx="2401">
                  <c:v>43466.400046296287</c:v>
                </c:pt>
                <c:pt idx="2402">
                  <c:v>43466.400057870371</c:v>
                </c:pt>
                <c:pt idx="2403">
                  <c:v>43466.400069444448</c:v>
                </c:pt>
                <c:pt idx="2404">
                  <c:v>43466.400081018517</c:v>
                </c:pt>
                <c:pt idx="2405">
                  <c:v>43466.400092592587</c:v>
                </c:pt>
                <c:pt idx="2406">
                  <c:v>43466.400104166663</c:v>
                </c:pt>
                <c:pt idx="2407">
                  <c:v>43466.40011574074</c:v>
                </c:pt>
                <c:pt idx="2408">
                  <c:v>43466.400127314817</c:v>
                </c:pt>
                <c:pt idx="2409">
                  <c:v>43466.400138888886</c:v>
                </c:pt>
                <c:pt idx="2410">
                  <c:v>43466.400150462963</c:v>
                </c:pt>
                <c:pt idx="2411">
                  <c:v>43466.40016203704</c:v>
                </c:pt>
                <c:pt idx="2412">
                  <c:v>43466.400173611109</c:v>
                </c:pt>
                <c:pt idx="2413">
                  <c:v>43466.400185185194</c:v>
                </c:pt>
                <c:pt idx="2414">
                  <c:v>43466.400196759263</c:v>
                </c:pt>
                <c:pt idx="2415">
                  <c:v>43466.400208333333</c:v>
                </c:pt>
                <c:pt idx="2416">
                  <c:v>43466.400219907409</c:v>
                </c:pt>
                <c:pt idx="2417">
                  <c:v>43466.400231481479</c:v>
                </c:pt>
                <c:pt idx="2418">
                  <c:v>43466.400243055563</c:v>
                </c:pt>
                <c:pt idx="2419">
                  <c:v>43466.400254629632</c:v>
                </c:pt>
                <c:pt idx="2420">
                  <c:v>43466.400266203702</c:v>
                </c:pt>
                <c:pt idx="2421">
                  <c:v>43466.400277777779</c:v>
                </c:pt>
                <c:pt idx="2422">
                  <c:v>43466.400289351863</c:v>
                </c:pt>
                <c:pt idx="2423">
                  <c:v>43466.400300925918</c:v>
                </c:pt>
                <c:pt idx="2424">
                  <c:v>43466.400312500002</c:v>
                </c:pt>
                <c:pt idx="2425">
                  <c:v>43466.400324074071</c:v>
                </c:pt>
                <c:pt idx="2426">
                  <c:v>43466.400335648148</c:v>
                </c:pt>
                <c:pt idx="2427">
                  <c:v>43466.400347222218</c:v>
                </c:pt>
                <c:pt idx="2428">
                  <c:v>43466.400358796287</c:v>
                </c:pt>
                <c:pt idx="2429">
                  <c:v>43466.400370370371</c:v>
                </c:pt>
                <c:pt idx="2430">
                  <c:v>43466.400381944448</c:v>
                </c:pt>
                <c:pt idx="2431">
                  <c:v>43466.400393518517</c:v>
                </c:pt>
                <c:pt idx="2432">
                  <c:v>43466.400405092587</c:v>
                </c:pt>
                <c:pt idx="2433">
                  <c:v>43466.400416666656</c:v>
                </c:pt>
                <c:pt idx="2434">
                  <c:v>43466.40042824074</c:v>
                </c:pt>
                <c:pt idx="2435">
                  <c:v>43466.400439814817</c:v>
                </c:pt>
                <c:pt idx="2436">
                  <c:v>43466.400451388887</c:v>
                </c:pt>
                <c:pt idx="2437">
                  <c:v>43466.400462962964</c:v>
                </c:pt>
                <c:pt idx="2438">
                  <c:v>43466.40047453704</c:v>
                </c:pt>
                <c:pt idx="2439">
                  <c:v>43466.40048611111</c:v>
                </c:pt>
                <c:pt idx="2440">
                  <c:v>43466.400497685187</c:v>
                </c:pt>
                <c:pt idx="2441">
                  <c:v>43466.400509259263</c:v>
                </c:pt>
                <c:pt idx="2442">
                  <c:v>43466.400520833333</c:v>
                </c:pt>
                <c:pt idx="2443">
                  <c:v>43466.40053240741</c:v>
                </c:pt>
                <c:pt idx="2444">
                  <c:v>43466.400543981479</c:v>
                </c:pt>
                <c:pt idx="2445">
                  <c:v>43466.400555555563</c:v>
                </c:pt>
                <c:pt idx="2446">
                  <c:v>43466.400567129633</c:v>
                </c:pt>
                <c:pt idx="2447">
                  <c:v>43466.400578703702</c:v>
                </c:pt>
                <c:pt idx="2448">
                  <c:v>43466.400590277779</c:v>
                </c:pt>
                <c:pt idx="2449">
                  <c:v>43466.400601851848</c:v>
                </c:pt>
                <c:pt idx="2450">
                  <c:v>43466.400613425933</c:v>
                </c:pt>
                <c:pt idx="2451">
                  <c:v>43466.400625000002</c:v>
                </c:pt>
                <c:pt idx="2452">
                  <c:v>43466.400636574072</c:v>
                </c:pt>
                <c:pt idx="2453">
                  <c:v>43466.400648148148</c:v>
                </c:pt>
                <c:pt idx="2454">
                  <c:v>43466.400659722232</c:v>
                </c:pt>
                <c:pt idx="2455">
                  <c:v>43466.400671296287</c:v>
                </c:pt>
                <c:pt idx="2456">
                  <c:v>43466.400682870371</c:v>
                </c:pt>
                <c:pt idx="2457">
                  <c:v>43466.400694444441</c:v>
                </c:pt>
                <c:pt idx="2458">
                  <c:v>43466.400706018518</c:v>
                </c:pt>
                <c:pt idx="2459">
                  <c:v>43466.400717592587</c:v>
                </c:pt>
                <c:pt idx="2460">
                  <c:v>43466.400729166657</c:v>
                </c:pt>
                <c:pt idx="2461">
                  <c:v>43466.400740740741</c:v>
                </c:pt>
                <c:pt idx="2462">
                  <c:v>43466.400752314818</c:v>
                </c:pt>
                <c:pt idx="2463">
                  <c:v>43466.400763888887</c:v>
                </c:pt>
                <c:pt idx="2464">
                  <c:v>43466.400775462957</c:v>
                </c:pt>
                <c:pt idx="2465">
                  <c:v>43466.400787037041</c:v>
                </c:pt>
                <c:pt idx="2466">
                  <c:v>43466.40079861111</c:v>
                </c:pt>
                <c:pt idx="2467">
                  <c:v>43466.400810185187</c:v>
                </c:pt>
                <c:pt idx="2468">
                  <c:v>43466.400821759264</c:v>
                </c:pt>
                <c:pt idx="2469">
                  <c:v>43466.400833333333</c:v>
                </c:pt>
                <c:pt idx="2470">
                  <c:v>43466.40084490741</c:v>
                </c:pt>
                <c:pt idx="2471">
                  <c:v>43466.400856481479</c:v>
                </c:pt>
                <c:pt idx="2472">
                  <c:v>43466.400868055563</c:v>
                </c:pt>
                <c:pt idx="2473">
                  <c:v>43466.400879629633</c:v>
                </c:pt>
                <c:pt idx="2474">
                  <c:v>43466.400891203702</c:v>
                </c:pt>
                <c:pt idx="2475">
                  <c:v>43466.400902777779</c:v>
                </c:pt>
                <c:pt idx="2476">
                  <c:v>43466.400914351849</c:v>
                </c:pt>
                <c:pt idx="2477">
                  <c:v>43466.400925925933</c:v>
                </c:pt>
                <c:pt idx="2478">
                  <c:v>43466.400937500002</c:v>
                </c:pt>
                <c:pt idx="2479">
                  <c:v>43466.400949074072</c:v>
                </c:pt>
                <c:pt idx="2480">
                  <c:v>43466.400960648149</c:v>
                </c:pt>
                <c:pt idx="2481">
                  <c:v>43466.400972222233</c:v>
                </c:pt>
                <c:pt idx="2482">
                  <c:v>43466.400983796288</c:v>
                </c:pt>
                <c:pt idx="2483">
                  <c:v>43466.400995370372</c:v>
                </c:pt>
                <c:pt idx="2484">
                  <c:v>43466.401006944441</c:v>
                </c:pt>
                <c:pt idx="2485">
                  <c:v>43466.401018518518</c:v>
                </c:pt>
                <c:pt idx="2486">
                  <c:v>43466.401030092587</c:v>
                </c:pt>
                <c:pt idx="2487">
                  <c:v>43466.401041666657</c:v>
                </c:pt>
                <c:pt idx="2488">
                  <c:v>43466.401053240741</c:v>
                </c:pt>
                <c:pt idx="2489">
                  <c:v>43466.401064814818</c:v>
                </c:pt>
                <c:pt idx="2490">
                  <c:v>43466.401076388887</c:v>
                </c:pt>
                <c:pt idx="2491">
                  <c:v>43466.401087962957</c:v>
                </c:pt>
                <c:pt idx="2492">
                  <c:v>43466.401099537034</c:v>
                </c:pt>
                <c:pt idx="2493">
                  <c:v>43466.40111111111</c:v>
                </c:pt>
                <c:pt idx="2494">
                  <c:v>43466.401122685187</c:v>
                </c:pt>
                <c:pt idx="2495">
                  <c:v>43466.401134259257</c:v>
                </c:pt>
                <c:pt idx="2496">
                  <c:v>43466.401145833333</c:v>
                </c:pt>
                <c:pt idx="2497">
                  <c:v>43466.40115740741</c:v>
                </c:pt>
                <c:pt idx="2498">
                  <c:v>43466.40116898148</c:v>
                </c:pt>
                <c:pt idx="2499">
                  <c:v>43466.401180555556</c:v>
                </c:pt>
                <c:pt idx="2500">
                  <c:v>43466.401192129633</c:v>
                </c:pt>
                <c:pt idx="2501">
                  <c:v>43466.401203703703</c:v>
                </c:pt>
                <c:pt idx="2502">
                  <c:v>43466.40121527778</c:v>
                </c:pt>
                <c:pt idx="2503">
                  <c:v>43466.401226851849</c:v>
                </c:pt>
                <c:pt idx="2504">
                  <c:v>43466.401238425933</c:v>
                </c:pt>
                <c:pt idx="2505">
                  <c:v>43466.401250000003</c:v>
                </c:pt>
                <c:pt idx="2506">
                  <c:v>43466.401261574072</c:v>
                </c:pt>
                <c:pt idx="2507">
                  <c:v>43466.401273148149</c:v>
                </c:pt>
                <c:pt idx="2508">
                  <c:v>43466.401284722233</c:v>
                </c:pt>
                <c:pt idx="2509">
                  <c:v>43466.401296296302</c:v>
                </c:pt>
                <c:pt idx="2510">
                  <c:v>43466.401307870372</c:v>
                </c:pt>
                <c:pt idx="2511">
                  <c:v>43466.401319444441</c:v>
                </c:pt>
                <c:pt idx="2512">
                  <c:v>43466.401331018518</c:v>
                </c:pt>
                <c:pt idx="2513">
                  <c:v>43466.401342592602</c:v>
                </c:pt>
                <c:pt idx="2514">
                  <c:v>43466.401354166657</c:v>
                </c:pt>
                <c:pt idx="2515">
                  <c:v>43466.401365740741</c:v>
                </c:pt>
                <c:pt idx="2516">
                  <c:v>43466.401377314818</c:v>
                </c:pt>
                <c:pt idx="2517">
                  <c:v>43466.401388888888</c:v>
                </c:pt>
                <c:pt idx="2518">
                  <c:v>43466.401400462957</c:v>
                </c:pt>
                <c:pt idx="2519">
                  <c:v>43466.401412037027</c:v>
                </c:pt>
                <c:pt idx="2520">
                  <c:v>43466.401423611111</c:v>
                </c:pt>
                <c:pt idx="2521">
                  <c:v>43466.401435185187</c:v>
                </c:pt>
                <c:pt idx="2522">
                  <c:v>43466.401446759257</c:v>
                </c:pt>
                <c:pt idx="2523">
                  <c:v>43466.401458333326</c:v>
                </c:pt>
                <c:pt idx="2524">
                  <c:v>43466.401469907411</c:v>
                </c:pt>
                <c:pt idx="2525">
                  <c:v>43466.40148148148</c:v>
                </c:pt>
                <c:pt idx="2526">
                  <c:v>43466.401493055557</c:v>
                </c:pt>
                <c:pt idx="2527">
                  <c:v>43466.401504629634</c:v>
                </c:pt>
                <c:pt idx="2528">
                  <c:v>43466.401516203703</c:v>
                </c:pt>
                <c:pt idx="2529">
                  <c:v>43466.40152777778</c:v>
                </c:pt>
                <c:pt idx="2530">
                  <c:v>43466.401539351849</c:v>
                </c:pt>
                <c:pt idx="2531">
                  <c:v>43466.401550925933</c:v>
                </c:pt>
                <c:pt idx="2532">
                  <c:v>43466.401562500003</c:v>
                </c:pt>
                <c:pt idx="2533">
                  <c:v>43466.401574074072</c:v>
                </c:pt>
                <c:pt idx="2534">
                  <c:v>43466.401585648149</c:v>
                </c:pt>
                <c:pt idx="2535">
                  <c:v>43466.401597222219</c:v>
                </c:pt>
                <c:pt idx="2536">
                  <c:v>43466.401608796303</c:v>
                </c:pt>
                <c:pt idx="2537">
                  <c:v>43466.401620370372</c:v>
                </c:pt>
                <c:pt idx="2538">
                  <c:v>43466.401631944442</c:v>
                </c:pt>
                <c:pt idx="2539">
                  <c:v>43466.401643518519</c:v>
                </c:pt>
                <c:pt idx="2540">
                  <c:v>43466.401655092603</c:v>
                </c:pt>
                <c:pt idx="2541">
                  <c:v>43466.401666666658</c:v>
                </c:pt>
                <c:pt idx="2542">
                  <c:v>43466.401678240742</c:v>
                </c:pt>
                <c:pt idx="2543">
                  <c:v>43466.401689814818</c:v>
                </c:pt>
                <c:pt idx="2544">
                  <c:v>43466.401701388888</c:v>
                </c:pt>
                <c:pt idx="2545">
                  <c:v>43466.401712962957</c:v>
                </c:pt>
                <c:pt idx="2546">
                  <c:v>43466.401724537027</c:v>
                </c:pt>
                <c:pt idx="2547">
                  <c:v>43466.401736111111</c:v>
                </c:pt>
                <c:pt idx="2548">
                  <c:v>43466.401747685188</c:v>
                </c:pt>
                <c:pt idx="2549">
                  <c:v>43466.401759259257</c:v>
                </c:pt>
                <c:pt idx="2550">
                  <c:v>43466.401770833327</c:v>
                </c:pt>
                <c:pt idx="2551">
                  <c:v>43466.401782407411</c:v>
                </c:pt>
                <c:pt idx="2552">
                  <c:v>43466.40179398148</c:v>
                </c:pt>
                <c:pt idx="2553">
                  <c:v>43466.401805555557</c:v>
                </c:pt>
                <c:pt idx="2554">
                  <c:v>43466.401817129627</c:v>
                </c:pt>
                <c:pt idx="2555">
                  <c:v>43466.401828703703</c:v>
                </c:pt>
                <c:pt idx="2556">
                  <c:v>43466.40184027778</c:v>
                </c:pt>
                <c:pt idx="2557">
                  <c:v>43466.40185185185</c:v>
                </c:pt>
                <c:pt idx="2558">
                  <c:v>43466.401863425926</c:v>
                </c:pt>
                <c:pt idx="2559">
                  <c:v>43466.401875000003</c:v>
                </c:pt>
                <c:pt idx="2560">
                  <c:v>43466.401886574073</c:v>
                </c:pt>
                <c:pt idx="2561">
                  <c:v>43466.401898148149</c:v>
                </c:pt>
                <c:pt idx="2562">
                  <c:v>43466.401909722219</c:v>
                </c:pt>
                <c:pt idx="2563">
                  <c:v>43466.401921296303</c:v>
                </c:pt>
                <c:pt idx="2564">
                  <c:v>43466.401932870373</c:v>
                </c:pt>
                <c:pt idx="2565">
                  <c:v>43466.401944444442</c:v>
                </c:pt>
                <c:pt idx="2566">
                  <c:v>43466.401956018519</c:v>
                </c:pt>
                <c:pt idx="2567">
                  <c:v>43466.401967592603</c:v>
                </c:pt>
                <c:pt idx="2568">
                  <c:v>43466.401979166672</c:v>
                </c:pt>
                <c:pt idx="2569">
                  <c:v>43466.401990740742</c:v>
                </c:pt>
                <c:pt idx="2570">
                  <c:v>43466.402002314811</c:v>
                </c:pt>
                <c:pt idx="2571">
                  <c:v>43466.402013888888</c:v>
                </c:pt>
                <c:pt idx="2572">
                  <c:v>43466.402025462958</c:v>
                </c:pt>
                <c:pt idx="2573">
                  <c:v>43466.402037037027</c:v>
                </c:pt>
                <c:pt idx="2574">
                  <c:v>43466.402048611111</c:v>
                </c:pt>
                <c:pt idx="2575">
                  <c:v>43466.402060185188</c:v>
                </c:pt>
                <c:pt idx="2576">
                  <c:v>43466.402071759258</c:v>
                </c:pt>
                <c:pt idx="2577">
                  <c:v>43466.402083333327</c:v>
                </c:pt>
                <c:pt idx="2578">
                  <c:v>43466.402094907397</c:v>
                </c:pt>
                <c:pt idx="2579">
                  <c:v>43466.402106481481</c:v>
                </c:pt>
                <c:pt idx="2580">
                  <c:v>43466.402118055557</c:v>
                </c:pt>
                <c:pt idx="2581">
                  <c:v>43466.402129629627</c:v>
                </c:pt>
                <c:pt idx="2582">
                  <c:v>43466.402141203696</c:v>
                </c:pt>
                <c:pt idx="2583">
                  <c:v>43466.40215277778</c:v>
                </c:pt>
                <c:pt idx="2584">
                  <c:v>43466.40216435185</c:v>
                </c:pt>
                <c:pt idx="2585">
                  <c:v>43466.402175925927</c:v>
                </c:pt>
                <c:pt idx="2586">
                  <c:v>43466.402187500003</c:v>
                </c:pt>
                <c:pt idx="2587">
                  <c:v>43466.402199074073</c:v>
                </c:pt>
                <c:pt idx="2588">
                  <c:v>43466.40221064815</c:v>
                </c:pt>
                <c:pt idx="2589">
                  <c:v>43466.402222222219</c:v>
                </c:pt>
                <c:pt idx="2590">
                  <c:v>43466.402233796303</c:v>
                </c:pt>
                <c:pt idx="2591">
                  <c:v>43466.402245370373</c:v>
                </c:pt>
                <c:pt idx="2592">
                  <c:v>43466.402256944442</c:v>
                </c:pt>
                <c:pt idx="2593">
                  <c:v>43466.402268518519</c:v>
                </c:pt>
                <c:pt idx="2594">
                  <c:v>43466.402280092603</c:v>
                </c:pt>
                <c:pt idx="2595">
                  <c:v>43466.402291666673</c:v>
                </c:pt>
                <c:pt idx="2596">
                  <c:v>43466.402303240742</c:v>
                </c:pt>
                <c:pt idx="2597">
                  <c:v>43466.402314814812</c:v>
                </c:pt>
                <c:pt idx="2598">
                  <c:v>43466.402326388888</c:v>
                </c:pt>
                <c:pt idx="2599">
                  <c:v>43466.402337962973</c:v>
                </c:pt>
                <c:pt idx="2600">
                  <c:v>43466.402349537027</c:v>
                </c:pt>
                <c:pt idx="2601">
                  <c:v>43466.402361111112</c:v>
                </c:pt>
                <c:pt idx="2602">
                  <c:v>43466.402372685188</c:v>
                </c:pt>
                <c:pt idx="2603">
                  <c:v>43466.402384259258</c:v>
                </c:pt>
                <c:pt idx="2604">
                  <c:v>43466.402395833327</c:v>
                </c:pt>
                <c:pt idx="2605">
                  <c:v>43466.402407407397</c:v>
                </c:pt>
                <c:pt idx="2606">
                  <c:v>43466.402418981481</c:v>
                </c:pt>
                <c:pt idx="2607">
                  <c:v>43466.402430555558</c:v>
                </c:pt>
                <c:pt idx="2608">
                  <c:v>43466.402442129627</c:v>
                </c:pt>
                <c:pt idx="2609">
                  <c:v>43466.402453703697</c:v>
                </c:pt>
                <c:pt idx="2610">
                  <c:v>43466.402465277781</c:v>
                </c:pt>
                <c:pt idx="2611">
                  <c:v>43466.40247685185</c:v>
                </c:pt>
                <c:pt idx="2612">
                  <c:v>43466.402488425927</c:v>
                </c:pt>
                <c:pt idx="2613">
                  <c:v>43466.402499999997</c:v>
                </c:pt>
                <c:pt idx="2614">
                  <c:v>43466.402511574073</c:v>
                </c:pt>
                <c:pt idx="2615">
                  <c:v>43466.40252314815</c:v>
                </c:pt>
                <c:pt idx="2616">
                  <c:v>43466.40253472222</c:v>
                </c:pt>
                <c:pt idx="2617">
                  <c:v>43466.402546296304</c:v>
                </c:pt>
                <c:pt idx="2618">
                  <c:v>43466.402557870373</c:v>
                </c:pt>
                <c:pt idx="2619">
                  <c:v>43466.402569444443</c:v>
                </c:pt>
                <c:pt idx="2620">
                  <c:v>43466.402581018519</c:v>
                </c:pt>
                <c:pt idx="2621">
                  <c:v>43466.402592592603</c:v>
                </c:pt>
                <c:pt idx="2622">
                  <c:v>43466.402604166673</c:v>
                </c:pt>
                <c:pt idx="2623">
                  <c:v>43466.402615740742</c:v>
                </c:pt>
                <c:pt idx="2624">
                  <c:v>43466.402627314812</c:v>
                </c:pt>
                <c:pt idx="2625">
                  <c:v>43466.402638888889</c:v>
                </c:pt>
                <c:pt idx="2626">
                  <c:v>43466.402650462973</c:v>
                </c:pt>
                <c:pt idx="2627">
                  <c:v>43466.402662037042</c:v>
                </c:pt>
                <c:pt idx="2628">
                  <c:v>43466.402673611112</c:v>
                </c:pt>
                <c:pt idx="2629">
                  <c:v>43466.402685185189</c:v>
                </c:pt>
                <c:pt idx="2630">
                  <c:v>43466.402696759258</c:v>
                </c:pt>
                <c:pt idx="2631">
                  <c:v>43466.402708333328</c:v>
                </c:pt>
                <c:pt idx="2632">
                  <c:v>43466.402719907397</c:v>
                </c:pt>
                <c:pt idx="2633">
                  <c:v>43466.402731481481</c:v>
                </c:pt>
                <c:pt idx="2634">
                  <c:v>43466.402743055558</c:v>
                </c:pt>
                <c:pt idx="2635">
                  <c:v>43466.402754629627</c:v>
                </c:pt>
                <c:pt idx="2636">
                  <c:v>43466.402766203697</c:v>
                </c:pt>
                <c:pt idx="2637">
                  <c:v>43466.402777777781</c:v>
                </c:pt>
                <c:pt idx="2638">
                  <c:v>43466.402789351851</c:v>
                </c:pt>
                <c:pt idx="2639">
                  <c:v>43466.402800925927</c:v>
                </c:pt>
                <c:pt idx="2640">
                  <c:v>43466.402812499997</c:v>
                </c:pt>
                <c:pt idx="2641">
                  <c:v>43466.402824074074</c:v>
                </c:pt>
                <c:pt idx="2642">
                  <c:v>43466.40283564815</c:v>
                </c:pt>
                <c:pt idx="2643">
                  <c:v>43466.40284722222</c:v>
                </c:pt>
                <c:pt idx="2644">
                  <c:v>43466.402858796297</c:v>
                </c:pt>
                <c:pt idx="2645">
                  <c:v>43466.402870370373</c:v>
                </c:pt>
                <c:pt idx="2646">
                  <c:v>43466.402881944443</c:v>
                </c:pt>
                <c:pt idx="2647">
                  <c:v>43466.40289351852</c:v>
                </c:pt>
                <c:pt idx="2648">
                  <c:v>43466.402905092589</c:v>
                </c:pt>
                <c:pt idx="2649">
                  <c:v>43466.402916666673</c:v>
                </c:pt>
                <c:pt idx="2650">
                  <c:v>43466.402928240743</c:v>
                </c:pt>
                <c:pt idx="2651">
                  <c:v>43466.402939814812</c:v>
                </c:pt>
                <c:pt idx="2652">
                  <c:v>43466.402951388889</c:v>
                </c:pt>
                <c:pt idx="2653">
                  <c:v>43466.402962962973</c:v>
                </c:pt>
                <c:pt idx="2654">
                  <c:v>43466.402974537043</c:v>
                </c:pt>
                <c:pt idx="2655">
                  <c:v>43466.402986111112</c:v>
                </c:pt>
                <c:pt idx="2656">
                  <c:v>43466.402997685182</c:v>
                </c:pt>
                <c:pt idx="2657">
                  <c:v>43466.403009259258</c:v>
                </c:pt>
                <c:pt idx="2658">
                  <c:v>43466.403020833342</c:v>
                </c:pt>
                <c:pt idx="2659">
                  <c:v>43466.403032407397</c:v>
                </c:pt>
                <c:pt idx="2660">
                  <c:v>43466.403043981481</c:v>
                </c:pt>
                <c:pt idx="2661">
                  <c:v>43466.403055555558</c:v>
                </c:pt>
                <c:pt idx="2662">
                  <c:v>43466.403067129628</c:v>
                </c:pt>
                <c:pt idx="2663">
                  <c:v>43466.403078703697</c:v>
                </c:pt>
                <c:pt idx="2664">
                  <c:v>43466.403090277781</c:v>
                </c:pt>
                <c:pt idx="2665">
                  <c:v>43466.403101851851</c:v>
                </c:pt>
                <c:pt idx="2666">
                  <c:v>43466.403113425928</c:v>
                </c:pt>
                <c:pt idx="2667">
                  <c:v>43466.403124999997</c:v>
                </c:pt>
                <c:pt idx="2668">
                  <c:v>43466.403136574067</c:v>
                </c:pt>
                <c:pt idx="2669">
                  <c:v>43466.403148148151</c:v>
                </c:pt>
                <c:pt idx="2670">
                  <c:v>43466.40315972222</c:v>
                </c:pt>
                <c:pt idx="2671">
                  <c:v>43466.403171296297</c:v>
                </c:pt>
                <c:pt idx="2672">
                  <c:v>43466.403182870366</c:v>
                </c:pt>
                <c:pt idx="2673">
                  <c:v>43466.403194444443</c:v>
                </c:pt>
                <c:pt idx="2674">
                  <c:v>43466.40320601852</c:v>
                </c:pt>
                <c:pt idx="2675">
                  <c:v>43466.403217592589</c:v>
                </c:pt>
                <c:pt idx="2676">
                  <c:v>43466.403229166674</c:v>
                </c:pt>
                <c:pt idx="2677">
                  <c:v>43466.403240740743</c:v>
                </c:pt>
                <c:pt idx="2678">
                  <c:v>43466.403252314813</c:v>
                </c:pt>
                <c:pt idx="2679">
                  <c:v>43466.403263888889</c:v>
                </c:pt>
                <c:pt idx="2680">
                  <c:v>43466.403275462973</c:v>
                </c:pt>
                <c:pt idx="2681">
                  <c:v>43466.403287037043</c:v>
                </c:pt>
                <c:pt idx="2682">
                  <c:v>43466.403298611112</c:v>
                </c:pt>
                <c:pt idx="2683">
                  <c:v>43466.403310185182</c:v>
                </c:pt>
                <c:pt idx="2684">
                  <c:v>43466.403321759259</c:v>
                </c:pt>
                <c:pt idx="2685">
                  <c:v>43466.403333333343</c:v>
                </c:pt>
                <c:pt idx="2686">
                  <c:v>43466.403344907398</c:v>
                </c:pt>
                <c:pt idx="2687">
                  <c:v>43466.403356481482</c:v>
                </c:pt>
                <c:pt idx="2688">
                  <c:v>43466.403368055559</c:v>
                </c:pt>
                <c:pt idx="2689">
                  <c:v>43466.403379629628</c:v>
                </c:pt>
                <c:pt idx="2690">
                  <c:v>43466.403391203698</c:v>
                </c:pt>
                <c:pt idx="2691">
                  <c:v>43466.403402777767</c:v>
                </c:pt>
                <c:pt idx="2692">
                  <c:v>43466.403414351851</c:v>
                </c:pt>
                <c:pt idx="2693">
                  <c:v>43466.403425925928</c:v>
                </c:pt>
                <c:pt idx="2694">
                  <c:v>43466.403437499997</c:v>
                </c:pt>
                <c:pt idx="2695">
                  <c:v>43466.403449074067</c:v>
                </c:pt>
                <c:pt idx="2696">
                  <c:v>43466.403460648151</c:v>
                </c:pt>
                <c:pt idx="2697">
                  <c:v>43466.40347222222</c:v>
                </c:pt>
                <c:pt idx="2698">
                  <c:v>43466.403483796297</c:v>
                </c:pt>
                <c:pt idx="2699">
                  <c:v>43466.403495370367</c:v>
                </c:pt>
                <c:pt idx="2700">
                  <c:v>43466.403506944444</c:v>
                </c:pt>
                <c:pt idx="2701">
                  <c:v>43466.40351851852</c:v>
                </c:pt>
                <c:pt idx="2702">
                  <c:v>43466.40353009259</c:v>
                </c:pt>
                <c:pt idx="2703">
                  <c:v>43466.403541666667</c:v>
                </c:pt>
                <c:pt idx="2704">
                  <c:v>43466.403553240743</c:v>
                </c:pt>
                <c:pt idx="2705">
                  <c:v>43466.403564814813</c:v>
                </c:pt>
                <c:pt idx="2706">
                  <c:v>43466.40357638889</c:v>
                </c:pt>
                <c:pt idx="2707">
                  <c:v>43466.403587962966</c:v>
                </c:pt>
                <c:pt idx="2708">
                  <c:v>43466.403599537043</c:v>
                </c:pt>
                <c:pt idx="2709">
                  <c:v>43466.403611111113</c:v>
                </c:pt>
                <c:pt idx="2710">
                  <c:v>43466.403622685182</c:v>
                </c:pt>
                <c:pt idx="2711">
                  <c:v>43466.403634259259</c:v>
                </c:pt>
                <c:pt idx="2712">
                  <c:v>43466.403645833343</c:v>
                </c:pt>
                <c:pt idx="2713">
                  <c:v>43466.403657407413</c:v>
                </c:pt>
                <c:pt idx="2714">
                  <c:v>43466.403668981482</c:v>
                </c:pt>
                <c:pt idx="2715">
                  <c:v>43466.403680555559</c:v>
                </c:pt>
                <c:pt idx="2716">
                  <c:v>43466.403692129628</c:v>
                </c:pt>
                <c:pt idx="2717">
                  <c:v>43466.403703703712</c:v>
                </c:pt>
                <c:pt idx="2718">
                  <c:v>43466.403715277767</c:v>
                </c:pt>
                <c:pt idx="2719">
                  <c:v>43466.403726851851</c:v>
                </c:pt>
                <c:pt idx="2720">
                  <c:v>43466.403738425928</c:v>
                </c:pt>
                <c:pt idx="2721">
                  <c:v>43466.403749999998</c:v>
                </c:pt>
                <c:pt idx="2722">
                  <c:v>43466.403761574067</c:v>
                </c:pt>
                <c:pt idx="2723">
                  <c:v>43466.403773148151</c:v>
                </c:pt>
                <c:pt idx="2724">
                  <c:v>43466.403784722221</c:v>
                </c:pt>
                <c:pt idx="2725">
                  <c:v>43466.403796296298</c:v>
                </c:pt>
                <c:pt idx="2726">
                  <c:v>43466.403807870367</c:v>
                </c:pt>
                <c:pt idx="2727">
                  <c:v>43466.403819444437</c:v>
                </c:pt>
                <c:pt idx="2728">
                  <c:v>43466.403831018521</c:v>
                </c:pt>
                <c:pt idx="2729">
                  <c:v>43466.40384259259</c:v>
                </c:pt>
                <c:pt idx="2730">
                  <c:v>43466.403854166667</c:v>
                </c:pt>
                <c:pt idx="2731">
                  <c:v>43466.403865740736</c:v>
                </c:pt>
                <c:pt idx="2732">
                  <c:v>43466.403877314813</c:v>
                </c:pt>
                <c:pt idx="2733">
                  <c:v>43466.40388888889</c:v>
                </c:pt>
                <c:pt idx="2734">
                  <c:v>43466.403900462959</c:v>
                </c:pt>
                <c:pt idx="2735">
                  <c:v>43466.403912037043</c:v>
                </c:pt>
                <c:pt idx="2736">
                  <c:v>43466.403923611113</c:v>
                </c:pt>
                <c:pt idx="2737">
                  <c:v>43466.403935185182</c:v>
                </c:pt>
                <c:pt idx="2738">
                  <c:v>43466.403946759259</c:v>
                </c:pt>
                <c:pt idx="2739">
                  <c:v>43466.403958333343</c:v>
                </c:pt>
                <c:pt idx="2740">
                  <c:v>43466.403969907413</c:v>
                </c:pt>
                <c:pt idx="2741">
                  <c:v>43466.403981481482</c:v>
                </c:pt>
                <c:pt idx="2742">
                  <c:v>43466.403993055559</c:v>
                </c:pt>
                <c:pt idx="2743">
                  <c:v>43466.404004629629</c:v>
                </c:pt>
                <c:pt idx="2744">
                  <c:v>43466.404016203713</c:v>
                </c:pt>
                <c:pt idx="2745">
                  <c:v>43466.404027777768</c:v>
                </c:pt>
                <c:pt idx="2746">
                  <c:v>43466.404039351852</c:v>
                </c:pt>
                <c:pt idx="2747">
                  <c:v>43466.404050925928</c:v>
                </c:pt>
                <c:pt idx="2748">
                  <c:v>43466.404062499998</c:v>
                </c:pt>
                <c:pt idx="2749">
                  <c:v>43466.404074074067</c:v>
                </c:pt>
                <c:pt idx="2750">
                  <c:v>43466.404085648152</c:v>
                </c:pt>
                <c:pt idx="2751">
                  <c:v>43466.404097222221</c:v>
                </c:pt>
                <c:pt idx="2752">
                  <c:v>43466.404108796298</c:v>
                </c:pt>
                <c:pt idx="2753">
                  <c:v>43466.404120370367</c:v>
                </c:pt>
                <c:pt idx="2754">
                  <c:v>43466.404131944437</c:v>
                </c:pt>
                <c:pt idx="2755">
                  <c:v>43466.404143518521</c:v>
                </c:pt>
                <c:pt idx="2756">
                  <c:v>43466.40415509259</c:v>
                </c:pt>
                <c:pt idx="2757">
                  <c:v>43466.404166666667</c:v>
                </c:pt>
                <c:pt idx="2758">
                  <c:v>43466.404178240737</c:v>
                </c:pt>
                <c:pt idx="2759">
                  <c:v>43466.404189814813</c:v>
                </c:pt>
                <c:pt idx="2760">
                  <c:v>43466.40420138889</c:v>
                </c:pt>
                <c:pt idx="2761">
                  <c:v>43466.40421296296</c:v>
                </c:pt>
                <c:pt idx="2762">
                  <c:v>43466.404224537036</c:v>
                </c:pt>
                <c:pt idx="2763">
                  <c:v>43466.404236111113</c:v>
                </c:pt>
                <c:pt idx="2764">
                  <c:v>43466.404247685183</c:v>
                </c:pt>
                <c:pt idx="2765">
                  <c:v>43466.40425925926</c:v>
                </c:pt>
                <c:pt idx="2766">
                  <c:v>43466.404270833344</c:v>
                </c:pt>
                <c:pt idx="2767">
                  <c:v>43466.404282407413</c:v>
                </c:pt>
                <c:pt idx="2768">
                  <c:v>43466.404293981483</c:v>
                </c:pt>
                <c:pt idx="2769">
                  <c:v>43466.404305555552</c:v>
                </c:pt>
                <c:pt idx="2770">
                  <c:v>43466.404317129629</c:v>
                </c:pt>
                <c:pt idx="2771">
                  <c:v>43466.404328703713</c:v>
                </c:pt>
                <c:pt idx="2772">
                  <c:v>43466.404340277782</c:v>
                </c:pt>
                <c:pt idx="2773">
                  <c:v>43466.404351851852</c:v>
                </c:pt>
                <c:pt idx="2774">
                  <c:v>43466.404363425929</c:v>
                </c:pt>
                <c:pt idx="2775">
                  <c:v>43466.404374999998</c:v>
                </c:pt>
                <c:pt idx="2776">
                  <c:v>43466.404386574082</c:v>
                </c:pt>
                <c:pt idx="2777">
                  <c:v>43466.404398148137</c:v>
                </c:pt>
                <c:pt idx="2778">
                  <c:v>43466.404409722221</c:v>
                </c:pt>
                <c:pt idx="2779">
                  <c:v>43466.404421296298</c:v>
                </c:pt>
                <c:pt idx="2780">
                  <c:v>43466.404432870368</c:v>
                </c:pt>
                <c:pt idx="2781">
                  <c:v>43466.404444444437</c:v>
                </c:pt>
                <c:pt idx="2782">
                  <c:v>43466.404456018521</c:v>
                </c:pt>
                <c:pt idx="2783">
                  <c:v>43466.404467592591</c:v>
                </c:pt>
                <c:pt idx="2784">
                  <c:v>43466.404479166667</c:v>
                </c:pt>
                <c:pt idx="2785">
                  <c:v>43466.404490740737</c:v>
                </c:pt>
                <c:pt idx="2786">
                  <c:v>43466.404502314806</c:v>
                </c:pt>
                <c:pt idx="2787">
                  <c:v>43466.404513888891</c:v>
                </c:pt>
                <c:pt idx="2788">
                  <c:v>43466.40452546296</c:v>
                </c:pt>
                <c:pt idx="2789">
                  <c:v>43466.404537037037</c:v>
                </c:pt>
                <c:pt idx="2790">
                  <c:v>43466.404548611114</c:v>
                </c:pt>
                <c:pt idx="2791">
                  <c:v>43466.404560185183</c:v>
                </c:pt>
                <c:pt idx="2792">
                  <c:v>43466.40457175926</c:v>
                </c:pt>
                <c:pt idx="2793">
                  <c:v>43466.404583333337</c:v>
                </c:pt>
                <c:pt idx="2794">
                  <c:v>43466.404594907413</c:v>
                </c:pt>
                <c:pt idx="2795">
                  <c:v>43466.404606481483</c:v>
                </c:pt>
                <c:pt idx="2796">
                  <c:v>43466.404618055552</c:v>
                </c:pt>
                <c:pt idx="2797">
                  <c:v>43466.404629629629</c:v>
                </c:pt>
                <c:pt idx="2798">
                  <c:v>43466.404641203713</c:v>
                </c:pt>
                <c:pt idx="2799">
                  <c:v>43466.404652777783</c:v>
                </c:pt>
                <c:pt idx="2800">
                  <c:v>43466.404664351852</c:v>
                </c:pt>
                <c:pt idx="2801">
                  <c:v>43466.404675925929</c:v>
                </c:pt>
                <c:pt idx="2802">
                  <c:v>43466.404687499999</c:v>
                </c:pt>
                <c:pt idx="2803">
                  <c:v>43466.404699074083</c:v>
                </c:pt>
                <c:pt idx="2804">
                  <c:v>43466.404710648138</c:v>
                </c:pt>
                <c:pt idx="2805">
                  <c:v>43466.404722222222</c:v>
                </c:pt>
                <c:pt idx="2806">
                  <c:v>43466.404733796298</c:v>
                </c:pt>
                <c:pt idx="2807">
                  <c:v>43466.404745370368</c:v>
                </c:pt>
                <c:pt idx="2808">
                  <c:v>43466.404756944437</c:v>
                </c:pt>
                <c:pt idx="2809">
                  <c:v>43466.404768518521</c:v>
                </c:pt>
                <c:pt idx="2810">
                  <c:v>43466.404780092591</c:v>
                </c:pt>
                <c:pt idx="2811">
                  <c:v>43466.404791666668</c:v>
                </c:pt>
                <c:pt idx="2812">
                  <c:v>43466.404803240737</c:v>
                </c:pt>
                <c:pt idx="2813">
                  <c:v>43466.404814814807</c:v>
                </c:pt>
                <c:pt idx="2814">
                  <c:v>43466.404826388891</c:v>
                </c:pt>
                <c:pt idx="2815">
                  <c:v>43466.40483796296</c:v>
                </c:pt>
                <c:pt idx="2816">
                  <c:v>43466.404849537037</c:v>
                </c:pt>
                <c:pt idx="2817">
                  <c:v>43466.404861111107</c:v>
                </c:pt>
                <c:pt idx="2818">
                  <c:v>43466.404872685183</c:v>
                </c:pt>
                <c:pt idx="2819">
                  <c:v>43466.40488425926</c:v>
                </c:pt>
                <c:pt idx="2820">
                  <c:v>43466.404895833337</c:v>
                </c:pt>
                <c:pt idx="2821">
                  <c:v>43466.404907407406</c:v>
                </c:pt>
                <c:pt idx="2822">
                  <c:v>43466.404918981483</c:v>
                </c:pt>
                <c:pt idx="2823">
                  <c:v>43466.404930555553</c:v>
                </c:pt>
                <c:pt idx="2824">
                  <c:v>43466.404942129629</c:v>
                </c:pt>
                <c:pt idx="2825">
                  <c:v>43466.404953703714</c:v>
                </c:pt>
                <c:pt idx="2826">
                  <c:v>43466.404965277783</c:v>
                </c:pt>
                <c:pt idx="2827">
                  <c:v>43466.404976851853</c:v>
                </c:pt>
                <c:pt idx="2828">
                  <c:v>43466.404988425929</c:v>
                </c:pt>
                <c:pt idx="2829">
                  <c:v>43466.404999999999</c:v>
                </c:pt>
                <c:pt idx="2830">
                  <c:v>43466.405011574083</c:v>
                </c:pt>
                <c:pt idx="2831">
                  <c:v>43466.405023148152</c:v>
                </c:pt>
                <c:pt idx="2832">
                  <c:v>43466.405034722222</c:v>
                </c:pt>
                <c:pt idx="2833">
                  <c:v>43466.405046296299</c:v>
                </c:pt>
                <c:pt idx="2834">
                  <c:v>43466.405057870368</c:v>
                </c:pt>
                <c:pt idx="2835">
                  <c:v>43466.405069444438</c:v>
                </c:pt>
                <c:pt idx="2836">
                  <c:v>43466.405081018522</c:v>
                </c:pt>
                <c:pt idx="2837">
                  <c:v>43466.405092592591</c:v>
                </c:pt>
                <c:pt idx="2838">
                  <c:v>43466.405104166668</c:v>
                </c:pt>
                <c:pt idx="2839">
                  <c:v>43466.405115740738</c:v>
                </c:pt>
                <c:pt idx="2840">
                  <c:v>43466.405127314807</c:v>
                </c:pt>
                <c:pt idx="2841">
                  <c:v>43466.405138888891</c:v>
                </c:pt>
                <c:pt idx="2842">
                  <c:v>43466.405150462961</c:v>
                </c:pt>
                <c:pt idx="2843">
                  <c:v>43466.405162037037</c:v>
                </c:pt>
                <c:pt idx="2844">
                  <c:v>43466.405173611107</c:v>
                </c:pt>
                <c:pt idx="2845">
                  <c:v>43466.405185185176</c:v>
                </c:pt>
                <c:pt idx="2846">
                  <c:v>43466.40519675926</c:v>
                </c:pt>
                <c:pt idx="2847">
                  <c:v>43466.40520833333</c:v>
                </c:pt>
                <c:pt idx="2848">
                  <c:v>43466.405219907407</c:v>
                </c:pt>
                <c:pt idx="2849">
                  <c:v>43466.405231481483</c:v>
                </c:pt>
                <c:pt idx="2850">
                  <c:v>43466.405243055553</c:v>
                </c:pt>
                <c:pt idx="2851">
                  <c:v>43466.40525462963</c:v>
                </c:pt>
                <c:pt idx="2852">
                  <c:v>43466.405266203707</c:v>
                </c:pt>
                <c:pt idx="2853">
                  <c:v>43466.405277777783</c:v>
                </c:pt>
                <c:pt idx="2854">
                  <c:v>43466.405289351853</c:v>
                </c:pt>
                <c:pt idx="2855">
                  <c:v>43466.405300925922</c:v>
                </c:pt>
                <c:pt idx="2856">
                  <c:v>43466.405312499999</c:v>
                </c:pt>
                <c:pt idx="2857">
                  <c:v>43466.405324074083</c:v>
                </c:pt>
                <c:pt idx="2858">
                  <c:v>43466.405335648153</c:v>
                </c:pt>
                <c:pt idx="2859">
                  <c:v>43466.405347222222</c:v>
                </c:pt>
                <c:pt idx="2860">
                  <c:v>43466.405358796299</c:v>
                </c:pt>
                <c:pt idx="2861">
                  <c:v>43466.405370370368</c:v>
                </c:pt>
                <c:pt idx="2862">
                  <c:v>43466.405381944453</c:v>
                </c:pt>
                <c:pt idx="2863">
                  <c:v>43466.405393518522</c:v>
                </c:pt>
                <c:pt idx="2864">
                  <c:v>43466.405405092592</c:v>
                </c:pt>
                <c:pt idx="2865">
                  <c:v>43466.405416666668</c:v>
                </c:pt>
                <c:pt idx="2866">
                  <c:v>43466.405428240738</c:v>
                </c:pt>
                <c:pt idx="2867">
                  <c:v>43466.405439814807</c:v>
                </c:pt>
                <c:pt idx="2868">
                  <c:v>43466.405451388891</c:v>
                </c:pt>
                <c:pt idx="2869">
                  <c:v>43466.405462962961</c:v>
                </c:pt>
                <c:pt idx="2870">
                  <c:v>43466.405474537038</c:v>
                </c:pt>
                <c:pt idx="2871">
                  <c:v>43466.405486111107</c:v>
                </c:pt>
                <c:pt idx="2872">
                  <c:v>43466.405497685177</c:v>
                </c:pt>
                <c:pt idx="2873">
                  <c:v>43466.405509259261</c:v>
                </c:pt>
                <c:pt idx="2874">
                  <c:v>43466.40552083333</c:v>
                </c:pt>
                <c:pt idx="2875">
                  <c:v>43466.405532407407</c:v>
                </c:pt>
                <c:pt idx="2876">
                  <c:v>43466.405543981477</c:v>
                </c:pt>
                <c:pt idx="2877">
                  <c:v>43466.405555555553</c:v>
                </c:pt>
                <c:pt idx="2878">
                  <c:v>43466.40556712963</c:v>
                </c:pt>
                <c:pt idx="2879">
                  <c:v>43466.405578703707</c:v>
                </c:pt>
                <c:pt idx="2880">
                  <c:v>43466.405590277784</c:v>
                </c:pt>
                <c:pt idx="2881">
                  <c:v>43466.405601851853</c:v>
                </c:pt>
                <c:pt idx="2882">
                  <c:v>43466.405613425923</c:v>
                </c:pt>
                <c:pt idx="2883">
                  <c:v>43466.405624999999</c:v>
                </c:pt>
                <c:pt idx="2884">
                  <c:v>43466.405636574083</c:v>
                </c:pt>
                <c:pt idx="2885">
                  <c:v>43466.405648148153</c:v>
                </c:pt>
                <c:pt idx="2886">
                  <c:v>43466.405659722222</c:v>
                </c:pt>
                <c:pt idx="2887">
                  <c:v>43466.405671296299</c:v>
                </c:pt>
                <c:pt idx="2888">
                  <c:v>43466.405682870369</c:v>
                </c:pt>
                <c:pt idx="2889">
                  <c:v>43466.405694444453</c:v>
                </c:pt>
                <c:pt idx="2890">
                  <c:v>43466.405706018522</c:v>
                </c:pt>
                <c:pt idx="2891">
                  <c:v>43466.405717592592</c:v>
                </c:pt>
                <c:pt idx="2892">
                  <c:v>43466.405729166669</c:v>
                </c:pt>
                <c:pt idx="2893">
                  <c:v>43466.405740740738</c:v>
                </c:pt>
                <c:pt idx="2894">
                  <c:v>43466.405752314808</c:v>
                </c:pt>
                <c:pt idx="2895">
                  <c:v>43466.405763888892</c:v>
                </c:pt>
                <c:pt idx="2896">
                  <c:v>43466.405775462961</c:v>
                </c:pt>
                <c:pt idx="2897">
                  <c:v>43466.405787037038</c:v>
                </c:pt>
                <c:pt idx="2898">
                  <c:v>43466.405798611107</c:v>
                </c:pt>
                <c:pt idx="2899">
                  <c:v>43466.405810185177</c:v>
                </c:pt>
                <c:pt idx="2900">
                  <c:v>43466.405821759261</c:v>
                </c:pt>
                <c:pt idx="2901">
                  <c:v>43466.405833333331</c:v>
                </c:pt>
                <c:pt idx="2902">
                  <c:v>43466.405844907407</c:v>
                </c:pt>
                <c:pt idx="2903">
                  <c:v>43466.405856481477</c:v>
                </c:pt>
                <c:pt idx="2904">
                  <c:v>43466.405868055554</c:v>
                </c:pt>
                <c:pt idx="2905">
                  <c:v>43466.40587962963</c:v>
                </c:pt>
                <c:pt idx="2906">
                  <c:v>43466.405891203707</c:v>
                </c:pt>
                <c:pt idx="2907">
                  <c:v>43466.405902777777</c:v>
                </c:pt>
                <c:pt idx="2908">
                  <c:v>43466.405914351853</c:v>
                </c:pt>
                <c:pt idx="2909">
                  <c:v>43466.405925925923</c:v>
                </c:pt>
                <c:pt idx="2910">
                  <c:v>43466.4059375</c:v>
                </c:pt>
                <c:pt idx="2911">
                  <c:v>43466.405949074076</c:v>
                </c:pt>
                <c:pt idx="2912">
                  <c:v>43466.405960648153</c:v>
                </c:pt>
                <c:pt idx="2913">
                  <c:v>43466.405972222223</c:v>
                </c:pt>
                <c:pt idx="2914">
                  <c:v>43466.4059837963</c:v>
                </c:pt>
                <c:pt idx="2915">
                  <c:v>43466.405995370369</c:v>
                </c:pt>
                <c:pt idx="2916">
                  <c:v>43466.406006944453</c:v>
                </c:pt>
                <c:pt idx="2917">
                  <c:v>43466.406018518523</c:v>
                </c:pt>
                <c:pt idx="2918">
                  <c:v>43466.406030092592</c:v>
                </c:pt>
                <c:pt idx="2919">
                  <c:v>43466.406041666669</c:v>
                </c:pt>
                <c:pt idx="2920">
                  <c:v>43466.406053240738</c:v>
                </c:pt>
                <c:pt idx="2921">
                  <c:v>43466.406064814822</c:v>
                </c:pt>
                <c:pt idx="2922">
                  <c:v>43466.406076388892</c:v>
                </c:pt>
                <c:pt idx="2923">
                  <c:v>43466.406087962961</c:v>
                </c:pt>
                <c:pt idx="2924">
                  <c:v>43466.406099537038</c:v>
                </c:pt>
                <c:pt idx="2925">
                  <c:v>43466.406111111108</c:v>
                </c:pt>
                <c:pt idx="2926">
                  <c:v>43466.406122685177</c:v>
                </c:pt>
                <c:pt idx="2927">
                  <c:v>43466.406134259261</c:v>
                </c:pt>
                <c:pt idx="2928">
                  <c:v>43466.406145833331</c:v>
                </c:pt>
                <c:pt idx="2929">
                  <c:v>43466.406157407408</c:v>
                </c:pt>
                <c:pt idx="2930">
                  <c:v>43466.406168981477</c:v>
                </c:pt>
                <c:pt idx="2931">
                  <c:v>43466.406180555547</c:v>
                </c:pt>
                <c:pt idx="2932">
                  <c:v>43466.406192129631</c:v>
                </c:pt>
                <c:pt idx="2933">
                  <c:v>43466.4062037037</c:v>
                </c:pt>
                <c:pt idx="2934">
                  <c:v>43466.406215277777</c:v>
                </c:pt>
                <c:pt idx="2935">
                  <c:v>43466.406226851846</c:v>
                </c:pt>
                <c:pt idx="2936">
                  <c:v>43466.406238425923</c:v>
                </c:pt>
                <c:pt idx="2937">
                  <c:v>43466.40625</c:v>
                </c:pt>
                <c:pt idx="2938">
                  <c:v>43466.406261574077</c:v>
                </c:pt>
                <c:pt idx="2939">
                  <c:v>43466.406273148154</c:v>
                </c:pt>
                <c:pt idx="2940">
                  <c:v>43466.406284722223</c:v>
                </c:pt>
                <c:pt idx="2941">
                  <c:v>43466.4062962963</c:v>
                </c:pt>
                <c:pt idx="2942">
                  <c:v>43466.406307870369</c:v>
                </c:pt>
                <c:pt idx="2943">
                  <c:v>43466.406319444453</c:v>
                </c:pt>
                <c:pt idx="2944">
                  <c:v>43466.406331018523</c:v>
                </c:pt>
                <c:pt idx="2945">
                  <c:v>43466.406342592592</c:v>
                </c:pt>
                <c:pt idx="2946">
                  <c:v>43466.406354166669</c:v>
                </c:pt>
                <c:pt idx="2947">
                  <c:v>43466.406365740739</c:v>
                </c:pt>
                <c:pt idx="2948">
                  <c:v>43466.406377314823</c:v>
                </c:pt>
                <c:pt idx="2949">
                  <c:v>43466.406388888892</c:v>
                </c:pt>
                <c:pt idx="2950">
                  <c:v>43466.406400462962</c:v>
                </c:pt>
                <c:pt idx="2951">
                  <c:v>43466.406412037039</c:v>
                </c:pt>
                <c:pt idx="2952">
                  <c:v>43466.406423611108</c:v>
                </c:pt>
                <c:pt idx="2953">
                  <c:v>43466.406435185178</c:v>
                </c:pt>
                <c:pt idx="2954">
                  <c:v>43466.406446759262</c:v>
                </c:pt>
                <c:pt idx="2955">
                  <c:v>43466.406458333331</c:v>
                </c:pt>
                <c:pt idx="2956">
                  <c:v>43466.406469907408</c:v>
                </c:pt>
                <c:pt idx="2957">
                  <c:v>43466.406481481477</c:v>
                </c:pt>
                <c:pt idx="2958">
                  <c:v>43466.406493055547</c:v>
                </c:pt>
                <c:pt idx="2959">
                  <c:v>43466.406504629631</c:v>
                </c:pt>
                <c:pt idx="2960">
                  <c:v>43466.4065162037</c:v>
                </c:pt>
                <c:pt idx="2961">
                  <c:v>43466.406527777777</c:v>
                </c:pt>
                <c:pt idx="2962">
                  <c:v>43466.406539351847</c:v>
                </c:pt>
                <c:pt idx="2963">
                  <c:v>43466.406550925924</c:v>
                </c:pt>
                <c:pt idx="2964">
                  <c:v>43466.4065625</c:v>
                </c:pt>
                <c:pt idx="2965">
                  <c:v>43466.406574074077</c:v>
                </c:pt>
                <c:pt idx="2966">
                  <c:v>43466.406585648147</c:v>
                </c:pt>
                <c:pt idx="2967">
                  <c:v>43466.406597222223</c:v>
                </c:pt>
                <c:pt idx="2968">
                  <c:v>43466.406608796293</c:v>
                </c:pt>
                <c:pt idx="2969">
                  <c:v>43466.40662037037</c:v>
                </c:pt>
                <c:pt idx="2970">
                  <c:v>43466.406631944446</c:v>
                </c:pt>
                <c:pt idx="2971">
                  <c:v>43466.406643518523</c:v>
                </c:pt>
                <c:pt idx="2972">
                  <c:v>43466.406655092593</c:v>
                </c:pt>
                <c:pt idx="2973">
                  <c:v>43466.406666666669</c:v>
                </c:pt>
                <c:pt idx="2974">
                  <c:v>43466.406678240739</c:v>
                </c:pt>
                <c:pt idx="2975">
                  <c:v>43466.406689814823</c:v>
                </c:pt>
                <c:pt idx="2976">
                  <c:v>43466.406701388893</c:v>
                </c:pt>
                <c:pt idx="2977">
                  <c:v>43466.406712962962</c:v>
                </c:pt>
                <c:pt idx="2978">
                  <c:v>43466.406724537039</c:v>
                </c:pt>
                <c:pt idx="2979">
                  <c:v>43466.406736111108</c:v>
                </c:pt>
                <c:pt idx="2980">
                  <c:v>43466.406747685192</c:v>
                </c:pt>
                <c:pt idx="2981">
                  <c:v>43466.406759259262</c:v>
                </c:pt>
                <c:pt idx="2982">
                  <c:v>43466.406770833331</c:v>
                </c:pt>
                <c:pt idx="2983">
                  <c:v>43466.406782407408</c:v>
                </c:pt>
                <c:pt idx="2984">
                  <c:v>43466.406793981478</c:v>
                </c:pt>
                <c:pt idx="2985">
                  <c:v>43466.406805555547</c:v>
                </c:pt>
                <c:pt idx="2986">
                  <c:v>43466.406817129631</c:v>
                </c:pt>
                <c:pt idx="2987">
                  <c:v>43466.406828703701</c:v>
                </c:pt>
                <c:pt idx="2988">
                  <c:v>43466.406840277778</c:v>
                </c:pt>
                <c:pt idx="2989">
                  <c:v>43466.406851851847</c:v>
                </c:pt>
                <c:pt idx="2990">
                  <c:v>43466.406863425917</c:v>
                </c:pt>
                <c:pt idx="2991">
                  <c:v>43466.406875000001</c:v>
                </c:pt>
                <c:pt idx="2992">
                  <c:v>43466.406886574077</c:v>
                </c:pt>
                <c:pt idx="2993">
                  <c:v>43466.406898148147</c:v>
                </c:pt>
                <c:pt idx="2994">
                  <c:v>43466.406909722216</c:v>
                </c:pt>
                <c:pt idx="2995">
                  <c:v>43466.406921296293</c:v>
                </c:pt>
                <c:pt idx="2996">
                  <c:v>43466.40693287037</c:v>
                </c:pt>
                <c:pt idx="2997">
                  <c:v>43466.406944444447</c:v>
                </c:pt>
                <c:pt idx="2998">
                  <c:v>43466.406956018523</c:v>
                </c:pt>
                <c:pt idx="2999">
                  <c:v>43466.406967592593</c:v>
                </c:pt>
                <c:pt idx="3000">
                  <c:v>43466.40697916667</c:v>
                </c:pt>
                <c:pt idx="3001">
                  <c:v>43466.406990740739</c:v>
                </c:pt>
                <c:pt idx="3002">
                  <c:v>43466.407002314823</c:v>
                </c:pt>
                <c:pt idx="3003">
                  <c:v>43466.407013888893</c:v>
                </c:pt>
                <c:pt idx="3004">
                  <c:v>43466.407025462962</c:v>
                </c:pt>
                <c:pt idx="3005">
                  <c:v>43466.407037037039</c:v>
                </c:pt>
                <c:pt idx="3006">
                  <c:v>43466.407048611109</c:v>
                </c:pt>
                <c:pt idx="3007">
                  <c:v>43466.407060185193</c:v>
                </c:pt>
                <c:pt idx="3008">
                  <c:v>43466.407071759262</c:v>
                </c:pt>
                <c:pt idx="3009">
                  <c:v>43466.407083333332</c:v>
                </c:pt>
                <c:pt idx="3010">
                  <c:v>43466.407094907408</c:v>
                </c:pt>
                <c:pt idx="3011">
                  <c:v>43466.407106481478</c:v>
                </c:pt>
                <c:pt idx="3012">
                  <c:v>43466.407118055547</c:v>
                </c:pt>
                <c:pt idx="3013">
                  <c:v>43466.407129629632</c:v>
                </c:pt>
                <c:pt idx="3014">
                  <c:v>43466.407141203701</c:v>
                </c:pt>
                <c:pt idx="3015">
                  <c:v>43466.407152777778</c:v>
                </c:pt>
                <c:pt idx="3016">
                  <c:v>43466.407164351847</c:v>
                </c:pt>
                <c:pt idx="3017">
                  <c:v>43466.407175925917</c:v>
                </c:pt>
                <c:pt idx="3018">
                  <c:v>43466.407187500001</c:v>
                </c:pt>
                <c:pt idx="3019">
                  <c:v>43466.407199074078</c:v>
                </c:pt>
                <c:pt idx="3020">
                  <c:v>43466.407210648147</c:v>
                </c:pt>
                <c:pt idx="3021">
                  <c:v>43466.407222222217</c:v>
                </c:pt>
                <c:pt idx="3022">
                  <c:v>43466.407233796293</c:v>
                </c:pt>
                <c:pt idx="3023">
                  <c:v>43466.40724537037</c:v>
                </c:pt>
                <c:pt idx="3024">
                  <c:v>43466.407256944447</c:v>
                </c:pt>
                <c:pt idx="3025">
                  <c:v>43466.407268518517</c:v>
                </c:pt>
                <c:pt idx="3026">
                  <c:v>43466.407280092593</c:v>
                </c:pt>
                <c:pt idx="3027">
                  <c:v>43466.40729166667</c:v>
                </c:pt>
                <c:pt idx="3028">
                  <c:v>43466.40730324074</c:v>
                </c:pt>
                <c:pt idx="3029">
                  <c:v>43466.407314814824</c:v>
                </c:pt>
                <c:pt idx="3030">
                  <c:v>43466.407326388893</c:v>
                </c:pt>
                <c:pt idx="3031">
                  <c:v>43466.407337962963</c:v>
                </c:pt>
                <c:pt idx="3032">
                  <c:v>43466.407349537039</c:v>
                </c:pt>
                <c:pt idx="3033">
                  <c:v>43466.407361111109</c:v>
                </c:pt>
                <c:pt idx="3034">
                  <c:v>43466.407372685193</c:v>
                </c:pt>
                <c:pt idx="3035">
                  <c:v>43466.407384259262</c:v>
                </c:pt>
                <c:pt idx="3036">
                  <c:v>43466.407395833332</c:v>
                </c:pt>
                <c:pt idx="3037">
                  <c:v>43466.407407407409</c:v>
                </c:pt>
                <c:pt idx="3038">
                  <c:v>43466.407418981478</c:v>
                </c:pt>
                <c:pt idx="3039">
                  <c:v>43466.407430555562</c:v>
                </c:pt>
                <c:pt idx="3040">
                  <c:v>43466.407442129632</c:v>
                </c:pt>
                <c:pt idx="3041">
                  <c:v>43466.407453703701</c:v>
                </c:pt>
                <c:pt idx="3042">
                  <c:v>43466.407465277778</c:v>
                </c:pt>
                <c:pt idx="3043">
                  <c:v>43466.407476851848</c:v>
                </c:pt>
                <c:pt idx="3044">
                  <c:v>43466.407488425917</c:v>
                </c:pt>
                <c:pt idx="3045">
                  <c:v>43466.407500000001</c:v>
                </c:pt>
                <c:pt idx="3046">
                  <c:v>43466.407511574071</c:v>
                </c:pt>
                <c:pt idx="3047">
                  <c:v>43466.407523148147</c:v>
                </c:pt>
                <c:pt idx="3048">
                  <c:v>43466.407534722217</c:v>
                </c:pt>
                <c:pt idx="3049">
                  <c:v>43466.407546296286</c:v>
                </c:pt>
                <c:pt idx="3050">
                  <c:v>43466.407557870371</c:v>
                </c:pt>
                <c:pt idx="3051">
                  <c:v>43466.407569444447</c:v>
                </c:pt>
                <c:pt idx="3052">
                  <c:v>43466.407581018517</c:v>
                </c:pt>
                <c:pt idx="3053">
                  <c:v>43466.407592592594</c:v>
                </c:pt>
                <c:pt idx="3054">
                  <c:v>43466.407604166663</c:v>
                </c:pt>
                <c:pt idx="3055">
                  <c:v>43466.40761574074</c:v>
                </c:pt>
                <c:pt idx="3056">
                  <c:v>43466.407627314817</c:v>
                </c:pt>
                <c:pt idx="3057">
                  <c:v>43466.407638888893</c:v>
                </c:pt>
                <c:pt idx="3058">
                  <c:v>43466.407650462963</c:v>
                </c:pt>
                <c:pt idx="3059">
                  <c:v>43466.40766203704</c:v>
                </c:pt>
                <c:pt idx="3060">
                  <c:v>43466.407673611109</c:v>
                </c:pt>
                <c:pt idx="3061">
                  <c:v>43466.407685185193</c:v>
                </c:pt>
                <c:pt idx="3062">
                  <c:v>43466.407696759263</c:v>
                </c:pt>
                <c:pt idx="3063">
                  <c:v>43466.407708333332</c:v>
                </c:pt>
                <c:pt idx="3064">
                  <c:v>43466.407719907409</c:v>
                </c:pt>
                <c:pt idx="3065">
                  <c:v>43466.407731481479</c:v>
                </c:pt>
                <c:pt idx="3066">
                  <c:v>43466.407743055563</c:v>
                </c:pt>
                <c:pt idx="3067">
                  <c:v>43466.407754629632</c:v>
                </c:pt>
                <c:pt idx="3068">
                  <c:v>43466.407766203702</c:v>
                </c:pt>
                <c:pt idx="3069">
                  <c:v>43466.407777777778</c:v>
                </c:pt>
                <c:pt idx="3070">
                  <c:v>43466.407789351862</c:v>
                </c:pt>
                <c:pt idx="3071">
                  <c:v>43466.407800925917</c:v>
                </c:pt>
                <c:pt idx="3072">
                  <c:v>43466.407812500001</c:v>
                </c:pt>
                <c:pt idx="3073">
                  <c:v>43466.407824074071</c:v>
                </c:pt>
                <c:pt idx="3074">
                  <c:v>43466.407835648148</c:v>
                </c:pt>
                <c:pt idx="3075">
                  <c:v>43466.407847222217</c:v>
                </c:pt>
                <c:pt idx="3076">
                  <c:v>43466.407858796287</c:v>
                </c:pt>
                <c:pt idx="3077">
                  <c:v>43466.407870370371</c:v>
                </c:pt>
                <c:pt idx="3078">
                  <c:v>43466.407881944448</c:v>
                </c:pt>
                <c:pt idx="3079">
                  <c:v>43466.407893518517</c:v>
                </c:pt>
                <c:pt idx="3080">
                  <c:v>43466.407905092587</c:v>
                </c:pt>
                <c:pt idx="3081">
                  <c:v>43466.407916666663</c:v>
                </c:pt>
                <c:pt idx="3082">
                  <c:v>43466.40792824074</c:v>
                </c:pt>
                <c:pt idx="3083">
                  <c:v>43466.407939814817</c:v>
                </c:pt>
                <c:pt idx="3084">
                  <c:v>43466.407951388886</c:v>
                </c:pt>
                <c:pt idx="3085">
                  <c:v>43466.407962962963</c:v>
                </c:pt>
                <c:pt idx="3086">
                  <c:v>43466.40797453704</c:v>
                </c:pt>
                <c:pt idx="3087">
                  <c:v>43466.407986111109</c:v>
                </c:pt>
                <c:pt idx="3088">
                  <c:v>43466.407997685194</c:v>
                </c:pt>
                <c:pt idx="3089">
                  <c:v>43466.408009259263</c:v>
                </c:pt>
                <c:pt idx="3090">
                  <c:v>43466.408020833333</c:v>
                </c:pt>
                <c:pt idx="3091">
                  <c:v>43466.408032407409</c:v>
                </c:pt>
                <c:pt idx="3092">
                  <c:v>43466.408043981479</c:v>
                </c:pt>
                <c:pt idx="3093">
                  <c:v>43466.408055555563</c:v>
                </c:pt>
                <c:pt idx="3094">
                  <c:v>43466.408067129632</c:v>
                </c:pt>
                <c:pt idx="3095">
                  <c:v>43466.408078703702</c:v>
                </c:pt>
                <c:pt idx="3096">
                  <c:v>43466.408090277779</c:v>
                </c:pt>
                <c:pt idx="3097">
                  <c:v>43466.408101851863</c:v>
                </c:pt>
                <c:pt idx="3098">
                  <c:v>43466.408113425918</c:v>
                </c:pt>
                <c:pt idx="3099">
                  <c:v>43466.408125000002</c:v>
                </c:pt>
                <c:pt idx="3100">
                  <c:v>43466.408136574071</c:v>
                </c:pt>
                <c:pt idx="3101">
                  <c:v>43466.408148148148</c:v>
                </c:pt>
                <c:pt idx="3102">
                  <c:v>43466.408159722218</c:v>
                </c:pt>
                <c:pt idx="3103">
                  <c:v>43466.408171296287</c:v>
                </c:pt>
                <c:pt idx="3104">
                  <c:v>43466.408182870371</c:v>
                </c:pt>
                <c:pt idx="3105">
                  <c:v>43466.408194444448</c:v>
                </c:pt>
                <c:pt idx="3106">
                  <c:v>43466.408206018517</c:v>
                </c:pt>
                <c:pt idx="3107">
                  <c:v>43466.408217592587</c:v>
                </c:pt>
                <c:pt idx="3108">
                  <c:v>43466.408229166656</c:v>
                </c:pt>
                <c:pt idx="3109">
                  <c:v>43466.40824074074</c:v>
                </c:pt>
                <c:pt idx="3110">
                  <c:v>43466.408252314817</c:v>
                </c:pt>
                <c:pt idx="3111">
                  <c:v>43466.408263888887</c:v>
                </c:pt>
                <c:pt idx="3112">
                  <c:v>43466.408275462964</c:v>
                </c:pt>
                <c:pt idx="3113">
                  <c:v>43466.40828703704</c:v>
                </c:pt>
                <c:pt idx="3114">
                  <c:v>43466.40829861111</c:v>
                </c:pt>
                <c:pt idx="3115">
                  <c:v>43466.408310185187</c:v>
                </c:pt>
                <c:pt idx="3116">
                  <c:v>43466.408321759263</c:v>
                </c:pt>
                <c:pt idx="3117">
                  <c:v>43466.408333333333</c:v>
                </c:pt>
                <c:pt idx="3118">
                  <c:v>43466.40834490741</c:v>
                </c:pt>
                <c:pt idx="3119">
                  <c:v>43466.408356481479</c:v>
                </c:pt>
                <c:pt idx="3120">
                  <c:v>43466.408368055563</c:v>
                </c:pt>
                <c:pt idx="3121">
                  <c:v>43466.408379629633</c:v>
                </c:pt>
                <c:pt idx="3122">
                  <c:v>43466.408391203702</c:v>
                </c:pt>
                <c:pt idx="3123">
                  <c:v>43466.408402777779</c:v>
                </c:pt>
                <c:pt idx="3124">
                  <c:v>43466.408414351848</c:v>
                </c:pt>
                <c:pt idx="3125">
                  <c:v>43466.408425925933</c:v>
                </c:pt>
                <c:pt idx="3126">
                  <c:v>43466.408437500002</c:v>
                </c:pt>
                <c:pt idx="3127">
                  <c:v>43466.408449074072</c:v>
                </c:pt>
                <c:pt idx="3128">
                  <c:v>43466.408460648148</c:v>
                </c:pt>
                <c:pt idx="3129">
                  <c:v>43466.408472222232</c:v>
                </c:pt>
                <c:pt idx="3130">
                  <c:v>43466.408483796287</c:v>
                </c:pt>
                <c:pt idx="3131">
                  <c:v>43466.408495370371</c:v>
                </c:pt>
                <c:pt idx="3132">
                  <c:v>43466.408506944441</c:v>
                </c:pt>
                <c:pt idx="3133">
                  <c:v>43466.408518518518</c:v>
                </c:pt>
                <c:pt idx="3134">
                  <c:v>43466.408530092587</c:v>
                </c:pt>
                <c:pt idx="3135">
                  <c:v>43466.408541666657</c:v>
                </c:pt>
                <c:pt idx="3136">
                  <c:v>43466.408553240741</c:v>
                </c:pt>
                <c:pt idx="3137">
                  <c:v>43466.408564814818</c:v>
                </c:pt>
                <c:pt idx="3138">
                  <c:v>43466.408576388887</c:v>
                </c:pt>
                <c:pt idx="3139">
                  <c:v>43466.408587962957</c:v>
                </c:pt>
                <c:pt idx="3140">
                  <c:v>43466.408599537041</c:v>
                </c:pt>
                <c:pt idx="3141">
                  <c:v>43466.40861111111</c:v>
                </c:pt>
                <c:pt idx="3142">
                  <c:v>43466.408622685187</c:v>
                </c:pt>
                <c:pt idx="3143">
                  <c:v>43466.408634259264</c:v>
                </c:pt>
                <c:pt idx="3144">
                  <c:v>43466.408645833333</c:v>
                </c:pt>
                <c:pt idx="3145">
                  <c:v>43466.40865740741</c:v>
                </c:pt>
                <c:pt idx="3146">
                  <c:v>43466.408668981479</c:v>
                </c:pt>
                <c:pt idx="3147">
                  <c:v>43466.408680555563</c:v>
                </c:pt>
                <c:pt idx="3148">
                  <c:v>43466.408692129633</c:v>
                </c:pt>
                <c:pt idx="3149">
                  <c:v>43466.408703703702</c:v>
                </c:pt>
                <c:pt idx="3150">
                  <c:v>43466.408715277779</c:v>
                </c:pt>
                <c:pt idx="3151">
                  <c:v>43466.408726851849</c:v>
                </c:pt>
                <c:pt idx="3152">
                  <c:v>43466.408738425933</c:v>
                </c:pt>
                <c:pt idx="3153">
                  <c:v>43466.408750000002</c:v>
                </c:pt>
                <c:pt idx="3154">
                  <c:v>43466.408761574072</c:v>
                </c:pt>
                <c:pt idx="3155">
                  <c:v>43466.408773148149</c:v>
                </c:pt>
                <c:pt idx="3156">
                  <c:v>43466.408784722233</c:v>
                </c:pt>
                <c:pt idx="3157">
                  <c:v>43466.408796296288</c:v>
                </c:pt>
                <c:pt idx="3158">
                  <c:v>43466.408807870372</c:v>
                </c:pt>
                <c:pt idx="3159">
                  <c:v>43466.408819444441</c:v>
                </c:pt>
                <c:pt idx="3160">
                  <c:v>43466.408831018518</c:v>
                </c:pt>
                <c:pt idx="3161">
                  <c:v>43466.408842592587</c:v>
                </c:pt>
                <c:pt idx="3162">
                  <c:v>43466.408854166657</c:v>
                </c:pt>
                <c:pt idx="3163">
                  <c:v>43466.408865740741</c:v>
                </c:pt>
                <c:pt idx="3164">
                  <c:v>43466.408877314818</c:v>
                </c:pt>
                <c:pt idx="3165">
                  <c:v>43466.408888888887</c:v>
                </c:pt>
                <c:pt idx="3166">
                  <c:v>43466.408900462957</c:v>
                </c:pt>
                <c:pt idx="3167">
                  <c:v>43466.408912037034</c:v>
                </c:pt>
                <c:pt idx="3168">
                  <c:v>43466.40892361111</c:v>
                </c:pt>
                <c:pt idx="3169">
                  <c:v>43466.408935185187</c:v>
                </c:pt>
                <c:pt idx="3170">
                  <c:v>43466.408946759257</c:v>
                </c:pt>
                <c:pt idx="3171">
                  <c:v>43466.408958333333</c:v>
                </c:pt>
                <c:pt idx="3172">
                  <c:v>43466.40896990741</c:v>
                </c:pt>
                <c:pt idx="3173">
                  <c:v>43466.40898148148</c:v>
                </c:pt>
                <c:pt idx="3174">
                  <c:v>43466.408993055556</c:v>
                </c:pt>
                <c:pt idx="3175">
                  <c:v>43466.409004629633</c:v>
                </c:pt>
                <c:pt idx="3176">
                  <c:v>43466.409016203703</c:v>
                </c:pt>
                <c:pt idx="3177">
                  <c:v>43466.40902777778</c:v>
                </c:pt>
                <c:pt idx="3178">
                  <c:v>43466.409039351849</c:v>
                </c:pt>
                <c:pt idx="3179">
                  <c:v>43466.409050925933</c:v>
                </c:pt>
                <c:pt idx="3180">
                  <c:v>43466.409062500003</c:v>
                </c:pt>
                <c:pt idx="3181">
                  <c:v>43466.409074074072</c:v>
                </c:pt>
                <c:pt idx="3182">
                  <c:v>43466.409085648149</c:v>
                </c:pt>
                <c:pt idx="3183">
                  <c:v>43466.409097222233</c:v>
                </c:pt>
                <c:pt idx="3184">
                  <c:v>43466.409108796302</c:v>
                </c:pt>
                <c:pt idx="3185">
                  <c:v>43466.409120370372</c:v>
                </c:pt>
                <c:pt idx="3186">
                  <c:v>43466.409131944441</c:v>
                </c:pt>
                <c:pt idx="3187">
                  <c:v>43466.409143518518</c:v>
                </c:pt>
                <c:pt idx="3188">
                  <c:v>43466.409155092602</c:v>
                </c:pt>
                <c:pt idx="3189">
                  <c:v>43466.409166666657</c:v>
                </c:pt>
                <c:pt idx="3190">
                  <c:v>43466.409178240741</c:v>
                </c:pt>
                <c:pt idx="3191">
                  <c:v>43466.409189814818</c:v>
                </c:pt>
                <c:pt idx="3192">
                  <c:v>43466.409201388888</c:v>
                </c:pt>
                <c:pt idx="3193">
                  <c:v>43466.409212962957</c:v>
                </c:pt>
                <c:pt idx="3194">
                  <c:v>43466.409224537027</c:v>
                </c:pt>
                <c:pt idx="3195">
                  <c:v>43466.409236111111</c:v>
                </c:pt>
                <c:pt idx="3196">
                  <c:v>43466.409247685187</c:v>
                </c:pt>
                <c:pt idx="3197">
                  <c:v>43466.409259259257</c:v>
                </c:pt>
                <c:pt idx="3198">
                  <c:v>43466.409270833326</c:v>
                </c:pt>
                <c:pt idx="3199">
                  <c:v>43466.409282407411</c:v>
                </c:pt>
                <c:pt idx="3200">
                  <c:v>43466.40929398148</c:v>
                </c:pt>
                <c:pt idx="3201">
                  <c:v>43466.409305555557</c:v>
                </c:pt>
                <c:pt idx="3202">
                  <c:v>43466.409317129634</c:v>
                </c:pt>
                <c:pt idx="3203">
                  <c:v>43466.409328703703</c:v>
                </c:pt>
                <c:pt idx="3204">
                  <c:v>43466.40934027778</c:v>
                </c:pt>
                <c:pt idx="3205">
                  <c:v>43466.409351851849</c:v>
                </c:pt>
                <c:pt idx="3206">
                  <c:v>43466.409363425933</c:v>
                </c:pt>
                <c:pt idx="3207">
                  <c:v>43466.409375000003</c:v>
                </c:pt>
                <c:pt idx="3208">
                  <c:v>43466.409386574072</c:v>
                </c:pt>
                <c:pt idx="3209">
                  <c:v>43466.409398148149</c:v>
                </c:pt>
                <c:pt idx="3210">
                  <c:v>43466.409409722219</c:v>
                </c:pt>
                <c:pt idx="3211">
                  <c:v>43466.409421296303</c:v>
                </c:pt>
                <c:pt idx="3212">
                  <c:v>43466.409432870372</c:v>
                </c:pt>
                <c:pt idx="3213">
                  <c:v>43466.409444444442</c:v>
                </c:pt>
                <c:pt idx="3214">
                  <c:v>43466.409456018519</c:v>
                </c:pt>
                <c:pt idx="3215">
                  <c:v>43466.409467592603</c:v>
                </c:pt>
                <c:pt idx="3216">
                  <c:v>43466.409479166658</c:v>
                </c:pt>
                <c:pt idx="3217">
                  <c:v>43466.409490740742</c:v>
                </c:pt>
                <c:pt idx="3218">
                  <c:v>43466.409502314818</c:v>
                </c:pt>
                <c:pt idx="3219">
                  <c:v>43466.409513888888</c:v>
                </c:pt>
                <c:pt idx="3220">
                  <c:v>43466.409525462957</c:v>
                </c:pt>
                <c:pt idx="3221">
                  <c:v>43466.409537037027</c:v>
                </c:pt>
                <c:pt idx="3222">
                  <c:v>43466.409548611111</c:v>
                </c:pt>
                <c:pt idx="3223">
                  <c:v>43466.409560185188</c:v>
                </c:pt>
                <c:pt idx="3224">
                  <c:v>43466.409571759257</c:v>
                </c:pt>
                <c:pt idx="3225">
                  <c:v>43466.409583333327</c:v>
                </c:pt>
                <c:pt idx="3226">
                  <c:v>43466.409594907411</c:v>
                </c:pt>
                <c:pt idx="3227">
                  <c:v>43466.40960648148</c:v>
                </c:pt>
                <c:pt idx="3228">
                  <c:v>43466.409618055557</c:v>
                </c:pt>
                <c:pt idx="3229">
                  <c:v>43466.409629629627</c:v>
                </c:pt>
                <c:pt idx="3230">
                  <c:v>43466.409641203703</c:v>
                </c:pt>
                <c:pt idx="3231">
                  <c:v>43466.40965277778</c:v>
                </c:pt>
                <c:pt idx="3232">
                  <c:v>43466.40966435185</c:v>
                </c:pt>
                <c:pt idx="3233">
                  <c:v>43466.409675925926</c:v>
                </c:pt>
                <c:pt idx="3234">
                  <c:v>43466.409687500003</c:v>
                </c:pt>
                <c:pt idx="3235">
                  <c:v>43466.409699074073</c:v>
                </c:pt>
                <c:pt idx="3236">
                  <c:v>43466.409710648149</c:v>
                </c:pt>
                <c:pt idx="3237">
                  <c:v>43466.409722222219</c:v>
                </c:pt>
                <c:pt idx="3238">
                  <c:v>43466.409733796303</c:v>
                </c:pt>
                <c:pt idx="3239">
                  <c:v>43466.409745370373</c:v>
                </c:pt>
                <c:pt idx="3240">
                  <c:v>43466.409756944442</c:v>
                </c:pt>
                <c:pt idx="3241">
                  <c:v>43466.409768518519</c:v>
                </c:pt>
                <c:pt idx="3242">
                  <c:v>43466.409780092603</c:v>
                </c:pt>
                <c:pt idx="3243">
                  <c:v>43466.409791666672</c:v>
                </c:pt>
                <c:pt idx="3244">
                  <c:v>43466.409803240742</c:v>
                </c:pt>
                <c:pt idx="3245">
                  <c:v>43466.409814814811</c:v>
                </c:pt>
                <c:pt idx="3246">
                  <c:v>43466.409826388888</c:v>
                </c:pt>
                <c:pt idx="3247">
                  <c:v>43466.409837962958</c:v>
                </c:pt>
                <c:pt idx="3248">
                  <c:v>43466.409849537027</c:v>
                </c:pt>
                <c:pt idx="3249">
                  <c:v>43466.409861111111</c:v>
                </c:pt>
                <c:pt idx="3250">
                  <c:v>43466.409872685188</c:v>
                </c:pt>
                <c:pt idx="3251">
                  <c:v>43466.409884259258</c:v>
                </c:pt>
                <c:pt idx="3252">
                  <c:v>43466.409895833327</c:v>
                </c:pt>
                <c:pt idx="3253">
                  <c:v>43466.409907407397</c:v>
                </c:pt>
                <c:pt idx="3254">
                  <c:v>43466.409918981481</c:v>
                </c:pt>
                <c:pt idx="3255">
                  <c:v>43466.409930555557</c:v>
                </c:pt>
                <c:pt idx="3256">
                  <c:v>43466.409942129627</c:v>
                </c:pt>
                <c:pt idx="3257">
                  <c:v>43466.409953703696</c:v>
                </c:pt>
                <c:pt idx="3258">
                  <c:v>43466.40996527778</c:v>
                </c:pt>
                <c:pt idx="3259">
                  <c:v>43466.40997685185</c:v>
                </c:pt>
                <c:pt idx="3260">
                  <c:v>43466.409988425927</c:v>
                </c:pt>
                <c:pt idx="3261">
                  <c:v>43466.41</c:v>
                </c:pt>
                <c:pt idx="3262">
                  <c:v>43466.410011574073</c:v>
                </c:pt>
                <c:pt idx="3263">
                  <c:v>43466.41002314815</c:v>
                </c:pt>
                <c:pt idx="3264">
                  <c:v>43466.410034722219</c:v>
                </c:pt>
                <c:pt idx="3265">
                  <c:v>43466.410046296303</c:v>
                </c:pt>
                <c:pt idx="3266">
                  <c:v>43466.410057870373</c:v>
                </c:pt>
                <c:pt idx="3267">
                  <c:v>43466.410069444442</c:v>
                </c:pt>
                <c:pt idx="3268">
                  <c:v>43466.410081018519</c:v>
                </c:pt>
                <c:pt idx="3269">
                  <c:v>43466.410092592603</c:v>
                </c:pt>
                <c:pt idx="3270">
                  <c:v>43466.410104166673</c:v>
                </c:pt>
                <c:pt idx="3271">
                  <c:v>43466.410115740742</c:v>
                </c:pt>
                <c:pt idx="3272">
                  <c:v>43466.410127314812</c:v>
                </c:pt>
                <c:pt idx="3273">
                  <c:v>43466.410138888888</c:v>
                </c:pt>
                <c:pt idx="3274">
                  <c:v>43466.410150462973</c:v>
                </c:pt>
                <c:pt idx="3275">
                  <c:v>43466.410162037027</c:v>
                </c:pt>
                <c:pt idx="3276">
                  <c:v>43466.410173611112</c:v>
                </c:pt>
                <c:pt idx="3277">
                  <c:v>43466.410185185188</c:v>
                </c:pt>
                <c:pt idx="3278">
                  <c:v>43466.410196759258</c:v>
                </c:pt>
                <c:pt idx="3279">
                  <c:v>43466.410208333327</c:v>
                </c:pt>
                <c:pt idx="3280">
                  <c:v>43466.410219907397</c:v>
                </c:pt>
                <c:pt idx="3281">
                  <c:v>43466.410231481481</c:v>
                </c:pt>
                <c:pt idx="3282">
                  <c:v>43466.410243055558</c:v>
                </c:pt>
                <c:pt idx="3283">
                  <c:v>43466.410254629627</c:v>
                </c:pt>
                <c:pt idx="3284">
                  <c:v>43466.410266203697</c:v>
                </c:pt>
                <c:pt idx="3285">
                  <c:v>43466.410277777781</c:v>
                </c:pt>
                <c:pt idx="3286">
                  <c:v>43466.41028935185</c:v>
                </c:pt>
                <c:pt idx="3287">
                  <c:v>43466.410300925927</c:v>
                </c:pt>
                <c:pt idx="3288">
                  <c:v>43466.410312499997</c:v>
                </c:pt>
                <c:pt idx="3289">
                  <c:v>43466.410324074073</c:v>
                </c:pt>
                <c:pt idx="3290">
                  <c:v>43466.41033564815</c:v>
                </c:pt>
                <c:pt idx="3291">
                  <c:v>43466.41034722222</c:v>
                </c:pt>
                <c:pt idx="3292">
                  <c:v>43466.410358796304</c:v>
                </c:pt>
                <c:pt idx="3293">
                  <c:v>43466.410370370373</c:v>
                </c:pt>
                <c:pt idx="3294">
                  <c:v>43466.410381944443</c:v>
                </c:pt>
                <c:pt idx="3295">
                  <c:v>43466.410393518519</c:v>
                </c:pt>
                <c:pt idx="3296">
                  <c:v>43466.410405092603</c:v>
                </c:pt>
                <c:pt idx="3297">
                  <c:v>43466.410416666673</c:v>
                </c:pt>
                <c:pt idx="3298">
                  <c:v>43466.410428240742</c:v>
                </c:pt>
                <c:pt idx="3299">
                  <c:v>43466.410439814812</c:v>
                </c:pt>
                <c:pt idx="3300">
                  <c:v>43466.410451388889</c:v>
                </c:pt>
                <c:pt idx="3301">
                  <c:v>43466.410462962973</c:v>
                </c:pt>
                <c:pt idx="3302">
                  <c:v>43466.410474537042</c:v>
                </c:pt>
                <c:pt idx="3303">
                  <c:v>43466.410486111112</c:v>
                </c:pt>
                <c:pt idx="3304">
                  <c:v>43466.410497685189</c:v>
                </c:pt>
                <c:pt idx="3305">
                  <c:v>43466.410509259258</c:v>
                </c:pt>
                <c:pt idx="3306">
                  <c:v>43466.410520833328</c:v>
                </c:pt>
                <c:pt idx="3307">
                  <c:v>43466.410532407397</c:v>
                </c:pt>
                <c:pt idx="3308">
                  <c:v>43466.410543981481</c:v>
                </c:pt>
                <c:pt idx="3309">
                  <c:v>43466.410555555558</c:v>
                </c:pt>
                <c:pt idx="3310">
                  <c:v>43466.410567129627</c:v>
                </c:pt>
                <c:pt idx="3311">
                  <c:v>43466.410578703697</c:v>
                </c:pt>
                <c:pt idx="3312">
                  <c:v>43466.410590277781</c:v>
                </c:pt>
                <c:pt idx="3313">
                  <c:v>43466.410601851851</c:v>
                </c:pt>
                <c:pt idx="3314">
                  <c:v>43466.410613425927</c:v>
                </c:pt>
                <c:pt idx="3315">
                  <c:v>43466.410624999997</c:v>
                </c:pt>
                <c:pt idx="3316">
                  <c:v>43466.410636574074</c:v>
                </c:pt>
                <c:pt idx="3317">
                  <c:v>43466.41064814815</c:v>
                </c:pt>
                <c:pt idx="3318">
                  <c:v>43466.41065972222</c:v>
                </c:pt>
                <c:pt idx="3319">
                  <c:v>43466.410671296297</c:v>
                </c:pt>
                <c:pt idx="3320">
                  <c:v>43466.410682870373</c:v>
                </c:pt>
                <c:pt idx="3321">
                  <c:v>43466.410694444443</c:v>
                </c:pt>
                <c:pt idx="3322">
                  <c:v>43466.41070601852</c:v>
                </c:pt>
                <c:pt idx="3323">
                  <c:v>43466.410717592589</c:v>
                </c:pt>
                <c:pt idx="3324">
                  <c:v>43466.410729166673</c:v>
                </c:pt>
                <c:pt idx="3325">
                  <c:v>43466.410740740743</c:v>
                </c:pt>
                <c:pt idx="3326">
                  <c:v>43466.410752314812</c:v>
                </c:pt>
                <c:pt idx="3327">
                  <c:v>43466.410763888889</c:v>
                </c:pt>
                <c:pt idx="3328">
                  <c:v>43466.410775462973</c:v>
                </c:pt>
                <c:pt idx="3329">
                  <c:v>43466.410787037043</c:v>
                </c:pt>
                <c:pt idx="3330">
                  <c:v>43466.410798611112</c:v>
                </c:pt>
                <c:pt idx="3331">
                  <c:v>43466.410810185182</c:v>
                </c:pt>
                <c:pt idx="3332">
                  <c:v>43466.410821759258</c:v>
                </c:pt>
                <c:pt idx="3333">
                  <c:v>43466.410833333342</c:v>
                </c:pt>
                <c:pt idx="3334">
                  <c:v>43466.410844907397</c:v>
                </c:pt>
                <c:pt idx="3335">
                  <c:v>43466.410856481481</c:v>
                </c:pt>
                <c:pt idx="3336">
                  <c:v>43466.410868055558</c:v>
                </c:pt>
                <c:pt idx="3337">
                  <c:v>43466.410879629628</c:v>
                </c:pt>
                <c:pt idx="3338">
                  <c:v>43466.410891203697</c:v>
                </c:pt>
                <c:pt idx="3339">
                  <c:v>43466.410902777781</c:v>
                </c:pt>
                <c:pt idx="3340">
                  <c:v>43466.410914351851</c:v>
                </c:pt>
                <c:pt idx="3341">
                  <c:v>43466.410925925928</c:v>
                </c:pt>
                <c:pt idx="3342">
                  <c:v>43466.410937499997</c:v>
                </c:pt>
                <c:pt idx="3343">
                  <c:v>43466.410949074067</c:v>
                </c:pt>
                <c:pt idx="3344">
                  <c:v>43466.410960648151</c:v>
                </c:pt>
                <c:pt idx="3345">
                  <c:v>43466.41097222222</c:v>
                </c:pt>
                <c:pt idx="3346">
                  <c:v>43466.410983796297</c:v>
                </c:pt>
                <c:pt idx="3347">
                  <c:v>43466.410995370366</c:v>
                </c:pt>
                <c:pt idx="3348">
                  <c:v>43466.411006944443</c:v>
                </c:pt>
                <c:pt idx="3349">
                  <c:v>43466.41101851852</c:v>
                </c:pt>
                <c:pt idx="3350">
                  <c:v>43466.411030092589</c:v>
                </c:pt>
                <c:pt idx="3351">
                  <c:v>43466.411041666674</c:v>
                </c:pt>
                <c:pt idx="3352">
                  <c:v>43466.411053240743</c:v>
                </c:pt>
                <c:pt idx="3353">
                  <c:v>43466.411064814813</c:v>
                </c:pt>
                <c:pt idx="3354">
                  <c:v>43466.411076388889</c:v>
                </c:pt>
                <c:pt idx="3355">
                  <c:v>43466.411087962973</c:v>
                </c:pt>
                <c:pt idx="3356">
                  <c:v>43466.411099537043</c:v>
                </c:pt>
                <c:pt idx="3357">
                  <c:v>43466.411111111112</c:v>
                </c:pt>
                <c:pt idx="3358">
                  <c:v>43466.411122685182</c:v>
                </c:pt>
                <c:pt idx="3359">
                  <c:v>43466.411134259259</c:v>
                </c:pt>
                <c:pt idx="3360">
                  <c:v>43466.411145833343</c:v>
                </c:pt>
                <c:pt idx="3361">
                  <c:v>43466.411157407398</c:v>
                </c:pt>
                <c:pt idx="3362">
                  <c:v>43466.411168981482</c:v>
                </c:pt>
                <c:pt idx="3363">
                  <c:v>43466.411180555559</c:v>
                </c:pt>
                <c:pt idx="3364">
                  <c:v>43466.411192129628</c:v>
                </c:pt>
                <c:pt idx="3365">
                  <c:v>43466.411203703698</c:v>
                </c:pt>
                <c:pt idx="3366">
                  <c:v>43466.411215277767</c:v>
                </c:pt>
                <c:pt idx="3367">
                  <c:v>43466.411226851851</c:v>
                </c:pt>
                <c:pt idx="3368">
                  <c:v>43466.411238425928</c:v>
                </c:pt>
                <c:pt idx="3369">
                  <c:v>43466.411249999997</c:v>
                </c:pt>
                <c:pt idx="3370">
                  <c:v>43466.411261574067</c:v>
                </c:pt>
                <c:pt idx="3371">
                  <c:v>43466.411273148151</c:v>
                </c:pt>
                <c:pt idx="3372">
                  <c:v>43466.41128472222</c:v>
                </c:pt>
                <c:pt idx="3373">
                  <c:v>43466.411296296297</c:v>
                </c:pt>
                <c:pt idx="3374">
                  <c:v>43466.411307870367</c:v>
                </c:pt>
                <c:pt idx="3375">
                  <c:v>43466.411319444444</c:v>
                </c:pt>
                <c:pt idx="3376">
                  <c:v>43466.41133101852</c:v>
                </c:pt>
                <c:pt idx="3377">
                  <c:v>43466.41134259259</c:v>
                </c:pt>
                <c:pt idx="3378">
                  <c:v>43466.411354166667</c:v>
                </c:pt>
                <c:pt idx="3379">
                  <c:v>43466.411365740743</c:v>
                </c:pt>
                <c:pt idx="3380">
                  <c:v>43466.411377314813</c:v>
                </c:pt>
                <c:pt idx="3381">
                  <c:v>43466.41138888889</c:v>
                </c:pt>
                <c:pt idx="3382">
                  <c:v>43466.411400462966</c:v>
                </c:pt>
                <c:pt idx="3383">
                  <c:v>43466.411412037043</c:v>
                </c:pt>
                <c:pt idx="3384">
                  <c:v>43466.411423611113</c:v>
                </c:pt>
                <c:pt idx="3385">
                  <c:v>43466.411435185182</c:v>
                </c:pt>
                <c:pt idx="3386">
                  <c:v>43466.411446759259</c:v>
                </c:pt>
                <c:pt idx="3387">
                  <c:v>43466.411458333343</c:v>
                </c:pt>
                <c:pt idx="3388">
                  <c:v>43466.411469907413</c:v>
                </c:pt>
                <c:pt idx="3389">
                  <c:v>43466.411481481482</c:v>
                </c:pt>
                <c:pt idx="3390">
                  <c:v>43466.411493055559</c:v>
                </c:pt>
                <c:pt idx="3391">
                  <c:v>43466.411504629628</c:v>
                </c:pt>
                <c:pt idx="3392">
                  <c:v>43466.411516203712</c:v>
                </c:pt>
                <c:pt idx="3393">
                  <c:v>43466.411527777767</c:v>
                </c:pt>
                <c:pt idx="3394">
                  <c:v>43466.411539351851</c:v>
                </c:pt>
                <c:pt idx="3395">
                  <c:v>43466.411550925928</c:v>
                </c:pt>
                <c:pt idx="3396">
                  <c:v>43466.411562499998</c:v>
                </c:pt>
                <c:pt idx="3397">
                  <c:v>43466.411574074067</c:v>
                </c:pt>
                <c:pt idx="3398">
                  <c:v>43466.411585648151</c:v>
                </c:pt>
                <c:pt idx="3399">
                  <c:v>43466.411597222221</c:v>
                </c:pt>
                <c:pt idx="3400">
                  <c:v>43466.411608796298</c:v>
                </c:pt>
                <c:pt idx="3401">
                  <c:v>43466.411620370367</c:v>
                </c:pt>
                <c:pt idx="3402">
                  <c:v>43466.411631944437</c:v>
                </c:pt>
                <c:pt idx="3403">
                  <c:v>43466.411643518521</c:v>
                </c:pt>
                <c:pt idx="3404">
                  <c:v>43466.41165509259</c:v>
                </c:pt>
                <c:pt idx="3405">
                  <c:v>43466.411666666667</c:v>
                </c:pt>
                <c:pt idx="3406">
                  <c:v>43466.411678240736</c:v>
                </c:pt>
                <c:pt idx="3407">
                  <c:v>43466.411689814813</c:v>
                </c:pt>
                <c:pt idx="3408">
                  <c:v>43466.41170138889</c:v>
                </c:pt>
                <c:pt idx="3409">
                  <c:v>43466.411712962959</c:v>
                </c:pt>
                <c:pt idx="3410">
                  <c:v>43466.411724537043</c:v>
                </c:pt>
                <c:pt idx="3411">
                  <c:v>43466.411736111113</c:v>
                </c:pt>
                <c:pt idx="3412">
                  <c:v>43466.411747685182</c:v>
                </c:pt>
                <c:pt idx="3413">
                  <c:v>43466.411759259259</c:v>
                </c:pt>
                <c:pt idx="3414">
                  <c:v>43466.411770833343</c:v>
                </c:pt>
                <c:pt idx="3415">
                  <c:v>43466.411782407413</c:v>
                </c:pt>
                <c:pt idx="3416">
                  <c:v>43466.411793981482</c:v>
                </c:pt>
                <c:pt idx="3417">
                  <c:v>43466.411805555559</c:v>
                </c:pt>
                <c:pt idx="3418">
                  <c:v>43466.411817129629</c:v>
                </c:pt>
                <c:pt idx="3419">
                  <c:v>43466.411828703713</c:v>
                </c:pt>
                <c:pt idx="3420">
                  <c:v>43466.411840277768</c:v>
                </c:pt>
                <c:pt idx="3421">
                  <c:v>43466.411851851852</c:v>
                </c:pt>
                <c:pt idx="3422">
                  <c:v>43466.411863425928</c:v>
                </c:pt>
                <c:pt idx="3423">
                  <c:v>43466.411874999998</c:v>
                </c:pt>
                <c:pt idx="3424">
                  <c:v>43466.411886574067</c:v>
                </c:pt>
                <c:pt idx="3425">
                  <c:v>43466.411898148152</c:v>
                </c:pt>
                <c:pt idx="3426">
                  <c:v>43466.411909722221</c:v>
                </c:pt>
                <c:pt idx="3427">
                  <c:v>43466.411921296298</c:v>
                </c:pt>
                <c:pt idx="3428">
                  <c:v>43466.411932870367</c:v>
                </c:pt>
                <c:pt idx="3429">
                  <c:v>43466.411944444437</c:v>
                </c:pt>
                <c:pt idx="3430">
                  <c:v>43466.411956018521</c:v>
                </c:pt>
                <c:pt idx="3431">
                  <c:v>43466.41196759259</c:v>
                </c:pt>
                <c:pt idx="3432">
                  <c:v>43466.411979166667</c:v>
                </c:pt>
                <c:pt idx="3433">
                  <c:v>43466.411990740737</c:v>
                </c:pt>
                <c:pt idx="3434">
                  <c:v>43466.412002314813</c:v>
                </c:pt>
                <c:pt idx="3435">
                  <c:v>43466.41201388889</c:v>
                </c:pt>
                <c:pt idx="3436">
                  <c:v>43466.41202546296</c:v>
                </c:pt>
                <c:pt idx="3437">
                  <c:v>43466.412037037036</c:v>
                </c:pt>
                <c:pt idx="3438">
                  <c:v>43466.412048611113</c:v>
                </c:pt>
                <c:pt idx="3439">
                  <c:v>43466.412060185183</c:v>
                </c:pt>
                <c:pt idx="3440">
                  <c:v>43466.41207175926</c:v>
                </c:pt>
                <c:pt idx="3441">
                  <c:v>43466.412083333344</c:v>
                </c:pt>
                <c:pt idx="3442">
                  <c:v>43466.412094907413</c:v>
                </c:pt>
                <c:pt idx="3443">
                  <c:v>43466.412106481483</c:v>
                </c:pt>
                <c:pt idx="3444">
                  <c:v>43466.412118055552</c:v>
                </c:pt>
                <c:pt idx="3445">
                  <c:v>43466.412129629629</c:v>
                </c:pt>
                <c:pt idx="3446">
                  <c:v>43466.412141203713</c:v>
                </c:pt>
                <c:pt idx="3447">
                  <c:v>43466.412152777782</c:v>
                </c:pt>
                <c:pt idx="3448">
                  <c:v>43466.412164351852</c:v>
                </c:pt>
                <c:pt idx="3449">
                  <c:v>43466.412175925929</c:v>
                </c:pt>
                <c:pt idx="3450">
                  <c:v>43466.412187499998</c:v>
                </c:pt>
                <c:pt idx="3451">
                  <c:v>43466.412199074082</c:v>
                </c:pt>
                <c:pt idx="3452">
                  <c:v>43466.412210648137</c:v>
                </c:pt>
                <c:pt idx="3453">
                  <c:v>43466.412222222221</c:v>
                </c:pt>
                <c:pt idx="3454">
                  <c:v>43466.412233796298</c:v>
                </c:pt>
                <c:pt idx="3455">
                  <c:v>43466.412245370368</c:v>
                </c:pt>
                <c:pt idx="3456">
                  <c:v>43466.412256944437</c:v>
                </c:pt>
                <c:pt idx="3457">
                  <c:v>43466.412268518521</c:v>
                </c:pt>
                <c:pt idx="3458">
                  <c:v>43466.412280092591</c:v>
                </c:pt>
                <c:pt idx="3459">
                  <c:v>43466.412291666667</c:v>
                </c:pt>
                <c:pt idx="3460">
                  <c:v>43466.412303240737</c:v>
                </c:pt>
                <c:pt idx="3461">
                  <c:v>43466.412314814806</c:v>
                </c:pt>
                <c:pt idx="3462">
                  <c:v>43466.412326388891</c:v>
                </c:pt>
                <c:pt idx="3463">
                  <c:v>43466.41233796296</c:v>
                </c:pt>
                <c:pt idx="3464">
                  <c:v>43466.412349537037</c:v>
                </c:pt>
                <c:pt idx="3465">
                  <c:v>43466.412361111114</c:v>
                </c:pt>
                <c:pt idx="3466">
                  <c:v>43466.412372685183</c:v>
                </c:pt>
                <c:pt idx="3467">
                  <c:v>43466.41238425926</c:v>
                </c:pt>
                <c:pt idx="3468">
                  <c:v>43466.412395833337</c:v>
                </c:pt>
                <c:pt idx="3469">
                  <c:v>43466.412407407413</c:v>
                </c:pt>
                <c:pt idx="3470">
                  <c:v>43466.412418981483</c:v>
                </c:pt>
                <c:pt idx="3471">
                  <c:v>43466.412430555552</c:v>
                </c:pt>
                <c:pt idx="3472">
                  <c:v>43466.412442129629</c:v>
                </c:pt>
                <c:pt idx="3473">
                  <c:v>43466.412453703713</c:v>
                </c:pt>
                <c:pt idx="3474">
                  <c:v>43466.412465277783</c:v>
                </c:pt>
                <c:pt idx="3475">
                  <c:v>43466.412476851852</c:v>
                </c:pt>
                <c:pt idx="3476">
                  <c:v>43466.412488425929</c:v>
                </c:pt>
                <c:pt idx="3477">
                  <c:v>43466.412499999999</c:v>
                </c:pt>
                <c:pt idx="3478">
                  <c:v>43466.412511574083</c:v>
                </c:pt>
                <c:pt idx="3479">
                  <c:v>43466.412523148138</c:v>
                </c:pt>
                <c:pt idx="3480">
                  <c:v>43466.412534722222</c:v>
                </c:pt>
                <c:pt idx="3481">
                  <c:v>43466.412546296298</c:v>
                </c:pt>
                <c:pt idx="3482">
                  <c:v>43466.412557870368</c:v>
                </c:pt>
                <c:pt idx="3483">
                  <c:v>43466.412569444437</c:v>
                </c:pt>
                <c:pt idx="3484">
                  <c:v>43466.412581018521</c:v>
                </c:pt>
                <c:pt idx="3485">
                  <c:v>43466.412592592591</c:v>
                </c:pt>
                <c:pt idx="3486">
                  <c:v>43466.412604166668</c:v>
                </c:pt>
                <c:pt idx="3487">
                  <c:v>43466.412615740737</c:v>
                </c:pt>
                <c:pt idx="3488">
                  <c:v>43466.412627314807</c:v>
                </c:pt>
                <c:pt idx="3489">
                  <c:v>43466.412638888891</c:v>
                </c:pt>
                <c:pt idx="3490">
                  <c:v>43466.41265046296</c:v>
                </c:pt>
                <c:pt idx="3491">
                  <c:v>43466.412662037037</c:v>
                </c:pt>
                <c:pt idx="3492">
                  <c:v>43466.412673611107</c:v>
                </c:pt>
                <c:pt idx="3493">
                  <c:v>43466.412685185183</c:v>
                </c:pt>
                <c:pt idx="3494">
                  <c:v>43466.41269675926</c:v>
                </c:pt>
                <c:pt idx="3495">
                  <c:v>43466.412708333337</c:v>
                </c:pt>
                <c:pt idx="3496">
                  <c:v>43466.412719907406</c:v>
                </c:pt>
                <c:pt idx="3497">
                  <c:v>43466.412731481483</c:v>
                </c:pt>
                <c:pt idx="3498">
                  <c:v>43466.412743055553</c:v>
                </c:pt>
                <c:pt idx="3499">
                  <c:v>43466.412754629629</c:v>
                </c:pt>
                <c:pt idx="3500">
                  <c:v>43466.412766203714</c:v>
                </c:pt>
                <c:pt idx="3501">
                  <c:v>43466.412777777783</c:v>
                </c:pt>
                <c:pt idx="3502">
                  <c:v>43466.412789351853</c:v>
                </c:pt>
                <c:pt idx="3503">
                  <c:v>43466.412800925929</c:v>
                </c:pt>
                <c:pt idx="3504">
                  <c:v>43466.412812499999</c:v>
                </c:pt>
                <c:pt idx="3505">
                  <c:v>43466.412824074083</c:v>
                </c:pt>
                <c:pt idx="3506">
                  <c:v>43466.412835648152</c:v>
                </c:pt>
                <c:pt idx="3507">
                  <c:v>43466.412847222222</c:v>
                </c:pt>
                <c:pt idx="3508">
                  <c:v>43466.412858796299</c:v>
                </c:pt>
                <c:pt idx="3509">
                  <c:v>43466.412870370368</c:v>
                </c:pt>
                <c:pt idx="3510">
                  <c:v>43466.412881944438</c:v>
                </c:pt>
                <c:pt idx="3511">
                  <c:v>43466.412893518522</c:v>
                </c:pt>
                <c:pt idx="3512">
                  <c:v>43466.412905092591</c:v>
                </c:pt>
                <c:pt idx="3513">
                  <c:v>43466.412916666668</c:v>
                </c:pt>
                <c:pt idx="3514">
                  <c:v>43466.412928240738</c:v>
                </c:pt>
                <c:pt idx="3515">
                  <c:v>43466.412939814807</c:v>
                </c:pt>
                <c:pt idx="3516">
                  <c:v>43466.412951388891</c:v>
                </c:pt>
                <c:pt idx="3517">
                  <c:v>43466.412962962961</c:v>
                </c:pt>
                <c:pt idx="3518">
                  <c:v>43466.412974537037</c:v>
                </c:pt>
                <c:pt idx="3519">
                  <c:v>43466.412986111107</c:v>
                </c:pt>
                <c:pt idx="3520">
                  <c:v>43466.412997685176</c:v>
                </c:pt>
                <c:pt idx="3521">
                  <c:v>43466.41300925926</c:v>
                </c:pt>
                <c:pt idx="3522">
                  <c:v>43466.41302083333</c:v>
                </c:pt>
                <c:pt idx="3523">
                  <c:v>43466.413032407407</c:v>
                </c:pt>
                <c:pt idx="3524">
                  <c:v>43466.413043981483</c:v>
                </c:pt>
                <c:pt idx="3525">
                  <c:v>43466.413055555553</c:v>
                </c:pt>
                <c:pt idx="3526">
                  <c:v>43466.41306712963</c:v>
                </c:pt>
                <c:pt idx="3527">
                  <c:v>43466.413078703707</c:v>
                </c:pt>
                <c:pt idx="3528">
                  <c:v>43466.413090277783</c:v>
                </c:pt>
                <c:pt idx="3529">
                  <c:v>43466.413101851853</c:v>
                </c:pt>
                <c:pt idx="3530">
                  <c:v>43466.413113425922</c:v>
                </c:pt>
                <c:pt idx="3531">
                  <c:v>43466.413124999999</c:v>
                </c:pt>
                <c:pt idx="3532">
                  <c:v>43466.413136574083</c:v>
                </c:pt>
                <c:pt idx="3533">
                  <c:v>43466.413148148153</c:v>
                </c:pt>
                <c:pt idx="3534">
                  <c:v>43466.413159722222</c:v>
                </c:pt>
                <c:pt idx="3535">
                  <c:v>43466.413171296299</c:v>
                </c:pt>
                <c:pt idx="3536">
                  <c:v>43466.413182870368</c:v>
                </c:pt>
                <c:pt idx="3537">
                  <c:v>43466.413194444453</c:v>
                </c:pt>
                <c:pt idx="3538">
                  <c:v>43466.413206018522</c:v>
                </c:pt>
                <c:pt idx="3539">
                  <c:v>43466.413217592592</c:v>
                </c:pt>
                <c:pt idx="3540">
                  <c:v>43466.413229166668</c:v>
                </c:pt>
                <c:pt idx="3541">
                  <c:v>43466.413240740738</c:v>
                </c:pt>
                <c:pt idx="3542">
                  <c:v>43466.413252314807</c:v>
                </c:pt>
                <c:pt idx="3543">
                  <c:v>43466.413263888891</c:v>
                </c:pt>
                <c:pt idx="3544">
                  <c:v>43466.413275462961</c:v>
                </c:pt>
                <c:pt idx="3545">
                  <c:v>43466.413287037038</c:v>
                </c:pt>
                <c:pt idx="3546">
                  <c:v>43466.413298611107</c:v>
                </c:pt>
                <c:pt idx="3547">
                  <c:v>43466.413310185177</c:v>
                </c:pt>
                <c:pt idx="3548">
                  <c:v>43466.413321759261</c:v>
                </c:pt>
                <c:pt idx="3549">
                  <c:v>43466.41333333333</c:v>
                </c:pt>
                <c:pt idx="3550">
                  <c:v>43466.413344907407</c:v>
                </c:pt>
                <c:pt idx="3551">
                  <c:v>43466.413356481477</c:v>
                </c:pt>
                <c:pt idx="3552">
                  <c:v>43466.413368055553</c:v>
                </c:pt>
                <c:pt idx="3553">
                  <c:v>43466.41337962963</c:v>
                </c:pt>
                <c:pt idx="3554">
                  <c:v>43466.413391203707</c:v>
                </c:pt>
                <c:pt idx="3555">
                  <c:v>43466.413402777784</c:v>
                </c:pt>
                <c:pt idx="3556">
                  <c:v>43466.413414351853</c:v>
                </c:pt>
                <c:pt idx="3557">
                  <c:v>43466.413425925923</c:v>
                </c:pt>
                <c:pt idx="3558">
                  <c:v>43466.413437499999</c:v>
                </c:pt>
                <c:pt idx="3559">
                  <c:v>43466.413449074083</c:v>
                </c:pt>
                <c:pt idx="3560">
                  <c:v>43466.413460648153</c:v>
                </c:pt>
                <c:pt idx="3561">
                  <c:v>43466.413472222222</c:v>
                </c:pt>
                <c:pt idx="3562">
                  <c:v>43466.413483796299</c:v>
                </c:pt>
                <c:pt idx="3563">
                  <c:v>43466.413495370369</c:v>
                </c:pt>
                <c:pt idx="3564">
                  <c:v>43466.413506944453</c:v>
                </c:pt>
                <c:pt idx="3565">
                  <c:v>43466.413518518522</c:v>
                </c:pt>
                <c:pt idx="3566">
                  <c:v>43466.413530092592</c:v>
                </c:pt>
                <c:pt idx="3567">
                  <c:v>43466.413541666669</c:v>
                </c:pt>
                <c:pt idx="3568">
                  <c:v>43466.413553240738</c:v>
                </c:pt>
                <c:pt idx="3569">
                  <c:v>43466.413564814808</c:v>
                </c:pt>
                <c:pt idx="3570">
                  <c:v>43466.413576388892</c:v>
                </c:pt>
                <c:pt idx="3571">
                  <c:v>43466.413587962961</c:v>
                </c:pt>
                <c:pt idx="3572">
                  <c:v>43466.413599537038</c:v>
                </c:pt>
                <c:pt idx="3573">
                  <c:v>43466.413611111107</c:v>
                </c:pt>
                <c:pt idx="3574">
                  <c:v>43466.413622685177</c:v>
                </c:pt>
                <c:pt idx="3575">
                  <c:v>43466.413634259261</c:v>
                </c:pt>
                <c:pt idx="3576">
                  <c:v>43466.413645833331</c:v>
                </c:pt>
                <c:pt idx="3577">
                  <c:v>43466.413657407407</c:v>
                </c:pt>
                <c:pt idx="3578">
                  <c:v>43466.413668981477</c:v>
                </c:pt>
                <c:pt idx="3579">
                  <c:v>43466.413680555554</c:v>
                </c:pt>
                <c:pt idx="3580">
                  <c:v>43466.41369212963</c:v>
                </c:pt>
                <c:pt idx="3581">
                  <c:v>43466.413703703707</c:v>
                </c:pt>
                <c:pt idx="3582">
                  <c:v>43466.413715277777</c:v>
                </c:pt>
                <c:pt idx="3583">
                  <c:v>43466.413726851853</c:v>
                </c:pt>
                <c:pt idx="3584">
                  <c:v>43466.413738425923</c:v>
                </c:pt>
                <c:pt idx="3585">
                  <c:v>43466.41375</c:v>
                </c:pt>
                <c:pt idx="3586">
                  <c:v>43466.413761574076</c:v>
                </c:pt>
                <c:pt idx="3587">
                  <c:v>43466.413773148153</c:v>
                </c:pt>
                <c:pt idx="3588">
                  <c:v>43466.413784722223</c:v>
                </c:pt>
                <c:pt idx="3589">
                  <c:v>43466.4137962963</c:v>
                </c:pt>
                <c:pt idx="3590">
                  <c:v>43466.413807870369</c:v>
                </c:pt>
                <c:pt idx="3591">
                  <c:v>43466.413819444453</c:v>
                </c:pt>
                <c:pt idx="3592">
                  <c:v>43466.413831018523</c:v>
                </c:pt>
                <c:pt idx="3593">
                  <c:v>43466.413842592592</c:v>
                </c:pt>
                <c:pt idx="3594">
                  <c:v>43466.413854166669</c:v>
                </c:pt>
                <c:pt idx="3595">
                  <c:v>43466.413865740738</c:v>
                </c:pt>
                <c:pt idx="3596">
                  <c:v>43466.413877314822</c:v>
                </c:pt>
                <c:pt idx="3597">
                  <c:v>43466.413888888892</c:v>
                </c:pt>
                <c:pt idx="3598">
                  <c:v>43466.413900462961</c:v>
                </c:pt>
                <c:pt idx="3599">
                  <c:v>43466.413912037038</c:v>
                </c:pt>
                <c:pt idx="3600">
                  <c:v>43466.413923611108</c:v>
                </c:pt>
                <c:pt idx="3601">
                  <c:v>43466.413935185177</c:v>
                </c:pt>
                <c:pt idx="3602">
                  <c:v>43466.413946759261</c:v>
                </c:pt>
                <c:pt idx="3603">
                  <c:v>43466.413958333331</c:v>
                </c:pt>
                <c:pt idx="3604">
                  <c:v>43466.413969907408</c:v>
                </c:pt>
                <c:pt idx="3605">
                  <c:v>43466.413981481477</c:v>
                </c:pt>
                <c:pt idx="3606">
                  <c:v>43466.413993055547</c:v>
                </c:pt>
                <c:pt idx="3607">
                  <c:v>43466.414004629631</c:v>
                </c:pt>
                <c:pt idx="3608">
                  <c:v>43466.4140162037</c:v>
                </c:pt>
                <c:pt idx="3609">
                  <c:v>43466.414027777777</c:v>
                </c:pt>
                <c:pt idx="3610">
                  <c:v>43466.414039351846</c:v>
                </c:pt>
                <c:pt idx="3611">
                  <c:v>43466.414050925923</c:v>
                </c:pt>
                <c:pt idx="3612">
                  <c:v>43466.4140625</c:v>
                </c:pt>
                <c:pt idx="3613">
                  <c:v>43466.414074074077</c:v>
                </c:pt>
                <c:pt idx="3614">
                  <c:v>43466.414085648154</c:v>
                </c:pt>
                <c:pt idx="3615">
                  <c:v>43466.414097222223</c:v>
                </c:pt>
                <c:pt idx="3616">
                  <c:v>43466.4141087963</c:v>
                </c:pt>
                <c:pt idx="3617">
                  <c:v>43466.414120370369</c:v>
                </c:pt>
                <c:pt idx="3618">
                  <c:v>43466.414131944453</c:v>
                </c:pt>
                <c:pt idx="3619">
                  <c:v>43466.414143518523</c:v>
                </c:pt>
                <c:pt idx="3620">
                  <c:v>43466.414155092592</c:v>
                </c:pt>
                <c:pt idx="3621">
                  <c:v>43466.414166666669</c:v>
                </c:pt>
                <c:pt idx="3622">
                  <c:v>43466.414178240739</c:v>
                </c:pt>
                <c:pt idx="3623">
                  <c:v>43466.414189814823</c:v>
                </c:pt>
                <c:pt idx="3624">
                  <c:v>43466.414201388892</c:v>
                </c:pt>
                <c:pt idx="3625">
                  <c:v>43466.414212962962</c:v>
                </c:pt>
                <c:pt idx="3626">
                  <c:v>43466.414224537039</c:v>
                </c:pt>
                <c:pt idx="3627">
                  <c:v>43466.414236111108</c:v>
                </c:pt>
                <c:pt idx="3628">
                  <c:v>43466.414247685178</c:v>
                </c:pt>
                <c:pt idx="3629">
                  <c:v>43466.414259259262</c:v>
                </c:pt>
                <c:pt idx="3630">
                  <c:v>43466.414270833331</c:v>
                </c:pt>
                <c:pt idx="3631">
                  <c:v>43466.414282407408</c:v>
                </c:pt>
                <c:pt idx="3632">
                  <c:v>43466.414293981477</c:v>
                </c:pt>
                <c:pt idx="3633">
                  <c:v>43466.414305555547</c:v>
                </c:pt>
                <c:pt idx="3634">
                  <c:v>43466.414317129631</c:v>
                </c:pt>
                <c:pt idx="3635">
                  <c:v>43466.4143287037</c:v>
                </c:pt>
                <c:pt idx="3636">
                  <c:v>43466.414340277777</c:v>
                </c:pt>
                <c:pt idx="3637">
                  <c:v>43466.414351851847</c:v>
                </c:pt>
                <c:pt idx="3638">
                  <c:v>43466.414363425924</c:v>
                </c:pt>
                <c:pt idx="3639">
                  <c:v>43466.414375</c:v>
                </c:pt>
                <c:pt idx="3640">
                  <c:v>43466.414386574077</c:v>
                </c:pt>
                <c:pt idx="3641">
                  <c:v>43466.414398148147</c:v>
                </c:pt>
                <c:pt idx="3642">
                  <c:v>43466.414409722223</c:v>
                </c:pt>
                <c:pt idx="3643">
                  <c:v>43466.414421296293</c:v>
                </c:pt>
                <c:pt idx="3644">
                  <c:v>43466.41443287037</c:v>
                </c:pt>
                <c:pt idx="3645">
                  <c:v>43466.414444444446</c:v>
                </c:pt>
                <c:pt idx="3646">
                  <c:v>43466.414456018523</c:v>
                </c:pt>
                <c:pt idx="3647">
                  <c:v>43466.414467592593</c:v>
                </c:pt>
                <c:pt idx="3648">
                  <c:v>43466.414479166669</c:v>
                </c:pt>
                <c:pt idx="3649">
                  <c:v>43466.414490740739</c:v>
                </c:pt>
                <c:pt idx="3650">
                  <c:v>43466.414502314823</c:v>
                </c:pt>
                <c:pt idx="3651">
                  <c:v>43466.414513888893</c:v>
                </c:pt>
                <c:pt idx="3652">
                  <c:v>43466.414525462962</c:v>
                </c:pt>
                <c:pt idx="3653">
                  <c:v>43466.414537037039</c:v>
                </c:pt>
                <c:pt idx="3654">
                  <c:v>43466.414548611108</c:v>
                </c:pt>
                <c:pt idx="3655">
                  <c:v>43466.414560185192</c:v>
                </c:pt>
                <c:pt idx="3656">
                  <c:v>43466.414571759262</c:v>
                </c:pt>
                <c:pt idx="3657">
                  <c:v>43466.414583333331</c:v>
                </c:pt>
                <c:pt idx="3658">
                  <c:v>43466.414594907408</c:v>
                </c:pt>
                <c:pt idx="3659">
                  <c:v>43466.414606481478</c:v>
                </c:pt>
                <c:pt idx="3660">
                  <c:v>43466.414618055547</c:v>
                </c:pt>
                <c:pt idx="3661">
                  <c:v>43466.414629629631</c:v>
                </c:pt>
                <c:pt idx="3662">
                  <c:v>43466.414641203701</c:v>
                </c:pt>
                <c:pt idx="3663">
                  <c:v>43466.414652777778</c:v>
                </c:pt>
                <c:pt idx="3664">
                  <c:v>43466.414664351847</c:v>
                </c:pt>
                <c:pt idx="3665">
                  <c:v>43466.414675925917</c:v>
                </c:pt>
                <c:pt idx="3666">
                  <c:v>43466.414687500001</c:v>
                </c:pt>
                <c:pt idx="3667">
                  <c:v>43466.414699074077</c:v>
                </c:pt>
                <c:pt idx="3668">
                  <c:v>43466.414710648147</c:v>
                </c:pt>
                <c:pt idx="3669">
                  <c:v>43466.414722222216</c:v>
                </c:pt>
                <c:pt idx="3670">
                  <c:v>43466.414733796293</c:v>
                </c:pt>
                <c:pt idx="3671">
                  <c:v>43466.41474537037</c:v>
                </c:pt>
                <c:pt idx="3672">
                  <c:v>43466.414756944447</c:v>
                </c:pt>
                <c:pt idx="3673">
                  <c:v>43466.414768518523</c:v>
                </c:pt>
                <c:pt idx="3674">
                  <c:v>43466.414780092593</c:v>
                </c:pt>
                <c:pt idx="3675">
                  <c:v>43466.41479166667</c:v>
                </c:pt>
                <c:pt idx="3676">
                  <c:v>43466.414803240739</c:v>
                </c:pt>
                <c:pt idx="3677">
                  <c:v>43466.414814814823</c:v>
                </c:pt>
                <c:pt idx="3678">
                  <c:v>43466.414826388893</c:v>
                </c:pt>
                <c:pt idx="3679">
                  <c:v>43466.414837962962</c:v>
                </c:pt>
                <c:pt idx="3680">
                  <c:v>43466.414849537039</c:v>
                </c:pt>
                <c:pt idx="3681">
                  <c:v>43466.414861111109</c:v>
                </c:pt>
                <c:pt idx="3682">
                  <c:v>43466.414872685193</c:v>
                </c:pt>
                <c:pt idx="3683">
                  <c:v>43466.414884259262</c:v>
                </c:pt>
                <c:pt idx="3684">
                  <c:v>43466.414895833332</c:v>
                </c:pt>
                <c:pt idx="3685">
                  <c:v>43466.414907407408</c:v>
                </c:pt>
                <c:pt idx="3686">
                  <c:v>43466.414918981478</c:v>
                </c:pt>
                <c:pt idx="3687">
                  <c:v>43466.414930555547</c:v>
                </c:pt>
                <c:pt idx="3688">
                  <c:v>43466.414942129632</c:v>
                </c:pt>
                <c:pt idx="3689">
                  <c:v>43466.414953703701</c:v>
                </c:pt>
                <c:pt idx="3690">
                  <c:v>43466.414965277778</c:v>
                </c:pt>
                <c:pt idx="3691">
                  <c:v>43466.414976851847</c:v>
                </c:pt>
                <c:pt idx="3692">
                  <c:v>43466.414988425917</c:v>
                </c:pt>
                <c:pt idx="3693">
                  <c:v>43466.415000000001</c:v>
                </c:pt>
                <c:pt idx="3694">
                  <c:v>43466.415011574078</c:v>
                </c:pt>
                <c:pt idx="3695">
                  <c:v>43466.415023148147</c:v>
                </c:pt>
                <c:pt idx="3696">
                  <c:v>43466.415034722217</c:v>
                </c:pt>
                <c:pt idx="3697">
                  <c:v>43466.415046296293</c:v>
                </c:pt>
                <c:pt idx="3698">
                  <c:v>43466.41505787037</c:v>
                </c:pt>
                <c:pt idx="3699">
                  <c:v>43466.415069444447</c:v>
                </c:pt>
                <c:pt idx="3700">
                  <c:v>43466.415081018517</c:v>
                </c:pt>
                <c:pt idx="3701">
                  <c:v>43466.415092592593</c:v>
                </c:pt>
                <c:pt idx="3702">
                  <c:v>43466.41510416667</c:v>
                </c:pt>
                <c:pt idx="3703">
                  <c:v>43466.41511574074</c:v>
                </c:pt>
                <c:pt idx="3704">
                  <c:v>43466.415127314824</c:v>
                </c:pt>
                <c:pt idx="3705">
                  <c:v>43466.415138888893</c:v>
                </c:pt>
                <c:pt idx="3706">
                  <c:v>43466.415150462963</c:v>
                </c:pt>
                <c:pt idx="3707">
                  <c:v>43466.415162037039</c:v>
                </c:pt>
                <c:pt idx="3708">
                  <c:v>43466.415173611109</c:v>
                </c:pt>
                <c:pt idx="3709">
                  <c:v>43466.415185185193</c:v>
                </c:pt>
                <c:pt idx="3710">
                  <c:v>43466.415196759262</c:v>
                </c:pt>
                <c:pt idx="3711">
                  <c:v>43466.415208333332</c:v>
                </c:pt>
                <c:pt idx="3712">
                  <c:v>43466.415219907409</c:v>
                </c:pt>
                <c:pt idx="3713">
                  <c:v>43466.415231481478</c:v>
                </c:pt>
                <c:pt idx="3714">
                  <c:v>43466.415243055562</c:v>
                </c:pt>
                <c:pt idx="3715">
                  <c:v>43466.415254629632</c:v>
                </c:pt>
                <c:pt idx="3716">
                  <c:v>43466.415266203701</c:v>
                </c:pt>
                <c:pt idx="3717">
                  <c:v>43466.415277777778</c:v>
                </c:pt>
                <c:pt idx="3718">
                  <c:v>43466.415289351848</c:v>
                </c:pt>
                <c:pt idx="3719">
                  <c:v>43466.415300925917</c:v>
                </c:pt>
                <c:pt idx="3720">
                  <c:v>43466.415312500001</c:v>
                </c:pt>
                <c:pt idx="3721">
                  <c:v>43466.415324074071</c:v>
                </c:pt>
                <c:pt idx="3722">
                  <c:v>43466.415335648147</c:v>
                </c:pt>
                <c:pt idx="3723">
                  <c:v>43466.415347222217</c:v>
                </c:pt>
                <c:pt idx="3724">
                  <c:v>43466.415358796286</c:v>
                </c:pt>
                <c:pt idx="3725">
                  <c:v>43466.415370370371</c:v>
                </c:pt>
                <c:pt idx="3726">
                  <c:v>43466.415381944447</c:v>
                </c:pt>
                <c:pt idx="3727">
                  <c:v>43466.415393518517</c:v>
                </c:pt>
                <c:pt idx="3728">
                  <c:v>43466.415405092594</c:v>
                </c:pt>
                <c:pt idx="3729">
                  <c:v>43466.415416666663</c:v>
                </c:pt>
                <c:pt idx="3730">
                  <c:v>43466.41542824074</c:v>
                </c:pt>
                <c:pt idx="3731">
                  <c:v>43466.415439814817</c:v>
                </c:pt>
                <c:pt idx="3732">
                  <c:v>43466.415451388893</c:v>
                </c:pt>
                <c:pt idx="3733">
                  <c:v>43466.415462962963</c:v>
                </c:pt>
                <c:pt idx="3734">
                  <c:v>43466.41547453704</c:v>
                </c:pt>
                <c:pt idx="3735">
                  <c:v>43466.415486111109</c:v>
                </c:pt>
                <c:pt idx="3736">
                  <c:v>43466.415497685193</c:v>
                </c:pt>
                <c:pt idx="3737">
                  <c:v>43466.415509259263</c:v>
                </c:pt>
                <c:pt idx="3738">
                  <c:v>43466.415520833332</c:v>
                </c:pt>
                <c:pt idx="3739">
                  <c:v>43466.415532407409</c:v>
                </c:pt>
                <c:pt idx="3740">
                  <c:v>43466.415543981479</c:v>
                </c:pt>
                <c:pt idx="3741">
                  <c:v>43466.415555555563</c:v>
                </c:pt>
                <c:pt idx="3742">
                  <c:v>43466.415567129632</c:v>
                </c:pt>
                <c:pt idx="3743">
                  <c:v>43466.415578703702</c:v>
                </c:pt>
                <c:pt idx="3744">
                  <c:v>43466.415590277778</c:v>
                </c:pt>
                <c:pt idx="3745">
                  <c:v>43466.415601851862</c:v>
                </c:pt>
                <c:pt idx="3746">
                  <c:v>43466.415613425917</c:v>
                </c:pt>
                <c:pt idx="3747">
                  <c:v>43466.415625000001</c:v>
                </c:pt>
                <c:pt idx="3748">
                  <c:v>43466.415636574071</c:v>
                </c:pt>
                <c:pt idx="3749">
                  <c:v>43466.415648148148</c:v>
                </c:pt>
                <c:pt idx="3750">
                  <c:v>43466.415659722217</c:v>
                </c:pt>
                <c:pt idx="3751">
                  <c:v>43466.415671296287</c:v>
                </c:pt>
                <c:pt idx="3752">
                  <c:v>43466.415682870371</c:v>
                </c:pt>
                <c:pt idx="3753">
                  <c:v>43466.415694444448</c:v>
                </c:pt>
                <c:pt idx="3754">
                  <c:v>43466.415706018517</c:v>
                </c:pt>
                <c:pt idx="3755">
                  <c:v>43466.415717592587</c:v>
                </c:pt>
                <c:pt idx="3756">
                  <c:v>43466.415729166663</c:v>
                </c:pt>
                <c:pt idx="3757">
                  <c:v>43466.41574074074</c:v>
                </c:pt>
                <c:pt idx="3758">
                  <c:v>43466.415752314817</c:v>
                </c:pt>
                <c:pt idx="3759">
                  <c:v>43466.415763888886</c:v>
                </c:pt>
                <c:pt idx="3760">
                  <c:v>43466.415775462963</c:v>
                </c:pt>
                <c:pt idx="3761">
                  <c:v>43466.41578703704</c:v>
                </c:pt>
                <c:pt idx="3762">
                  <c:v>43466.415798611109</c:v>
                </c:pt>
                <c:pt idx="3763">
                  <c:v>43466.415810185194</c:v>
                </c:pt>
                <c:pt idx="3764">
                  <c:v>43466.415821759263</c:v>
                </c:pt>
                <c:pt idx="3765">
                  <c:v>43466.415833333333</c:v>
                </c:pt>
                <c:pt idx="3766">
                  <c:v>43466.415844907409</c:v>
                </c:pt>
                <c:pt idx="3767">
                  <c:v>43466.415856481479</c:v>
                </c:pt>
                <c:pt idx="3768">
                  <c:v>43466.415868055563</c:v>
                </c:pt>
                <c:pt idx="3769">
                  <c:v>43466.415879629632</c:v>
                </c:pt>
                <c:pt idx="3770">
                  <c:v>43466.415891203702</c:v>
                </c:pt>
                <c:pt idx="3771">
                  <c:v>43466.415902777779</c:v>
                </c:pt>
                <c:pt idx="3772">
                  <c:v>43466.415914351863</c:v>
                </c:pt>
                <c:pt idx="3773">
                  <c:v>43466.415925925918</c:v>
                </c:pt>
                <c:pt idx="3774">
                  <c:v>43466.415937500002</c:v>
                </c:pt>
                <c:pt idx="3775">
                  <c:v>43466.415949074071</c:v>
                </c:pt>
                <c:pt idx="3776">
                  <c:v>43466.415960648148</c:v>
                </c:pt>
                <c:pt idx="3777">
                  <c:v>43466.415972222218</c:v>
                </c:pt>
                <c:pt idx="3778">
                  <c:v>43466.415983796287</c:v>
                </c:pt>
                <c:pt idx="3779">
                  <c:v>43466.415995370371</c:v>
                </c:pt>
                <c:pt idx="3780">
                  <c:v>43466.416006944448</c:v>
                </c:pt>
                <c:pt idx="3781">
                  <c:v>43466.416018518517</c:v>
                </c:pt>
                <c:pt idx="3782">
                  <c:v>43466.416030092587</c:v>
                </c:pt>
                <c:pt idx="3783">
                  <c:v>43466.416041666656</c:v>
                </c:pt>
                <c:pt idx="3784">
                  <c:v>43466.41605324074</c:v>
                </c:pt>
                <c:pt idx="3785">
                  <c:v>43466.416064814817</c:v>
                </c:pt>
                <c:pt idx="3786">
                  <c:v>43466.416076388887</c:v>
                </c:pt>
                <c:pt idx="3787">
                  <c:v>43466.416087962964</c:v>
                </c:pt>
                <c:pt idx="3788">
                  <c:v>43466.41609953704</c:v>
                </c:pt>
                <c:pt idx="3789">
                  <c:v>43466.41611111111</c:v>
                </c:pt>
                <c:pt idx="3790">
                  <c:v>43466.416122685187</c:v>
                </c:pt>
                <c:pt idx="3791">
                  <c:v>43466.416134259263</c:v>
                </c:pt>
                <c:pt idx="3792">
                  <c:v>43466.416145833333</c:v>
                </c:pt>
                <c:pt idx="3793">
                  <c:v>43466.41615740741</c:v>
                </c:pt>
                <c:pt idx="3794">
                  <c:v>43466.416168981479</c:v>
                </c:pt>
                <c:pt idx="3795">
                  <c:v>43466.416180555563</c:v>
                </c:pt>
                <c:pt idx="3796">
                  <c:v>43466.416192129633</c:v>
                </c:pt>
                <c:pt idx="3797">
                  <c:v>43466.416203703702</c:v>
                </c:pt>
                <c:pt idx="3798">
                  <c:v>43466.416215277779</c:v>
                </c:pt>
                <c:pt idx="3799">
                  <c:v>43466.416226851848</c:v>
                </c:pt>
                <c:pt idx="3800">
                  <c:v>43466.416238425933</c:v>
                </c:pt>
                <c:pt idx="3801">
                  <c:v>43466.416250000002</c:v>
                </c:pt>
                <c:pt idx="3802">
                  <c:v>43466.416261574072</c:v>
                </c:pt>
                <c:pt idx="3803">
                  <c:v>43466.416273148148</c:v>
                </c:pt>
                <c:pt idx="3804">
                  <c:v>43466.416284722232</c:v>
                </c:pt>
                <c:pt idx="3805">
                  <c:v>43466.416296296287</c:v>
                </c:pt>
                <c:pt idx="3806">
                  <c:v>43466.416307870371</c:v>
                </c:pt>
                <c:pt idx="3807">
                  <c:v>43466.416319444441</c:v>
                </c:pt>
                <c:pt idx="3808">
                  <c:v>43466.416331018518</c:v>
                </c:pt>
                <c:pt idx="3809">
                  <c:v>43466.416342592587</c:v>
                </c:pt>
                <c:pt idx="3810">
                  <c:v>43466.416354166657</c:v>
                </c:pt>
                <c:pt idx="3811">
                  <c:v>43466.416365740741</c:v>
                </c:pt>
                <c:pt idx="3812">
                  <c:v>43466.416377314818</c:v>
                </c:pt>
                <c:pt idx="3813">
                  <c:v>43466.416388888887</c:v>
                </c:pt>
                <c:pt idx="3814">
                  <c:v>43466.416400462957</c:v>
                </c:pt>
                <c:pt idx="3815">
                  <c:v>43466.416412037041</c:v>
                </c:pt>
                <c:pt idx="3816">
                  <c:v>43466.41642361111</c:v>
                </c:pt>
                <c:pt idx="3817">
                  <c:v>43466.416435185187</c:v>
                </c:pt>
                <c:pt idx="3818">
                  <c:v>43466.416446759264</c:v>
                </c:pt>
                <c:pt idx="3819">
                  <c:v>43466.416458333333</c:v>
                </c:pt>
                <c:pt idx="3820">
                  <c:v>43466.41646990741</c:v>
                </c:pt>
                <c:pt idx="3821">
                  <c:v>43466.416481481479</c:v>
                </c:pt>
                <c:pt idx="3822">
                  <c:v>43466.416493055563</c:v>
                </c:pt>
                <c:pt idx="3823">
                  <c:v>43466.416504629633</c:v>
                </c:pt>
                <c:pt idx="3824">
                  <c:v>43466.416516203702</c:v>
                </c:pt>
                <c:pt idx="3825">
                  <c:v>43466.416527777779</c:v>
                </c:pt>
                <c:pt idx="3826">
                  <c:v>43466.416539351849</c:v>
                </c:pt>
                <c:pt idx="3827">
                  <c:v>43466.416550925933</c:v>
                </c:pt>
                <c:pt idx="3828">
                  <c:v>43466.416562500002</c:v>
                </c:pt>
                <c:pt idx="3829">
                  <c:v>43466.416574074072</c:v>
                </c:pt>
                <c:pt idx="3830">
                  <c:v>43466.416585648149</c:v>
                </c:pt>
                <c:pt idx="3831">
                  <c:v>43466.416597222233</c:v>
                </c:pt>
                <c:pt idx="3832">
                  <c:v>43466.416608796288</c:v>
                </c:pt>
                <c:pt idx="3833">
                  <c:v>43466.416620370372</c:v>
                </c:pt>
                <c:pt idx="3834">
                  <c:v>43466.416631944441</c:v>
                </c:pt>
                <c:pt idx="3835">
                  <c:v>43466.416643518518</c:v>
                </c:pt>
                <c:pt idx="3836">
                  <c:v>43466.416655092587</c:v>
                </c:pt>
                <c:pt idx="3837">
                  <c:v>43466.416666666657</c:v>
                </c:pt>
                <c:pt idx="3838">
                  <c:v>43466.416678240741</c:v>
                </c:pt>
                <c:pt idx="3839">
                  <c:v>43466.416689814818</c:v>
                </c:pt>
                <c:pt idx="3840">
                  <c:v>43466.416701388887</c:v>
                </c:pt>
                <c:pt idx="3841">
                  <c:v>43466.416712962957</c:v>
                </c:pt>
                <c:pt idx="3842">
                  <c:v>43466.416724537034</c:v>
                </c:pt>
                <c:pt idx="3843">
                  <c:v>43466.41673611111</c:v>
                </c:pt>
                <c:pt idx="3844">
                  <c:v>43466.416747685187</c:v>
                </c:pt>
                <c:pt idx="3845">
                  <c:v>43466.416759259257</c:v>
                </c:pt>
                <c:pt idx="3846">
                  <c:v>43466.416770833333</c:v>
                </c:pt>
                <c:pt idx="3847">
                  <c:v>43466.41678240741</c:v>
                </c:pt>
                <c:pt idx="3848">
                  <c:v>43466.41679398148</c:v>
                </c:pt>
                <c:pt idx="3849">
                  <c:v>43466.416805555556</c:v>
                </c:pt>
                <c:pt idx="3850">
                  <c:v>43466.416817129633</c:v>
                </c:pt>
                <c:pt idx="3851">
                  <c:v>43466.416828703703</c:v>
                </c:pt>
                <c:pt idx="3852">
                  <c:v>43466.41684027778</c:v>
                </c:pt>
                <c:pt idx="3853">
                  <c:v>43466.416851851849</c:v>
                </c:pt>
                <c:pt idx="3854">
                  <c:v>43466.416863425933</c:v>
                </c:pt>
                <c:pt idx="3855">
                  <c:v>43466.416875000003</c:v>
                </c:pt>
                <c:pt idx="3856">
                  <c:v>43466.416886574072</c:v>
                </c:pt>
                <c:pt idx="3857">
                  <c:v>43466.416898148149</c:v>
                </c:pt>
                <c:pt idx="3858">
                  <c:v>43466.416909722233</c:v>
                </c:pt>
                <c:pt idx="3859">
                  <c:v>43466.416921296302</c:v>
                </c:pt>
                <c:pt idx="3860">
                  <c:v>43466.416932870372</c:v>
                </c:pt>
                <c:pt idx="3861">
                  <c:v>43466.416944444441</c:v>
                </c:pt>
                <c:pt idx="3862">
                  <c:v>43466.416956018518</c:v>
                </c:pt>
                <c:pt idx="3863">
                  <c:v>43466.416967592602</c:v>
                </c:pt>
                <c:pt idx="3864">
                  <c:v>43466.416979166657</c:v>
                </c:pt>
                <c:pt idx="3865">
                  <c:v>43466.416990740741</c:v>
                </c:pt>
                <c:pt idx="3866">
                  <c:v>43466.417002314818</c:v>
                </c:pt>
                <c:pt idx="3867">
                  <c:v>43466.417013888888</c:v>
                </c:pt>
                <c:pt idx="3868">
                  <c:v>43466.417025462957</c:v>
                </c:pt>
                <c:pt idx="3869">
                  <c:v>43466.417037037027</c:v>
                </c:pt>
                <c:pt idx="3870">
                  <c:v>43466.417048611111</c:v>
                </c:pt>
                <c:pt idx="3871">
                  <c:v>43466.417060185187</c:v>
                </c:pt>
                <c:pt idx="3872">
                  <c:v>43466.417071759257</c:v>
                </c:pt>
                <c:pt idx="3873">
                  <c:v>43466.417083333326</c:v>
                </c:pt>
                <c:pt idx="3874">
                  <c:v>43466.417094907411</c:v>
                </c:pt>
                <c:pt idx="3875">
                  <c:v>43466.41710648148</c:v>
                </c:pt>
                <c:pt idx="3876">
                  <c:v>43466.417118055557</c:v>
                </c:pt>
                <c:pt idx="3877">
                  <c:v>43466.417129629634</c:v>
                </c:pt>
                <c:pt idx="3878">
                  <c:v>43466.417141203703</c:v>
                </c:pt>
                <c:pt idx="3879">
                  <c:v>43466.41715277778</c:v>
                </c:pt>
                <c:pt idx="3880">
                  <c:v>43466.417164351849</c:v>
                </c:pt>
                <c:pt idx="3881">
                  <c:v>43466.417175925933</c:v>
                </c:pt>
                <c:pt idx="3882">
                  <c:v>43466.417187500003</c:v>
                </c:pt>
                <c:pt idx="3883">
                  <c:v>43466.417199074072</c:v>
                </c:pt>
                <c:pt idx="3884">
                  <c:v>43466.417210648149</c:v>
                </c:pt>
                <c:pt idx="3885">
                  <c:v>43466.417222222219</c:v>
                </c:pt>
                <c:pt idx="3886">
                  <c:v>43466.417233796303</c:v>
                </c:pt>
                <c:pt idx="3887">
                  <c:v>43466.417245370372</c:v>
                </c:pt>
                <c:pt idx="3888">
                  <c:v>43466.417256944442</c:v>
                </c:pt>
                <c:pt idx="3889">
                  <c:v>43466.417268518519</c:v>
                </c:pt>
                <c:pt idx="3890">
                  <c:v>43466.417280092603</c:v>
                </c:pt>
                <c:pt idx="3891">
                  <c:v>43466.417291666658</c:v>
                </c:pt>
                <c:pt idx="3892">
                  <c:v>43466.417303240742</c:v>
                </c:pt>
                <c:pt idx="3893">
                  <c:v>43466.417314814818</c:v>
                </c:pt>
                <c:pt idx="3894">
                  <c:v>43466.417326388888</c:v>
                </c:pt>
                <c:pt idx="3895">
                  <c:v>43466.417337962957</c:v>
                </c:pt>
                <c:pt idx="3896">
                  <c:v>43466.417349537027</c:v>
                </c:pt>
                <c:pt idx="3897">
                  <c:v>43466.417361111111</c:v>
                </c:pt>
                <c:pt idx="3898">
                  <c:v>43466.417372685188</c:v>
                </c:pt>
                <c:pt idx="3899">
                  <c:v>43466.417384259257</c:v>
                </c:pt>
                <c:pt idx="3900">
                  <c:v>43466.417395833327</c:v>
                </c:pt>
                <c:pt idx="3901">
                  <c:v>43466.417407407411</c:v>
                </c:pt>
                <c:pt idx="3902">
                  <c:v>43466.41741898148</c:v>
                </c:pt>
                <c:pt idx="3903">
                  <c:v>43466.417430555557</c:v>
                </c:pt>
                <c:pt idx="3904">
                  <c:v>43466.417442129627</c:v>
                </c:pt>
                <c:pt idx="3905">
                  <c:v>43466.417453703703</c:v>
                </c:pt>
                <c:pt idx="3906">
                  <c:v>43466.41746527778</c:v>
                </c:pt>
                <c:pt idx="3907">
                  <c:v>43466.41747685185</c:v>
                </c:pt>
                <c:pt idx="3908">
                  <c:v>43466.417488425926</c:v>
                </c:pt>
                <c:pt idx="3909">
                  <c:v>43466.417500000003</c:v>
                </c:pt>
                <c:pt idx="3910">
                  <c:v>43466.417511574073</c:v>
                </c:pt>
                <c:pt idx="3911">
                  <c:v>43466.417523148149</c:v>
                </c:pt>
                <c:pt idx="3912">
                  <c:v>43466.417534722219</c:v>
                </c:pt>
                <c:pt idx="3913">
                  <c:v>43466.417546296303</c:v>
                </c:pt>
                <c:pt idx="3914">
                  <c:v>43466.417557870373</c:v>
                </c:pt>
                <c:pt idx="3915">
                  <c:v>43466.417569444442</c:v>
                </c:pt>
                <c:pt idx="3916">
                  <c:v>43466.417581018519</c:v>
                </c:pt>
                <c:pt idx="3917">
                  <c:v>43466.417592592603</c:v>
                </c:pt>
                <c:pt idx="3918">
                  <c:v>43466.417604166672</c:v>
                </c:pt>
                <c:pt idx="3919">
                  <c:v>43466.417615740742</c:v>
                </c:pt>
                <c:pt idx="3920">
                  <c:v>43466.417627314811</c:v>
                </c:pt>
                <c:pt idx="3921">
                  <c:v>43466.417638888888</c:v>
                </c:pt>
                <c:pt idx="3922">
                  <c:v>43466.417650462958</c:v>
                </c:pt>
                <c:pt idx="3923">
                  <c:v>43466.417662037027</c:v>
                </c:pt>
                <c:pt idx="3924">
                  <c:v>43466.417673611111</c:v>
                </c:pt>
                <c:pt idx="3925">
                  <c:v>43466.417685185188</c:v>
                </c:pt>
                <c:pt idx="3926">
                  <c:v>43466.417696759258</c:v>
                </c:pt>
                <c:pt idx="3927">
                  <c:v>43466.417708333327</c:v>
                </c:pt>
                <c:pt idx="3928">
                  <c:v>43466.417719907397</c:v>
                </c:pt>
                <c:pt idx="3929">
                  <c:v>43466.417731481481</c:v>
                </c:pt>
                <c:pt idx="3930">
                  <c:v>43466.417743055557</c:v>
                </c:pt>
                <c:pt idx="3931">
                  <c:v>43466.417754629627</c:v>
                </c:pt>
                <c:pt idx="3932">
                  <c:v>43466.417766203696</c:v>
                </c:pt>
                <c:pt idx="3933">
                  <c:v>43466.41777777778</c:v>
                </c:pt>
                <c:pt idx="3934">
                  <c:v>43466.41778935185</c:v>
                </c:pt>
                <c:pt idx="3935">
                  <c:v>43466.417800925927</c:v>
                </c:pt>
                <c:pt idx="3936">
                  <c:v>43466.417812500003</c:v>
                </c:pt>
                <c:pt idx="3937">
                  <c:v>43466.417824074073</c:v>
                </c:pt>
                <c:pt idx="3938">
                  <c:v>43466.41783564815</c:v>
                </c:pt>
                <c:pt idx="3939">
                  <c:v>43466.417847222219</c:v>
                </c:pt>
                <c:pt idx="3940">
                  <c:v>43466.417858796303</c:v>
                </c:pt>
                <c:pt idx="3941">
                  <c:v>43466.417870370373</c:v>
                </c:pt>
                <c:pt idx="3942">
                  <c:v>43466.417881944442</c:v>
                </c:pt>
                <c:pt idx="3943">
                  <c:v>43466.417893518519</c:v>
                </c:pt>
                <c:pt idx="3944">
                  <c:v>43466.417905092603</c:v>
                </c:pt>
                <c:pt idx="3945">
                  <c:v>43466.417916666673</c:v>
                </c:pt>
                <c:pt idx="3946">
                  <c:v>43466.417928240742</c:v>
                </c:pt>
                <c:pt idx="3947">
                  <c:v>43466.417939814812</c:v>
                </c:pt>
                <c:pt idx="3948">
                  <c:v>43466.417951388888</c:v>
                </c:pt>
                <c:pt idx="3949">
                  <c:v>43466.417962962973</c:v>
                </c:pt>
                <c:pt idx="3950">
                  <c:v>43466.417974537027</c:v>
                </c:pt>
                <c:pt idx="3951">
                  <c:v>43466.417986111112</c:v>
                </c:pt>
                <c:pt idx="3952">
                  <c:v>43466.417997685188</c:v>
                </c:pt>
                <c:pt idx="3953">
                  <c:v>43466.418009259258</c:v>
                </c:pt>
                <c:pt idx="3954">
                  <c:v>43466.418020833327</c:v>
                </c:pt>
                <c:pt idx="3955">
                  <c:v>43466.418032407397</c:v>
                </c:pt>
                <c:pt idx="3956">
                  <c:v>43466.418043981481</c:v>
                </c:pt>
                <c:pt idx="3957">
                  <c:v>43466.418055555558</c:v>
                </c:pt>
                <c:pt idx="3958">
                  <c:v>43466.418067129627</c:v>
                </c:pt>
                <c:pt idx="3959">
                  <c:v>43466.418078703697</c:v>
                </c:pt>
                <c:pt idx="3960">
                  <c:v>43466.418090277781</c:v>
                </c:pt>
                <c:pt idx="3961">
                  <c:v>43466.41810185185</c:v>
                </c:pt>
                <c:pt idx="3962">
                  <c:v>43466.418113425927</c:v>
                </c:pt>
                <c:pt idx="3963">
                  <c:v>43466.418124999997</c:v>
                </c:pt>
                <c:pt idx="3964">
                  <c:v>43466.418136574073</c:v>
                </c:pt>
                <c:pt idx="3965">
                  <c:v>43466.41814814815</c:v>
                </c:pt>
                <c:pt idx="3966">
                  <c:v>43466.41815972222</c:v>
                </c:pt>
                <c:pt idx="3967">
                  <c:v>43466.418171296304</c:v>
                </c:pt>
                <c:pt idx="3968">
                  <c:v>43466.418182870373</c:v>
                </c:pt>
                <c:pt idx="3969">
                  <c:v>43466.418194444443</c:v>
                </c:pt>
                <c:pt idx="3970">
                  <c:v>43466.418206018519</c:v>
                </c:pt>
                <c:pt idx="3971">
                  <c:v>43466.418217592603</c:v>
                </c:pt>
                <c:pt idx="3972">
                  <c:v>43466.418229166673</c:v>
                </c:pt>
                <c:pt idx="3973">
                  <c:v>43466.418240740742</c:v>
                </c:pt>
                <c:pt idx="3974">
                  <c:v>43466.418252314812</c:v>
                </c:pt>
                <c:pt idx="3975">
                  <c:v>43466.418263888889</c:v>
                </c:pt>
                <c:pt idx="3976">
                  <c:v>43466.418275462973</c:v>
                </c:pt>
                <c:pt idx="3977">
                  <c:v>43466.418287037042</c:v>
                </c:pt>
                <c:pt idx="3978">
                  <c:v>43466.418298611112</c:v>
                </c:pt>
                <c:pt idx="3979">
                  <c:v>43466.418310185189</c:v>
                </c:pt>
                <c:pt idx="3980">
                  <c:v>43466.418321759258</c:v>
                </c:pt>
                <c:pt idx="3981">
                  <c:v>43466.418333333328</c:v>
                </c:pt>
                <c:pt idx="3982">
                  <c:v>43466.418344907397</c:v>
                </c:pt>
                <c:pt idx="3983">
                  <c:v>43466.418356481481</c:v>
                </c:pt>
                <c:pt idx="3984">
                  <c:v>43466.418368055558</c:v>
                </c:pt>
                <c:pt idx="3985">
                  <c:v>43466.418379629627</c:v>
                </c:pt>
                <c:pt idx="3986">
                  <c:v>43466.418391203697</c:v>
                </c:pt>
                <c:pt idx="3987">
                  <c:v>43466.418402777781</c:v>
                </c:pt>
                <c:pt idx="3988">
                  <c:v>43466.418414351851</c:v>
                </c:pt>
                <c:pt idx="3989">
                  <c:v>43466.418425925927</c:v>
                </c:pt>
                <c:pt idx="3990">
                  <c:v>43466.418437499997</c:v>
                </c:pt>
                <c:pt idx="3991">
                  <c:v>43466.418449074074</c:v>
                </c:pt>
                <c:pt idx="3992">
                  <c:v>43466.41846064815</c:v>
                </c:pt>
                <c:pt idx="3993">
                  <c:v>43466.41847222222</c:v>
                </c:pt>
                <c:pt idx="3994">
                  <c:v>43466.418483796297</c:v>
                </c:pt>
                <c:pt idx="3995">
                  <c:v>43466.418495370373</c:v>
                </c:pt>
                <c:pt idx="3996">
                  <c:v>43466.418506944443</c:v>
                </c:pt>
                <c:pt idx="3997">
                  <c:v>43466.41851851852</c:v>
                </c:pt>
                <c:pt idx="3998">
                  <c:v>43466.418530092589</c:v>
                </c:pt>
                <c:pt idx="3999">
                  <c:v>43466.418541666673</c:v>
                </c:pt>
                <c:pt idx="4000">
                  <c:v>43466.418553240743</c:v>
                </c:pt>
                <c:pt idx="4001">
                  <c:v>43466.418564814812</c:v>
                </c:pt>
                <c:pt idx="4002">
                  <c:v>43466.418576388889</c:v>
                </c:pt>
                <c:pt idx="4003">
                  <c:v>43466.418587962973</c:v>
                </c:pt>
                <c:pt idx="4004">
                  <c:v>43466.418599537043</c:v>
                </c:pt>
                <c:pt idx="4005">
                  <c:v>43466.418611111112</c:v>
                </c:pt>
                <c:pt idx="4006">
                  <c:v>43466.418622685182</c:v>
                </c:pt>
                <c:pt idx="4007">
                  <c:v>43466.418634259258</c:v>
                </c:pt>
                <c:pt idx="4008">
                  <c:v>43466.418645833342</c:v>
                </c:pt>
                <c:pt idx="4009">
                  <c:v>43466.418657407397</c:v>
                </c:pt>
                <c:pt idx="4010">
                  <c:v>43466.418668981481</c:v>
                </c:pt>
                <c:pt idx="4011">
                  <c:v>43466.418680555558</c:v>
                </c:pt>
                <c:pt idx="4012">
                  <c:v>43466.418692129628</c:v>
                </c:pt>
                <c:pt idx="4013">
                  <c:v>43466.418703703697</c:v>
                </c:pt>
                <c:pt idx="4014">
                  <c:v>43466.418715277781</c:v>
                </c:pt>
                <c:pt idx="4015">
                  <c:v>43466.418726851851</c:v>
                </c:pt>
                <c:pt idx="4016">
                  <c:v>43466.418738425928</c:v>
                </c:pt>
                <c:pt idx="4017">
                  <c:v>43466.418749999997</c:v>
                </c:pt>
                <c:pt idx="4018">
                  <c:v>43466.418761574067</c:v>
                </c:pt>
                <c:pt idx="4019">
                  <c:v>43466.418773148151</c:v>
                </c:pt>
                <c:pt idx="4020">
                  <c:v>43466.41878472222</c:v>
                </c:pt>
                <c:pt idx="4021">
                  <c:v>43466.418796296297</c:v>
                </c:pt>
                <c:pt idx="4022">
                  <c:v>43466.418807870366</c:v>
                </c:pt>
                <c:pt idx="4023">
                  <c:v>43466.418819444443</c:v>
                </c:pt>
                <c:pt idx="4024">
                  <c:v>43466.41883101852</c:v>
                </c:pt>
                <c:pt idx="4025">
                  <c:v>43466.418842592589</c:v>
                </c:pt>
                <c:pt idx="4026">
                  <c:v>43466.418854166674</c:v>
                </c:pt>
                <c:pt idx="4027">
                  <c:v>43466.418865740743</c:v>
                </c:pt>
                <c:pt idx="4028">
                  <c:v>43466.418877314813</c:v>
                </c:pt>
                <c:pt idx="4029">
                  <c:v>43466.418888888889</c:v>
                </c:pt>
                <c:pt idx="4030">
                  <c:v>43466.418900462973</c:v>
                </c:pt>
                <c:pt idx="4031">
                  <c:v>43466.418912037043</c:v>
                </c:pt>
                <c:pt idx="4032">
                  <c:v>43466.418923611112</c:v>
                </c:pt>
                <c:pt idx="4033">
                  <c:v>43466.418935185182</c:v>
                </c:pt>
                <c:pt idx="4034">
                  <c:v>43466.418946759259</c:v>
                </c:pt>
                <c:pt idx="4035">
                  <c:v>43466.418958333343</c:v>
                </c:pt>
                <c:pt idx="4036">
                  <c:v>43466.418969907398</c:v>
                </c:pt>
                <c:pt idx="4037">
                  <c:v>43466.418981481482</c:v>
                </c:pt>
                <c:pt idx="4038">
                  <c:v>43466.418993055559</c:v>
                </c:pt>
                <c:pt idx="4039">
                  <c:v>43466.419004629628</c:v>
                </c:pt>
                <c:pt idx="4040">
                  <c:v>43466.419016203698</c:v>
                </c:pt>
                <c:pt idx="4041">
                  <c:v>43466.419027777767</c:v>
                </c:pt>
                <c:pt idx="4042">
                  <c:v>43466.419039351851</c:v>
                </c:pt>
                <c:pt idx="4043">
                  <c:v>43466.419050925928</c:v>
                </c:pt>
                <c:pt idx="4044">
                  <c:v>43466.419062499997</c:v>
                </c:pt>
                <c:pt idx="4045">
                  <c:v>43466.419074074067</c:v>
                </c:pt>
                <c:pt idx="4046">
                  <c:v>43466.419085648151</c:v>
                </c:pt>
                <c:pt idx="4047">
                  <c:v>43466.41909722222</c:v>
                </c:pt>
                <c:pt idx="4048">
                  <c:v>43466.419108796297</c:v>
                </c:pt>
                <c:pt idx="4049">
                  <c:v>43466.419120370367</c:v>
                </c:pt>
                <c:pt idx="4050">
                  <c:v>43466.419131944444</c:v>
                </c:pt>
                <c:pt idx="4051">
                  <c:v>43466.41914351852</c:v>
                </c:pt>
                <c:pt idx="4052">
                  <c:v>43466.41915509259</c:v>
                </c:pt>
                <c:pt idx="4053">
                  <c:v>43466.419166666667</c:v>
                </c:pt>
                <c:pt idx="4054">
                  <c:v>43466.419178240743</c:v>
                </c:pt>
                <c:pt idx="4055">
                  <c:v>43466.419189814813</c:v>
                </c:pt>
                <c:pt idx="4056">
                  <c:v>43466.41920138889</c:v>
                </c:pt>
                <c:pt idx="4057">
                  <c:v>43466.419212962966</c:v>
                </c:pt>
                <c:pt idx="4058">
                  <c:v>43466.419224537043</c:v>
                </c:pt>
                <c:pt idx="4059">
                  <c:v>43466.419236111113</c:v>
                </c:pt>
                <c:pt idx="4060">
                  <c:v>43466.419247685182</c:v>
                </c:pt>
                <c:pt idx="4061">
                  <c:v>43466.419259259259</c:v>
                </c:pt>
                <c:pt idx="4062">
                  <c:v>43466.419270833343</c:v>
                </c:pt>
                <c:pt idx="4063">
                  <c:v>43466.419282407413</c:v>
                </c:pt>
                <c:pt idx="4064">
                  <c:v>43466.419293981482</c:v>
                </c:pt>
                <c:pt idx="4065">
                  <c:v>43466.419305555559</c:v>
                </c:pt>
                <c:pt idx="4066">
                  <c:v>43466.419317129628</c:v>
                </c:pt>
                <c:pt idx="4067">
                  <c:v>43466.419328703712</c:v>
                </c:pt>
                <c:pt idx="4068">
                  <c:v>43466.419340277767</c:v>
                </c:pt>
                <c:pt idx="4069">
                  <c:v>43466.419351851851</c:v>
                </c:pt>
                <c:pt idx="4070">
                  <c:v>43466.419363425928</c:v>
                </c:pt>
                <c:pt idx="4071">
                  <c:v>43466.419374999998</c:v>
                </c:pt>
                <c:pt idx="4072">
                  <c:v>43466.419386574067</c:v>
                </c:pt>
                <c:pt idx="4073">
                  <c:v>43466.419398148151</c:v>
                </c:pt>
                <c:pt idx="4074">
                  <c:v>43466.419409722221</c:v>
                </c:pt>
                <c:pt idx="4075">
                  <c:v>43466.419421296298</c:v>
                </c:pt>
                <c:pt idx="4076">
                  <c:v>43466.419432870367</c:v>
                </c:pt>
                <c:pt idx="4077">
                  <c:v>43466.419444444437</c:v>
                </c:pt>
                <c:pt idx="4078">
                  <c:v>43466.419456018521</c:v>
                </c:pt>
                <c:pt idx="4079">
                  <c:v>43466.41946759259</c:v>
                </c:pt>
                <c:pt idx="4080">
                  <c:v>43466.419479166667</c:v>
                </c:pt>
                <c:pt idx="4081">
                  <c:v>43466.419490740736</c:v>
                </c:pt>
                <c:pt idx="4082">
                  <c:v>43466.419502314813</c:v>
                </c:pt>
                <c:pt idx="4083">
                  <c:v>43466.41951388889</c:v>
                </c:pt>
                <c:pt idx="4084">
                  <c:v>43466.419525462959</c:v>
                </c:pt>
                <c:pt idx="4085">
                  <c:v>43466.419537037043</c:v>
                </c:pt>
                <c:pt idx="4086">
                  <c:v>43466.419548611113</c:v>
                </c:pt>
                <c:pt idx="4087">
                  <c:v>43466.419560185182</c:v>
                </c:pt>
                <c:pt idx="4088">
                  <c:v>43466.419571759259</c:v>
                </c:pt>
                <c:pt idx="4089">
                  <c:v>43466.419583333343</c:v>
                </c:pt>
                <c:pt idx="4090">
                  <c:v>43466.419594907413</c:v>
                </c:pt>
                <c:pt idx="4091">
                  <c:v>43466.419606481482</c:v>
                </c:pt>
                <c:pt idx="4092">
                  <c:v>43466.419618055559</c:v>
                </c:pt>
                <c:pt idx="4093">
                  <c:v>43466.419629629629</c:v>
                </c:pt>
                <c:pt idx="4094">
                  <c:v>43466.419641203713</c:v>
                </c:pt>
                <c:pt idx="4095">
                  <c:v>43466.419652777768</c:v>
                </c:pt>
                <c:pt idx="4096">
                  <c:v>43466.419664351852</c:v>
                </c:pt>
                <c:pt idx="4097">
                  <c:v>43466.419675925928</c:v>
                </c:pt>
                <c:pt idx="4098">
                  <c:v>43466.419687499998</c:v>
                </c:pt>
                <c:pt idx="4099">
                  <c:v>43466.419699074067</c:v>
                </c:pt>
                <c:pt idx="4100">
                  <c:v>43466.419710648152</c:v>
                </c:pt>
                <c:pt idx="4101">
                  <c:v>43466.419722222221</c:v>
                </c:pt>
                <c:pt idx="4102">
                  <c:v>43466.419733796298</c:v>
                </c:pt>
                <c:pt idx="4103">
                  <c:v>43466.419745370367</c:v>
                </c:pt>
                <c:pt idx="4104">
                  <c:v>43466.419756944437</c:v>
                </c:pt>
                <c:pt idx="4105">
                  <c:v>43466.419768518521</c:v>
                </c:pt>
                <c:pt idx="4106">
                  <c:v>43466.41978009259</c:v>
                </c:pt>
                <c:pt idx="4107">
                  <c:v>43466.419791666667</c:v>
                </c:pt>
                <c:pt idx="4108">
                  <c:v>43466.419803240737</c:v>
                </c:pt>
                <c:pt idx="4109">
                  <c:v>43466.419814814813</c:v>
                </c:pt>
                <c:pt idx="4110">
                  <c:v>43466.41982638889</c:v>
                </c:pt>
                <c:pt idx="4111">
                  <c:v>43466.41983796296</c:v>
                </c:pt>
                <c:pt idx="4112">
                  <c:v>43466.419849537036</c:v>
                </c:pt>
                <c:pt idx="4113">
                  <c:v>43466.419861111113</c:v>
                </c:pt>
                <c:pt idx="4114">
                  <c:v>43466.419872685183</c:v>
                </c:pt>
                <c:pt idx="4115">
                  <c:v>43466.41988425926</c:v>
                </c:pt>
                <c:pt idx="4116">
                  <c:v>43466.419895833344</c:v>
                </c:pt>
                <c:pt idx="4117">
                  <c:v>43466.419907407413</c:v>
                </c:pt>
                <c:pt idx="4118">
                  <c:v>43466.419918981483</c:v>
                </c:pt>
                <c:pt idx="4119">
                  <c:v>43466.419930555552</c:v>
                </c:pt>
                <c:pt idx="4120">
                  <c:v>43466.419942129629</c:v>
                </c:pt>
                <c:pt idx="4121">
                  <c:v>43466.419953703713</c:v>
                </c:pt>
                <c:pt idx="4122">
                  <c:v>43466.419965277782</c:v>
                </c:pt>
                <c:pt idx="4123">
                  <c:v>43466.419976851852</c:v>
                </c:pt>
                <c:pt idx="4124">
                  <c:v>43466.419988425929</c:v>
                </c:pt>
                <c:pt idx="4125">
                  <c:v>43466.42</c:v>
                </c:pt>
                <c:pt idx="4126">
                  <c:v>43466.420011574082</c:v>
                </c:pt>
                <c:pt idx="4127">
                  <c:v>43466.420023148137</c:v>
                </c:pt>
                <c:pt idx="4128">
                  <c:v>43466.420034722221</c:v>
                </c:pt>
                <c:pt idx="4129">
                  <c:v>43466.420046296298</c:v>
                </c:pt>
                <c:pt idx="4130">
                  <c:v>43466.420057870368</c:v>
                </c:pt>
                <c:pt idx="4131">
                  <c:v>43466.420069444437</c:v>
                </c:pt>
                <c:pt idx="4132">
                  <c:v>43466.420081018521</c:v>
                </c:pt>
                <c:pt idx="4133">
                  <c:v>43466.420092592591</c:v>
                </c:pt>
                <c:pt idx="4134">
                  <c:v>43466.420104166667</c:v>
                </c:pt>
                <c:pt idx="4135">
                  <c:v>43466.420115740737</c:v>
                </c:pt>
                <c:pt idx="4136">
                  <c:v>43466.420127314806</c:v>
                </c:pt>
                <c:pt idx="4137">
                  <c:v>43466.420138888891</c:v>
                </c:pt>
                <c:pt idx="4138">
                  <c:v>43466.42015046296</c:v>
                </c:pt>
                <c:pt idx="4139">
                  <c:v>43466.420162037037</c:v>
                </c:pt>
                <c:pt idx="4140">
                  <c:v>43466.420173611114</c:v>
                </c:pt>
                <c:pt idx="4141">
                  <c:v>43466.420185185183</c:v>
                </c:pt>
                <c:pt idx="4142">
                  <c:v>43466.42019675926</c:v>
                </c:pt>
                <c:pt idx="4143">
                  <c:v>43466.420208333337</c:v>
                </c:pt>
                <c:pt idx="4144">
                  <c:v>43466.420219907413</c:v>
                </c:pt>
                <c:pt idx="4145">
                  <c:v>43466.420231481483</c:v>
                </c:pt>
                <c:pt idx="4146">
                  <c:v>43466.420243055552</c:v>
                </c:pt>
                <c:pt idx="4147">
                  <c:v>43466.420254629629</c:v>
                </c:pt>
                <c:pt idx="4148">
                  <c:v>43466.420266203713</c:v>
                </c:pt>
                <c:pt idx="4149">
                  <c:v>43466.420277777783</c:v>
                </c:pt>
                <c:pt idx="4150">
                  <c:v>43466.420289351852</c:v>
                </c:pt>
                <c:pt idx="4151">
                  <c:v>43466.420300925929</c:v>
                </c:pt>
                <c:pt idx="4152">
                  <c:v>43466.420312499999</c:v>
                </c:pt>
                <c:pt idx="4153">
                  <c:v>43466.420324074083</c:v>
                </c:pt>
                <c:pt idx="4154">
                  <c:v>43466.420335648138</c:v>
                </c:pt>
                <c:pt idx="4155">
                  <c:v>43466.420347222222</c:v>
                </c:pt>
                <c:pt idx="4156">
                  <c:v>43466.420358796298</c:v>
                </c:pt>
                <c:pt idx="4157">
                  <c:v>43466.420370370368</c:v>
                </c:pt>
                <c:pt idx="4158">
                  <c:v>43466.420381944437</c:v>
                </c:pt>
                <c:pt idx="4159">
                  <c:v>43466.420393518521</c:v>
                </c:pt>
                <c:pt idx="4160">
                  <c:v>43466.420405092591</c:v>
                </c:pt>
                <c:pt idx="4161">
                  <c:v>43466.420416666668</c:v>
                </c:pt>
                <c:pt idx="4162">
                  <c:v>43466.420428240737</c:v>
                </c:pt>
                <c:pt idx="4163">
                  <c:v>43466.420439814807</c:v>
                </c:pt>
                <c:pt idx="4164">
                  <c:v>43466.420451388891</c:v>
                </c:pt>
                <c:pt idx="4165">
                  <c:v>43466.42046296296</c:v>
                </c:pt>
                <c:pt idx="4166">
                  <c:v>43466.420474537037</c:v>
                </c:pt>
                <c:pt idx="4167">
                  <c:v>43466.420486111107</c:v>
                </c:pt>
                <c:pt idx="4168">
                  <c:v>43466.420497685183</c:v>
                </c:pt>
                <c:pt idx="4169">
                  <c:v>43466.42050925926</c:v>
                </c:pt>
                <c:pt idx="4170">
                  <c:v>43466.420520833337</c:v>
                </c:pt>
                <c:pt idx="4171">
                  <c:v>43466.420532407406</c:v>
                </c:pt>
                <c:pt idx="4172">
                  <c:v>43466.420543981483</c:v>
                </c:pt>
                <c:pt idx="4173">
                  <c:v>43466.420555555553</c:v>
                </c:pt>
                <c:pt idx="4174">
                  <c:v>43466.420567129629</c:v>
                </c:pt>
                <c:pt idx="4175">
                  <c:v>43466.420578703714</c:v>
                </c:pt>
                <c:pt idx="4176">
                  <c:v>43466.420590277783</c:v>
                </c:pt>
                <c:pt idx="4177">
                  <c:v>43466.420601851853</c:v>
                </c:pt>
                <c:pt idx="4178">
                  <c:v>43466.420613425929</c:v>
                </c:pt>
                <c:pt idx="4179">
                  <c:v>43466.420624999999</c:v>
                </c:pt>
                <c:pt idx="4180">
                  <c:v>43466.420636574083</c:v>
                </c:pt>
                <c:pt idx="4181">
                  <c:v>43466.420648148152</c:v>
                </c:pt>
                <c:pt idx="4182">
                  <c:v>43466.420659722222</c:v>
                </c:pt>
                <c:pt idx="4183">
                  <c:v>43466.420671296299</c:v>
                </c:pt>
                <c:pt idx="4184">
                  <c:v>43466.420682870368</c:v>
                </c:pt>
                <c:pt idx="4185">
                  <c:v>43466.420694444438</c:v>
                </c:pt>
                <c:pt idx="4186">
                  <c:v>43466.420706018522</c:v>
                </c:pt>
                <c:pt idx="4187">
                  <c:v>43466.420717592591</c:v>
                </c:pt>
                <c:pt idx="4188">
                  <c:v>43466.420729166668</c:v>
                </c:pt>
                <c:pt idx="4189">
                  <c:v>43466.420740740738</c:v>
                </c:pt>
                <c:pt idx="4190">
                  <c:v>43466.420752314807</c:v>
                </c:pt>
                <c:pt idx="4191">
                  <c:v>43466.420763888891</c:v>
                </c:pt>
                <c:pt idx="4192">
                  <c:v>43466.420775462961</c:v>
                </c:pt>
                <c:pt idx="4193">
                  <c:v>43466.420787037037</c:v>
                </c:pt>
                <c:pt idx="4194">
                  <c:v>43466.420798611107</c:v>
                </c:pt>
                <c:pt idx="4195">
                  <c:v>43466.420810185176</c:v>
                </c:pt>
                <c:pt idx="4196">
                  <c:v>43466.42082175926</c:v>
                </c:pt>
                <c:pt idx="4197">
                  <c:v>43466.42083333333</c:v>
                </c:pt>
                <c:pt idx="4198">
                  <c:v>43466.420844907407</c:v>
                </c:pt>
                <c:pt idx="4199">
                  <c:v>43466.420856481483</c:v>
                </c:pt>
                <c:pt idx="4200">
                  <c:v>43466.420868055553</c:v>
                </c:pt>
                <c:pt idx="4201">
                  <c:v>43466.42087962963</c:v>
                </c:pt>
                <c:pt idx="4202">
                  <c:v>43466.420891203707</c:v>
                </c:pt>
                <c:pt idx="4203">
                  <c:v>43466.420902777783</c:v>
                </c:pt>
                <c:pt idx="4204">
                  <c:v>43466.420914351853</c:v>
                </c:pt>
                <c:pt idx="4205">
                  <c:v>43466.420925925922</c:v>
                </c:pt>
                <c:pt idx="4206">
                  <c:v>43466.420937499999</c:v>
                </c:pt>
                <c:pt idx="4207">
                  <c:v>43466.420949074083</c:v>
                </c:pt>
                <c:pt idx="4208">
                  <c:v>43466.420960648153</c:v>
                </c:pt>
                <c:pt idx="4209">
                  <c:v>43466.420972222222</c:v>
                </c:pt>
                <c:pt idx="4210">
                  <c:v>43466.420983796299</c:v>
                </c:pt>
                <c:pt idx="4211">
                  <c:v>43466.420995370368</c:v>
                </c:pt>
                <c:pt idx="4212">
                  <c:v>43466.421006944453</c:v>
                </c:pt>
                <c:pt idx="4213">
                  <c:v>43466.421018518522</c:v>
                </c:pt>
                <c:pt idx="4214">
                  <c:v>43466.421030092592</c:v>
                </c:pt>
                <c:pt idx="4215">
                  <c:v>43466.421041666668</c:v>
                </c:pt>
                <c:pt idx="4216">
                  <c:v>43466.421053240738</c:v>
                </c:pt>
                <c:pt idx="4217">
                  <c:v>43466.421064814807</c:v>
                </c:pt>
                <c:pt idx="4218">
                  <c:v>43466.421076388891</c:v>
                </c:pt>
                <c:pt idx="4219">
                  <c:v>43466.421087962961</c:v>
                </c:pt>
                <c:pt idx="4220">
                  <c:v>43466.421099537038</c:v>
                </c:pt>
                <c:pt idx="4221">
                  <c:v>43466.421111111107</c:v>
                </c:pt>
                <c:pt idx="4222">
                  <c:v>43466.421122685177</c:v>
                </c:pt>
                <c:pt idx="4223">
                  <c:v>43466.421134259261</c:v>
                </c:pt>
                <c:pt idx="4224">
                  <c:v>43466.42114583333</c:v>
                </c:pt>
                <c:pt idx="4225">
                  <c:v>43466.421157407407</c:v>
                </c:pt>
                <c:pt idx="4226">
                  <c:v>43466.421168981477</c:v>
                </c:pt>
                <c:pt idx="4227">
                  <c:v>43466.421180555553</c:v>
                </c:pt>
                <c:pt idx="4228">
                  <c:v>43466.42119212963</c:v>
                </c:pt>
                <c:pt idx="4229">
                  <c:v>43466.421203703707</c:v>
                </c:pt>
                <c:pt idx="4230">
                  <c:v>43466.421215277784</c:v>
                </c:pt>
                <c:pt idx="4231">
                  <c:v>43466.421226851853</c:v>
                </c:pt>
                <c:pt idx="4232">
                  <c:v>43466.421238425923</c:v>
                </c:pt>
                <c:pt idx="4233">
                  <c:v>43466.421249999999</c:v>
                </c:pt>
                <c:pt idx="4234">
                  <c:v>43466.421261574083</c:v>
                </c:pt>
                <c:pt idx="4235">
                  <c:v>43466.421273148153</c:v>
                </c:pt>
                <c:pt idx="4236">
                  <c:v>43466.421284722222</c:v>
                </c:pt>
                <c:pt idx="4237">
                  <c:v>43466.421296296299</c:v>
                </c:pt>
                <c:pt idx="4238">
                  <c:v>43466.421307870369</c:v>
                </c:pt>
                <c:pt idx="4239">
                  <c:v>43466.421319444453</c:v>
                </c:pt>
                <c:pt idx="4240">
                  <c:v>43466.421331018522</c:v>
                </c:pt>
                <c:pt idx="4241">
                  <c:v>43466.421342592592</c:v>
                </c:pt>
                <c:pt idx="4242">
                  <c:v>43466.421354166669</c:v>
                </c:pt>
                <c:pt idx="4243">
                  <c:v>43466.421365740738</c:v>
                </c:pt>
                <c:pt idx="4244">
                  <c:v>43466.421377314808</c:v>
                </c:pt>
                <c:pt idx="4245">
                  <c:v>43466.421388888892</c:v>
                </c:pt>
                <c:pt idx="4246">
                  <c:v>43466.421400462961</c:v>
                </c:pt>
                <c:pt idx="4247">
                  <c:v>43466.421412037038</c:v>
                </c:pt>
                <c:pt idx="4248">
                  <c:v>43466.421423611107</c:v>
                </c:pt>
                <c:pt idx="4249">
                  <c:v>43466.421435185177</c:v>
                </c:pt>
                <c:pt idx="4250">
                  <c:v>43466.421446759261</c:v>
                </c:pt>
                <c:pt idx="4251">
                  <c:v>43466.421458333331</c:v>
                </c:pt>
                <c:pt idx="4252">
                  <c:v>43466.421469907407</c:v>
                </c:pt>
                <c:pt idx="4253">
                  <c:v>43466.421481481477</c:v>
                </c:pt>
                <c:pt idx="4254">
                  <c:v>43466.421493055554</c:v>
                </c:pt>
                <c:pt idx="4255">
                  <c:v>43466.42150462963</c:v>
                </c:pt>
                <c:pt idx="4256">
                  <c:v>43466.421516203707</c:v>
                </c:pt>
                <c:pt idx="4257">
                  <c:v>43466.421527777777</c:v>
                </c:pt>
                <c:pt idx="4258">
                  <c:v>43466.421539351853</c:v>
                </c:pt>
                <c:pt idx="4259">
                  <c:v>43466.421550925923</c:v>
                </c:pt>
                <c:pt idx="4260">
                  <c:v>43466.4215625</c:v>
                </c:pt>
                <c:pt idx="4261">
                  <c:v>43466.421574074076</c:v>
                </c:pt>
                <c:pt idx="4262">
                  <c:v>43466.421585648153</c:v>
                </c:pt>
                <c:pt idx="4263">
                  <c:v>43466.421597222223</c:v>
                </c:pt>
                <c:pt idx="4264">
                  <c:v>43466.4216087963</c:v>
                </c:pt>
                <c:pt idx="4265">
                  <c:v>43466.421620370369</c:v>
                </c:pt>
                <c:pt idx="4266">
                  <c:v>43466.421631944453</c:v>
                </c:pt>
                <c:pt idx="4267">
                  <c:v>43466.421643518523</c:v>
                </c:pt>
                <c:pt idx="4268">
                  <c:v>43466.421655092592</c:v>
                </c:pt>
                <c:pt idx="4269">
                  <c:v>43466.421666666669</c:v>
                </c:pt>
                <c:pt idx="4270">
                  <c:v>43466.421678240738</c:v>
                </c:pt>
                <c:pt idx="4271">
                  <c:v>43466.421689814822</c:v>
                </c:pt>
                <c:pt idx="4272">
                  <c:v>43466.421701388892</c:v>
                </c:pt>
                <c:pt idx="4273">
                  <c:v>43466.421712962961</c:v>
                </c:pt>
                <c:pt idx="4274">
                  <c:v>43466.421724537038</c:v>
                </c:pt>
                <c:pt idx="4275">
                  <c:v>43466.421736111108</c:v>
                </c:pt>
                <c:pt idx="4276">
                  <c:v>43466.421747685177</c:v>
                </c:pt>
                <c:pt idx="4277">
                  <c:v>43466.421759259261</c:v>
                </c:pt>
                <c:pt idx="4278">
                  <c:v>43466.421770833331</c:v>
                </c:pt>
                <c:pt idx="4279">
                  <c:v>43466.421782407408</c:v>
                </c:pt>
                <c:pt idx="4280">
                  <c:v>43466.421793981477</c:v>
                </c:pt>
                <c:pt idx="4281">
                  <c:v>43466.421805555547</c:v>
                </c:pt>
                <c:pt idx="4282">
                  <c:v>43466.421817129631</c:v>
                </c:pt>
                <c:pt idx="4283">
                  <c:v>43466.4218287037</c:v>
                </c:pt>
                <c:pt idx="4284">
                  <c:v>43466.421840277777</c:v>
                </c:pt>
                <c:pt idx="4285">
                  <c:v>43466.421851851846</c:v>
                </c:pt>
                <c:pt idx="4286">
                  <c:v>43466.421863425923</c:v>
                </c:pt>
                <c:pt idx="4287">
                  <c:v>43466.421875</c:v>
                </c:pt>
                <c:pt idx="4288">
                  <c:v>43466.421886574077</c:v>
                </c:pt>
                <c:pt idx="4289">
                  <c:v>43466.421898148154</c:v>
                </c:pt>
                <c:pt idx="4290">
                  <c:v>43466.421909722223</c:v>
                </c:pt>
                <c:pt idx="4291">
                  <c:v>43466.4219212963</c:v>
                </c:pt>
                <c:pt idx="4292">
                  <c:v>43466.421932870369</c:v>
                </c:pt>
                <c:pt idx="4293">
                  <c:v>43466.421944444453</c:v>
                </c:pt>
                <c:pt idx="4294">
                  <c:v>43466.421956018523</c:v>
                </c:pt>
                <c:pt idx="4295">
                  <c:v>43466.421967592592</c:v>
                </c:pt>
                <c:pt idx="4296">
                  <c:v>43466.421979166669</c:v>
                </c:pt>
                <c:pt idx="4297">
                  <c:v>43466.421990740739</c:v>
                </c:pt>
                <c:pt idx="4298">
                  <c:v>43466.422002314823</c:v>
                </c:pt>
                <c:pt idx="4299">
                  <c:v>43466.422013888892</c:v>
                </c:pt>
                <c:pt idx="4300">
                  <c:v>43466.422025462962</c:v>
                </c:pt>
                <c:pt idx="4301">
                  <c:v>43466.422037037039</c:v>
                </c:pt>
                <c:pt idx="4302">
                  <c:v>43466.422048611108</c:v>
                </c:pt>
                <c:pt idx="4303">
                  <c:v>43466.422060185178</c:v>
                </c:pt>
                <c:pt idx="4304">
                  <c:v>43466.422071759262</c:v>
                </c:pt>
                <c:pt idx="4305">
                  <c:v>43466.422083333331</c:v>
                </c:pt>
                <c:pt idx="4306">
                  <c:v>43466.422094907408</c:v>
                </c:pt>
                <c:pt idx="4307">
                  <c:v>43466.422106481477</c:v>
                </c:pt>
                <c:pt idx="4308">
                  <c:v>43466.422118055547</c:v>
                </c:pt>
                <c:pt idx="4309">
                  <c:v>43466.422129629631</c:v>
                </c:pt>
                <c:pt idx="4310">
                  <c:v>43466.4221412037</c:v>
                </c:pt>
                <c:pt idx="4311">
                  <c:v>43466.422152777777</c:v>
                </c:pt>
                <c:pt idx="4312">
                  <c:v>43466.422164351847</c:v>
                </c:pt>
                <c:pt idx="4313">
                  <c:v>43466.422175925924</c:v>
                </c:pt>
                <c:pt idx="4314">
                  <c:v>43466.4221875</c:v>
                </c:pt>
                <c:pt idx="4315">
                  <c:v>43466.422199074077</c:v>
                </c:pt>
                <c:pt idx="4316">
                  <c:v>43466.422210648147</c:v>
                </c:pt>
                <c:pt idx="4317">
                  <c:v>43466.422222222223</c:v>
                </c:pt>
                <c:pt idx="4318">
                  <c:v>43466.422233796293</c:v>
                </c:pt>
                <c:pt idx="4319">
                  <c:v>43466.42224537037</c:v>
                </c:pt>
                <c:pt idx="4320">
                  <c:v>43466.422256944446</c:v>
                </c:pt>
                <c:pt idx="4321">
                  <c:v>43466.422268518523</c:v>
                </c:pt>
                <c:pt idx="4322">
                  <c:v>43466.422280092593</c:v>
                </c:pt>
                <c:pt idx="4323">
                  <c:v>43466.422291666669</c:v>
                </c:pt>
                <c:pt idx="4324">
                  <c:v>43466.422303240739</c:v>
                </c:pt>
                <c:pt idx="4325">
                  <c:v>43466.422314814823</c:v>
                </c:pt>
                <c:pt idx="4326">
                  <c:v>43466.422326388893</c:v>
                </c:pt>
                <c:pt idx="4327">
                  <c:v>43466.422337962962</c:v>
                </c:pt>
                <c:pt idx="4328">
                  <c:v>43466.422349537039</c:v>
                </c:pt>
                <c:pt idx="4329">
                  <c:v>43466.422361111108</c:v>
                </c:pt>
                <c:pt idx="4330">
                  <c:v>43466.422372685192</c:v>
                </c:pt>
                <c:pt idx="4331">
                  <c:v>43466.422384259262</c:v>
                </c:pt>
                <c:pt idx="4332">
                  <c:v>43466.422395833331</c:v>
                </c:pt>
                <c:pt idx="4333">
                  <c:v>43466.422407407408</c:v>
                </c:pt>
                <c:pt idx="4334">
                  <c:v>43466.422418981478</c:v>
                </c:pt>
                <c:pt idx="4335">
                  <c:v>43466.422430555547</c:v>
                </c:pt>
                <c:pt idx="4336">
                  <c:v>43466.422442129631</c:v>
                </c:pt>
                <c:pt idx="4337">
                  <c:v>43466.422453703701</c:v>
                </c:pt>
                <c:pt idx="4338">
                  <c:v>43466.422465277778</c:v>
                </c:pt>
                <c:pt idx="4339">
                  <c:v>43466.422476851847</c:v>
                </c:pt>
                <c:pt idx="4340">
                  <c:v>43466.422488425917</c:v>
                </c:pt>
                <c:pt idx="4341">
                  <c:v>43466.422500000001</c:v>
                </c:pt>
                <c:pt idx="4342">
                  <c:v>43466.422511574077</c:v>
                </c:pt>
                <c:pt idx="4343">
                  <c:v>43466.422523148147</c:v>
                </c:pt>
                <c:pt idx="4344">
                  <c:v>43466.422534722216</c:v>
                </c:pt>
                <c:pt idx="4345">
                  <c:v>43466.422546296293</c:v>
                </c:pt>
                <c:pt idx="4346">
                  <c:v>43466.42255787037</c:v>
                </c:pt>
                <c:pt idx="4347">
                  <c:v>43466.422569444447</c:v>
                </c:pt>
                <c:pt idx="4348">
                  <c:v>43466.422581018523</c:v>
                </c:pt>
                <c:pt idx="4349">
                  <c:v>43466.422592592593</c:v>
                </c:pt>
                <c:pt idx="4350">
                  <c:v>43466.42260416667</c:v>
                </c:pt>
                <c:pt idx="4351">
                  <c:v>43466.422615740739</c:v>
                </c:pt>
                <c:pt idx="4352">
                  <c:v>43466.422627314823</c:v>
                </c:pt>
                <c:pt idx="4353">
                  <c:v>43466.422638888893</c:v>
                </c:pt>
                <c:pt idx="4354">
                  <c:v>43466.422650462962</c:v>
                </c:pt>
                <c:pt idx="4355">
                  <c:v>43466.422662037039</c:v>
                </c:pt>
                <c:pt idx="4356">
                  <c:v>43466.422673611109</c:v>
                </c:pt>
                <c:pt idx="4357">
                  <c:v>43466.422685185193</c:v>
                </c:pt>
                <c:pt idx="4358">
                  <c:v>43466.422696759262</c:v>
                </c:pt>
                <c:pt idx="4359">
                  <c:v>43466.422708333332</c:v>
                </c:pt>
                <c:pt idx="4360">
                  <c:v>43466.422719907408</c:v>
                </c:pt>
                <c:pt idx="4361">
                  <c:v>43466.422731481478</c:v>
                </c:pt>
                <c:pt idx="4362">
                  <c:v>43466.422743055547</c:v>
                </c:pt>
                <c:pt idx="4363">
                  <c:v>43466.422754629632</c:v>
                </c:pt>
                <c:pt idx="4364">
                  <c:v>43466.422766203701</c:v>
                </c:pt>
                <c:pt idx="4365">
                  <c:v>43466.422777777778</c:v>
                </c:pt>
                <c:pt idx="4366">
                  <c:v>43466.422789351847</c:v>
                </c:pt>
                <c:pt idx="4367">
                  <c:v>43466.422800925917</c:v>
                </c:pt>
                <c:pt idx="4368">
                  <c:v>43466.422812500001</c:v>
                </c:pt>
                <c:pt idx="4369">
                  <c:v>43466.422824074078</c:v>
                </c:pt>
                <c:pt idx="4370">
                  <c:v>43466.422835648147</c:v>
                </c:pt>
                <c:pt idx="4371">
                  <c:v>43466.422847222217</c:v>
                </c:pt>
                <c:pt idx="4372">
                  <c:v>43466.422858796293</c:v>
                </c:pt>
                <c:pt idx="4373">
                  <c:v>43466.42287037037</c:v>
                </c:pt>
                <c:pt idx="4374">
                  <c:v>43466.422881944447</c:v>
                </c:pt>
                <c:pt idx="4375">
                  <c:v>43466.422893518517</c:v>
                </c:pt>
                <c:pt idx="4376">
                  <c:v>43466.422905092593</c:v>
                </c:pt>
                <c:pt idx="4377">
                  <c:v>43466.42291666667</c:v>
                </c:pt>
                <c:pt idx="4378">
                  <c:v>43466.42292824074</c:v>
                </c:pt>
                <c:pt idx="4379">
                  <c:v>43466.422939814824</c:v>
                </c:pt>
                <c:pt idx="4380">
                  <c:v>43466.422951388893</c:v>
                </c:pt>
                <c:pt idx="4381">
                  <c:v>43466.422962962963</c:v>
                </c:pt>
                <c:pt idx="4382">
                  <c:v>43466.422974537039</c:v>
                </c:pt>
                <c:pt idx="4383">
                  <c:v>43466.422986111109</c:v>
                </c:pt>
                <c:pt idx="4384">
                  <c:v>43466.422997685193</c:v>
                </c:pt>
                <c:pt idx="4385">
                  <c:v>43466.423009259262</c:v>
                </c:pt>
                <c:pt idx="4386">
                  <c:v>43466.423020833332</c:v>
                </c:pt>
                <c:pt idx="4387">
                  <c:v>43466.423032407409</c:v>
                </c:pt>
                <c:pt idx="4388">
                  <c:v>43466.423043981478</c:v>
                </c:pt>
                <c:pt idx="4389">
                  <c:v>43466.423055555562</c:v>
                </c:pt>
                <c:pt idx="4390">
                  <c:v>43466.423067129632</c:v>
                </c:pt>
                <c:pt idx="4391">
                  <c:v>43466.423078703701</c:v>
                </c:pt>
                <c:pt idx="4392">
                  <c:v>43466.423090277778</c:v>
                </c:pt>
                <c:pt idx="4393">
                  <c:v>43466.423101851848</c:v>
                </c:pt>
                <c:pt idx="4394">
                  <c:v>43466.423113425917</c:v>
                </c:pt>
                <c:pt idx="4395">
                  <c:v>43466.423125000001</c:v>
                </c:pt>
                <c:pt idx="4396">
                  <c:v>43466.423136574071</c:v>
                </c:pt>
                <c:pt idx="4397">
                  <c:v>43466.423148148147</c:v>
                </c:pt>
                <c:pt idx="4398">
                  <c:v>43466.423159722217</c:v>
                </c:pt>
                <c:pt idx="4399">
                  <c:v>43466.423171296286</c:v>
                </c:pt>
                <c:pt idx="4400">
                  <c:v>43466.423182870371</c:v>
                </c:pt>
                <c:pt idx="4401">
                  <c:v>43466.423194444447</c:v>
                </c:pt>
                <c:pt idx="4402">
                  <c:v>43466.423206018517</c:v>
                </c:pt>
                <c:pt idx="4403">
                  <c:v>43466.423217592594</c:v>
                </c:pt>
                <c:pt idx="4404">
                  <c:v>43466.423229166663</c:v>
                </c:pt>
                <c:pt idx="4405">
                  <c:v>43466.42324074074</c:v>
                </c:pt>
                <c:pt idx="4406">
                  <c:v>43466.423252314817</c:v>
                </c:pt>
                <c:pt idx="4407">
                  <c:v>43466.423263888893</c:v>
                </c:pt>
                <c:pt idx="4408">
                  <c:v>43466.423275462963</c:v>
                </c:pt>
                <c:pt idx="4409">
                  <c:v>43466.42328703704</c:v>
                </c:pt>
                <c:pt idx="4410">
                  <c:v>43466.423298611109</c:v>
                </c:pt>
                <c:pt idx="4411">
                  <c:v>43466.423310185193</c:v>
                </c:pt>
                <c:pt idx="4412">
                  <c:v>43466.423321759263</c:v>
                </c:pt>
                <c:pt idx="4413">
                  <c:v>43466.423333333332</c:v>
                </c:pt>
                <c:pt idx="4414">
                  <c:v>43466.423344907409</c:v>
                </c:pt>
                <c:pt idx="4415">
                  <c:v>43466.423356481479</c:v>
                </c:pt>
                <c:pt idx="4416">
                  <c:v>43466.423368055563</c:v>
                </c:pt>
                <c:pt idx="4417">
                  <c:v>43466.423379629632</c:v>
                </c:pt>
                <c:pt idx="4418">
                  <c:v>43466.423391203702</c:v>
                </c:pt>
                <c:pt idx="4419">
                  <c:v>43466.423402777778</c:v>
                </c:pt>
                <c:pt idx="4420">
                  <c:v>43466.423414351862</c:v>
                </c:pt>
                <c:pt idx="4421">
                  <c:v>43466.423425925917</c:v>
                </c:pt>
                <c:pt idx="4422">
                  <c:v>43466.423437500001</c:v>
                </c:pt>
                <c:pt idx="4423">
                  <c:v>43466.423449074071</c:v>
                </c:pt>
                <c:pt idx="4424">
                  <c:v>43466.423460648148</c:v>
                </c:pt>
                <c:pt idx="4425">
                  <c:v>43466.423472222217</c:v>
                </c:pt>
                <c:pt idx="4426">
                  <c:v>43466.423483796287</c:v>
                </c:pt>
                <c:pt idx="4427">
                  <c:v>43466.423495370371</c:v>
                </c:pt>
                <c:pt idx="4428">
                  <c:v>43466.423506944448</c:v>
                </c:pt>
                <c:pt idx="4429">
                  <c:v>43466.423518518517</c:v>
                </c:pt>
                <c:pt idx="4430">
                  <c:v>43466.423530092587</c:v>
                </c:pt>
                <c:pt idx="4431">
                  <c:v>43466.423541666663</c:v>
                </c:pt>
                <c:pt idx="4432">
                  <c:v>43466.42355324074</c:v>
                </c:pt>
                <c:pt idx="4433">
                  <c:v>43466.423564814817</c:v>
                </c:pt>
                <c:pt idx="4434">
                  <c:v>43466.423576388886</c:v>
                </c:pt>
                <c:pt idx="4435">
                  <c:v>43466.423587962963</c:v>
                </c:pt>
                <c:pt idx="4436">
                  <c:v>43466.42359953704</c:v>
                </c:pt>
                <c:pt idx="4437">
                  <c:v>43466.423611111109</c:v>
                </c:pt>
                <c:pt idx="4438">
                  <c:v>43466.423622685194</c:v>
                </c:pt>
                <c:pt idx="4439">
                  <c:v>43466.423634259263</c:v>
                </c:pt>
                <c:pt idx="4440">
                  <c:v>43466.423645833333</c:v>
                </c:pt>
                <c:pt idx="4441">
                  <c:v>43466.423657407409</c:v>
                </c:pt>
                <c:pt idx="4442">
                  <c:v>43466.423668981479</c:v>
                </c:pt>
                <c:pt idx="4443">
                  <c:v>43466.423680555563</c:v>
                </c:pt>
                <c:pt idx="4444">
                  <c:v>43466.423692129632</c:v>
                </c:pt>
                <c:pt idx="4445">
                  <c:v>43466.423703703702</c:v>
                </c:pt>
                <c:pt idx="4446">
                  <c:v>43466.423715277779</c:v>
                </c:pt>
                <c:pt idx="4447">
                  <c:v>43466.423726851863</c:v>
                </c:pt>
                <c:pt idx="4448">
                  <c:v>43466.423738425918</c:v>
                </c:pt>
                <c:pt idx="4449">
                  <c:v>43466.423750000002</c:v>
                </c:pt>
                <c:pt idx="4450">
                  <c:v>43466.423761574071</c:v>
                </c:pt>
                <c:pt idx="4451">
                  <c:v>43466.423773148148</c:v>
                </c:pt>
                <c:pt idx="4452">
                  <c:v>43466.423784722218</c:v>
                </c:pt>
                <c:pt idx="4453">
                  <c:v>43466.423796296287</c:v>
                </c:pt>
                <c:pt idx="4454">
                  <c:v>43466.423807870371</c:v>
                </c:pt>
                <c:pt idx="4455">
                  <c:v>43466.423819444448</c:v>
                </c:pt>
                <c:pt idx="4456">
                  <c:v>43466.423831018517</c:v>
                </c:pt>
                <c:pt idx="4457">
                  <c:v>43466.423842592587</c:v>
                </c:pt>
                <c:pt idx="4458">
                  <c:v>43466.423854166656</c:v>
                </c:pt>
                <c:pt idx="4459">
                  <c:v>43466.42386574074</c:v>
                </c:pt>
                <c:pt idx="4460">
                  <c:v>43466.423877314817</c:v>
                </c:pt>
                <c:pt idx="4461">
                  <c:v>43466.423888888887</c:v>
                </c:pt>
                <c:pt idx="4462">
                  <c:v>43466.423900462964</c:v>
                </c:pt>
                <c:pt idx="4463">
                  <c:v>43466.42391203704</c:v>
                </c:pt>
                <c:pt idx="4464">
                  <c:v>43466.42392361111</c:v>
                </c:pt>
                <c:pt idx="4465">
                  <c:v>43466.423935185187</c:v>
                </c:pt>
                <c:pt idx="4466">
                  <c:v>43466.423946759263</c:v>
                </c:pt>
                <c:pt idx="4467">
                  <c:v>43466.423958333333</c:v>
                </c:pt>
                <c:pt idx="4468">
                  <c:v>43466.42396990741</c:v>
                </c:pt>
                <c:pt idx="4469">
                  <c:v>43466.423981481479</c:v>
                </c:pt>
                <c:pt idx="4470">
                  <c:v>43466.423993055563</c:v>
                </c:pt>
                <c:pt idx="4471">
                  <c:v>43466.424004629633</c:v>
                </c:pt>
                <c:pt idx="4472">
                  <c:v>43466.424016203702</c:v>
                </c:pt>
                <c:pt idx="4473">
                  <c:v>43466.424027777779</c:v>
                </c:pt>
                <c:pt idx="4474">
                  <c:v>43466.424039351848</c:v>
                </c:pt>
                <c:pt idx="4475">
                  <c:v>43466.424050925933</c:v>
                </c:pt>
                <c:pt idx="4476">
                  <c:v>43466.424062500002</c:v>
                </c:pt>
                <c:pt idx="4477">
                  <c:v>43466.424074074072</c:v>
                </c:pt>
                <c:pt idx="4478">
                  <c:v>43466.424085648148</c:v>
                </c:pt>
                <c:pt idx="4479">
                  <c:v>43466.424097222232</c:v>
                </c:pt>
                <c:pt idx="4480">
                  <c:v>43466.424108796287</c:v>
                </c:pt>
                <c:pt idx="4481">
                  <c:v>43466.424120370371</c:v>
                </c:pt>
                <c:pt idx="4482">
                  <c:v>43466.424131944441</c:v>
                </c:pt>
                <c:pt idx="4483">
                  <c:v>43466.424143518518</c:v>
                </c:pt>
                <c:pt idx="4484">
                  <c:v>43466.424155092587</c:v>
                </c:pt>
                <c:pt idx="4485">
                  <c:v>43466.424166666657</c:v>
                </c:pt>
                <c:pt idx="4486">
                  <c:v>43466.424178240741</c:v>
                </c:pt>
                <c:pt idx="4487">
                  <c:v>43466.424189814818</c:v>
                </c:pt>
                <c:pt idx="4488">
                  <c:v>43466.424201388887</c:v>
                </c:pt>
                <c:pt idx="4489">
                  <c:v>43466.424212962957</c:v>
                </c:pt>
                <c:pt idx="4490">
                  <c:v>43466.424224537041</c:v>
                </c:pt>
                <c:pt idx="4491">
                  <c:v>43466.42423611111</c:v>
                </c:pt>
                <c:pt idx="4492">
                  <c:v>43466.424247685187</c:v>
                </c:pt>
                <c:pt idx="4493">
                  <c:v>43466.424259259264</c:v>
                </c:pt>
                <c:pt idx="4494">
                  <c:v>43466.424270833333</c:v>
                </c:pt>
                <c:pt idx="4495">
                  <c:v>43466.42428240741</c:v>
                </c:pt>
                <c:pt idx="4496">
                  <c:v>43466.424293981479</c:v>
                </c:pt>
                <c:pt idx="4497">
                  <c:v>43466.424305555563</c:v>
                </c:pt>
                <c:pt idx="4498">
                  <c:v>43466.424317129633</c:v>
                </c:pt>
                <c:pt idx="4499">
                  <c:v>43466.424328703702</c:v>
                </c:pt>
                <c:pt idx="4500">
                  <c:v>43466.424340277779</c:v>
                </c:pt>
                <c:pt idx="4501">
                  <c:v>43466.424351851849</c:v>
                </c:pt>
                <c:pt idx="4502">
                  <c:v>43466.424363425933</c:v>
                </c:pt>
                <c:pt idx="4503">
                  <c:v>43466.424375000002</c:v>
                </c:pt>
                <c:pt idx="4504">
                  <c:v>43466.424386574072</c:v>
                </c:pt>
                <c:pt idx="4505">
                  <c:v>43466.424398148149</c:v>
                </c:pt>
                <c:pt idx="4506">
                  <c:v>43466.424409722233</c:v>
                </c:pt>
                <c:pt idx="4507">
                  <c:v>43466.424421296288</c:v>
                </c:pt>
                <c:pt idx="4508">
                  <c:v>43466.424432870372</c:v>
                </c:pt>
                <c:pt idx="4509">
                  <c:v>43466.424444444441</c:v>
                </c:pt>
                <c:pt idx="4510">
                  <c:v>43466.424456018518</c:v>
                </c:pt>
                <c:pt idx="4511">
                  <c:v>43466.424467592587</c:v>
                </c:pt>
                <c:pt idx="4512">
                  <c:v>43466.424479166657</c:v>
                </c:pt>
                <c:pt idx="4513">
                  <c:v>43466.424490740741</c:v>
                </c:pt>
                <c:pt idx="4514">
                  <c:v>43466.424502314818</c:v>
                </c:pt>
                <c:pt idx="4515">
                  <c:v>43466.424513888887</c:v>
                </c:pt>
                <c:pt idx="4516">
                  <c:v>43466.424525462957</c:v>
                </c:pt>
                <c:pt idx="4517">
                  <c:v>43466.424537037034</c:v>
                </c:pt>
                <c:pt idx="4518">
                  <c:v>43466.42454861111</c:v>
                </c:pt>
                <c:pt idx="4519">
                  <c:v>43466.424560185187</c:v>
                </c:pt>
                <c:pt idx="4520">
                  <c:v>43466.424571759257</c:v>
                </c:pt>
                <c:pt idx="4521">
                  <c:v>43466.424583333333</c:v>
                </c:pt>
                <c:pt idx="4522">
                  <c:v>43466.42459490741</c:v>
                </c:pt>
                <c:pt idx="4523">
                  <c:v>43466.42460648148</c:v>
                </c:pt>
                <c:pt idx="4524">
                  <c:v>43466.424618055556</c:v>
                </c:pt>
                <c:pt idx="4525">
                  <c:v>43466.424629629633</c:v>
                </c:pt>
                <c:pt idx="4526">
                  <c:v>43466.424641203703</c:v>
                </c:pt>
                <c:pt idx="4527">
                  <c:v>43466.42465277778</c:v>
                </c:pt>
                <c:pt idx="4528">
                  <c:v>43466.424664351849</c:v>
                </c:pt>
                <c:pt idx="4529">
                  <c:v>43466.424675925933</c:v>
                </c:pt>
                <c:pt idx="4530">
                  <c:v>43466.424687500003</c:v>
                </c:pt>
                <c:pt idx="4531">
                  <c:v>43466.424699074072</c:v>
                </c:pt>
                <c:pt idx="4532">
                  <c:v>43466.424710648149</c:v>
                </c:pt>
                <c:pt idx="4533">
                  <c:v>43466.424722222233</c:v>
                </c:pt>
                <c:pt idx="4534">
                  <c:v>43466.424733796302</c:v>
                </c:pt>
                <c:pt idx="4535">
                  <c:v>43466.424745370372</c:v>
                </c:pt>
                <c:pt idx="4536">
                  <c:v>43466.424756944441</c:v>
                </c:pt>
                <c:pt idx="4537">
                  <c:v>43466.424768518518</c:v>
                </c:pt>
                <c:pt idx="4538">
                  <c:v>43466.424780092602</c:v>
                </c:pt>
                <c:pt idx="4539">
                  <c:v>43466.424791666657</c:v>
                </c:pt>
                <c:pt idx="4540">
                  <c:v>43466.424803240741</c:v>
                </c:pt>
                <c:pt idx="4541">
                  <c:v>43466.424814814818</c:v>
                </c:pt>
                <c:pt idx="4542">
                  <c:v>43466.424826388888</c:v>
                </c:pt>
                <c:pt idx="4543">
                  <c:v>43466.424837962957</c:v>
                </c:pt>
                <c:pt idx="4544">
                  <c:v>43466.424849537027</c:v>
                </c:pt>
                <c:pt idx="4545">
                  <c:v>43466.424861111111</c:v>
                </c:pt>
                <c:pt idx="4546">
                  <c:v>43466.424872685187</c:v>
                </c:pt>
                <c:pt idx="4547">
                  <c:v>43466.424884259257</c:v>
                </c:pt>
                <c:pt idx="4548">
                  <c:v>43466.424895833326</c:v>
                </c:pt>
                <c:pt idx="4549">
                  <c:v>43466.424907407411</c:v>
                </c:pt>
                <c:pt idx="4550">
                  <c:v>43466.42491898148</c:v>
                </c:pt>
                <c:pt idx="4551">
                  <c:v>43466.424930555557</c:v>
                </c:pt>
                <c:pt idx="4552">
                  <c:v>43466.424942129634</c:v>
                </c:pt>
                <c:pt idx="4553">
                  <c:v>43466.424953703703</c:v>
                </c:pt>
                <c:pt idx="4554">
                  <c:v>43466.42496527778</c:v>
                </c:pt>
                <c:pt idx="4555">
                  <c:v>43466.424976851849</c:v>
                </c:pt>
                <c:pt idx="4556">
                  <c:v>43466.424988425933</c:v>
                </c:pt>
                <c:pt idx="4557">
                  <c:v>43466.425000000003</c:v>
                </c:pt>
                <c:pt idx="4558">
                  <c:v>43466.425011574072</c:v>
                </c:pt>
                <c:pt idx="4559">
                  <c:v>43466.425023148149</c:v>
                </c:pt>
                <c:pt idx="4560">
                  <c:v>43466.425034722219</c:v>
                </c:pt>
                <c:pt idx="4561">
                  <c:v>43466.425046296303</c:v>
                </c:pt>
                <c:pt idx="4562">
                  <c:v>43466.425057870372</c:v>
                </c:pt>
                <c:pt idx="4563">
                  <c:v>43466.425069444442</c:v>
                </c:pt>
                <c:pt idx="4564">
                  <c:v>43466.425081018519</c:v>
                </c:pt>
                <c:pt idx="4565">
                  <c:v>43466.425092592603</c:v>
                </c:pt>
                <c:pt idx="4566">
                  <c:v>43466.425104166658</c:v>
                </c:pt>
                <c:pt idx="4567">
                  <c:v>43466.425115740742</c:v>
                </c:pt>
                <c:pt idx="4568">
                  <c:v>43466.425127314818</c:v>
                </c:pt>
                <c:pt idx="4569">
                  <c:v>43466.425138888888</c:v>
                </c:pt>
                <c:pt idx="4570">
                  <c:v>43466.425150462957</c:v>
                </c:pt>
                <c:pt idx="4571">
                  <c:v>43466.425162037027</c:v>
                </c:pt>
                <c:pt idx="4572">
                  <c:v>43466.425173611111</c:v>
                </c:pt>
                <c:pt idx="4573">
                  <c:v>43466.425185185188</c:v>
                </c:pt>
                <c:pt idx="4574">
                  <c:v>43466.425196759257</c:v>
                </c:pt>
                <c:pt idx="4575">
                  <c:v>43466.425208333327</c:v>
                </c:pt>
                <c:pt idx="4576">
                  <c:v>43466.425219907411</c:v>
                </c:pt>
                <c:pt idx="4577">
                  <c:v>43466.42523148148</c:v>
                </c:pt>
                <c:pt idx="4578">
                  <c:v>43466.425243055557</c:v>
                </c:pt>
                <c:pt idx="4579">
                  <c:v>43466.425254629627</c:v>
                </c:pt>
                <c:pt idx="4580">
                  <c:v>43466.425266203703</c:v>
                </c:pt>
                <c:pt idx="4581">
                  <c:v>43466.42527777778</c:v>
                </c:pt>
                <c:pt idx="4582">
                  <c:v>43466.42528935185</c:v>
                </c:pt>
                <c:pt idx="4583">
                  <c:v>43466.425300925926</c:v>
                </c:pt>
                <c:pt idx="4584">
                  <c:v>43466.425312500003</c:v>
                </c:pt>
                <c:pt idx="4585">
                  <c:v>43466.425324074073</c:v>
                </c:pt>
                <c:pt idx="4586">
                  <c:v>43466.425335648149</c:v>
                </c:pt>
                <c:pt idx="4587">
                  <c:v>43466.425347222219</c:v>
                </c:pt>
                <c:pt idx="4588">
                  <c:v>43466.425358796303</c:v>
                </c:pt>
                <c:pt idx="4589">
                  <c:v>43466.425370370373</c:v>
                </c:pt>
                <c:pt idx="4590">
                  <c:v>43466.425381944442</c:v>
                </c:pt>
                <c:pt idx="4591">
                  <c:v>43466.425393518519</c:v>
                </c:pt>
                <c:pt idx="4592">
                  <c:v>43466.425405092603</c:v>
                </c:pt>
                <c:pt idx="4593">
                  <c:v>43466.425416666672</c:v>
                </c:pt>
                <c:pt idx="4594">
                  <c:v>43466.425428240742</c:v>
                </c:pt>
                <c:pt idx="4595">
                  <c:v>43466.425439814811</c:v>
                </c:pt>
                <c:pt idx="4596">
                  <c:v>43466.425451388888</c:v>
                </c:pt>
                <c:pt idx="4597">
                  <c:v>43466.425462962958</c:v>
                </c:pt>
                <c:pt idx="4598">
                  <c:v>43466.425474537027</c:v>
                </c:pt>
                <c:pt idx="4599">
                  <c:v>43466.425486111111</c:v>
                </c:pt>
                <c:pt idx="4600">
                  <c:v>43466.425497685188</c:v>
                </c:pt>
                <c:pt idx="4601">
                  <c:v>43466.425509259258</c:v>
                </c:pt>
                <c:pt idx="4602">
                  <c:v>43466.425520833327</c:v>
                </c:pt>
                <c:pt idx="4603">
                  <c:v>43466.425532407397</c:v>
                </c:pt>
                <c:pt idx="4604">
                  <c:v>43466.425543981481</c:v>
                </c:pt>
                <c:pt idx="4605">
                  <c:v>43466.425555555557</c:v>
                </c:pt>
                <c:pt idx="4606">
                  <c:v>43466.425567129627</c:v>
                </c:pt>
                <c:pt idx="4607">
                  <c:v>43466.425578703696</c:v>
                </c:pt>
                <c:pt idx="4608">
                  <c:v>43466.42559027778</c:v>
                </c:pt>
                <c:pt idx="4609">
                  <c:v>43466.42560185185</c:v>
                </c:pt>
                <c:pt idx="4610">
                  <c:v>43466.425613425927</c:v>
                </c:pt>
                <c:pt idx="4611">
                  <c:v>43466.425625000003</c:v>
                </c:pt>
                <c:pt idx="4612">
                  <c:v>43466.425636574073</c:v>
                </c:pt>
                <c:pt idx="4613">
                  <c:v>43466.42564814815</c:v>
                </c:pt>
                <c:pt idx="4614">
                  <c:v>43466.425659722219</c:v>
                </c:pt>
                <c:pt idx="4615">
                  <c:v>43466.425671296303</c:v>
                </c:pt>
                <c:pt idx="4616">
                  <c:v>43466.425682870373</c:v>
                </c:pt>
                <c:pt idx="4617">
                  <c:v>43466.425694444442</c:v>
                </c:pt>
                <c:pt idx="4618">
                  <c:v>43466.425706018519</c:v>
                </c:pt>
                <c:pt idx="4619">
                  <c:v>43466.425717592603</c:v>
                </c:pt>
                <c:pt idx="4620">
                  <c:v>43466.425729166673</c:v>
                </c:pt>
                <c:pt idx="4621">
                  <c:v>43466.425740740742</c:v>
                </c:pt>
                <c:pt idx="4622">
                  <c:v>43466.425752314812</c:v>
                </c:pt>
                <c:pt idx="4623">
                  <c:v>43466.425763888888</c:v>
                </c:pt>
                <c:pt idx="4624">
                  <c:v>43466.425775462973</c:v>
                </c:pt>
                <c:pt idx="4625">
                  <c:v>43466.425787037027</c:v>
                </c:pt>
                <c:pt idx="4626">
                  <c:v>43466.425798611112</c:v>
                </c:pt>
                <c:pt idx="4627">
                  <c:v>43466.425810185188</c:v>
                </c:pt>
                <c:pt idx="4628">
                  <c:v>43466.425821759258</c:v>
                </c:pt>
                <c:pt idx="4629">
                  <c:v>43466.425833333327</c:v>
                </c:pt>
                <c:pt idx="4630">
                  <c:v>43466.425844907397</c:v>
                </c:pt>
                <c:pt idx="4631">
                  <c:v>43466.425856481481</c:v>
                </c:pt>
                <c:pt idx="4632">
                  <c:v>43466.425868055558</c:v>
                </c:pt>
                <c:pt idx="4633">
                  <c:v>43466.425879629627</c:v>
                </c:pt>
                <c:pt idx="4634">
                  <c:v>43466.425891203697</c:v>
                </c:pt>
                <c:pt idx="4635">
                  <c:v>43466.425902777781</c:v>
                </c:pt>
                <c:pt idx="4636">
                  <c:v>43466.42591435185</c:v>
                </c:pt>
                <c:pt idx="4637">
                  <c:v>43466.425925925927</c:v>
                </c:pt>
                <c:pt idx="4638">
                  <c:v>43466.425937499997</c:v>
                </c:pt>
                <c:pt idx="4639">
                  <c:v>43466.425949074073</c:v>
                </c:pt>
                <c:pt idx="4640">
                  <c:v>43466.42596064815</c:v>
                </c:pt>
                <c:pt idx="4641">
                  <c:v>43466.42597222222</c:v>
                </c:pt>
                <c:pt idx="4642">
                  <c:v>43466.425983796304</c:v>
                </c:pt>
                <c:pt idx="4643">
                  <c:v>43466.425995370373</c:v>
                </c:pt>
                <c:pt idx="4644">
                  <c:v>43466.426006944443</c:v>
                </c:pt>
                <c:pt idx="4645">
                  <c:v>43466.426018518519</c:v>
                </c:pt>
                <c:pt idx="4646">
                  <c:v>43466.426030092603</c:v>
                </c:pt>
                <c:pt idx="4647">
                  <c:v>43466.426041666673</c:v>
                </c:pt>
                <c:pt idx="4648">
                  <c:v>43466.426053240742</c:v>
                </c:pt>
                <c:pt idx="4649">
                  <c:v>43466.426064814812</c:v>
                </c:pt>
                <c:pt idx="4650">
                  <c:v>43466.426076388889</c:v>
                </c:pt>
                <c:pt idx="4651">
                  <c:v>43466.426087962973</c:v>
                </c:pt>
                <c:pt idx="4652">
                  <c:v>43466.426099537042</c:v>
                </c:pt>
                <c:pt idx="4653">
                  <c:v>43466.426111111112</c:v>
                </c:pt>
                <c:pt idx="4654">
                  <c:v>43466.426122685189</c:v>
                </c:pt>
                <c:pt idx="4655">
                  <c:v>43466.426134259258</c:v>
                </c:pt>
                <c:pt idx="4656">
                  <c:v>43466.426145833328</c:v>
                </c:pt>
                <c:pt idx="4657">
                  <c:v>43466.426157407397</c:v>
                </c:pt>
                <c:pt idx="4658">
                  <c:v>43466.426168981481</c:v>
                </c:pt>
                <c:pt idx="4659">
                  <c:v>43466.426180555558</c:v>
                </c:pt>
                <c:pt idx="4660">
                  <c:v>43466.426192129627</c:v>
                </c:pt>
                <c:pt idx="4661">
                  <c:v>43466.426203703697</c:v>
                </c:pt>
                <c:pt idx="4662">
                  <c:v>43466.426215277781</c:v>
                </c:pt>
                <c:pt idx="4663">
                  <c:v>43466.426226851851</c:v>
                </c:pt>
                <c:pt idx="4664">
                  <c:v>43466.426238425927</c:v>
                </c:pt>
                <c:pt idx="4665">
                  <c:v>43466.426249999997</c:v>
                </c:pt>
                <c:pt idx="4666">
                  <c:v>43466.426261574074</c:v>
                </c:pt>
                <c:pt idx="4667">
                  <c:v>43466.42627314815</c:v>
                </c:pt>
                <c:pt idx="4668">
                  <c:v>43466.42628472222</c:v>
                </c:pt>
                <c:pt idx="4669">
                  <c:v>43466.426296296297</c:v>
                </c:pt>
                <c:pt idx="4670">
                  <c:v>43466.426307870373</c:v>
                </c:pt>
                <c:pt idx="4671">
                  <c:v>43466.426319444443</c:v>
                </c:pt>
                <c:pt idx="4672">
                  <c:v>43466.42633101852</c:v>
                </c:pt>
                <c:pt idx="4673">
                  <c:v>43466.426342592589</c:v>
                </c:pt>
                <c:pt idx="4674">
                  <c:v>43466.426354166673</c:v>
                </c:pt>
                <c:pt idx="4675">
                  <c:v>43466.426365740743</c:v>
                </c:pt>
                <c:pt idx="4676">
                  <c:v>43466.426377314812</c:v>
                </c:pt>
                <c:pt idx="4677">
                  <c:v>43466.426388888889</c:v>
                </c:pt>
                <c:pt idx="4678">
                  <c:v>43466.426400462973</c:v>
                </c:pt>
                <c:pt idx="4679">
                  <c:v>43466.426412037043</c:v>
                </c:pt>
                <c:pt idx="4680">
                  <c:v>43466.426423611112</c:v>
                </c:pt>
                <c:pt idx="4681">
                  <c:v>43466.426435185182</c:v>
                </c:pt>
                <c:pt idx="4682">
                  <c:v>43466.426446759258</c:v>
                </c:pt>
                <c:pt idx="4683">
                  <c:v>43466.426458333342</c:v>
                </c:pt>
                <c:pt idx="4684">
                  <c:v>43466.426469907397</c:v>
                </c:pt>
                <c:pt idx="4685">
                  <c:v>43466.426481481481</c:v>
                </c:pt>
                <c:pt idx="4686">
                  <c:v>43466.426493055558</c:v>
                </c:pt>
                <c:pt idx="4687">
                  <c:v>43466.426504629628</c:v>
                </c:pt>
                <c:pt idx="4688">
                  <c:v>43466.426516203697</c:v>
                </c:pt>
                <c:pt idx="4689">
                  <c:v>43466.426527777781</c:v>
                </c:pt>
                <c:pt idx="4690">
                  <c:v>43466.426539351851</c:v>
                </c:pt>
                <c:pt idx="4691">
                  <c:v>43466.426550925928</c:v>
                </c:pt>
                <c:pt idx="4692">
                  <c:v>43466.426562499997</c:v>
                </c:pt>
                <c:pt idx="4693">
                  <c:v>43466.426574074067</c:v>
                </c:pt>
                <c:pt idx="4694">
                  <c:v>43466.426585648151</c:v>
                </c:pt>
                <c:pt idx="4695">
                  <c:v>43466.42659722222</c:v>
                </c:pt>
                <c:pt idx="4696">
                  <c:v>43466.426608796297</c:v>
                </c:pt>
                <c:pt idx="4697">
                  <c:v>43466.426620370366</c:v>
                </c:pt>
                <c:pt idx="4698">
                  <c:v>43466.426631944443</c:v>
                </c:pt>
                <c:pt idx="4699">
                  <c:v>43466.42664351852</c:v>
                </c:pt>
                <c:pt idx="4700">
                  <c:v>43466.426655092589</c:v>
                </c:pt>
                <c:pt idx="4701">
                  <c:v>43466.426666666674</c:v>
                </c:pt>
                <c:pt idx="4702">
                  <c:v>43466.426678240743</c:v>
                </c:pt>
                <c:pt idx="4703">
                  <c:v>43466.426689814813</c:v>
                </c:pt>
                <c:pt idx="4704">
                  <c:v>43466.426701388889</c:v>
                </c:pt>
                <c:pt idx="4705">
                  <c:v>43466.426712962973</c:v>
                </c:pt>
                <c:pt idx="4706">
                  <c:v>43466.426724537043</c:v>
                </c:pt>
                <c:pt idx="4707">
                  <c:v>43466.426736111112</c:v>
                </c:pt>
                <c:pt idx="4708">
                  <c:v>43466.426747685182</c:v>
                </c:pt>
                <c:pt idx="4709">
                  <c:v>43466.426759259259</c:v>
                </c:pt>
                <c:pt idx="4710">
                  <c:v>43466.426770833343</c:v>
                </c:pt>
                <c:pt idx="4711">
                  <c:v>43466.426782407398</c:v>
                </c:pt>
                <c:pt idx="4712">
                  <c:v>43466.426793981482</c:v>
                </c:pt>
                <c:pt idx="4713">
                  <c:v>43466.426805555559</c:v>
                </c:pt>
                <c:pt idx="4714">
                  <c:v>43466.426817129628</c:v>
                </c:pt>
                <c:pt idx="4715">
                  <c:v>43466.426828703698</c:v>
                </c:pt>
                <c:pt idx="4716">
                  <c:v>43466.426840277767</c:v>
                </c:pt>
                <c:pt idx="4717">
                  <c:v>43466.426851851851</c:v>
                </c:pt>
                <c:pt idx="4718">
                  <c:v>43466.426863425928</c:v>
                </c:pt>
                <c:pt idx="4719">
                  <c:v>43466.426874999997</c:v>
                </c:pt>
                <c:pt idx="4720">
                  <c:v>43466.426886574067</c:v>
                </c:pt>
                <c:pt idx="4721">
                  <c:v>43466.426898148151</c:v>
                </c:pt>
                <c:pt idx="4722">
                  <c:v>43466.42690972222</c:v>
                </c:pt>
                <c:pt idx="4723">
                  <c:v>43466.426921296297</c:v>
                </c:pt>
                <c:pt idx="4724">
                  <c:v>43466.426932870367</c:v>
                </c:pt>
                <c:pt idx="4725">
                  <c:v>43466.426944444444</c:v>
                </c:pt>
                <c:pt idx="4726">
                  <c:v>43466.42695601852</c:v>
                </c:pt>
                <c:pt idx="4727">
                  <c:v>43466.42696759259</c:v>
                </c:pt>
                <c:pt idx="4728">
                  <c:v>43466.426979166667</c:v>
                </c:pt>
                <c:pt idx="4729">
                  <c:v>43466.426990740743</c:v>
                </c:pt>
                <c:pt idx="4730">
                  <c:v>43466.427002314813</c:v>
                </c:pt>
                <c:pt idx="4731">
                  <c:v>43466.42701388889</c:v>
                </c:pt>
                <c:pt idx="4732">
                  <c:v>43466.427025462966</c:v>
                </c:pt>
                <c:pt idx="4733">
                  <c:v>43466.427037037043</c:v>
                </c:pt>
                <c:pt idx="4734">
                  <c:v>43466.427048611113</c:v>
                </c:pt>
                <c:pt idx="4735">
                  <c:v>43466.427060185182</c:v>
                </c:pt>
                <c:pt idx="4736">
                  <c:v>43466.427071759259</c:v>
                </c:pt>
                <c:pt idx="4737">
                  <c:v>43466.427083333343</c:v>
                </c:pt>
                <c:pt idx="4738">
                  <c:v>43466.427094907413</c:v>
                </c:pt>
                <c:pt idx="4739">
                  <c:v>43466.427106481482</c:v>
                </c:pt>
                <c:pt idx="4740">
                  <c:v>43466.427118055559</c:v>
                </c:pt>
                <c:pt idx="4741">
                  <c:v>43466.427129629628</c:v>
                </c:pt>
                <c:pt idx="4742">
                  <c:v>43466.427141203712</c:v>
                </c:pt>
                <c:pt idx="4743">
                  <c:v>43466.427152777767</c:v>
                </c:pt>
                <c:pt idx="4744">
                  <c:v>43466.427164351851</c:v>
                </c:pt>
                <c:pt idx="4745">
                  <c:v>43466.427175925928</c:v>
                </c:pt>
                <c:pt idx="4746">
                  <c:v>43466.427187499998</c:v>
                </c:pt>
                <c:pt idx="4747">
                  <c:v>43466.427199074067</c:v>
                </c:pt>
                <c:pt idx="4748">
                  <c:v>43466.427210648151</c:v>
                </c:pt>
                <c:pt idx="4749">
                  <c:v>43466.427222222221</c:v>
                </c:pt>
                <c:pt idx="4750">
                  <c:v>43466.427233796298</c:v>
                </c:pt>
                <c:pt idx="4751">
                  <c:v>43466.427245370367</c:v>
                </c:pt>
                <c:pt idx="4752">
                  <c:v>43466.427256944437</c:v>
                </c:pt>
                <c:pt idx="4753">
                  <c:v>43466.427268518521</c:v>
                </c:pt>
                <c:pt idx="4754">
                  <c:v>43466.42728009259</c:v>
                </c:pt>
                <c:pt idx="4755">
                  <c:v>43466.427291666667</c:v>
                </c:pt>
                <c:pt idx="4756">
                  <c:v>43466.427303240736</c:v>
                </c:pt>
                <c:pt idx="4757">
                  <c:v>43466.427314814813</c:v>
                </c:pt>
                <c:pt idx="4758">
                  <c:v>43466.42732638889</c:v>
                </c:pt>
                <c:pt idx="4759">
                  <c:v>43466.427337962959</c:v>
                </c:pt>
                <c:pt idx="4760">
                  <c:v>43466.427349537043</c:v>
                </c:pt>
                <c:pt idx="4761">
                  <c:v>43466.427361111113</c:v>
                </c:pt>
                <c:pt idx="4762">
                  <c:v>43466.427372685182</c:v>
                </c:pt>
                <c:pt idx="4763">
                  <c:v>43466.427384259259</c:v>
                </c:pt>
                <c:pt idx="4764">
                  <c:v>43466.427395833343</c:v>
                </c:pt>
                <c:pt idx="4765">
                  <c:v>43466.427407407413</c:v>
                </c:pt>
                <c:pt idx="4766">
                  <c:v>43466.427418981482</c:v>
                </c:pt>
                <c:pt idx="4767">
                  <c:v>43466.427430555559</c:v>
                </c:pt>
                <c:pt idx="4768">
                  <c:v>43466.427442129629</c:v>
                </c:pt>
                <c:pt idx="4769">
                  <c:v>43466.427453703713</c:v>
                </c:pt>
                <c:pt idx="4770">
                  <c:v>43466.427465277768</c:v>
                </c:pt>
                <c:pt idx="4771">
                  <c:v>43466.427476851852</c:v>
                </c:pt>
                <c:pt idx="4772">
                  <c:v>43466.427488425928</c:v>
                </c:pt>
                <c:pt idx="4773">
                  <c:v>43466.427499999998</c:v>
                </c:pt>
                <c:pt idx="4774">
                  <c:v>43466.427511574067</c:v>
                </c:pt>
                <c:pt idx="4775">
                  <c:v>43466.427523148152</c:v>
                </c:pt>
                <c:pt idx="4776">
                  <c:v>43466.427534722221</c:v>
                </c:pt>
                <c:pt idx="4777">
                  <c:v>43466.427546296298</c:v>
                </c:pt>
                <c:pt idx="4778">
                  <c:v>43466.427557870367</c:v>
                </c:pt>
                <c:pt idx="4779">
                  <c:v>43466.427569444437</c:v>
                </c:pt>
                <c:pt idx="4780">
                  <c:v>43466.427581018521</c:v>
                </c:pt>
                <c:pt idx="4781">
                  <c:v>43466.42759259259</c:v>
                </c:pt>
                <c:pt idx="4782">
                  <c:v>43466.427604166667</c:v>
                </c:pt>
                <c:pt idx="4783">
                  <c:v>43466.427615740737</c:v>
                </c:pt>
                <c:pt idx="4784">
                  <c:v>43466.427627314813</c:v>
                </c:pt>
                <c:pt idx="4785">
                  <c:v>43466.42763888889</c:v>
                </c:pt>
                <c:pt idx="4786">
                  <c:v>43466.42765046296</c:v>
                </c:pt>
                <c:pt idx="4787">
                  <c:v>43466.427662037036</c:v>
                </c:pt>
                <c:pt idx="4788">
                  <c:v>43466.427673611113</c:v>
                </c:pt>
                <c:pt idx="4789">
                  <c:v>43466.427685185183</c:v>
                </c:pt>
                <c:pt idx="4790">
                  <c:v>43466.42769675926</c:v>
                </c:pt>
                <c:pt idx="4791">
                  <c:v>43466.427708333344</c:v>
                </c:pt>
                <c:pt idx="4792">
                  <c:v>43466.427719907413</c:v>
                </c:pt>
                <c:pt idx="4793">
                  <c:v>43466.427731481483</c:v>
                </c:pt>
                <c:pt idx="4794">
                  <c:v>43466.427743055552</c:v>
                </c:pt>
                <c:pt idx="4795">
                  <c:v>43466.427754629629</c:v>
                </c:pt>
                <c:pt idx="4796">
                  <c:v>43466.427766203713</c:v>
                </c:pt>
                <c:pt idx="4797">
                  <c:v>43466.427777777782</c:v>
                </c:pt>
                <c:pt idx="4798">
                  <c:v>43466.427789351852</c:v>
                </c:pt>
                <c:pt idx="4799">
                  <c:v>43466.427800925929</c:v>
                </c:pt>
                <c:pt idx="4800">
                  <c:v>43466.427812499998</c:v>
                </c:pt>
                <c:pt idx="4801">
                  <c:v>43466.427824074082</c:v>
                </c:pt>
                <c:pt idx="4802">
                  <c:v>43466.427835648137</c:v>
                </c:pt>
                <c:pt idx="4803">
                  <c:v>43466.427847222221</c:v>
                </c:pt>
                <c:pt idx="4804">
                  <c:v>43466.427858796298</c:v>
                </c:pt>
                <c:pt idx="4805">
                  <c:v>43466.427870370368</c:v>
                </c:pt>
                <c:pt idx="4806">
                  <c:v>43466.427881944437</c:v>
                </c:pt>
                <c:pt idx="4807">
                  <c:v>43466.427893518521</c:v>
                </c:pt>
                <c:pt idx="4808">
                  <c:v>43466.427905092591</c:v>
                </c:pt>
                <c:pt idx="4809">
                  <c:v>43466.427916666667</c:v>
                </c:pt>
                <c:pt idx="4810">
                  <c:v>43466.427928240737</c:v>
                </c:pt>
                <c:pt idx="4811">
                  <c:v>43466.427939814806</c:v>
                </c:pt>
                <c:pt idx="4812">
                  <c:v>43466.427951388891</c:v>
                </c:pt>
                <c:pt idx="4813">
                  <c:v>43466.42796296296</c:v>
                </c:pt>
                <c:pt idx="4814">
                  <c:v>43466.427974537037</c:v>
                </c:pt>
                <c:pt idx="4815">
                  <c:v>43466.427986111114</c:v>
                </c:pt>
                <c:pt idx="4816">
                  <c:v>43466.427997685183</c:v>
                </c:pt>
                <c:pt idx="4817">
                  <c:v>43466.42800925926</c:v>
                </c:pt>
                <c:pt idx="4818">
                  <c:v>43466.428020833337</c:v>
                </c:pt>
                <c:pt idx="4819">
                  <c:v>43466.428032407413</c:v>
                </c:pt>
                <c:pt idx="4820">
                  <c:v>43466.428043981483</c:v>
                </c:pt>
                <c:pt idx="4821">
                  <c:v>43466.428055555552</c:v>
                </c:pt>
                <c:pt idx="4822">
                  <c:v>43466.428067129629</c:v>
                </c:pt>
                <c:pt idx="4823">
                  <c:v>43466.428078703713</c:v>
                </c:pt>
                <c:pt idx="4824">
                  <c:v>43466.428090277783</c:v>
                </c:pt>
                <c:pt idx="4825">
                  <c:v>43466.428101851852</c:v>
                </c:pt>
                <c:pt idx="4826">
                  <c:v>43466.428113425929</c:v>
                </c:pt>
                <c:pt idx="4827">
                  <c:v>43466.428124999999</c:v>
                </c:pt>
                <c:pt idx="4828">
                  <c:v>43466.428136574083</c:v>
                </c:pt>
                <c:pt idx="4829">
                  <c:v>43466.428148148138</c:v>
                </c:pt>
                <c:pt idx="4830">
                  <c:v>43466.428159722222</c:v>
                </c:pt>
                <c:pt idx="4831">
                  <c:v>43466.428171296298</c:v>
                </c:pt>
                <c:pt idx="4832">
                  <c:v>43466.428182870368</c:v>
                </c:pt>
                <c:pt idx="4833">
                  <c:v>43466.428194444437</c:v>
                </c:pt>
                <c:pt idx="4834">
                  <c:v>43466.428206018521</c:v>
                </c:pt>
                <c:pt idx="4835">
                  <c:v>43466.428217592591</c:v>
                </c:pt>
                <c:pt idx="4836">
                  <c:v>43466.428229166668</c:v>
                </c:pt>
                <c:pt idx="4837">
                  <c:v>43466.428240740737</c:v>
                </c:pt>
                <c:pt idx="4838">
                  <c:v>43466.428252314807</c:v>
                </c:pt>
                <c:pt idx="4839">
                  <c:v>43466.428263888891</c:v>
                </c:pt>
                <c:pt idx="4840">
                  <c:v>43466.42827546296</c:v>
                </c:pt>
                <c:pt idx="4841">
                  <c:v>43466.428287037037</c:v>
                </c:pt>
                <c:pt idx="4842">
                  <c:v>43466.428298611107</c:v>
                </c:pt>
                <c:pt idx="4843">
                  <c:v>43466.428310185183</c:v>
                </c:pt>
                <c:pt idx="4844">
                  <c:v>43466.42832175926</c:v>
                </c:pt>
                <c:pt idx="4845">
                  <c:v>43466.428333333337</c:v>
                </c:pt>
                <c:pt idx="4846">
                  <c:v>43466.428344907406</c:v>
                </c:pt>
                <c:pt idx="4847">
                  <c:v>43466.428356481483</c:v>
                </c:pt>
                <c:pt idx="4848">
                  <c:v>43466.428368055553</c:v>
                </c:pt>
                <c:pt idx="4849">
                  <c:v>43466.428379629629</c:v>
                </c:pt>
                <c:pt idx="4850">
                  <c:v>43466.428391203714</c:v>
                </c:pt>
                <c:pt idx="4851">
                  <c:v>43466.428402777783</c:v>
                </c:pt>
                <c:pt idx="4852">
                  <c:v>43466.428414351853</c:v>
                </c:pt>
                <c:pt idx="4853">
                  <c:v>43466.428425925929</c:v>
                </c:pt>
                <c:pt idx="4854">
                  <c:v>43466.428437499999</c:v>
                </c:pt>
                <c:pt idx="4855">
                  <c:v>43466.428449074083</c:v>
                </c:pt>
                <c:pt idx="4856">
                  <c:v>43466.428460648152</c:v>
                </c:pt>
                <c:pt idx="4857">
                  <c:v>43466.428472222222</c:v>
                </c:pt>
                <c:pt idx="4858">
                  <c:v>43466.428483796299</c:v>
                </c:pt>
                <c:pt idx="4859">
                  <c:v>43466.428495370368</c:v>
                </c:pt>
                <c:pt idx="4860">
                  <c:v>43466.428506944438</c:v>
                </c:pt>
                <c:pt idx="4861">
                  <c:v>43466.428518518522</c:v>
                </c:pt>
                <c:pt idx="4862">
                  <c:v>43466.428530092591</c:v>
                </c:pt>
                <c:pt idx="4863">
                  <c:v>43466.428541666668</c:v>
                </c:pt>
                <c:pt idx="4864">
                  <c:v>43466.428553240738</c:v>
                </c:pt>
                <c:pt idx="4865">
                  <c:v>43466.428564814807</c:v>
                </c:pt>
                <c:pt idx="4866">
                  <c:v>43466.428576388891</c:v>
                </c:pt>
                <c:pt idx="4867">
                  <c:v>43466.428587962961</c:v>
                </c:pt>
                <c:pt idx="4868">
                  <c:v>43466.428599537037</c:v>
                </c:pt>
                <c:pt idx="4869">
                  <c:v>43466.428611111107</c:v>
                </c:pt>
                <c:pt idx="4870">
                  <c:v>43466.428622685176</c:v>
                </c:pt>
                <c:pt idx="4871">
                  <c:v>43466.42863425926</c:v>
                </c:pt>
                <c:pt idx="4872">
                  <c:v>43466.42864583333</c:v>
                </c:pt>
                <c:pt idx="4873">
                  <c:v>43466.428657407407</c:v>
                </c:pt>
                <c:pt idx="4874">
                  <c:v>43466.428668981483</c:v>
                </c:pt>
                <c:pt idx="4875">
                  <c:v>43466.428680555553</c:v>
                </c:pt>
                <c:pt idx="4876">
                  <c:v>43466.42869212963</c:v>
                </c:pt>
                <c:pt idx="4877">
                  <c:v>43466.428703703707</c:v>
                </c:pt>
                <c:pt idx="4878">
                  <c:v>43466.428715277783</c:v>
                </c:pt>
                <c:pt idx="4879">
                  <c:v>43466.428726851853</c:v>
                </c:pt>
                <c:pt idx="4880">
                  <c:v>43466.428738425922</c:v>
                </c:pt>
                <c:pt idx="4881">
                  <c:v>43466.428749999999</c:v>
                </c:pt>
                <c:pt idx="4882">
                  <c:v>43466.428761574083</c:v>
                </c:pt>
                <c:pt idx="4883">
                  <c:v>43466.428773148153</c:v>
                </c:pt>
                <c:pt idx="4884">
                  <c:v>43466.428784722222</c:v>
                </c:pt>
                <c:pt idx="4885">
                  <c:v>43466.428796296299</c:v>
                </c:pt>
                <c:pt idx="4886">
                  <c:v>43466.428807870368</c:v>
                </c:pt>
                <c:pt idx="4887">
                  <c:v>43466.428819444453</c:v>
                </c:pt>
                <c:pt idx="4888">
                  <c:v>43466.428831018522</c:v>
                </c:pt>
                <c:pt idx="4889">
                  <c:v>43466.428842592592</c:v>
                </c:pt>
                <c:pt idx="4890">
                  <c:v>43466.428854166668</c:v>
                </c:pt>
                <c:pt idx="4891">
                  <c:v>43466.428865740738</c:v>
                </c:pt>
                <c:pt idx="4892">
                  <c:v>43466.428877314807</c:v>
                </c:pt>
                <c:pt idx="4893">
                  <c:v>43466.428888888891</c:v>
                </c:pt>
                <c:pt idx="4894">
                  <c:v>43466.428900462961</c:v>
                </c:pt>
                <c:pt idx="4895">
                  <c:v>43466.428912037038</c:v>
                </c:pt>
                <c:pt idx="4896">
                  <c:v>43466.428923611107</c:v>
                </c:pt>
                <c:pt idx="4897">
                  <c:v>43466.428935185177</c:v>
                </c:pt>
                <c:pt idx="4898">
                  <c:v>43466.428946759261</c:v>
                </c:pt>
                <c:pt idx="4899">
                  <c:v>43466.42895833333</c:v>
                </c:pt>
                <c:pt idx="4900">
                  <c:v>43466.428969907407</c:v>
                </c:pt>
                <c:pt idx="4901">
                  <c:v>43466.428981481477</c:v>
                </c:pt>
                <c:pt idx="4902">
                  <c:v>43466.428993055553</c:v>
                </c:pt>
                <c:pt idx="4903">
                  <c:v>43466.42900462963</c:v>
                </c:pt>
                <c:pt idx="4904">
                  <c:v>43466.429016203707</c:v>
                </c:pt>
                <c:pt idx="4905">
                  <c:v>43466.429027777784</c:v>
                </c:pt>
                <c:pt idx="4906">
                  <c:v>43466.429039351853</c:v>
                </c:pt>
                <c:pt idx="4907">
                  <c:v>43466.429050925923</c:v>
                </c:pt>
                <c:pt idx="4908">
                  <c:v>43466.429062499999</c:v>
                </c:pt>
                <c:pt idx="4909">
                  <c:v>43466.429074074083</c:v>
                </c:pt>
                <c:pt idx="4910">
                  <c:v>43466.429085648153</c:v>
                </c:pt>
                <c:pt idx="4911">
                  <c:v>43466.429097222222</c:v>
                </c:pt>
                <c:pt idx="4912">
                  <c:v>43466.429108796299</c:v>
                </c:pt>
                <c:pt idx="4913">
                  <c:v>43466.429120370369</c:v>
                </c:pt>
                <c:pt idx="4914">
                  <c:v>43466.429131944453</c:v>
                </c:pt>
                <c:pt idx="4915">
                  <c:v>43466.429143518522</c:v>
                </c:pt>
                <c:pt idx="4916">
                  <c:v>43466.429155092592</c:v>
                </c:pt>
                <c:pt idx="4917">
                  <c:v>43466.429166666669</c:v>
                </c:pt>
                <c:pt idx="4918">
                  <c:v>43466.429178240738</c:v>
                </c:pt>
                <c:pt idx="4919">
                  <c:v>43466.429189814808</c:v>
                </c:pt>
                <c:pt idx="4920">
                  <c:v>43466.429201388892</c:v>
                </c:pt>
                <c:pt idx="4921">
                  <c:v>43466.429212962961</c:v>
                </c:pt>
                <c:pt idx="4922">
                  <c:v>43466.429224537038</c:v>
                </c:pt>
                <c:pt idx="4923">
                  <c:v>43466.429236111107</c:v>
                </c:pt>
                <c:pt idx="4924">
                  <c:v>43466.429247685177</c:v>
                </c:pt>
                <c:pt idx="4925">
                  <c:v>43466.429259259261</c:v>
                </c:pt>
                <c:pt idx="4926">
                  <c:v>43466.429270833331</c:v>
                </c:pt>
                <c:pt idx="4927">
                  <c:v>43466.429282407407</c:v>
                </c:pt>
                <c:pt idx="4928">
                  <c:v>43466.429293981477</c:v>
                </c:pt>
                <c:pt idx="4929">
                  <c:v>43466.429305555554</c:v>
                </c:pt>
                <c:pt idx="4930">
                  <c:v>43466.42931712963</c:v>
                </c:pt>
                <c:pt idx="4931">
                  <c:v>43466.429328703707</c:v>
                </c:pt>
                <c:pt idx="4932">
                  <c:v>43466.429340277777</c:v>
                </c:pt>
                <c:pt idx="4933">
                  <c:v>43466.429351851853</c:v>
                </c:pt>
                <c:pt idx="4934">
                  <c:v>43466.429363425923</c:v>
                </c:pt>
                <c:pt idx="4935">
                  <c:v>43466.429375</c:v>
                </c:pt>
                <c:pt idx="4936">
                  <c:v>43466.429386574076</c:v>
                </c:pt>
                <c:pt idx="4937">
                  <c:v>43466.429398148153</c:v>
                </c:pt>
                <c:pt idx="4938">
                  <c:v>43466.429409722223</c:v>
                </c:pt>
                <c:pt idx="4939">
                  <c:v>43466.4294212963</c:v>
                </c:pt>
                <c:pt idx="4940">
                  <c:v>43466.429432870369</c:v>
                </c:pt>
                <c:pt idx="4941">
                  <c:v>43466.429444444453</c:v>
                </c:pt>
                <c:pt idx="4942">
                  <c:v>43466.429456018523</c:v>
                </c:pt>
                <c:pt idx="4943">
                  <c:v>43466.429467592592</c:v>
                </c:pt>
                <c:pt idx="4944">
                  <c:v>43466.429479166669</c:v>
                </c:pt>
                <c:pt idx="4945">
                  <c:v>43466.429490740738</c:v>
                </c:pt>
                <c:pt idx="4946">
                  <c:v>43466.429502314822</c:v>
                </c:pt>
                <c:pt idx="4947">
                  <c:v>43466.429513888892</c:v>
                </c:pt>
                <c:pt idx="4948">
                  <c:v>43466.429525462961</c:v>
                </c:pt>
                <c:pt idx="4949">
                  <c:v>43466.429537037038</c:v>
                </c:pt>
                <c:pt idx="4950">
                  <c:v>43466.429548611108</c:v>
                </c:pt>
                <c:pt idx="4951">
                  <c:v>43466.429560185177</c:v>
                </c:pt>
                <c:pt idx="4952">
                  <c:v>43466.429571759261</c:v>
                </c:pt>
                <c:pt idx="4953">
                  <c:v>43466.429583333331</c:v>
                </c:pt>
                <c:pt idx="4954">
                  <c:v>43466.429594907408</c:v>
                </c:pt>
                <c:pt idx="4955">
                  <c:v>43466.429606481477</c:v>
                </c:pt>
                <c:pt idx="4956">
                  <c:v>43466.429618055547</c:v>
                </c:pt>
                <c:pt idx="4957">
                  <c:v>43466.429629629631</c:v>
                </c:pt>
                <c:pt idx="4958">
                  <c:v>43466.4296412037</c:v>
                </c:pt>
                <c:pt idx="4959">
                  <c:v>43466.429652777777</c:v>
                </c:pt>
                <c:pt idx="4960">
                  <c:v>43466.429664351846</c:v>
                </c:pt>
                <c:pt idx="4961">
                  <c:v>43466.429675925923</c:v>
                </c:pt>
                <c:pt idx="4962">
                  <c:v>43466.4296875</c:v>
                </c:pt>
                <c:pt idx="4963">
                  <c:v>43466.429699074077</c:v>
                </c:pt>
                <c:pt idx="4964">
                  <c:v>43466.429710648154</c:v>
                </c:pt>
                <c:pt idx="4965">
                  <c:v>43466.429722222223</c:v>
                </c:pt>
                <c:pt idx="4966">
                  <c:v>43466.4297337963</c:v>
                </c:pt>
                <c:pt idx="4967">
                  <c:v>43466.429745370369</c:v>
                </c:pt>
                <c:pt idx="4968">
                  <c:v>43466.429756944453</c:v>
                </c:pt>
                <c:pt idx="4969">
                  <c:v>43466.429768518523</c:v>
                </c:pt>
                <c:pt idx="4970">
                  <c:v>43466.429780092592</c:v>
                </c:pt>
                <c:pt idx="4971">
                  <c:v>43466.429791666669</c:v>
                </c:pt>
                <c:pt idx="4972">
                  <c:v>43466.429803240739</c:v>
                </c:pt>
                <c:pt idx="4973">
                  <c:v>43466.429814814823</c:v>
                </c:pt>
                <c:pt idx="4974">
                  <c:v>43466.429826388892</c:v>
                </c:pt>
                <c:pt idx="4975">
                  <c:v>43466.429837962962</c:v>
                </c:pt>
                <c:pt idx="4976">
                  <c:v>43466.429849537039</c:v>
                </c:pt>
                <c:pt idx="4977">
                  <c:v>43466.429861111108</c:v>
                </c:pt>
                <c:pt idx="4978">
                  <c:v>43466.429872685178</c:v>
                </c:pt>
                <c:pt idx="4979">
                  <c:v>43466.429884259262</c:v>
                </c:pt>
                <c:pt idx="4980">
                  <c:v>43466.429895833331</c:v>
                </c:pt>
                <c:pt idx="4981">
                  <c:v>43466.429907407408</c:v>
                </c:pt>
                <c:pt idx="4982">
                  <c:v>43466.429918981477</c:v>
                </c:pt>
                <c:pt idx="4983">
                  <c:v>43466.429930555547</c:v>
                </c:pt>
                <c:pt idx="4984">
                  <c:v>43466.429942129631</c:v>
                </c:pt>
                <c:pt idx="4985">
                  <c:v>43466.4299537037</c:v>
                </c:pt>
                <c:pt idx="4986">
                  <c:v>43466.429965277777</c:v>
                </c:pt>
                <c:pt idx="4987">
                  <c:v>43466.429976851847</c:v>
                </c:pt>
                <c:pt idx="4988">
                  <c:v>43466.429988425924</c:v>
                </c:pt>
                <c:pt idx="4989">
                  <c:v>43466.43</c:v>
                </c:pt>
                <c:pt idx="4990">
                  <c:v>43466.430011574077</c:v>
                </c:pt>
                <c:pt idx="4991">
                  <c:v>43466.430023148147</c:v>
                </c:pt>
                <c:pt idx="4992">
                  <c:v>43466.430034722223</c:v>
                </c:pt>
                <c:pt idx="4993">
                  <c:v>43466.430046296293</c:v>
                </c:pt>
                <c:pt idx="4994">
                  <c:v>43466.43005787037</c:v>
                </c:pt>
                <c:pt idx="4995">
                  <c:v>43466.430069444446</c:v>
                </c:pt>
                <c:pt idx="4996">
                  <c:v>43466.430081018523</c:v>
                </c:pt>
                <c:pt idx="4997">
                  <c:v>43466.430092592593</c:v>
                </c:pt>
                <c:pt idx="4998">
                  <c:v>43466.430104166669</c:v>
                </c:pt>
                <c:pt idx="4999">
                  <c:v>43466.430115740739</c:v>
                </c:pt>
                <c:pt idx="5000">
                  <c:v>43466.430127314823</c:v>
                </c:pt>
                <c:pt idx="5001">
                  <c:v>43466.430138888893</c:v>
                </c:pt>
                <c:pt idx="5002">
                  <c:v>43466.430150462962</c:v>
                </c:pt>
                <c:pt idx="5003">
                  <c:v>43466.430162037039</c:v>
                </c:pt>
                <c:pt idx="5004">
                  <c:v>43466.430173611108</c:v>
                </c:pt>
                <c:pt idx="5005">
                  <c:v>43466.430185185192</c:v>
                </c:pt>
                <c:pt idx="5006">
                  <c:v>43466.430196759262</c:v>
                </c:pt>
                <c:pt idx="5007">
                  <c:v>43466.430208333331</c:v>
                </c:pt>
                <c:pt idx="5008">
                  <c:v>43466.430219907408</c:v>
                </c:pt>
                <c:pt idx="5009">
                  <c:v>43466.430231481478</c:v>
                </c:pt>
                <c:pt idx="5010">
                  <c:v>43466.430243055547</c:v>
                </c:pt>
                <c:pt idx="5011">
                  <c:v>43466.430254629631</c:v>
                </c:pt>
                <c:pt idx="5012">
                  <c:v>43466.430266203701</c:v>
                </c:pt>
                <c:pt idx="5013">
                  <c:v>43466.430277777778</c:v>
                </c:pt>
                <c:pt idx="5014">
                  <c:v>43466.430289351847</c:v>
                </c:pt>
                <c:pt idx="5015">
                  <c:v>43466.430300925917</c:v>
                </c:pt>
                <c:pt idx="5016">
                  <c:v>43466.430312500001</c:v>
                </c:pt>
                <c:pt idx="5017">
                  <c:v>43466.430324074077</c:v>
                </c:pt>
                <c:pt idx="5018">
                  <c:v>43466.430335648147</c:v>
                </c:pt>
                <c:pt idx="5019">
                  <c:v>43466.430347222216</c:v>
                </c:pt>
                <c:pt idx="5020">
                  <c:v>43466.430358796293</c:v>
                </c:pt>
                <c:pt idx="5021">
                  <c:v>43466.43037037037</c:v>
                </c:pt>
                <c:pt idx="5022">
                  <c:v>43466.430381944447</c:v>
                </c:pt>
                <c:pt idx="5023">
                  <c:v>43466.430393518523</c:v>
                </c:pt>
                <c:pt idx="5024">
                  <c:v>43466.430405092593</c:v>
                </c:pt>
                <c:pt idx="5025">
                  <c:v>43466.43041666667</c:v>
                </c:pt>
                <c:pt idx="5026">
                  <c:v>43466.430428240739</c:v>
                </c:pt>
                <c:pt idx="5027">
                  <c:v>43466.430439814823</c:v>
                </c:pt>
                <c:pt idx="5028">
                  <c:v>43466.430451388893</c:v>
                </c:pt>
                <c:pt idx="5029">
                  <c:v>43466.430462962962</c:v>
                </c:pt>
                <c:pt idx="5030">
                  <c:v>43466.430474537039</c:v>
                </c:pt>
                <c:pt idx="5031">
                  <c:v>43466.430486111109</c:v>
                </c:pt>
                <c:pt idx="5032">
                  <c:v>43466.430497685193</c:v>
                </c:pt>
                <c:pt idx="5033">
                  <c:v>43466.430509259262</c:v>
                </c:pt>
                <c:pt idx="5034">
                  <c:v>43466.430520833332</c:v>
                </c:pt>
                <c:pt idx="5035">
                  <c:v>43466.430532407408</c:v>
                </c:pt>
                <c:pt idx="5036">
                  <c:v>43466.430543981478</c:v>
                </c:pt>
                <c:pt idx="5037">
                  <c:v>43466.430555555547</c:v>
                </c:pt>
                <c:pt idx="5038">
                  <c:v>43466.430567129632</c:v>
                </c:pt>
                <c:pt idx="5039">
                  <c:v>43466.430578703701</c:v>
                </c:pt>
                <c:pt idx="5040">
                  <c:v>43466.430590277778</c:v>
                </c:pt>
                <c:pt idx="5041">
                  <c:v>43466.430601851847</c:v>
                </c:pt>
                <c:pt idx="5042">
                  <c:v>43466.430613425917</c:v>
                </c:pt>
                <c:pt idx="5043">
                  <c:v>43466.430625000001</c:v>
                </c:pt>
                <c:pt idx="5044">
                  <c:v>43466.430636574078</c:v>
                </c:pt>
                <c:pt idx="5045">
                  <c:v>43466.430648148147</c:v>
                </c:pt>
                <c:pt idx="5046">
                  <c:v>43466.430659722217</c:v>
                </c:pt>
                <c:pt idx="5047">
                  <c:v>43466.430671296293</c:v>
                </c:pt>
                <c:pt idx="5048">
                  <c:v>43466.43068287037</c:v>
                </c:pt>
                <c:pt idx="5049">
                  <c:v>43466.430694444447</c:v>
                </c:pt>
                <c:pt idx="5050">
                  <c:v>43466.430706018517</c:v>
                </c:pt>
                <c:pt idx="5051">
                  <c:v>43466.430717592593</c:v>
                </c:pt>
                <c:pt idx="5052">
                  <c:v>43466.43072916667</c:v>
                </c:pt>
                <c:pt idx="5053">
                  <c:v>43466.43074074074</c:v>
                </c:pt>
                <c:pt idx="5054">
                  <c:v>43466.430752314824</c:v>
                </c:pt>
                <c:pt idx="5055">
                  <c:v>43466.430763888893</c:v>
                </c:pt>
                <c:pt idx="5056">
                  <c:v>43466.430775462963</c:v>
                </c:pt>
                <c:pt idx="5057">
                  <c:v>43466.430787037039</c:v>
                </c:pt>
                <c:pt idx="5058">
                  <c:v>43466.430798611109</c:v>
                </c:pt>
                <c:pt idx="5059">
                  <c:v>43466.430810185193</c:v>
                </c:pt>
                <c:pt idx="5060">
                  <c:v>43466.430821759262</c:v>
                </c:pt>
                <c:pt idx="5061">
                  <c:v>43466.430833333332</c:v>
                </c:pt>
                <c:pt idx="5062">
                  <c:v>43466.430844907409</c:v>
                </c:pt>
                <c:pt idx="5063">
                  <c:v>43466.430856481478</c:v>
                </c:pt>
                <c:pt idx="5064">
                  <c:v>43466.430868055562</c:v>
                </c:pt>
                <c:pt idx="5065">
                  <c:v>43466.430879629632</c:v>
                </c:pt>
                <c:pt idx="5066">
                  <c:v>43466.430891203701</c:v>
                </c:pt>
                <c:pt idx="5067">
                  <c:v>43466.430902777778</c:v>
                </c:pt>
                <c:pt idx="5068">
                  <c:v>43466.430914351848</c:v>
                </c:pt>
                <c:pt idx="5069">
                  <c:v>43466.430925925917</c:v>
                </c:pt>
                <c:pt idx="5070">
                  <c:v>43466.430937500001</c:v>
                </c:pt>
                <c:pt idx="5071">
                  <c:v>43466.430949074071</c:v>
                </c:pt>
                <c:pt idx="5072">
                  <c:v>43466.430960648147</c:v>
                </c:pt>
                <c:pt idx="5073">
                  <c:v>43466.430972222217</c:v>
                </c:pt>
                <c:pt idx="5074">
                  <c:v>43466.430983796286</c:v>
                </c:pt>
                <c:pt idx="5075">
                  <c:v>43466.430995370371</c:v>
                </c:pt>
                <c:pt idx="5076">
                  <c:v>43466.431006944447</c:v>
                </c:pt>
                <c:pt idx="5077">
                  <c:v>43466.431018518517</c:v>
                </c:pt>
                <c:pt idx="5078">
                  <c:v>43466.431030092594</c:v>
                </c:pt>
                <c:pt idx="5079">
                  <c:v>43466.431041666663</c:v>
                </c:pt>
                <c:pt idx="5080">
                  <c:v>43466.43105324074</c:v>
                </c:pt>
                <c:pt idx="5081">
                  <c:v>43466.431064814817</c:v>
                </c:pt>
                <c:pt idx="5082">
                  <c:v>43466.431076388893</c:v>
                </c:pt>
                <c:pt idx="5083">
                  <c:v>43466.431087962963</c:v>
                </c:pt>
                <c:pt idx="5084">
                  <c:v>43466.43109953704</c:v>
                </c:pt>
                <c:pt idx="5085">
                  <c:v>43466.431111111109</c:v>
                </c:pt>
                <c:pt idx="5086">
                  <c:v>43466.431122685193</c:v>
                </c:pt>
                <c:pt idx="5087">
                  <c:v>43466.431134259263</c:v>
                </c:pt>
                <c:pt idx="5088">
                  <c:v>43466.431145833332</c:v>
                </c:pt>
                <c:pt idx="5089">
                  <c:v>43466.431157407409</c:v>
                </c:pt>
                <c:pt idx="5090">
                  <c:v>43466.431168981479</c:v>
                </c:pt>
                <c:pt idx="5091">
                  <c:v>43466.431180555563</c:v>
                </c:pt>
                <c:pt idx="5092">
                  <c:v>43466.431192129632</c:v>
                </c:pt>
                <c:pt idx="5093">
                  <c:v>43466.431203703702</c:v>
                </c:pt>
                <c:pt idx="5094">
                  <c:v>43466.431215277778</c:v>
                </c:pt>
                <c:pt idx="5095">
                  <c:v>43466.431226851862</c:v>
                </c:pt>
                <c:pt idx="5096">
                  <c:v>43466.431238425917</c:v>
                </c:pt>
                <c:pt idx="5097">
                  <c:v>43466.431250000001</c:v>
                </c:pt>
                <c:pt idx="5098">
                  <c:v>43466.431261574071</c:v>
                </c:pt>
                <c:pt idx="5099">
                  <c:v>43466.431273148148</c:v>
                </c:pt>
                <c:pt idx="5100">
                  <c:v>43466.431284722217</c:v>
                </c:pt>
                <c:pt idx="5101">
                  <c:v>43466.431296296287</c:v>
                </c:pt>
                <c:pt idx="5102">
                  <c:v>43466.431307870371</c:v>
                </c:pt>
                <c:pt idx="5103">
                  <c:v>43466.431319444448</c:v>
                </c:pt>
                <c:pt idx="5104">
                  <c:v>43466.431331018517</c:v>
                </c:pt>
                <c:pt idx="5105">
                  <c:v>43466.431342592587</c:v>
                </c:pt>
                <c:pt idx="5106">
                  <c:v>43466.431354166663</c:v>
                </c:pt>
                <c:pt idx="5107">
                  <c:v>43466.43136574074</c:v>
                </c:pt>
                <c:pt idx="5108">
                  <c:v>43466.431377314817</c:v>
                </c:pt>
                <c:pt idx="5109">
                  <c:v>43466.431388888886</c:v>
                </c:pt>
                <c:pt idx="5110">
                  <c:v>43466.431400462963</c:v>
                </c:pt>
                <c:pt idx="5111">
                  <c:v>43466.43141203704</c:v>
                </c:pt>
                <c:pt idx="5112">
                  <c:v>43466.431423611109</c:v>
                </c:pt>
                <c:pt idx="5113">
                  <c:v>43466.431435185194</c:v>
                </c:pt>
                <c:pt idx="5114">
                  <c:v>43466.431446759263</c:v>
                </c:pt>
                <c:pt idx="5115">
                  <c:v>43466.431458333333</c:v>
                </c:pt>
                <c:pt idx="5116">
                  <c:v>43466.431469907409</c:v>
                </c:pt>
                <c:pt idx="5117">
                  <c:v>43466.431481481479</c:v>
                </c:pt>
                <c:pt idx="5118">
                  <c:v>43466.431493055563</c:v>
                </c:pt>
                <c:pt idx="5119">
                  <c:v>43466.431504629632</c:v>
                </c:pt>
                <c:pt idx="5120">
                  <c:v>43466.431516203702</c:v>
                </c:pt>
                <c:pt idx="5121">
                  <c:v>43466.431527777779</c:v>
                </c:pt>
                <c:pt idx="5122">
                  <c:v>43466.431539351863</c:v>
                </c:pt>
                <c:pt idx="5123">
                  <c:v>43466.431550925918</c:v>
                </c:pt>
                <c:pt idx="5124">
                  <c:v>43466.431562500002</c:v>
                </c:pt>
                <c:pt idx="5125">
                  <c:v>43466.431574074071</c:v>
                </c:pt>
                <c:pt idx="5126">
                  <c:v>43466.431585648148</c:v>
                </c:pt>
                <c:pt idx="5127">
                  <c:v>43466.431597222218</c:v>
                </c:pt>
                <c:pt idx="5128">
                  <c:v>43466.431608796287</c:v>
                </c:pt>
                <c:pt idx="5129">
                  <c:v>43466.431620370371</c:v>
                </c:pt>
                <c:pt idx="5130">
                  <c:v>43466.431631944448</c:v>
                </c:pt>
                <c:pt idx="5131">
                  <c:v>43466.431643518517</c:v>
                </c:pt>
                <c:pt idx="5132">
                  <c:v>43466.431655092587</c:v>
                </c:pt>
                <c:pt idx="5133">
                  <c:v>43466.431666666656</c:v>
                </c:pt>
                <c:pt idx="5134">
                  <c:v>43466.43167824074</c:v>
                </c:pt>
                <c:pt idx="5135">
                  <c:v>43466.431689814817</c:v>
                </c:pt>
                <c:pt idx="5136">
                  <c:v>43466.431701388887</c:v>
                </c:pt>
                <c:pt idx="5137">
                  <c:v>43466.431712962964</c:v>
                </c:pt>
                <c:pt idx="5138">
                  <c:v>43466.43172453704</c:v>
                </c:pt>
                <c:pt idx="5139">
                  <c:v>43466.43173611111</c:v>
                </c:pt>
                <c:pt idx="5140">
                  <c:v>43466.431747685187</c:v>
                </c:pt>
                <c:pt idx="5141">
                  <c:v>43466.431759259263</c:v>
                </c:pt>
                <c:pt idx="5142">
                  <c:v>43466.431770833333</c:v>
                </c:pt>
                <c:pt idx="5143">
                  <c:v>43466.43178240741</c:v>
                </c:pt>
                <c:pt idx="5144">
                  <c:v>43466.431793981479</c:v>
                </c:pt>
                <c:pt idx="5145">
                  <c:v>43466.431805555563</c:v>
                </c:pt>
                <c:pt idx="5146">
                  <c:v>43466.431817129633</c:v>
                </c:pt>
                <c:pt idx="5147">
                  <c:v>43466.431828703702</c:v>
                </c:pt>
                <c:pt idx="5148">
                  <c:v>43466.431840277779</c:v>
                </c:pt>
                <c:pt idx="5149">
                  <c:v>43466.431851851848</c:v>
                </c:pt>
                <c:pt idx="5150">
                  <c:v>43466.431863425933</c:v>
                </c:pt>
                <c:pt idx="5151">
                  <c:v>43466.431875000002</c:v>
                </c:pt>
                <c:pt idx="5152">
                  <c:v>43466.431886574072</c:v>
                </c:pt>
                <c:pt idx="5153">
                  <c:v>43466.431898148148</c:v>
                </c:pt>
                <c:pt idx="5154">
                  <c:v>43466.431909722232</c:v>
                </c:pt>
                <c:pt idx="5155">
                  <c:v>43466.431921296287</c:v>
                </c:pt>
                <c:pt idx="5156">
                  <c:v>43466.431932870371</c:v>
                </c:pt>
                <c:pt idx="5157">
                  <c:v>43466.431944444441</c:v>
                </c:pt>
                <c:pt idx="5158">
                  <c:v>43466.431956018518</c:v>
                </c:pt>
                <c:pt idx="5159">
                  <c:v>43466.431967592587</c:v>
                </c:pt>
                <c:pt idx="5160">
                  <c:v>43466.431979166657</c:v>
                </c:pt>
                <c:pt idx="5161">
                  <c:v>43466.431990740741</c:v>
                </c:pt>
                <c:pt idx="5162">
                  <c:v>43466.432002314818</c:v>
                </c:pt>
                <c:pt idx="5163">
                  <c:v>43466.432013888887</c:v>
                </c:pt>
                <c:pt idx="5164">
                  <c:v>43466.432025462957</c:v>
                </c:pt>
                <c:pt idx="5165">
                  <c:v>43466.432037037041</c:v>
                </c:pt>
                <c:pt idx="5166">
                  <c:v>43466.43204861111</c:v>
                </c:pt>
                <c:pt idx="5167">
                  <c:v>43466.432060185187</c:v>
                </c:pt>
                <c:pt idx="5168">
                  <c:v>43466.432071759264</c:v>
                </c:pt>
                <c:pt idx="5169">
                  <c:v>43466.432083333333</c:v>
                </c:pt>
                <c:pt idx="5170">
                  <c:v>43466.43209490741</c:v>
                </c:pt>
                <c:pt idx="5171">
                  <c:v>43466.432106481479</c:v>
                </c:pt>
                <c:pt idx="5172">
                  <c:v>43466.432118055563</c:v>
                </c:pt>
                <c:pt idx="5173">
                  <c:v>43466.432129629633</c:v>
                </c:pt>
                <c:pt idx="5174">
                  <c:v>43466.432141203702</c:v>
                </c:pt>
                <c:pt idx="5175">
                  <c:v>43466.432152777779</c:v>
                </c:pt>
                <c:pt idx="5176">
                  <c:v>43466.432164351849</c:v>
                </c:pt>
                <c:pt idx="5177">
                  <c:v>43466.432175925933</c:v>
                </c:pt>
                <c:pt idx="5178">
                  <c:v>43466.432187500002</c:v>
                </c:pt>
                <c:pt idx="5179">
                  <c:v>43466.432199074072</c:v>
                </c:pt>
                <c:pt idx="5180">
                  <c:v>43466.432210648149</c:v>
                </c:pt>
                <c:pt idx="5181">
                  <c:v>43466.432222222233</c:v>
                </c:pt>
                <c:pt idx="5182">
                  <c:v>43466.432233796288</c:v>
                </c:pt>
                <c:pt idx="5183">
                  <c:v>43466.432245370372</c:v>
                </c:pt>
                <c:pt idx="5184">
                  <c:v>43466.432256944441</c:v>
                </c:pt>
                <c:pt idx="5185">
                  <c:v>43466.432268518518</c:v>
                </c:pt>
                <c:pt idx="5186">
                  <c:v>43466.432280092587</c:v>
                </c:pt>
                <c:pt idx="5187">
                  <c:v>43466.432291666657</c:v>
                </c:pt>
                <c:pt idx="5188">
                  <c:v>43466.432303240741</c:v>
                </c:pt>
                <c:pt idx="5189">
                  <c:v>43466.432314814818</c:v>
                </c:pt>
                <c:pt idx="5190">
                  <c:v>43466.432326388887</c:v>
                </c:pt>
                <c:pt idx="5191">
                  <c:v>43466.432337962957</c:v>
                </c:pt>
                <c:pt idx="5192">
                  <c:v>43466.432349537034</c:v>
                </c:pt>
                <c:pt idx="5193">
                  <c:v>43466.43236111111</c:v>
                </c:pt>
                <c:pt idx="5194">
                  <c:v>43466.432372685187</c:v>
                </c:pt>
                <c:pt idx="5195">
                  <c:v>43466.432384259257</c:v>
                </c:pt>
                <c:pt idx="5196">
                  <c:v>43466.432395833333</c:v>
                </c:pt>
                <c:pt idx="5197">
                  <c:v>43466.43240740741</c:v>
                </c:pt>
                <c:pt idx="5198">
                  <c:v>43466.43241898148</c:v>
                </c:pt>
                <c:pt idx="5199">
                  <c:v>43466.432430555556</c:v>
                </c:pt>
                <c:pt idx="5200">
                  <c:v>43466.432442129633</c:v>
                </c:pt>
                <c:pt idx="5201">
                  <c:v>43466.432453703703</c:v>
                </c:pt>
                <c:pt idx="5202">
                  <c:v>43466.43246527778</c:v>
                </c:pt>
                <c:pt idx="5203">
                  <c:v>43466.432476851849</c:v>
                </c:pt>
                <c:pt idx="5204">
                  <c:v>43466.432488425933</c:v>
                </c:pt>
                <c:pt idx="5205">
                  <c:v>43466.432500000003</c:v>
                </c:pt>
                <c:pt idx="5206">
                  <c:v>43466.432511574072</c:v>
                </c:pt>
                <c:pt idx="5207">
                  <c:v>43466.432523148149</c:v>
                </c:pt>
                <c:pt idx="5208">
                  <c:v>43466.432534722233</c:v>
                </c:pt>
                <c:pt idx="5209">
                  <c:v>43466.432546296302</c:v>
                </c:pt>
                <c:pt idx="5210">
                  <c:v>43466.432557870372</c:v>
                </c:pt>
                <c:pt idx="5211">
                  <c:v>43466.432569444441</c:v>
                </c:pt>
                <c:pt idx="5212">
                  <c:v>43466.432581018518</c:v>
                </c:pt>
                <c:pt idx="5213">
                  <c:v>43466.432592592602</c:v>
                </c:pt>
                <c:pt idx="5214">
                  <c:v>43466.432604166657</c:v>
                </c:pt>
                <c:pt idx="5215">
                  <c:v>43466.432615740741</c:v>
                </c:pt>
                <c:pt idx="5216">
                  <c:v>43466.432627314818</c:v>
                </c:pt>
                <c:pt idx="5217">
                  <c:v>43466.432638888888</c:v>
                </c:pt>
                <c:pt idx="5218">
                  <c:v>43466.432650462957</c:v>
                </c:pt>
                <c:pt idx="5219">
                  <c:v>43466.432662037027</c:v>
                </c:pt>
                <c:pt idx="5220">
                  <c:v>43466.432673611111</c:v>
                </c:pt>
                <c:pt idx="5221">
                  <c:v>43466.432685185187</c:v>
                </c:pt>
                <c:pt idx="5222">
                  <c:v>43466.432696759257</c:v>
                </c:pt>
                <c:pt idx="5223">
                  <c:v>43466.432708333326</c:v>
                </c:pt>
                <c:pt idx="5224">
                  <c:v>43466.432719907411</c:v>
                </c:pt>
                <c:pt idx="5225">
                  <c:v>43466.43273148148</c:v>
                </c:pt>
                <c:pt idx="5226">
                  <c:v>43466.432743055557</c:v>
                </c:pt>
                <c:pt idx="5227">
                  <c:v>43466.432754629634</c:v>
                </c:pt>
                <c:pt idx="5228">
                  <c:v>43466.432766203703</c:v>
                </c:pt>
                <c:pt idx="5229">
                  <c:v>43466.43277777778</c:v>
                </c:pt>
                <c:pt idx="5230">
                  <c:v>43466.432789351849</c:v>
                </c:pt>
                <c:pt idx="5231">
                  <c:v>43466.432800925933</c:v>
                </c:pt>
                <c:pt idx="5232">
                  <c:v>43466.432812500003</c:v>
                </c:pt>
                <c:pt idx="5233">
                  <c:v>43466.432824074072</c:v>
                </c:pt>
                <c:pt idx="5234">
                  <c:v>43466.432835648149</c:v>
                </c:pt>
                <c:pt idx="5235">
                  <c:v>43466.432847222219</c:v>
                </c:pt>
                <c:pt idx="5236">
                  <c:v>43466.432858796303</c:v>
                </c:pt>
                <c:pt idx="5237">
                  <c:v>43466.432870370372</c:v>
                </c:pt>
                <c:pt idx="5238">
                  <c:v>43466.432881944442</c:v>
                </c:pt>
                <c:pt idx="5239">
                  <c:v>43466.432893518519</c:v>
                </c:pt>
                <c:pt idx="5240">
                  <c:v>43466.432905092603</c:v>
                </c:pt>
                <c:pt idx="5241">
                  <c:v>43466.432916666658</c:v>
                </c:pt>
                <c:pt idx="5242">
                  <c:v>43466.432928240742</c:v>
                </c:pt>
                <c:pt idx="5243">
                  <c:v>43466.432939814818</c:v>
                </c:pt>
                <c:pt idx="5244">
                  <c:v>43466.432951388888</c:v>
                </c:pt>
                <c:pt idx="5245">
                  <c:v>43466.432962962957</c:v>
                </c:pt>
                <c:pt idx="5246">
                  <c:v>43466.432974537027</c:v>
                </c:pt>
                <c:pt idx="5247">
                  <c:v>43466.432986111111</c:v>
                </c:pt>
                <c:pt idx="5248">
                  <c:v>43466.432997685188</c:v>
                </c:pt>
                <c:pt idx="5249">
                  <c:v>43466.433009259257</c:v>
                </c:pt>
                <c:pt idx="5250">
                  <c:v>43466.433020833327</c:v>
                </c:pt>
                <c:pt idx="5251">
                  <c:v>43466.433032407411</c:v>
                </c:pt>
                <c:pt idx="5252">
                  <c:v>43466.43304398148</c:v>
                </c:pt>
                <c:pt idx="5253">
                  <c:v>43466.433055555557</c:v>
                </c:pt>
                <c:pt idx="5254">
                  <c:v>43466.433067129627</c:v>
                </c:pt>
                <c:pt idx="5255">
                  <c:v>43466.433078703703</c:v>
                </c:pt>
                <c:pt idx="5256">
                  <c:v>43466.43309027778</c:v>
                </c:pt>
                <c:pt idx="5257">
                  <c:v>43466.43310185185</c:v>
                </c:pt>
                <c:pt idx="5258">
                  <c:v>43466.433113425926</c:v>
                </c:pt>
                <c:pt idx="5259">
                  <c:v>43466.433125000003</c:v>
                </c:pt>
                <c:pt idx="5260">
                  <c:v>43466.433136574073</c:v>
                </c:pt>
                <c:pt idx="5261">
                  <c:v>43466.433148148149</c:v>
                </c:pt>
                <c:pt idx="5262">
                  <c:v>43466.433159722219</c:v>
                </c:pt>
                <c:pt idx="5263">
                  <c:v>43466.433171296303</c:v>
                </c:pt>
                <c:pt idx="5264">
                  <c:v>43466.433182870373</c:v>
                </c:pt>
                <c:pt idx="5265">
                  <c:v>43466.433194444442</c:v>
                </c:pt>
                <c:pt idx="5266">
                  <c:v>43466.433206018519</c:v>
                </c:pt>
                <c:pt idx="5267">
                  <c:v>43466.433217592603</c:v>
                </c:pt>
                <c:pt idx="5268">
                  <c:v>43466.433229166672</c:v>
                </c:pt>
                <c:pt idx="5269">
                  <c:v>43466.433240740742</c:v>
                </c:pt>
                <c:pt idx="5270">
                  <c:v>43466.433252314811</c:v>
                </c:pt>
                <c:pt idx="5271">
                  <c:v>43466.433263888888</c:v>
                </c:pt>
                <c:pt idx="5272">
                  <c:v>43466.433275462958</c:v>
                </c:pt>
                <c:pt idx="5273">
                  <c:v>43466.433287037027</c:v>
                </c:pt>
                <c:pt idx="5274">
                  <c:v>43466.433298611111</c:v>
                </c:pt>
                <c:pt idx="5275">
                  <c:v>43466.433310185188</c:v>
                </c:pt>
                <c:pt idx="5276">
                  <c:v>43466.433321759258</c:v>
                </c:pt>
                <c:pt idx="5277">
                  <c:v>43466.433333333327</c:v>
                </c:pt>
                <c:pt idx="5278">
                  <c:v>43466.433344907397</c:v>
                </c:pt>
                <c:pt idx="5279">
                  <c:v>43466.433356481481</c:v>
                </c:pt>
                <c:pt idx="5280">
                  <c:v>43466.433368055557</c:v>
                </c:pt>
                <c:pt idx="5281">
                  <c:v>43466.433379629627</c:v>
                </c:pt>
                <c:pt idx="5282">
                  <c:v>43466.433391203696</c:v>
                </c:pt>
                <c:pt idx="5283">
                  <c:v>43466.43340277778</c:v>
                </c:pt>
                <c:pt idx="5284">
                  <c:v>43466.43341435185</c:v>
                </c:pt>
                <c:pt idx="5285">
                  <c:v>43466.433425925927</c:v>
                </c:pt>
                <c:pt idx="5286">
                  <c:v>43466.433437500003</c:v>
                </c:pt>
                <c:pt idx="5287">
                  <c:v>43466.433449074073</c:v>
                </c:pt>
                <c:pt idx="5288">
                  <c:v>43466.43346064815</c:v>
                </c:pt>
                <c:pt idx="5289">
                  <c:v>43466.433472222219</c:v>
                </c:pt>
                <c:pt idx="5290">
                  <c:v>43466.433483796303</c:v>
                </c:pt>
                <c:pt idx="5291">
                  <c:v>43466.433495370373</c:v>
                </c:pt>
                <c:pt idx="5292">
                  <c:v>43466.433506944442</c:v>
                </c:pt>
                <c:pt idx="5293">
                  <c:v>43466.433518518519</c:v>
                </c:pt>
                <c:pt idx="5294">
                  <c:v>43466.433530092603</c:v>
                </c:pt>
                <c:pt idx="5295">
                  <c:v>43466.433541666673</c:v>
                </c:pt>
                <c:pt idx="5296">
                  <c:v>43466.433553240742</c:v>
                </c:pt>
                <c:pt idx="5297">
                  <c:v>43466.433564814812</c:v>
                </c:pt>
                <c:pt idx="5298">
                  <c:v>43466.433576388888</c:v>
                </c:pt>
                <c:pt idx="5299">
                  <c:v>43466.433587962973</c:v>
                </c:pt>
                <c:pt idx="5300">
                  <c:v>43466.433599537027</c:v>
                </c:pt>
                <c:pt idx="5301">
                  <c:v>43466.433611111112</c:v>
                </c:pt>
                <c:pt idx="5302">
                  <c:v>43466.433622685188</c:v>
                </c:pt>
                <c:pt idx="5303">
                  <c:v>43466.433634259258</c:v>
                </c:pt>
                <c:pt idx="5304">
                  <c:v>43466.433645833327</c:v>
                </c:pt>
                <c:pt idx="5305">
                  <c:v>43466.433657407397</c:v>
                </c:pt>
                <c:pt idx="5306">
                  <c:v>43466.433668981481</c:v>
                </c:pt>
                <c:pt idx="5307">
                  <c:v>43466.433680555558</c:v>
                </c:pt>
                <c:pt idx="5308">
                  <c:v>43466.433692129627</c:v>
                </c:pt>
                <c:pt idx="5309">
                  <c:v>43466.433703703697</c:v>
                </c:pt>
                <c:pt idx="5310">
                  <c:v>43466.433715277781</c:v>
                </c:pt>
                <c:pt idx="5311">
                  <c:v>43466.43372685185</c:v>
                </c:pt>
                <c:pt idx="5312">
                  <c:v>43466.433738425927</c:v>
                </c:pt>
                <c:pt idx="5313">
                  <c:v>43466.433749999997</c:v>
                </c:pt>
                <c:pt idx="5314">
                  <c:v>43466.433761574073</c:v>
                </c:pt>
                <c:pt idx="5315">
                  <c:v>43466.43377314815</c:v>
                </c:pt>
                <c:pt idx="5316">
                  <c:v>43466.43378472222</c:v>
                </c:pt>
                <c:pt idx="5317">
                  <c:v>43466.433796296304</c:v>
                </c:pt>
                <c:pt idx="5318">
                  <c:v>43466.433807870373</c:v>
                </c:pt>
                <c:pt idx="5319">
                  <c:v>43466.433819444443</c:v>
                </c:pt>
                <c:pt idx="5320">
                  <c:v>43466.433831018519</c:v>
                </c:pt>
                <c:pt idx="5321">
                  <c:v>43466.433842592603</c:v>
                </c:pt>
                <c:pt idx="5322">
                  <c:v>43466.433854166673</c:v>
                </c:pt>
                <c:pt idx="5323">
                  <c:v>43466.433865740742</c:v>
                </c:pt>
                <c:pt idx="5324">
                  <c:v>43466.433877314812</c:v>
                </c:pt>
                <c:pt idx="5325">
                  <c:v>43466.433888888889</c:v>
                </c:pt>
                <c:pt idx="5326">
                  <c:v>43466.433900462973</c:v>
                </c:pt>
                <c:pt idx="5327">
                  <c:v>43466.433912037042</c:v>
                </c:pt>
                <c:pt idx="5328">
                  <c:v>43466.433923611112</c:v>
                </c:pt>
                <c:pt idx="5329">
                  <c:v>43466.433935185189</c:v>
                </c:pt>
                <c:pt idx="5330">
                  <c:v>43466.433946759258</c:v>
                </c:pt>
                <c:pt idx="5331">
                  <c:v>43466.433958333328</c:v>
                </c:pt>
                <c:pt idx="5332">
                  <c:v>43466.433969907397</c:v>
                </c:pt>
                <c:pt idx="5333">
                  <c:v>43466.433981481481</c:v>
                </c:pt>
                <c:pt idx="5334">
                  <c:v>43466.433993055558</c:v>
                </c:pt>
                <c:pt idx="5335">
                  <c:v>43466.434004629627</c:v>
                </c:pt>
                <c:pt idx="5336">
                  <c:v>43466.434016203697</c:v>
                </c:pt>
                <c:pt idx="5337">
                  <c:v>43466.434027777781</c:v>
                </c:pt>
                <c:pt idx="5338">
                  <c:v>43466.434039351851</c:v>
                </c:pt>
                <c:pt idx="5339">
                  <c:v>43466.434050925927</c:v>
                </c:pt>
                <c:pt idx="5340">
                  <c:v>43466.434062499997</c:v>
                </c:pt>
                <c:pt idx="5341">
                  <c:v>43466.434074074074</c:v>
                </c:pt>
                <c:pt idx="5342">
                  <c:v>43466.43408564815</c:v>
                </c:pt>
                <c:pt idx="5343">
                  <c:v>43466.43409722222</c:v>
                </c:pt>
                <c:pt idx="5344">
                  <c:v>43466.434108796297</c:v>
                </c:pt>
                <c:pt idx="5345">
                  <c:v>43466.434120370373</c:v>
                </c:pt>
                <c:pt idx="5346">
                  <c:v>43466.434131944443</c:v>
                </c:pt>
                <c:pt idx="5347">
                  <c:v>43466.43414351852</c:v>
                </c:pt>
                <c:pt idx="5348">
                  <c:v>43466.434155092589</c:v>
                </c:pt>
                <c:pt idx="5349">
                  <c:v>43466.434166666673</c:v>
                </c:pt>
                <c:pt idx="5350">
                  <c:v>43466.434178240743</c:v>
                </c:pt>
                <c:pt idx="5351">
                  <c:v>43466.434189814812</c:v>
                </c:pt>
                <c:pt idx="5352">
                  <c:v>43466.434201388889</c:v>
                </c:pt>
                <c:pt idx="5353">
                  <c:v>43466.434212962973</c:v>
                </c:pt>
                <c:pt idx="5354">
                  <c:v>43466.434224537043</c:v>
                </c:pt>
                <c:pt idx="5355">
                  <c:v>43466.434236111112</c:v>
                </c:pt>
                <c:pt idx="5356">
                  <c:v>43466.434247685182</c:v>
                </c:pt>
                <c:pt idx="5357">
                  <c:v>43466.434259259258</c:v>
                </c:pt>
                <c:pt idx="5358">
                  <c:v>43466.434270833342</c:v>
                </c:pt>
                <c:pt idx="5359">
                  <c:v>43466.434282407397</c:v>
                </c:pt>
                <c:pt idx="5360">
                  <c:v>43466.434293981481</c:v>
                </c:pt>
                <c:pt idx="5361">
                  <c:v>43466.434305555558</c:v>
                </c:pt>
                <c:pt idx="5362">
                  <c:v>43466.434317129628</c:v>
                </c:pt>
                <c:pt idx="5363">
                  <c:v>43466.434328703697</c:v>
                </c:pt>
                <c:pt idx="5364">
                  <c:v>43466.434340277781</c:v>
                </c:pt>
                <c:pt idx="5365">
                  <c:v>43466.434351851851</c:v>
                </c:pt>
                <c:pt idx="5366">
                  <c:v>43466.434363425928</c:v>
                </c:pt>
                <c:pt idx="5367">
                  <c:v>43466.434374999997</c:v>
                </c:pt>
                <c:pt idx="5368">
                  <c:v>43466.434386574067</c:v>
                </c:pt>
                <c:pt idx="5369">
                  <c:v>43466.434398148151</c:v>
                </c:pt>
                <c:pt idx="5370">
                  <c:v>43466.43440972222</c:v>
                </c:pt>
                <c:pt idx="5371">
                  <c:v>43466.434421296297</c:v>
                </c:pt>
                <c:pt idx="5372">
                  <c:v>43466.434432870366</c:v>
                </c:pt>
                <c:pt idx="5373">
                  <c:v>43466.434444444443</c:v>
                </c:pt>
                <c:pt idx="5374">
                  <c:v>43466.43445601852</c:v>
                </c:pt>
                <c:pt idx="5375">
                  <c:v>43466.434467592589</c:v>
                </c:pt>
                <c:pt idx="5376">
                  <c:v>43466.434479166674</c:v>
                </c:pt>
                <c:pt idx="5377">
                  <c:v>43466.434490740743</c:v>
                </c:pt>
                <c:pt idx="5378">
                  <c:v>43466.434502314813</c:v>
                </c:pt>
                <c:pt idx="5379">
                  <c:v>43466.434513888889</c:v>
                </c:pt>
                <c:pt idx="5380">
                  <c:v>43466.434525462973</c:v>
                </c:pt>
                <c:pt idx="5381">
                  <c:v>43466.434537037043</c:v>
                </c:pt>
                <c:pt idx="5382">
                  <c:v>43466.434548611112</c:v>
                </c:pt>
                <c:pt idx="5383">
                  <c:v>43466.434560185182</c:v>
                </c:pt>
                <c:pt idx="5384">
                  <c:v>43466.434571759259</c:v>
                </c:pt>
                <c:pt idx="5385">
                  <c:v>43466.434583333343</c:v>
                </c:pt>
                <c:pt idx="5386">
                  <c:v>43466.434594907398</c:v>
                </c:pt>
                <c:pt idx="5387">
                  <c:v>43466.434606481482</c:v>
                </c:pt>
                <c:pt idx="5388">
                  <c:v>43466.434618055559</c:v>
                </c:pt>
              </c:numCache>
            </c:numRef>
          </c:xVal>
          <c:yVal>
            <c:numRef>
              <c:f>'1) Erro NMEA'!$D$2:$D$5937</c:f>
              <c:numCache>
                <c:formatCode>General</c:formatCode>
                <c:ptCount val="5936"/>
                <c:pt idx="0">
                  <c:v>6.9263625390281103</c:v>
                </c:pt>
                <c:pt idx="1">
                  <c:v>6.9392823796903498</c:v>
                </c:pt>
                <c:pt idx="2">
                  <c:v>6.9522022196474431</c:v>
                </c:pt>
                <c:pt idx="3">
                  <c:v>7.0315669525713993</c:v>
                </c:pt>
                <c:pt idx="4">
                  <c:v>7.0647893988754378</c:v>
                </c:pt>
                <c:pt idx="5">
                  <c:v>7.0721721649171476</c:v>
                </c:pt>
                <c:pt idx="6">
                  <c:v>7.1256972175681392</c:v>
                </c:pt>
                <c:pt idx="7">
                  <c:v>7.1164687597535696</c:v>
                </c:pt>
                <c:pt idx="8">
                  <c:v>7.1607653549399073</c:v>
                </c:pt>
                <c:pt idx="9">
                  <c:v>7.2124447158109506</c:v>
                </c:pt>
                <c:pt idx="10">
                  <c:v>7.2512042367284542</c:v>
                </c:pt>
                <c:pt idx="11">
                  <c:v>7.2881180658677636</c:v>
                </c:pt>
                <c:pt idx="12">
                  <c:v>7.2659697684548696</c:v>
                </c:pt>
                <c:pt idx="13">
                  <c:v>7.2825809916024626</c:v>
                </c:pt>
                <c:pt idx="14">
                  <c:v>7.3268775864282629</c:v>
                </c:pt>
                <c:pt idx="15">
                  <c:v>7.3933224790151124</c:v>
                </c:pt>
                <c:pt idx="16">
                  <c:v>7.3508715756140246</c:v>
                </c:pt>
                <c:pt idx="17">
                  <c:v>7.4283906170814031</c:v>
                </c:pt>
                <c:pt idx="18">
                  <c:v>7.4523846059119379</c:v>
                </c:pt>
                <c:pt idx="19">
                  <c:v>7.5040639667670579</c:v>
                </c:pt>
                <c:pt idx="20">
                  <c:v>7.5280579559475056</c:v>
                </c:pt>
                <c:pt idx="21">
                  <c:v>7.5446691787398823</c:v>
                </c:pt>
                <c:pt idx="22">
                  <c:v>7.5206751902627964</c:v>
                </c:pt>
                <c:pt idx="23">
                  <c:v>7.5151381156475816</c:v>
                </c:pt>
                <c:pt idx="24">
                  <c:v>7.5317493387898606</c:v>
                </c:pt>
                <c:pt idx="25">
                  <c:v>7.5483605619339196</c:v>
                </c:pt>
                <c:pt idx="26">
                  <c:v>7.5428234876703906</c:v>
                </c:pt>
                <c:pt idx="27">
                  <c:v>7.5003725839247029</c:v>
                </c:pt>
                <c:pt idx="28">
                  <c:v>7.5003725839247029</c:v>
                </c:pt>
                <c:pt idx="29">
                  <c:v>7.5003725839247029</c:v>
                </c:pt>
                <c:pt idx="30">
                  <c:v>7.4689958290577678</c:v>
                </c:pt>
                <c:pt idx="31">
                  <c:v>7.4431561488042783</c:v>
                </c:pt>
                <c:pt idx="32">
                  <c:v>7.4080880107397604</c:v>
                </c:pt>
                <c:pt idx="33">
                  <c:v>7.391476787947397</c:v>
                </c:pt>
                <c:pt idx="34">
                  <c:v>7.376711256222749</c:v>
                </c:pt>
                <c:pt idx="35">
                  <c:v>7.3471801927716758</c:v>
                </c:pt>
                <c:pt idx="36">
                  <c:v>7.3822483304862754</c:v>
                </c:pt>
                <c:pt idx="37">
                  <c:v>7.2530499281496281</c:v>
                </c:pt>
                <c:pt idx="38">
                  <c:v>7.2290559393137821</c:v>
                </c:pt>
                <c:pt idx="39">
                  <c:v>7.2253645564696551</c:v>
                </c:pt>
                <c:pt idx="40">
                  <c:v>7.2069076411939674</c:v>
                </c:pt>
                <c:pt idx="41">
                  <c:v>7.1939878012404126</c:v>
                </c:pt>
                <c:pt idx="42">
                  <c:v>7.1589196638704182</c:v>
                </c:pt>
                <c:pt idx="43">
                  <c:v>7.0832463134495214</c:v>
                </c:pt>
                <c:pt idx="44">
                  <c:v>7.2327473221579117</c:v>
                </c:pt>
                <c:pt idx="45">
                  <c:v>7.1773765784427352</c:v>
                </c:pt>
                <c:pt idx="46">
                  <c:v>7.1312342914817544</c:v>
                </c:pt>
                <c:pt idx="47">
                  <c:v>7.0795549306053962</c:v>
                </c:pt>
                <c:pt idx="48">
                  <c:v>7.0186471122626166</c:v>
                </c:pt>
                <c:pt idx="49">
                  <c:v>6.9651220599562222</c:v>
                </c:pt>
                <c:pt idx="50">
                  <c:v>6.9318996136468636</c:v>
                </c:pt>
                <c:pt idx="51">
                  <c:v>6.91528839049219</c:v>
                </c:pt>
                <c:pt idx="52">
                  <c:v>6.8912944016474942</c:v>
                </c:pt>
                <c:pt idx="53">
                  <c:v>6.8820659441828429</c:v>
                </c:pt>
                <c:pt idx="54">
                  <c:v>6.9171340819151412</c:v>
                </c:pt>
                <c:pt idx="55">
                  <c:v>6.9189797733380907</c:v>
                </c:pt>
                <c:pt idx="56">
                  <c:v>6.9558936024915639</c:v>
                </c:pt>
                <c:pt idx="57">
                  <c:v>7.0168014208396636</c:v>
                </c:pt>
                <c:pt idx="58">
                  <c:v>7.029721261500133</c:v>
                </c:pt>
                <c:pt idx="59">
                  <c:v>7.0149557294167106</c:v>
                </c:pt>
                <c:pt idx="60">
                  <c:v>6.983578974533855</c:v>
                </c:pt>
                <c:pt idx="61">
                  <c:v>6.9355909968444509</c:v>
                </c:pt>
                <c:pt idx="62">
                  <c:v>6.8857573270269601</c:v>
                </c:pt>
                <c:pt idx="63">
                  <c:v>6.8783745613369423</c:v>
                </c:pt>
                <c:pt idx="64">
                  <c:v>6.8137753601340991</c:v>
                </c:pt>
                <c:pt idx="65">
                  <c:v>6.7823986052423821</c:v>
                </c:pt>
                <c:pt idx="66">
                  <c:v>6.8119296687111506</c:v>
                </c:pt>
                <c:pt idx="67">
                  <c:v>6.8303865832905464</c:v>
                </c:pt>
                <c:pt idx="68">
                  <c:v>6.8285408918675961</c:v>
                </c:pt>
                <c:pt idx="69">
                  <c:v>6.8359236579110751</c:v>
                </c:pt>
                <c:pt idx="70">
                  <c:v>6.8303865832905464</c:v>
                </c:pt>
                <c:pt idx="71">
                  <c:v>6.8082382855135686</c:v>
                </c:pt>
                <c:pt idx="72">
                  <c:v>6.778707222396485</c:v>
                </c:pt>
                <c:pt idx="73">
                  <c:v>6.7473304675029926</c:v>
                </c:pt>
                <c:pt idx="74">
                  <c:v>6.7362563186136217</c:v>
                </c:pt>
                <c:pt idx="75">
                  <c:v>6.7048795637201382</c:v>
                </c:pt>
                <c:pt idx="76">
                  <c:v>6.7141080211865622</c:v>
                </c:pt>
                <c:pt idx="77">
                  <c:v>6.7307192443447761</c:v>
                </c:pt>
                <c:pt idx="78">
                  <c:v>6.7104166383406687</c:v>
                </c:pt>
                <c:pt idx="79">
                  <c:v>6.6771941920206839</c:v>
                </c:pt>
                <c:pt idx="80">
                  <c:v>6.640280362854809</c:v>
                </c:pt>
                <c:pt idx="81">
                  <c:v>6.5849096187507739</c:v>
                </c:pt>
                <c:pt idx="82">
                  <c:v>6.5516871724290366</c:v>
                </c:pt>
                <c:pt idx="83">
                  <c:v>6.4963164286713777</c:v>
                </c:pt>
                <c:pt idx="84">
                  <c:v>6.4907793540490779</c:v>
                </c:pt>
                <c:pt idx="85">
                  <c:v>6.5424587149590643</c:v>
                </c:pt>
                <c:pt idx="86">
                  <c:v>6.512927651481446</c:v>
                </c:pt>
                <c:pt idx="87">
                  <c:v>6.4667853651919884</c:v>
                </c:pt>
                <c:pt idx="88">
                  <c:v>6.4464827588273241</c:v>
                </c:pt>
                <c:pt idx="89">
                  <c:v>6.428025844240854</c:v>
                </c:pt>
                <c:pt idx="90">
                  <c:v>6.4058775468049376</c:v>
                </c:pt>
                <c:pt idx="91">
                  <c:v>6.3671180262037241</c:v>
                </c:pt>
                <c:pt idx="92">
                  <c:v>6.313592973506708</c:v>
                </c:pt>
                <c:pt idx="93">
                  <c:v>6.2988274417643586</c:v>
                </c:pt>
                <c:pt idx="94">
                  <c:v>6.2619136125825534</c:v>
                </c:pt>
                <c:pt idx="95">
                  <c:v>6.2766791443248984</c:v>
                </c:pt>
                <c:pt idx="96">
                  <c:v>6.2932903678454348</c:v>
                </c:pt>
                <c:pt idx="97">
                  <c:v>6.3283585052490574</c:v>
                </c:pt>
                <c:pt idx="98">
                  <c:v>6.3246671224013911</c:v>
                </c:pt>
                <c:pt idx="99">
                  <c:v>6.2969817506931003</c:v>
                </c:pt>
                <c:pt idx="100">
                  <c:v>6.2600679215112969</c:v>
                </c:pt>
                <c:pt idx="101">
                  <c:v>6.2379196237183807</c:v>
                </c:pt>
                <c:pt idx="102">
                  <c:v>6.1954687199107408</c:v>
                </c:pt>
                <c:pt idx="103">
                  <c:v>6.140097976130062</c:v>
                </c:pt>
                <c:pt idx="104">
                  <c:v>6.1751661138942397</c:v>
                </c:pt>
                <c:pt idx="105">
                  <c:v>6.1511721250265152</c:v>
                </c:pt>
                <c:pt idx="106">
                  <c:v>6.1253324443841706</c:v>
                </c:pt>
                <c:pt idx="107">
                  <c:v>6.090264306620008</c:v>
                </c:pt>
                <c:pt idx="108">
                  <c:v>6.0275107971369284</c:v>
                </c:pt>
                <c:pt idx="109">
                  <c:v>5.9979797336416043</c:v>
                </c:pt>
                <c:pt idx="110">
                  <c:v>6.0201280310863643</c:v>
                </c:pt>
                <c:pt idx="111">
                  <c:v>5.9739857444168836</c:v>
                </c:pt>
                <c:pt idx="112">
                  <c:v>5.9204606920485441</c:v>
                </c:pt>
                <c:pt idx="113">
                  <c:v>5.7967993637736299</c:v>
                </c:pt>
                <c:pt idx="114">
                  <c:v>5.8946210110474313</c:v>
                </c:pt>
                <c:pt idx="115">
                  <c:v>5.9204606920485441</c:v>
                </c:pt>
                <c:pt idx="116">
                  <c:v>5.8189476612237021</c:v>
                </c:pt>
                <c:pt idx="117">
                  <c:v>5.623304365942623</c:v>
                </c:pt>
                <c:pt idx="118">
                  <c:v>5.479340431944471</c:v>
                </c:pt>
                <c:pt idx="119">
                  <c:v>5.3815187839194971</c:v>
                </c:pt>
                <c:pt idx="120">
                  <c:v>5.3501420293299047</c:v>
                </c:pt>
                <c:pt idx="121">
                  <c:v>5.3206109658115661</c:v>
                </c:pt>
                <c:pt idx="122">
                  <c:v>5.479340431944471</c:v>
                </c:pt>
                <c:pt idx="123">
                  <c:v>5.4165869220654468</c:v>
                </c:pt>
                <c:pt idx="124">
                  <c:v>5.3353764975716258</c:v>
                </c:pt>
                <c:pt idx="125">
                  <c:v>5.2892342108667414</c:v>
                </c:pt>
                <c:pt idx="126">
                  <c:v>5.2560117644936533</c:v>
                </c:pt>
                <c:pt idx="127">
                  <c:v>5.4202783049166534</c:v>
                </c:pt>
                <c:pt idx="128">
                  <c:v>5.3372221889963356</c:v>
                </c:pt>
                <c:pt idx="129">
                  <c:v>5.2947712854961209</c:v>
                </c:pt>
                <c:pt idx="130">
                  <c:v>5.2209436266958633</c:v>
                </c:pt>
                <c:pt idx="131">
                  <c:v>5.4645749001879587</c:v>
                </c:pt>
                <c:pt idx="132">
                  <c:v>5.3316851147186419</c:v>
                </c:pt>
                <c:pt idx="133">
                  <c:v>5.2486289984377859</c:v>
                </c:pt>
                <c:pt idx="134">
                  <c:v>5.1563444253708708</c:v>
                </c:pt>
                <c:pt idx="135">
                  <c:v>5.3243023486627701</c:v>
                </c:pt>
                <c:pt idx="136">
                  <c:v>5.1138935218618018</c:v>
                </c:pt>
                <c:pt idx="137">
                  <c:v>4.9588554385163777</c:v>
                </c:pt>
                <c:pt idx="138">
                  <c:v>5.1120478300836307</c:v>
                </c:pt>
                <c:pt idx="139">
                  <c:v>4.8112001212038074</c:v>
                </c:pt>
                <c:pt idx="140">
                  <c:v>4.4346790615738341</c:v>
                </c:pt>
                <c:pt idx="141">
                  <c:v>4.632168048898623</c:v>
                </c:pt>
                <c:pt idx="142">
                  <c:v>4.4826670397512318</c:v>
                </c:pt>
                <c:pt idx="143">
                  <c:v>4.3110177334417186</c:v>
                </c:pt>
                <c:pt idx="144">
                  <c:v>4.122757203894345</c:v>
                </c:pt>
                <c:pt idx="145">
                  <c:v>4.0341640135671142</c:v>
                </c:pt>
                <c:pt idx="146">
                  <c:v>3.973256195011893</c:v>
                </c:pt>
                <c:pt idx="147">
                  <c:v>3.9326509825227518</c:v>
                </c:pt>
                <c:pt idx="148">
                  <c:v>3.888354387175331</c:v>
                </c:pt>
                <c:pt idx="149">
                  <c:v>3.7960698139650231</c:v>
                </c:pt>
                <c:pt idx="150">
                  <c:v>3.7480818357522341</c:v>
                </c:pt>
                <c:pt idx="151">
                  <c:v>3.707476623252469</c:v>
                </c:pt>
                <c:pt idx="152">
                  <c:v>3.681636942891005</c:v>
                </c:pt>
                <c:pt idx="153">
                  <c:v>3.5801239121611741</c:v>
                </c:pt>
                <c:pt idx="154">
                  <c:v>3.3697150842390591</c:v>
                </c:pt>
                <c:pt idx="155">
                  <c:v>3.1777631716298238</c:v>
                </c:pt>
                <c:pt idx="156">
                  <c:v>2.9839655675462931</c:v>
                </c:pt>
                <c:pt idx="157">
                  <c:v>2.8935266853205062</c:v>
                </c:pt>
                <c:pt idx="158">
                  <c:v>2.7993964202240469</c:v>
                </c:pt>
                <c:pt idx="159">
                  <c:v>2.6111358903527169</c:v>
                </c:pt>
                <c:pt idx="160">
                  <c:v>2.5336168484640411</c:v>
                </c:pt>
                <c:pt idx="161">
                  <c:v>2.419183977225388</c:v>
                </c:pt>
                <c:pt idx="162">
                  <c:v>2.358276158560427</c:v>
                </c:pt>
                <c:pt idx="163">
                  <c:v>2.2549174362447819</c:v>
                </c:pt>
                <c:pt idx="164">
                  <c:v>2.112799192777981</c:v>
                </c:pt>
                <c:pt idx="165">
                  <c:v>2.0186689279500052</c:v>
                </c:pt>
                <c:pt idx="166">
                  <c:v>1.9669895664228001</c:v>
                </c:pt>
                <c:pt idx="167">
                  <c:v>1.928230045626868</c:v>
                </c:pt>
                <c:pt idx="168">
                  <c:v>1.8894705248291619</c:v>
                </c:pt>
                <c:pt idx="169">
                  <c:v>1.804568717144253</c:v>
                </c:pt>
                <c:pt idx="170">
                  <c:v>1.756580738821703</c:v>
                </c:pt>
                <c:pt idx="171">
                  <c:v>1.6919815368918909</c:v>
                </c:pt>
                <c:pt idx="172">
                  <c:v>1.632919409962619</c:v>
                </c:pt>
                <c:pt idx="173">
                  <c:v>1.48526409209243</c:v>
                </c:pt>
                <c:pt idx="174">
                  <c:v>1.422510581930178</c:v>
                </c:pt>
                <c:pt idx="175">
                  <c:v>1.426201964799092</c:v>
                </c:pt>
                <c:pt idx="176">
                  <c:v>1.383751061111236</c:v>
                </c:pt>
                <c:pt idx="177">
                  <c:v>1.368985529285685</c:v>
                </c:pt>
                <c:pt idx="178">
                  <c:v>1.372676912152816</c:v>
                </c:pt>
                <c:pt idx="179">
                  <c:v>1.3080777105481429</c:v>
                </c:pt>
                <c:pt idx="180">
                  <c:v>1.3339173913321081</c:v>
                </c:pt>
                <c:pt idx="181">
                  <c:v>1.348682922804191</c:v>
                </c:pt>
                <c:pt idx="182">
                  <c:v>1.3782139864552929</c:v>
                </c:pt>
                <c:pt idx="183">
                  <c:v>1.4483502627106</c:v>
                </c:pt>
                <c:pt idx="184">
                  <c:v>1.4926468578284791</c:v>
                </c:pt>
                <c:pt idx="185">
                  <c:v>1.614462495275246</c:v>
                </c:pt>
                <c:pt idx="186">
                  <c:v>1.752889355602878</c:v>
                </c:pt>
                <c:pt idx="187">
                  <c:v>1.821179940042833</c:v>
                </c:pt>
                <c:pt idx="188">
                  <c:v>1.878396375877827</c:v>
                </c:pt>
                <c:pt idx="189">
                  <c:v>1.911618822378371</c:v>
                </c:pt>
                <c:pt idx="190">
                  <c:v>1.941149886008217</c:v>
                </c:pt>
                <c:pt idx="191">
                  <c:v>1.972526640721741</c:v>
                </c:pt>
                <c:pt idx="192">
                  <c:v>1.9780637153723619</c:v>
                </c:pt>
                <c:pt idx="193">
                  <c:v>1.968835257854594</c:v>
                </c:pt>
                <c:pt idx="194">
                  <c:v>1.915310205243737</c:v>
                </c:pt>
                <c:pt idx="195">
                  <c:v>1.89685329056167</c:v>
                </c:pt>
                <c:pt idx="196">
                  <c:v>1.9060817477259711</c:v>
                </c:pt>
                <c:pt idx="197">
                  <c:v>1.954069726039666</c:v>
                </c:pt>
                <c:pt idx="198">
                  <c:v>1.9891378643219251</c:v>
                </c:pt>
                <c:pt idx="199">
                  <c:v>1.983600789669522</c:v>
                </c:pt>
                <c:pt idx="200">
                  <c:v>1.8839334501785441</c:v>
                </c:pt>
                <c:pt idx="201">
                  <c:v>1.854402386543367</c:v>
                </c:pt>
                <c:pt idx="202">
                  <c:v>1.84701962081086</c:v>
                </c:pt>
                <c:pt idx="203">
                  <c:v>1.81564286574212</c:v>
                </c:pt>
                <c:pt idx="204">
                  <c:v>1.771346270640171</c:v>
                </c:pt>
                <c:pt idx="205">
                  <c:v>1.730741058050129</c:v>
                </c:pt>
                <c:pt idx="206">
                  <c:v>1.6199995695741709</c:v>
                </c:pt>
                <c:pt idx="207">
                  <c:v>1.553554676553631</c:v>
                </c:pt>
                <c:pt idx="208">
                  <c:v>1.5203322300407009</c:v>
                </c:pt>
                <c:pt idx="209">
                  <c:v>1.3966709011497609</c:v>
                </c:pt>
                <c:pt idx="210">
                  <c:v>1.254552657896568</c:v>
                </c:pt>
                <c:pt idx="211">
                  <c:v>1.1438111697121029</c:v>
                </c:pt>
                <c:pt idx="212">
                  <c:v>0.81158670367233765</c:v>
                </c:pt>
                <c:pt idx="213">
                  <c:v>0.32432415440399542</c:v>
                </c:pt>
                <c:pt idx="214">
                  <c:v>0.15821192159861369</c:v>
                </c:pt>
                <c:pt idx="215">
                  <c:v>-6.3271055762223916E-2</c:v>
                </c:pt>
                <c:pt idx="216">
                  <c:v>-0.13525302286808519</c:v>
                </c:pt>
                <c:pt idx="217">
                  <c:v>-0.26076004378327261</c:v>
                </c:pt>
                <c:pt idx="218">
                  <c:v>-0.35119892598839492</c:v>
                </c:pt>
                <c:pt idx="219">
                  <c:v>-0.43056365957617698</c:v>
                </c:pt>
                <c:pt idx="220">
                  <c:v>-0.65758371139702232</c:v>
                </c:pt>
                <c:pt idx="221">
                  <c:v>-0.88091238040030451</c:v>
                </c:pt>
                <c:pt idx="222">
                  <c:v>-0.91967190096846296</c:v>
                </c:pt>
                <c:pt idx="223">
                  <c:v>-1.056253070628441</c:v>
                </c:pt>
                <c:pt idx="224">
                  <c:v>-1.275890356853095</c:v>
                </c:pt>
                <c:pt idx="225">
                  <c:v>-1.497373334218036</c:v>
                </c:pt>
                <c:pt idx="226">
                  <c:v>-1.6265717378540101</c:v>
                </c:pt>
                <c:pt idx="227">
                  <c:v>-1.7410046096325791</c:v>
                </c:pt>
                <c:pt idx="228">
                  <c:v>-1.8388262581042201</c:v>
                </c:pt>
                <c:pt idx="229">
                  <c:v>-1.897888385622388</c:v>
                </c:pt>
                <c:pt idx="230">
                  <c:v>-2.1673593416798562</c:v>
                </c:pt>
                <c:pt idx="231">
                  <c:v>-2.3833052449441299</c:v>
                </c:pt>
                <c:pt idx="232">
                  <c:v>-2.741369392508969</c:v>
                </c:pt>
                <c:pt idx="233">
                  <c:v>-3.4667261452968452</c:v>
                </c:pt>
                <c:pt idx="234">
                  <c:v>-4.0425818887697673</c:v>
                </c:pt>
                <c:pt idx="235">
                  <c:v>-4.5224616749308089</c:v>
                </c:pt>
                <c:pt idx="236">
                  <c:v>-4.9931130041151839</c:v>
                </c:pt>
                <c:pt idx="237">
                  <c:v>-5.2182873653102639</c:v>
                </c:pt>
                <c:pt idx="238">
                  <c:v>-5.3622513014285316</c:v>
                </c:pt>
                <c:pt idx="239">
                  <c:v>-5.4600729503020142</c:v>
                </c:pt>
                <c:pt idx="240">
                  <c:v>-5.5412833757977804</c:v>
                </c:pt>
                <c:pt idx="241">
                  <c:v>-5.607728269358236</c:v>
                </c:pt>
                <c:pt idx="242">
                  <c:v>-5.7535378969879574</c:v>
                </c:pt>
                <c:pt idx="243">
                  <c:v>-5.8144457158641556</c:v>
                </c:pt>
                <c:pt idx="244">
                  <c:v>-5.8052172586184199</c:v>
                </c:pt>
                <c:pt idx="245">
                  <c:v>-5.8181370987631613</c:v>
                </c:pt>
                <c:pt idx="246">
                  <c:v>-5.8568966202524253</c:v>
                </c:pt>
                <c:pt idx="247">
                  <c:v>-5.8495138544561964</c:v>
                </c:pt>
                <c:pt idx="248">
                  <c:v>-5.801525875721194</c:v>
                </c:pt>
                <c:pt idx="249">
                  <c:v>-5.6557162477291527</c:v>
                </c:pt>
                <c:pt idx="250">
                  <c:v>-5.5062152375698119</c:v>
                </c:pt>
                <c:pt idx="251">
                  <c:v>-5.5246721524076596</c:v>
                </c:pt>
                <c:pt idx="252">
                  <c:v>-5.4379246522170206</c:v>
                </c:pt>
                <c:pt idx="253">
                  <c:v>-5.4268505035270982</c:v>
                </c:pt>
                <c:pt idx="254">
                  <c:v>-5.4250048120793704</c:v>
                </c:pt>
                <c:pt idx="255">
                  <c:v>-5.0964717272911448</c:v>
                </c:pt>
                <c:pt idx="256">
                  <c:v>-5.4859126309325532</c:v>
                </c:pt>
                <c:pt idx="257">
                  <c:v>-5.895656141391779</c:v>
                </c:pt>
                <c:pt idx="258">
                  <c:v>-6.1226761946199453</c:v>
                </c:pt>
                <c:pt idx="259">
                  <c:v>-6.1817383224231053</c:v>
                </c:pt>
                <c:pt idx="260">
                  <c:v>-6.1725098651738364</c:v>
                </c:pt>
                <c:pt idx="261">
                  <c:v>-6.1614357161233784</c:v>
                </c:pt>
                <c:pt idx="262">
                  <c:v>-6.1097563544716689</c:v>
                </c:pt>
                <c:pt idx="263">
                  <c:v>-5.9196501309386704</c:v>
                </c:pt>
                <c:pt idx="264">
                  <c:v>-5.8310569396112664</c:v>
                </c:pt>
                <c:pt idx="265">
                  <c:v>-5.7369266732426176</c:v>
                </c:pt>
                <c:pt idx="266">
                  <c:v>-5.6630990138770736</c:v>
                </c:pt>
                <c:pt idx="267">
                  <c:v>-5.6797102372689601</c:v>
                </c:pt>
                <c:pt idx="268">
                  <c:v>-5.7055499182582672</c:v>
                </c:pt>
                <c:pt idx="269">
                  <c:v>-5.5283635353048917</c:v>
                </c:pt>
                <c:pt idx="270">
                  <c:v>-5.4083935883393357</c:v>
                </c:pt>
                <c:pt idx="271">
                  <c:v>-5.3788625248151094</c:v>
                </c:pt>
                <c:pt idx="272">
                  <c:v>-5.3474857694914633</c:v>
                </c:pt>
                <c:pt idx="273">
                  <c:v>-5.2773494930550191</c:v>
                </c:pt>
                <c:pt idx="274">
                  <c:v>-5.2164416738625334</c:v>
                </c:pt>
                <c:pt idx="275">
                  <c:v>-5.1906019928873874</c:v>
                </c:pt>
                <c:pt idx="276">
                  <c:v>-5.0817061953576124</c:v>
                </c:pt>
                <c:pt idx="277">
                  <c:v>-5.0411009828059292</c:v>
                </c:pt>
                <c:pt idx="278">
                  <c:v>-5.0207983761792896</c:v>
                </c:pt>
                <c:pt idx="279">
                  <c:v>-5.0281811419702196</c:v>
                </c:pt>
                <c:pt idx="280">
                  <c:v>-4.9672733227954389</c:v>
                </c:pt>
                <c:pt idx="281">
                  <c:v>-4.9266681106007502</c:v>
                </c:pt>
                <c:pt idx="282">
                  <c:v>-4.9026741210821916</c:v>
                </c:pt>
                <c:pt idx="283">
                  <c:v>-4.8805258230113608</c:v>
                </c:pt>
                <c:pt idx="284">
                  <c:v>-4.8380749186691094</c:v>
                </c:pt>
                <c:pt idx="285">
                  <c:v>-4.8196180038472027</c:v>
                </c:pt>
                <c:pt idx="286">
                  <c:v>-4.7051851316703441</c:v>
                </c:pt>
                <c:pt idx="287">
                  <c:v>-4.6147462490191327</c:v>
                </c:pt>
                <c:pt idx="288">
                  <c:v>-4.6276660894978514</c:v>
                </c:pt>
                <c:pt idx="289">
                  <c:v>-4.6073634832317438</c:v>
                </c:pt>
                <c:pt idx="290">
                  <c:v>-4.5981350256467168</c:v>
                </c:pt>
                <c:pt idx="291">
                  <c:v>-4.5667582703513991</c:v>
                </c:pt>
                <c:pt idx="292">
                  <c:v>-4.5316901321623773</c:v>
                </c:pt>
                <c:pt idx="293">
                  <c:v>-4.415411568576733</c:v>
                </c:pt>
                <c:pt idx="294">
                  <c:v>-4.3840348132885003</c:v>
                </c:pt>
                <c:pt idx="295">
                  <c:v>-4.3083614625885103</c:v>
                </c:pt>
                <c:pt idx="296">
                  <c:v>-4.2769847069503522</c:v>
                </c:pt>
                <c:pt idx="297">
                  <c:v>-4.2419165691271923</c:v>
                </c:pt>
                <c:pt idx="298">
                  <c:v>-4.195774281573204</c:v>
                </c:pt>
                <c:pt idx="299">
                  <c:v>-4.118255239444963</c:v>
                </c:pt>
                <c:pt idx="300">
                  <c:v>-4.1514776861703124</c:v>
                </c:pt>
                <c:pt idx="301">
                  <c:v>-4.1127181651088556</c:v>
                </c:pt>
                <c:pt idx="302">
                  <c:v>-4.0056680588043454</c:v>
                </c:pt>
                <c:pt idx="303">
                  <c:v>-3.9613714634120809</c:v>
                </c:pt>
                <c:pt idx="304">
                  <c:v>-3.9096921018896009</c:v>
                </c:pt>
                <c:pt idx="305">
                  <c:v>-3.8414015166589439</c:v>
                </c:pt>
                <c:pt idx="306">
                  <c:v>-3.8044876870558388</c:v>
                </c:pt>
                <c:pt idx="307">
                  <c:v>-3.7085117298088699</c:v>
                </c:pt>
                <c:pt idx="308">
                  <c:v>-3.5996159321115209</c:v>
                </c:pt>
                <c:pt idx="309">
                  <c:v>-3.5793133258684229</c:v>
                </c:pt>
                <c:pt idx="310">
                  <c:v>-3.5405538044800631</c:v>
                </c:pt>
                <c:pt idx="311">
                  <c:v>-3.4095097094701119</c:v>
                </c:pt>
                <c:pt idx="312">
                  <c:v>-3.2932311456814851</c:v>
                </c:pt>
                <c:pt idx="313">
                  <c:v>-3.230477635534573</c:v>
                </c:pt>
                <c:pt idx="314">
                  <c:v>-3.0643654017384558</c:v>
                </c:pt>
                <c:pt idx="315">
                  <c:v>-2.8521108815460812</c:v>
                </c:pt>
                <c:pt idx="316">
                  <c:v>-2.739523701066549</c:v>
                </c:pt>
                <c:pt idx="317">
                  <c:v>-2.632473594930218</c:v>
                </c:pt>
                <c:pt idx="318">
                  <c:v>-2.436830297820527</c:v>
                </c:pt>
                <c:pt idx="319">
                  <c:v>-2.3260888091882088</c:v>
                </c:pt>
                <c:pt idx="320">
                  <c:v>-2.1562851926789621</c:v>
                </c:pt>
                <c:pt idx="321">
                  <c:v>-2.0750747674947529</c:v>
                </c:pt>
                <c:pt idx="322">
                  <c:v>-2.0086298741998219</c:v>
                </c:pt>
                <c:pt idx="323">
                  <c:v>-1.8019124285843111</c:v>
                </c:pt>
                <c:pt idx="324">
                  <c:v>-1.729930460636995</c:v>
                </c:pt>
                <c:pt idx="325">
                  <c:v>-1.689325248239318</c:v>
                </c:pt>
                <c:pt idx="326">
                  <c:v>-1.536132855519672</c:v>
                </c:pt>
                <c:pt idx="327">
                  <c:v>-1.491836259897857</c:v>
                </c:pt>
                <c:pt idx="328">
                  <c:v>-1.250050675993011</c:v>
                </c:pt>
                <c:pt idx="329">
                  <c:v>-1.0544073791895641</c:v>
                </c:pt>
                <c:pt idx="330">
                  <c:v>-0.94182019894016389</c:v>
                </c:pt>
                <c:pt idx="331">
                  <c:v>-0.9030606780185465</c:v>
                </c:pt>
                <c:pt idx="332">
                  <c:v>-0.86983823141355987</c:v>
                </c:pt>
                <c:pt idx="333">
                  <c:v>-0.84584424200475006</c:v>
                </c:pt>
                <c:pt idx="334">
                  <c:v>-0.80154764641834431</c:v>
                </c:pt>
                <c:pt idx="335">
                  <c:v>-0.93443743283118252</c:v>
                </c:pt>
                <c:pt idx="336">
                  <c:v>-1.0987039747883589</c:v>
                </c:pt>
                <c:pt idx="337">
                  <c:v>-1.172531633771535</c:v>
                </c:pt>
                <c:pt idx="338">
                  <c:v>-1.259279133190949</c:v>
                </c:pt>
                <c:pt idx="339">
                  <c:v>-1.288810197282247</c:v>
                </c:pt>
                <c:pt idx="340">
                  <c:v>-1.3128041863517661</c:v>
                </c:pt>
                <c:pt idx="341">
                  <c:v>-1.296192962689624</c:v>
                </c:pt>
                <c:pt idx="342">
                  <c:v>-1.283273122610376</c:v>
                </c:pt>
                <c:pt idx="343">
                  <c:v>-1.26481620786282</c:v>
                </c:pt>
                <c:pt idx="344">
                  <c:v>-1.242667910233948</c:v>
                </c:pt>
                <c:pt idx="345">
                  <c:v>-1.202062697507605</c:v>
                </c:pt>
                <c:pt idx="346">
                  <c:v>-1.1983713146280719</c:v>
                </c:pt>
                <c:pt idx="347">
                  <c:v>-1.170685942332657</c:v>
                </c:pt>
                <c:pt idx="348">
                  <c:v>-1.1374634957188281</c:v>
                </c:pt>
                <c:pt idx="349">
                  <c:v>-1.150383336146211</c:v>
                </c:pt>
                <c:pt idx="350">
                  <c:v>-1.207599771826013</c:v>
                </c:pt>
                <c:pt idx="351">
                  <c:v>-1.233439453036008</c:v>
                </c:pt>
                <c:pt idx="352">
                  <c:v>-1.2112911547055449</c:v>
                </c:pt>
                <c:pt idx="353">
                  <c:v>-1.213136846497884</c:v>
                </c:pt>
                <c:pt idx="354">
                  <c:v>-1.200217005717044</c:v>
                </c:pt>
                <c:pt idx="355">
                  <c:v>-1.1965256228375121</c:v>
                </c:pt>
                <c:pt idx="356">
                  <c:v>-1.1983713146280719</c:v>
                </c:pt>
                <c:pt idx="357">
                  <c:v>-1.1466919532666771</c:v>
                </c:pt>
                <c:pt idx="358">
                  <c:v>-1.305421420239242</c:v>
                </c:pt>
                <c:pt idx="359">
                  <c:v>-1.255587750311417</c:v>
                </c:pt>
                <c:pt idx="360">
                  <c:v>-1.3792490795918051</c:v>
                </c:pt>
                <c:pt idx="361">
                  <c:v>-1.4752250365856381</c:v>
                </c:pt>
                <c:pt idx="362">
                  <c:v>-1.528750089405378</c:v>
                </c:pt>
                <c:pt idx="363">
                  <c:v>-1.528750089405378</c:v>
                </c:pt>
                <c:pt idx="364">
                  <c:v>-1.5139845575320361</c:v>
                </c:pt>
                <c:pt idx="365">
                  <c:v>-1.556435461713191</c:v>
                </c:pt>
                <c:pt idx="366">
                  <c:v>-1.5601268445944949</c:v>
                </c:pt>
                <c:pt idx="367">
                  <c:v>-1.5305957808460311</c:v>
                </c:pt>
                <c:pt idx="368">
                  <c:v>-1.5158302489726869</c:v>
                </c:pt>
                <c:pt idx="369">
                  <c:v>-1.445693972840719</c:v>
                </c:pt>
                <c:pt idx="370">
                  <c:v>-1.3423352500913699</c:v>
                </c:pt>
                <c:pt idx="371">
                  <c:v>-1.309112803472237</c:v>
                </c:pt>
                <c:pt idx="372">
                  <c:v>-1.2168282293756361</c:v>
                </c:pt>
                <c:pt idx="373">
                  <c:v>-1.1208522724119101</c:v>
                </c:pt>
                <c:pt idx="374">
                  <c:v>-1.0488703045194649</c:v>
                </c:pt>
                <c:pt idx="375">
                  <c:v>-1.0304133897754419</c:v>
                </c:pt>
                <c:pt idx="376">
                  <c:v>-0.93443743283118252</c:v>
                </c:pt>
                <c:pt idx="377">
                  <c:v>-0.78862780634795859</c:v>
                </c:pt>
                <c:pt idx="378">
                  <c:v>-0.69634323230801709</c:v>
                </c:pt>
                <c:pt idx="379">
                  <c:v>-0.54684222263606397</c:v>
                </c:pt>
                <c:pt idx="380">
                  <c:v>-0.49885424418782748</c:v>
                </c:pt>
                <c:pt idx="381">
                  <c:v>-0.50439131885616439</c:v>
                </c:pt>
                <c:pt idx="382">
                  <c:v>-0.44532919143182048</c:v>
                </c:pt>
                <c:pt idx="383">
                  <c:v>-0.46194041472456793</c:v>
                </c:pt>
                <c:pt idx="384">
                  <c:v>-0.39918690442777671</c:v>
                </c:pt>
                <c:pt idx="385">
                  <c:v>-0.36411876640516161</c:v>
                </c:pt>
                <c:pt idx="386">
                  <c:v>-0.33643339413452272</c:v>
                </c:pt>
                <c:pt idx="387">
                  <c:v>-0.32351355406943783</c:v>
                </c:pt>
                <c:pt idx="388">
                  <c:v>-0.28106264994847291</c:v>
                </c:pt>
                <c:pt idx="389">
                  <c:v>-0.2238462143288584</c:v>
                </c:pt>
                <c:pt idx="390">
                  <c:v>-0.20538929960253879</c:v>
                </c:pt>
                <c:pt idx="391">
                  <c:v>-0.15370993829956051</c:v>
                </c:pt>
                <c:pt idx="392">
                  <c:v>-0.1592470122574221</c:v>
                </c:pt>
                <c:pt idx="393">
                  <c:v>-0.16478408657052701</c:v>
                </c:pt>
                <c:pt idx="394">
                  <c:v>-0.17401254410953251</c:v>
                </c:pt>
                <c:pt idx="395">
                  <c:v>-0.1813953102114286</c:v>
                </c:pt>
                <c:pt idx="396">
                  <c:v>-0.225691905414282</c:v>
                </c:pt>
                <c:pt idx="397">
                  <c:v>-0.26814280953348119</c:v>
                </c:pt>
                <c:pt idx="398">
                  <c:v>-0.2367660543903912</c:v>
                </c:pt>
                <c:pt idx="399">
                  <c:v>-0.2090806824767536</c:v>
                </c:pt>
                <c:pt idx="400">
                  <c:v>-0.21830913966407159</c:v>
                </c:pt>
                <c:pt idx="401">
                  <c:v>-0.29398249036346458</c:v>
                </c:pt>
                <c:pt idx="402">
                  <c:v>-0.32351355406943783</c:v>
                </c:pt>
                <c:pt idx="403">
                  <c:v>-0.34935323454950867</c:v>
                </c:pt>
                <c:pt idx="404">
                  <c:v>-0.43979211676526059</c:v>
                </c:pt>
                <c:pt idx="405">
                  <c:v>-0.5339223825692172</c:v>
                </c:pt>
                <c:pt idx="406">
                  <c:v>-0.65020094529158723</c:v>
                </c:pt>
                <c:pt idx="407">
                  <c:v>-0.77939934880364836</c:v>
                </c:pt>
                <c:pt idx="408">
                  <c:v>-0.83661578481212928</c:v>
                </c:pt>
                <c:pt idx="409">
                  <c:v>-0.92520897563678506</c:v>
                </c:pt>
                <c:pt idx="410">
                  <c:v>-0.97688833698579292</c:v>
                </c:pt>
                <c:pt idx="411">
                  <c:v>-1.0008823260446791</c:v>
                </c:pt>
                <c:pt idx="412">
                  <c:v>-0.9990366349574844</c:v>
                </c:pt>
                <c:pt idx="413">
                  <c:v>-1.150383336146211</c:v>
                </c:pt>
                <c:pt idx="414">
                  <c:v>-1.185451474200695</c:v>
                </c:pt>
                <c:pt idx="415">
                  <c:v>-1.205754080387138</c:v>
                </c:pt>
                <c:pt idx="416">
                  <c:v>-1.3238783349885761</c:v>
                </c:pt>
                <c:pt idx="417">
                  <c:v>-1.370020622393876</c:v>
                </c:pt>
                <c:pt idx="418">
                  <c:v>-1.421699983767658</c:v>
                </c:pt>
                <c:pt idx="419">
                  <c:v>-1.4586138132734161</c:v>
                </c:pt>
                <c:pt idx="420">
                  <c:v>-1.5342871637273361</c:v>
                </c:pt>
                <c:pt idx="421">
                  <c:v>-1.6136518977712311</c:v>
                </c:pt>
                <c:pt idx="422">
                  <c:v>-1.6930166311206201</c:v>
                </c:pt>
                <c:pt idx="423">
                  <c:v>-1.787146896705653</c:v>
                </c:pt>
                <c:pt idx="424">
                  <c:v>-1.9218823747078371</c:v>
                </c:pt>
                <c:pt idx="425">
                  <c:v>-2.0436980122879391</c:v>
                </c:pt>
                <c:pt idx="426">
                  <c:v>-2.2448783839880688</c:v>
                </c:pt>
                <c:pt idx="427">
                  <c:v>-2.20058178833263</c:v>
                </c:pt>
                <c:pt idx="428">
                  <c:v>-2.2614896069645449</c:v>
                </c:pt>
                <c:pt idx="429">
                  <c:v>-2.3537741811691189</c:v>
                </c:pt>
                <c:pt idx="430">
                  <c:v>-2.3925337025061459</c:v>
                </c:pt>
                <c:pt idx="431">
                  <c:v>-2.4460587550308559</c:v>
                </c:pt>
                <c:pt idx="432">
                  <c:v>-2.4885096596079488</c:v>
                </c:pt>
                <c:pt idx="433">
                  <c:v>-2.617708063037397</c:v>
                </c:pt>
                <c:pt idx="434">
                  <c:v>-2.3150146601837669</c:v>
                </c:pt>
                <c:pt idx="435">
                  <c:v>-2.3833052449441299</c:v>
                </c:pt>
                <c:pt idx="436">
                  <c:v>-2.4479044468249622</c:v>
                </c:pt>
                <c:pt idx="437">
                  <c:v>-2.5549545529400581</c:v>
                </c:pt>
                <c:pt idx="438">
                  <c:v>-2.632473594930218</c:v>
                </c:pt>
                <c:pt idx="439">
                  <c:v>-2.6583132758292392</c:v>
                </c:pt>
                <c:pt idx="440">
                  <c:v>-2.7063012543943081</c:v>
                </c:pt>
                <c:pt idx="441">
                  <c:v>-2.7321409349434131</c:v>
                </c:pt>
                <c:pt idx="442">
                  <c:v>-2.8188884348685219</c:v>
                </c:pt>
                <c:pt idx="443">
                  <c:v>-2.892716094348545</c:v>
                </c:pt>
                <c:pt idx="444">
                  <c:v>-2.9407040725725389</c:v>
                </c:pt>
                <c:pt idx="445">
                  <c:v>-3.0477541787478239</c:v>
                </c:pt>
                <c:pt idx="446">
                  <c:v>-3.191718114512053</c:v>
                </c:pt>
                <c:pt idx="447">
                  <c:v>-3.300613911809938</c:v>
                </c:pt>
                <c:pt idx="448">
                  <c:v>-3.3910527946783011</c:v>
                </c:pt>
                <c:pt idx="449">
                  <c:v>-3.453806305187515</c:v>
                </c:pt>
                <c:pt idx="450">
                  <c:v>-3.5442451877201249</c:v>
                </c:pt>
                <c:pt idx="451">
                  <c:v>-3.8026419956116539</c:v>
                </c:pt>
                <c:pt idx="452">
                  <c:v>-3.8617041232590328</c:v>
                </c:pt>
                <c:pt idx="453">
                  <c:v>-3.904155027201802</c:v>
                </c:pt>
                <c:pt idx="454">
                  <c:v>-3.9336860910299269</c:v>
                </c:pt>
                <c:pt idx="455">
                  <c:v>-4.0555017288879496</c:v>
                </c:pt>
                <c:pt idx="456">
                  <c:v>-4.077650026585852</c:v>
                </c:pt>
                <c:pt idx="457">
                  <c:v>-4.0924155585016786</c:v>
                </c:pt>
                <c:pt idx="458">
                  <c:v>-4.0462732716599152</c:v>
                </c:pt>
                <c:pt idx="459">
                  <c:v>-3.8450928995490958</c:v>
                </c:pt>
                <c:pt idx="460">
                  <c:v>-3.7934135380336991</c:v>
                </c:pt>
                <c:pt idx="461">
                  <c:v>-3.741734176520064</c:v>
                </c:pt>
                <c:pt idx="462">
                  <c:v>-3.7011289640303411</c:v>
                </c:pt>
                <c:pt idx="463">
                  <c:v>-3.6605237511907029</c:v>
                </c:pt>
                <c:pt idx="464">
                  <c:v>-3.5940788577771769</c:v>
                </c:pt>
                <c:pt idx="465">
                  <c:v>-3.4814916772038278</c:v>
                </c:pt>
                <c:pt idx="466">
                  <c:v>-3.3965898690108718</c:v>
                </c:pt>
                <c:pt idx="467">
                  <c:v>-3.2433974759920452</c:v>
                </c:pt>
                <c:pt idx="468">
                  <c:v>-3.143730135920431</c:v>
                </c:pt>
                <c:pt idx="469">
                  <c:v>-3.0643654017384558</c:v>
                </c:pt>
                <c:pt idx="470">
                  <c:v>-2.9480868386992278</c:v>
                </c:pt>
                <c:pt idx="471">
                  <c:v>-2.8779505624521882</c:v>
                </c:pt>
                <c:pt idx="472">
                  <c:v>-2.853956572988499</c:v>
                </c:pt>
                <c:pt idx="473">
                  <c:v>-2.7709004562981492</c:v>
                </c:pt>
                <c:pt idx="474">
                  <c:v>-2.7284495520585761</c:v>
                </c:pt>
                <c:pt idx="475">
                  <c:v>-2.743215083951386</c:v>
                </c:pt>
                <c:pt idx="476">
                  <c:v>-2.7690547648557322</c:v>
                </c:pt>
                <c:pt idx="477">
                  <c:v>-2.8207341263127201</c:v>
                </c:pt>
                <c:pt idx="478">
                  <c:v>-2.8188884348685219</c:v>
                </c:pt>
                <c:pt idx="479">
                  <c:v>-2.8188884348685219</c:v>
                </c:pt>
                <c:pt idx="480">
                  <c:v>-2.824425509197555</c:v>
                </c:pt>
                <c:pt idx="481">
                  <c:v>-2.846573806865369</c:v>
                </c:pt>
                <c:pt idx="482">
                  <c:v>-2.8207341263127201</c:v>
                </c:pt>
                <c:pt idx="483">
                  <c:v>-2.839191041093919</c:v>
                </c:pt>
                <c:pt idx="484">
                  <c:v>-2.9167100834605439</c:v>
                </c:pt>
                <c:pt idx="485">
                  <c:v>-2.992383434391837</c:v>
                </c:pt>
                <c:pt idx="486">
                  <c:v>-3.012686040267305</c:v>
                </c:pt>
                <c:pt idx="487">
                  <c:v>-3.005303274494084</c:v>
                </c:pt>
                <c:pt idx="488">
                  <c:v>-2.9813092853803189</c:v>
                </c:pt>
                <c:pt idx="489">
                  <c:v>-2.957315295913086</c:v>
                </c:pt>
                <c:pt idx="490">
                  <c:v>-2.9831549768245158</c:v>
                </c:pt>
                <c:pt idx="491">
                  <c:v>-2.966543753482191</c:v>
                </c:pt>
                <c:pt idx="492">
                  <c:v>-2.9886920511535422</c:v>
                </c:pt>
                <c:pt idx="493">
                  <c:v>-3.0071489659382808</c:v>
                </c:pt>
                <c:pt idx="494">
                  <c:v>-2.992383434391837</c:v>
                </c:pt>
                <c:pt idx="495">
                  <c:v>-2.9480868386992278</c:v>
                </c:pt>
                <c:pt idx="496">
                  <c:v>-2.922247157789573</c:v>
                </c:pt>
                <c:pt idx="497">
                  <c:v>-2.890870402552665</c:v>
                </c:pt>
                <c:pt idx="498">
                  <c:v>-2.8613393387617272</c:v>
                </c:pt>
                <c:pt idx="499">
                  <c:v>-2.8650307216465611</c:v>
                </c:pt>
                <c:pt idx="500">
                  <c:v>-2.8521108815460812</c:v>
                </c:pt>
                <c:pt idx="501">
                  <c:v>-2.8133513601878062</c:v>
                </c:pt>
                <c:pt idx="502">
                  <c:v>-2.822579817755138</c:v>
                </c:pt>
                <c:pt idx="503">
                  <c:v>-2.8521108815460812</c:v>
                </c:pt>
                <c:pt idx="504">
                  <c:v>-2.8761048706563059</c:v>
                </c:pt>
                <c:pt idx="505">
                  <c:v>-2.8576479558751129</c:v>
                </c:pt>
                <c:pt idx="506">
                  <c:v>-2.8521108815460812</c:v>
                </c:pt>
                <c:pt idx="507">
                  <c:v>-2.890870402552665</c:v>
                </c:pt>
                <c:pt idx="508">
                  <c:v>-2.900098860119992</c:v>
                </c:pt>
                <c:pt idx="509">
                  <c:v>-2.907481625893217</c:v>
                </c:pt>
                <c:pt idx="510">
                  <c:v>-2.937012689687708</c:v>
                </c:pt>
                <c:pt idx="511">
                  <c:v>-2.966543753482191</c:v>
                </c:pt>
                <c:pt idx="512">
                  <c:v>-2.9960748172784482</c:v>
                </c:pt>
                <c:pt idx="513">
                  <c:v>-3.0182231149497958</c:v>
                </c:pt>
                <c:pt idx="514">
                  <c:v>-3.0292972639630911</c:v>
                </c:pt>
                <c:pt idx="515">
                  <c:v>-3.0403714129746038</c:v>
                </c:pt>
                <c:pt idx="516">
                  <c:v>-3.0551369445210441</c:v>
                </c:pt>
                <c:pt idx="517">
                  <c:v>-3.079130933638357</c:v>
                </c:pt>
                <c:pt idx="518">
                  <c:v>-3.128964604020537</c:v>
                </c:pt>
                <c:pt idx="519">
                  <c:v>-3.1363473697955331</c:v>
                </c:pt>
                <c:pt idx="520">
                  <c:v>-3.295076837477362</c:v>
                </c:pt>
                <c:pt idx="521">
                  <c:v>-3.3504475818510442</c:v>
                </c:pt>
                <c:pt idx="522">
                  <c:v>-3.37997864566147</c:v>
                </c:pt>
                <c:pt idx="523">
                  <c:v>-3.4150467838026839</c:v>
                </c:pt>
                <c:pt idx="524">
                  <c:v>-3.4335036985980532</c:v>
                </c:pt>
                <c:pt idx="525">
                  <c:v>-3.398435560453283</c:v>
                </c:pt>
                <c:pt idx="526">
                  <c:v>-3.3762872627730882</c:v>
                </c:pt>
                <c:pt idx="527">
                  <c:v>-3.3615217308678762</c:v>
                </c:pt>
                <c:pt idx="528">
                  <c:v>-3.24155178419795</c:v>
                </c:pt>
                <c:pt idx="529">
                  <c:v>-3.1898724227161761</c:v>
                </c:pt>
                <c:pt idx="530">
                  <c:v>-3.1215818378956368</c:v>
                </c:pt>
                <c:pt idx="531">
                  <c:v>-2.953623913028256</c:v>
                </c:pt>
                <c:pt idx="532">
                  <c:v>-2.887179019667832</c:v>
                </c:pt>
                <c:pt idx="533">
                  <c:v>-2.673078807722058</c:v>
                </c:pt>
                <c:pt idx="534">
                  <c:v>-2.5881769996069921</c:v>
                </c:pt>
                <c:pt idx="535">
                  <c:v>-2.4774355106035162</c:v>
                </c:pt>
                <c:pt idx="536">
                  <c:v>-2.4036078511589012</c:v>
                </c:pt>
                <c:pt idx="537">
                  <c:v>-2.2781008306443868</c:v>
                </c:pt>
                <c:pt idx="538">
                  <c:v>-2.237495617870247</c:v>
                </c:pt>
                <c:pt idx="539">
                  <c:v>-2.2171930116590159</c:v>
                </c:pt>
                <c:pt idx="540">
                  <c:v>-2.1673593416798562</c:v>
                </c:pt>
                <c:pt idx="541">
                  <c:v>-2.0990687565855159</c:v>
                </c:pt>
                <c:pt idx="542">
                  <c:v>-2.091685990819371</c:v>
                </c:pt>
                <c:pt idx="543">
                  <c:v>-2.0861489164956528</c:v>
                </c:pt>
                <c:pt idx="544">
                  <c:v>-2.0861489164956528</c:v>
                </c:pt>
                <c:pt idx="545">
                  <c:v>-2.115679980261814</c:v>
                </c:pt>
                <c:pt idx="546">
                  <c:v>-2.1230627460279559</c:v>
                </c:pt>
                <c:pt idx="547">
                  <c:v>-2.1489024269128199</c:v>
                </c:pt>
                <c:pt idx="548">
                  <c:v>-2.1728964160053512</c:v>
                </c:pt>
                <c:pt idx="549">
                  <c:v>-2.2190387031014409</c:v>
                </c:pt>
                <c:pt idx="550">
                  <c:v>-2.2651809898476132</c:v>
                </c:pt>
                <c:pt idx="551">
                  <c:v>-2.2744094477613199</c:v>
                </c:pt>
                <c:pt idx="552">
                  <c:v>-2.3002491282980349</c:v>
                </c:pt>
                <c:pt idx="553">
                  <c:v>-2.4534415211522278</c:v>
                </c:pt>
                <c:pt idx="554">
                  <c:v>-2.5291148720428001</c:v>
                </c:pt>
                <c:pt idx="555">
                  <c:v>-2.5826399252797319</c:v>
                </c:pt>
                <c:pt idx="556">
                  <c:v>-2.6915357225014929</c:v>
                </c:pt>
                <c:pt idx="557">
                  <c:v>-2.7469064668380052</c:v>
                </c:pt>
                <c:pt idx="558">
                  <c:v>-2.733986626739294</c:v>
                </c:pt>
                <c:pt idx="559">
                  <c:v>-2.7469064668380052</c:v>
                </c:pt>
                <c:pt idx="560">
                  <c:v>-2.6693874248372191</c:v>
                </c:pt>
                <c:pt idx="561">
                  <c:v>-2.695227105386329</c:v>
                </c:pt>
                <c:pt idx="562">
                  <c:v>-2.7118383290750292</c:v>
                </c:pt>
                <c:pt idx="563">
                  <c:v>-2.7229124777295399</c:v>
                </c:pt>
                <c:pt idx="564">
                  <c:v>-2.6656960416006981</c:v>
                </c:pt>
                <c:pt idx="565">
                  <c:v>-2.687844339614875</c:v>
                </c:pt>
                <c:pt idx="566">
                  <c:v>-2.735832318181715</c:v>
                </c:pt>
                <c:pt idx="567">
                  <c:v>-2.759826307288396</c:v>
                </c:pt>
                <c:pt idx="568">
                  <c:v>-2.739523701066549</c:v>
                </c:pt>
                <c:pt idx="569">
                  <c:v>-2.7099926372791439</c:v>
                </c:pt>
                <c:pt idx="570">
                  <c:v>-2.597405457170777</c:v>
                </c:pt>
                <c:pt idx="571">
                  <c:v>-2.4626699787142399</c:v>
                </c:pt>
                <c:pt idx="572">
                  <c:v>-2.4405216810570551</c:v>
                </c:pt>
                <c:pt idx="573">
                  <c:v>-2.416527691605761</c:v>
                </c:pt>
                <c:pt idx="574">
                  <c:v>-2.418373383046402</c:v>
                </c:pt>
                <c:pt idx="575">
                  <c:v>-2.399916468274057</c:v>
                </c:pt>
                <c:pt idx="576">
                  <c:v>-2.3888423192696182</c:v>
                </c:pt>
                <c:pt idx="577">
                  <c:v>-2.3500827982860528</c:v>
                </c:pt>
                <c:pt idx="578">
                  <c:v>-2.320551734511036</c:v>
                </c:pt>
                <c:pt idx="579">
                  <c:v>-2.2762551388502801</c:v>
                </c:pt>
                <c:pt idx="580">
                  <c:v>-2.1931990225664908</c:v>
                </c:pt>
                <c:pt idx="581">
                  <c:v>-2.0400066294066459</c:v>
                </c:pt>
                <c:pt idx="582">
                  <c:v>-1.792683971029382</c:v>
                </c:pt>
                <c:pt idx="583">
                  <c:v>-1.587812216902301</c:v>
                </c:pt>
                <c:pt idx="584">
                  <c:v>-1.392168920024508</c:v>
                </c:pt>
                <c:pt idx="585">
                  <c:v>-1.3109584945594279</c:v>
                </c:pt>
                <c:pt idx="586">
                  <c:v>-1.2611248249832889</c:v>
                </c:pt>
                <c:pt idx="587">
                  <c:v>-1.122697963850787</c:v>
                </c:pt>
                <c:pt idx="588">
                  <c:v>-0.90675206089452531</c:v>
                </c:pt>
                <c:pt idx="589">
                  <c:v>-0.86983823141355987</c:v>
                </c:pt>
                <c:pt idx="590">
                  <c:v>-0.6262069562397673</c:v>
                </c:pt>
                <c:pt idx="591">
                  <c:v>-0.2367660543903912</c:v>
                </c:pt>
                <c:pt idx="592">
                  <c:v>-0.2090806824767536</c:v>
                </c:pt>
                <c:pt idx="593">
                  <c:v>-0.17401254410953251</c:v>
                </c:pt>
                <c:pt idx="594">
                  <c:v>-8.1727970484999066E-2</c:v>
                </c:pt>
                <c:pt idx="595">
                  <c:v>-3.0048609189102311E-2</c:v>
                </c:pt>
                <c:pt idx="596">
                  <c:v>-2.266584308897936E-2</c:v>
                </c:pt>
                <c:pt idx="597">
                  <c:v>-5.1754549197438387E-4</c:v>
                </c:pt>
                <c:pt idx="598">
                  <c:v>0.21173697466736369</c:v>
                </c:pt>
                <c:pt idx="599">
                  <c:v>0.42214580263666368</c:v>
                </c:pt>
                <c:pt idx="600">
                  <c:v>0.47751654712659991</c:v>
                </c:pt>
                <c:pt idx="601">
                  <c:v>0.52919590839063912</c:v>
                </c:pt>
                <c:pt idx="602">
                  <c:v>0.52550452551818616</c:v>
                </c:pt>
                <c:pt idx="603">
                  <c:v>0.5827209610864702</c:v>
                </c:pt>
                <c:pt idx="604">
                  <c:v>0.6916167582563103</c:v>
                </c:pt>
                <c:pt idx="605">
                  <c:v>0.7063822900924811</c:v>
                </c:pt>
                <c:pt idx="606">
                  <c:v>0.77651856604920733</c:v>
                </c:pt>
                <c:pt idx="607">
                  <c:v>0.95924202165404315</c:v>
                </c:pt>
                <c:pt idx="608">
                  <c:v>1.2527069664612229</c:v>
                </c:pt>
                <c:pt idx="609">
                  <c:v>1.1678051587143521</c:v>
                </c:pt>
                <c:pt idx="610">
                  <c:v>1.112434414266898</c:v>
                </c:pt>
                <c:pt idx="611">
                  <c:v>1.3357630827656719</c:v>
                </c:pt>
                <c:pt idx="612">
                  <c:v>1.5240236132613001</c:v>
                </c:pt>
                <c:pt idx="613">
                  <c:v>1.433584730886821</c:v>
                </c:pt>
                <c:pt idx="614">
                  <c:v>1.3966709011497609</c:v>
                </c:pt>
                <c:pt idx="615">
                  <c:v>1.372676912152816</c:v>
                </c:pt>
                <c:pt idx="616">
                  <c:v>1.1696508501496981</c:v>
                </c:pt>
                <c:pt idx="617">
                  <c:v>1.129045637883014</c:v>
                </c:pt>
                <c:pt idx="618">
                  <c:v>1.0312239893765469</c:v>
                </c:pt>
                <c:pt idx="619">
                  <c:v>0.96847047918065321</c:v>
                </c:pt>
                <c:pt idx="620">
                  <c:v>0.90387127754588437</c:v>
                </c:pt>
                <c:pt idx="621">
                  <c:v>0.81343239546114199</c:v>
                </c:pt>
                <c:pt idx="622">
                  <c:v>0.77836425713108093</c:v>
                </c:pt>
                <c:pt idx="623">
                  <c:v>0.73222197054246185</c:v>
                </c:pt>
                <c:pt idx="624">
                  <c:v>0.63809170521587899</c:v>
                </c:pt>
                <c:pt idx="625">
                  <c:v>0.56426404602439539</c:v>
                </c:pt>
                <c:pt idx="626">
                  <c:v>0.53842436556910056</c:v>
                </c:pt>
                <c:pt idx="627">
                  <c:v>0.50335622758366594</c:v>
                </c:pt>
                <c:pt idx="628">
                  <c:v>0.44613979165838619</c:v>
                </c:pt>
                <c:pt idx="629">
                  <c:v>0.3999975050520615</c:v>
                </c:pt>
                <c:pt idx="630">
                  <c:v>0.35570090952584282</c:v>
                </c:pt>
                <c:pt idx="631">
                  <c:v>0.34647245199214749</c:v>
                </c:pt>
                <c:pt idx="632">
                  <c:v>0.30771293112540732</c:v>
                </c:pt>
                <c:pt idx="633">
                  <c:v>0.25418787841186702</c:v>
                </c:pt>
                <c:pt idx="634">
                  <c:v>0.2228111232882613</c:v>
                </c:pt>
                <c:pt idx="635">
                  <c:v>0.23573096369617519</c:v>
                </c:pt>
                <c:pt idx="636">
                  <c:v>0.24680511231351171</c:v>
                </c:pt>
                <c:pt idx="637">
                  <c:v>0.28741032497259322</c:v>
                </c:pt>
                <c:pt idx="638">
                  <c:v>0.34278106911969841</c:v>
                </c:pt>
                <c:pt idx="639">
                  <c:v>0.47936223821203278</c:v>
                </c:pt>
                <c:pt idx="640">
                  <c:v>0.52735021660183845</c:v>
                </c:pt>
                <c:pt idx="641">
                  <c:v>0.49043638717929111</c:v>
                </c:pt>
                <c:pt idx="642">
                  <c:v>0.42030011120132932</c:v>
                </c:pt>
                <c:pt idx="643">
                  <c:v>0.41476303689176519</c:v>
                </c:pt>
                <c:pt idx="644">
                  <c:v>0.38523197320880009</c:v>
                </c:pt>
                <c:pt idx="645">
                  <c:v>0.33724399481013612</c:v>
                </c:pt>
                <c:pt idx="646">
                  <c:v>0.25234218697653449</c:v>
                </c:pt>
                <c:pt idx="647">
                  <c:v>0.1858972938515433</c:v>
                </c:pt>
                <c:pt idx="648">
                  <c:v>3.455059286639213E-2</c:v>
                </c:pt>
                <c:pt idx="649">
                  <c:v>-1.7128768425965731E-2</c:v>
                </c:pt>
                <c:pt idx="650">
                  <c:v>-0.15001855471841671</c:v>
                </c:pt>
                <c:pt idx="651">
                  <c:v>-0.29582818180057202</c:v>
                </c:pt>
                <c:pt idx="652">
                  <c:v>-0.44532919143182048</c:v>
                </c:pt>
                <c:pt idx="653">
                  <c:v>-0.5099283931692562</c:v>
                </c:pt>
                <c:pt idx="654">
                  <c:v>-0.55237929730262025</c:v>
                </c:pt>
                <c:pt idx="655">
                  <c:v>-0.54868791442663212</c:v>
                </c:pt>
                <c:pt idx="656">
                  <c:v>-0.61513280761181055</c:v>
                </c:pt>
                <c:pt idx="657">
                  <c:v>-0.79047349778683929</c:v>
                </c:pt>
                <c:pt idx="658">
                  <c:v>-1.0082650921536569</c:v>
                </c:pt>
                <c:pt idx="659">
                  <c:v>-1.290655888369437</c:v>
                </c:pt>
                <c:pt idx="660">
                  <c:v>-1.4733793451449839</c:v>
                </c:pt>
                <c:pt idx="661">
                  <c:v>-1.543515621280501</c:v>
                </c:pt>
                <c:pt idx="662">
                  <c:v>-1.69486232256127</c:v>
                </c:pt>
                <c:pt idx="663">
                  <c:v>-1.7742270562694229</c:v>
                </c:pt>
                <c:pt idx="664">
                  <c:v>-1.9144996085917809</c:v>
                </c:pt>
                <c:pt idx="665">
                  <c:v>-1.9698703532321871</c:v>
                </c:pt>
                <c:pt idx="666">
                  <c:v>-2.091685990819371</c:v>
                </c:pt>
                <c:pt idx="667">
                  <c:v>-2.1138342884677042</c:v>
                </c:pt>
                <c:pt idx="668">
                  <c:v>-2.1175256717042412</c:v>
                </c:pt>
                <c:pt idx="669">
                  <c:v>-2.2227300859845092</c:v>
                </c:pt>
                <c:pt idx="670">
                  <c:v>-2.2651809898476132</c:v>
                </c:pt>
                <c:pt idx="671">
                  <c:v>-2.348237106843631</c:v>
                </c:pt>
                <c:pt idx="672">
                  <c:v>-2.434984606378106</c:v>
                </c:pt>
                <c:pt idx="673">
                  <c:v>-2.4737441277186729</c:v>
                </c:pt>
                <c:pt idx="674">
                  <c:v>-2.5309605638369059</c:v>
                </c:pt>
                <c:pt idx="675">
                  <c:v>-2.5918683824918332</c:v>
                </c:pt>
                <c:pt idx="676">
                  <c:v>-2.6583132758292392</c:v>
                </c:pt>
                <c:pt idx="677">
                  <c:v>-2.7210667862871198</c:v>
                </c:pt>
                <c:pt idx="678">
                  <c:v>-2.7985858282932221</c:v>
                </c:pt>
                <c:pt idx="679">
                  <c:v>-2.8410367325363342</c:v>
                </c:pt>
                <c:pt idx="680">
                  <c:v>-2.8797962535429198</c:v>
                </c:pt>
                <c:pt idx="681">
                  <c:v>-2.962852370595578</c:v>
                </c:pt>
                <c:pt idx="682">
                  <c:v>-3.014531732063185</c:v>
                </c:pt>
                <c:pt idx="683">
                  <c:v>-2.9905377425959578</c:v>
                </c:pt>
                <c:pt idx="684">
                  <c:v>-2.8262712006399728</c:v>
                </c:pt>
                <c:pt idx="685">
                  <c:v>-2.7192210948447029</c:v>
                </c:pt>
                <c:pt idx="686">
                  <c:v>-2.7063012543943081</c:v>
                </c:pt>
                <c:pt idx="687">
                  <c:v>-2.6749244991644772</c:v>
                </c:pt>
                <c:pt idx="688">
                  <c:v>-2.6989184882711692</c:v>
                </c:pt>
                <c:pt idx="689">
                  <c:v>-2.6970727971804331</c:v>
                </c:pt>
                <c:pt idx="690">
                  <c:v>-2.7192210948447029</c:v>
                </c:pt>
                <c:pt idx="691">
                  <c:v>-2.7469064668380052</c:v>
                </c:pt>
                <c:pt idx="692">
                  <c:v>-2.6915357225014929</c:v>
                </c:pt>
                <c:pt idx="693">
                  <c:v>-2.65646758438682</c:v>
                </c:pt>
                <c:pt idx="694">
                  <c:v>-2.632473594930218</c:v>
                </c:pt>
                <c:pt idx="695">
                  <c:v>-2.619553754833281</c:v>
                </c:pt>
                <c:pt idx="696">
                  <c:v>-2.6269365202494952</c:v>
                </c:pt>
                <c:pt idx="697">
                  <c:v>-2.65646758438682</c:v>
                </c:pt>
                <c:pt idx="698">
                  <c:v>-2.7081469458367269</c:v>
                </c:pt>
                <c:pt idx="699">
                  <c:v>-2.7247581691719578</c:v>
                </c:pt>
                <c:pt idx="700">
                  <c:v>-2.7690547648557322</c:v>
                </c:pt>
                <c:pt idx="701">
                  <c:v>-2.7579806158459759</c:v>
                </c:pt>
                <c:pt idx="702">
                  <c:v>-2.7745918391847648</c:v>
                </c:pt>
                <c:pt idx="703">
                  <c:v>-2.8281168920841688</c:v>
                </c:pt>
                <c:pt idx="704">
                  <c:v>-2.8631850305558291</c:v>
                </c:pt>
                <c:pt idx="705">
                  <c:v>-2.9259385410278691</c:v>
                </c:pt>
                <c:pt idx="706">
                  <c:v>-3.036680029736309</c:v>
                </c:pt>
                <c:pt idx="707">
                  <c:v>-3.143730135920431</c:v>
                </c:pt>
                <c:pt idx="708">
                  <c:v>-3.1972551884911669</c:v>
                </c:pt>
                <c:pt idx="709">
                  <c:v>-3.278465613778045</c:v>
                </c:pt>
                <c:pt idx="710">
                  <c:v>-3.295076837477362</c:v>
                </c:pt>
                <c:pt idx="711">
                  <c:v>-3.2913854545889771</c:v>
                </c:pt>
                <c:pt idx="712">
                  <c:v>-3.3301449756168142</c:v>
                </c:pt>
                <c:pt idx="713">
                  <c:v>-3.372595879884706</c:v>
                </c:pt>
                <c:pt idx="714">
                  <c:v>-3.3744415709772131</c:v>
                </c:pt>
                <c:pt idx="715">
                  <c:v>-3.3449105071685659</c:v>
                </c:pt>
                <c:pt idx="716">
                  <c:v>-3.3301449756168142</c:v>
                </c:pt>
                <c:pt idx="717">
                  <c:v>-3.400281251899254</c:v>
                </c:pt>
                <c:pt idx="718">
                  <c:v>-3.451960613391639</c:v>
                </c:pt>
                <c:pt idx="719">
                  <c:v>-3.4796459857596358</c:v>
                </c:pt>
                <c:pt idx="720">
                  <c:v>-3.5331710387015258</c:v>
                </c:pt>
                <c:pt idx="721">
                  <c:v>-3.588541783091145</c:v>
                </c:pt>
                <c:pt idx="722">
                  <c:v>-3.667906517320918</c:v>
                </c:pt>
                <c:pt idx="723">
                  <c:v>-3.7398884847224152</c:v>
                </c:pt>
                <c:pt idx="724">
                  <c:v>-3.8820067291557532</c:v>
                </c:pt>
                <c:pt idx="725">
                  <c:v>-3.9521430058341349</c:v>
                </c:pt>
                <c:pt idx="726">
                  <c:v>-4.0019766759141966</c:v>
                </c:pt>
                <c:pt idx="727">
                  <c:v>-4.0370448140801951</c:v>
                </c:pt>
                <c:pt idx="728">
                  <c:v>-4.0905698674091786</c:v>
                </c:pt>
                <c:pt idx="729">
                  <c:v>-4.1274836970246787</c:v>
                </c:pt>
                <c:pt idx="730">
                  <c:v>-4.1440949200365598</c:v>
                </c:pt>
                <c:pt idx="731">
                  <c:v>-4.1422492289422808</c:v>
                </c:pt>
                <c:pt idx="732">
                  <c:v>-4.073958643693925</c:v>
                </c:pt>
                <c:pt idx="733">
                  <c:v>-4.0259706650562892</c:v>
                </c:pt>
                <c:pt idx="734">
                  <c:v>-3.981674069662251</c:v>
                </c:pt>
                <c:pt idx="735">
                  <c:v>-3.972445612084305</c:v>
                </c:pt>
                <c:pt idx="736">
                  <c:v>-3.9115377929821</c:v>
                </c:pt>
                <c:pt idx="737">
                  <c:v>-3.8727782719294859</c:v>
                </c:pt>
                <c:pt idx="738">
                  <c:v>-3.8524756656810841</c:v>
                </c:pt>
                <c:pt idx="739">
                  <c:v>-3.7214315699235212</c:v>
                </c:pt>
                <c:pt idx="740">
                  <c:v>-3.697437580788502</c:v>
                </c:pt>
                <c:pt idx="741">
                  <c:v>-3.6845177403239471</c:v>
                </c:pt>
                <c:pt idx="742">
                  <c:v>-3.7011289640303411</c:v>
                </c:pt>
                <c:pt idx="743">
                  <c:v>-3.6882091232123222</c:v>
                </c:pt>
                <c:pt idx="744">
                  <c:v>-3.5811590173143899</c:v>
                </c:pt>
                <c:pt idx="745">
                  <c:v>-3.501794283443378</c:v>
                </c:pt>
                <c:pt idx="746">
                  <c:v>-3.4704175281852239</c:v>
                </c:pt>
                <c:pt idx="747">
                  <c:v>-3.3670588052004491</c:v>
                </c:pt>
                <c:pt idx="748">
                  <c:v>-3.3098423693808008</c:v>
                </c:pt>
                <c:pt idx="749">
                  <c:v>-3.2249405612037751</c:v>
                </c:pt>
                <c:pt idx="750">
                  <c:v>-3.1954094974004388</c:v>
                </c:pt>
                <c:pt idx="751">
                  <c:v>-3.1400387530338221</c:v>
                </c:pt>
                <c:pt idx="752">
                  <c:v>-3.106816306347425</c:v>
                </c:pt>
                <c:pt idx="753">
                  <c:v>-3.0219144978364061</c:v>
                </c:pt>
                <c:pt idx="754">
                  <c:v>-3.0274515721672111</c:v>
                </c:pt>
                <c:pt idx="755">
                  <c:v>-2.972080827811217</c:v>
                </c:pt>
                <c:pt idx="756">
                  <c:v>-2.9314756150052141</c:v>
                </c:pt>
                <c:pt idx="757">
                  <c:v>-2.8613393387617272</c:v>
                </c:pt>
                <c:pt idx="758">
                  <c:v>-2.8687221048848581</c:v>
                </c:pt>
                <c:pt idx="759">
                  <c:v>-2.8188884348685219</c:v>
                </c:pt>
                <c:pt idx="760">
                  <c:v>-2.815197051983688</c:v>
                </c:pt>
                <c:pt idx="761">
                  <c:v>-2.7764375306271831</c:v>
                </c:pt>
                <c:pt idx="762">
                  <c:v>-2.765363381617429</c:v>
                </c:pt>
                <c:pt idx="763">
                  <c:v>-2.741369392508969</c:v>
                </c:pt>
                <c:pt idx="764">
                  <c:v>-2.7229124777295399</c:v>
                </c:pt>
                <c:pt idx="765">
                  <c:v>-2.7118383290750292</c:v>
                </c:pt>
                <c:pt idx="766">
                  <c:v>-2.7173754030506001</c:v>
                </c:pt>
                <c:pt idx="767">
                  <c:v>-2.8115056690970728</c:v>
                </c:pt>
                <c:pt idx="768">
                  <c:v>-2.7099926372791439</c:v>
                </c:pt>
                <c:pt idx="769">
                  <c:v>-2.6490848186171418</c:v>
                </c:pt>
                <c:pt idx="770">
                  <c:v>-2.599251148261513</c:v>
                </c:pt>
                <c:pt idx="771">
                  <c:v>-2.678615882402779</c:v>
                </c:pt>
                <c:pt idx="772">
                  <c:v>-2.748752158633887</c:v>
                </c:pt>
                <c:pt idx="773">
                  <c:v>-2.7579806158459759</c:v>
                </c:pt>
                <c:pt idx="774">
                  <c:v>-2.8041229029739378</c:v>
                </c:pt>
                <c:pt idx="775">
                  <c:v>-2.743215083951386</c:v>
                </c:pt>
                <c:pt idx="776">
                  <c:v>-2.7690547648557322</c:v>
                </c:pt>
                <c:pt idx="777">
                  <c:v>-2.7985858282932221</c:v>
                </c:pt>
                <c:pt idx="778">
                  <c:v>-2.8705677963290568</c:v>
                </c:pt>
                <c:pt idx="779">
                  <c:v>-3.012686040267305</c:v>
                </c:pt>
                <c:pt idx="780">
                  <c:v>-3.184335348385376</c:v>
                </c:pt>
                <c:pt idx="781">
                  <c:v>-3.357830347981273</c:v>
                </c:pt>
                <c:pt idx="782">
                  <c:v>-3.3670588052004491</c:v>
                </c:pt>
                <c:pt idx="783">
                  <c:v>-3.5110227406643242</c:v>
                </c:pt>
                <c:pt idx="784">
                  <c:v>-3.6900548150099728</c:v>
                </c:pt>
                <c:pt idx="785">
                  <c:v>-3.821098910412319</c:v>
                </c:pt>
                <c:pt idx="786">
                  <c:v>-3.8764696551731022</c:v>
                </c:pt>
                <c:pt idx="787">
                  <c:v>-3.9318403995839599</c:v>
                </c:pt>
                <c:pt idx="788">
                  <c:v>-3.9890568354443259</c:v>
                </c:pt>
                <c:pt idx="789">
                  <c:v>-4.0610388035757436</c:v>
                </c:pt>
                <c:pt idx="790">
                  <c:v>-4.0924155585016786</c:v>
                </c:pt>
                <c:pt idx="791">
                  <c:v>-4.120100930890926</c:v>
                </c:pt>
                <c:pt idx="792">
                  <c:v>-4.1514776861703124</c:v>
                </c:pt>
                <c:pt idx="793">
                  <c:v>-4.1883915157893563</c:v>
                </c:pt>
                <c:pt idx="794">
                  <c:v>-4.2363794944376236</c:v>
                </c:pt>
                <c:pt idx="795">
                  <c:v>-4.2400708773295461</c:v>
                </c:pt>
                <c:pt idx="796">
                  <c:v>-4.2456079520191139</c:v>
                </c:pt>
                <c:pt idx="797">
                  <c:v>-4.2511450263569976</c:v>
                </c:pt>
                <c:pt idx="798">
                  <c:v>-4.2603734839384844</c:v>
                </c:pt>
                <c:pt idx="799">
                  <c:v>-4.252990717802958</c:v>
                </c:pt>
                <c:pt idx="800">
                  <c:v>-4.2566821010465636</c:v>
                </c:pt>
                <c:pt idx="801">
                  <c:v>-4.2345338029916633</c:v>
                </c:pt>
                <c:pt idx="802">
                  <c:v>-4.2363794944376236</c:v>
                </c:pt>
                <c:pt idx="803">
                  <c:v>-4.2714476329659323</c:v>
                </c:pt>
                <c:pt idx="804">
                  <c:v>-4.225305345410173</c:v>
                </c:pt>
                <c:pt idx="805">
                  <c:v>-4.2234596543158966</c:v>
                </c:pt>
                <c:pt idx="806">
                  <c:v>-4.1551690690622358</c:v>
                </c:pt>
                <c:pt idx="807">
                  <c:v>-4.133020771362566</c:v>
                </c:pt>
                <c:pt idx="808">
                  <c:v>-4.147786303280169</c:v>
                </c:pt>
                <c:pt idx="809">
                  <c:v>-4.1034897075273582</c:v>
                </c:pt>
                <c:pt idx="810">
                  <c:v>-4.073958643693925</c:v>
                </c:pt>
                <c:pt idx="811">
                  <c:v>-4.0148965163840682</c:v>
                </c:pt>
                <c:pt idx="812">
                  <c:v>-3.9632171545045809</c:v>
                </c:pt>
                <c:pt idx="813">
                  <c:v>-3.9226119420060139</c:v>
                </c:pt>
                <c:pt idx="814">
                  <c:v>-3.9281490166938111</c:v>
                </c:pt>
                <c:pt idx="815">
                  <c:v>-3.8967722610680369</c:v>
                </c:pt>
                <c:pt idx="816">
                  <c:v>-3.8930808781778889</c:v>
                </c:pt>
                <c:pt idx="817">
                  <c:v>-3.8930808781778889</c:v>
                </c:pt>
                <c:pt idx="818">
                  <c:v>-3.874623963375452</c:v>
                </c:pt>
                <c:pt idx="819">
                  <c:v>-3.7952592298295702</c:v>
                </c:pt>
                <c:pt idx="820">
                  <c:v>-3.7841850808092081</c:v>
                </c:pt>
                <c:pt idx="821">
                  <c:v>-3.7232772617193919</c:v>
                </c:pt>
                <c:pt idx="822">
                  <c:v>-3.7195858788310172</c:v>
                </c:pt>
                <c:pt idx="823">
                  <c:v>-3.7085117298088699</c:v>
                </c:pt>
                <c:pt idx="824">
                  <c:v>-3.623609921594678</c:v>
                </c:pt>
                <c:pt idx="825">
                  <c:v>-3.5940788577771769</c:v>
                </c:pt>
                <c:pt idx="826">
                  <c:v>-3.5460908791643129</c:v>
                </c:pt>
                <c:pt idx="827">
                  <c:v>-3.536862421589904</c:v>
                </c:pt>
                <c:pt idx="828">
                  <c:v>-3.542399496275936</c:v>
                </c:pt>
                <c:pt idx="829">
                  <c:v>-3.5553193363870399</c:v>
                </c:pt>
                <c:pt idx="830">
                  <c:v>-3.573776251182391</c:v>
                </c:pt>
                <c:pt idx="831">
                  <c:v>-3.5940788577771769</c:v>
                </c:pt>
                <c:pt idx="832">
                  <c:v>-3.643912528189452</c:v>
                </c:pt>
                <c:pt idx="833">
                  <c:v>-3.6937461979001269</c:v>
                </c:pt>
                <c:pt idx="834">
                  <c:v>-3.725122952813674</c:v>
                </c:pt>
                <c:pt idx="835">
                  <c:v>-3.7398884847224152</c:v>
                </c:pt>
                <c:pt idx="836">
                  <c:v>-3.741734176520064</c:v>
                </c:pt>
                <c:pt idx="837">
                  <c:v>-3.7288143364071971</c:v>
                </c:pt>
                <c:pt idx="838">
                  <c:v>-3.699283272586154</c:v>
                </c:pt>
                <c:pt idx="839">
                  <c:v>-3.630992687373209</c:v>
                </c:pt>
                <c:pt idx="840">
                  <c:v>-3.610690081481799</c:v>
                </c:pt>
                <c:pt idx="841">
                  <c:v>-3.5442451877201249</c:v>
                </c:pt>
                <c:pt idx="842">
                  <c:v>-3.5184055067945472</c:v>
                </c:pt>
                <c:pt idx="843">
                  <c:v>-3.4870287518880798</c:v>
                </c:pt>
                <c:pt idx="844">
                  <c:v>-3.4704175281852239</c:v>
                </c:pt>
                <c:pt idx="845">
                  <c:v>-3.4408864643748158</c:v>
                </c:pt>
                <c:pt idx="846">
                  <c:v>-3.3596760390720002</c:v>
                </c:pt>
                <c:pt idx="847">
                  <c:v>-3.3264535923749681</c:v>
                </c:pt>
                <c:pt idx="848">
                  <c:v>-3.3061509864924168</c:v>
                </c:pt>
                <c:pt idx="849">
                  <c:v>-3.3116880604715289</c:v>
                </c:pt>
                <c:pt idx="850">
                  <c:v>-3.3319906670592241</c:v>
                </c:pt>
                <c:pt idx="851">
                  <c:v>-3.343064816076057</c:v>
                </c:pt>
                <c:pt idx="852">
                  <c:v>-3.387361411436455</c:v>
                </c:pt>
                <c:pt idx="853">
                  <c:v>-3.4371950814864332</c:v>
                </c:pt>
                <c:pt idx="854">
                  <c:v>-3.4685718367410341</c:v>
                </c:pt>
                <c:pt idx="855">
                  <c:v>-3.492565825868966</c:v>
                </c:pt>
                <c:pt idx="856">
                  <c:v>-3.5220968896829259</c:v>
                </c:pt>
                <c:pt idx="857">
                  <c:v>-3.536862421589904</c:v>
                </c:pt>
                <c:pt idx="858">
                  <c:v>-3.573776251182391</c:v>
                </c:pt>
                <c:pt idx="859">
                  <c:v>-3.6549866765046781</c:v>
                </c:pt>
                <c:pt idx="860">
                  <c:v>-3.6919005061024772</c:v>
                </c:pt>
                <c:pt idx="861">
                  <c:v>-3.697437580788502</c:v>
                </c:pt>
                <c:pt idx="862">
                  <c:v>-3.68267204887976</c:v>
                </c:pt>
                <c:pt idx="863">
                  <c:v>-3.6383754535034249</c:v>
                </c:pt>
                <c:pt idx="864">
                  <c:v>-3.7048203469204961</c:v>
                </c:pt>
                <c:pt idx="865">
                  <c:v>-3.7085117298088699</c:v>
                </c:pt>
                <c:pt idx="866">
                  <c:v>-3.7952592298295702</c:v>
                </c:pt>
                <c:pt idx="867">
                  <c:v>-3.832173059434457</c:v>
                </c:pt>
                <c:pt idx="868">
                  <c:v>-3.8192532189663519</c:v>
                </c:pt>
                <c:pt idx="869">
                  <c:v>-3.832173059434457</c:v>
                </c:pt>
                <c:pt idx="870">
                  <c:v>-3.8506299742368988</c:v>
                </c:pt>
                <c:pt idx="871">
                  <c:v>-3.918920559115866</c:v>
                </c:pt>
                <c:pt idx="872">
                  <c:v>-3.915229176223936</c:v>
                </c:pt>
                <c:pt idx="873">
                  <c:v>-3.898617952865687</c:v>
                </c:pt>
                <c:pt idx="874">
                  <c:v>-3.915229176223936</c:v>
                </c:pt>
                <c:pt idx="875">
                  <c:v>-3.8820067291557532</c:v>
                </c:pt>
                <c:pt idx="876">
                  <c:v>-3.8192532189663519</c:v>
                </c:pt>
                <c:pt idx="877">
                  <c:v>-3.7897221551435449</c:v>
                </c:pt>
                <c:pt idx="878">
                  <c:v>-3.6900548150099728</c:v>
                </c:pt>
                <c:pt idx="879">
                  <c:v>-3.634684070261585</c:v>
                </c:pt>
                <c:pt idx="880">
                  <c:v>-3.5497822620526911</c:v>
                </c:pt>
                <c:pt idx="881">
                  <c:v>-3.5184055067945472</c:v>
                </c:pt>
                <c:pt idx="882">
                  <c:v>-3.4427321561706892</c:v>
                </c:pt>
                <c:pt idx="883">
                  <c:v>-3.3947441775649012</c:v>
                </c:pt>
                <c:pt idx="884">
                  <c:v>-3.2526259332112271</c:v>
                </c:pt>
                <c:pt idx="885">
                  <c:v>-3.210175029302107</c:v>
                </c:pt>
                <c:pt idx="886">
                  <c:v>-3.1787982737028919</c:v>
                </c:pt>
                <c:pt idx="887">
                  <c:v>-3.2212491779637049</c:v>
                </c:pt>
                <c:pt idx="888">
                  <c:v>-3.2009465717312389</c:v>
                </c:pt>
                <c:pt idx="889">
                  <c:v>-3.1381930612379469</c:v>
                </c:pt>
                <c:pt idx="890">
                  <c:v>-3.119736146451443</c:v>
                </c:pt>
                <c:pt idx="891">
                  <c:v>-3.1381930612379469</c:v>
                </c:pt>
                <c:pt idx="892">
                  <c:v>-3.1640327418012202</c:v>
                </c:pt>
                <c:pt idx="893">
                  <c:v>-3.3061509864924168</c:v>
                </c:pt>
                <c:pt idx="894">
                  <c:v>-3.335682049947609</c:v>
                </c:pt>
                <c:pt idx="895">
                  <c:v>-3.3707501880888322</c:v>
                </c:pt>
                <c:pt idx="896">
                  <c:v>-3.435349390040463</c:v>
                </c:pt>
                <c:pt idx="897">
                  <c:v>-3.4168924752468728</c:v>
                </c:pt>
                <c:pt idx="898">
                  <c:v>-3.3670588052004491</c:v>
                </c:pt>
                <c:pt idx="899">
                  <c:v>-3.365213113756258</c:v>
                </c:pt>
                <c:pt idx="900">
                  <c:v>-3.4039726347876358</c:v>
                </c:pt>
                <c:pt idx="901">
                  <c:v>-3.5497822620526911</c:v>
                </c:pt>
                <c:pt idx="902">
                  <c:v>-3.6752892831012289</c:v>
                </c:pt>
                <c:pt idx="903">
                  <c:v>-3.6623694429883571</c:v>
                </c:pt>
                <c:pt idx="904">
                  <c:v>-3.6494496021703342</c:v>
                </c:pt>
                <c:pt idx="905">
                  <c:v>-3.6845177403239471</c:v>
                </c:pt>
                <c:pt idx="906">
                  <c:v>-3.8653955061491851</c:v>
                </c:pt>
                <c:pt idx="907">
                  <c:v>-3.8838524209534029</c:v>
                </c:pt>
                <c:pt idx="908">
                  <c:v>-3.8912351870853858</c:v>
                </c:pt>
                <c:pt idx="909">
                  <c:v>-3.8820067291557532</c:v>
                </c:pt>
                <c:pt idx="910">
                  <c:v>-3.8506299742368988</c:v>
                </c:pt>
                <c:pt idx="911">
                  <c:v>-3.9632171545045809</c:v>
                </c:pt>
                <c:pt idx="912">
                  <c:v>-3.996439601226403</c:v>
                </c:pt>
                <c:pt idx="913">
                  <c:v>-4.0093594420479572</c:v>
                </c:pt>
                <c:pt idx="914">
                  <c:v>-4.1034897075273582</c:v>
                </c:pt>
                <c:pt idx="915">
                  <c:v>-4.145940611834205</c:v>
                </c:pt>
                <c:pt idx="916">
                  <c:v>-4.1976199733708492</c:v>
                </c:pt>
                <c:pt idx="917">
                  <c:v>-4.2511450263569976</c:v>
                </c:pt>
                <c:pt idx="918">
                  <c:v>-4.2345338029916633</c:v>
                </c:pt>
                <c:pt idx="919">
                  <c:v>-4.3009786964529848</c:v>
                </c:pt>
                <c:pt idx="920">
                  <c:v>-4.2806760901957368</c:v>
                </c:pt>
                <c:pt idx="921">
                  <c:v>-4.3009786964529848</c:v>
                </c:pt>
                <c:pt idx="922">
                  <c:v>-4.317589919820092</c:v>
                </c:pt>
                <c:pt idx="923">
                  <c:v>-4.3397382175232968</c:v>
                </c:pt>
                <c:pt idx="924">
                  <c:v>-4.2935959306691442</c:v>
                </c:pt>
                <c:pt idx="925">
                  <c:v>-4.5427642811933664</c:v>
                </c:pt>
                <c:pt idx="926">
                  <c:v>-4.6073634832317438</c:v>
                </c:pt>
                <c:pt idx="927">
                  <c:v>-4.6276660894978514</c:v>
                </c:pt>
                <c:pt idx="928">
                  <c:v>-4.6608885362426742</c:v>
                </c:pt>
                <c:pt idx="929">
                  <c:v>-4.7051851316703441</c:v>
                </c:pt>
                <c:pt idx="930">
                  <c:v>-4.8085438551643556</c:v>
                </c:pt>
                <c:pt idx="931">
                  <c:v>-4.9451250254279859</c:v>
                </c:pt>
                <c:pt idx="932">
                  <c:v>-5.0835518868053446</c:v>
                </c:pt>
                <c:pt idx="933">
                  <c:v>-5.1998304504794994</c:v>
                </c:pt>
                <c:pt idx="934">
                  <c:v>-5.227515822902375</c:v>
                </c:pt>
                <c:pt idx="935">
                  <c:v>-5.2035218337266427</c:v>
                </c:pt>
                <c:pt idx="936">
                  <c:v>-5.1223114082627479</c:v>
                </c:pt>
                <c:pt idx="937">
                  <c:v>-5.0281811419702196</c:v>
                </c:pt>
                <c:pt idx="938">
                  <c:v>-4.9931130041151839</c:v>
                </c:pt>
                <c:pt idx="939">
                  <c:v>-4.9820388550788861</c:v>
                </c:pt>
                <c:pt idx="940">
                  <c:v>-4.9968043870106493</c:v>
                </c:pt>
                <c:pt idx="941">
                  <c:v>-5.0577122058337354</c:v>
                </c:pt>
                <c:pt idx="942">
                  <c:v>-5.0983174187388771</c:v>
                </c:pt>
                <c:pt idx="943">
                  <c:v>-5.1038544934337544</c:v>
                </c:pt>
                <c:pt idx="944">
                  <c:v>-5.0835518868053446</c:v>
                </c:pt>
                <c:pt idx="945">
                  <c:v>-5.0743234295684676</c:v>
                </c:pt>
                <c:pt idx="946">
                  <c:v>-5.0392552910065138</c:v>
                </c:pt>
                <c:pt idx="947">
                  <c:v>-4.9432793336267888</c:v>
                </c:pt>
                <c:pt idx="948">
                  <c:v>-4.8565318341979422</c:v>
                </c:pt>
                <c:pt idx="949">
                  <c:v>-4.9119025786707624</c:v>
                </c:pt>
                <c:pt idx="950">
                  <c:v>-4.8989827381885043</c:v>
                </c:pt>
                <c:pt idx="951">
                  <c:v>-4.9155939612127648</c:v>
                </c:pt>
                <c:pt idx="952">
                  <c:v>-4.9119025786707624</c:v>
                </c:pt>
                <c:pt idx="953">
                  <c:v>-4.9451250254279859</c:v>
                </c:pt>
                <c:pt idx="954">
                  <c:v>-4.9820388550788861</c:v>
                </c:pt>
                <c:pt idx="955">
                  <c:v>-5.0134156103901439</c:v>
                </c:pt>
                <c:pt idx="956">
                  <c:v>-5.0521751314923193</c:v>
                </c:pt>
                <c:pt idx="957">
                  <c:v>-5.079860503909881</c:v>
                </c:pt>
                <c:pt idx="958">
                  <c:v>-5.1241570993587944</c:v>
                </c:pt>
                <c:pt idx="959">
                  <c:v>-5.1241570993587944</c:v>
                </c:pt>
                <c:pt idx="960">
                  <c:v>-5.2441270462854046</c:v>
                </c:pt>
                <c:pt idx="961">
                  <c:v>-5.3327202375526124</c:v>
                </c:pt>
                <c:pt idx="962">
                  <c:v>-5.3880909824089906</c:v>
                </c:pt>
                <c:pt idx="963">
                  <c:v>-5.4305418864243329</c:v>
                </c:pt>
                <c:pt idx="964">
                  <c:v>-5.5006781628731689</c:v>
                </c:pt>
                <c:pt idx="965">
                  <c:v>-5.7369266732426176</c:v>
                </c:pt>
                <c:pt idx="966">
                  <c:v>-5.9528725777312843</c:v>
                </c:pt>
                <c:pt idx="967">
                  <c:v>-6.0580769924700419</c:v>
                </c:pt>
                <c:pt idx="968">
                  <c:v>-6.0765339073185043</c:v>
                </c:pt>
                <c:pt idx="969">
                  <c:v>-6.0949908221687474</c:v>
                </c:pt>
                <c:pt idx="970">
                  <c:v>-6.0673054500710064</c:v>
                </c:pt>
                <c:pt idx="971">
                  <c:v>-6.1005278968689298</c:v>
                </c:pt>
                <c:pt idx="972">
                  <c:v>-6.1632814075728746</c:v>
                </c:pt>
                <c:pt idx="973">
                  <c:v>-6.2131150777768491</c:v>
                </c:pt>
                <c:pt idx="974">
                  <c:v>-6.2961711947911478</c:v>
                </c:pt>
                <c:pt idx="975">
                  <c:v>-6.4456722054367068</c:v>
                </c:pt>
                <c:pt idx="976">
                  <c:v>-6.537956780078523</c:v>
                </c:pt>
                <c:pt idx="977">
                  <c:v>-6.5896361417550127</c:v>
                </c:pt>
                <c:pt idx="978">
                  <c:v>-6.6616181097471721</c:v>
                </c:pt>
                <c:pt idx="979">
                  <c:v>-6.7575940673145416</c:v>
                </c:pt>
                <c:pt idx="980">
                  <c:v>-6.831421726770361</c:v>
                </c:pt>
                <c:pt idx="981">
                  <c:v>-6.8997123122329143</c:v>
                </c:pt>
                <c:pt idx="982">
                  <c:v>-7.047367631528104</c:v>
                </c:pt>
                <c:pt idx="983">
                  <c:v>-7.1175039081061691</c:v>
                </c:pt>
                <c:pt idx="984">
                  <c:v>-7.1285780571690198</c:v>
                </c:pt>
                <c:pt idx="985">
                  <c:v>-7.1894858761408136</c:v>
                </c:pt>
                <c:pt idx="986">
                  <c:v>-7.2577764616299119</c:v>
                </c:pt>
                <c:pt idx="987">
                  <c:v>-7.375900717042108</c:v>
                </c:pt>
                <c:pt idx="988">
                  <c:v>-7.4109688553426443</c:v>
                </c:pt>
                <c:pt idx="989">
                  <c:v>-7.379592099946418</c:v>
                </c:pt>
                <c:pt idx="990">
                  <c:v>-7.3980490148232088</c:v>
                </c:pt>
                <c:pt idx="991">
                  <c:v>-7.4349628445767824</c:v>
                </c:pt>
                <c:pt idx="992">
                  <c:v>-7.4644939085235116</c:v>
                </c:pt>
                <c:pt idx="993">
                  <c:v>-7.5106361958957493</c:v>
                </c:pt>
                <c:pt idx="994">
                  <c:v>-7.5493957171076831</c:v>
                </c:pt>
                <c:pt idx="995">
                  <c:v>-7.6361432175054311</c:v>
                </c:pt>
                <c:pt idx="996">
                  <c:v>-7.6490630576767247</c:v>
                </c:pt>
                <c:pt idx="997">
                  <c:v>-7.6435259833175966</c:v>
                </c:pt>
                <c:pt idx="998">
                  <c:v>-7.617686302623329</c:v>
                </c:pt>
                <c:pt idx="999">
                  <c:v>-7.5936923130321947</c:v>
                </c:pt>
                <c:pt idx="1000">
                  <c:v>-7.6139949197172454</c:v>
                </c:pt>
                <c:pt idx="1001">
                  <c:v>-7.577081089604909</c:v>
                </c:pt>
                <c:pt idx="1002">
                  <c:v>-7.4165059296999978</c:v>
                </c:pt>
                <c:pt idx="1003">
                  <c:v>-7.316838589157511</c:v>
                </c:pt>
                <c:pt idx="1004">
                  <c:v>-7.1322694400715552</c:v>
                </c:pt>
                <c:pt idx="1005">
                  <c:v>-6.9938425780203302</c:v>
                </c:pt>
                <c:pt idx="1006">
                  <c:v>-6.9292433761601648</c:v>
                </c:pt>
                <c:pt idx="1007">
                  <c:v>-6.9237063014528886</c:v>
                </c:pt>
                <c:pt idx="1008">
                  <c:v>-7.0270650248554407</c:v>
                </c:pt>
                <c:pt idx="1009">
                  <c:v>-7.1341151315246023</c:v>
                </c:pt>
                <c:pt idx="1010">
                  <c:v>-7.2983816742824903</c:v>
                </c:pt>
                <c:pt idx="1011">
                  <c:v>-7.4312714616724733</c:v>
                </c:pt>
                <c:pt idx="1012">
                  <c:v>-7.4921792810171954</c:v>
                </c:pt>
                <c:pt idx="1013">
                  <c:v>-7.6287604516932639</c:v>
                </c:pt>
                <c:pt idx="1014">
                  <c:v>-7.702588111223438</c:v>
                </c:pt>
                <c:pt idx="1015">
                  <c:v>-7.7468847071550258</c:v>
                </c:pt>
                <c:pt idx="1016">
                  <c:v>-7.8041011432632246</c:v>
                </c:pt>
                <c:pt idx="1017">
                  <c:v>-7.8723917284484388</c:v>
                </c:pt>
                <c:pt idx="1018">
                  <c:v>-7.9240710902028129</c:v>
                </c:pt>
                <c:pt idx="1019">
                  <c:v>-7.9277624734623551</c:v>
                </c:pt>
                <c:pt idx="1020">
                  <c:v>-7.9240710902028129</c:v>
                </c:pt>
                <c:pt idx="1021">
                  <c:v>-7.8779288028075536</c:v>
                </c:pt>
                <c:pt idx="1022">
                  <c:v>-7.8133296008818869</c:v>
                </c:pt>
                <c:pt idx="1023">
                  <c:v>-7.702588111223438</c:v>
                </c:pt>
                <c:pt idx="1024">
                  <c:v>-7.6010750788443637</c:v>
                </c:pt>
                <c:pt idx="1025">
                  <c:v>-7.475568057591679</c:v>
                </c:pt>
                <c:pt idx="1026">
                  <c:v>-7.3002273660872188</c:v>
                </c:pt>
                <c:pt idx="1027">
                  <c:v>-7.1045840675902712</c:v>
                </c:pt>
                <c:pt idx="1028">
                  <c:v>-6.8757183226594742</c:v>
                </c:pt>
                <c:pt idx="1029">
                  <c:v>-6.7963535888445206</c:v>
                </c:pt>
                <c:pt idx="1030">
                  <c:v>-6.4788946522505748</c:v>
                </c:pt>
                <c:pt idx="1031">
                  <c:v>-6.2352633758813134</c:v>
                </c:pt>
                <c:pt idx="1032">
                  <c:v>-6.1374417265694028</c:v>
                </c:pt>
                <c:pt idx="1033">
                  <c:v>-6.0414657690710776</c:v>
                </c:pt>
                <c:pt idx="1034">
                  <c:v>-5.7609206627841916</c:v>
                </c:pt>
                <c:pt idx="1035">
                  <c:v>-5.5209807695104267</c:v>
                </c:pt>
                <c:pt idx="1036">
                  <c:v>-5.1979847590317707</c:v>
                </c:pt>
                <c:pt idx="1037">
                  <c:v>-5.07063204631954</c:v>
                </c:pt>
                <c:pt idx="1038">
                  <c:v>-5.0337182166633196</c:v>
                </c:pt>
                <c:pt idx="1039">
                  <c:v>-4.9580448655585547</c:v>
                </c:pt>
                <c:pt idx="1040">
                  <c:v>-4.78085848275565</c:v>
                </c:pt>
                <c:pt idx="1041">
                  <c:v>-4.6184376322645093</c:v>
                </c:pt>
                <c:pt idx="1042">
                  <c:v>-4.4837021534999586</c:v>
                </c:pt>
                <c:pt idx="1043">
                  <c:v>-4.3545037494444374</c:v>
                </c:pt>
                <c:pt idx="1044">
                  <c:v>-4.2862131645336188</c:v>
                </c:pt>
                <c:pt idx="1045">
                  <c:v>-3.983519761108214</c:v>
                </c:pt>
                <c:pt idx="1046">
                  <c:v>-3.749116942300371</c:v>
                </c:pt>
                <c:pt idx="1047">
                  <c:v>-3.536862421589904</c:v>
                </c:pt>
                <c:pt idx="1048">
                  <c:v>-3.4962572091108099</c:v>
                </c:pt>
                <c:pt idx="1049">
                  <c:v>-3.4408864643748158</c:v>
                </c:pt>
                <c:pt idx="1050">
                  <c:v>-3.2433974759920452</c:v>
                </c:pt>
                <c:pt idx="1051">
                  <c:v>-3.0477541787478239</c:v>
                </c:pt>
                <c:pt idx="1052">
                  <c:v>-2.972080827811217</c:v>
                </c:pt>
                <c:pt idx="1053">
                  <c:v>-2.957315295913086</c:v>
                </c:pt>
                <c:pt idx="1054">
                  <c:v>-2.9333213068010928</c:v>
                </c:pt>
                <c:pt idx="1055">
                  <c:v>-2.5475717868186929</c:v>
                </c:pt>
                <c:pt idx="1056">
                  <c:v>-2.4534415211522278</c:v>
                </c:pt>
                <c:pt idx="1057">
                  <c:v>-2.436830297820527</c:v>
                </c:pt>
                <c:pt idx="1058">
                  <c:v>-2.3888423192696182</c:v>
                </c:pt>
                <c:pt idx="1059">
                  <c:v>-2.2873292878529461</c:v>
                </c:pt>
                <c:pt idx="1060">
                  <c:v>-2.235649926427822</c:v>
                </c:pt>
                <c:pt idx="1061">
                  <c:v>-2.091685990819371</c:v>
                </c:pt>
                <c:pt idx="1062">
                  <c:v>-1.9144996085917809</c:v>
                </c:pt>
                <c:pt idx="1063">
                  <c:v>-1.519521631852212</c:v>
                </c:pt>
                <c:pt idx="1064">
                  <c:v>-1.3589464734018251</c:v>
                </c:pt>
                <c:pt idx="1065">
                  <c:v>-1.0525616877506849</c:v>
                </c:pt>
                <c:pt idx="1066">
                  <c:v>-0.83107871014380341</c:v>
                </c:pt>
                <c:pt idx="1067">
                  <c:v>-0.73879413645023218</c:v>
                </c:pt>
                <c:pt idx="1068">
                  <c:v>-0.55422498838804013</c:v>
                </c:pt>
                <c:pt idx="1069">
                  <c:v>-0.31982217119522488</c:v>
                </c:pt>
                <c:pt idx="1070">
                  <c:v>-0.29582818180057202</c:v>
                </c:pt>
                <c:pt idx="1071">
                  <c:v>-0.24414882049406419</c:v>
                </c:pt>
                <c:pt idx="1072">
                  <c:v>3.1738373822442528E-3</c:v>
                </c:pt>
                <c:pt idx="1073">
                  <c:v>0.1619033044710573</c:v>
                </c:pt>
                <c:pt idx="1074">
                  <c:v>0.28741032497259322</c:v>
                </c:pt>
                <c:pt idx="1075">
                  <c:v>0.41107165402109469</c:v>
                </c:pt>
                <c:pt idx="1076">
                  <c:v>0.47197947246712868</c:v>
                </c:pt>
                <c:pt idx="1077">
                  <c:v>0.52365883373116628</c:v>
                </c:pt>
                <c:pt idx="1078">
                  <c:v>0.58087526965113401</c:v>
                </c:pt>
                <c:pt idx="1079">
                  <c:v>0.61963479050548065</c:v>
                </c:pt>
                <c:pt idx="1080">
                  <c:v>0.7063822900924811</c:v>
                </c:pt>
                <c:pt idx="1081">
                  <c:v>0.82081516120071907</c:v>
                </c:pt>
                <c:pt idx="1082">
                  <c:v>0.86142037383324754</c:v>
                </c:pt>
                <c:pt idx="1083">
                  <c:v>0.90940835220358995</c:v>
                </c:pt>
                <c:pt idx="1084">
                  <c:v>1.012767074675003</c:v>
                </c:pt>
                <c:pt idx="1085">
                  <c:v>1.055217978382339</c:v>
                </c:pt>
                <c:pt idx="1086">
                  <c:v>1.1438111697121029</c:v>
                </c:pt>
                <c:pt idx="1087">
                  <c:v>1.180724999108103</c:v>
                </c:pt>
                <c:pt idx="1088">
                  <c:v>1.2213302113712381</c:v>
                </c:pt>
                <c:pt idx="1089">
                  <c:v>1.3209975509401239</c:v>
                </c:pt>
                <c:pt idx="1090">
                  <c:v>1.35975707176261</c:v>
                </c:pt>
                <c:pt idx="1091">
                  <c:v>1.48526409209243</c:v>
                </c:pt>
                <c:pt idx="1092">
                  <c:v>1.4944925496155099</c:v>
                </c:pt>
                <c:pt idx="1093">
                  <c:v>1.535097761864487</c:v>
                </c:pt>
                <c:pt idx="1094">
                  <c:v>1.597851272019664</c:v>
                </c:pt>
                <c:pt idx="1095">
                  <c:v>1.6790616968569021</c:v>
                </c:pt>
                <c:pt idx="1096">
                  <c:v>1.767654887421346</c:v>
                </c:pt>
                <c:pt idx="1097">
                  <c:v>1.878396375877827</c:v>
                </c:pt>
                <c:pt idx="1098">
                  <c:v>1.8747049930124631</c:v>
                </c:pt>
                <c:pt idx="1099">
                  <c:v>1.8802420673113991</c:v>
                </c:pt>
                <c:pt idx="1100">
                  <c:v>1.869167918360064</c:v>
                </c:pt>
                <c:pt idx="1101">
                  <c:v>1.86363084406113</c:v>
                </c:pt>
                <c:pt idx="1102">
                  <c:v>1.8488653122444321</c:v>
                </c:pt>
                <c:pt idx="1103">
                  <c:v>1.9909835554020341</c:v>
                </c:pt>
                <c:pt idx="1104">
                  <c:v>2.1054164266955588</c:v>
                </c:pt>
                <c:pt idx="1105">
                  <c:v>2.2309234469209449</c:v>
                </c:pt>
                <c:pt idx="1106">
                  <c:v>2.3029054145407839</c:v>
                </c:pt>
                <c:pt idx="1107">
                  <c:v>2.4136469029299952</c:v>
                </c:pt>
                <c:pt idx="1108">
                  <c:v>2.4671719555107599</c:v>
                </c:pt>
                <c:pt idx="1109">
                  <c:v>2.487474561614011</c:v>
                </c:pt>
                <c:pt idx="1110">
                  <c:v>2.5262340827368441</c:v>
                </c:pt>
                <c:pt idx="1111">
                  <c:v>2.5354625398958421</c:v>
                </c:pt>
                <c:pt idx="1112">
                  <c:v>2.5539194545655208</c:v>
                </c:pt>
                <c:pt idx="1113">
                  <c:v>2.5262340827368441</c:v>
                </c:pt>
                <c:pt idx="1114">
                  <c:v>2.4911659444776082</c:v>
                </c:pt>
                <c:pt idx="1115">
                  <c:v>2.4948573273412058</c:v>
                </c:pt>
                <c:pt idx="1116">
                  <c:v>2.5649936035062222</c:v>
                </c:pt>
                <c:pt idx="1117">
                  <c:v>2.6166729646481182</c:v>
                </c:pt>
                <c:pt idx="1118">
                  <c:v>2.6129815817845179</c:v>
                </c:pt>
                <c:pt idx="1119">
                  <c:v>2.6185186560799192</c:v>
                </c:pt>
                <c:pt idx="1120">
                  <c:v>2.6185186560799192</c:v>
                </c:pt>
                <c:pt idx="1121">
                  <c:v>2.6351298793142468</c:v>
                </c:pt>
                <c:pt idx="1122">
                  <c:v>2.644358336824935</c:v>
                </c:pt>
                <c:pt idx="1123">
                  <c:v>2.6462040282567352</c:v>
                </c:pt>
                <c:pt idx="1124">
                  <c:v>2.995039716131783</c:v>
                </c:pt>
                <c:pt idx="1125">
                  <c:v>3.2589735963219071</c:v>
                </c:pt>
                <c:pt idx="1126">
                  <c:v>3.223905458442673</c:v>
                </c:pt>
                <c:pt idx="1127">
                  <c:v>3.6502601878877639</c:v>
                </c:pt>
                <c:pt idx="1128">
                  <c:v>3.6133463585962131</c:v>
                </c:pt>
                <c:pt idx="1129">
                  <c:v>3.593043752519518</c:v>
                </c:pt>
                <c:pt idx="1130">
                  <c:v>3.5524385400126741</c:v>
                </c:pt>
                <c:pt idx="1131">
                  <c:v>3.487839338919001</c:v>
                </c:pt>
                <c:pt idx="1132">
                  <c:v>3.4601539664170571</c:v>
                </c:pt>
                <c:pt idx="1133">
                  <c:v>3.4786108814171648</c:v>
                </c:pt>
                <c:pt idx="1134">
                  <c:v>3.556129922870956</c:v>
                </c:pt>
                <c:pt idx="1135">
                  <c:v>3.635494656452845</c:v>
                </c:pt>
                <c:pt idx="1136">
                  <c:v>3.7222421550390781</c:v>
                </c:pt>
                <c:pt idx="1137">
                  <c:v>3.8089896543216062</c:v>
                </c:pt>
                <c:pt idx="1138">
                  <c:v>3.8219094943247272</c:v>
                </c:pt>
                <c:pt idx="1139">
                  <c:v>3.8348293350329961</c:v>
                </c:pt>
                <c:pt idx="1140">
                  <c:v>3.9031199189583972</c:v>
                </c:pt>
                <c:pt idx="1141">
                  <c:v>3.9141940678831739</c:v>
                </c:pt>
                <c:pt idx="1142">
                  <c:v>3.9141940678831739</c:v>
                </c:pt>
                <c:pt idx="1143">
                  <c:v>3.928959599666241</c:v>
                </c:pt>
                <c:pt idx="1144">
                  <c:v>3.9215768335979768</c:v>
                </c:pt>
                <c:pt idx="1145">
                  <c:v>3.9455708228775661</c:v>
                </c:pt>
                <c:pt idx="1146">
                  <c:v>3.9972501839380299</c:v>
                </c:pt>
                <c:pt idx="1147">
                  <c:v>4.0563123110614407</c:v>
                </c:pt>
                <c:pt idx="1148">
                  <c:v>4.0839976828405424</c:v>
                </c:pt>
                <c:pt idx="1149">
                  <c:v>4.0692321510610201</c:v>
                </c:pt>
                <c:pt idx="1150">
                  <c:v>4.0858433746204854</c:v>
                </c:pt>
                <c:pt idx="1151">
                  <c:v>4.1412141185303879</c:v>
                </c:pt>
                <c:pt idx="1152">
                  <c:v>4.1762822563706621</c:v>
                </c:pt>
                <c:pt idx="1153">
                  <c:v>4.2113503942127259</c:v>
                </c:pt>
                <c:pt idx="1154">
                  <c:v>4.1910477881501942</c:v>
                </c:pt>
                <c:pt idx="1155">
                  <c:v>4.2298073091986819</c:v>
                </c:pt>
                <c:pt idx="1156">
                  <c:v>4.3017892759505134</c:v>
                </c:pt>
                <c:pt idx="1157">
                  <c:v>4.3220918823629608</c:v>
                </c:pt>
                <c:pt idx="1158">
                  <c:v>4.338703105567209</c:v>
                </c:pt>
                <c:pt idx="1159">
                  <c:v>4.3257832652194841</c:v>
                </c:pt>
                <c:pt idx="1160">
                  <c:v>4.2962522020192004</c:v>
                </c:pt>
                <c:pt idx="1161">
                  <c:v>4.305480659158718</c:v>
                </c:pt>
                <c:pt idx="1162">
                  <c:v>4.2962522020192004</c:v>
                </c:pt>
                <c:pt idx="1163">
                  <c:v>4.2390357663399776</c:v>
                </c:pt>
                <c:pt idx="1164">
                  <c:v>4.1855107138654182</c:v>
                </c:pt>
                <c:pt idx="1165">
                  <c:v>4.1892020967219352</c:v>
                </c:pt>
                <c:pt idx="1166">
                  <c:v>4.1043002892583047</c:v>
                </c:pt>
                <c:pt idx="1167">
                  <c:v>3.9344966743044729</c:v>
                </c:pt>
                <c:pt idx="1168">
                  <c:v>4.0046329500045186</c:v>
                </c:pt>
                <c:pt idx="1169">
                  <c:v>4.0950718317635522</c:v>
                </c:pt>
                <c:pt idx="1170">
                  <c:v>3.9954044925079928</c:v>
                </c:pt>
                <c:pt idx="1171">
                  <c:v>3.7960698139650231</c:v>
                </c:pt>
                <c:pt idx="1172">
                  <c:v>3.6945567832475792</c:v>
                </c:pt>
                <c:pt idx="1173">
                  <c:v>3.6041179010961479</c:v>
                </c:pt>
                <c:pt idx="1174">
                  <c:v>3.845903483606083</c:v>
                </c:pt>
                <c:pt idx="1175">
                  <c:v>3.7868413568201928</c:v>
                </c:pt>
                <c:pt idx="1176">
                  <c:v>3.681636942891005</c:v>
                </c:pt>
                <c:pt idx="1177">
                  <c:v>3.6207291246644639</c:v>
                </c:pt>
                <c:pt idx="1178">
                  <c:v>3.5616669975127362</c:v>
                </c:pt>
                <c:pt idx="1179">
                  <c:v>3.5321359335825249</c:v>
                </c:pt>
                <c:pt idx="1180">
                  <c:v>3.5173704017941532</c:v>
                </c:pt>
                <c:pt idx="1181">
                  <c:v>3.711168006464221</c:v>
                </c:pt>
                <c:pt idx="1182">
                  <c:v>3.7979155053950571</c:v>
                </c:pt>
                <c:pt idx="1183">
                  <c:v>4.04708385356669</c:v>
                </c:pt>
                <c:pt idx="1184">
                  <c:v>4.0415467792801412</c:v>
                </c:pt>
                <c:pt idx="1185">
                  <c:v>4.0323183217853931</c:v>
                </c:pt>
                <c:pt idx="1186">
                  <c:v>4.0378553964236268</c:v>
                </c:pt>
                <c:pt idx="1187">
                  <c:v>4.1172201292561077</c:v>
                </c:pt>
                <c:pt idx="1188">
                  <c:v>4.1578253417363946</c:v>
                </c:pt>
                <c:pt idx="1189">
                  <c:v>4.1725908735159258</c:v>
                </c:pt>
                <c:pt idx="1190">
                  <c:v>4.1818193310089038</c:v>
                </c:pt>
                <c:pt idx="1191">
                  <c:v>4.222424543133962</c:v>
                </c:pt>
                <c:pt idx="1192">
                  <c:v>4.2445728406247554</c:v>
                </c:pt>
                <c:pt idx="1193">
                  <c:v>4.2630297556089376</c:v>
                </c:pt>
                <c:pt idx="1194">
                  <c:v>4.2907151273827351</c:v>
                </c:pt>
                <c:pt idx="1195">
                  <c:v>4.2925608188109949</c:v>
                </c:pt>
                <c:pt idx="1196">
                  <c:v>4.2722582127502342</c:v>
                </c:pt>
                <c:pt idx="1197">
                  <c:v>4.0157070989275221</c:v>
                </c:pt>
                <c:pt idx="1198">
                  <c:v>3.9160397596648928</c:v>
                </c:pt>
                <c:pt idx="1199">
                  <c:v>3.8366750261095661</c:v>
                </c:pt>
                <c:pt idx="1200">
                  <c:v>3.7499275271804868</c:v>
                </c:pt>
                <c:pt idx="1201">
                  <c:v>3.7037852403941822</c:v>
                </c:pt>
                <c:pt idx="1202">
                  <c:v>3.6262661986010971</c:v>
                </c:pt>
                <c:pt idx="1203">
                  <c:v>3.5672040718010489</c:v>
                </c:pt>
                <c:pt idx="1204">
                  <c:v>3.4859936471372879</c:v>
                </c:pt>
                <c:pt idx="1205">
                  <c:v>3.3974004567445508</c:v>
                </c:pt>
                <c:pt idx="1206">
                  <c:v>3.329109872075056</c:v>
                </c:pt>
                <c:pt idx="1207">
                  <c:v>3.1814545544898758</c:v>
                </c:pt>
                <c:pt idx="1208">
                  <c:v>2.9396689721510749</c:v>
                </c:pt>
                <c:pt idx="1209">
                  <c:v>2.7329515272920148</c:v>
                </c:pt>
                <c:pt idx="1210">
                  <c:v>2.6886549322360902</c:v>
                </c:pt>
                <c:pt idx="1211">
                  <c:v>2.7071118469022282</c:v>
                </c:pt>
                <c:pt idx="1212">
                  <c:v>2.7126489211958531</c:v>
                </c:pt>
                <c:pt idx="1213">
                  <c:v>2.6701980175699558</c:v>
                </c:pt>
                <c:pt idx="1214">
                  <c:v>2.7200316869212782</c:v>
                </c:pt>
                <c:pt idx="1215">
                  <c:v>2.812316260594788</c:v>
                </c:pt>
                <c:pt idx="1216">
                  <c:v>2.7421799844474619</c:v>
                </c:pt>
                <c:pt idx="1217">
                  <c:v>2.5852962096077059</c:v>
                </c:pt>
                <c:pt idx="1218">
                  <c:v>2.487474561614011</c:v>
                </c:pt>
                <c:pt idx="1219">
                  <c:v>2.540999614542923</c:v>
                </c:pt>
                <c:pt idx="1220">
                  <c:v>2.4616348808636812</c:v>
                </c:pt>
                <c:pt idx="1221">
                  <c:v>2.4967030191246891</c:v>
                </c:pt>
                <c:pt idx="1222">
                  <c:v>2.5262340827368441</c:v>
                </c:pt>
                <c:pt idx="1223">
                  <c:v>2.5631479120744229</c:v>
                </c:pt>
                <c:pt idx="1224">
                  <c:v>2.5779134438805058</c:v>
                </c:pt>
                <c:pt idx="1225">
                  <c:v>2.6425126450414509</c:v>
                </c:pt>
                <c:pt idx="1226">
                  <c:v>2.6332841878842261</c:v>
                </c:pt>
                <c:pt idx="1227">
                  <c:v>2.6277471132371422</c:v>
                </c:pt>
                <c:pt idx="1228">
                  <c:v>2.6166729646481182</c:v>
                </c:pt>
                <c:pt idx="1229">
                  <c:v>2.5871419010395069</c:v>
                </c:pt>
                <c:pt idx="1230">
                  <c:v>2.5816048267441061</c:v>
                </c:pt>
                <c:pt idx="1231">
                  <c:v>2.537308231679325</c:v>
                </c:pt>
                <c:pt idx="1232">
                  <c:v>2.592678975684811</c:v>
                </c:pt>
                <c:pt idx="1233">
                  <c:v>2.607444507490897</c:v>
                </c:pt>
                <c:pt idx="1234">
                  <c:v>2.644358336824935</c:v>
                </c:pt>
                <c:pt idx="1235">
                  <c:v>2.6092901985692318</c:v>
                </c:pt>
                <c:pt idx="1236">
                  <c:v>2.651741102550357</c:v>
                </c:pt>
                <c:pt idx="1237">
                  <c:v>2.6609695600610461</c:v>
                </c:pt>
                <c:pt idx="1238">
                  <c:v>2.6572781768439788</c:v>
                </c:pt>
                <c:pt idx="1239">
                  <c:v>2.6701980175699558</c:v>
                </c:pt>
                <c:pt idx="1240">
                  <c:v>2.7587912080334891</c:v>
                </c:pt>
                <c:pt idx="1241">
                  <c:v>2.729260144428411</c:v>
                </c:pt>
                <c:pt idx="1242">
                  <c:v>2.6609695600610461</c:v>
                </c:pt>
                <c:pt idx="1243">
                  <c:v>2.5963703585484121</c:v>
                </c:pt>
                <c:pt idx="1244">
                  <c:v>2.6092901985692318</c:v>
                </c:pt>
                <c:pt idx="1245">
                  <c:v>2.546536688838323</c:v>
                </c:pt>
                <c:pt idx="1246">
                  <c:v>2.5391539227594402</c:v>
                </c:pt>
                <c:pt idx="1247">
                  <c:v>2.5336168484640411</c:v>
                </c:pt>
                <c:pt idx="1248">
                  <c:v>2.3951899879050882</c:v>
                </c:pt>
                <c:pt idx="1249">
                  <c:v>1.7122841433645259</c:v>
                </c:pt>
                <c:pt idx="1250">
                  <c:v>1.572011591242777</c:v>
                </c:pt>
                <c:pt idx="1251">
                  <c:v>1.573857282678127</c:v>
                </c:pt>
                <c:pt idx="1252">
                  <c:v>1.588622814498357</c:v>
                </c:pt>
                <c:pt idx="1253">
                  <c:v>1.6421478674821479</c:v>
                </c:pt>
                <c:pt idx="1254">
                  <c:v>1.6495306332164239</c:v>
                </c:pt>
                <c:pt idx="1255">
                  <c:v>1.810105791091503</c:v>
                </c:pt>
                <c:pt idx="1256">
                  <c:v>1.714129834798096</c:v>
                </c:pt>
                <c:pt idx="1257">
                  <c:v>1.7639635045542039</c:v>
                </c:pt>
                <c:pt idx="1258">
                  <c:v>1.8747049930124631</c:v>
                </c:pt>
                <c:pt idx="1259">
                  <c:v>1.8747049930124631</c:v>
                </c:pt>
                <c:pt idx="1260">
                  <c:v>1.9300757370586601</c:v>
                </c:pt>
                <c:pt idx="1261">
                  <c:v>1.8839334501785441</c:v>
                </c:pt>
                <c:pt idx="1262">
                  <c:v>1.725203983397736</c:v>
                </c:pt>
                <c:pt idx="1263">
                  <c:v>1.7067470687121331</c:v>
                </c:pt>
                <c:pt idx="1264">
                  <c:v>1.6753703139897631</c:v>
                </c:pt>
                <c:pt idx="1265">
                  <c:v>1.690135845810004</c:v>
                </c:pt>
                <c:pt idx="1266">
                  <c:v>1.575702974463377</c:v>
                </c:pt>
                <c:pt idx="1267">
                  <c:v>1.544326219032327</c:v>
                </c:pt>
                <c:pt idx="1268">
                  <c:v>1.5387891450833071</c:v>
                </c:pt>
                <c:pt idx="1269">
                  <c:v>1.4778813260064769</c:v>
                </c:pt>
                <c:pt idx="1270">
                  <c:v>1.4188191990630441</c:v>
                </c:pt>
                <c:pt idx="1271">
                  <c:v>1.440967496622868</c:v>
                </c:pt>
                <c:pt idx="1272">
                  <c:v>1.367139837850337</c:v>
                </c:pt>
                <c:pt idx="1273">
                  <c:v>1.2693181897221091</c:v>
                </c:pt>
                <c:pt idx="1274">
                  <c:v>1.2600897321990421</c:v>
                </c:pt>
                <c:pt idx="1275">
                  <c:v>1.1696508501496981</c:v>
                </c:pt>
                <c:pt idx="1276">
                  <c:v>1.208410370979266</c:v>
                </c:pt>
                <c:pt idx="1277">
                  <c:v>1.226867285675493</c:v>
                </c:pt>
                <c:pt idx="1278">
                  <c:v>1.2102560627662939</c:v>
                </c:pt>
                <c:pt idx="1279">
                  <c:v>1.2637811150679521</c:v>
                </c:pt>
                <c:pt idx="1280">
                  <c:v>1.300694944810322</c:v>
                </c:pt>
                <c:pt idx="1281">
                  <c:v>1.4022079758039241</c:v>
                </c:pt>
                <c:pt idx="1282">
                  <c:v>1.420664890496611</c:v>
                </c:pt>
                <c:pt idx="1283">
                  <c:v>1.4446588794900019</c:v>
                </c:pt>
                <c:pt idx="1284">
                  <c:v>1.4243562737172091</c:v>
                </c:pt>
                <c:pt idx="1285">
                  <c:v>1.573857282678127</c:v>
                </c:pt>
                <c:pt idx="1286">
                  <c:v>1.58493143163122</c:v>
                </c:pt>
                <c:pt idx="1287">
                  <c:v>1.618153878142383</c:v>
                </c:pt>
                <c:pt idx="1288">
                  <c:v>1.6347651013961879</c:v>
                </c:pt>
                <c:pt idx="1289">
                  <c:v>1.656913399304166</c:v>
                </c:pt>
                <c:pt idx="1290">
                  <c:v>1.7215126005305961</c:v>
                </c:pt>
                <c:pt idx="1291">
                  <c:v>1.84701962081086</c:v>
                </c:pt>
                <c:pt idx="1292">
                  <c:v>1.954069726039666</c:v>
                </c:pt>
                <c:pt idx="1293">
                  <c:v>1.941149886008217</c:v>
                </c:pt>
                <c:pt idx="1294">
                  <c:v>2.0186689279500052</c:v>
                </c:pt>
                <c:pt idx="1295">
                  <c:v>2.247534670164133</c:v>
                </c:pt>
                <c:pt idx="1296">
                  <c:v>2.42287536044245</c:v>
                </c:pt>
                <c:pt idx="1297">
                  <c:v>2.5576108374273412</c:v>
                </c:pt>
                <c:pt idx="1298">
                  <c:v>2.6055988157074128</c:v>
                </c:pt>
                <c:pt idx="1299">
                  <c:v>2.6683523257846891</c:v>
                </c:pt>
                <c:pt idx="1300">
                  <c:v>2.684963549020805</c:v>
                </c:pt>
                <c:pt idx="1301">
                  <c:v>2.7200316869212782</c:v>
                </c:pt>
                <c:pt idx="1302">
                  <c:v>2.8603042388589168</c:v>
                </c:pt>
                <c:pt idx="1303">
                  <c:v>2.9747371100409268</c:v>
                </c:pt>
                <c:pt idx="1304">
                  <c:v>3.0467190772471149</c:v>
                </c:pt>
                <c:pt idx="1305">
                  <c:v>3.199911469145392</c:v>
                </c:pt>
                <c:pt idx="1306">
                  <c:v>3.2995788084894531</c:v>
                </c:pt>
                <c:pt idx="1307">
                  <c:v>3.353103861368798</c:v>
                </c:pt>
                <c:pt idx="1308">
                  <c:v>3.3992461478228968</c:v>
                </c:pt>
                <c:pt idx="1309">
                  <c:v>3.3992461478228968</c:v>
                </c:pt>
                <c:pt idx="1310">
                  <c:v>3.4066289142463821</c:v>
                </c:pt>
                <c:pt idx="1311">
                  <c:v>3.4509255089152209</c:v>
                </c:pt>
                <c:pt idx="1312">
                  <c:v>3.4601539664170571</c:v>
                </c:pt>
                <c:pt idx="1313">
                  <c:v>3.4416970517650709</c:v>
                </c:pt>
                <c:pt idx="1314">
                  <c:v>3.3955547649628359</c:v>
                </c:pt>
                <c:pt idx="1315">
                  <c:v>3.3641780103024361</c:v>
                </c:pt>
                <c:pt idx="1316">
                  <c:v>3.3549495528006079</c:v>
                </c:pt>
                <c:pt idx="1317">
                  <c:v>3.314344340283145</c:v>
                </c:pt>
                <c:pt idx="1318">
                  <c:v>3.2829675856191982</c:v>
                </c:pt>
                <c:pt idx="1319">
                  <c:v>3.2903503513393111</c:v>
                </c:pt>
                <c:pt idx="1320">
                  <c:v>3.2829675856191982</c:v>
                </c:pt>
                <c:pt idx="1321">
                  <c:v>3.3272641806450269</c:v>
                </c:pt>
                <c:pt idx="1322">
                  <c:v>3.3401840210086911</c:v>
                </c:pt>
                <c:pt idx="1323">
                  <c:v>3.3328012549351151</c:v>
                </c:pt>
                <c:pt idx="1324">
                  <c:v>3.2091399266489908</c:v>
                </c:pt>
                <c:pt idx="1325">
                  <c:v>3.1390036508869952</c:v>
                </c:pt>
                <c:pt idx="1326">
                  <c:v>3.1408493423170212</c:v>
                </c:pt>
                <c:pt idx="1327">
                  <c:v>2.5963703585484121</c:v>
                </c:pt>
                <c:pt idx="1328">
                  <c:v>2.389652913961378</c:v>
                </c:pt>
                <c:pt idx="1329">
                  <c:v>2.2715286591362891</c:v>
                </c:pt>
                <c:pt idx="1330">
                  <c:v>2.1570957878640038</c:v>
                </c:pt>
                <c:pt idx="1331">
                  <c:v>2.0758853634209249</c:v>
                </c:pt>
                <c:pt idx="1332">
                  <c:v>1.9854464814547781</c:v>
                </c:pt>
                <c:pt idx="1333">
                  <c:v>1.9226929713279299</c:v>
                </c:pt>
                <c:pt idx="1334">
                  <c:v>1.826717014693451</c:v>
                </c:pt>
                <c:pt idx="1335">
                  <c:v>1.752889355602878</c:v>
                </c:pt>
                <c:pt idx="1336">
                  <c:v>1.758426429903589</c:v>
                </c:pt>
                <c:pt idx="1337">
                  <c:v>1.7971859510582859</c:v>
                </c:pt>
                <c:pt idx="1338">
                  <c:v>1.7344324409172709</c:v>
                </c:pt>
                <c:pt idx="1339">
                  <c:v>1.1917991473631431</c:v>
                </c:pt>
                <c:pt idx="1340">
                  <c:v>0.64362877987357503</c:v>
                </c:pt>
                <c:pt idx="1341">
                  <c:v>0.40368888792451268</c:v>
                </c:pt>
                <c:pt idx="1342">
                  <c:v>0.38707766464591509</c:v>
                </c:pt>
                <c:pt idx="1343">
                  <c:v>0.31509569722198583</c:v>
                </c:pt>
                <c:pt idx="1344">
                  <c:v>0.36492936670607368</c:v>
                </c:pt>
                <c:pt idx="1345">
                  <c:v>0.33908968624725111</c:v>
                </c:pt>
                <c:pt idx="1346">
                  <c:v>0.32247846296866112</c:v>
                </c:pt>
                <c:pt idx="1347">
                  <c:v>0.34831814378094628</c:v>
                </c:pt>
                <c:pt idx="1348">
                  <c:v>0.27633617600179039</c:v>
                </c:pt>
                <c:pt idx="1349">
                  <c:v>0.25049649518773781</c:v>
                </c:pt>
                <c:pt idx="1350">
                  <c:v>0.23942234656862069</c:v>
                </c:pt>
                <c:pt idx="1351">
                  <c:v>0.20619990000612329</c:v>
                </c:pt>
                <c:pt idx="1352">
                  <c:v>0.17482314487896561</c:v>
                </c:pt>
                <c:pt idx="1353">
                  <c:v>0.29848447358993518</c:v>
                </c:pt>
                <c:pt idx="1354">
                  <c:v>0.39446043039081358</c:v>
                </c:pt>
                <c:pt idx="1355">
                  <c:v>0.51073899368025388</c:v>
                </c:pt>
                <c:pt idx="1356">
                  <c:v>0.5328872912630922</c:v>
                </c:pt>
                <c:pt idx="1357">
                  <c:v>0.5734925035563232</c:v>
                </c:pt>
                <c:pt idx="1358">
                  <c:v>0.62148048194081684</c:v>
                </c:pt>
                <c:pt idx="1359">
                  <c:v>0.66762276888998939</c:v>
                </c:pt>
                <c:pt idx="1360">
                  <c:v>0.74514181058983364</c:v>
                </c:pt>
                <c:pt idx="1361">
                  <c:v>0.81896946976537932</c:v>
                </c:pt>
                <c:pt idx="1362">
                  <c:v>0.92786526690690097</c:v>
                </c:pt>
                <c:pt idx="1363">
                  <c:v>0.98323601101328839</c:v>
                </c:pt>
                <c:pt idx="1364">
                  <c:v>1.0441438301255299</c:v>
                </c:pt>
                <c:pt idx="1365">
                  <c:v>1.1567310097559489</c:v>
                </c:pt>
                <c:pt idx="1366">
                  <c:v>1.195490530937197</c:v>
                </c:pt>
                <c:pt idx="1367">
                  <c:v>1.239787126069247</c:v>
                </c:pt>
                <c:pt idx="1368">
                  <c:v>1.2527069664612229</c:v>
                </c:pt>
                <c:pt idx="1369">
                  <c:v>1.291466487638937</c:v>
                </c:pt>
                <c:pt idx="1370">
                  <c:v>1.3874424439783679</c:v>
                </c:pt>
                <c:pt idx="1371">
                  <c:v>1.422510581930178</c:v>
                </c:pt>
                <c:pt idx="1372">
                  <c:v>1.560937442641368</c:v>
                </c:pt>
                <c:pt idx="1373">
                  <c:v>1.697518611544284</c:v>
                </c:pt>
                <c:pt idx="1374">
                  <c:v>1.771346270640171</c:v>
                </c:pt>
                <c:pt idx="1375">
                  <c:v>1.778729036374453</c:v>
                </c:pt>
                <c:pt idx="1376">
                  <c:v>1.8137971743103281</c:v>
                </c:pt>
                <c:pt idx="1377">
                  <c:v>1.876550684092571</c:v>
                </c:pt>
                <c:pt idx="1378">
                  <c:v>1.9300757370586601</c:v>
                </c:pt>
                <c:pt idx="1379">
                  <c:v>1.972526640721741</c:v>
                </c:pt>
                <c:pt idx="1380">
                  <c:v>1.994674938620864</c:v>
                </c:pt>
                <c:pt idx="1381">
                  <c:v>2.0260516936807398</c:v>
                </c:pt>
                <c:pt idx="1382">
                  <c:v>2.2032380750834251</c:v>
                </c:pt>
                <c:pt idx="1383">
                  <c:v>2.2918312655947588</c:v>
                </c:pt>
                <c:pt idx="1384">
                  <c:v>2.2992140316754091</c:v>
                </c:pt>
                <c:pt idx="1385">
                  <c:v>2.2918312655947588</c:v>
                </c:pt>
                <c:pt idx="1386">
                  <c:v>2.234614829786318</c:v>
                </c:pt>
                <c:pt idx="1387">
                  <c:v>2.2050837661635372</c:v>
                </c:pt>
                <c:pt idx="1388">
                  <c:v>2.2050837661635372</c:v>
                </c:pt>
                <c:pt idx="1389">
                  <c:v>2.1349474903218808</c:v>
                </c:pt>
                <c:pt idx="1390">
                  <c:v>2.2290777554891492</c:v>
                </c:pt>
                <c:pt idx="1391">
                  <c:v>2.2623002019737468</c:v>
                </c:pt>
                <c:pt idx="1392">
                  <c:v>2.391498605041491</c:v>
                </c:pt>
                <c:pt idx="1393">
                  <c:v>2.4819374873186142</c:v>
                </c:pt>
                <c:pt idx="1394">
                  <c:v>2.5317711570322419</c:v>
                </c:pt>
                <c:pt idx="1395">
                  <c:v>2.6295928050206272</c:v>
                </c:pt>
                <c:pt idx="1396">
                  <c:v>2.7347972187238159</c:v>
                </c:pt>
                <c:pt idx="1397">
                  <c:v>2.8178533348884178</c:v>
                </c:pt>
                <c:pt idx="1398">
                  <c:v>2.9359775892892479</c:v>
                </c:pt>
                <c:pt idx="1399">
                  <c:v>3.02272508794452</c:v>
                </c:pt>
                <c:pt idx="1400">
                  <c:v>3.0707130661962521</c:v>
                </c:pt>
                <c:pt idx="1401">
                  <c:v>3.1925287034252818</c:v>
                </c:pt>
                <c:pt idx="1402">
                  <c:v>3.2312882245162471</c:v>
                </c:pt>
                <c:pt idx="1403">
                  <c:v>3.2497451391717691</c:v>
                </c:pt>
                <c:pt idx="1404">
                  <c:v>3.3254184892150001</c:v>
                </c:pt>
                <c:pt idx="1405">
                  <c:v>3.373406467452583</c:v>
                </c:pt>
                <c:pt idx="1406">
                  <c:v>3.471228115347142</c:v>
                </c:pt>
                <c:pt idx="1407">
                  <c:v>3.556129922870956</c:v>
                </c:pt>
                <c:pt idx="1408">
                  <c:v>3.635494656452845</c:v>
                </c:pt>
                <c:pt idx="1409">
                  <c:v>3.7130136978942541</c:v>
                </c:pt>
                <c:pt idx="1410">
                  <c:v>3.8403664089660738</c:v>
                </c:pt>
                <c:pt idx="1411">
                  <c:v>3.9880217264415019</c:v>
                </c:pt>
                <c:pt idx="1412">
                  <c:v>4.10799167211482</c:v>
                </c:pt>
                <c:pt idx="1413">
                  <c:v>4.2501099149077541</c:v>
                </c:pt>
                <c:pt idx="1414">
                  <c:v>4.3239375737912216</c:v>
                </c:pt>
                <c:pt idx="1415">
                  <c:v>4.3977652323159244</c:v>
                </c:pt>
                <c:pt idx="1416">
                  <c:v>4.4494445933480504</c:v>
                </c:pt>
                <c:pt idx="1417">
                  <c:v>4.4752842740399634</c:v>
                </c:pt>
                <c:pt idx="1418">
                  <c:v>4.5528033157587027</c:v>
                </c:pt>
                <c:pt idx="1419">
                  <c:v>4.6875387927731156</c:v>
                </c:pt>
                <c:pt idx="1420">
                  <c:v>4.9016390028796382</c:v>
                </c:pt>
                <c:pt idx="1421">
                  <c:v>4.9828494274159594</c:v>
                </c:pt>
                <c:pt idx="1422">
                  <c:v>5.1231219789942486</c:v>
                </c:pt>
                <c:pt idx="1423">
                  <c:v>5.2412462327336042</c:v>
                </c:pt>
                <c:pt idx="1424">
                  <c:v>5.2467833073647601</c:v>
                </c:pt>
                <c:pt idx="1425">
                  <c:v>5.2597031473466371</c:v>
                </c:pt>
                <c:pt idx="1426">
                  <c:v>5.2763143708848634</c:v>
                </c:pt>
                <c:pt idx="1427">
                  <c:v>5.2873885194402517</c:v>
                </c:pt>
                <c:pt idx="1428">
                  <c:v>5.3316851147186419</c:v>
                </c:pt>
                <c:pt idx="1429">
                  <c:v>5.3575247950323126</c:v>
                </c:pt>
                <c:pt idx="1430">
                  <c:v>5.3501420293299047</c:v>
                </c:pt>
                <c:pt idx="1431">
                  <c:v>5.3150738911821884</c:v>
                </c:pt>
                <c:pt idx="1432">
                  <c:v>5.3261480400892616</c:v>
                </c:pt>
                <c:pt idx="1433">
                  <c:v>5.3556791036058202</c:v>
                </c:pt>
                <c:pt idx="1434">
                  <c:v>5.4202783049166534</c:v>
                </c:pt>
                <c:pt idx="1435">
                  <c:v>5.4461179855802424</c:v>
                </c:pt>
                <c:pt idx="1436">
                  <c:v>5.444272293802066</c:v>
                </c:pt>
                <c:pt idx="1437">
                  <c:v>5.4516550598561624</c:v>
                </c:pt>
                <c:pt idx="1438">
                  <c:v>5.486723197646886</c:v>
                </c:pt>
                <c:pt idx="1439">
                  <c:v>5.514408569381736</c:v>
                </c:pt>
                <c:pt idx="1440">
                  <c:v>5.5199456440093408</c:v>
                </c:pt>
                <c:pt idx="1441">
                  <c:v>5.567933622126545</c:v>
                </c:pt>
                <c:pt idx="1442">
                  <c:v>5.5753163881806476</c:v>
                </c:pt>
                <c:pt idx="1443">
                  <c:v>5.6048474513384479</c:v>
                </c:pt>
                <c:pt idx="1444">
                  <c:v>5.5623965474989374</c:v>
                </c:pt>
                <c:pt idx="1445">
                  <c:v>5.6048474513384479</c:v>
                </c:pt>
                <c:pt idx="1446">
                  <c:v>5.7894165980729806</c:v>
                </c:pt>
                <c:pt idx="1447">
                  <c:v>5.9739857444168836</c:v>
                </c:pt>
                <c:pt idx="1448">
                  <c:v>6.3062102078113744</c:v>
                </c:pt>
                <c:pt idx="1449">
                  <c:v>6.3578895687337642</c:v>
                </c:pt>
                <c:pt idx="1450">
                  <c:v>6.3671180262037241</c:v>
                </c:pt>
                <c:pt idx="1451">
                  <c:v>6.463093982344315</c:v>
                </c:pt>
                <c:pt idx="1452">
                  <c:v>6.4815508969307896</c:v>
                </c:pt>
                <c:pt idx="1453">
                  <c:v>6.5203104175266899</c:v>
                </c:pt>
                <c:pt idx="1454">
                  <c:v>6.6347432882342838</c:v>
                </c:pt>
                <c:pt idx="1455">
                  <c:v>6.6716571174001551</c:v>
                </c:pt>
                <c:pt idx="1456">
                  <c:v>6.6624286602854221</c:v>
                </c:pt>
                <c:pt idx="1457">
                  <c:v>6.6328975968113388</c:v>
                </c:pt>
                <c:pt idx="1458">
                  <c:v>6.640280362854809</c:v>
                </c:pt>
                <c:pt idx="1459">
                  <c:v>6.7122623297636137</c:v>
                </c:pt>
                <c:pt idx="1460">
                  <c:v>6.666120043131313</c:v>
                </c:pt>
                <c:pt idx="1461">
                  <c:v>6.514773343256075</c:v>
                </c:pt>
                <c:pt idx="1462">
                  <c:v>6.2526851554625011</c:v>
                </c:pt>
                <c:pt idx="1463">
                  <c:v>6.1456350507559101</c:v>
                </c:pt>
                <c:pt idx="1464">
                  <c:v>6.1031841469429553</c:v>
                </c:pt>
                <c:pt idx="1465">
                  <c:v>6.0422763285311278</c:v>
                </c:pt>
                <c:pt idx="1466">
                  <c:v>5.9924426590157616</c:v>
                </c:pt>
                <c:pt idx="1467">
                  <c:v>5.9056951599474274</c:v>
                </c:pt>
                <c:pt idx="1468">
                  <c:v>5.8263304272742547</c:v>
                </c:pt>
                <c:pt idx="1469">
                  <c:v>5.8171019701506683</c:v>
                </c:pt>
                <c:pt idx="1470">
                  <c:v>5.7764967573948143</c:v>
                </c:pt>
                <c:pt idx="1471">
                  <c:v>5.7506570770935346</c:v>
                </c:pt>
                <c:pt idx="1472">
                  <c:v>5.7358915453405572</c:v>
                </c:pt>
                <c:pt idx="1473">
                  <c:v>5.6805208011798767</c:v>
                </c:pt>
                <c:pt idx="1474">
                  <c:v>5.6565268126532322</c:v>
                </c:pt>
                <c:pt idx="1475">
                  <c:v>5.6989777161357447</c:v>
                </c:pt>
                <c:pt idx="1476">
                  <c:v>5.7617312256436142</c:v>
                </c:pt>
                <c:pt idx="1477">
                  <c:v>5.7709596831206644</c:v>
                </c:pt>
                <c:pt idx="1478">
                  <c:v>5.8724727135991266</c:v>
                </c:pt>
                <c:pt idx="1479">
                  <c:v>5.8392502672490592</c:v>
                </c:pt>
                <c:pt idx="1480">
                  <c:v>5.8134105873012336</c:v>
                </c:pt>
                <c:pt idx="1481">
                  <c:v>5.8687813311013759</c:v>
                </c:pt>
                <c:pt idx="1482">
                  <c:v>5.8946210110474313</c:v>
                </c:pt>
                <c:pt idx="1483">
                  <c:v>5.9647572872950683</c:v>
                </c:pt>
                <c:pt idx="1484">
                  <c:v>6.0182823393099598</c:v>
                </c:pt>
                <c:pt idx="1485">
                  <c:v>6.0921099980447284</c:v>
                </c:pt>
                <c:pt idx="1486">
                  <c:v>6.2268454751753852</c:v>
                </c:pt>
                <c:pt idx="1487">
                  <c:v>6.2213084005513144</c:v>
                </c:pt>
                <c:pt idx="1488">
                  <c:v>6.2656049954302189</c:v>
                </c:pt>
                <c:pt idx="1489">
                  <c:v>6.2803705271725656</c:v>
                </c:pt>
                <c:pt idx="1490">
                  <c:v>6.2969817506931003</c:v>
                </c:pt>
                <c:pt idx="1491">
                  <c:v>6.3209757395555046</c:v>
                </c:pt>
                <c:pt idx="1492">
                  <c:v>6.4040318553819926</c:v>
                </c:pt>
                <c:pt idx="1493">
                  <c:v>6.6218234482718774</c:v>
                </c:pt>
                <c:pt idx="1494">
                  <c:v>6.6882683409118302</c:v>
                </c:pt>
                <c:pt idx="1495">
                  <c:v>6.7307192443447761</c:v>
                </c:pt>
                <c:pt idx="1496">
                  <c:v>6.7602503074636324</c:v>
                </c:pt>
                <c:pt idx="1497">
                  <c:v>6.7879356798629118</c:v>
                </c:pt>
                <c:pt idx="1498">
                  <c:v>6.8525348807140576</c:v>
                </c:pt>
                <c:pt idx="1499">
                  <c:v>6.9503565282244928</c:v>
                </c:pt>
                <c:pt idx="1500">
                  <c:v>7.0112643469260547</c:v>
                </c:pt>
                <c:pt idx="1501">
                  <c:v>7.5335950302128198</c:v>
                </c:pt>
                <c:pt idx="1502">
                  <c:v>7.847362578461448</c:v>
                </c:pt>
                <c:pt idx="1503">
                  <c:v>8.013474809820579</c:v>
                </c:pt>
                <c:pt idx="1504">
                  <c:v>8.2220379448616665</c:v>
                </c:pt>
                <c:pt idx="1505">
                  <c:v>8.5062744294556598</c:v>
                </c:pt>
                <c:pt idx="1506">
                  <c:v>8.7074547987058324</c:v>
                </c:pt>
                <c:pt idx="1507">
                  <c:v>8.7443686277849597</c:v>
                </c:pt>
                <c:pt idx="1508">
                  <c:v>8.7609798509060077</c:v>
                </c:pt>
                <c:pt idx="1509">
                  <c:v>8.753597084878459</c:v>
                </c:pt>
                <c:pt idx="1510">
                  <c:v>8.7849738400528263</c:v>
                </c:pt>
                <c:pt idx="1511">
                  <c:v>8.8421902750847359</c:v>
                </c:pt>
                <c:pt idx="1512">
                  <c:v>8.8108135202655973</c:v>
                </c:pt>
                <c:pt idx="1513">
                  <c:v>9.1578035142872114</c:v>
                </c:pt>
                <c:pt idx="1514">
                  <c:v>9.3073045222898596</c:v>
                </c:pt>
                <c:pt idx="1515">
                  <c:v>9.2740820760690159</c:v>
                </c:pt>
                <c:pt idx="1516">
                  <c:v>9.2759277674866532</c:v>
                </c:pt>
                <c:pt idx="1517">
                  <c:v>9.2390139384287586</c:v>
                </c:pt>
                <c:pt idx="1518">
                  <c:v>9.2630079272115093</c:v>
                </c:pt>
                <c:pt idx="1519">
                  <c:v>9.2648536189808297</c:v>
                </c:pt>
                <c:pt idx="1520">
                  <c:v>9.231631172758215</c:v>
                </c:pt>
                <c:pt idx="1521">
                  <c:v>9.1965630347645018</c:v>
                </c:pt>
                <c:pt idx="1522">
                  <c:v>9.1744147373994007</c:v>
                </c:pt>
                <c:pt idx="1523">
                  <c:v>9.1614948971224841</c:v>
                </c:pt>
                <c:pt idx="1524">
                  <c:v>9.1153526106176344</c:v>
                </c:pt>
                <c:pt idx="1525">
                  <c:v>9.0987413878571353</c:v>
                </c:pt>
                <c:pt idx="1526">
                  <c:v>9.0230680379543209</c:v>
                </c:pt>
                <c:pt idx="1527">
                  <c:v>9.211328566459061</c:v>
                </c:pt>
                <c:pt idx="1528">
                  <c:v>9.2796191506736143</c:v>
                </c:pt>
                <c:pt idx="1529">
                  <c:v>9.4955650507344149</c:v>
                </c:pt>
                <c:pt idx="1530">
                  <c:v>10.04558110484852</c:v>
                </c:pt>
                <c:pt idx="1531">
                  <c:v>10.351965886541491</c:v>
                </c:pt>
                <c:pt idx="1532">
                  <c:v>11.14376752063415</c:v>
                </c:pt>
                <c:pt idx="1533">
                  <c:v>12.16074351083609</c:v>
                </c:pt>
                <c:pt idx="1534">
                  <c:v>12.94147099379062</c:v>
                </c:pt>
                <c:pt idx="1535">
                  <c:v>13.16479965929598</c:v>
                </c:pt>
                <c:pt idx="1536">
                  <c:v>13.29584375252924</c:v>
                </c:pt>
                <c:pt idx="1537">
                  <c:v>13.4619559828652</c:v>
                </c:pt>
                <c:pt idx="1538">
                  <c:v>13.81448304928279</c:v>
                </c:pt>
                <c:pt idx="1539">
                  <c:v>14.01750910837746</c:v>
                </c:pt>
                <c:pt idx="1540">
                  <c:v>14.242683465372471</c:v>
                </c:pt>
                <c:pt idx="1541">
                  <c:v>14.512154416420261</c:v>
                </c:pt>
                <c:pt idx="1542">
                  <c:v>14.659809732111331</c:v>
                </c:pt>
                <c:pt idx="1543">
                  <c:v>14.92374360881594</c:v>
                </c:pt>
                <c:pt idx="1544">
                  <c:v>15.148917964873901</c:v>
                </c:pt>
                <c:pt idx="1545">
                  <c:v>15.298418972215689</c:v>
                </c:pt>
                <c:pt idx="1546">
                  <c:v>15.438691521803079</c:v>
                </c:pt>
                <c:pt idx="1547">
                  <c:v>15.5143648708019</c:v>
                </c:pt>
                <c:pt idx="1548">
                  <c:v>15.654637421060819</c:v>
                </c:pt>
                <c:pt idx="1549">
                  <c:v>15.7524590672424</c:v>
                </c:pt>
                <c:pt idx="1550">
                  <c:v>15.970250657474031</c:v>
                </c:pt>
                <c:pt idx="1551">
                  <c:v>16.13082581344851</c:v>
                </c:pt>
                <c:pt idx="1552">
                  <c:v>16.189887939407711</c:v>
                </c:pt>
                <c:pt idx="1553">
                  <c:v>16.337543254817319</c:v>
                </c:pt>
                <c:pt idx="1554">
                  <c:v>16.422445061105549</c:v>
                </c:pt>
                <c:pt idx="1555">
                  <c:v>16.67899617132235</c:v>
                </c:pt>
                <c:pt idx="1556">
                  <c:v>16.898633453080791</c:v>
                </c:pt>
                <c:pt idx="1557">
                  <c:v>16.963232653897141</c:v>
                </c:pt>
                <c:pt idx="1558">
                  <c:v>17.085048288855582</c:v>
                </c:pt>
                <c:pt idx="1559">
                  <c:v>17.116425043029189</c:v>
                </c:pt>
                <c:pt idx="1560">
                  <c:v>17.171795786472931</c:v>
                </c:pt>
                <c:pt idx="1561">
                  <c:v>17.24008636971978</c:v>
                </c:pt>
                <c:pt idx="1562">
                  <c:v>17.387741684954129</c:v>
                </c:pt>
                <c:pt idx="1563">
                  <c:v>17.64982986944274</c:v>
                </c:pt>
                <c:pt idx="1564">
                  <c:v>17.791948110058339</c:v>
                </c:pt>
                <c:pt idx="1565">
                  <c:v>17.81963348211066</c:v>
                </c:pt>
                <c:pt idx="1566">
                  <c:v>17.87500422515847</c:v>
                </c:pt>
                <c:pt idx="1567">
                  <c:v>17.841781779259801</c:v>
                </c:pt>
                <c:pt idx="1568">
                  <c:v>17.791948110058339</c:v>
                </c:pt>
                <c:pt idx="1569">
                  <c:v>17.668286783795551</c:v>
                </c:pt>
                <c:pt idx="1570">
                  <c:v>17.622144497736791</c:v>
                </c:pt>
                <c:pt idx="1571">
                  <c:v>17.63137295508993</c:v>
                </c:pt>
                <c:pt idx="1572">
                  <c:v>17.660904018195811</c:v>
                </c:pt>
                <c:pt idx="1573">
                  <c:v>17.611070348983731</c:v>
                </c:pt>
                <c:pt idx="1574">
                  <c:v>17.557545297671609</c:v>
                </c:pt>
                <c:pt idx="1575">
                  <c:v>17.518785777209061</c:v>
                </c:pt>
                <c:pt idx="1576">
                  <c:v>16.926318824809751</c:v>
                </c:pt>
                <c:pt idx="1577">
                  <c:v>16.865411007144949</c:v>
                </c:pt>
                <c:pt idx="1578">
                  <c:v>16.859873932939831</c:v>
                </c:pt>
                <c:pt idx="1579">
                  <c:v>16.937392973569889</c:v>
                </c:pt>
                <c:pt idx="1580">
                  <c:v>16.98907233387094</c:v>
                </c:pt>
                <c:pt idx="1581">
                  <c:v>17.0702827572938</c:v>
                </c:pt>
                <c:pt idx="1582">
                  <c:v>16.867256698898331</c:v>
                </c:pt>
                <c:pt idx="1583">
                  <c:v>16.882022230465441</c:v>
                </c:pt>
                <c:pt idx="1584">
                  <c:v>16.8192687213954</c:v>
                </c:pt>
                <c:pt idx="1585">
                  <c:v>16.67161340571376</c:v>
                </c:pt>
                <c:pt idx="1586">
                  <c:v>16.51472963334874</c:v>
                </c:pt>
                <c:pt idx="1587">
                  <c:v>16.457513198460799</c:v>
                </c:pt>
                <c:pt idx="1588">
                  <c:v>16.474124421788371</c:v>
                </c:pt>
                <c:pt idx="1589">
                  <c:v>16.37999415778647</c:v>
                </c:pt>
                <c:pt idx="1590">
                  <c:v>16.210190545194099</c:v>
                </c:pt>
                <c:pt idx="1591">
                  <c:v>16.143745653271068</c:v>
                </c:pt>
                <c:pt idx="1592">
                  <c:v>16.0588438469563</c:v>
                </c:pt>
                <c:pt idx="1593">
                  <c:v>15.964713583615289</c:v>
                </c:pt>
                <c:pt idx="1594">
                  <c:v>15.90196007448152</c:v>
                </c:pt>
                <c:pt idx="1595">
                  <c:v>15.80413842761071</c:v>
                </c:pt>
                <c:pt idx="1596">
                  <c:v>15.82997810796982</c:v>
                </c:pt>
                <c:pt idx="1597">
                  <c:v>15.85212640517031</c:v>
                </c:pt>
                <c:pt idx="1598">
                  <c:v>15.8816574683346</c:v>
                </c:pt>
                <c:pt idx="1599">
                  <c:v>15.96102220045665</c:v>
                </c:pt>
                <c:pt idx="1600">
                  <c:v>15.93887390325972</c:v>
                </c:pt>
                <c:pt idx="1601">
                  <c:v>15.90196007448152</c:v>
                </c:pt>
                <c:pt idx="1602">
                  <c:v>15.92041698887151</c:v>
                </c:pt>
                <c:pt idx="1603">
                  <c:v>15.997936029584769</c:v>
                </c:pt>
                <c:pt idx="1604">
                  <c:v>15.985016189055299</c:v>
                </c:pt>
                <c:pt idx="1605">
                  <c:v>16.082837835906641</c:v>
                </c:pt>
                <c:pt idx="1606">
                  <c:v>16.189887939407711</c:v>
                </c:pt>
                <c:pt idx="1607">
                  <c:v>16.339388946220801</c:v>
                </c:pt>
                <c:pt idx="1608">
                  <c:v>16.595940056814079</c:v>
                </c:pt>
                <c:pt idx="1609">
                  <c:v>16.756515212321808</c:v>
                </c:pt>
                <c:pt idx="1610">
                  <c:v>16.917090367449539</c:v>
                </c:pt>
                <c:pt idx="1611">
                  <c:v>16.91524467639951</c:v>
                </c:pt>
                <c:pt idx="1612">
                  <c:v>16.88386792151368</c:v>
                </c:pt>
                <c:pt idx="1613">
                  <c:v>16.789737658261188</c:v>
                </c:pt>
                <c:pt idx="1614">
                  <c:v>16.73621260619614</c:v>
                </c:pt>
                <c:pt idx="1615">
                  <c:v>16.63654526836914</c:v>
                </c:pt>
                <c:pt idx="1616">
                  <c:v>16.704835852010159</c:v>
                </c:pt>
                <c:pt idx="1617">
                  <c:v>16.7952747324663</c:v>
                </c:pt>
                <c:pt idx="1618">
                  <c:v>16.79158334966289</c:v>
                </c:pt>
                <c:pt idx="1619">
                  <c:v>16.756515212321808</c:v>
                </c:pt>
                <c:pt idx="1620">
                  <c:v>16.74728675495982</c:v>
                </c:pt>
                <c:pt idx="1621">
                  <c:v>17.05736291713194</c:v>
                </c:pt>
                <c:pt idx="1622">
                  <c:v>17.284382964399839</c:v>
                </c:pt>
                <c:pt idx="1623">
                  <c:v>17.075819831497139</c:v>
                </c:pt>
                <c:pt idx="1624">
                  <c:v>17.275154507041389</c:v>
                </c:pt>
                <c:pt idx="1625">
                  <c:v>17.175487169274572</c:v>
                </c:pt>
                <c:pt idx="1626">
                  <c:v>17.101659511819079</c:v>
                </c:pt>
                <c:pt idx="1627">
                  <c:v>17.042597385568381</c:v>
                </c:pt>
                <c:pt idx="1628">
                  <c:v>17.157030254911149</c:v>
                </c:pt>
                <c:pt idx="1629">
                  <c:v>17.227166529561469</c:v>
                </c:pt>
                <c:pt idx="1630">
                  <c:v>17.297302804204691</c:v>
                </c:pt>
                <c:pt idx="1631">
                  <c:v>17.300994187358022</c:v>
                </c:pt>
                <c:pt idx="1632">
                  <c:v>17.312068335762941</c:v>
                </c:pt>
                <c:pt idx="1633">
                  <c:v>17.129344883542728</c:v>
                </c:pt>
                <c:pt idx="1634">
                  <c:v>16.832188561209112</c:v>
                </c:pt>
                <c:pt idx="1635">
                  <c:v>16.367074317967461</c:v>
                </c:pt>
                <c:pt idx="1636">
                  <c:v>16.374457083931279</c:v>
                </c:pt>
                <c:pt idx="1637">
                  <c:v>16.128980121693349</c:v>
                </c:pt>
                <c:pt idx="1638">
                  <c:v>16.178813790990411</c:v>
                </c:pt>
                <c:pt idx="1639">
                  <c:v>15.90749714869194</c:v>
                </c:pt>
                <c:pt idx="1640">
                  <c:v>16.117905972920809</c:v>
                </c:pt>
                <c:pt idx="1641">
                  <c:v>15.243048228653331</c:v>
                </c:pt>
                <c:pt idx="1642">
                  <c:v>14.85360733363161</c:v>
                </c:pt>
                <c:pt idx="1643">
                  <c:v>15.11015844465682</c:v>
                </c:pt>
                <c:pt idx="1644">
                  <c:v>15.165529188226261</c:v>
                </c:pt>
                <c:pt idx="1645">
                  <c:v>15.15630073084656</c:v>
                </c:pt>
                <c:pt idx="1646">
                  <c:v>15.15260934768439</c:v>
                </c:pt>
                <c:pt idx="1647">
                  <c:v>15.17106626244199</c:v>
                </c:pt>
                <c:pt idx="1648">
                  <c:v>15.15999211365884</c:v>
                </c:pt>
                <c:pt idx="1649">
                  <c:v>15.193214559656621</c:v>
                </c:pt>
                <c:pt idx="1650">
                  <c:v>15.21167147406077</c:v>
                </c:pt>
                <c:pt idx="1651">
                  <c:v>15.20613439984503</c:v>
                </c:pt>
                <c:pt idx="1652">
                  <c:v>15.222745622843931</c:v>
                </c:pt>
                <c:pt idx="1653">
                  <c:v>15.230128388464919</c:v>
                </c:pt>
                <c:pt idx="1654">
                  <c:v>15.257813760246981</c:v>
                </c:pt>
                <c:pt idx="1655">
                  <c:v>15.27627067464935</c:v>
                </c:pt>
                <c:pt idx="1656">
                  <c:v>15.28919051483777</c:v>
                </c:pt>
                <c:pt idx="1657">
                  <c:v>15.353789715421049</c:v>
                </c:pt>
                <c:pt idx="1658">
                  <c:v>15.364863864202441</c:v>
                </c:pt>
                <c:pt idx="1659">
                  <c:v>15.40362338476058</c:v>
                </c:pt>
                <c:pt idx="1660">
                  <c:v>15.41285184178504</c:v>
                </c:pt>
                <c:pt idx="1661">
                  <c:v>15.44422859601705</c:v>
                </c:pt>
                <c:pt idx="1662">
                  <c:v>15.47560535095422</c:v>
                </c:pt>
                <c:pt idx="1663">
                  <c:v>15.50329072272743</c:v>
                </c:pt>
                <c:pt idx="1664">
                  <c:v>15.562352848727331</c:v>
                </c:pt>
                <c:pt idx="1665">
                  <c:v>15.66202018667826</c:v>
                </c:pt>
                <c:pt idx="1666">
                  <c:v>15.70262539862749</c:v>
                </c:pt>
                <c:pt idx="1667">
                  <c:v>15.728465078636679</c:v>
                </c:pt>
                <c:pt idx="1668">
                  <c:v>15.76907029058237</c:v>
                </c:pt>
                <c:pt idx="1669">
                  <c:v>15.77460736479634</c:v>
                </c:pt>
                <c:pt idx="1670">
                  <c:v>15.807829810771119</c:v>
                </c:pt>
                <c:pt idx="1671">
                  <c:v>15.890885925707209</c:v>
                </c:pt>
                <c:pt idx="1672">
                  <c:v>15.97578773203792</c:v>
                </c:pt>
                <c:pt idx="1673">
                  <c:v>15.985016189055299</c:v>
                </c:pt>
                <c:pt idx="1674">
                  <c:v>16.010855869409099</c:v>
                </c:pt>
                <c:pt idx="1675">
                  <c:v>16.007164486602139</c:v>
                </c:pt>
                <c:pt idx="1676">
                  <c:v>16.01823863502478</c:v>
                </c:pt>
                <c:pt idx="1677">
                  <c:v>16.009010178005621</c:v>
                </c:pt>
                <c:pt idx="1678">
                  <c:v>15.970250657474031</c:v>
                </c:pt>
                <c:pt idx="1679">
                  <c:v>15.98132480624834</c:v>
                </c:pt>
                <c:pt idx="1680">
                  <c:v>15.922262680274979</c:v>
                </c:pt>
                <c:pt idx="1681">
                  <c:v>15.866891936751561</c:v>
                </c:pt>
                <c:pt idx="1682">
                  <c:v>15.865046245701549</c:v>
                </c:pt>
                <c:pt idx="1683">
                  <c:v>15.83551518253549</c:v>
                </c:pt>
                <c:pt idx="1684">
                  <c:v>15.796755661995039</c:v>
                </c:pt>
                <c:pt idx="1685">
                  <c:v>15.754304758999339</c:v>
                </c:pt>
                <c:pt idx="1686">
                  <c:v>15.76168752461502</c:v>
                </c:pt>
                <c:pt idx="1687">
                  <c:v>15.79490997059157</c:v>
                </c:pt>
                <c:pt idx="1688">
                  <c:v>15.811521193579839</c:v>
                </c:pt>
                <c:pt idx="1689">
                  <c:v>15.824441033759401</c:v>
                </c:pt>
                <c:pt idx="1690">
                  <c:v>15.82997810796982</c:v>
                </c:pt>
                <c:pt idx="1691">
                  <c:v>15.81890395919552</c:v>
                </c:pt>
                <c:pt idx="1692">
                  <c:v>15.81890395919552</c:v>
                </c:pt>
                <c:pt idx="1693">
                  <c:v>15.833669490778551</c:v>
                </c:pt>
                <c:pt idx="1694">
                  <c:v>15.853972096925469</c:v>
                </c:pt>
                <c:pt idx="1695">
                  <c:v>15.844743639554631</c:v>
                </c:pt>
                <c:pt idx="1696">
                  <c:v>15.83920656534243</c:v>
                </c:pt>
                <c:pt idx="1697">
                  <c:v>15.802292736558931</c:v>
                </c:pt>
                <c:pt idx="1698">
                  <c:v>15.77091598163593</c:v>
                </c:pt>
                <c:pt idx="1699">
                  <c:v>15.69893401581877</c:v>
                </c:pt>
                <c:pt idx="1700">
                  <c:v>15.72292800442448</c:v>
                </c:pt>
                <c:pt idx="1701">
                  <c:v>15.654637421060819</c:v>
                </c:pt>
                <c:pt idx="1702">
                  <c:v>15.639871889474239</c:v>
                </c:pt>
                <c:pt idx="1703">
                  <c:v>15.71554523845535</c:v>
                </c:pt>
                <c:pt idx="1704">
                  <c:v>15.781990130412019</c:v>
                </c:pt>
                <c:pt idx="1705">
                  <c:v>15.87796608552765</c:v>
                </c:pt>
                <c:pt idx="1706">
                  <c:v>15.940719594664969</c:v>
                </c:pt>
                <c:pt idx="1707">
                  <c:v>15.92041698887151</c:v>
                </c:pt>
                <c:pt idx="1708">
                  <c:v>15.90749714869194</c:v>
                </c:pt>
                <c:pt idx="1709">
                  <c:v>15.909342840097199</c:v>
                </c:pt>
                <c:pt idx="1710">
                  <c:v>15.937028211856241</c:v>
                </c:pt>
                <c:pt idx="1711">
                  <c:v>15.94256528606666</c:v>
                </c:pt>
                <c:pt idx="1712">
                  <c:v>15.92041698887151</c:v>
                </c:pt>
                <c:pt idx="1713">
                  <c:v>15.90196007448152</c:v>
                </c:pt>
                <c:pt idx="1714">
                  <c:v>15.85581778833072</c:v>
                </c:pt>
                <c:pt idx="1715">
                  <c:v>15.77645305619982</c:v>
                </c:pt>
                <c:pt idx="1716">
                  <c:v>15.77460736479634</c:v>
                </c:pt>
                <c:pt idx="1717">
                  <c:v>15.8152125763868</c:v>
                </c:pt>
                <c:pt idx="1718">
                  <c:v>15.82997810796982</c:v>
                </c:pt>
                <c:pt idx="1719">
                  <c:v>15.91303422325583</c:v>
                </c:pt>
                <c:pt idx="1720">
                  <c:v>15.99609033782961</c:v>
                </c:pt>
                <c:pt idx="1721">
                  <c:v>16.033004166604272</c:v>
                </c:pt>
                <c:pt idx="1722">
                  <c:v>16.106831824501729</c:v>
                </c:pt>
                <c:pt idx="1723">
                  <c:v>16.11975166467597</c:v>
                </c:pt>
                <c:pt idx="1724">
                  <c:v>16.121597356079441</c:v>
                </c:pt>
                <c:pt idx="1725">
                  <c:v>16.195425013618149</c:v>
                </c:pt>
                <c:pt idx="1726">
                  <c:v>16.241567299751249</c:v>
                </c:pt>
                <c:pt idx="1727">
                  <c:v>16.298783734299889</c:v>
                </c:pt>
                <c:pt idx="1728">
                  <c:v>16.322777723243139</c:v>
                </c:pt>
                <c:pt idx="1729">
                  <c:v>16.37076570077263</c:v>
                </c:pt>
                <c:pt idx="1730">
                  <c:v>16.396605381115819</c:v>
                </c:pt>
                <c:pt idx="1731">
                  <c:v>16.38368554094512</c:v>
                </c:pt>
                <c:pt idx="1732">
                  <c:v>16.378148466736459</c:v>
                </c:pt>
                <c:pt idx="1733">
                  <c:v>16.34861740358809</c:v>
                </c:pt>
                <c:pt idx="1734">
                  <c:v>16.350463094989799</c:v>
                </c:pt>
                <c:pt idx="1735">
                  <c:v>16.341234637624279</c:v>
                </c:pt>
                <c:pt idx="1736">
                  <c:v>16.313549265875839</c:v>
                </c:pt>
                <c:pt idx="1737">
                  <c:v>16.287709585882581</c:v>
                </c:pt>
                <c:pt idx="1738">
                  <c:v>16.317240649034481</c:v>
                </c:pt>
                <c:pt idx="1739">
                  <c:v>16.394759689360651</c:v>
                </c:pt>
                <c:pt idx="1740">
                  <c:v>16.416907986896881</c:v>
                </c:pt>
                <c:pt idx="1741">
                  <c:v>16.426136444264191</c:v>
                </c:pt>
                <c:pt idx="1742">
                  <c:v>16.426136444264191</c:v>
                </c:pt>
                <c:pt idx="1743">
                  <c:v>16.45566750705731</c:v>
                </c:pt>
                <c:pt idx="1744">
                  <c:v>16.46858734722802</c:v>
                </c:pt>
                <c:pt idx="1745">
                  <c:v>16.44643904969357</c:v>
                </c:pt>
                <c:pt idx="1746">
                  <c:v>16.43351920987455</c:v>
                </c:pt>
                <c:pt idx="1747">
                  <c:v>16.409525220934839</c:v>
                </c:pt>
                <c:pt idx="1748">
                  <c:v>16.38368554094512</c:v>
                </c:pt>
                <c:pt idx="1749">
                  <c:v>16.40214245532448</c:v>
                </c:pt>
                <c:pt idx="1750">
                  <c:v>16.422445061105549</c:v>
                </c:pt>
                <c:pt idx="1751">
                  <c:v>16.427982135314199</c:v>
                </c:pt>
                <c:pt idx="1752">
                  <c:v>16.42059936970384</c:v>
                </c:pt>
                <c:pt idx="1753">
                  <c:v>16.40767952988482</c:v>
                </c:pt>
                <c:pt idx="1754">
                  <c:v>16.387376923750299</c:v>
                </c:pt>
                <c:pt idx="1755">
                  <c:v>16.40767952988482</c:v>
                </c:pt>
                <c:pt idx="1756">
                  <c:v>16.34861740358809</c:v>
                </c:pt>
                <c:pt idx="1757">
                  <c:v>16.35784586060193</c:v>
                </c:pt>
                <c:pt idx="1758">
                  <c:v>16.356000169198449</c:v>
                </c:pt>
                <c:pt idx="1759">
                  <c:v>16.337543254817319</c:v>
                </c:pt>
                <c:pt idx="1760">
                  <c:v>16.34308032902597</c:v>
                </c:pt>
                <c:pt idx="1761">
                  <c:v>16.356000169198449</c:v>
                </c:pt>
                <c:pt idx="1762">
                  <c:v>16.34308032902597</c:v>
                </c:pt>
                <c:pt idx="1763">
                  <c:v>16.44643904969357</c:v>
                </c:pt>
                <c:pt idx="1764">
                  <c:v>16.503655484581511</c:v>
                </c:pt>
                <c:pt idx="1765">
                  <c:v>16.34308032902597</c:v>
                </c:pt>
                <c:pt idx="1766">
                  <c:v>16.19357932256635</c:v>
                </c:pt>
                <c:pt idx="1767">
                  <c:v>15.94441097747192</c:v>
                </c:pt>
                <c:pt idx="1768">
                  <c:v>15.97578773203792</c:v>
                </c:pt>
                <c:pt idx="1769">
                  <c:v>16.071763687132311</c:v>
                </c:pt>
                <c:pt idx="1770">
                  <c:v>16.154819802043619</c:v>
                </c:pt>
                <c:pt idx="1771">
                  <c:v>16.341234637624279</c:v>
                </c:pt>
                <c:pt idx="1772">
                  <c:v>16.529495164919371</c:v>
                </c:pt>
                <c:pt idx="1773">
                  <c:v>16.699298777449791</c:v>
                </c:pt>
                <c:pt idx="1774">
                  <c:v>16.882022230465441</c:v>
                </c:pt>
                <c:pt idx="1775">
                  <c:v>16.782354892654372</c:v>
                </c:pt>
                <c:pt idx="1776">
                  <c:v>16.872793773105229</c:v>
                </c:pt>
                <c:pt idx="1777">
                  <c:v>17.081356906053951</c:v>
                </c:pt>
                <c:pt idx="1778">
                  <c:v>17.20132684959475</c:v>
                </c:pt>
                <c:pt idx="1779">
                  <c:v>17.40804429071396</c:v>
                </c:pt>
                <c:pt idx="1780">
                  <c:v>17.518785777209061</c:v>
                </c:pt>
                <c:pt idx="1781">
                  <c:v>17.668286783795551</c:v>
                </c:pt>
                <c:pt idx="1782">
                  <c:v>17.476334874294778</c:v>
                </c:pt>
                <c:pt idx="1783">
                  <c:v>17.603687583382211</c:v>
                </c:pt>
                <c:pt idx="1784">
                  <c:v>17.823324864910528</c:v>
                </c:pt>
                <c:pt idx="1785">
                  <c:v>17.93406635135252</c:v>
                </c:pt>
                <c:pt idx="1786">
                  <c:v>18.08725874066986</c:v>
                </c:pt>
                <c:pt idx="1787">
                  <c:v>18.32535293606297</c:v>
                </c:pt>
                <c:pt idx="1788">
                  <c:v>18.76462749835191</c:v>
                </c:pt>
                <c:pt idx="1789">
                  <c:v>19.15591408339753</c:v>
                </c:pt>
                <c:pt idx="1790">
                  <c:v>19.453070404245359</c:v>
                </c:pt>
                <c:pt idx="1791">
                  <c:v>19.471527318560991</c:v>
                </c:pt>
                <c:pt idx="1792">
                  <c:v>19.46968162751628</c:v>
                </c:pt>
                <c:pt idx="1793">
                  <c:v>19.39585396990028</c:v>
                </c:pt>
                <c:pt idx="1794">
                  <c:v>19.340483226948059</c:v>
                </c:pt>
                <c:pt idx="1795">
                  <c:v>19.309106472150759</c:v>
                </c:pt>
                <c:pt idx="1796">
                  <c:v>19.17437099772026</c:v>
                </c:pt>
                <c:pt idx="1797">
                  <c:v>19.0783950429622</c:v>
                </c:pt>
                <c:pt idx="1798">
                  <c:v>18.85875776174543</c:v>
                </c:pt>
                <c:pt idx="1799">
                  <c:v>18.532070377271889</c:v>
                </c:pt>
                <c:pt idx="1800">
                  <c:v>18.288439107383908</c:v>
                </c:pt>
                <c:pt idx="1801">
                  <c:v>17.780873961658731</c:v>
                </c:pt>
                <c:pt idx="1802">
                  <c:v>17.520631468609</c:v>
                </c:pt>
                <c:pt idx="1803">
                  <c:v>17.341599398881218</c:v>
                </c:pt>
                <c:pt idx="1804">
                  <c:v>17.251160518478159</c:v>
                </c:pt>
                <c:pt idx="1805">
                  <c:v>17.0702827572938</c:v>
                </c:pt>
                <c:pt idx="1806">
                  <c:v>17.062899991688749</c:v>
                </c:pt>
                <c:pt idx="1807">
                  <c:v>16.909707601842712</c:v>
                </c:pt>
                <c:pt idx="1808">
                  <c:v>16.782354892654372</c:v>
                </c:pt>
                <c:pt idx="1809">
                  <c:v>16.723292766382428</c:v>
                </c:pt>
                <c:pt idx="1810">
                  <c:v>16.688224629037791</c:v>
                </c:pt>
                <c:pt idx="1811">
                  <c:v>16.83772563576591</c:v>
                </c:pt>
                <c:pt idx="1812">
                  <c:v>16.669767714312059</c:v>
                </c:pt>
                <c:pt idx="1813">
                  <c:v>16.575637450683089</c:v>
                </c:pt>
                <c:pt idx="1814">
                  <c:v>16.54426069649179</c:v>
                </c:pt>
                <c:pt idx="1815">
                  <c:v>16.60516851382615</c:v>
                </c:pt>
                <c:pt idx="1816">
                  <c:v>16.701144469204969</c:v>
                </c:pt>
                <c:pt idx="1817">
                  <c:v>16.782354892654372</c:v>
                </c:pt>
                <c:pt idx="1818">
                  <c:v>16.987226642469238</c:v>
                </c:pt>
                <c:pt idx="1819">
                  <c:v>17.11827073478258</c:v>
                </c:pt>
                <c:pt idx="1820">
                  <c:v>17.216092380803079</c:v>
                </c:pt>
                <c:pt idx="1821">
                  <c:v>17.337908016079581</c:v>
                </c:pt>
                <c:pt idx="1822">
                  <c:v>17.522477160008929</c:v>
                </c:pt>
                <c:pt idx="1823">
                  <c:v>17.67013247519548</c:v>
                </c:pt>
                <c:pt idx="1824">
                  <c:v>17.799330876009769</c:v>
                </c:pt>
                <c:pt idx="1825">
                  <c:v>18.01527677433695</c:v>
                </c:pt>
                <c:pt idx="1826">
                  <c:v>18.218302832818559</c:v>
                </c:pt>
                <c:pt idx="1827">
                  <c:v>18.334581393409032</c:v>
                </c:pt>
                <c:pt idx="1828">
                  <c:v>18.406563359361911</c:v>
                </c:pt>
                <c:pt idx="1829">
                  <c:v>18.563447131745839</c:v>
                </c:pt>
                <c:pt idx="1830">
                  <c:v>18.644657555023539</c:v>
                </c:pt>
                <c:pt idx="1831">
                  <c:v>18.7701645728981</c:v>
                </c:pt>
                <c:pt idx="1832">
                  <c:v>18.62804633208836</c:v>
                </c:pt>
                <c:pt idx="1833">
                  <c:v>18.683417075084829</c:v>
                </c:pt>
                <c:pt idx="1834">
                  <c:v>18.74617058402211</c:v>
                </c:pt>
                <c:pt idx="1835">
                  <c:v>18.85691206999736</c:v>
                </c:pt>
                <c:pt idx="1836">
                  <c:v>18.969499248059979</c:v>
                </c:pt>
                <c:pt idx="1837">
                  <c:v>19.067320893873369</c:v>
                </c:pt>
                <c:pt idx="1838">
                  <c:v>19.198364986232161</c:v>
                </c:pt>
                <c:pt idx="1839">
                  <c:v>19.150377008854889</c:v>
                </c:pt>
                <c:pt idx="1840">
                  <c:v>19.240815889414922</c:v>
                </c:pt>
                <c:pt idx="1841">
                  <c:v>19.397699661296681</c:v>
                </c:pt>
                <c:pt idx="1842">
                  <c:v>19.451224712848958</c:v>
                </c:pt>
                <c:pt idx="1843">
                  <c:v>19.46968162751628</c:v>
                </c:pt>
                <c:pt idx="1844">
                  <c:v>19.51397822173136</c:v>
                </c:pt>
                <c:pt idx="1845">
                  <c:v>19.38477982117023</c:v>
                </c:pt>
                <c:pt idx="1846">
                  <c:v>19.31464354669162</c:v>
                </c:pt>
                <c:pt idx="1847">
                  <c:v>19.17806238051482</c:v>
                </c:pt>
                <c:pt idx="1848">
                  <c:v>19.377397055584659</c:v>
                </c:pt>
                <c:pt idx="1849">
                  <c:v>19.416156575614089</c:v>
                </c:pt>
                <c:pt idx="1850">
                  <c:v>19.423539341199671</c:v>
                </c:pt>
                <c:pt idx="1851">
                  <c:v>19.451224712848958</c:v>
                </c:pt>
                <c:pt idx="1852">
                  <c:v>19.477064393101859</c:v>
                </c:pt>
                <c:pt idx="1853">
                  <c:v>19.168833923177619</c:v>
                </c:pt>
                <c:pt idx="1854">
                  <c:v>19.0193329164908</c:v>
                </c:pt>
                <c:pt idx="1855">
                  <c:v>19.272192643512401</c:v>
                </c:pt>
                <c:pt idx="1856">
                  <c:v>19.458607478786231</c:v>
                </c:pt>
                <c:pt idx="1857">
                  <c:v>19.53058944464884</c:v>
                </c:pt>
                <c:pt idx="1858">
                  <c:v>19.624719707962711</c:v>
                </c:pt>
                <c:pt idx="1859">
                  <c:v>19.720695662660589</c:v>
                </c:pt>
                <c:pt idx="1860">
                  <c:v>19.74838103394934</c:v>
                </c:pt>
                <c:pt idx="1861">
                  <c:v>19.768683640005971</c:v>
                </c:pt>
                <c:pt idx="1862">
                  <c:v>19.859122520150589</c:v>
                </c:pt>
                <c:pt idx="1863">
                  <c:v>19.776066405589791</c:v>
                </c:pt>
                <c:pt idx="1864">
                  <c:v>19.74099826836553</c:v>
                </c:pt>
                <c:pt idx="1865">
                  <c:v>19.831437148513679</c:v>
                </c:pt>
                <c:pt idx="1866">
                  <c:v>19.58411449619226</c:v>
                </c:pt>
                <c:pt idx="1867">
                  <c:v>19.346020301139031</c:v>
                </c:pt>
                <c:pt idx="1868">
                  <c:v>19.141148551869371</c:v>
                </c:pt>
                <c:pt idx="1869">
                  <c:v>19.17621668876496</c:v>
                </c:pt>
                <c:pt idx="1870">
                  <c:v>19.305415089356192</c:v>
                </c:pt>
                <c:pt idx="1871">
                  <c:v>19.229741740683099</c:v>
                </c:pt>
                <c:pt idx="1872">
                  <c:v>19.148531317458499</c:v>
                </c:pt>
                <c:pt idx="1873">
                  <c:v>19.10423472252057</c:v>
                </c:pt>
                <c:pt idx="1874">
                  <c:v>18.960270790721012</c:v>
                </c:pt>
                <c:pt idx="1875">
                  <c:v>18.716639520951642</c:v>
                </c:pt>
                <c:pt idx="1876">
                  <c:v>18.709256755009061</c:v>
                </c:pt>
                <c:pt idx="1877">
                  <c:v>18.604052343560522</c:v>
                </c:pt>
                <c:pt idx="1878">
                  <c:v>18.45455133677989</c:v>
                </c:pt>
                <c:pt idx="1879">
                  <c:v>18.367803839288229</c:v>
                </c:pt>
                <c:pt idx="1880">
                  <c:v>18.41210043390987</c:v>
                </c:pt>
                <c:pt idx="1881">
                  <c:v>18.347501233551409</c:v>
                </c:pt>
                <c:pt idx="1882">
                  <c:v>18.408409051113541</c:v>
                </c:pt>
                <c:pt idx="1883">
                  <c:v>18.207228684072572</c:v>
                </c:pt>
                <c:pt idx="1884">
                  <c:v>18.102024272215711</c:v>
                </c:pt>
                <c:pt idx="1885">
                  <c:v>18.205382992674409</c:v>
                </c:pt>
                <c:pt idx="1886">
                  <c:v>18.364112456491899</c:v>
                </c:pt>
                <c:pt idx="1887">
                  <c:v>18.565292823143999</c:v>
                </c:pt>
                <c:pt idx="1888">
                  <c:v>18.515459154334941</c:v>
                </c:pt>
                <c:pt idx="1889">
                  <c:v>18.50069362279617</c:v>
                </c:pt>
                <c:pt idx="1890">
                  <c:v>18.3271986278146</c:v>
                </c:pt>
                <c:pt idx="1891">
                  <c:v>18.08541304926991</c:v>
                </c:pt>
                <c:pt idx="1892">
                  <c:v>18.124172569707682</c:v>
                </c:pt>
                <c:pt idx="1893">
                  <c:v>18.19061746148201</c:v>
                </c:pt>
                <c:pt idx="1894">
                  <c:v>18.170314855389972</c:v>
                </c:pt>
                <c:pt idx="1895">
                  <c:v>18.209074375824191</c:v>
                </c:pt>
                <c:pt idx="1896">
                  <c:v>18.258908044299272</c:v>
                </c:pt>
                <c:pt idx="1897">
                  <c:v>18.3271986278146</c:v>
                </c:pt>
                <c:pt idx="1898">
                  <c:v>18.360421073693789</c:v>
                </c:pt>
                <c:pt idx="1899">
                  <c:v>18.367803839288229</c:v>
                </c:pt>
                <c:pt idx="1900">
                  <c:v>18.401026285167429</c:v>
                </c:pt>
                <c:pt idx="1901">
                  <c:v>18.419483199504299</c:v>
                </c:pt>
                <c:pt idx="1902">
                  <c:v>18.447168571185461</c:v>
                </c:pt>
                <c:pt idx="1903">
                  <c:v>18.461934102372549</c:v>
                </c:pt>
                <c:pt idx="1904">
                  <c:v>18.473008251116781</c:v>
                </c:pt>
                <c:pt idx="1905">
                  <c:v>18.567138514540389</c:v>
                </c:pt>
                <c:pt idx="1906">
                  <c:v>18.550527291605221</c:v>
                </c:pt>
                <c:pt idx="1907">
                  <c:v>18.262599427097381</c:v>
                </c:pt>
                <c:pt idx="1908">
                  <c:v>18.26629081024716</c:v>
                </c:pt>
                <c:pt idx="1909">
                  <c:v>18.23860543855892</c:v>
                </c:pt>
                <c:pt idx="1910">
                  <c:v>18.221994215616661</c:v>
                </c:pt>
                <c:pt idx="1911">
                  <c:v>18.210920066870671</c:v>
                </c:pt>
                <c:pt idx="1912">
                  <c:v>18.233068364362651</c:v>
                </c:pt>
                <c:pt idx="1913">
                  <c:v>18.231222672962708</c:v>
                </c:pt>
                <c:pt idx="1914">
                  <c:v>18.288439107383908</c:v>
                </c:pt>
                <c:pt idx="1915">
                  <c:v>18.231222672962708</c:v>
                </c:pt>
                <c:pt idx="1916">
                  <c:v>18.23675974716075</c:v>
                </c:pt>
                <c:pt idx="1917">
                  <c:v>18.244142512755179</c:v>
                </c:pt>
                <c:pt idx="1918">
                  <c:v>18.351192616349518</c:v>
                </c:pt>
                <c:pt idx="1919">
                  <c:v>18.426865965450421</c:v>
                </c:pt>
                <c:pt idx="1920">
                  <c:v>18.474853942866631</c:v>
                </c:pt>
                <c:pt idx="1921">
                  <c:v>18.301358947528058</c:v>
                </c:pt>
                <c:pt idx="1922">
                  <c:v>18.321661553266651</c:v>
                </c:pt>
                <c:pt idx="1923">
                  <c:v>18.41394612530803</c:v>
                </c:pt>
                <c:pt idx="1924">
                  <c:v>18.635429097681019</c:v>
                </c:pt>
                <c:pt idx="1925">
                  <c:v>18.903054356344072</c:v>
                </c:pt>
                <c:pt idx="1926">
                  <c:v>19.10977179706499</c:v>
                </c:pt>
                <c:pt idx="1927">
                  <c:v>19.15406839164946</c:v>
                </c:pt>
                <c:pt idx="1928">
                  <c:v>19.19467360308591</c:v>
                </c:pt>
                <c:pt idx="1929">
                  <c:v>19.35524875847268</c:v>
                </c:pt>
                <c:pt idx="1930">
                  <c:v>19.622874016214631</c:v>
                </c:pt>
                <c:pt idx="1931">
                  <c:v>19.752072416740361</c:v>
                </c:pt>
                <c:pt idx="1932">
                  <c:v>19.921876028651209</c:v>
                </c:pt>
                <c:pt idx="1933">
                  <c:v>20.11013655518336</c:v>
                </c:pt>
                <c:pt idx="1934">
                  <c:v>20.130439161232911</c:v>
                </c:pt>
                <c:pt idx="1935">
                  <c:v>20.331619527129721</c:v>
                </c:pt>
                <c:pt idx="1936">
                  <c:v>20.56786803122974</c:v>
                </c:pt>
                <c:pt idx="1937">
                  <c:v>20.695220739872859</c:v>
                </c:pt>
                <c:pt idx="1938">
                  <c:v>20.787505311314732</c:v>
                </c:pt>
                <c:pt idx="1939">
                  <c:v>20.817036374316171</c:v>
                </c:pt>
                <c:pt idx="1940">
                  <c:v>20.913012328884811</c:v>
                </c:pt>
                <c:pt idx="1941">
                  <c:v>20.92224078620432</c:v>
                </c:pt>
                <c:pt idx="1942">
                  <c:v>20.992377060553689</c:v>
                </c:pt>
                <c:pt idx="1943">
                  <c:v>21.038519346437202</c:v>
                </c:pt>
                <c:pt idx="1944">
                  <c:v>21.099427163813459</c:v>
                </c:pt>
                <c:pt idx="1945">
                  <c:v>21.210168649844761</c:v>
                </c:pt>
                <c:pt idx="1946">
                  <c:v>21.287687689742551</c:v>
                </c:pt>
                <c:pt idx="1947">
                  <c:v>21.3965834840063</c:v>
                </c:pt>
                <c:pt idx="1948">
                  <c:v>21.481485289807718</c:v>
                </c:pt>
                <c:pt idx="1949">
                  <c:v>21.586689701616208</c:v>
                </c:pt>
                <c:pt idx="1950">
                  <c:v>21.747264856569291</c:v>
                </c:pt>
                <c:pt idx="1951">
                  <c:v>21.957673679405001</c:v>
                </c:pt>
                <c:pt idx="1952">
                  <c:v>22.003815965238939</c:v>
                </c:pt>
                <c:pt idx="1953">
                  <c:v>22.06287809080516</c:v>
                </c:pt>
                <c:pt idx="1954">
                  <c:v>22.09240915376234</c:v>
                </c:pt>
                <c:pt idx="1955">
                  <c:v>22.123785908110609</c:v>
                </c:pt>
                <c:pt idx="1956">
                  <c:v>22.24744723374852</c:v>
                </c:pt>
                <c:pt idx="1957">
                  <c:v>22.352651645464949</c:v>
                </c:pt>
                <c:pt idx="1958">
                  <c:v>22.428324993872529</c:v>
                </c:pt>
                <c:pt idx="1959">
                  <c:v>22.428324993872529</c:v>
                </c:pt>
                <c:pt idx="1960">
                  <c:v>22.382182708413279</c:v>
                </c:pt>
                <c:pt idx="1961">
                  <c:v>22.289898136784348</c:v>
                </c:pt>
                <c:pt idx="1962">
                  <c:v>22.39141116536517</c:v>
                </c:pt>
                <c:pt idx="1963">
                  <c:v>22.465238822729791</c:v>
                </c:pt>
                <c:pt idx="1964">
                  <c:v>22.53352940556772</c:v>
                </c:pt>
                <c:pt idx="1965">
                  <c:v>22.568597542680461</c:v>
                </c:pt>
                <c:pt idx="1966">
                  <c:v>22.57598030823771</c:v>
                </c:pt>
                <c:pt idx="1967">
                  <c:v>22.647962274198861</c:v>
                </c:pt>
                <c:pt idx="1968">
                  <c:v>22.716252857376091</c:v>
                </c:pt>
                <c:pt idx="1969">
                  <c:v>22.78638913158208</c:v>
                </c:pt>
                <c:pt idx="1970">
                  <c:v>22.86390817169347</c:v>
                </c:pt>
                <c:pt idx="1971">
                  <c:v>22.969112582985659</c:v>
                </c:pt>
                <c:pt idx="1972">
                  <c:v>23.030020400227361</c:v>
                </c:pt>
                <c:pt idx="1973">
                  <c:v>23.13153342836976</c:v>
                </c:pt>
                <c:pt idx="1974">
                  <c:v>23.240429223112081</c:v>
                </c:pt>
                <c:pt idx="1975">
                  <c:v>23.528357085644959</c:v>
                </c:pt>
                <c:pt idx="1976">
                  <c:v>23.76091420540973</c:v>
                </c:pt>
                <c:pt idx="1977">
                  <c:v>23.947329039736498</c:v>
                </c:pt>
                <c:pt idx="1978">
                  <c:v>24.196497381868792</c:v>
                </c:pt>
                <c:pt idx="1979">
                  <c:v>24.454894181564281</c:v>
                </c:pt>
                <c:pt idx="1980">
                  <c:v>24.768661723801308</c:v>
                </c:pt>
                <c:pt idx="1981">
                  <c:v>25.108268946365001</c:v>
                </c:pt>
                <c:pt idx="1982">
                  <c:v>25.217164740157891</c:v>
                </c:pt>
                <c:pt idx="1983">
                  <c:v>25.29283808867109</c:v>
                </c:pt>
                <c:pt idx="1984">
                  <c:v>25.41280803109667</c:v>
                </c:pt>
                <c:pt idx="1985">
                  <c:v>25.536469356624231</c:v>
                </c:pt>
                <c:pt idx="1986">
                  <c:v>25.591840099188779</c:v>
                </c:pt>
                <c:pt idx="1987">
                  <c:v>25.656439298666271</c:v>
                </c:pt>
                <c:pt idx="1988">
                  <c:v>26.018194817480421</c:v>
                </c:pt>
                <c:pt idx="1989">
                  <c:v>26.086485400395649</c:v>
                </c:pt>
                <c:pt idx="1990">
                  <c:v>26.18246135439076</c:v>
                </c:pt>
                <c:pt idx="1991">
                  <c:v>26.267363159731921</c:v>
                </c:pt>
                <c:pt idx="1992">
                  <c:v>26.184307045421299</c:v>
                </c:pt>
                <c:pt idx="1993">
                  <c:v>26.223066565503249</c:v>
                </c:pt>
                <c:pt idx="1994">
                  <c:v>26.317196827752049</c:v>
                </c:pt>
                <c:pt idx="1995">
                  <c:v>26.459315067676091</c:v>
                </c:pt>
                <c:pt idx="1996">
                  <c:v>26.66603250662682</c:v>
                </c:pt>
                <c:pt idx="1997">
                  <c:v>26.667878198360739</c:v>
                </c:pt>
                <c:pt idx="1998">
                  <c:v>26.468543524935409</c:v>
                </c:pt>
                <c:pt idx="1999">
                  <c:v>26.391024485140878</c:v>
                </c:pt>
                <c:pt idx="2000">
                  <c:v>26.367030496472012</c:v>
                </c:pt>
                <c:pt idx="2001">
                  <c:v>26.363339113709319</c:v>
                </c:pt>
                <c:pt idx="2002">
                  <c:v>26.357802039562621</c:v>
                </c:pt>
                <c:pt idx="2003">
                  <c:v>26.396561559287591</c:v>
                </c:pt>
                <c:pt idx="2004">
                  <c:v>26.435321079360701</c:v>
                </c:pt>
                <c:pt idx="2005">
                  <c:v>26.52945134158648</c:v>
                </c:pt>
                <c:pt idx="2006">
                  <c:v>26.680798038027511</c:v>
                </c:pt>
                <c:pt idx="2007">
                  <c:v>26.71217479221292</c:v>
                </c:pt>
                <c:pt idx="2008">
                  <c:v>26.894898242803968</c:v>
                </c:pt>
                <c:pt idx="2009">
                  <c:v>26.98533712257095</c:v>
                </c:pt>
                <c:pt idx="2010">
                  <c:v>27.064701853341159</c:v>
                </c:pt>
                <c:pt idx="2011">
                  <c:v>27.136683818935879</c:v>
                </c:pt>
                <c:pt idx="2012">
                  <c:v>27.210511475903989</c:v>
                </c:pt>
                <c:pt idx="2013">
                  <c:v>27.33232710944803</c:v>
                </c:pt>
                <c:pt idx="2014">
                  <c:v>27.241888229718231</c:v>
                </c:pt>
                <c:pt idx="2015">
                  <c:v>27.252962378350929</c:v>
                </c:pt>
                <c:pt idx="2016">
                  <c:v>27.254808069729609</c:v>
                </c:pt>
                <c:pt idx="2017">
                  <c:v>27.225277007297599</c:v>
                </c:pt>
                <c:pt idx="2018">
                  <c:v>27.179134721384589</c:v>
                </c:pt>
                <c:pt idx="2019">
                  <c:v>27.118226904779561</c:v>
                </c:pt>
                <c:pt idx="2020">
                  <c:v>27.062856162312379</c:v>
                </c:pt>
                <c:pt idx="2021">
                  <c:v>26.96318882565016</c:v>
                </c:pt>
                <c:pt idx="2022">
                  <c:v>26.889361168660809</c:v>
                </c:pt>
                <c:pt idx="2023">
                  <c:v>26.854293031721561</c:v>
                </c:pt>
                <c:pt idx="2024">
                  <c:v>26.793385214741829</c:v>
                </c:pt>
                <c:pt idx="2025">
                  <c:v>26.752780003654099</c:v>
                </c:pt>
                <c:pt idx="2026">
                  <c:v>26.71955755809001</c:v>
                </c:pt>
                <c:pt idx="2027">
                  <c:v>26.684489420791991</c:v>
                </c:pt>
                <c:pt idx="2028">
                  <c:v>26.656804049719181</c:v>
                </c:pt>
                <c:pt idx="2029">
                  <c:v>26.597741924460991</c:v>
                </c:pt>
                <c:pt idx="2030">
                  <c:v>26.570056552683049</c:v>
                </c:pt>
                <c:pt idx="2031">
                  <c:v>26.525759958822</c:v>
                </c:pt>
                <c:pt idx="2032">
                  <c:v>26.490691821866811</c:v>
                </c:pt>
                <c:pt idx="2033">
                  <c:v>26.461160759056561</c:v>
                </c:pt>
                <c:pt idx="2034">
                  <c:v>26.427938313481839</c:v>
                </c:pt>
                <c:pt idx="2035">
                  <c:v>26.381796027879801</c:v>
                </c:pt>
                <c:pt idx="2036">
                  <c:v>26.344882199537071</c:v>
                </c:pt>
                <c:pt idx="2037">
                  <c:v>26.307968370840879</c:v>
                </c:pt>
                <c:pt idx="2038">
                  <c:v>26.274745925260859</c:v>
                </c:pt>
                <c:pt idx="2039">
                  <c:v>26.23044933138565</c:v>
                </c:pt>
                <c:pt idx="2040">
                  <c:v>26.18246135439076</c:v>
                </c:pt>
                <c:pt idx="2041">
                  <c:v>26.1473932170715</c:v>
                </c:pt>
                <c:pt idx="2042">
                  <c:v>26.123399228747221</c:v>
                </c:pt>
                <c:pt idx="2043">
                  <c:v>26.103096623189199</c:v>
                </c:pt>
                <c:pt idx="2044">
                  <c:v>26.077256943131019</c:v>
                </c:pt>
                <c:pt idx="2045">
                  <c:v>26.055108646187222</c:v>
                </c:pt>
                <c:pt idx="2046">
                  <c:v>26.023731891980571</c:v>
                </c:pt>
                <c:pt idx="2047">
                  <c:v>25.999737903301089</c:v>
                </c:pt>
                <c:pt idx="2048">
                  <c:v>25.955441309411722</c:v>
                </c:pt>
                <c:pt idx="2049">
                  <c:v>25.93883008661463</c:v>
                </c:pt>
                <c:pt idx="2050">
                  <c:v>25.924064555199759</c:v>
                </c:pt>
                <c:pt idx="2051">
                  <c:v>25.90745333240266</c:v>
                </c:pt>
                <c:pt idx="2052">
                  <c:v>25.887150726839341</c:v>
                </c:pt>
                <c:pt idx="2053">
                  <c:v>25.883459344073088</c:v>
                </c:pt>
                <c:pt idx="2054">
                  <c:v>25.865002429891991</c:v>
                </c:pt>
                <c:pt idx="2055">
                  <c:v>25.83916274982673</c:v>
                </c:pt>
                <c:pt idx="2056">
                  <c:v>25.817014452877618</c:v>
                </c:pt>
                <c:pt idx="2057">
                  <c:v>25.783792007278109</c:v>
                </c:pt>
                <c:pt idx="2058">
                  <c:v>25.761643709975541</c:v>
                </c:pt>
                <c:pt idx="2059">
                  <c:v>25.706272967423399</c:v>
                </c:pt>
                <c:pt idx="2060">
                  <c:v>25.691507436005001</c:v>
                </c:pt>
                <c:pt idx="2061">
                  <c:v>25.660130681784189</c:v>
                </c:pt>
                <c:pt idx="2062">
                  <c:v>25.602914247842719</c:v>
                </c:pt>
                <c:pt idx="2063">
                  <c:v>25.578920259150831</c:v>
                </c:pt>
                <c:pt idx="2064">
                  <c:v>25.566000419114669</c:v>
                </c:pt>
                <c:pt idx="2065">
                  <c:v>25.530932282122311</c:v>
                </c:pt>
                <c:pt idx="2066">
                  <c:v>25.488481379593939</c:v>
                </c:pt>
                <c:pt idx="2067">
                  <c:v>25.464487390900288</c:v>
                </c:pt>
                <c:pt idx="2068">
                  <c:v>25.438647710822629</c:v>
                </c:pt>
                <c:pt idx="2069">
                  <c:v>25.418345105600359</c:v>
                </c:pt>
                <c:pt idx="2070">
                  <c:v>25.39250542552093</c:v>
                </c:pt>
                <c:pt idx="2071">
                  <c:v>25.366665745441509</c:v>
                </c:pt>
                <c:pt idx="2072">
                  <c:v>25.35743728816982</c:v>
                </c:pt>
                <c:pt idx="2073">
                  <c:v>25.344517448481788</c:v>
                </c:pt>
                <c:pt idx="2074">
                  <c:v>25.329751917056299</c:v>
                </c:pt>
                <c:pt idx="2075">
                  <c:v>25.303912237328571</c:v>
                </c:pt>
                <c:pt idx="2076">
                  <c:v>25.278072557245611</c:v>
                </c:pt>
                <c:pt idx="2077">
                  <c:v>25.230084580199371</c:v>
                </c:pt>
                <c:pt idx="2078">
                  <c:v>25.191325060073169</c:v>
                </c:pt>
                <c:pt idx="2079">
                  <c:v>25.141491391991071</c:v>
                </c:pt>
                <c:pt idx="2080">
                  <c:v>25.128571551594369</c:v>
                </c:pt>
                <c:pt idx="2081">
                  <c:v>25.110114637397331</c:v>
                </c:pt>
                <c:pt idx="2082">
                  <c:v>25.091657723200289</c:v>
                </c:pt>
                <c:pt idx="2083">
                  <c:v>25.076892191771272</c:v>
                </c:pt>
                <c:pt idx="2084">
                  <c:v>25.062126660342241</c:v>
                </c:pt>
                <c:pt idx="2085">
                  <c:v>24.986453311809569</c:v>
                </c:pt>
                <c:pt idx="2086">
                  <c:v>24.89416874080494</c:v>
                </c:pt>
                <c:pt idx="2087">
                  <c:v>24.521339072864212</c:v>
                </c:pt>
                <c:pt idx="2088">
                  <c:v>24.32754147346462</c:v>
                </c:pt>
                <c:pt idx="2089">
                  <c:v>24.178040467652291</c:v>
                </c:pt>
                <c:pt idx="2090">
                  <c:v>24.100521428009412</c:v>
                </c:pt>
                <c:pt idx="2091">
                  <c:v>23.807056490796391</c:v>
                </c:pt>
                <c:pt idx="2092">
                  <c:v>23.681549473990451</c:v>
                </c:pt>
                <c:pt idx="2093">
                  <c:v>23.703697770992662</c:v>
                </c:pt>
                <c:pt idx="2094">
                  <c:v>23.633561496857471</c:v>
                </c:pt>
                <c:pt idx="2095">
                  <c:v>23.598493359789</c:v>
                </c:pt>
                <c:pt idx="2096">
                  <c:v>23.674166708088581</c:v>
                </c:pt>
                <c:pt idx="2097">
                  <c:v>23.683395165377991</c:v>
                </c:pt>
                <c:pt idx="2098">
                  <c:v>23.705543462731889</c:v>
                </c:pt>
                <c:pt idx="2099">
                  <c:v>23.849507393757879</c:v>
                </c:pt>
                <c:pt idx="2100">
                  <c:v>24.050687759511899</c:v>
                </c:pt>
                <c:pt idx="2101">
                  <c:v>24.237102593426808</c:v>
                </c:pt>
                <c:pt idx="2102">
                  <c:v>24.6191607187667</c:v>
                </c:pt>
                <c:pt idx="2103">
                  <c:v>24.855409221014469</c:v>
                </c:pt>
                <c:pt idx="2104">
                  <c:v>25.069509426231711</c:v>
                </c:pt>
                <c:pt idx="2105">
                  <c:v>25.433110636672399</c:v>
                </c:pt>
                <c:pt idx="2106">
                  <c:v>25.508783985166119</c:v>
                </c:pt>
                <c:pt idx="2107">
                  <c:v>25.508783985166119</c:v>
                </c:pt>
                <c:pt idx="2108">
                  <c:v>25.623216853059681</c:v>
                </c:pt>
                <c:pt idx="2109">
                  <c:v>25.647210841748009</c:v>
                </c:pt>
                <c:pt idx="2110">
                  <c:v>25.488481379593939</c:v>
                </c:pt>
                <c:pt idx="2111">
                  <c:v>25.427573562520379</c:v>
                </c:pt>
                <c:pt idx="2112">
                  <c:v>25.488481379593939</c:v>
                </c:pt>
                <c:pt idx="2113">
                  <c:v>25.582611641918849</c:v>
                </c:pt>
                <c:pt idx="2114">
                  <c:v>25.55861765358042</c:v>
                </c:pt>
                <c:pt idx="2115">
                  <c:v>25.58630302468508</c:v>
                </c:pt>
                <c:pt idx="2116">
                  <c:v>25.667513447318431</c:v>
                </c:pt>
                <c:pt idx="2117">
                  <c:v>25.649056533132011</c:v>
                </c:pt>
                <c:pt idx="2118">
                  <c:v>25.665667756286101</c:v>
                </c:pt>
                <c:pt idx="2119">
                  <c:v>25.588148716420768</c:v>
                </c:pt>
                <c:pt idx="2120">
                  <c:v>25.52724089935607</c:v>
                </c:pt>
                <c:pt idx="2121">
                  <c:v>25.309449311128891</c:v>
                </c:pt>
                <c:pt idx="2122">
                  <c:v>25.290992396935401</c:v>
                </c:pt>
                <c:pt idx="2123">
                  <c:v>25.241158728856849</c:v>
                </c:pt>
                <c:pt idx="2124">
                  <c:v>25.241158728856849</c:v>
                </c:pt>
                <c:pt idx="2125">
                  <c:v>25.213473357389891</c:v>
                </c:pt>
                <c:pt idx="2126">
                  <c:v>24.942156717868869</c:v>
                </c:pt>
                <c:pt idx="2127">
                  <c:v>24.779735872464091</c:v>
                </c:pt>
                <c:pt idx="2128">
                  <c:v>24.571172741685071</c:v>
                </c:pt>
                <c:pt idx="2129">
                  <c:v>24.60070380456083</c:v>
                </c:pt>
                <c:pt idx="2130">
                  <c:v>24.60993226148792</c:v>
                </c:pt>
                <c:pt idx="2131">
                  <c:v>24.55271582747741</c:v>
                </c:pt>
                <c:pt idx="2132">
                  <c:v>24.60070380456083</c:v>
                </c:pt>
                <c:pt idx="2133">
                  <c:v>24.689296992824001</c:v>
                </c:pt>
                <c:pt idx="2134">
                  <c:v>24.8757118266026</c:v>
                </c:pt>
                <c:pt idx="2135">
                  <c:v>25.062126660342241</c:v>
                </c:pt>
                <c:pt idx="2136">
                  <c:v>25.172868145877899</c:v>
                </c:pt>
                <c:pt idx="2137">
                  <c:v>25.250387185778639</c:v>
                </c:pt>
                <c:pt idx="2138">
                  <c:v>25.405425265208969</c:v>
                </c:pt>
                <c:pt idx="2139">
                  <c:v>25.824397218410098</c:v>
                </c:pt>
                <c:pt idx="2140">
                  <c:v>26.021886200596558</c:v>
                </c:pt>
                <c:pt idx="2141">
                  <c:v>26.16400444021496</c:v>
                </c:pt>
                <c:pt idx="2142">
                  <c:v>26.343036508154821</c:v>
                </c:pt>
                <c:pt idx="2143">
                  <c:v>26.64572990107941</c:v>
                </c:pt>
                <c:pt idx="2144">
                  <c:v>27.182826104145519</c:v>
                </c:pt>
                <c:pt idx="2145">
                  <c:v>27.28249344113463</c:v>
                </c:pt>
                <c:pt idx="2146">
                  <c:v>27.354475406358191</c:v>
                </c:pt>
                <c:pt idx="2147">
                  <c:v>27.433840137801681</c:v>
                </c:pt>
                <c:pt idx="2148">
                  <c:v>27.716230924478431</c:v>
                </c:pt>
                <c:pt idx="2149">
                  <c:v>27.777138741392669</c:v>
                </c:pt>
                <c:pt idx="2150">
                  <c:v>27.782675815530521</c:v>
                </c:pt>
                <c:pt idx="2151">
                  <c:v>27.867577620717679</c:v>
                </c:pt>
                <c:pt idx="2152">
                  <c:v>27.939559586246901</c:v>
                </c:pt>
                <c:pt idx="2153">
                  <c:v>27.917411289350909</c:v>
                </c:pt>
                <c:pt idx="2154">
                  <c:v>27.965399266250209</c:v>
                </c:pt>
                <c:pt idx="2155">
                  <c:v>28.050301071419661</c:v>
                </c:pt>
                <c:pt idx="2156">
                  <c:v>28.116745962448739</c:v>
                </c:pt>
                <c:pt idx="2157">
                  <c:v>28.21825899035866</c:v>
                </c:pt>
                <c:pt idx="2158">
                  <c:v>28.26809265861894</c:v>
                </c:pt>
                <c:pt idx="2159">
                  <c:v>28.329000475144309</c:v>
                </c:pt>
                <c:pt idx="2160">
                  <c:v>28.334537549630308</c:v>
                </c:pt>
                <c:pt idx="2161">
                  <c:v>28.43789626924405</c:v>
                </c:pt>
                <c:pt idx="2162">
                  <c:v>28.546792062626238</c:v>
                </c:pt>
                <c:pt idx="2163">
                  <c:v>28.60216280500136</c:v>
                </c:pt>
                <c:pt idx="2164">
                  <c:v>28.797806095541269</c:v>
                </c:pt>
                <c:pt idx="2165">
                  <c:v>29.133721933100599</c:v>
                </c:pt>
                <c:pt idx="2166">
                  <c:v>29.436415325420949</c:v>
                </c:pt>
                <c:pt idx="2167">
                  <c:v>29.552693884179838</c:v>
                </c:pt>
                <c:pt idx="2168">
                  <c:v>29.59514478686517</c:v>
                </c:pt>
                <c:pt idx="2169">
                  <c:v>29.94767184719446</c:v>
                </c:pt>
                <c:pt idx="2170">
                  <c:v>30.241136781661289</c:v>
                </c:pt>
                <c:pt idx="2171">
                  <c:v>30.569669853178329</c:v>
                </c:pt>
                <c:pt idx="2172">
                  <c:v>30.79853558834294</c:v>
                </c:pt>
                <c:pt idx="2173">
                  <c:v>30.920351221393091</c:v>
                </c:pt>
                <c:pt idx="2174">
                  <c:v>31.027401323449119</c:v>
                </c:pt>
                <c:pt idx="2175">
                  <c:v>31.079080682923479</c:v>
                </c:pt>
                <c:pt idx="2176">
                  <c:v>31.21197046486952</c:v>
                </c:pt>
                <c:pt idx="2177">
                  <c:v>31.354088703302459</c:v>
                </c:pt>
                <c:pt idx="2178">
                  <c:v>31.479595719367861</c:v>
                </c:pt>
                <c:pt idx="2179">
                  <c:v>31.61617688364527</c:v>
                </c:pt>
                <c:pt idx="2180">
                  <c:v>31.907796126539871</c:v>
                </c:pt>
                <c:pt idx="2181">
                  <c:v>31.99085223995888</c:v>
                </c:pt>
                <c:pt idx="2182">
                  <c:v>32.066525587541562</c:v>
                </c:pt>
                <c:pt idx="2183">
                  <c:v>32.07021697063292</c:v>
                </c:pt>
                <c:pt idx="2184">
                  <c:v>31.950247029111921</c:v>
                </c:pt>
                <c:pt idx="2185">
                  <c:v>30.25959369575212</c:v>
                </c:pt>
                <c:pt idx="2186">
                  <c:v>28.882707900632852</c:v>
                </c:pt>
                <c:pt idx="2187">
                  <c:v>28.622465410854439</c:v>
                </c:pt>
                <c:pt idx="2188">
                  <c:v>28.60031711362446</c:v>
                </c:pt>
                <c:pt idx="2189">
                  <c:v>28.574477433990541</c:v>
                </c:pt>
                <c:pt idx="2190">
                  <c:v>28.567094668129389</c:v>
                </c:pt>
                <c:pt idx="2191">
                  <c:v>28.563403285375561</c:v>
                </c:pt>
                <c:pt idx="2192">
                  <c:v>28.415747972008749</c:v>
                </c:pt>
                <c:pt idx="2193">
                  <c:v>28.365914303755531</c:v>
                </c:pt>
                <c:pt idx="2194">
                  <c:v>28.290240955857779</c:v>
                </c:pt>
                <c:pt idx="2195">
                  <c:v>28.185036544849432</c:v>
                </c:pt>
                <c:pt idx="2196">
                  <c:v>28.20164776760404</c:v>
                </c:pt>
                <c:pt idx="2197">
                  <c:v>28.221950373114261</c:v>
                </c:pt>
                <c:pt idx="2198">
                  <c:v>28.371451377888061</c:v>
                </c:pt>
                <c:pt idx="2199">
                  <c:v>28.35853153789261</c:v>
                </c:pt>
                <c:pt idx="2200">
                  <c:v>28.659379239101579</c:v>
                </c:pt>
                <c:pt idx="2201">
                  <c:v>28.88086220890424</c:v>
                </c:pt>
                <c:pt idx="2202">
                  <c:v>28.94361571711395</c:v>
                </c:pt>
                <c:pt idx="2203">
                  <c:v>29.10972794450608</c:v>
                </c:pt>
                <c:pt idx="2204">
                  <c:v>29.142950389979891</c:v>
                </c:pt>
                <c:pt idx="2205">
                  <c:v>29.28137724634524</c:v>
                </c:pt>
                <c:pt idx="2206">
                  <c:v>29.456717930549392</c:v>
                </c:pt>
                <c:pt idx="2207">
                  <c:v>29.596990478240318</c:v>
                </c:pt>
                <c:pt idx="2208">
                  <c:v>29.733571642808041</c:v>
                </c:pt>
                <c:pt idx="2209">
                  <c:v>29.83323897915691</c:v>
                </c:pt>
                <c:pt idx="2210">
                  <c:v>30.22083417655055</c:v>
                </c:pt>
                <c:pt idx="2211">
                  <c:v>30.72101654892899</c:v>
                </c:pt>
                <c:pt idx="2212">
                  <c:v>31.082772065668479</c:v>
                </c:pt>
                <c:pt idx="2213">
                  <c:v>31.29687226972742</c:v>
                </c:pt>
                <c:pt idx="2214">
                  <c:v>31.48882417657763</c:v>
                </c:pt>
                <c:pt idx="2215">
                  <c:v>31.464830188046829</c:v>
                </c:pt>
                <c:pt idx="2216">
                  <c:v>31.496206942062301</c:v>
                </c:pt>
                <c:pt idx="2217">
                  <c:v>31.51097247338334</c:v>
                </c:pt>
                <c:pt idx="2218">
                  <c:v>31.50912678201173</c:v>
                </c:pt>
                <c:pt idx="2219">
                  <c:v>31.50543539891682</c:v>
                </c:pt>
                <c:pt idx="2220">
                  <c:v>31.50728109064011</c:v>
                </c:pt>
                <c:pt idx="2221">
                  <c:v>31.45006465672401</c:v>
                </c:pt>
                <c:pt idx="2222">
                  <c:v>31.462984496676992</c:v>
                </c:pt>
                <c:pt idx="2223">
                  <c:v>31.468521570790049</c:v>
                </c:pt>
                <c:pt idx="2224">
                  <c:v>31.459293113933761</c:v>
                </c:pt>
                <c:pt idx="2225">
                  <c:v>31.45375603946723</c:v>
                </c:pt>
                <c:pt idx="2226">
                  <c:v>31.444527582610949</c:v>
                </c:pt>
                <c:pt idx="2227">
                  <c:v>31.433453434383051</c:v>
                </c:pt>
                <c:pt idx="2228">
                  <c:v>31.433453434383051</c:v>
                </c:pt>
                <c:pt idx="2229">
                  <c:v>31.398385297270899</c:v>
                </c:pt>
                <c:pt idx="2230">
                  <c:v>31.355934395025759</c:v>
                </c:pt>
                <c:pt idx="2231">
                  <c:v>31.328249023748199</c:v>
                </c:pt>
                <c:pt idx="2232">
                  <c:v>31.30240934384225</c:v>
                </c:pt>
                <c:pt idx="2233">
                  <c:v>31.26364982433504</c:v>
                </c:pt>
                <c:pt idx="2234">
                  <c:v>31.22119892172935</c:v>
                </c:pt>
                <c:pt idx="2235">
                  <c:v>31.187976476333422</c:v>
                </c:pt>
                <c:pt idx="2236">
                  <c:v>31.13629711686438</c:v>
                </c:pt>
                <c:pt idx="2237">
                  <c:v>31.106766054208109</c:v>
                </c:pt>
                <c:pt idx="2238">
                  <c:v>31.068006534338579</c:v>
                </c:pt>
                <c:pt idx="2239">
                  <c:v>30.99417887804611</c:v>
                </c:pt>
                <c:pt idx="2240">
                  <c:v>30.93696244444806</c:v>
                </c:pt>
                <c:pt idx="2241">
                  <c:v>30.85390633057645</c:v>
                </c:pt>
                <c:pt idx="2242">
                  <c:v>30.785615748734561</c:v>
                </c:pt>
                <c:pt idx="2243">
                  <c:v>30.698868252103811</c:v>
                </c:pt>
                <c:pt idx="2244">
                  <c:v>30.656417349823261</c:v>
                </c:pt>
                <c:pt idx="2245">
                  <c:v>30.601046607577349</c:v>
                </c:pt>
                <c:pt idx="2246">
                  <c:v>30.56597847043156</c:v>
                </c:pt>
                <c:pt idx="2247">
                  <c:v>30.514299110927109</c:v>
                </c:pt>
                <c:pt idx="2248">
                  <c:v>30.477385282757869</c:v>
                </c:pt>
                <c:pt idx="2249">
                  <c:v>30.427551614621478</c:v>
                </c:pt>
                <c:pt idx="2250">
                  <c:v>30.32603858661302</c:v>
                </c:pt>
                <c:pt idx="2251">
                  <c:v>30.287279067415</c:v>
                </c:pt>
                <c:pt idx="2252">
                  <c:v>30.191303113864208</c:v>
                </c:pt>
                <c:pt idx="2253">
                  <c:v>30.16177205117787</c:v>
                </c:pt>
                <c:pt idx="2254">
                  <c:v>30.13224098848977</c:v>
                </c:pt>
                <c:pt idx="2255">
                  <c:v>30.117475457143929</c:v>
                </c:pt>
                <c:pt idx="2256">
                  <c:v>30.097172851677961</c:v>
                </c:pt>
                <c:pt idx="2257">
                  <c:v>30.084253011707279</c:v>
                </c:pt>
                <c:pt idx="2258">
                  <c:v>30.071333171736619</c:v>
                </c:pt>
                <c:pt idx="2259">
                  <c:v>30.06025902313932</c:v>
                </c:pt>
                <c:pt idx="2260">
                  <c:v>30.04549349179349</c:v>
                </c:pt>
                <c:pt idx="2261">
                  <c:v>30.047339183518559</c:v>
                </c:pt>
                <c:pt idx="2262">
                  <c:v>30.04549349179349</c:v>
                </c:pt>
                <c:pt idx="2263">
                  <c:v>30.028882269424191</c:v>
                </c:pt>
                <c:pt idx="2264">
                  <c:v>30.025190886677439</c:v>
                </c:pt>
                <c:pt idx="2265">
                  <c:v>30.015962429453531</c:v>
                </c:pt>
                <c:pt idx="2266">
                  <c:v>30.00304258948108</c:v>
                </c:pt>
                <c:pt idx="2267">
                  <c:v>29.99565982398401</c:v>
                </c:pt>
                <c:pt idx="2268">
                  <c:v>29.99565982398401</c:v>
                </c:pt>
                <c:pt idx="2269">
                  <c:v>29.990122749508629</c:v>
                </c:pt>
                <c:pt idx="2270">
                  <c:v>29.956900304066689</c:v>
                </c:pt>
                <c:pt idx="2271">
                  <c:v>29.95505461233984</c:v>
                </c:pt>
                <c:pt idx="2272">
                  <c:v>29.936597698243709</c:v>
                </c:pt>
                <c:pt idx="2273">
                  <c:v>29.910758019000419</c:v>
                </c:pt>
                <c:pt idx="2274">
                  <c:v>29.90337525279821</c:v>
                </c:pt>
                <c:pt idx="2275">
                  <c:v>29.892301104904298</c:v>
                </c:pt>
                <c:pt idx="2276">
                  <c:v>29.870152807352721</c:v>
                </c:pt>
                <c:pt idx="2277">
                  <c:v>29.85169589325481</c:v>
                </c:pt>
                <c:pt idx="2278">
                  <c:v>29.844313128109441</c:v>
                </c:pt>
                <c:pt idx="2279">
                  <c:v>29.835084670883749</c:v>
                </c:pt>
                <c:pt idx="2280">
                  <c:v>29.825856214009761</c:v>
                </c:pt>
                <c:pt idx="2281">
                  <c:v>29.812936373683861</c:v>
                </c:pt>
                <c:pt idx="2282">
                  <c:v>29.772331162735991</c:v>
                </c:pt>
                <c:pt idx="2283">
                  <c:v>29.72249749420542</c:v>
                </c:pt>
                <c:pt idx="2284">
                  <c:v>29.66897244362972</c:v>
                </c:pt>
                <c:pt idx="2285">
                  <c:v>29.639441380923891</c:v>
                </c:pt>
                <c:pt idx="2286">
                  <c:v>29.611756009593229</c:v>
                </c:pt>
                <c:pt idx="2287">
                  <c:v>29.582224946887418</c:v>
                </c:pt>
                <c:pt idx="2288">
                  <c:v>29.558230958658751</c:v>
                </c:pt>
                <c:pt idx="2289">
                  <c:v>29.50101452461519</c:v>
                </c:pt>
                <c:pt idx="2290">
                  <c:v>29.451180856423939</c:v>
                </c:pt>
                <c:pt idx="2291">
                  <c:v>29.375507508266541</c:v>
                </c:pt>
                <c:pt idx="2292">
                  <c:v>29.305371234582761</c:v>
                </c:pt>
                <c:pt idx="2293">
                  <c:v>29.24815480087673</c:v>
                </c:pt>
                <c:pt idx="2294">
                  <c:v>29.18724698406162</c:v>
                </c:pt>
                <c:pt idx="2295">
                  <c:v>29.157715921341659</c:v>
                </c:pt>
                <c:pt idx="2296">
                  <c:v>29.131876241723671</c:v>
                </c:pt>
                <c:pt idx="2297">
                  <c:v>29.083888264888099</c:v>
                </c:pt>
                <c:pt idx="2298">
                  <c:v>29.043283053553122</c:v>
                </c:pt>
                <c:pt idx="2299">
                  <c:v>28.98606661982938</c:v>
                </c:pt>
                <c:pt idx="2300">
                  <c:v>28.960226940207871</c:v>
                </c:pt>
                <c:pt idx="2301">
                  <c:v>28.917776037492441</c:v>
                </c:pt>
                <c:pt idx="2302">
                  <c:v>28.895627740267749</c:v>
                </c:pt>
                <c:pt idx="2303">
                  <c:v>28.827337158275409</c:v>
                </c:pt>
                <c:pt idx="2304">
                  <c:v>28.78304056417597</c:v>
                </c:pt>
                <c:pt idx="2305">
                  <c:v>28.762737958326451</c:v>
                </c:pt>
                <c:pt idx="2306">
                  <c:v>28.712904290444399</c:v>
                </c:pt>
                <c:pt idx="2307">
                  <c:v>28.687064610110649</c:v>
                </c:pt>
                <c:pt idx="2308">
                  <c:v>28.62061971912582</c:v>
                </c:pt>
                <c:pt idx="2309">
                  <c:v>28.556020519864301</c:v>
                </c:pt>
                <c:pt idx="2310">
                  <c:v>28.50987823402388</c:v>
                </c:pt>
                <c:pt idx="2311">
                  <c:v>28.436050577515442</c:v>
                </c:pt>
                <c:pt idx="2312">
                  <c:v>28.38067983512968</c:v>
                </c:pt>
                <c:pt idx="2313">
                  <c:v>28.3308461668747</c:v>
                </c:pt>
                <c:pt idx="2314">
                  <c:v>28.29762372136901</c:v>
                </c:pt>
                <c:pt idx="2315">
                  <c:v>28.253327127243018</c:v>
                </c:pt>
                <c:pt idx="2316">
                  <c:v>28.175808087957719</c:v>
                </c:pt>
                <c:pt idx="2317">
                  <c:v>27.998621711768291</c:v>
                </c:pt>
                <c:pt idx="2318">
                  <c:v>27.57411268546133</c:v>
                </c:pt>
                <c:pt idx="2319">
                  <c:v>27.25849945284223</c:v>
                </c:pt>
                <c:pt idx="2320">
                  <c:v>26.900435317298829</c:v>
                </c:pt>
                <c:pt idx="2321">
                  <c:v>26.891206860041269</c:v>
                </c:pt>
                <c:pt idx="2322">
                  <c:v>26.87459563726188</c:v>
                </c:pt>
                <c:pt idx="2323">
                  <c:v>26.854293031721561</c:v>
                </c:pt>
                <c:pt idx="2324">
                  <c:v>26.832144734445549</c:v>
                </c:pt>
                <c:pt idx="2325">
                  <c:v>26.82291627754147</c:v>
                </c:pt>
                <c:pt idx="2326">
                  <c:v>26.821070586160999</c:v>
                </c:pt>
                <c:pt idx="2327">
                  <c:v>26.81737920304661</c:v>
                </c:pt>
                <c:pt idx="2328">
                  <c:v>26.81553351201784</c:v>
                </c:pt>
                <c:pt idx="2329">
                  <c:v>26.804459363379831</c:v>
                </c:pt>
                <c:pt idx="2330">
                  <c:v>26.769391226083581</c:v>
                </c:pt>
                <c:pt idx="2331">
                  <c:v>26.758317077797258</c:v>
                </c:pt>
                <c:pt idx="2332">
                  <c:v>26.756471386416798</c:v>
                </c:pt>
                <c:pt idx="2333">
                  <c:v>26.71217479221292</c:v>
                </c:pt>
                <c:pt idx="2334">
                  <c:v>26.706637718069761</c:v>
                </c:pt>
                <c:pt idx="2335">
                  <c:v>26.669723889389509</c:v>
                </c:pt>
                <c:pt idx="2336">
                  <c:v>26.63465575279309</c:v>
                </c:pt>
                <c:pt idx="2337">
                  <c:v>26.577439318560131</c:v>
                </c:pt>
                <c:pt idx="2338">
                  <c:v>26.49807458739399</c:v>
                </c:pt>
                <c:pt idx="2339">
                  <c:v>26.431629696244531</c:v>
                </c:pt>
                <c:pt idx="2340">
                  <c:v>26.396561559287591</c:v>
                </c:pt>
                <c:pt idx="2341">
                  <c:v>26.361493422327079</c:v>
                </c:pt>
                <c:pt idx="2342">
                  <c:v>26.32457959398436</c:v>
                </c:pt>
                <c:pt idx="2343">
                  <c:v>26.29320283978657</c:v>
                </c:pt>
                <c:pt idx="2344">
                  <c:v>26.224912256887269</c:v>
                </c:pt>
                <c:pt idx="2345">
                  <c:v>26.1732328971279</c:v>
                </c:pt>
                <c:pt idx="2346">
                  <c:v>26.1086336973359</c:v>
                </c:pt>
                <c:pt idx="2347">
                  <c:v>26.07541125174702</c:v>
                </c:pt>
                <c:pt idx="2348">
                  <c:v>26.0255775833628</c:v>
                </c:pt>
                <c:pt idx="2349">
                  <c:v>25.997892212270539</c:v>
                </c:pt>
                <c:pt idx="2350">
                  <c:v>25.977589606357292</c:v>
                </c:pt>
                <c:pt idx="2351">
                  <c:v>25.955441309411722</c:v>
                </c:pt>
                <c:pt idx="2352">
                  <c:v>25.892687800987801</c:v>
                </c:pt>
                <c:pt idx="2353">
                  <c:v>25.848391206741439</c:v>
                </c:pt>
                <c:pt idx="2354">
                  <c:v>25.804094612491539</c:v>
                </c:pt>
                <c:pt idx="2355">
                  <c:v>25.748723869942928</c:v>
                </c:pt>
                <c:pt idx="2356">
                  <c:v>25.671204830084669</c:v>
                </c:pt>
                <c:pt idx="2357">
                  <c:v>25.634291001711841</c:v>
                </c:pt>
                <c:pt idx="2358">
                  <c:v>25.595531481955021</c:v>
                </c:pt>
                <c:pt idx="2359">
                  <c:v>25.556771961844731</c:v>
                </c:pt>
                <c:pt idx="2360">
                  <c:v>25.514321059318139</c:v>
                </c:pt>
                <c:pt idx="2361">
                  <c:v>25.464487390900288</c:v>
                </c:pt>
                <c:pt idx="2362">
                  <c:v>25.39804249967295</c:v>
                </c:pt>
                <c:pt idx="2363">
                  <c:v>25.346363139865801</c:v>
                </c:pt>
                <c:pt idx="2364">
                  <c:v>25.265152717204121</c:v>
                </c:pt>
                <c:pt idx="2365">
                  <c:v>25.233775962967371</c:v>
                </c:pt>
                <c:pt idx="2366">
                  <c:v>25.187633677305161</c:v>
                </c:pt>
                <c:pt idx="2367">
                  <c:v>25.150719848911081</c:v>
                </c:pt>
                <c:pt idx="2368">
                  <c:v>25.113806020518791</c:v>
                </c:pt>
                <c:pt idx="2369">
                  <c:v>25.084274957662519</c:v>
                </c:pt>
                <c:pt idx="2370">
                  <c:v>25.062126660342241</c:v>
                </c:pt>
                <c:pt idx="2371">
                  <c:v>25.019675757439181</c:v>
                </c:pt>
                <c:pt idx="2372">
                  <c:v>24.982761929039789</c:v>
                </c:pt>
                <c:pt idx="2373">
                  <c:v>24.953230866178199</c:v>
                </c:pt>
                <c:pt idx="2374">
                  <c:v>24.929236877823861</c:v>
                </c:pt>
                <c:pt idx="2375">
                  <c:v>24.91262565500551</c:v>
                </c:pt>
                <c:pt idx="2376">
                  <c:v>24.8757118266026</c:v>
                </c:pt>
                <c:pt idx="2377">
                  <c:v>24.827723849535118</c:v>
                </c:pt>
                <c:pt idx="2378">
                  <c:v>24.801884169438001</c:v>
                </c:pt>
                <c:pt idx="2379">
                  <c:v>24.768661723801308</c:v>
                </c:pt>
                <c:pt idx="2380">
                  <c:v>24.73359358712878</c:v>
                </c:pt>
                <c:pt idx="2381">
                  <c:v>24.7077539070299</c:v>
                </c:pt>
                <c:pt idx="2382">
                  <c:v>24.652383164410459</c:v>
                </c:pt>
                <c:pt idx="2383">
                  <c:v>24.573018432719159</c:v>
                </c:pt>
                <c:pt idx="2384">
                  <c:v>24.521339072864212</c:v>
                </c:pt>
                <c:pt idx="2385">
                  <c:v>24.44382003289796</c:v>
                </c:pt>
                <c:pt idx="2386">
                  <c:v>24.40321482170225</c:v>
                </c:pt>
                <c:pt idx="2387">
                  <c:v>24.255559507641539</c:v>
                </c:pt>
                <c:pt idx="2388">
                  <c:v>24.126361107774319</c:v>
                </c:pt>
                <c:pt idx="2389">
                  <c:v>24.02669377078109</c:v>
                </c:pt>
                <c:pt idx="2390">
                  <c:v>23.934409199675549</c:v>
                </c:pt>
                <c:pt idx="2391">
                  <c:v>23.86058154243306</c:v>
                </c:pt>
                <c:pt idx="2392">
                  <c:v>23.797828033860441</c:v>
                </c:pt>
                <c:pt idx="2393">
                  <c:v>23.77198835408668</c:v>
                </c:pt>
                <c:pt idx="2394">
                  <c:v>23.740611599445149</c:v>
                </c:pt>
                <c:pt idx="2395">
                  <c:v>23.705543462731889</c:v>
                </c:pt>
                <c:pt idx="2396">
                  <c:v>23.683395165377991</c:v>
                </c:pt>
                <c:pt idx="2397">
                  <c:v>23.663092559763321</c:v>
                </c:pt>
                <c:pt idx="2398">
                  <c:v>23.631715805469931</c:v>
                </c:pt>
                <c:pt idx="2399">
                  <c:v>23.613258891241031</c:v>
                </c:pt>
                <c:pt idx="2400">
                  <c:v>23.572653680008159</c:v>
                </c:pt>
                <c:pt idx="2401">
                  <c:v>23.515437245576919</c:v>
                </c:pt>
                <c:pt idx="2402">
                  <c:v>23.48221479989245</c:v>
                </c:pt>
                <c:pt idx="2403">
                  <c:v>23.450838045591979</c:v>
                </c:pt>
                <c:pt idx="2404">
                  <c:v>23.386238845601721</c:v>
                </c:pt>
                <c:pt idx="2405">
                  <c:v>23.36778193136751</c:v>
                </c:pt>
                <c:pt idx="2406">
                  <c:v>23.33086810290088</c:v>
                </c:pt>
                <c:pt idx="2407">
                  <c:v>23.305028422759491</c:v>
                </c:pt>
                <c:pt idx="2408">
                  <c:v>23.266268902901771</c:v>
                </c:pt>
                <c:pt idx="2409">
                  <c:v>23.253349062830189</c:v>
                </c:pt>
                <c:pt idx="2410">
                  <c:v>23.220126617133321</c:v>
                </c:pt>
                <c:pt idx="2411">
                  <c:v>23.177675714495201</c:v>
                </c:pt>
                <c:pt idx="2412">
                  <c:v>23.153681725737819</c:v>
                </c:pt>
                <c:pt idx="2413">
                  <c:v>23.116767897260551</c:v>
                </c:pt>
                <c:pt idx="2414">
                  <c:v>23.078008377393981</c:v>
                </c:pt>
                <c:pt idx="2415">
                  <c:v>23.041094548913168</c:v>
                </c:pt>
                <c:pt idx="2416">
                  <c:v>23.013409177023711</c:v>
                </c:pt>
                <c:pt idx="2417">
                  <c:v>22.952501360131912</c:v>
                </c:pt>
                <c:pt idx="2418">
                  <c:v>22.915587531645791</c:v>
                </c:pt>
                <c:pt idx="2419">
                  <c:v>22.858371097173841</c:v>
                </c:pt>
                <c:pt idx="2420">
                  <c:v>22.836222800150392</c:v>
                </c:pt>
                <c:pt idx="2421">
                  <c:v>22.773469291503421</c:v>
                </c:pt>
                <c:pt idx="2422">
                  <c:v>22.727327005360291</c:v>
                </c:pt>
                <c:pt idx="2423">
                  <c:v>22.69041317686532</c:v>
                </c:pt>
                <c:pt idx="2424">
                  <c:v>22.662727805668609</c:v>
                </c:pt>
                <c:pt idx="2425">
                  <c:v>22.644270891420241</c:v>
                </c:pt>
                <c:pt idx="2426">
                  <c:v>22.618431211259381</c:v>
                </c:pt>
                <c:pt idx="2427">
                  <c:v>22.594437222489621</c:v>
                </c:pt>
                <c:pt idx="2428">
                  <c:v>22.566751851289371</c:v>
                </c:pt>
                <c:pt idx="2429">
                  <c:v>22.542757862517831</c:v>
                </c:pt>
                <c:pt idx="2430">
                  <c:v>22.53352940556772</c:v>
                </c:pt>
                <c:pt idx="2431">
                  <c:v>22.51138110853719</c:v>
                </c:pt>
                <c:pt idx="2432">
                  <c:v>22.48923281150487</c:v>
                </c:pt>
                <c:pt idx="2433">
                  <c:v>22.45601036577969</c:v>
                </c:pt>
                <c:pt idx="2434">
                  <c:v>22.433862068395701</c:v>
                </c:pt>
                <c:pt idx="2435">
                  <c:v>22.415405154142022</c:v>
                </c:pt>
                <c:pt idx="2436">
                  <c:v>22.382182708413279</c:v>
                </c:pt>
                <c:pt idx="2437">
                  <c:v>22.36003441137921</c:v>
                </c:pt>
                <c:pt idx="2438">
                  <c:v>22.343423188161381</c:v>
                </c:pt>
                <c:pt idx="2439">
                  <c:v>22.330503348429101</c:v>
                </c:pt>
                <c:pt idx="2440">
                  <c:v>22.310200742430879</c:v>
                </c:pt>
                <c:pt idx="2441">
                  <c:v>22.297280902698599</c:v>
                </c:pt>
                <c:pt idx="2442">
                  <c:v>22.286206754003949</c:v>
                </c:pt>
                <c:pt idx="2443">
                  <c:v>22.254829999662771</c:v>
                </c:pt>
                <c:pt idx="2444">
                  <c:v>22.241910159928722</c:v>
                </c:pt>
                <c:pt idx="2445">
                  <c:v>22.219761862537641</c:v>
                </c:pt>
                <c:pt idx="2446">
                  <c:v>22.221607553928731</c:v>
                </c:pt>
                <c:pt idx="2447">
                  <c:v>22.19207649097509</c:v>
                </c:pt>
                <c:pt idx="2448">
                  <c:v>22.182848034021429</c:v>
                </c:pt>
                <c:pt idx="2449">
                  <c:v>22.17177388532679</c:v>
                </c:pt>
                <c:pt idx="2450">
                  <c:v>22.16069973698205</c:v>
                </c:pt>
                <c:pt idx="2451">
                  <c:v>22.14962558828563</c:v>
                </c:pt>
                <c:pt idx="2452">
                  <c:v>22.133014365064259</c:v>
                </c:pt>
                <c:pt idx="2453">
                  <c:v>22.116403142548041</c:v>
                </c:pt>
                <c:pt idx="2454">
                  <c:v>22.112711759765869</c:v>
                </c:pt>
                <c:pt idx="2455">
                  <c:v>22.097946228287281</c:v>
                </c:pt>
                <c:pt idx="2456">
                  <c:v>22.09979191932668</c:v>
                </c:pt>
                <c:pt idx="2457">
                  <c:v>22.088717770981951</c:v>
                </c:pt>
                <c:pt idx="2458">
                  <c:v>22.068415165330102</c:v>
                </c:pt>
                <c:pt idx="2459">
                  <c:v>21.987204742367499</c:v>
                </c:pt>
                <c:pt idx="2460">
                  <c:v>21.96874782810497</c:v>
                </c:pt>
                <c:pt idx="2461">
                  <c:v>21.909685702178201</c:v>
                </c:pt>
                <c:pt idx="2462">
                  <c:v>21.898611553831699</c:v>
                </c:pt>
                <c:pt idx="2463">
                  <c:v>21.782332993358651</c:v>
                </c:pt>
                <c:pt idx="2464">
                  <c:v>21.749110547608691</c:v>
                </c:pt>
                <c:pt idx="2465">
                  <c:v>21.6734371991427</c:v>
                </c:pt>
                <c:pt idx="2466">
                  <c:v>21.559004330385871</c:v>
                </c:pt>
                <c:pt idx="2467">
                  <c:v>21.439034387084629</c:v>
                </c:pt>
                <c:pt idx="2468">
                  <c:v>21.389200718436651</c:v>
                </c:pt>
                <c:pt idx="2469">
                  <c:v>21.343058432924309</c:v>
                </c:pt>
                <c:pt idx="2470">
                  <c:v>21.212014340885929</c:v>
                </c:pt>
                <c:pt idx="2471">
                  <c:v>21.10311854659917</c:v>
                </c:pt>
                <c:pt idx="2472">
                  <c:v>21.01267966623033</c:v>
                </c:pt>
                <c:pt idx="2473">
                  <c:v>20.90378387191878</c:v>
                </c:pt>
                <c:pt idx="2474">
                  <c:v>20.7358259512385</c:v>
                </c:pt>
                <c:pt idx="2475">
                  <c:v>20.63246723107364</c:v>
                </c:pt>
                <c:pt idx="2476">
                  <c:v>20.5973990938848</c:v>
                </c:pt>
                <c:pt idx="2477">
                  <c:v>20.571559414017209</c:v>
                </c:pt>
                <c:pt idx="2478">
                  <c:v>20.532799893685649</c:v>
                </c:pt>
                <c:pt idx="2479">
                  <c:v>20.501423139634198</c:v>
                </c:pt>
                <c:pt idx="2480">
                  <c:v>20.455280853370692</c:v>
                </c:pt>
                <c:pt idx="2481">
                  <c:v>20.48112053359349</c:v>
                </c:pt>
                <c:pt idx="2482">
                  <c:v>20.501423139634198</c:v>
                </c:pt>
                <c:pt idx="2483">
                  <c:v>20.508805905210931</c:v>
                </c:pt>
                <c:pt idx="2484">
                  <c:v>20.499577447887891</c:v>
                </c:pt>
                <c:pt idx="2485">
                  <c:v>20.50696021346462</c:v>
                </c:pt>
                <c:pt idx="2486">
                  <c:v>20.542028351008689</c:v>
                </c:pt>
                <c:pt idx="2487">
                  <c:v>20.58447925377606</c:v>
                </c:pt>
                <c:pt idx="2488">
                  <c:v>20.614010316782799</c:v>
                </c:pt>
                <c:pt idx="2489">
                  <c:v>20.566022339483428</c:v>
                </c:pt>
                <c:pt idx="2490">
                  <c:v>20.571559414017209</c:v>
                </c:pt>
                <c:pt idx="2491">
                  <c:v>20.61031893399532</c:v>
                </c:pt>
                <c:pt idx="2492">
                  <c:v>20.601090477025728</c:v>
                </c:pt>
                <c:pt idx="2493">
                  <c:v>20.608473242600692</c:v>
                </c:pt>
                <c:pt idx="2494">
                  <c:v>20.65646121989829</c:v>
                </c:pt>
                <c:pt idx="2495">
                  <c:v>20.791196694453891</c:v>
                </c:pt>
                <c:pt idx="2496">
                  <c:v>20.905629563311631</c:v>
                </c:pt>
                <c:pt idx="2497">
                  <c:v>21.010833974837471</c:v>
                </c:pt>
                <c:pt idx="2498">
                  <c:v>21.06435902629061</c:v>
                </c:pt>
                <c:pt idx="2499">
                  <c:v>21.18063758685749</c:v>
                </c:pt>
                <c:pt idx="2500">
                  <c:v>21.254465243973112</c:v>
                </c:pt>
                <c:pt idx="2501">
                  <c:v>21.296916146705051</c:v>
                </c:pt>
                <c:pt idx="2502">
                  <c:v>21.547930182034051</c:v>
                </c:pt>
                <c:pt idx="2503">
                  <c:v>21.728807941949771</c:v>
                </c:pt>
                <c:pt idx="2504">
                  <c:v>21.806326982153209</c:v>
                </c:pt>
                <c:pt idx="2505">
                  <c:v>21.85985203355856</c:v>
                </c:pt>
                <c:pt idx="2506">
                  <c:v>21.926296925051432</c:v>
                </c:pt>
                <c:pt idx="2507">
                  <c:v>22.288052445395039</c:v>
                </c:pt>
                <c:pt idx="2508">
                  <c:v>22.45601036577969</c:v>
                </c:pt>
                <c:pt idx="2509">
                  <c:v>22.57598030823771</c:v>
                </c:pt>
                <c:pt idx="2510">
                  <c:v>22.8675995544721</c:v>
                </c:pt>
                <c:pt idx="2511">
                  <c:v>23.068779920097491</c:v>
                </c:pt>
                <c:pt idx="2512">
                  <c:v>23.065088536967171</c:v>
                </c:pt>
                <c:pt idx="2513">
                  <c:v>23.305028422759491</c:v>
                </c:pt>
                <c:pt idx="2514">
                  <c:v>23.465603577049329</c:v>
                </c:pt>
                <c:pt idx="2515">
                  <c:v>23.50620878863921</c:v>
                </c:pt>
                <c:pt idx="2516">
                  <c:v>23.598493359789</c:v>
                </c:pt>
                <c:pt idx="2517">
                  <c:v>23.818130639471569</c:v>
                </c:pt>
                <c:pt idx="2518">
                  <c:v>24.36814668466387</c:v>
                </c:pt>
                <c:pt idx="2519">
                  <c:v>24.844335072353459</c:v>
                </c:pt>
                <c:pt idx="2520">
                  <c:v>25.135954317483829</c:v>
                </c:pt>
                <c:pt idx="2521">
                  <c:v>25.549389196310489</c:v>
                </c:pt>
                <c:pt idx="2522">
                  <c:v>25.77087216689204</c:v>
                </c:pt>
                <c:pt idx="2523">
                  <c:v>25.872385195424471</c:v>
                </c:pt>
                <c:pt idx="2524">
                  <c:v>26.10125093180697</c:v>
                </c:pt>
                <c:pt idx="2525">
                  <c:v>26.503611661538919</c:v>
                </c:pt>
                <c:pt idx="2526">
                  <c:v>26.72140324947047</c:v>
                </c:pt>
                <c:pt idx="2527">
                  <c:v>26.854293031721561</c:v>
                </c:pt>
                <c:pt idx="2528">
                  <c:v>27.077621693707769</c:v>
                </c:pt>
                <c:pt idx="2529">
                  <c:v>27.396926308798061</c:v>
                </c:pt>
                <c:pt idx="2530">
                  <c:v>27.487365188513699</c:v>
                </c:pt>
                <c:pt idx="2531">
                  <c:v>27.651631725151422</c:v>
                </c:pt>
                <c:pt idx="2532">
                  <c:v>27.725459381725351</c:v>
                </c:pt>
                <c:pt idx="2533">
                  <c:v>28.142585642446729</c:v>
                </c:pt>
                <c:pt idx="2534">
                  <c:v>28.345611698248842</c:v>
                </c:pt>
                <c:pt idx="2535">
                  <c:v>28.472964405769659</c:v>
                </c:pt>
                <c:pt idx="2536">
                  <c:v>28.672299078741808</c:v>
                </c:pt>
                <c:pt idx="2537">
                  <c:v>28.768275032808901</c:v>
                </c:pt>
                <c:pt idx="2538">
                  <c:v>28.879016517878998</c:v>
                </c:pt>
                <c:pt idx="2539">
                  <c:v>28.90854758060782</c:v>
                </c:pt>
                <c:pt idx="2540">
                  <c:v>28.899319123021609</c:v>
                </c:pt>
                <c:pt idx="2541">
                  <c:v>28.914084654386912</c:v>
                </c:pt>
                <c:pt idx="2542">
                  <c:v>28.90854758060782</c:v>
                </c:pt>
                <c:pt idx="2543">
                  <c:v>28.77750348969353</c:v>
                </c:pt>
                <c:pt idx="2544">
                  <c:v>28.70552152423155</c:v>
                </c:pt>
                <c:pt idx="2545">
                  <c:v>28.484038554386419</c:v>
                </c:pt>
                <c:pt idx="2546">
                  <c:v>28.376988452022381</c:v>
                </c:pt>
                <c:pt idx="2547">
                  <c:v>28.325309092388689</c:v>
                </c:pt>
                <c:pt idx="2548">
                  <c:v>28.282858189994862</c:v>
                </c:pt>
                <c:pt idx="2549">
                  <c:v>28.209030533468731</c:v>
                </c:pt>
                <c:pt idx="2550">
                  <c:v>28.007850168661761</c:v>
                </c:pt>
                <c:pt idx="2551">
                  <c:v>27.815898261053889</c:v>
                </c:pt>
                <c:pt idx="2552">
                  <c:v>27.882343152098901</c:v>
                </c:pt>
                <c:pt idx="2553">
                  <c:v>27.82512671830083</c:v>
                </c:pt>
                <c:pt idx="2554">
                  <c:v>27.93033112900175</c:v>
                </c:pt>
                <c:pt idx="2555">
                  <c:v>28.015232934174751</c:v>
                </c:pt>
                <c:pt idx="2556">
                  <c:v>28.129665802096049</c:v>
                </c:pt>
                <c:pt idx="2557">
                  <c:v>28.20718484173657</c:v>
                </c:pt>
                <c:pt idx="2558">
                  <c:v>28.426822120627278</c:v>
                </c:pt>
                <c:pt idx="2559">
                  <c:v>28.47481009750004</c:v>
                </c:pt>
                <c:pt idx="2560">
                  <c:v>28.519106691261939</c:v>
                </c:pt>
                <c:pt idx="2561">
                  <c:v>28.43789626924405</c:v>
                </c:pt>
                <c:pt idx="2562">
                  <c:v>28.52464376539449</c:v>
                </c:pt>
                <c:pt idx="2563">
                  <c:v>28.533872222634329</c:v>
                </c:pt>
                <c:pt idx="2564">
                  <c:v>28.746126735934151</c:v>
                </c:pt>
                <c:pt idx="2565">
                  <c:v>28.823645775169869</c:v>
                </c:pt>
                <c:pt idx="2566">
                  <c:v>28.962072631233099</c:v>
                </c:pt>
                <c:pt idx="2567">
                  <c:v>29.17986421820579</c:v>
                </c:pt>
                <c:pt idx="2568">
                  <c:v>29.238926343645741</c:v>
                </c:pt>
                <c:pt idx="2569">
                  <c:v>29.53054558732455</c:v>
                </c:pt>
                <c:pt idx="2570">
                  <c:v>29.801862225434711</c:v>
                </c:pt>
                <c:pt idx="2571">
                  <c:v>29.951363229942991</c:v>
                </c:pt>
                <c:pt idx="2572">
                  <c:v>30.23190832479262</c:v>
                </c:pt>
                <c:pt idx="2573">
                  <c:v>30.866826170888189</c:v>
                </c:pt>
                <c:pt idx="2574">
                  <c:v>31.289489504240979</c:v>
                </c:pt>
                <c:pt idx="2575">
                  <c:v>31.520200930239639</c:v>
                </c:pt>
                <c:pt idx="2576">
                  <c:v>31.717689911503239</c:v>
                </c:pt>
                <c:pt idx="2577">
                  <c:v>31.88564782939131</c:v>
                </c:pt>
                <c:pt idx="2578">
                  <c:v>32.036994525268852</c:v>
                </c:pt>
                <c:pt idx="2579">
                  <c:v>32.160655849870608</c:v>
                </c:pt>
                <c:pt idx="2580">
                  <c:v>32.25663180285374</c:v>
                </c:pt>
                <c:pt idx="2581">
                  <c:v>32.452275092232973</c:v>
                </c:pt>
                <c:pt idx="2582">
                  <c:v>32.671912370065087</c:v>
                </c:pt>
                <c:pt idx="2583">
                  <c:v>32.821413374088337</c:v>
                </c:pt>
                <c:pt idx="2584">
                  <c:v>33.055816182772993</c:v>
                </c:pt>
                <c:pt idx="2585">
                  <c:v>33.284681917293248</c:v>
                </c:pt>
                <c:pt idx="2586">
                  <c:v>33.417571698556578</c:v>
                </c:pt>
                <c:pt idx="2587">
                  <c:v>33.504319194920043</c:v>
                </c:pt>
                <c:pt idx="2588">
                  <c:v>33.583683925106079</c:v>
                </c:pt>
                <c:pt idx="2589">
                  <c:v>33.709190940856402</c:v>
                </c:pt>
                <c:pt idx="2590">
                  <c:v>33.775635831457073</c:v>
                </c:pt>
                <c:pt idx="2591">
                  <c:v>33.866074710519513</c:v>
                </c:pt>
                <c:pt idx="2592">
                  <c:v>33.987890343144826</c:v>
                </c:pt>
                <c:pt idx="2593">
                  <c:v>34.331188944541971</c:v>
                </c:pt>
                <c:pt idx="2594">
                  <c:v>34.480689948283747</c:v>
                </c:pt>
                <c:pt idx="2595">
                  <c:v>34.606196963554908</c:v>
                </c:pt>
                <c:pt idx="2596">
                  <c:v>35.004866307034519</c:v>
                </c:pt>
                <c:pt idx="2597">
                  <c:v>35.183898373182963</c:v>
                </c:pt>
                <c:pt idx="2598">
                  <c:v>35.543808196731057</c:v>
                </c:pt>
                <c:pt idx="2599">
                  <c:v>35.95724307068258</c:v>
                </c:pt>
                <c:pt idx="2600">
                  <c:v>36.265473534747478</c:v>
                </c:pt>
                <c:pt idx="2601">
                  <c:v>36.518333256476772</c:v>
                </c:pt>
                <c:pt idx="2602">
                  <c:v>36.771192978486937</c:v>
                </c:pt>
                <c:pt idx="2603">
                  <c:v>37.175399395068823</c:v>
                </c:pt>
                <c:pt idx="2604">
                  <c:v>37.924750102469247</c:v>
                </c:pt>
                <c:pt idx="2605">
                  <c:v>38.460000607670082</c:v>
                </c:pt>
                <c:pt idx="2606">
                  <c:v>38.925114839272659</c:v>
                </c:pt>
                <c:pt idx="2607">
                  <c:v>39.746447509755917</c:v>
                </c:pt>
                <c:pt idx="2608">
                  <c:v>40.390593806123817</c:v>
                </c:pt>
                <c:pt idx="2609">
                  <c:v>40.997826273942479</c:v>
                </c:pt>
                <c:pt idx="2610">
                  <c:v>41.586601827136278</c:v>
                </c:pt>
                <c:pt idx="2611">
                  <c:v>41.896677980936538</c:v>
                </c:pt>
                <c:pt idx="2612">
                  <c:v>42.620189005109573</c:v>
                </c:pt>
                <c:pt idx="2613">
                  <c:v>42.970870368537717</c:v>
                </c:pt>
                <c:pt idx="2614">
                  <c:v>43.502429487634288</c:v>
                </c:pt>
                <c:pt idx="2615">
                  <c:v>43.633473576364153</c:v>
                </c:pt>
                <c:pt idx="2616">
                  <c:v>47.865643912980502</c:v>
                </c:pt>
                <c:pt idx="2617">
                  <c:v>49.403104828068983</c:v>
                </c:pt>
                <c:pt idx="2618">
                  <c:v>49.63012486737037</c:v>
                </c:pt>
                <c:pt idx="2619">
                  <c:v>49.556297212275133</c:v>
                </c:pt>
                <c:pt idx="2620">
                  <c:v>49.495389396863793</c:v>
                </c:pt>
                <c:pt idx="2621">
                  <c:v>49.52492045890402</c:v>
                </c:pt>
                <c:pt idx="2622">
                  <c:v>49.558142903609571</c:v>
                </c:pt>
                <c:pt idx="2623">
                  <c:v>49.543377372589447</c:v>
                </c:pt>
                <c:pt idx="2624">
                  <c:v>49.604285188000802</c:v>
                </c:pt>
                <c:pt idx="2625">
                  <c:v>49.587673965648037</c:v>
                </c:pt>
                <c:pt idx="2626">
                  <c:v>49.829459535564759</c:v>
                </c:pt>
                <c:pt idx="2627">
                  <c:v>50.03433127771288</c:v>
                </c:pt>
                <c:pt idx="2628">
                  <c:v>50.091547710425253</c:v>
                </c:pt>
                <c:pt idx="2629">
                  <c:v>49.982651919348449</c:v>
                </c:pt>
                <c:pt idx="2630">
                  <c:v>49.842379374895188</c:v>
                </c:pt>
                <c:pt idx="2631">
                  <c:v>49.842379374895188</c:v>
                </c:pt>
                <c:pt idx="2632">
                  <c:v>49.661501620388037</c:v>
                </c:pt>
                <c:pt idx="2633">
                  <c:v>49.589519656980677</c:v>
                </c:pt>
                <c:pt idx="2634">
                  <c:v>49.545223064275582</c:v>
                </c:pt>
                <c:pt idx="2635">
                  <c:v>49.504617853882372</c:v>
                </c:pt>
                <c:pt idx="2636">
                  <c:v>49.488006631529593</c:v>
                </c:pt>
                <c:pt idx="2637">
                  <c:v>49.443710038465717</c:v>
                </c:pt>
                <c:pt idx="2638">
                  <c:v>49.408641902422197</c:v>
                </c:pt>
                <c:pt idx="2639">
                  <c:v>49.390184988733211</c:v>
                </c:pt>
                <c:pt idx="2640">
                  <c:v>49.382802223397228</c:v>
                </c:pt>
                <c:pt idx="2641">
                  <c:v>49.364345309706472</c:v>
                </c:pt>
                <c:pt idx="2642">
                  <c:v>49.347734086998472</c:v>
                </c:pt>
                <c:pt idx="2643">
                  <c:v>49.318203024951167</c:v>
                </c:pt>
                <c:pt idx="2644">
                  <c:v>49.30159180294654</c:v>
                </c:pt>
                <c:pt idx="2645">
                  <c:v>49.268369358230373</c:v>
                </c:pt>
                <c:pt idx="2646">
                  <c:v>49.255449518187689</c:v>
                </c:pt>
                <c:pt idx="2647">
                  <c:v>49.235146913512402</c:v>
                </c:pt>
                <c:pt idx="2648">
                  <c:v>49.211152925466664</c:v>
                </c:pt>
                <c:pt idx="2649">
                  <c:v>49.200078777108352</c:v>
                </c:pt>
                <c:pt idx="2650">
                  <c:v>49.174239098078061</c:v>
                </c:pt>
                <c:pt idx="2651">
                  <c:v>49.15024511038046</c:v>
                </c:pt>
                <c:pt idx="2652">
                  <c:v>49.126251122331183</c:v>
                </c:pt>
                <c:pt idx="2653">
                  <c:v>49.113331282284953</c:v>
                </c:pt>
                <c:pt idx="2654">
                  <c:v>49.09672006027678</c:v>
                </c:pt>
                <c:pt idx="2655">
                  <c:v>49.076417454894582</c:v>
                </c:pt>
                <c:pt idx="2656">
                  <c:v>49.046886392838438</c:v>
                </c:pt>
                <c:pt idx="2657">
                  <c:v>49.035812245183493</c:v>
                </c:pt>
                <c:pt idx="2658">
                  <c:v>49.017355331487437</c:v>
                </c:pt>
                <c:pt idx="2659">
                  <c:v>49.000744108770583</c:v>
                </c:pt>
                <c:pt idx="2660">
                  <c:v>48.97859581240386</c:v>
                </c:pt>
                <c:pt idx="2661">
                  <c:v>48.921379379620703</c:v>
                </c:pt>
                <c:pt idx="2662">
                  <c:v>48.912150922946743</c:v>
                </c:pt>
                <c:pt idx="2663">
                  <c:v>48.888156934890382</c:v>
                </c:pt>
                <c:pt idx="2664">
                  <c:v>48.849397416154929</c:v>
                </c:pt>
                <c:pt idx="2665">
                  <c:v>48.845706033484291</c:v>
                </c:pt>
                <c:pt idx="2666">
                  <c:v>48.821712045426153</c:v>
                </c:pt>
                <c:pt idx="2667">
                  <c:v>48.786643909357842</c:v>
                </c:pt>
                <c:pt idx="2668">
                  <c:v>48.773724069659757</c:v>
                </c:pt>
                <c:pt idx="2669">
                  <c:v>48.751575772934302</c:v>
                </c:pt>
                <c:pt idx="2670">
                  <c:v>48.714661945528007</c:v>
                </c:pt>
                <c:pt idx="2671">
                  <c:v>48.703587797516057</c:v>
                </c:pt>
                <c:pt idx="2672">
                  <c:v>48.690667957817993</c:v>
                </c:pt>
                <c:pt idx="2673">
                  <c:v>48.664828278771793</c:v>
                </c:pt>
                <c:pt idx="2674">
                  <c:v>48.638988599373867</c:v>
                </c:pt>
                <c:pt idx="2675">
                  <c:v>48.607611845967362</c:v>
                </c:pt>
                <c:pt idx="2676">
                  <c:v>48.579926475584948</c:v>
                </c:pt>
                <c:pt idx="2677">
                  <c:v>48.555932487519719</c:v>
                </c:pt>
                <c:pt idx="2678">
                  <c:v>48.513481586095963</c:v>
                </c:pt>
                <c:pt idx="2679">
                  <c:v>48.491333289365173</c:v>
                </c:pt>
                <c:pt idx="2680">
                  <c:v>48.480259141351461</c:v>
                </c:pt>
                <c:pt idx="2681">
                  <c:v>48.456265153282672</c:v>
                </c:pt>
                <c:pt idx="2682">
                  <c:v>48.434116856550133</c:v>
                </c:pt>
                <c:pt idx="2683">
                  <c:v>48.408277177496828</c:v>
                </c:pt>
                <c:pt idx="2684">
                  <c:v>48.393511646459032</c:v>
                </c:pt>
                <c:pt idx="2685">
                  <c:v>48.382437498090077</c:v>
                </c:pt>
                <c:pt idx="2686">
                  <c:v>48.33260383131617</c:v>
                </c:pt>
                <c:pt idx="2687">
                  <c:v>48.288307238195657</c:v>
                </c:pt>
                <c:pt idx="2688">
                  <c:v>48.273541707154308</c:v>
                </c:pt>
                <c:pt idx="2689">
                  <c:v>48.256930484425062</c:v>
                </c:pt>
                <c:pt idx="2690">
                  <c:v>48.216325274325108</c:v>
                </c:pt>
                <c:pt idx="2691">
                  <c:v>48.181257138233789</c:v>
                </c:pt>
                <c:pt idx="2692">
                  <c:v>48.166491607542341</c:v>
                </c:pt>
                <c:pt idx="2693">
                  <c:v>48.138806236440622</c:v>
                </c:pt>
                <c:pt idx="2694">
                  <c:v>48.116657940050892</c:v>
                </c:pt>
                <c:pt idx="2695">
                  <c:v>48.107429483369863</c:v>
                </c:pt>
                <c:pt idx="2696">
                  <c:v>48.077898421281851</c:v>
                </c:pt>
                <c:pt idx="2697">
                  <c:v>48.046521667855849</c:v>
                </c:pt>
                <c:pt idx="2698">
                  <c:v>48.035447519485153</c:v>
                </c:pt>
                <c:pt idx="2699">
                  <c:v>48.015144914429861</c:v>
                </c:pt>
                <c:pt idx="2700">
                  <c:v>47.981922469665889</c:v>
                </c:pt>
                <c:pt idx="2701">
                  <c:v>47.963465555946811</c:v>
                </c:pt>
                <c:pt idx="2702">
                  <c:v>47.898866357749768</c:v>
                </c:pt>
                <c:pt idx="2703">
                  <c:v>47.850878381932063</c:v>
                </c:pt>
                <c:pt idx="2704">
                  <c:v>47.797353331750493</c:v>
                </c:pt>
                <c:pt idx="2705">
                  <c:v>47.747519664942942</c:v>
                </c:pt>
                <c:pt idx="2706">
                  <c:v>47.70137738010267</c:v>
                </c:pt>
                <c:pt idx="2707">
                  <c:v>47.682920466378278</c:v>
                </c:pt>
                <c:pt idx="2708">
                  <c:v>47.662617861667613</c:v>
                </c:pt>
                <c:pt idx="2709">
                  <c:v>47.620166959497972</c:v>
                </c:pt>
                <c:pt idx="2710">
                  <c:v>47.594327280421673</c:v>
                </c:pt>
                <c:pt idx="2711">
                  <c:v>47.570333292681568</c:v>
                </c:pt>
                <c:pt idx="2712">
                  <c:v>47.551876378953651</c:v>
                </c:pt>
                <c:pt idx="2713">
                  <c:v>47.487277180373049</c:v>
                </c:pt>
                <c:pt idx="2714">
                  <c:v>47.441134896223751</c:v>
                </c:pt>
                <c:pt idx="2715">
                  <c:v>47.424523673832027</c:v>
                </c:pt>
                <c:pt idx="2716">
                  <c:v>47.370998623975602</c:v>
                </c:pt>
                <c:pt idx="2717">
                  <c:v>47.328547722145281</c:v>
                </c:pt>
                <c:pt idx="2718">
                  <c:v>47.306399425382622</c:v>
                </c:pt>
                <c:pt idx="2719">
                  <c:v>47.297170968692733</c:v>
                </c:pt>
                <c:pt idx="2720">
                  <c:v>47.280559746297463</c:v>
                </c:pt>
                <c:pt idx="2721">
                  <c:v>47.2454916101672</c:v>
                </c:pt>
                <c:pt idx="2722">
                  <c:v>47.238108844813517</c:v>
                </c:pt>
                <c:pt idx="2723">
                  <c:v>47.221497622064781</c:v>
                </c:pt>
                <c:pt idx="2724">
                  <c:v>47.18089241191705</c:v>
                </c:pt>
                <c:pt idx="2725">
                  <c:v>47.125521670356797</c:v>
                </c:pt>
                <c:pt idx="2726">
                  <c:v>47.064613855127213</c:v>
                </c:pt>
                <c:pt idx="2727">
                  <c:v>47.048002632726622</c:v>
                </c:pt>
                <c:pt idx="2728">
                  <c:v>47.033237101665797</c:v>
                </c:pt>
                <c:pt idx="2729">
                  <c:v>47.007397422220123</c:v>
                </c:pt>
                <c:pt idx="2730">
                  <c:v>46.981557743124341</c:v>
                </c:pt>
                <c:pt idx="2731">
                  <c:v>46.952026680999147</c:v>
                </c:pt>
                <c:pt idx="2732">
                  <c:v>46.913267162176993</c:v>
                </c:pt>
                <c:pt idx="2733">
                  <c:v>46.802525679369218</c:v>
                </c:pt>
                <c:pt idx="2734">
                  <c:v>46.763766160541742</c:v>
                </c:pt>
                <c:pt idx="2735">
                  <c:v>46.728698024392003</c:v>
                </c:pt>
                <c:pt idx="2736">
                  <c:v>46.689938505207543</c:v>
                </c:pt>
                <c:pt idx="2737">
                  <c:v>46.625339307270117</c:v>
                </c:pt>
                <c:pt idx="2738">
                  <c:v>46.582888405402613</c:v>
                </c:pt>
                <c:pt idx="2739">
                  <c:v>46.564431491301761</c:v>
                </c:pt>
                <c:pt idx="2740">
                  <c:v>46.551511651571829</c:v>
                </c:pt>
                <c:pt idx="2741">
                  <c:v>46.5404375038868</c:v>
                </c:pt>
                <c:pt idx="2742">
                  <c:v>46.505369367374747</c:v>
                </c:pt>
                <c:pt idx="2743">
                  <c:v>46.488758144611872</c:v>
                </c:pt>
                <c:pt idx="2744">
                  <c:v>46.47583830523363</c:v>
                </c:pt>
                <c:pt idx="2745">
                  <c:v>46.464764156841682</c:v>
                </c:pt>
                <c:pt idx="2746">
                  <c:v>46.455535699791263</c:v>
                </c:pt>
                <c:pt idx="2747">
                  <c:v>46.453690008803193</c:v>
                </c:pt>
                <c:pt idx="2748">
                  <c:v>46.455535699791263</c:v>
                </c:pt>
                <c:pt idx="2749">
                  <c:v>46.444461551750997</c:v>
                </c:pt>
                <c:pt idx="2750">
                  <c:v>46.444461551750997</c:v>
                </c:pt>
                <c:pt idx="2751">
                  <c:v>46.42785032933979</c:v>
                </c:pt>
                <c:pt idx="2752">
                  <c:v>46.413084798268351</c:v>
                </c:pt>
                <c:pt idx="2753">
                  <c:v>46.387245119154883</c:v>
                </c:pt>
                <c:pt idx="2754">
                  <c:v>46.328182994863788</c:v>
                </c:pt>
                <c:pt idx="2755">
                  <c:v>46.31526315513031</c:v>
                </c:pt>
                <c:pt idx="2756">
                  <c:v>46.29126916735482</c:v>
                </c:pt>
                <c:pt idx="2757">
                  <c:v>46.285732092982123</c:v>
                </c:pt>
                <c:pt idx="2758">
                  <c:v>46.270966561907123</c:v>
                </c:pt>
                <c:pt idx="2759">
                  <c:v>46.272812253600343</c:v>
                </c:pt>
                <c:pt idx="2760">
                  <c:v>46.265429487887893</c:v>
                </c:pt>
                <c:pt idx="2761">
                  <c:v>46.263583796546357</c:v>
                </c:pt>
                <c:pt idx="2762">
                  <c:v>46.254355339845858</c:v>
                </c:pt>
                <c:pt idx="2763">
                  <c:v>46.237744117077654</c:v>
                </c:pt>
                <c:pt idx="2764">
                  <c:v>46.235898426089598</c:v>
                </c:pt>
                <c:pt idx="2765">
                  <c:v>46.241435499758943</c:v>
                </c:pt>
                <c:pt idx="2766">
                  <c:v>46.246972574131632</c:v>
                </c:pt>
                <c:pt idx="2767">
                  <c:v>46.248818265471378</c:v>
                </c:pt>
                <c:pt idx="2768">
                  <c:v>46.208213054927683</c:v>
                </c:pt>
                <c:pt idx="2769">
                  <c:v>46.186064758490183</c:v>
                </c:pt>
                <c:pt idx="2770">
                  <c:v>46.182373375808901</c:v>
                </c:pt>
                <c:pt idx="2771">
                  <c:v>46.173144919106612</c:v>
                </c:pt>
                <c:pt idx="2772">
                  <c:v>46.145459548294617</c:v>
                </c:pt>
                <c:pt idx="2773">
                  <c:v>46.127002634184912</c:v>
                </c:pt>
                <c:pt idx="2774">
                  <c:v>46.117774177482637</c:v>
                </c:pt>
                <c:pt idx="2775">
                  <c:v>46.067940510227807</c:v>
                </c:pt>
                <c:pt idx="2776">
                  <c:v>46.010724077608693</c:v>
                </c:pt>
                <c:pt idx="2777">
                  <c:v>45.946124878914787</c:v>
                </c:pt>
                <c:pt idx="2778">
                  <c:v>45.918439508449183</c:v>
                </c:pt>
                <c:pt idx="2779">
                  <c:v>45.90182828602736</c:v>
                </c:pt>
                <c:pt idx="2780">
                  <c:v>45.868605841183729</c:v>
                </c:pt>
                <c:pt idx="2781">
                  <c:v>45.837229087679852</c:v>
                </c:pt>
                <c:pt idx="2782">
                  <c:v>45.794778185775179</c:v>
                </c:pt>
                <c:pt idx="2783">
                  <c:v>45.765247123609271</c:v>
                </c:pt>
                <c:pt idx="2784">
                  <c:v>45.756018666903451</c:v>
                </c:pt>
                <c:pt idx="2785">
                  <c:v>45.72464191339602</c:v>
                </c:pt>
                <c:pt idx="2786">
                  <c:v>45.709876382312189</c:v>
                </c:pt>
                <c:pt idx="2787">
                  <c:v>45.674808246471663</c:v>
                </c:pt>
                <c:pt idx="2788">
                  <c:v>45.66557978905891</c:v>
                </c:pt>
                <c:pt idx="2789">
                  <c:v>45.650814258326761</c:v>
                </c:pt>
                <c:pt idx="2790">
                  <c:v>45.626820270533557</c:v>
                </c:pt>
                <c:pt idx="2791">
                  <c:v>45.619437504815792</c:v>
                </c:pt>
                <c:pt idx="2792">
                  <c:v>45.6028262823869</c:v>
                </c:pt>
                <c:pt idx="2793">
                  <c:v>45.589906442644583</c:v>
                </c:pt>
                <c:pt idx="2794">
                  <c:v>45.519770170247732</c:v>
                </c:pt>
                <c:pt idx="2795">
                  <c:v>45.447788206152367</c:v>
                </c:pt>
                <c:pt idx="2796">
                  <c:v>45.383189007771222</c:v>
                </c:pt>
                <c:pt idx="2797">
                  <c:v>45.305669969637137</c:v>
                </c:pt>
                <c:pt idx="2798">
                  <c:v>45.26691045074417</c:v>
                </c:pt>
                <c:pt idx="2799">
                  <c:v>45.146940511014613</c:v>
                </c:pt>
                <c:pt idx="2800">
                  <c:v>45.121100831514042</c:v>
                </c:pt>
                <c:pt idx="2801">
                  <c:v>45.04358179335695</c:v>
                </c:pt>
                <c:pt idx="2802">
                  <c:v>44.993748126395403</c:v>
                </c:pt>
                <c:pt idx="2803">
                  <c:v>44.921766162255771</c:v>
                </c:pt>
                <c:pt idx="2804">
                  <c:v>44.855321272494173</c:v>
                </c:pt>
                <c:pt idx="2805">
                  <c:v>44.79441345710881</c:v>
                </c:pt>
                <c:pt idx="2806">
                  <c:v>44.644912454760743</c:v>
                </c:pt>
                <c:pt idx="2807">
                  <c:v>44.512022675189733</c:v>
                </c:pt>
                <c:pt idx="2808">
                  <c:v>44.369904438875729</c:v>
                </c:pt>
                <c:pt idx="2809">
                  <c:v>44.268391412471082</c:v>
                </c:pt>
                <c:pt idx="2810">
                  <c:v>44.117044719042909</c:v>
                </c:pt>
                <c:pt idx="2811">
                  <c:v>44.021068766995022</c:v>
                </c:pt>
                <c:pt idx="2812">
                  <c:v>43.962006642898082</c:v>
                </c:pt>
                <c:pt idx="2813">
                  <c:v>43.873413456214493</c:v>
                </c:pt>
                <c:pt idx="2814">
                  <c:v>43.777437504493513</c:v>
                </c:pt>
                <c:pt idx="2815">
                  <c:v>43.716529688330432</c:v>
                </c:pt>
                <c:pt idx="2816">
                  <c:v>43.622399427936799</c:v>
                </c:pt>
                <c:pt idx="2817">
                  <c:v>43.552263155385951</c:v>
                </c:pt>
                <c:pt idx="2818">
                  <c:v>43.509812253369738</c:v>
                </c:pt>
                <c:pt idx="2819">
                  <c:v>43.458132894622928</c:v>
                </c:pt>
                <c:pt idx="2820">
                  <c:v>43.373231090935128</c:v>
                </c:pt>
                <c:pt idx="2821">
                  <c:v>43.27356375611393</c:v>
                </c:pt>
                <c:pt idx="2822">
                  <c:v>43.133291210595019</c:v>
                </c:pt>
                <c:pt idx="2823">
                  <c:v>43.04100664113637</c:v>
                </c:pt>
                <c:pt idx="2824">
                  <c:v>42.908116861322839</c:v>
                </c:pt>
                <c:pt idx="2825">
                  <c:v>42.806603835103473</c:v>
                </c:pt>
                <c:pt idx="2826">
                  <c:v>42.599886399576903</c:v>
                </c:pt>
                <c:pt idx="2827">
                  <c:v>42.503910447366167</c:v>
                </c:pt>
                <c:pt idx="2828">
                  <c:v>42.297193012122243</c:v>
                </c:pt>
                <c:pt idx="2829">
                  <c:v>42.147692009704571</c:v>
                </c:pt>
                <c:pt idx="2830">
                  <c:v>42.062790205891091</c:v>
                </c:pt>
                <c:pt idx="2831">
                  <c:v>41.996345315913523</c:v>
                </c:pt>
                <c:pt idx="2832">
                  <c:v>41.88744952383832</c:v>
                </c:pt>
                <c:pt idx="2833">
                  <c:v>41.819158942144533</c:v>
                </c:pt>
                <c:pt idx="2834">
                  <c:v>41.747176978451591</c:v>
                </c:pt>
                <c:pt idx="2835">
                  <c:v>41.660429482897108</c:v>
                </c:pt>
                <c:pt idx="2836">
                  <c:v>41.566299222285757</c:v>
                </c:pt>
                <c:pt idx="2837">
                  <c:v>41.472168960958633</c:v>
                </c:pt>
                <c:pt idx="2838">
                  <c:v>41.354044712066077</c:v>
                </c:pt>
                <c:pt idx="2839">
                  <c:v>41.278371365281792</c:v>
                </c:pt>
                <c:pt idx="2840">
                  <c:v>41.165784190415557</c:v>
                </c:pt>
                <c:pt idx="2841">
                  <c:v>41.084573769208987</c:v>
                </c:pt>
                <c:pt idx="2842">
                  <c:v>40.999671965292841</c:v>
                </c:pt>
                <c:pt idx="2843">
                  <c:v>40.920307235422477</c:v>
                </c:pt>
                <c:pt idx="2844">
                  <c:v>40.850170962655667</c:v>
                </c:pt>
                <c:pt idx="2845">
                  <c:v>40.787417455290317</c:v>
                </c:pt>
                <c:pt idx="2846">
                  <c:v>40.722818256567521</c:v>
                </c:pt>
                <c:pt idx="2847">
                  <c:v>40.67298458865654</c:v>
                </c:pt>
                <c:pt idx="2848">
                  <c:v>40.602848315870247</c:v>
                </c:pt>
                <c:pt idx="2849">
                  <c:v>40.560397414065889</c:v>
                </c:pt>
                <c:pt idx="2850">
                  <c:v>40.484724066860863</c:v>
                </c:pt>
                <c:pt idx="2851">
                  <c:v>40.444118856403328</c:v>
                </c:pt>
                <c:pt idx="2852">
                  <c:v>40.377673966303611</c:v>
                </c:pt>
                <c:pt idx="2853">
                  <c:v>40.313074767552493</c:v>
                </c:pt>
                <c:pt idx="2854">
                  <c:v>40.263241099970188</c:v>
                </c:pt>
                <c:pt idx="2855">
                  <c:v>40.233710037620192</c:v>
                </c:pt>
                <c:pt idx="2856">
                  <c:v>40.152499616328647</c:v>
                </c:pt>
                <c:pt idx="2857">
                  <c:v>40.130351319738892</c:v>
                </c:pt>
                <c:pt idx="2858">
                  <c:v>40.084209034853792</c:v>
                </c:pt>
                <c:pt idx="2859">
                  <c:v>40.054677972496698</c:v>
                </c:pt>
                <c:pt idx="2860">
                  <c:v>40.045449515378998</c:v>
                </c:pt>
                <c:pt idx="2861">
                  <c:v>40.008535687608052</c:v>
                </c:pt>
                <c:pt idx="2862">
                  <c:v>39.986387391014738</c:v>
                </c:pt>
                <c:pt idx="2863">
                  <c:v>39.977158934246972</c:v>
                </c:pt>
                <c:pt idx="2864">
                  <c:v>39.967930477129272</c:v>
                </c:pt>
                <c:pt idx="2865">
                  <c:v>39.949473563242023</c:v>
                </c:pt>
                <c:pt idx="2866">
                  <c:v>39.931016649003098</c:v>
                </c:pt>
                <c:pt idx="2867">
                  <c:v>39.897794203932868</c:v>
                </c:pt>
                <c:pt idx="2868">
                  <c:v>39.846114844975411</c:v>
                </c:pt>
                <c:pt idx="2869">
                  <c:v>39.689231076726102</c:v>
                </c:pt>
                <c:pt idx="2870">
                  <c:v>39.61909480386192</c:v>
                </c:pt>
                <c:pt idx="2871">
                  <c:v>39.563724062177172</c:v>
                </c:pt>
                <c:pt idx="2872">
                  <c:v>39.526810233681587</c:v>
                </c:pt>
                <c:pt idx="2873">
                  <c:v>39.471439491991532</c:v>
                </c:pt>
                <c:pt idx="2874">
                  <c:v>39.401303219109643</c:v>
                </c:pt>
                <c:pt idx="2875">
                  <c:v>39.360698008250857</c:v>
                </c:pt>
                <c:pt idx="2876">
                  <c:v>39.290561735360122</c:v>
                </c:pt>
                <c:pt idx="2877">
                  <c:v>39.251802216201618</c:v>
                </c:pt>
                <c:pt idx="2878">
                  <c:v>39.198277165851309</c:v>
                </c:pt>
                <c:pt idx="2879">
                  <c:v>39.174283177882863</c:v>
                </c:pt>
                <c:pt idx="2880">
                  <c:v>39.15398057227231</c:v>
                </c:pt>
                <c:pt idx="2881">
                  <c:v>39.096764139203543</c:v>
                </c:pt>
                <c:pt idx="2882">
                  <c:v>39.078307225298602</c:v>
                </c:pt>
                <c:pt idx="2883">
                  <c:v>39.02662786629157</c:v>
                </c:pt>
                <c:pt idx="2884">
                  <c:v>38.949108827599879</c:v>
                </c:pt>
                <c:pt idx="2885">
                  <c:v>38.906657925364172</c:v>
                </c:pt>
                <c:pt idx="2886">
                  <c:v>38.864207023478379</c:v>
                </c:pt>
                <c:pt idx="2887">
                  <c:v>38.842058726503303</c:v>
                </c:pt>
                <c:pt idx="2888">
                  <c:v>38.795916441550922</c:v>
                </c:pt>
                <c:pt idx="2889">
                  <c:v>38.770076762216171</c:v>
                </c:pt>
                <c:pt idx="2890">
                  <c:v>38.723934477260251</c:v>
                </c:pt>
                <c:pt idx="2891">
                  <c:v>38.657489587031307</c:v>
                </c:pt>
                <c:pt idx="2892">
                  <c:v>38.594736079508422</c:v>
                </c:pt>
                <c:pt idx="2893">
                  <c:v>38.506142892640163</c:v>
                </c:pt>
                <c:pt idx="2894">
                  <c:v>38.44708076817323</c:v>
                </c:pt>
                <c:pt idx="2895">
                  <c:v>38.380635877923041</c:v>
                </c:pt>
                <c:pt idx="2896">
                  <c:v>38.293888382037537</c:v>
                </c:pt>
                <c:pt idx="2897">
                  <c:v>38.173918441010997</c:v>
                </c:pt>
                <c:pt idx="2898">
                  <c:v>38.085325254098493</c:v>
                </c:pt>
                <c:pt idx="2899">
                  <c:v>38.04472004317951</c:v>
                </c:pt>
                <c:pt idx="2900">
                  <c:v>37.970892387469448</c:v>
                </c:pt>
                <c:pt idx="2901">
                  <c:v>37.878607817469103</c:v>
                </c:pt>
                <c:pt idx="2902">
                  <c:v>37.721724048871039</c:v>
                </c:pt>
                <c:pt idx="2903">
                  <c:v>37.646050701421728</c:v>
                </c:pt>
                <c:pt idx="2904">
                  <c:v>37.544537674596953</c:v>
                </c:pt>
                <c:pt idx="2905">
                  <c:v>37.489166932782979</c:v>
                </c:pt>
                <c:pt idx="2906">
                  <c:v>37.42456773381943</c:v>
                </c:pt>
                <c:pt idx="2907">
                  <c:v>37.3839625228686</c:v>
                </c:pt>
                <c:pt idx="2908">
                  <c:v>37.319363324251441</c:v>
                </c:pt>
                <c:pt idx="2909">
                  <c:v>37.204930457521492</c:v>
                </c:pt>
                <c:pt idx="2910">
                  <c:v>37.132948492746358</c:v>
                </c:pt>
                <c:pt idx="2911">
                  <c:v>37.09603466485504</c:v>
                </c:pt>
                <c:pt idx="2912">
                  <c:v>37.040663922661047</c:v>
                </c:pt>
                <c:pt idx="2913">
                  <c:v>36.97052764958444</c:v>
                </c:pt>
                <c:pt idx="2914">
                  <c:v>36.878243079481408</c:v>
                </c:pt>
                <c:pt idx="2915">
                  <c:v>36.841329251577697</c:v>
                </c:pt>
                <c:pt idx="2916">
                  <c:v>36.813643880473627</c:v>
                </c:pt>
                <c:pt idx="2917">
                  <c:v>36.773038669846137</c:v>
                </c:pt>
                <c:pt idx="2918">
                  <c:v>36.736124841587213</c:v>
                </c:pt>
                <c:pt idx="2919">
                  <c:v>36.70843947083128</c:v>
                </c:pt>
                <c:pt idx="2920">
                  <c:v>36.68444548244387</c:v>
                </c:pt>
                <c:pt idx="2921">
                  <c:v>36.645685963170308</c:v>
                </c:pt>
                <c:pt idx="2922">
                  <c:v>36.625383357854808</c:v>
                </c:pt>
                <c:pt idx="2923">
                  <c:v>36.595852295382663</c:v>
                </c:pt>
                <c:pt idx="2924">
                  <c:v>36.544172936230467</c:v>
                </c:pt>
                <c:pt idx="2925">
                  <c:v>36.50910479967358</c:v>
                </c:pt>
                <c:pt idx="2926">
                  <c:v>36.357758104916002</c:v>
                </c:pt>
                <c:pt idx="2927">
                  <c:v>36.320844276989263</c:v>
                </c:pt>
                <c:pt idx="2928">
                  <c:v>36.263627843386487</c:v>
                </c:pt>
                <c:pt idx="2929">
                  <c:v>36.200874335693648</c:v>
                </c:pt>
                <c:pt idx="2930">
                  <c:v>36.145503593796477</c:v>
                </c:pt>
                <c:pt idx="2931">
                  <c:v>36.069830246566099</c:v>
                </c:pt>
                <c:pt idx="2932">
                  <c:v>35.95908876239703</c:v>
                </c:pt>
                <c:pt idx="2933">
                  <c:v>35.883415414797263</c:v>
                </c:pt>
                <c:pt idx="2934">
                  <c:v>35.780056696054459</c:v>
                </c:pt>
                <c:pt idx="2935">
                  <c:v>35.698846274705701</c:v>
                </c:pt>
                <c:pt idx="2936">
                  <c:v>35.647166915148723</c:v>
                </c:pt>
                <c:pt idx="2937">
                  <c:v>35.606561704468128</c:v>
                </c:pt>
                <c:pt idx="2938">
                  <c:v>35.52350559103553</c:v>
                </c:pt>
                <c:pt idx="2939">
                  <c:v>35.495820220242443</c:v>
                </c:pt>
                <c:pt idx="2940">
                  <c:v>35.449677935114813</c:v>
                </c:pt>
                <c:pt idx="2941">
                  <c:v>35.403535650337098</c:v>
                </c:pt>
                <c:pt idx="2942">
                  <c:v>35.340782142584089</c:v>
                </c:pt>
                <c:pt idx="2943">
                  <c:v>35.309405388353227</c:v>
                </c:pt>
                <c:pt idx="2944">
                  <c:v>35.268800177658491</c:v>
                </c:pt>
                <c:pt idx="2945">
                  <c:v>35.226349275597457</c:v>
                </c:pt>
                <c:pt idx="2946">
                  <c:v>35.206046669894853</c:v>
                </c:pt>
                <c:pt idx="2947">
                  <c:v>35.182052681818419</c:v>
                </c:pt>
                <c:pt idx="2948">
                  <c:v>35.121144865414003</c:v>
                </c:pt>
                <c:pt idx="2949">
                  <c:v>35.073156888902368</c:v>
                </c:pt>
                <c:pt idx="2950">
                  <c:v>35.03070598683248</c:v>
                </c:pt>
                <c:pt idx="2951">
                  <c:v>34.88489636591359</c:v>
                </c:pt>
                <c:pt idx="2952">
                  <c:v>34.809223018575217</c:v>
                </c:pt>
                <c:pt idx="2953">
                  <c:v>34.680024620249839</c:v>
                </c:pt>
                <c:pt idx="2954">
                  <c:v>34.60065988945955</c:v>
                </c:pt>
                <c:pt idx="2955">
                  <c:v>34.534214998920831</c:v>
                </c:pt>
                <c:pt idx="2956">
                  <c:v>34.475152874188367</c:v>
                </c:pt>
                <c:pt idx="2957">
                  <c:v>34.419782131829763</c:v>
                </c:pt>
                <c:pt idx="2958">
                  <c:v>34.310886338819891</c:v>
                </c:pt>
                <c:pt idx="2959">
                  <c:v>34.272126819795339</c:v>
                </c:pt>
                <c:pt idx="2960">
                  <c:v>34.227830225970287</c:v>
                </c:pt>
                <c:pt idx="2961">
                  <c:v>34.157693952670627</c:v>
                </c:pt>
                <c:pt idx="2962">
                  <c:v>34.113397358840288</c:v>
                </c:pt>
                <c:pt idx="2963">
                  <c:v>34.011884331254898</c:v>
                </c:pt>
                <c:pt idx="2964">
                  <c:v>33.919599761193773</c:v>
                </c:pt>
                <c:pt idx="2965">
                  <c:v>33.838389339321623</c:v>
                </c:pt>
                <c:pt idx="2966">
                  <c:v>33.757178917440598</c:v>
                </c:pt>
                <c:pt idx="2967">
                  <c:v>33.701808175389417</c:v>
                </c:pt>
                <c:pt idx="2968">
                  <c:v>33.637208976149743</c:v>
                </c:pt>
                <c:pt idx="2969">
                  <c:v>33.58737530819036</c:v>
                </c:pt>
                <c:pt idx="2970">
                  <c:v>33.535695948509463</c:v>
                </c:pt>
                <c:pt idx="2971">
                  <c:v>33.48586228089826</c:v>
                </c:pt>
                <c:pt idx="2972">
                  <c:v>33.461868292422338</c:v>
                </c:pt>
                <c:pt idx="2973">
                  <c:v>33.412034624102454</c:v>
                </c:pt>
                <c:pt idx="2974">
                  <c:v>33.319750053977593</c:v>
                </c:pt>
                <c:pt idx="2975">
                  <c:v>33.268070694634233</c:v>
                </c:pt>
                <c:pt idx="2976">
                  <c:v>33.238539632050561</c:v>
                </c:pt>
                <c:pt idx="2977">
                  <c:v>33.18501458133381</c:v>
                </c:pt>
                <c:pt idx="2978">
                  <c:v>33.05212480003685</c:v>
                </c:pt>
                <c:pt idx="2979">
                  <c:v>33.029976503270071</c:v>
                </c:pt>
                <c:pt idx="2980">
                  <c:v>32.980142834925402</c:v>
                </c:pt>
                <c:pt idx="2981">
                  <c:v>32.919235018720421</c:v>
                </c:pt>
                <c:pt idx="2982">
                  <c:v>32.847253053596567</c:v>
                </c:pt>
                <c:pt idx="2983">
                  <c:v>32.808493534156611</c:v>
                </c:pt>
                <c:pt idx="2984">
                  <c:v>32.734665878007533</c:v>
                </c:pt>
                <c:pt idx="2985">
                  <c:v>32.629461467528458</c:v>
                </c:pt>
                <c:pt idx="2986">
                  <c:v>32.518719982929248</c:v>
                </c:pt>
                <c:pt idx="2987">
                  <c:v>32.476269080735428</c:v>
                </c:pt>
                <c:pt idx="2988">
                  <c:v>32.411669881405459</c:v>
                </c:pt>
                <c:pt idx="2989">
                  <c:v>32.354453447901243</c:v>
                </c:pt>
                <c:pt idx="2990">
                  <c:v>32.302774088501216</c:v>
                </c:pt>
                <c:pt idx="2991">
                  <c:v>32.25663180285374</c:v>
                </c:pt>
                <c:pt idx="2992">
                  <c:v>32.21233520927769</c:v>
                </c:pt>
                <c:pt idx="2993">
                  <c:v>32.15511877540763</c:v>
                </c:pt>
                <c:pt idx="2994">
                  <c:v>32.129279095526464</c:v>
                </c:pt>
                <c:pt idx="2995">
                  <c:v>32.096056650164158</c:v>
                </c:pt>
                <c:pt idx="2996">
                  <c:v>32.029611759436023</c:v>
                </c:pt>
                <c:pt idx="2997">
                  <c:v>31.942864263279091</c:v>
                </c:pt>
                <c:pt idx="2998">
                  <c:v>31.861653841224602</c:v>
                </c:pt>
                <c:pt idx="2999">
                  <c:v>31.771214962308498</c:v>
                </c:pt>
                <c:pt idx="3000">
                  <c:v>31.618022575366791</c:v>
                </c:pt>
                <c:pt idx="3001">
                  <c:v>31.54604061013849</c:v>
                </c:pt>
                <c:pt idx="3002">
                  <c:v>31.481441410741262</c:v>
                </c:pt>
                <c:pt idx="3003">
                  <c:v>31.376237000463409</c:v>
                </c:pt>
                <c:pt idx="3004">
                  <c:v>31.29871796109903</c:v>
                </c:pt>
                <c:pt idx="3005">
                  <c:v>31.088309140136779</c:v>
                </c:pt>
                <c:pt idx="3006">
                  <c:v>31.03662978066242</c:v>
                </c:pt>
                <c:pt idx="3007">
                  <c:v>30.975721963971221</c:v>
                </c:pt>
                <c:pt idx="3008">
                  <c:v>30.868671861908108</c:v>
                </c:pt>
                <c:pt idx="3009">
                  <c:v>30.73947346300919</c:v>
                </c:pt>
                <c:pt idx="3010">
                  <c:v>30.601046607577349</c:v>
                </c:pt>
                <c:pt idx="3011">
                  <c:v>30.527218950890688</c:v>
                </c:pt>
                <c:pt idx="3012">
                  <c:v>30.401711935040659</c:v>
                </c:pt>
                <c:pt idx="3013">
                  <c:v>30.353723958272351</c:v>
                </c:pt>
                <c:pt idx="3014">
                  <c:v>30.320501512844562</c:v>
                </c:pt>
                <c:pt idx="3015">
                  <c:v>30.2965075242819</c:v>
                </c:pt>
                <c:pt idx="3016">
                  <c:v>30.16177205117787</c:v>
                </c:pt>
                <c:pt idx="3017">
                  <c:v>30.078715937231909</c:v>
                </c:pt>
                <c:pt idx="3018">
                  <c:v>29.932906315846861</c:v>
                </c:pt>
                <c:pt idx="3019">
                  <c:v>29.807399299206701</c:v>
                </c:pt>
                <c:pt idx="3020">
                  <c:v>29.680046591878849</c:v>
                </c:pt>
                <c:pt idx="3021">
                  <c:v>29.617293083718689</c:v>
                </c:pt>
                <c:pt idx="3022">
                  <c:v>29.50655159909412</c:v>
                </c:pt>
                <c:pt idx="3023">
                  <c:v>29.429032559565101</c:v>
                </c:pt>
                <c:pt idx="3024">
                  <c:v>29.369970434139319</c:v>
                </c:pt>
                <c:pt idx="3025">
                  <c:v>29.286914320472459</c:v>
                </c:pt>
                <c:pt idx="3026">
                  <c:v>29.20385820679855</c:v>
                </c:pt>
                <c:pt idx="3027">
                  <c:v>29.08942533936878</c:v>
                </c:pt>
                <c:pt idx="3028">
                  <c:v>29.01928906530852</c:v>
                </c:pt>
                <c:pt idx="3029">
                  <c:v>28.923313111621439</c:v>
                </c:pt>
                <c:pt idx="3030">
                  <c:v>28.821800083792951</c:v>
                </c:pt>
                <c:pt idx="3031">
                  <c:v>28.722132747328988</c:v>
                </c:pt>
                <c:pt idx="3032">
                  <c:v>28.67968184495286</c:v>
                </c:pt>
                <c:pt idx="3033">
                  <c:v>28.646459399461339</c:v>
                </c:pt>
                <c:pt idx="3034">
                  <c:v>28.57816881674438</c:v>
                </c:pt>
                <c:pt idx="3035">
                  <c:v>28.443433343024889</c:v>
                </c:pt>
                <c:pt idx="3036">
                  <c:v>28.321617709633081</c:v>
                </c:pt>
                <c:pt idx="3037">
                  <c:v>28.046609688664059</c:v>
                </c:pt>
                <c:pt idx="3038">
                  <c:v>27.93586820348952</c:v>
                </c:pt>
                <c:pt idx="3039">
                  <c:v>27.773447358635281</c:v>
                </c:pt>
                <c:pt idx="3040">
                  <c:v>27.647940342392261</c:v>
                </c:pt>
                <c:pt idx="3041">
                  <c:v>27.58518683408872</c:v>
                </c:pt>
                <c:pt idx="3042">
                  <c:v>27.496593645410691</c:v>
                </c:pt>
                <c:pt idx="3043">
                  <c:v>27.424611680551219</c:v>
                </c:pt>
                <c:pt idx="3044">
                  <c:v>27.367395246369579</c:v>
                </c:pt>
                <c:pt idx="3045">
                  <c:v>27.324944343929719</c:v>
                </c:pt>
                <c:pt idx="3046">
                  <c:v>27.267727909742771</c:v>
                </c:pt>
                <c:pt idx="3047">
                  <c:v>27.1422208930755</c:v>
                </c:pt>
                <c:pt idx="3048">
                  <c:v>27.077621693707769</c:v>
                </c:pt>
                <c:pt idx="3049">
                  <c:v>27.040707865041671</c:v>
                </c:pt>
                <c:pt idx="3050">
                  <c:v>26.931812071121911</c:v>
                </c:pt>
                <c:pt idx="3051">
                  <c:v>26.850601648607171</c:v>
                </c:pt>
                <c:pt idx="3052">
                  <c:v>26.75093431192197</c:v>
                </c:pt>
                <c:pt idx="3053">
                  <c:v>26.680798038027511</c:v>
                </c:pt>
                <c:pt idx="3054">
                  <c:v>26.6180445296567</c:v>
                </c:pt>
                <c:pt idx="3055">
                  <c:v>26.568210861654268</c:v>
                </c:pt>
                <c:pt idx="3056">
                  <c:v>26.49622889601175</c:v>
                </c:pt>
                <c:pt idx="3057">
                  <c:v>26.431629696244531</c:v>
                </c:pt>
                <c:pt idx="3058">
                  <c:v>26.376258953734879</c:v>
                </c:pt>
                <c:pt idx="3059">
                  <c:v>26.272900234230299</c:v>
                </c:pt>
                <c:pt idx="3060">
                  <c:v>26.21014672547771</c:v>
                </c:pt>
                <c:pt idx="3061">
                  <c:v>26.038497423391892</c:v>
                </c:pt>
                <c:pt idx="3062">
                  <c:v>25.962824074944201</c:v>
                </c:pt>
                <c:pt idx="3063">
                  <c:v>25.912990406902811</c:v>
                </c:pt>
                <c:pt idx="3064">
                  <c:v>25.767180784125799</c:v>
                </c:pt>
                <c:pt idx="3065">
                  <c:v>25.63059961894561</c:v>
                </c:pt>
                <c:pt idx="3066">
                  <c:v>25.549389196310489</c:v>
                </c:pt>
                <c:pt idx="3067">
                  <c:v>25.495864145128181</c:v>
                </c:pt>
                <c:pt idx="3068">
                  <c:v>25.449721859478341</c:v>
                </c:pt>
                <c:pt idx="3069">
                  <c:v>25.403579574176639</c:v>
                </c:pt>
                <c:pt idx="3070">
                  <c:v>25.326060534288288</c:v>
                </c:pt>
                <c:pt idx="3071">
                  <c:v>25.285455323135078</c:v>
                </c:pt>
                <c:pt idx="3072">
                  <c:v>25.117497403286791</c:v>
                </c:pt>
                <c:pt idx="3073">
                  <c:v>25.056589586540149</c:v>
                </c:pt>
                <c:pt idx="3074">
                  <c:v>24.931082569207849</c:v>
                </c:pt>
                <c:pt idx="3075">
                  <c:v>24.881248900758141</c:v>
                </c:pt>
                <c:pt idx="3076">
                  <c:v>24.853563529278791</c:v>
                </c:pt>
                <c:pt idx="3077">
                  <c:v>24.787118638005431</c:v>
                </c:pt>
                <c:pt idx="3078">
                  <c:v>24.74097635267011</c:v>
                </c:pt>
                <c:pt idx="3079">
                  <c:v>24.65792023821432</c:v>
                </c:pt>
                <c:pt idx="3080">
                  <c:v>24.585938273122949</c:v>
                </c:pt>
                <c:pt idx="3081">
                  <c:v>24.532413221530529</c:v>
                </c:pt>
                <c:pt idx="3082">
                  <c:v>24.482579553057811</c:v>
                </c:pt>
                <c:pt idx="3083">
                  <c:v>24.451202798794519</c:v>
                </c:pt>
                <c:pt idx="3084">
                  <c:v>24.421671735915218</c:v>
                </c:pt>
                <c:pt idx="3085">
                  <c:v>24.38844929026261</c:v>
                </c:pt>
                <c:pt idx="3086">
                  <c:v>24.246331050710911</c:v>
                </c:pt>
                <c:pt idx="3087">
                  <c:v>24.22233706198363</c:v>
                </c:pt>
                <c:pt idx="3088">
                  <c:v>24.037767919452719</c:v>
                </c:pt>
                <c:pt idx="3089">
                  <c:v>23.995317016851772</c:v>
                </c:pt>
                <c:pt idx="3090">
                  <c:v>23.952866113897361</c:v>
                </c:pt>
                <c:pt idx="3091">
                  <c:v>23.818130639471569</c:v>
                </c:pt>
                <c:pt idx="3092">
                  <c:v>23.731383142507418</c:v>
                </c:pt>
                <c:pt idx="3093">
                  <c:v>23.676012399827819</c:v>
                </c:pt>
                <c:pt idx="3094">
                  <c:v>23.62802442269485</c:v>
                </c:pt>
                <c:pt idx="3095">
                  <c:v>23.607721816726709</c:v>
                </c:pt>
                <c:pt idx="3096">
                  <c:v>23.54312261710054</c:v>
                </c:pt>
                <c:pt idx="3097">
                  <c:v>23.508054479675071</c:v>
                </c:pt>
                <c:pt idx="3098">
                  <c:v>23.46744926843688</c:v>
                </c:pt>
                <c:pt idx="3099">
                  <c:v>23.39915868567153</c:v>
                </c:pt>
                <c:pt idx="3100">
                  <c:v>23.35301639991016</c:v>
                </c:pt>
                <c:pt idx="3101">
                  <c:v>23.31794826283107</c:v>
                </c:pt>
                <c:pt idx="3102">
                  <c:v>23.23858353137107</c:v>
                </c:pt>
                <c:pt idx="3103">
                  <c:v>23.127842045592899</c:v>
                </c:pt>
                <c:pt idx="3104">
                  <c:v>23.092773908854859</c:v>
                </c:pt>
                <c:pt idx="3105">
                  <c:v>23.01525486876471</c:v>
                </c:pt>
                <c:pt idx="3106">
                  <c:v>22.987569497226939</c:v>
                </c:pt>
                <c:pt idx="3107">
                  <c:v>22.974649657151819</c:v>
                </c:pt>
                <c:pt idx="3108">
                  <c:v>22.904513382958211</c:v>
                </c:pt>
                <c:pt idx="3109">
                  <c:v>22.86021678891484</c:v>
                </c:pt>
                <c:pt idx="3110">
                  <c:v>22.799308971307269</c:v>
                </c:pt>
                <c:pt idx="3111">
                  <c:v>22.716252857376091</c:v>
                </c:pt>
                <c:pt idx="3112">
                  <c:v>22.612894137443131</c:v>
                </c:pt>
                <c:pt idx="3113">
                  <c:v>22.522455257228291</c:v>
                </c:pt>
                <c:pt idx="3114">
                  <c:v>22.428324993872529</c:v>
                </c:pt>
                <c:pt idx="3115">
                  <c:v>22.34711457094178</c:v>
                </c:pt>
                <c:pt idx="3116">
                  <c:v>22.30835505139326</c:v>
                </c:pt>
                <c:pt idx="3117">
                  <c:v>22.28251537122356</c:v>
                </c:pt>
                <c:pt idx="3118">
                  <c:v>22.252984308271682</c:v>
                </c:pt>
                <c:pt idx="3119">
                  <c:v>22.22345324531981</c:v>
                </c:pt>
                <c:pt idx="3120">
                  <c:v>22.17177388532679</c:v>
                </c:pt>
                <c:pt idx="3121">
                  <c:v>22.147779896542851</c:v>
                </c:pt>
                <c:pt idx="3122">
                  <c:v>22.083180696808689</c:v>
                </c:pt>
                <c:pt idx="3123">
                  <c:v>22.007507348021111</c:v>
                </c:pt>
                <c:pt idx="3124">
                  <c:v>21.955827988015699</c:v>
                </c:pt>
                <c:pt idx="3125">
                  <c:v>21.913377085313829</c:v>
                </c:pt>
                <c:pt idx="3126">
                  <c:v>21.835858045119242</c:v>
                </c:pt>
                <c:pt idx="3127">
                  <c:v>21.678974273319501</c:v>
                </c:pt>
                <c:pt idx="3128">
                  <c:v>21.56638709630543</c:v>
                </c:pt>
                <c:pt idx="3129">
                  <c:v>21.51655342731285</c:v>
                </c:pt>
                <c:pt idx="3130">
                  <c:v>21.343058432924309</c:v>
                </c:pt>
                <c:pt idx="3131">
                  <c:v>21.22862556412322</c:v>
                </c:pt>
                <c:pt idx="3132">
                  <c:v>21.12342115227225</c:v>
                </c:pt>
                <c:pt idx="3133">
                  <c:v>20.990531369160841</c:v>
                </c:pt>
                <c:pt idx="3134">
                  <c:v>20.815190683274999</c:v>
                </c:pt>
                <c:pt idx="3135">
                  <c:v>20.741363025770511</c:v>
                </c:pt>
                <c:pt idx="3136">
                  <c:v>20.67307244279452</c:v>
                </c:pt>
                <c:pt idx="3137">
                  <c:v>20.56048526530132</c:v>
                </c:pt>
                <c:pt idx="3138">
                  <c:v>20.482966224988122</c:v>
                </c:pt>
                <c:pt idx="3139">
                  <c:v>20.399910110485742</c:v>
                </c:pt>
                <c:pt idx="3140">
                  <c:v>20.32423676190469</c:v>
                </c:pt>
                <c:pt idx="3141">
                  <c:v>20.26332894447533</c:v>
                </c:pt>
                <c:pt idx="3142">
                  <c:v>20.230106498666942</c:v>
                </c:pt>
                <c:pt idx="3143">
                  <c:v>20.154433150069941</c:v>
                </c:pt>
                <c:pt idx="3144">
                  <c:v>20.078759800764281</c:v>
                </c:pt>
                <c:pt idx="3145">
                  <c:v>20.0344632065793</c:v>
                </c:pt>
                <c:pt idx="3146">
                  <c:v>19.980938154708959</c:v>
                </c:pt>
                <c:pt idx="3147">
                  <c:v>19.949561400638039</c:v>
                </c:pt>
                <c:pt idx="3148">
                  <c:v>19.59334295352593</c:v>
                </c:pt>
                <c:pt idx="3149">
                  <c:v>19.486292850083849</c:v>
                </c:pt>
                <c:pt idx="3150">
                  <c:v>19.453070404245359</c:v>
                </c:pt>
                <c:pt idx="3151">
                  <c:v>19.377397055584659</c:v>
                </c:pt>
                <c:pt idx="3152">
                  <c:v>19.301723706563401</c:v>
                </c:pt>
                <c:pt idx="3153">
                  <c:v>19.218667591949501</c:v>
                </c:pt>
                <c:pt idx="3154">
                  <c:v>19.08208642540329</c:v>
                </c:pt>
                <c:pt idx="3155">
                  <c:v>18.917819887875769</c:v>
                </c:pt>
                <c:pt idx="3156">
                  <c:v>18.84952930440646</c:v>
                </c:pt>
                <c:pt idx="3157">
                  <c:v>18.75539904136286</c:v>
                </c:pt>
                <c:pt idx="3158">
                  <c:v>18.66311446935509</c:v>
                </c:pt>
                <c:pt idx="3159">
                  <c:v>18.543144525660871</c:v>
                </c:pt>
                <c:pt idx="3160">
                  <c:v>18.45270564538173</c:v>
                </c:pt>
                <c:pt idx="3161">
                  <c:v>18.16477778119193</c:v>
                </c:pt>
                <c:pt idx="3162">
                  <c:v>18.01527677433695</c:v>
                </c:pt>
                <c:pt idx="3163">
                  <c:v>17.799330876009769</c:v>
                </c:pt>
                <c:pt idx="3164">
                  <c:v>17.494791788651131</c:v>
                </c:pt>
                <c:pt idx="3165">
                  <c:v>17.472643491493141</c:v>
                </c:pt>
                <c:pt idx="3166">
                  <c:v>17.372976153749331</c:v>
                </c:pt>
                <c:pt idx="3167">
                  <c:v>17.193944083638009</c:v>
                </c:pt>
                <c:pt idx="3168">
                  <c:v>16.797120424221468</c:v>
                </c:pt>
                <c:pt idx="3169">
                  <c:v>16.451976124252131</c:v>
                </c:pt>
                <c:pt idx="3170">
                  <c:v>16.427982135314199</c:v>
                </c:pt>
                <c:pt idx="3171">
                  <c:v>16.356000169198449</c:v>
                </c:pt>
                <c:pt idx="3172">
                  <c:v>16.278481128868741</c:v>
                </c:pt>
                <c:pt idx="3173">
                  <c:v>16.23233884238395</c:v>
                </c:pt>
                <c:pt idx="3174">
                  <c:v>16.175122407831768</c:v>
                </c:pt>
                <c:pt idx="3175">
                  <c:v>16.090220601518759</c:v>
                </c:pt>
                <c:pt idx="3176">
                  <c:v>15.983170498003499</c:v>
                </c:pt>
                <c:pt idx="3177">
                  <c:v>15.77460736479634</c:v>
                </c:pt>
                <c:pt idx="3178">
                  <c:v>15.69524263265836</c:v>
                </c:pt>
                <c:pt idx="3179">
                  <c:v>15.510673487993181</c:v>
                </c:pt>
                <c:pt idx="3180">
                  <c:v>15.436845830749521</c:v>
                </c:pt>
                <c:pt idx="3181">
                  <c:v>15.41100615002633</c:v>
                </c:pt>
                <c:pt idx="3182">
                  <c:v>15.291036206243019</c:v>
                </c:pt>
                <c:pt idx="3183">
                  <c:v>15.191368868251381</c:v>
                </c:pt>
                <c:pt idx="3184">
                  <c:v>15.14522658206341</c:v>
                </c:pt>
                <c:pt idx="3185">
                  <c:v>15.117541210629479</c:v>
                </c:pt>
                <c:pt idx="3186">
                  <c:v>15.07139892443797</c:v>
                </c:pt>
                <c:pt idx="3187">
                  <c:v>15.04186786124535</c:v>
                </c:pt>
                <c:pt idx="3188">
                  <c:v>14.99941695821248</c:v>
                </c:pt>
                <c:pt idx="3189">
                  <c:v>14.964348820447119</c:v>
                </c:pt>
                <c:pt idx="3190">
                  <c:v>14.899749620187199</c:v>
                </c:pt>
                <c:pt idx="3191">
                  <c:v>14.88498408858824</c:v>
                </c:pt>
                <c:pt idx="3192">
                  <c:v>14.82776765359586</c:v>
                </c:pt>
                <c:pt idx="3193">
                  <c:v>14.79823659039439</c:v>
                </c:pt>
                <c:pt idx="3194">
                  <c:v>14.76132276156839</c:v>
                </c:pt>
                <c:pt idx="3195">
                  <c:v>14.74102015574838</c:v>
                </c:pt>
                <c:pt idx="3196">
                  <c:v>14.652426966485031</c:v>
                </c:pt>
                <c:pt idx="3197">
                  <c:v>14.36634479211321</c:v>
                </c:pt>
                <c:pt idx="3198">
                  <c:v>14.3349680371371</c:v>
                </c:pt>
                <c:pt idx="3199">
                  <c:v>14.310974048492429</c:v>
                </c:pt>
                <c:pt idx="3200">
                  <c:v>14.26483176225843</c:v>
                </c:pt>
                <c:pt idx="3201">
                  <c:v>14.242683465372471</c:v>
                </c:pt>
                <c:pt idx="3202">
                  <c:v>14.2297636251699</c:v>
                </c:pt>
                <c:pt idx="3203">
                  <c:v>14.21499809355854</c:v>
                </c:pt>
                <c:pt idx="3204">
                  <c:v>14.14486181831756</c:v>
                </c:pt>
                <c:pt idx="3205">
                  <c:v>14.12640490389218</c:v>
                </c:pt>
                <c:pt idx="3206">
                  <c:v>14.076571234831739</c:v>
                </c:pt>
                <c:pt idx="3207">
                  <c:v>14.056268628995801</c:v>
                </c:pt>
                <c:pt idx="3208">
                  <c:v>14.032274639992369</c:v>
                </c:pt>
                <c:pt idx="3209">
                  <c:v>14.004589268524819</c:v>
                </c:pt>
                <c:pt idx="3210">
                  <c:v>13.99720650254153</c:v>
                </c:pt>
                <c:pt idx="3211">
                  <c:v>13.95106421628982</c:v>
                </c:pt>
                <c:pt idx="3212">
                  <c:v>13.952909908050289</c:v>
                </c:pt>
                <c:pt idx="3213">
                  <c:v>13.805254592240621</c:v>
                </c:pt>
                <c:pt idx="3214">
                  <c:v>13.76464938020465</c:v>
                </c:pt>
                <c:pt idx="3215">
                  <c:v>13.84955118674071</c:v>
                </c:pt>
                <c:pt idx="3216">
                  <c:v>13.84955118674071</c:v>
                </c:pt>
                <c:pt idx="3217">
                  <c:v>13.783106294638889</c:v>
                </c:pt>
                <c:pt idx="3218">
                  <c:v>13.69451310527996</c:v>
                </c:pt>
                <c:pt idx="3219">
                  <c:v>13.847705495331921</c:v>
                </c:pt>
                <c:pt idx="3220">
                  <c:v>13.925224536227519</c:v>
                </c:pt>
                <c:pt idx="3221">
                  <c:v>13.842168421107329</c:v>
                </c:pt>
                <c:pt idx="3222">
                  <c:v>13.65944496746326</c:v>
                </c:pt>
                <c:pt idx="3223">
                  <c:v>13.68897603070368</c:v>
                </c:pt>
                <c:pt idx="3224">
                  <c:v>13.57638885267176</c:v>
                </c:pt>
                <c:pt idx="3225">
                  <c:v>13.605919915912169</c:v>
                </c:pt>
                <c:pt idx="3226">
                  <c:v>13.580080235489341</c:v>
                </c:pt>
                <c:pt idx="3227">
                  <c:v>13.54501209801901</c:v>
                </c:pt>
                <c:pt idx="3228">
                  <c:v>13.5099439605487</c:v>
                </c:pt>
                <c:pt idx="3229">
                  <c:v>13.48225858871354</c:v>
                </c:pt>
                <c:pt idx="3230">
                  <c:v>13.476721514487179</c:v>
                </c:pt>
                <c:pt idx="3231">
                  <c:v>13.46380167427399</c:v>
                </c:pt>
                <c:pt idx="3232">
                  <c:v>13.49333273716625</c:v>
                </c:pt>
                <c:pt idx="3233">
                  <c:v>13.57823454408055</c:v>
                </c:pt>
                <c:pt idx="3234">
                  <c:v>13.650216510422879</c:v>
                </c:pt>
                <c:pt idx="3235">
                  <c:v>13.687130339648361</c:v>
                </c:pt>
                <c:pt idx="3236">
                  <c:v>13.67605619084395</c:v>
                </c:pt>
                <c:pt idx="3237">
                  <c:v>13.637296670209681</c:v>
                </c:pt>
                <c:pt idx="3238">
                  <c:v>13.69451310527996</c:v>
                </c:pt>
                <c:pt idx="3239">
                  <c:v>13.724044168518599</c:v>
                </c:pt>
                <c:pt idx="3240">
                  <c:v>13.72958124274319</c:v>
                </c:pt>
                <c:pt idx="3241">
                  <c:v>13.655753584647471</c:v>
                </c:pt>
                <c:pt idx="3242">
                  <c:v>13.68159326507031</c:v>
                </c:pt>
                <c:pt idx="3243">
                  <c:v>13.63914236197194</c:v>
                </c:pt>
                <c:pt idx="3244">
                  <c:v>13.709278636900169</c:v>
                </c:pt>
                <c:pt idx="3245">
                  <c:v>13.71850709394055</c:v>
                </c:pt>
                <c:pt idx="3246">
                  <c:v>13.740655391192369</c:v>
                </c:pt>
                <c:pt idx="3247">
                  <c:v>13.79048906062396</c:v>
                </c:pt>
                <c:pt idx="3248">
                  <c:v>13.821865814914389</c:v>
                </c:pt>
                <c:pt idx="3249">
                  <c:v>13.967675439665189</c:v>
                </c:pt>
                <c:pt idx="3250">
                  <c:v>14.015663417322131</c:v>
                </c:pt>
                <c:pt idx="3251">
                  <c:v>14.174392881540269</c:v>
                </c:pt>
                <c:pt idx="3252">
                  <c:v>14.26483176225843</c:v>
                </c:pt>
                <c:pt idx="3253">
                  <c:v>14.36449910070619</c:v>
                </c:pt>
                <c:pt idx="3254">
                  <c:v>14.39033878110779</c:v>
                </c:pt>
                <c:pt idx="3255">
                  <c:v>14.42356122713568</c:v>
                </c:pt>
                <c:pt idx="3256">
                  <c:v>14.45309229034954</c:v>
                </c:pt>
                <c:pt idx="3257">
                  <c:v>14.490006119187919</c:v>
                </c:pt>
                <c:pt idx="3258">
                  <c:v>14.50108026797993</c:v>
                </c:pt>
                <c:pt idx="3259">
                  <c:v>14.514000107827281</c:v>
                </c:pt>
                <c:pt idx="3260">
                  <c:v>14.48816042742922</c:v>
                </c:pt>
                <c:pt idx="3261">
                  <c:v>14.528765639433329</c:v>
                </c:pt>
                <c:pt idx="3262">
                  <c:v>14.558296702290191</c:v>
                </c:pt>
                <c:pt idx="3263">
                  <c:v>14.59151914831277</c:v>
                </c:pt>
                <c:pt idx="3264">
                  <c:v>14.611821754488011</c:v>
                </c:pt>
                <c:pt idx="3265">
                  <c:v>14.659809732111331</c:v>
                </c:pt>
                <c:pt idx="3266">
                  <c:v>14.77977967598139</c:v>
                </c:pt>
                <c:pt idx="3267">
                  <c:v>15.17291195384724</c:v>
                </c:pt>
                <c:pt idx="3268">
                  <c:v>15.340869875234411</c:v>
                </c:pt>
                <c:pt idx="3269">
                  <c:v>15.40362338476058</c:v>
                </c:pt>
                <c:pt idx="3270">
                  <c:v>15.399932001246709</c:v>
                </c:pt>
                <c:pt idx="3271">
                  <c:v>15.33533280101866</c:v>
                </c:pt>
                <c:pt idx="3272">
                  <c:v>15.31687588661806</c:v>
                </c:pt>
                <c:pt idx="3273">
                  <c:v>15.272579291840639</c:v>
                </c:pt>
                <c:pt idx="3274">
                  <c:v>15.25412237743649</c:v>
                </c:pt>
                <c:pt idx="3275">
                  <c:v>15.243048228653331</c:v>
                </c:pt>
                <c:pt idx="3276">
                  <c:v>15.228282697413141</c:v>
                </c:pt>
                <c:pt idx="3277">
                  <c:v>15.21905423968175</c:v>
                </c:pt>
                <c:pt idx="3278">
                  <c:v>15.18583179368396</c:v>
                </c:pt>
                <c:pt idx="3279">
                  <c:v>15.161837805415759</c:v>
                </c:pt>
                <c:pt idx="3280">
                  <c:v>15.148917964873901</c:v>
                </c:pt>
                <c:pt idx="3281">
                  <c:v>15.121232593441761</c:v>
                </c:pt>
                <c:pt idx="3282">
                  <c:v>15.13046105046798</c:v>
                </c:pt>
                <c:pt idx="3283">
                  <c:v>15.13599812503718</c:v>
                </c:pt>
                <c:pt idx="3284">
                  <c:v>15.11938690168305</c:v>
                </c:pt>
                <c:pt idx="3285">
                  <c:v>15.13046105046798</c:v>
                </c:pt>
                <c:pt idx="3286">
                  <c:v>15.13968950784589</c:v>
                </c:pt>
                <c:pt idx="3287">
                  <c:v>15.141535199252919</c:v>
                </c:pt>
                <c:pt idx="3288">
                  <c:v>15.132306742224911</c:v>
                </c:pt>
                <c:pt idx="3289">
                  <c:v>15.132306742224911</c:v>
                </c:pt>
                <c:pt idx="3290">
                  <c:v>15.12492397625225</c:v>
                </c:pt>
                <c:pt idx="3291">
                  <c:v>15.082473072869441</c:v>
                </c:pt>
                <c:pt idx="3292">
                  <c:v>15.069553233030939</c:v>
                </c:pt>
                <c:pt idx="3293">
                  <c:v>15.073244615843221</c:v>
                </c:pt>
                <c:pt idx="3294">
                  <c:v>15.073244615843221</c:v>
                </c:pt>
                <c:pt idx="3295">
                  <c:v>15.05847908424602</c:v>
                </c:pt>
                <c:pt idx="3296">
                  <c:v>15.04002216984011</c:v>
                </c:pt>
                <c:pt idx="3297">
                  <c:v>14.997571266453759</c:v>
                </c:pt>
                <c:pt idx="3298">
                  <c:v>14.979114352044309</c:v>
                </c:pt>
                <c:pt idx="3299">
                  <c:v>14.953274671660409</c:v>
                </c:pt>
                <c:pt idx="3300">
                  <c:v>14.914515151786169</c:v>
                </c:pt>
                <c:pt idx="3301">
                  <c:v>14.912669460029241</c:v>
                </c:pt>
                <c:pt idx="3302">
                  <c:v>14.968040203257599</c:v>
                </c:pt>
                <c:pt idx="3303">
                  <c:v>15.02341094683589</c:v>
                </c:pt>
                <c:pt idx="3304">
                  <c:v>14.982805734856569</c:v>
                </c:pt>
                <c:pt idx="3305">
                  <c:v>14.97542296923382</c:v>
                </c:pt>
                <c:pt idx="3306">
                  <c:v>14.918206534598429</c:v>
                </c:pt>
                <c:pt idx="3307">
                  <c:v>14.842533185196601</c:v>
                </c:pt>
                <c:pt idx="3308">
                  <c:v>14.78162536738663</c:v>
                </c:pt>
                <c:pt idx="3309">
                  <c:v>14.74286584715362</c:v>
                </c:pt>
                <c:pt idx="3310">
                  <c:v>14.69487786953562</c:v>
                </c:pt>
                <c:pt idx="3311">
                  <c:v>14.71518047535741</c:v>
                </c:pt>
                <c:pt idx="3312">
                  <c:v>14.7077977097311</c:v>
                </c:pt>
                <c:pt idx="3313">
                  <c:v>14.7077977097311</c:v>
                </c:pt>
                <c:pt idx="3314">
                  <c:v>14.73363739012386</c:v>
                </c:pt>
                <c:pt idx="3315">
                  <c:v>14.74102015574838</c:v>
                </c:pt>
                <c:pt idx="3316">
                  <c:v>14.739174463989681</c:v>
                </c:pt>
                <c:pt idx="3317">
                  <c:v>14.71518047535741</c:v>
                </c:pt>
                <c:pt idx="3318">
                  <c:v>14.678266646527881</c:v>
                </c:pt>
                <c:pt idx="3319">
                  <c:v>14.68934079531633</c:v>
                </c:pt>
                <c:pt idx="3320">
                  <c:v>14.7077977097311</c:v>
                </c:pt>
                <c:pt idx="3321">
                  <c:v>14.75947707016137</c:v>
                </c:pt>
                <c:pt idx="3322">
                  <c:v>14.79085382477164</c:v>
                </c:pt>
                <c:pt idx="3323">
                  <c:v>14.807465047777621</c:v>
                </c:pt>
                <c:pt idx="3324">
                  <c:v>14.777933984576149</c:v>
                </c:pt>
                <c:pt idx="3325">
                  <c:v>14.77977967598139</c:v>
                </c:pt>
                <c:pt idx="3326">
                  <c:v>14.777933984576149</c:v>
                </c:pt>
                <c:pt idx="3327">
                  <c:v>14.82592196218884</c:v>
                </c:pt>
                <c:pt idx="3328">
                  <c:v>14.88313839683131</c:v>
                </c:pt>
                <c:pt idx="3329">
                  <c:v>14.980960043803019</c:v>
                </c:pt>
                <c:pt idx="3330">
                  <c:v>15.030793712458649</c:v>
                </c:pt>
                <c:pt idx="3331">
                  <c:v>15.075090307248461</c:v>
                </c:pt>
                <c:pt idx="3332">
                  <c:v>15.13046105046798</c:v>
                </c:pt>
                <c:pt idx="3333">
                  <c:v>15.292881897648259</c:v>
                </c:pt>
                <c:pt idx="3334">
                  <c:v>15.318721578021529</c:v>
                </c:pt>
                <c:pt idx="3335">
                  <c:v>15.43315444723566</c:v>
                </c:pt>
                <c:pt idx="3336">
                  <c:v>15.442382904965269</c:v>
                </c:pt>
                <c:pt idx="3337">
                  <c:v>15.56419854013258</c:v>
                </c:pt>
                <c:pt idx="3338">
                  <c:v>15.530976094147171</c:v>
                </c:pt>
                <c:pt idx="3339">
                  <c:v>15.578964071720931</c:v>
                </c:pt>
                <c:pt idx="3340">
                  <c:v>15.650946038252091</c:v>
                </c:pt>
                <c:pt idx="3341">
                  <c:v>15.71554523845535</c:v>
                </c:pt>
                <c:pt idx="3342">
                  <c:v>15.817058268143731</c:v>
                </c:pt>
                <c:pt idx="3343">
                  <c:v>15.93887390325972</c:v>
                </c:pt>
                <c:pt idx="3344">
                  <c:v>16.077300761342741</c:v>
                </c:pt>
                <c:pt idx="3345">
                  <c:v>16.11975166467597</c:v>
                </c:pt>
                <c:pt idx="3346">
                  <c:v>16.1566654934471</c:v>
                </c:pt>
                <c:pt idx="3347">
                  <c:v>16.278481128868741</c:v>
                </c:pt>
                <c:pt idx="3348">
                  <c:v>16.354154477796751</c:v>
                </c:pt>
                <c:pt idx="3349">
                  <c:v>16.499964101776332</c:v>
                </c:pt>
                <c:pt idx="3350">
                  <c:v>16.579328833488269</c:v>
                </c:pt>
                <c:pt idx="3351">
                  <c:v>16.669767714312059</c:v>
                </c:pt>
                <c:pt idx="3352">
                  <c:v>16.774972126694092</c:v>
                </c:pt>
                <c:pt idx="3353">
                  <c:v>16.88386792151368</c:v>
                </c:pt>
                <c:pt idx="3354">
                  <c:v>16.941084356375079</c:v>
                </c:pt>
                <c:pt idx="3355">
                  <c:v>17.02783185400482</c:v>
                </c:pt>
                <c:pt idx="3356">
                  <c:v>17.114579351980939</c:v>
                </c:pt>
                <c:pt idx="3357">
                  <c:v>17.142264723349349</c:v>
                </c:pt>
                <c:pt idx="3358">
                  <c:v>17.153338872109501</c:v>
                </c:pt>
                <c:pt idx="3359">
                  <c:v>17.171795786472931</c:v>
                </c:pt>
                <c:pt idx="3360">
                  <c:v>17.184715626633022</c:v>
                </c:pt>
                <c:pt idx="3361">
                  <c:v>17.197635466441429</c:v>
                </c:pt>
                <c:pt idx="3362">
                  <c:v>17.217938072556478</c:v>
                </c:pt>
                <c:pt idx="3363">
                  <c:v>17.253006209879871</c:v>
                </c:pt>
                <c:pt idx="3364">
                  <c:v>17.271463124239752</c:v>
                </c:pt>
                <c:pt idx="3365">
                  <c:v>17.295457113156449</c:v>
                </c:pt>
                <c:pt idx="3366">
                  <c:v>17.312068335762941</c:v>
                </c:pt>
                <c:pt idx="3367">
                  <c:v>17.319451101719689</c:v>
                </c:pt>
                <c:pt idx="3368">
                  <c:v>17.33975370747951</c:v>
                </c:pt>
                <c:pt idx="3369">
                  <c:v>17.350827856236119</c:v>
                </c:pt>
                <c:pt idx="3370">
                  <c:v>17.35451923903776</c:v>
                </c:pt>
                <c:pt idx="3371">
                  <c:v>17.361902004992729</c:v>
                </c:pt>
                <c:pt idx="3372">
                  <c:v>17.371130461995939</c:v>
                </c:pt>
                <c:pt idx="3373">
                  <c:v>17.387741684954129</c:v>
                </c:pt>
                <c:pt idx="3374">
                  <c:v>17.376667536550979</c:v>
                </c:pt>
                <c:pt idx="3375">
                  <c:v>17.384050302152492</c:v>
                </c:pt>
                <c:pt idx="3376">
                  <c:v>17.378513227599228</c:v>
                </c:pt>
                <c:pt idx="3377">
                  <c:v>17.347136473434471</c:v>
                </c:pt>
                <c:pt idx="3378">
                  <c:v>17.341599398881218</c:v>
                </c:pt>
                <c:pt idx="3379">
                  <c:v>17.324988176272949</c:v>
                </c:pt>
                <c:pt idx="3380">
                  <c:v>17.33975370747951</c:v>
                </c:pt>
                <c:pt idx="3381">
                  <c:v>17.330525250124619</c:v>
                </c:pt>
                <c:pt idx="3382">
                  <c:v>17.336062324677869</c:v>
                </c:pt>
                <c:pt idx="3383">
                  <c:v>17.330525250124619</c:v>
                </c:pt>
                <c:pt idx="3384">
                  <c:v>17.321296793119611</c:v>
                </c:pt>
                <c:pt idx="3385">
                  <c:v>17.317605410317981</c:v>
                </c:pt>
                <c:pt idx="3386">
                  <c:v>17.269617432839819</c:v>
                </c:pt>
                <c:pt idx="3387">
                  <c:v>17.284382964399839</c:v>
                </c:pt>
                <c:pt idx="3388">
                  <c:v>17.24008636971978</c:v>
                </c:pt>
                <c:pt idx="3389">
                  <c:v>17.062899991688749</c:v>
                </c:pt>
                <c:pt idx="3390">
                  <c:v>17.03152323680823</c:v>
                </c:pt>
                <c:pt idx="3391">
                  <c:v>17.116425043029189</c:v>
                </c:pt>
                <c:pt idx="3392">
                  <c:v>17.2345492955182</c:v>
                </c:pt>
                <c:pt idx="3393">
                  <c:v>17.34898216483619</c:v>
                </c:pt>
                <c:pt idx="3394">
                  <c:v>17.478180565343031</c:v>
                </c:pt>
                <c:pt idx="3395">
                  <c:v>17.592613434629151</c:v>
                </c:pt>
                <c:pt idx="3396">
                  <c:v>17.603687583382211</c:v>
                </c:pt>
                <c:pt idx="3397">
                  <c:v>17.555699605920001</c:v>
                </c:pt>
                <c:pt idx="3398">
                  <c:v>17.63137295508993</c:v>
                </c:pt>
                <c:pt idx="3399">
                  <c:v>17.642447103843001</c:v>
                </c:pt>
                <c:pt idx="3400">
                  <c:v>17.705200612852849</c:v>
                </c:pt>
                <c:pt idx="3401">
                  <c:v>17.74765151575652</c:v>
                </c:pt>
                <c:pt idx="3402">
                  <c:v>17.76795412150749</c:v>
                </c:pt>
                <c:pt idx="3403">
                  <c:v>17.76795412150749</c:v>
                </c:pt>
                <c:pt idx="3404">
                  <c:v>17.79748518460806</c:v>
                </c:pt>
                <c:pt idx="3405">
                  <c:v>17.98759140299331</c:v>
                </c:pt>
                <c:pt idx="3406">
                  <c:v>18.185080386934061</c:v>
                </c:pt>
                <c:pt idx="3407">
                  <c:v>18.2496795873049</c:v>
                </c:pt>
                <c:pt idx="3408">
                  <c:v>18.37334091348449</c:v>
                </c:pt>
                <c:pt idx="3409">
                  <c:v>18.439785805241119</c:v>
                </c:pt>
                <c:pt idx="3410">
                  <c:v>18.45455133677989</c:v>
                </c:pt>
                <c:pt idx="3411">
                  <c:v>18.511767771538612</c:v>
                </c:pt>
                <c:pt idx="3412">
                  <c:v>18.631737714884689</c:v>
                </c:pt>
                <c:pt idx="3413">
                  <c:v>18.777547338488979</c:v>
                </c:pt>
                <c:pt idx="3414">
                  <c:v>18.79415856142062</c:v>
                </c:pt>
                <c:pt idx="3415">
                  <c:v>19.048863979550649</c:v>
                </c:pt>
                <c:pt idx="3416">
                  <c:v>19.38108843837745</c:v>
                </c:pt>
                <c:pt idx="3417">
                  <c:v>19.59334295352593</c:v>
                </c:pt>
                <c:pt idx="3418">
                  <c:v>19.728078428244391</c:v>
                </c:pt>
                <c:pt idx="3419">
                  <c:v>19.78160347977721</c:v>
                </c:pt>
                <c:pt idx="3420">
                  <c:v>19.908956188883529</c:v>
                </c:pt>
                <c:pt idx="3421">
                  <c:v>19.979092463314341</c:v>
                </c:pt>
                <c:pt idx="3422">
                  <c:v>20.154433150069941</c:v>
                </c:pt>
                <c:pt idx="3423">
                  <c:v>20.198729743897939</c:v>
                </c:pt>
                <c:pt idx="3424">
                  <c:v>20.252254795754119</c:v>
                </c:pt>
                <c:pt idx="3425">
                  <c:v>20.337156601667061</c:v>
                </c:pt>
                <c:pt idx="3426">
                  <c:v>20.48112053359349</c:v>
                </c:pt>
                <c:pt idx="3427">
                  <c:v>20.562330956695948</c:v>
                </c:pt>
                <c:pt idx="3428">
                  <c:v>20.542028351008689</c:v>
                </c:pt>
                <c:pt idx="3429">
                  <c:v>20.519880053926819</c:v>
                </c:pt>
                <c:pt idx="3430">
                  <c:v>20.530954202292811</c:v>
                </c:pt>
                <c:pt idx="3431">
                  <c:v>20.53833696822122</c:v>
                </c:pt>
                <c:pt idx="3432">
                  <c:v>20.540182659262381</c:v>
                </c:pt>
                <c:pt idx="3433">
                  <c:v>20.436823939076291</c:v>
                </c:pt>
                <c:pt idx="3434">
                  <c:v>20.366687664680882</c:v>
                </c:pt>
                <c:pt idx="3435">
                  <c:v>20.418367024780132</c:v>
                </c:pt>
                <c:pt idx="3436">
                  <c:v>20.553102499724581</c:v>
                </c:pt>
                <c:pt idx="3437">
                  <c:v>20.870561426133388</c:v>
                </c:pt>
                <c:pt idx="3438">
                  <c:v>20.828110523028521</c:v>
                </c:pt>
                <c:pt idx="3439">
                  <c:v>20.846567437315841</c:v>
                </c:pt>
                <c:pt idx="3440">
                  <c:v>21.03667365504435</c:v>
                </c:pt>
                <c:pt idx="3441">
                  <c:v>21.330138592472721</c:v>
                </c:pt>
                <c:pt idx="3442">
                  <c:v>21.573769861873309</c:v>
                </c:pt>
                <c:pt idx="3443">
                  <c:v>21.706659644897979</c:v>
                </c:pt>
                <c:pt idx="3444">
                  <c:v>21.826629587810359</c:v>
                </c:pt>
                <c:pt idx="3445">
                  <c:v>21.754647622135401</c:v>
                </c:pt>
                <c:pt idx="3446">
                  <c:v>21.778641610576489</c:v>
                </c:pt>
                <c:pt idx="3447">
                  <c:v>21.92998830783538</c:v>
                </c:pt>
                <c:pt idx="3448">
                  <c:v>22.101637611069449</c:v>
                </c:pt>
                <c:pt idx="3449">
                  <c:v>22.105328993851629</c:v>
                </c:pt>
                <c:pt idx="3450">
                  <c:v>22.133014365064259</c:v>
                </c:pt>
                <c:pt idx="3451">
                  <c:v>22.107174685240931</c:v>
                </c:pt>
                <c:pt idx="3452">
                  <c:v>22.204996331060819</c:v>
                </c:pt>
                <c:pt idx="3453">
                  <c:v>22.330503348429101</c:v>
                </c:pt>
                <c:pt idx="3454">
                  <c:v>22.39141116536517</c:v>
                </c:pt>
                <c:pt idx="3455">
                  <c:v>22.450473291258291</c:v>
                </c:pt>
                <c:pt idx="3456">
                  <c:v>22.520609565485518</c:v>
                </c:pt>
                <c:pt idx="3457">
                  <c:v>22.878673703159681</c:v>
                </c:pt>
                <c:pt idx="3458">
                  <c:v>22.92666168033336</c:v>
                </c:pt>
                <c:pt idx="3459">
                  <c:v>23.079854068429832</c:v>
                </c:pt>
                <c:pt idx="3460">
                  <c:v>22.983878114448309</c:v>
                </c:pt>
                <c:pt idx="3461">
                  <c:v>22.939581520056791</c:v>
                </c:pt>
                <c:pt idx="3462">
                  <c:v>22.922970297203051</c:v>
                </c:pt>
                <c:pt idx="3463">
                  <c:v>22.983878114448309</c:v>
                </c:pt>
                <c:pt idx="3464">
                  <c:v>22.970958274373189</c:v>
                </c:pt>
                <c:pt idx="3465">
                  <c:v>22.970958274373189</c:v>
                </c:pt>
                <c:pt idx="3466">
                  <c:v>23.122304971426729</c:v>
                </c:pt>
                <c:pt idx="3467">
                  <c:v>23.343787942970678</c:v>
                </c:pt>
                <c:pt idx="3468">
                  <c:v>23.491443257183629</c:v>
                </c:pt>
                <c:pt idx="3469">
                  <c:v>23.574499371044009</c:v>
                </c:pt>
                <c:pt idx="3470">
                  <c:v>23.539431234323679</c:v>
                </c:pt>
                <c:pt idx="3471">
                  <c:v>23.57819075417078</c:v>
                </c:pt>
                <c:pt idx="3472">
                  <c:v>23.572653680008159</c:v>
                </c:pt>
                <c:pt idx="3473">
                  <c:v>23.546813999875631</c:v>
                </c:pt>
                <c:pt idx="3474">
                  <c:v>23.33271379428842</c:v>
                </c:pt>
                <c:pt idx="3475">
                  <c:v>23.260731828383911</c:v>
                </c:pt>
                <c:pt idx="3476">
                  <c:v>23.185058480048919</c:v>
                </c:pt>
                <c:pt idx="3477">
                  <c:v>23.168447257198711</c:v>
                </c:pt>
                <c:pt idx="3478">
                  <c:v>23.173984331718351</c:v>
                </c:pt>
                <c:pt idx="3479">
                  <c:v>23.114922205873022</c:v>
                </c:pt>
                <c:pt idx="3480">
                  <c:v>23.076162685652982</c:v>
                </c:pt>
                <c:pt idx="3481">
                  <c:v>23.068779920097491</c:v>
                </c:pt>
                <c:pt idx="3482">
                  <c:v>23.109385131353381</c:v>
                </c:pt>
                <c:pt idx="3483">
                  <c:v>23.151836034350278</c:v>
                </c:pt>
                <c:pt idx="3484">
                  <c:v>23.109385131353381</c:v>
                </c:pt>
                <c:pt idx="3485">
                  <c:v>23.125996354557049</c:v>
                </c:pt>
                <c:pt idx="3486">
                  <c:v>23.183212788659599</c:v>
                </c:pt>
                <c:pt idx="3487">
                  <c:v>23.255194754219509</c:v>
                </c:pt>
                <c:pt idx="3488">
                  <c:v>23.496980331346251</c:v>
                </c:pt>
                <c:pt idx="3489">
                  <c:v>23.646481336923749</c:v>
                </c:pt>
                <c:pt idx="3490">
                  <c:v>24.118978342227681</c:v>
                </c:pt>
                <c:pt idx="3491">
                  <c:v>24.50103646726723</c:v>
                </c:pt>
                <c:pt idx="3492">
                  <c:v>24.676377152773661</c:v>
                </c:pt>
                <c:pt idx="3493">
                  <c:v>24.86094629517002</c:v>
                </c:pt>
                <c:pt idx="3494">
                  <c:v>25.115651711551109</c:v>
                </c:pt>
                <c:pt idx="3495">
                  <c:v>25.409116647976969</c:v>
                </c:pt>
                <c:pt idx="3496">
                  <c:v>25.706272967423399</c:v>
                </c:pt>
                <c:pt idx="3497">
                  <c:v>26.149238908805419</c:v>
                </c:pt>
                <c:pt idx="3498">
                  <c:v>26.49622889601175</c:v>
                </c:pt>
                <c:pt idx="3499">
                  <c:v>26.522068575707632</c:v>
                </c:pt>
                <c:pt idx="3500">
                  <c:v>26.843218883083551</c:v>
                </c:pt>
                <c:pt idx="3501">
                  <c:v>27.09423291613194</c:v>
                </c:pt>
                <c:pt idx="3502">
                  <c:v>27.1422208930755</c:v>
                </c:pt>
                <c:pt idx="3503">
                  <c:v>27.204974401412681</c:v>
                </c:pt>
                <c:pt idx="3504">
                  <c:v>27.243733921450389</c:v>
                </c:pt>
                <c:pt idx="3505">
                  <c:v>27.221585624184989</c:v>
                </c:pt>
                <c:pt idx="3506">
                  <c:v>27.212357166932769</c:v>
                </c:pt>
                <c:pt idx="3507">
                  <c:v>27.19574594451036</c:v>
                </c:pt>
                <c:pt idx="3508">
                  <c:v>27.15883211620304</c:v>
                </c:pt>
                <c:pt idx="3509">
                  <c:v>27.073930310595159</c:v>
                </c:pt>
                <c:pt idx="3510">
                  <c:v>26.998256962234201</c:v>
                </c:pt>
                <c:pt idx="3511">
                  <c:v>26.909663774201132</c:v>
                </c:pt>
                <c:pt idx="3512">
                  <c:v>26.893052551423519</c:v>
                </c:pt>
                <c:pt idx="3513">
                  <c:v>26.85798441448248</c:v>
                </c:pt>
                <c:pt idx="3514">
                  <c:v>26.81922489477876</c:v>
                </c:pt>
                <c:pt idx="3515">
                  <c:v>26.787848140598669</c:v>
                </c:pt>
                <c:pt idx="3516">
                  <c:v>26.697409261163909</c:v>
                </c:pt>
                <c:pt idx="3517">
                  <c:v>26.509148736035531</c:v>
                </c:pt>
                <c:pt idx="3518">
                  <c:v>26.43716677039124</c:v>
                </c:pt>
                <c:pt idx="3519">
                  <c:v>26.309814062576582</c:v>
                </c:pt>
                <c:pt idx="3520">
                  <c:v>26.252597628322349</c:v>
                </c:pt>
                <c:pt idx="3521">
                  <c:v>26.169541514715121</c:v>
                </c:pt>
                <c:pt idx="3522">
                  <c:v>26.09940524007127</c:v>
                </c:pt>
                <c:pt idx="3523">
                  <c:v>25.920373172435301</c:v>
                </c:pt>
                <c:pt idx="3524">
                  <c:v>25.850236898475359</c:v>
                </c:pt>
                <c:pt idx="3525">
                  <c:v>25.695198818771232</c:v>
                </c:pt>
                <c:pt idx="3526">
                  <c:v>25.589994407453091</c:v>
                </c:pt>
                <c:pt idx="3527">
                  <c:v>25.503246911015889</c:v>
                </c:pt>
                <c:pt idx="3528">
                  <c:v>25.46079600813227</c:v>
                </c:pt>
                <c:pt idx="3529">
                  <c:v>25.394351116904939</c:v>
                </c:pt>
                <c:pt idx="3530">
                  <c:v>25.28360963139939</c:v>
                </c:pt>
                <c:pt idx="3531">
                  <c:v>25.224547505695678</c:v>
                </c:pt>
                <c:pt idx="3532">
                  <c:v>25.137800009221291</c:v>
                </c:pt>
                <c:pt idx="3533">
                  <c:v>25.014138683637078</c:v>
                </c:pt>
                <c:pt idx="3534">
                  <c:v>24.849872146509021</c:v>
                </c:pt>
                <c:pt idx="3535">
                  <c:v>24.783427255233882</c:v>
                </c:pt>
                <c:pt idx="3536">
                  <c:v>24.694834066981329</c:v>
                </c:pt>
                <c:pt idx="3537">
                  <c:v>24.58778396415703</c:v>
                </c:pt>
                <c:pt idx="3538">
                  <c:v>24.43459157596909</c:v>
                </c:pt>
                <c:pt idx="3539">
                  <c:v>24.349689770450901</c:v>
                </c:pt>
                <c:pt idx="3540">
                  <c:v>24.272170730822179</c:v>
                </c:pt>
                <c:pt idx="3541">
                  <c:v>24.150355096503372</c:v>
                </c:pt>
                <c:pt idx="3542">
                  <c:v>24.048842068126131</c:v>
                </c:pt>
                <c:pt idx="3543">
                  <c:v>23.92148935926291</c:v>
                </c:pt>
                <c:pt idx="3544">
                  <c:v>23.880884148395879</c:v>
                </c:pt>
                <c:pt idx="3545">
                  <c:v>23.816284948084022</c:v>
                </c:pt>
                <c:pt idx="3546">
                  <c:v>23.729537451119871</c:v>
                </c:pt>
                <c:pt idx="3547">
                  <c:v>23.6797037826029</c:v>
                </c:pt>
                <c:pt idx="3548">
                  <c:v>23.62987011408239</c:v>
                </c:pt>
                <c:pt idx="3549">
                  <c:v>23.546813999875631</c:v>
                </c:pt>
                <c:pt idx="3550">
                  <c:v>23.484060491280001</c:v>
                </c:pt>
                <c:pt idx="3551">
                  <c:v>23.42868974858445</c:v>
                </c:pt>
                <c:pt idx="3552">
                  <c:v>23.194286936990171</c:v>
                </c:pt>
                <c:pt idx="3553">
                  <c:v>23.06139715419031</c:v>
                </c:pt>
                <c:pt idx="3554">
                  <c:v>22.825148651462818</c:v>
                </c:pt>
                <c:pt idx="3555">
                  <c:v>22.760549451073079</c:v>
                </c:pt>
                <c:pt idx="3556">
                  <c:v>22.703333017295659</c:v>
                </c:pt>
                <c:pt idx="3557">
                  <c:v>22.62765966820772</c:v>
                </c:pt>
                <c:pt idx="3558">
                  <c:v>22.566751851289371</c:v>
                </c:pt>
                <c:pt idx="3559">
                  <c:v>22.498461268454989</c:v>
                </c:pt>
                <c:pt idx="3560">
                  <c:v>22.40986807961885</c:v>
                </c:pt>
                <c:pt idx="3561">
                  <c:v>22.30650935965048</c:v>
                </c:pt>
                <c:pt idx="3562">
                  <c:v>22.182848034021429</c:v>
                </c:pt>
                <c:pt idx="3563">
                  <c:v>22.09979191932668</c:v>
                </c:pt>
                <c:pt idx="3564">
                  <c:v>21.977976285060389</c:v>
                </c:pt>
                <c:pt idx="3565">
                  <c:v>21.848777884858599</c:v>
                </c:pt>
                <c:pt idx="3566">
                  <c:v>21.767567461876531</c:v>
                </c:pt>
                <c:pt idx="3567">
                  <c:v>21.671591507751611</c:v>
                </c:pt>
                <c:pt idx="3568">
                  <c:v>21.616220764591102</c:v>
                </c:pt>
                <c:pt idx="3569">
                  <c:v>21.531318958802071</c:v>
                </c:pt>
                <c:pt idx="3570">
                  <c:v>21.348595506749419</c:v>
                </c:pt>
                <c:pt idx="3571">
                  <c:v>21.278459232428361</c:v>
                </c:pt>
                <c:pt idx="3572">
                  <c:v>21.128958226804279</c:v>
                </c:pt>
                <c:pt idx="3573">
                  <c:v>21.053284877933489</c:v>
                </c:pt>
                <c:pt idx="3574">
                  <c:v>20.924086477597179</c:v>
                </c:pt>
                <c:pt idx="3575">
                  <c:v>20.866870043347689</c:v>
                </c:pt>
                <c:pt idx="3576">
                  <c:v>20.817036374316171</c:v>
                </c:pt>
                <c:pt idx="3577">
                  <c:v>20.72475180287606</c:v>
                </c:pt>
                <c:pt idx="3578">
                  <c:v>20.53464558543196</c:v>
                </c:pt>
                <c:pt idx="3579">
                  <c:v>20.479274842198869</c:v>
                </c:pt>
                <c:pt idx="3580">
                  <c:v>20.390681653512608</c:v>
                </c:pt>
                <c:pt idx="3581">
                  <c:v>20.326082452947631</c:v>
                </c:pt>
                <c:pt idx="3582">
                  <c:v>20.217186658197651</c:v>
                </c:pt>
                <c:pt idx="3583">
                  <c:v>20.169198680877031</c:v>
                </c:pt>
                <c:pt idx="3584">
                  <c:v>20.067685652394768</c:v>
                </c:pt>
                <c:pt idx="3585">
                  <c:v>19.993857994828339</c:v>
                </c:pt>
                <c:pt idx="3586">
                  <c:v>19.934795869124041</c:v>
                </c:pt>
                <c:pt idx="3587">
                  <c:v>19.827745765722661</c:v>
                </c:pt>
                <c:pt idx="3588">
                  <c:v>19.702238748350251</c:v>
                </c:pt>
                <c:pt idx="3589">
                  <c:v>19.650559388210301</c:v>
                </c:pt>
                <c:pt idx="3590">
                  <c:v>19.609954176441629</c:v>
                </c:pt>
                <c:pt idx="3591">
                  <c:v>19.43276779853333</c:v>
                </c:pt>
                <c:pt idx="3592">
                  <c:v>19.401391044089468</c:v>
                </c:pt>
                <c:pt idx="3593">
                  <c:v>19.303569398313261</c:v>
                </c:pt>
                <c:pt idx="3594">
                  <c:v>19.072857968417779</c:v>
                </c:pt>
                <c:pt idx="3595">
                  <c:v>18.993493236577191</c:v>
                </c:pt>
                <c:pt idx="3596">
                  <c:v>18.923356961716809</c:v>
                </c:pt>
                <c:pt idx="3597">
                  <c:v>18.788621487226109</c:v>
                </c:pt>
                <c:pt idx="3598">
                  <c:v>18.580058354681</c:v>
                </c:pt>
                <c:pt idx="3599">
                  <c:v>18.460088411327849</c:v>
                </c:pt>
                <c:pt idx="3600">
                  <c:v>18.380723679430609</c:v>
                </c:pt>
                <c:pt idx="3601">
                  <c:v>18.314278787670439</c:v>
                </c:pt>
                <c:pt idx="3602">
                  <c:v>18.275519267593221</c:v>
                </c:pt>
                <c:pt idx="3603">
                  <c:v>18.19984591847815</c:v>
                </c:pt>
                <c:pt idx="3604">
                  <c:v>18.138938100901861</c:v>
                </c:pt>
                <c:pt idx="3605">
                  <c:v>18.028196614836329</c:v>
                </c:pt>
                <c:pt idx="3606">
                  <c:v>17.922992202604771</c:v>
                </c:pt>
                <c:pt idx="3607">
                  <c:v>17.817787790359031</c:v>
                </c:pt>
                <c:pt idx="3608">
                  <c:v>17.7181204526524</c:v>
                </c:pt>
                <c:pt idx="3609">
                  <c:v>17.627681572290069</c:v>
                </c:pt>
                <c:pt idx="3610">
                  <c:v>17.555699605920001</c:v>
                </c:pt>
                <c:pt idx="3611">
                  <c:v>17.494791788651131</c:v>
                </c:pt>
                <c:pt idx="3612">
                  <c:v>17.393278759157489</c:v>
                </c:pt>
                <c:pt idx="3613">
                  <c:v>17.312068335762941</c:v>
                </c:pt>
                <c:pt idx="3614">
                  <c:v>17.262234667234761</c:v>
                </c:pt>
                <c:pt idx="3615">
                  <c:v>17.203172540994679</c:v>
                </c:pt>
                <c:pt idx="3616">
                  <c:v>17.107196586022429</c:v>
                </c:pt>
                <c:pt idx="3617">
                  <c:v>17.02783185400482</c:v>
                </c:pt>
                <c:pt idx="3618">
                  <c:v>16.990918025272649</c:v>
                </c:pt>
                <c:pt idx="3619">
                  <c:v>16.872793773105229</c:v>
                </c:pt>
                <c:pt idx="3620">
                  <c:v>16.822960104198799</c:v>
                </c:pt>
                <c:pt idx="3621">
                  <c:v>16.76943505213552</c:v>
                </c:pt>
                <c:pt idx="3622">
                  <c:v>16.704835852010159</c:v>
                </c:pt>
                <c:pt idx="3623">
                  <c:v>16.623625428200199</c:v>
                </c:pt>
                <c:pt idx="3624">
                  <c:v>16.518421016152139</c:v>
                </c:pt>
                <c:pt idx="3625">
                  <c:v>16.457513198460799</c:v>
                </c:pt>
                <c:pt idx="3626">
                  <c:v>16.29140096868953</c:v>
                </c:pt>
                <c:pt idx="3627">
                  <c:v>16.226801768526979</c:v>
                </c:pt>
                <c:pt idx="3628">
                  <c:v>16.106831824501729</c:v>
                </c:pt>
                <c:pt idx="3629">
                  <c:v>16.0366955497629</c:v>
                </c:pt>
                <c:pt idx="3630">
                  <c:v>15.98132480624834</c:v>
                </c:pt>
                <c:pt idx="3631">
                  <c:v>15.940719594664969</c:v>
                </c:pt>
                <c:pt idx="3632">
                  <c:v>15.824441033759401</c:v>
                </c:pt>
                <c:pt idx="3633">
                  <c:v>15.77091598163593</c:v>
                </c:pt>
                <c:pt idx="3634">
                  <c:v>15.45530274515013</c:v>
                </c:pt>
                <c:pt idx="3635">
                  <c:v>15.32795003539945</c:v>
                </c:pt>
                <c:pt idx="3636">
                  <c:v>15.06217046740997</c:v>
                </c:pt>
                <c:pt idx="3637">
                  <c:v>14.949583288849929</c:v>
                </c:pt>
                <c:pt idx="3638">
                  <c:v>14.864681482420091</c:v>
                </c:pt>
                <c:pt idx="3639">
                  <c:v>14.822230579378351</c:v>
                </c:pt>
                <c:pt idx="3640">
                  <c:v>14.73732877293612</c:v>
                </c:pt>
                <c:pt idx="3641">
                  <c:v>14.617358828707291</c:v>
                </c:pt>
                <c:pt idx="3642">
                  <c:v>14.622895903280041</c:v>
                </c:pt>
                <c:pt idx="3643">
                  <c:v>14.50292595903527</c:v>
                </c:pt>
                <c:pt idx="3644">
                  <c:v>14.42725260994971</c:v>
                </c:pt>
                <c:pt idx="3645">
                  <c:v>14.34235080347031</c:v>
                </c:pt>
                <c:pt idx="3646">
                  <c:v>14.10241091488874</c:v>
                </c:pt>
                <c:pt idx="3647">
                  <c:v>13.498869811744299</c:v>
                </c:pt>
                <c:pt idx="3648">
                  <c:v>13.353060187269071</c:v>
                </c:pt>
                <c:pt idx="3649">
                  <c:v>13.29953513534859</c:v>
                </c:pt>
                <c:pt idx="3650">
                  <c:v>13.207250563122511</c:v>
                </c:pt>
                <c:pt idx="3651">
                  <c:v>13.28661529513186</c:v>
                </c:pt>
                <c:pt idx="3652">
                  <c:v>13.29399806076877</c:v>
                </c:pt>
                <c:pt idx="3653">
                  <c:v>13.338294655645329</c:v>
                </c:pt>
                <c:pt idx="3654">
                  <c:v>13.260775614698399</c:v>
                </c:pt>
                <c:pt idx="3655">
                  <c:v>13.255238540821949</c:v>
                </c:pt>
                <c:pt idx="3656">
                  <c:v>13.338294655645329</c:v>
                </c:pt>
                <c:pt idx="3657">
                  <c:v>13.27000407209578</c:v>
                </c:pt>
                <c:pt idx="3658">
                  <c:v>13.21647902016821</c:v>
                </c:pt>
                <c:pt idx="3659">
                  <c:v>13.188793647970741</c:v>
                </c:pt>
                <c:pt idx="3660">
                  <c:v>13.170336733525881</c:v>
                </c:pt>
                <c:pt idx="3661">
                  <c:v>13.15003412802038</c:v>
                </c:pt>
                <c:pt idx="3662">
                  <c:v>13.162953968238879</c:v>
                </c:pt>
                <c:pt idx="3663">
                  <c:v>13.16664535105822</c:v>
                </c:pt>
                <c:pt idx="3664">
                  <c:v>13.205404871360271</c:v>
                </c:pt>
                <c:pt idx="3665">
                  <c:v>13.21094194594008</c:v>
                </c:pt>
                <c:pt idx="3666">
                  <c:v>13.244164392014</c:v>
                </c:pt>
                <c:pt idx="3667">
                  <c:v>13.161108276476631</c:v>
                </c:pt>
                <c:pt idx="3668">
                  <c:v>13.2238617858069</c:v>
                </c:pt>
                <c:pt idx="3669">
                  <c:v>13.185102265504851</c:v>
                </c:pt>
                <c:pt idx="3670">
                  <c:v>13.26631268927644</c:v>
                </c:pt>
                <c:pt idx="3671">
                  <c:v>13.279232529141479</c:v>
                </c:pt>
                <c:pt idx="3672">
                  <c:v>13.415813696585181</c:v>
                </c:pt>
                <c:pt idx="3673">
                  <c:v>13.62437683034995</c:v>
                </c:pt>
                <c:pt idx="3674">
                  <c:v>13.81079166646521</c:v>
                </c:pt>
                <c:pt idx="3675">
                  <c:v>13.965829747904721</c:v>
                </c:pt>
                <c:pt idx="3676">
                  <c:v>14.11902213826057</c:v>
                </c:pt>
                <c:pt idx="3677">
                  <c:v>14.274060219646969</c:v>
                </c:pt>
                <c:pt idx="3678">
                  <c:v>14.56752516002687</c:v>
                </c:pt>
                <c:pt idx="3679">
                  <c:v>14.83330472816683</c:v>
                </c:pt>
                <c:pt idx="3680">
                  <c:v>14.907132385811741</c:v>
                </c:pt>
                <c:pt idx="3681">
                  <c:v>14.980960043803019</c:v>
                </c:pt>
                <c:pt idx="3682">
                  <c:v>15.04186786124535</c:v>
                </c:pt>
                <c:pt idx="3683">
                  <c:v>15.167374879279819</c:v>
                </c:pt>
                <c:pt idx="3684">
                  <c:v>15.311338812050639</c:v>
                </c:pt>
                <c:pt idx="3685">
                  <c:v>15.422080299161189</c:v>
                </c:pt>
                <c:pt idx="3686">
                  <c:v>15.50513641377921</c:v>
                </c:pt>
                <c:pt idx="3687">
                  <c:v>15.59557529471275</c:v>
                </c:pt>
                <c:pt idx="3688">
                  <c:v>15.75799614180629</c:v>
                </c:pt>
                <c:pt idx="3689">
                  <c:v>15.953639434840969</c:v>
                </c:pt>
                <c:pt idx="3690">
                  <c:v>16.1400542704659</c:v>
                </c:pt>
                <c:pt idx="3691">
                  <c:v>16.31539495763101</c:v>
                </c:pt>
                <c:pt idx="3692">
                  <c:v>16.426136444264191</c:v>
                </c:pt>
                <c:pt idx="3693">
                  <c:v>16.536877930529741</c:v>
                </c:pt>
                <c:pt idx="3694">
                  <c:v>16.669767714312059</c:v>
                </c:pt>
                <c:pt idx="3695">
                  <c:v>16.73621260619614</c:v>
                </c:pt>
                <c:pt idx="3696">
                  <c:v>16.85618255013642</c:v>
                </c:pt>
                <c:pt idx="3697">
                  <c:v>16.935547282169971</c:v>
                </c:pt>
                <c:pt idx="3698">
                  <c:v>16.941084356375079</c:v>
                </c:pt>
                <c:pt idx="3699">
                  <c:v>17.025986162603111</c:v>
                </c:pt>
                <c:pt idx="3700">
                  <c:v>17.21055530695142</c:v>
                </c:pt>
                <c:pt idx="3701">
                  <c:v>17.27330881564146</c:v>
                </c:pt>
                <c:pt idx="3702">
                  <c:v>17.295457113156449</c:v>
                </c:pt>
                <c:pt idx="3703">
                  <c:v>17.275154507041389</c:v>
                </c:pt>
                <c:pt idx="3704">
                  <c:v>17.13672764914778</c:v>
                </c:pt>
                <c:pt idx="3705">
                  <c:v>17.085048288855582</c:v>
                </c:pt>
                <c:pt idx="3706">
                  <c:v>17.062899991688749</c:v>
                </c:pt>
                <c:pt idx="3707">
                  <c:v>17.051825842928601</c:v>
                </c:pt>
                <c:pt idx="3708">
                  <c:v>17.260388975483139</c:v>
                </c:pt>
                <c:pt idx="3709">
                  <c:v>17.505865937405972</c:v>
                </c:pt>
                <c:pt idx="3710">
                  <c:v>17.62952726368999</c:v>
                </c:pt>
                <c:pt idx="3711">
                  <c:v>17.71073768670098</c:v>
                </c:pt>
                <c:pt idx="3712">
                  <c:v>17.793793801809969</c:v>
                </c:pt>
                <c:pt idx="3713">
                  <c:v>17.921146510851369</c:v>
                </c:pt>
                <c:pt idx="3714">
                  <c:v>17.93406635135252</c:v>
                </c:pt>
                <c:pt idx="3715">
                  <c:v>17.972825871093999</c:v>
                </c:pt>
                <c:pt idx="3716">
                  <c:v>18.09833288941584</c:v>
                </c:pt>
                <c:pt idx="3717">
                  <c:v>18.244142512755179</c:v>
                </c:pt>
                <c:pt idx="3718">
                  <c:v>18.406563359361911</c:v>
                </c:pt>
                <c:pt idx="3719">
                  <c:v>18.467471176920501</c:v>
                </c:pt>
                <c:pt idx="3720">
                  <c:v>18.441631496990968</c:v>
                </c:pt>
                <c:pt idx="3721">
                  <c:v>18.421328890902458</c:v>
                </c:pt>
                <c:pt idx="3722">
                  <c:v>18.404717668315438</c:v>
                </c:pt>
                <c:pt idx="3723">
                  <c:v>18.41210043390987</c:v>
                </c:pt>
                <c:pt idx="3724">
                  <c:v>18.469316868318661</c:v>
                </c:pt>
                <c:pt idx="3725">
                  <c:v>18.62435494894034</c:v>
                </c:pt>
                <c:pt idx="3726">
                  <c:v>18.722176595497821</c:v>
                </c:pt>
                <c:pt idx="3727">
                  <c:v>18.886443133062521</c:v>
                </c:pt>
                <c:pt idx="3728">
                  <c:v>18.98611047063461</c:v>
                </c:pt>
                <c:pt idx="3729">
                  <c:v>19.05440105409507</c:v>
                </c:pt>
                <c:pt idx="3730">
                  <c:v>19.100543339726009</c:v>
                </c:pt>
                <c:pt idx="3731">
                  <c:v>19.262964186528659</c:v>
                </c:pt>
                <c:pt idx="3732">
                  <c:v>19.35524875847268</c:v>
                </c:pt>
                <c:pt idx="3733">
                  <c:v>19.43276779853333</c:v>
                </c:pt>
                <c:pt idx="3734">
                  <c:v>19.480755775894661</c:v>
                </c:pt>
                <c:pt idx="3735">
                  <c:v>19.56381189048378</c:v>
                </c:pt>
                <c:pt idx="3736">
                  <c:v>19.632102473546521</c:v>
                </c:pt>
                <c:pt idx="3737">
                  <c:v>19.654250771001319</c:v>
                </c:pt>
                <c:pt idx="3738">
                  <c:v>19.66532491937793</c:v>
                </c:pt>
                <c:pt idx="3739">
                  <c:v>19.689318907875659</c:v>
                </c:pt>
                <c:pt idx="3740">
                  <c:v>19.68378183403993</c:v>
                </c:pt>
                <c:pt idx="3741">
                  <c:v>19.746535342552939</c:v>
                </c:pt>
                <c:pt idx="3742">
                  <c:v>19.646868005065819</c:v>
                </c:pt>
                <c:pt idx="3743">
                  <c:v>19.486292850083849</c:v>
                </c:pt>
                <c:pt idx="3744">
                  <c:v>19.379242746981049</c:v>
                </c:pt>
                <c:pt idx="3745">
                  <c:v>19.220513283345891</c:v>
                </c:pt>
                <c:pt idx="3746">
                  <c:v>19.31095216389884</c:v>
                </c:pt>
                <c:pt idx="3747">
                  <c:v>19.445687638659781</c:v>
                </c:pt>
                <c:pt idx="3748">
                  <c:v>19.576731730608461</c:v>
                </c:pt>
                <c:pt idx="3749">
                  <c:v>19.545354976169911</c:v>
                </c:pt>
                <c:pt idx="3750">
                  <c:v>19.66532491937793</c:v>
                </c:pt>
                <c:pt idx="3751">
                  <c:v>19.85543113700788</c:v>
                </c:pt>
                <c:pt idx="3752">
                  <c:v>19.88311650899648</c:v>
                </c:pt>
                <c:pt idx="3753">
                  <c:v>20.102753789251409</c:v>
                </c:pt>
                <c:pt idx="3754">
                  <c:v>20.29470569888732</c:v>
                </c:pt>
                <c:pt idx="3755">
                  <c:v>20.518034362182291</c:v>
                </c:pt>
                <c:pt idx="3756">
                  <c:v>20.72844318566354</c:v>
                </c:pt>
                <c:pt idx="3757">
                  <c:v>20.909320946097331</c:v>
                </c:pt>
                <c:pt idx="3758">
                  <c:v>21.584844010576809</c:v>
                </c:pt>
                <c:pt idx="3759">
                  <c:v>21.78971575927822</c:v>
                </c:pt>
                <c:pt idx="3760">
                  <c:v>21.822938205028201</c:v>
                </c:pt>
                <c:pt idx="3761">
                  <c:v>21.872771873649612</c:v>
                </c:pt>
                <c:pt idx="3762">
                  <c:v>21.924451233660339</c:v>
                </c:pt>
                <c:pt idx="3763">
                  <c:v>21.976130593669311</c:v>
                </c:pt>
                <c:pt idx="3764">
                  <c:v>22.066569473587329</c:v>
                </c:pt>
                <c:pt idx="3765">
                  <c:v>22.206842022451909</c:v>
                </c:pt>
                <c:pt idx="3766">
                  <c:v>22.26036707418594</c:v>
                </c:pt>
                <c:pt idx="3767">
                  <c:v>22.240064468185949</c:v>
                </c:pt>
                <c:pt idx="3768">
                  <c:v>22.214224788014469</c:v>
                </c:pt>
                <c:pt idx="3769">
                  <c:v>22.230836011234071</c:v>
                </c:pt>
                <c:pt idx="3770">
                  <c:v>22.14962558828563</c:v>
                </c:pt>
                <c:pt idx="3771">
                  <c:v>22.243755850966341</c:v>
                </c:pt>
                <c:pt idx="3772">
                  <c:v>22.241910159928722</c:v>
                </c:pt>
                <c:pt idx="3773">
                  <c:v>22.221607553928731</c:v>
                </c:pt>
                <c:pt idx="3774">
                  <c:v>22.217916171148339</c:v>
                </c:pt>
                <c:pt idx="3775">
                  <c:v>22.288052445395039</c:v>
                </c:pt>
                <c:pt idx="3776">
                  <c:v>22.356343028598811</c:v>
                </c:pt>
                <c:pt idx="3777">
                  <c:v>22.413559462399238</c:v>
                </c:pt>
                <c:pt idx="3778">
                  <c:v>22.557523393987569</c:v>
                </c:pt>
                <c:pt idx="3779">
                  <c:v>22.57782599998048</c:v>
                </c:pt>
                <c:pt idx="3780">
                  <c:v>22.590745839709221</c:v>
                </c:pt>
                <c:pt idx="3781">
                  <c:v>22.505844034014011</c:v>
                </c:pt>
                <c:pt idx="3782">
                  <c:v>22.459701748560089</c:v>
                </c:pt>
                <c:pt idx="3783">
                  <c:v>22.5298380227891</c:v>
                </c:pt>
                <c:pt idx="3784">
                  <c:v>22.838068491539701</c:v>
                </c:pt>
                <c:pt idx="3785">
                  <c:v>22.8675995544721</c:v>
                </c:pt>
                <c:pt idx="3786">
                  <c:v>22.898976308440371</c:v>
                </c:pt>
                <c:pt idx="3787">
                  <c:v>22.919278914424421</c:v>
                </c:pt>
                <c:pt idx="3788">
                  <c:v>22.758703760037221</c:v>
                </c:pt>
                <c:pt idx="3789">
                  <c:v>22.771623600114101</c:v>
                </c:pt>
                <c:pt idx="3790">
                  <c:v>22.850988331264901</c:v>
                </c:pt>
                <c:pt idx="3791">
                  <c:v>22.891593542883101</c:v>
                </c:pt>
                <c:pt idx="3792">
                  <c:v>23.0964652916335</c:v>
                </c:pt>
                <c:pt idx="3793">
                  <c:v>22.959884126040851</c:v>
                </c:pt>
                <c:pt idx="3794">
                  <c:v>23.10015667441035</c:v>
                </c:pt>
                <c:pt idx="3795">
                  <c:v>23.19059555421331</c:v>
                </c:pt>
                <c:pt idx="3796">
                  <c:v>23.220126617133321</c:v>
                </c:pt>
                <c:pt idx="3797">
                  <c:v>23.33086810290088</c:v>
                </c:pt>
                <c:pt idx="3798">
                  <c:v>23.33271379428842</c:v>
                </c:pt>
                <c:pt idx="3799">
                  <c:v>23.31610257144175</c:v>
                </c:pt>
                <c:pt idx="3800">
                  <c:v>23.33825086845281</c:v>
                </c:pt>
                <c:pt idx="3801">
                  <c:v>23.360399165463889</c:v>
                </c:pt>
                <c:pt idx="3802">
                  <c:v>23.378856079696309</c:v>
                </c:pt>
                <c:pt idx="3803">
                  <c:v>23.432381131359531</c:v>
                </c:pt>
                <c:pt idx="3804">
                  <c:v>23.432381131359531</c:v>
                </c:pt>
                <c:pt idx="3805">
                  <c:v>23.46744926843688</c:v>
                </c:pt>
                <c:pt idx="3806">
                  <c:v>23.48036910850313</c:v>
                </c:pt>
                <c:pt idx="3807">
                  <c:v>23.572653680008159</c:v>
                </c:pt>
                <c:pt idx="3808">
                  <c:v>23.561579531329429</c:v>
                </c:pt>
                <c:pt idx="3809">
                  <c:v>23.574499371044009</c:v>
                </c:pt>
                <c:pt idx="3810">
                  <c:v>23.648327028311289</c:v>
                </c:pt>
                <c:pt idx="3811">
                  <c:v>23.65201841108637</c:v>
                </c:pt>
                <c:pt idx="3812">
                  <c:v>23.559733839588429</c:v>
                </c:pt>
                <c:pt idx="3813">
                  <c:v>23.520974320093011</c:v>
                </c:pt>
                <c:pt idx="3814">
                  <c:v>23.404695759834151</c:v>
                </c:pt>
                <c:pt idx="3815">
                  <c:v>23.356707782687021</c:v>
                </c:pt>
                <c:pt idx="3816">
                  <c:v>23.402850068446611</c:v>
                </c:pt>
                <c:pt idx="3817">
                  <c:v>23.417615599903961</c:v>
                </c:pt>
                <c:pt idx="3818">
                  <c:v>23.471140651211961</c:v>
                </c:pt>
                <c:pt idx="3819">
                  <c:v>23.487751874406761</c:v>
                </c:pt>
                <c:pt idx="3820">
                  <c:v>23.38439315421418</c:v>
                </c:pt>
                <c:pt idx="3821">
                  <c:v>23.323485336995471</c:v>
                </c:pt>
                <c:pt idx="3822">
                  <c:v>23.29395427407723</c:v>
                </c:pt>
                <c:pt idx="3823">
                  <c:v>23.29764565720755</c:v>
                </c:pt>
                <c:pt idx="3824">
                  <c:v>23.389930228378581</c:v>
                </c:pt>
                <c:pt idx="3825">
                  <c:v>23.386238845601721</c:v>
                </c:pt>
                <c:pt idx="3826">
                  <c:v>23.445300971075881</c:v>
                </c:pt>
                <c:pt idx="3827">
                  <c:v>23.502517405510659</c:v>
                </c:pt>
                <c:pt idx="3828">
                  <c:v>23.445300971075881</c:v>
                </c:pt>
                <c:pt idx="3829">
                  <c:v>23.522820011128871</c:v>
                </c:pt>
                <c:pt idx="3830">
                  <c:v>23.559733839588429</c:v>
                </c:pt>
                <c:pt idx="3831">
                  <c:v>23.62064165714467</c:v>
                </c:pt>
                <c:pt idx="3832">
                  <c:v>23.613258891241031</c:v>
                </c:pt>
                <c:pt idx="3833">
                  <c:v>23.622487348180531</c:v>
                </c:pt>
                <c:pt idx="3834">
                  <c:v>23.683395165377991</c:v>
                </c:pt>
                <c:pt idx="3835">
                  <c:v>23.724000376959019</c:v>
                </c:pt>
                <c:pt idx="3836">
                  <c:v>23.801519416987219</c:v>
                </c:pt>
                <c:pt idx="3837">
                  <c:v>23.834741862661069</c:v>
                </c:pt>
                <c:pt idx="3838">
                  <c:v>23.956557496672449</c:v>
                </c:pt>
                <c:pt idx="3839">
                  <c:v>24.056224833672768</c:v>
                </c:pt>
                <c:pt idx="3840">
                  <c:v>24.004545473785939</c:v>
                </c:pt>
                <c:pt idx="3841">
                  <c:v>23.89934106261768</c:v>
                </c:pt>
                <c:pt idx="3842">
                  <c:v>23.901186754005231</c:v>
                </c:pt>
                <c:pt idx="3843">
                  <c:v>23.952866113897361</c:v>
                </c:pt>
                <c:pt idx="3844">
                  <c:v>24.015619622459361</c:v>
                </c:pt>
                <c:pt idx="3845">
                  <c:v>24.117132650841921</c:v>
                </c:pt>
                <c:pt idx="3846">
                  <c:v>24.10974988529528</c:v>
                </c:pt>
                <c:pt idx="3847">
                  <c:v>24.124515416738461</c:v>
                </c:pt>
                <c:pt idx="3848">
                  <c:v>24.14112663921928</c:v>
                </c:pt>
                <c:pt idx="3849">
                  <c:v>24.11528695945437</c:v>
                </c:pt>
                <c:pt idx="3850">
                  <c:v>24.118978342227681</c:v>
                </c:pt>
                <c:pt idx="3851">
                  <c:v>24.111595576329361</c:v>
                </c:pt>
                <c:pt idx="3852">
                  <c:v>24.061761908185311</c:v>
                </c:pt>
                <c:pt idx="3853">
                  <c:v>24.09129297107701</c:v>
                </c:pt>
                <c:pt idx="3854">
                  <c:v>24.07283605650527</c:v>
                </c:pt>
                <c:pt idx="3855">
                  <c:v>24.1761947766182</c:v>
                </c:pt>
                <c:pt idx="3856">
                  <c:v>24.303547484740879</c:v>
                </c:pt>
                <c:pt idx="3857">
                  <c:v>24.430900193195761</c:v>
                </c:pt>
                <c:pt idx="3858">
                  <c:v>24.488116627215131</c:v>
                </c:pt>
                <c:pt idx="3859">
                  <c:v>24.539795987073621</c:v>
                </c:pt>
                <c:pt idx="3860">
                  <c:v>24.589629655894498</c:v>
                </c:pt>
                <c:pt idx="3861">
                  <c:v>24.626543484309799</c:v>
                </c:pt>
                <c:pt idx="3862">
                  <c:v>24.626543484309799</c:v>
                </c:pt>
                <c:pt idx="3863">
                  <c:v>24.611777952873691</c:v>
                </c:pt>
                <c:pt idx="3864">
                  <c:v>24.523184764601659</c:v>
                </c:pt>
                <c:pt idx="3865">
                  <c:v>24.515801998706891</c:v>
                </c:pt>
                <c:pt idx="3866">
                  <c:v>24.495499393109899</c:v>
                </c:pt>
                <c:pt idx="3867">
                  <c:v>24.49180800998667</c:v>
                </c:pt>
                <c:pt idx="3868">
                  <c:v>24.456739873303519</c:v>
                </c:pt>
                <c:pt idx="3869">
                  <c:v>24.423517427652669</c:v>
                </c:pt>
                <c:pt idx="3870">
                  <c:v>24.364455301892331</c:v>
                </c:pt>
                <c:pt idx="3871">
                  <c:v>24.33861562213449</c:v>
                </c:pt>
                <c:pt idx="3872">
                  <c:v>24.292473336071009</c:v>
                </c:pt>
                <c:pt idx="3873">
                  <c:v>24.246331050710911</c:v>
                </c:pt>
                <c:pt idx="3874">
                  <c:v>24.207571530540442</c:v>
                </c:pt>
                <c:pt idx="3875">
                  <c:v>24.179886159391518</c:v>
                </c:pt>
                <c:pt idx="3876">
                  <c:v>24.178040467652291</c:v>
                </c:pt>
                <c:pt idx="3877">
                  <c:v>24.050687759511899</c:v>
                </c:pt>
                <c:pt idx="3878">
                  <c:v>24.021156696620221</c:v>
                </c:pt>
                <c:pt idx="3879">
                  <c:v>24.000854091012631</c:v>
                </c:pt>
                <c:pt idx="3880">
                  <c:v>23.973168719153261</c:v>
                </c:pt>
                <c:pt idx="3881">
                  <c:v>23.91410659406797</c:v>
                </c:pt>
                <c:pt idx="3882">
                  <c:v>23.749840056732769</c:v>
                </c:pt>
                <c:pt idx="3883">
                  <c:v>23.694469314054938</c:v>
                </c:pt>
                <c:pt idx="3884">
                  <c:v>23.631715805469931</c:v>
                </c:pt>
                <c:pt idx="3885">
                  <c:v>23.607721816726709</c:v>
                </c:pt>
                <c:pt idx="3886">
                  <c:v>23.600339051176551</c:v>
                </c:pt>
                <c:pt idx="3887">
                  <c:v>23.604030433951628</c:v>
                </c:pt>
                <c:pt idx="3888">
                  <c:v>23.585573519722729</c:v>
                </c:pt>
                <c:pt idx="3889">
                  <c:v>23.570807988268928</c:v>
                </c:pt>
                <c:pt idx="3890">
                  <c:v>23.580036445558321</c:v>
                </c:pt>
                <c:pt idx="3891">
                  <c:v>23.548659691263168</c:v>
                </c:pt>
                <c:pt idx="3892">
                  <c:v>23.45637511975638</c:v>
                </c:pt>
                <c:pt idx="3893">
                  <c:v>23.448992354204439</c:v>
                </c:pt>
                <c:pt idx="3894">
                  <c:v>23.38254746282664</c:v>
                </c:pt>
                <c:pt idx="3895">
                  <c:v>23.310565497277349</c:v>
                </c:pt>
                <c:pt idx="3896">
                  <c:v>23.205361085674209</c:v>
                </c:pt>
                <c:pt idx="3897">
                  <c:v>23.127842045592899</c:v>
                </c:pt>
                <c:pt idx="3898">
                  <c:v>22.969112582985659</c:v>
                </c:pt>
                <c:pt idx="3899">
                  <c:v>22.886056468715161</c:v>
                </c:pt>
                <c:pt idx="3900">
                  <c:v>22.823302960073502</c:v>
                </c:pt>
                <c:pt idx="3901">
                  <c:v>22.747629611347879</c:v>
                </c:pt>
                <c:pt idx="3902">
                  <c:v>22.668264880190009</c:v>
                </c:pt>
                <c:pt idx="3903">
                  <c:v>22.583363074150199</c:v>
                </c:pt>
                <c:pt idx="3904">
                  <c:v>22.540912171480208</c:v>
                </c:pt>
                <c:pt idx="3905">
                  <c:v>22.413559462399238</c:v>
                </c:pt>
                <c:pt idx="3906">
                  <c:v>22.341577497123762</c:v>
                </c:pt>
                <c:pt idx="3907">
                  <c:v>22.23637308540555</c:v>
                </c:pt>
                <c:pt idx="3908">
                  <c:v>22.18100234227866</c:v>
                </c:pt>
                <c:pt idx="3909">
                  <c:v>22.123785908110609</c:v>
                </c:pt>
                <c:pt idx="3910">
                  <c:v>22.051803942460431</c:v>
                </c:pt>
                <c:pt idx="3911">
                  <c:v>21.961365062540629</c:v>
                </c:pt>
                <c:pt idx="3912">
                  <c:v>21.867234799124681</c:v>
                </c:pt>
                <c:pt idx="3913">
                  <c:v>21.79156145066931</c:v>
                </c:pt>
                <c:pt idx="3914">
                  <c:v>21.728807941949771</c:v>
                </c:pt>
                <c:pt idx="3915">
                  <c:v>21.60699230763036</c:v>
                </c:pt>
                <c:pt idx="3916">
                  <c:v>21.450108535789902</c:v>
                </c:pt>
                <c:pt idx="3917">
                  <c:v>21.394737792965131</c:v>
                </c:pt>
                <c:pt idx="3918">
                  <c:v>21.263693700935612</c:v>
                </c:pt>
                <c:pt idx="3919">
                  <c:v>21.11603838634915</c:v>
                </c:pt>
                <c:pt idx="3920">
                  <c:v>21.06435902629061</c:v>
                </c:pt>
                <c:pt idx="3921">
                  <c:v>21.010833974837471</c:v>
                </c:pt>
                <c:pt idx="3922">
                  <c:v>20.918549403416829</c:v>
                </c:pt>
                <c:pt idx="3923">
                  <c:v>20.83549328860348</c:v>
                </c:pt>
                <c:pt idx="3924">
                  <c:v>20.737671642983031</c:v>
                </c:pt>
                <c:pt idx="3925">
                  <c:v>20.63246723107364</c:v>
                </c:pt>
                <c:pt idx="3926">
                  <c:v>20.58078787098858</c:v>
                </c:pt>
                <c:pt idx="3927">
                  <c:v>20.403601493273211</c:v>
                </c:pt>
                <c:pt idx="3928">
                  <c:v>20.379607504794951</c:v>
                </c:pt>
                <c:pt idx="3929">
                  <c:v>20.29470569888732</c:v>
                </c:pt>
                <c:pt idx="3930">
                  <c:v>19.940332943309691</c:v>
                </c:pt>
                <c:pt idx="3931">
                  <c:v>19.8425112972402</c:v>
                </c:pt>
                <c:pt idx="3932">
                  <c:v>19.766837948257891</c:v>
                </c:pt>
                <c:pt idx="3933">
                  <c:v>19.678244759500831</c:v>
                </c:pt>
                <c:pt idx="3934">
                  <c:v>19.731769811035409</c:v>
                </c:pt>
                <c:pt idx="3935">
                  <c:v>19.76499225686327</c:v>
                </c:pt>
                <c:pt idx="3936">
                  <c:v>19.908956188883529</c:v>
                </c:pt>
                <c:pt idx="3937">
                  <c:v>19.953252783429061</c:v>
                </c:pt>
                <c:pt idx="3938">
                  <c:v>19.91818464586197</c:v>
                </c:pt>
                <c:pt idx="3939">
                  <c:v>19.929258794584939</c:v>
                </c:pt>
                <c:pt idx="3940">
                  <c:v>19.988320920642689</c:v>
                </c:pt>
                <c:pt idx="3941">
                  <c:v>20.051074429134459</c:v>
                </c:pt>
                <c:pt idx="3942">
                  <c:v>20.187655595881878</c:v>
                </c:pt>
                <c:pt idx="3943">
                  <c:v>20.27994016702695</c:v>
                </c:pt>
                <c:pt idx="3944">
                  <c:v>20.143359000997059</c:v>
                </c:pt>
                <c:pt idx="3945">
                  <c:v>20.17289006401975</c:v>
                </c:pt>
                <c:pt idx="3946">
                  <c:v>20.233797881456191</c:v>
                </c:pt>
                <c:pt idx="3947">
                  <c:v>20.2744030928413</c:v>
                </c:pt>
                <c:pt idx="3948">
                  <c:v>20.121210703906339</c:v>
                </c:pt>
                <c:pt idx="3949">
                  <c:v>20.073222726580418</c:v>
                </c:pt>
                <c:pt idx="3950">
                  <c:v>19.97170969773407</c:v>
                </c:pt>
                <c:pt idx="3951">
                  <c:v>20.036308897622241</c:v>
                </c:pt>
                <c:pt idx="3952">
                  <c:v>20.158124532509291</c:v>
                </c:pt>
                <c:pt idx="3953">
                  <c:v>20.375916122005691</c:v>
                </c:pt>
                <c:pt idx="3954">
                  <c:v>20.451589470581439</c:v>
                </c:pt>
                <c:pt idx="3955">
                  <c:v>20.501423139634198</c:v>
                </c:pt>
                <c:pt idx="3956">
                  <c:v>20.495886065098631</c:v>
                </c:pt>
                <c:pt idx="3957">
                  <c:v>20.621393082357748</c:v>
                </c:pt>
                <c:pt idx="3958">
                  <c:v>20.628775848286171</c:v>
                </c:pt>
                <c:pt idx="3959">
                  <c:v>20.634312922819959</c:v>
                </c:pt>
                <c:pt idx="3960">
                  <c:v>20.66384398547325</c:v>
                </c:pt>
                <c:pt idx="3961">
                  <c:v>20.667535368612409</c:v>
                </c:pt>
                <c:pt idx="3962">
                  <c:v>20.721060419736901</c:v>
                </c:pt>
                <c:pt idx="3963">
                  <c:v>20.831801905816</c:v>
                </c:pt>
                <c:pt idx="3964">
                  <c:v>21.11603838634915</c:v>
                </c:pt>
                <c:pt idx="3965">
                  <c:v>21.30245322123352</c:v>
                </c:pt>
                <c:pt idx="3966">
                  <c:v>21.392892101220589</c:v>
                </c:pt>
                <c:pt idx="3967">
                  <c:v>21.402120558536559</c:v>
                </c:pt>
                <c:pt idx="3968">
                  <c:v>21.429805929770431</c:v>
                </c:pt>
                <c:pt idx="3969">
                  <c:v>21.551621564817989</c:v>
                </c:pt>
                <c:pt idx="3970">
                  <c:v>21.629140604685691</c:v>
                </c:pt>
                <c:pt idx="3971">
                  <c:v>21.821092513637119</c:v>
                </c:pt>
                <c:pt idx="3972">
                  <c:v>21.97059351949606</c:v>
                </c:pt>
                <c:pt idx="3973">
                  <c:v>22.059186708022992</c:v>
                </c:pt>
                <c:pt idx="3974">
                  <c:v>22.188385108194691</c:v>
                </c:pt>
                <c:pt idx="3975">
                  <c:v>22.18100234227866</c:v>
                </c:pt>
                <c:pt idx="3976">
                  <c:v>22.206842022451909</c:v>
                </c:pt>
                <c:pt idx="3977">
                  <c:v>22.354497336856038</c:v>
                </c:pt>
                <c:pt idx="3978">
                  <c:v>22.463393131340489</c:v>
                </c:pt>
                <c:pt idx="3979">
                  <c:v>22.53352940556772</c:v>
                </c:pt>
                <c:pt idx="3980">
                  <c:v>22.6239682854291</c:v>
                </c:pt>
                <c:pt idx="3981">
                  <c:v>22.769777908724791</c:v>
                </c:pt>
                <c:pt idx="3982">
                  <c:v>22.854679714395221</c:v>
                </c:pt>
                <c:pt idx="3983">
                  <c:v>23.01156348598786</c:v>
                </c:pt>
                <c:pt idx="3984">
                  <c:v>23.13707050288939</c:v>
                </c:pt>
                <c:pt idx="3985">
                  <c:v>23.10753944031752</c:v>
                </c:pt>
                <c:pt idx="3986">
                  <c:v>23.138916194276931</c:v>
                </c:pt>
                <c:pt idx="3987">
                  <c:v>23.21274385122792</c:v>
                </c:pt>
                <c:pt idx="3988">
                  <c:v>23.321639645607931</c:v>
                </c:pt>
                <c:pt idx="3989">
                  <c:v>23.432381131359531</c:v>
                </c:pt>
                <c:pt idx="3990">
                  <c:v>23.465603577049329</c:v>
                </c:pt>
                <c:pt idx="3991">
                  <c:v>23.448992354204439</c:v>
                </c:pt>
                <c:pt idx="3992">
                  <c:v>23.537585542584448</c:v>
                </c:pt>
                <c:pt idx="3993">
                  <c:v>23.556042456815121</c:v>
                </c:pt>
                <c:pt idx="3994">
                  <c:v>23.644635645534422</c:v>
                </c:pt>
                <c:pt idx="3995">
                  <c:v>23.740611599445149</c:v>
                </c:pt>
                <c:pt idx="3996">
                  <c:v>23.766451279572362</c:v>
                </c:pt>
                <c:pt idx="3997">
                  <c:v>23.797828033860441</c:v>
                </c:pt>
                <c:pt idx="3998">
                  <c:v>23.932563508289778</c:v>
                </c:pt>
                <c:pt idx="3999">
                  <c:v>23.862427234172291</c:v>
                </c:pt>
                <c:pt idx="4000">
                  <c:v>23.86058154243306</c:v>
                </c:pt>
                <c:pt idx="4001">
                  <c:v>23.965785953958321</c:v>
                </c:pt>
                <c:pt idx="4002">
                  <c:v>24.1946516908347</c:v>
                </c:pt>
                <c:pt idx="4003">
                  <c:v>24.52872183875898</c:v>
                </c:pt>
                <c:pt idx="4004">
                  <c:v>24.884940283879601</c:v>
                </c:pt>
                <c:pt idx="4005">
                  <c:v>25.276226865509908</c:v>
                </c:pt>
                <c:pt idx="4006">
                  <c:v>25.403579574176639</c:v>
                </c:pt>
                <c:pt idx="4007">
                  <c:v>25.423882179398909</c:v>
                </c:pt>
                <c:pt idx="4008">
                  <c:v>25.540160739392238</c:v>
                </c:pt>
                <c:pt idx="4009">
                  <c:v>25.667513447318431</c:v>
                </c:pt>
                <c:pt idx="4010">
                  <c:v>25.990509446388149</c:v>
                </c:pt>
                <c:pt idx="4011">
                  <c:v>25.888996418221559</c:v>
                </c:pt>
                <c:pt idx="4012">
                  <c:v>26.140010451540771</c:v>
                </c:pt>
                <c:pt idx="4013">
                  <c:v>25.82070583564386</c:v>
                </c:pt>
                <c:pt idx="4014">
                  <c:v>25.83916274982673</c:v>
                </c:pt>
                <c:pt idx="4015">
                  <c:v>26.00342928606733</c:v>
                </c:pt>
                <c:pt idx="4016">
                  <c:v>26.317196827752049</c:v>
                </c:pt>
                <c:pt idx="4017">
                  <c:v>26.54421687298894</c:v>
                </c:pt>
                <c:pt idx="4018">
                  <c:v>26.68264372976142</c:v>
                </c:pt>
                <c:pt idx="4019">
                  <c:v>26.71217479221292</c:v>
                </c:pt>
                <c:pt idx="4020">
                  <c:v>26.49622889601175</c:v>
                </c:pt>
                <c:pt idx="4021">
                  <c:v>26.503611661538919</c:v>
                </c:pt>
                <c:pt idx="4022">
                  <c:v>26.56082809577542</c:v>
                </c:pt>
                <c:pt idx="4023">
                  <c:v>26.684489420791991</c:v>
                </c:pt>
                <c:pt idx="4024">
                  <c:v>26.671569581121648</c:v>
                </c:pt>
                <c:pt idx="4025">
                  <c:v>26.880132711405039</c:v>
                </c:pt>
                <c:pt idx="4026">
                  <c:v>26.928120688360991</c:v>
                </c:pt>
                <c:pt idx="4027">
                  <c:v>27.025942333646281</c:v>
                </c:pt>
                <c:pt idx="4028">
                  <c:v>27.230814081085541</c:v>
                </c:pt>
                <c:pt idx="4029">
                  <c:v>27.289876206654711</c:v>
                </c:pt>
                <c:pt idx="4030">
                  <c:v>27.415383223652452</c:v>
                </c:pt>
                <c:pt idx="4031">
                  <c:v>27.570421302702179</c:v>
                </c:pt>
                <c:pt idx="4032">
                  <c:v>27.64609465066189</c:v>
                </c:pt>
                <c:pt idx="4033">
                  <c:v>27.671934330675821</c:v>
                </c:pt>
                <c:pt idx="4034">
                  <c:v>27.683008478949741</c:v>
                </c:pt>
                <c:pt idx="4035">
                  <c:v>27.67562571343321</c:v>
                </c:pt>
                <c:pt idx="4036">
                  <c:v>27.867577620717679</c:v>
                </c:pt>
                <c:pt idx="4037">
                  <c:v>28.029998465554211</c:v>
                </c:pt>
                <c:pt idx="4038">
                  <c:v>28.55971190261992</c:v>
                </c:pt>
                <c:pt idx="4039">
                  <c:v>28.917776037492441</c:v>
                </c:pt>
                <c:pt idx="4040">
                  <c:v>29.486248993260521</c:v>
                </c:pt>
                <c:pt idx="4041">
                  <c:v>29.670818134651409</c:v>
                </c:pt>
                <c:pt idx="4042">
                  <c:v>29.309062617334838</c:v>
                </c:pt>
                <c:pt idx="4043">
                  <c:v>29.220469429533679</c:v>
                </c:pt>
                <c:pt idx="4044">
                  <c:v>29.275840171866331</c:v>
                </c:pt>
                <c:pt idx="4045">
                  <c:v>29.21493235540645</c:v>
                </c:pt>
                <c:pt idx="4046">
                  <c:v>29.272148789114251</c:v>
                </c:pt>
                <c:pt idx="4047">
                  <c:v>29.237080652268819</c:v>
                </c:pt>
                <c:pt idx="4048">
                  <c:v>29.231543578141601</c:v>
                </c:pt>
                <c:pt idx="4049">
                  <c:v>29.205703898173699</c:v>
                </c:pt>
                <c:pt idx="4050">
                  <c:v>29.133721933100599</c:v>
                </c:pt>
                <c:pt idx="4051">
                  <c:v>29.111573636234681</c:v>
                </c:pt>
                <c:pt idx="4052">
                  <c:v>29.14848746446058</c:v>
                </c:pt>
                <c:pt idx="4053">
                  <c:v>29.118956401738831</c:v>
                </c:pt>
                <c:pt idx="4054">
                  <c:v>29.072814116278408</c:v>
                </c:pt>
                <c:pt idx="4055">
                  <c:v>29.069122733526338</c:v>
                </c:pt>
                <c:pt idx="4056">
                  <c:v>29.072814116278408</c:v>
                </c:pt>
                <c:pt idx="4057">
                  <c:v>29.08942533936878</c:v>
                </c:pt>
                <c:pt idx="4058">
                  <c:v>29.080196881782559</c:v>
                </c:pt>
                <c:pt idx="4059">
                  <c:v>29.096808104872931</c:v>
                </c:pt>
                <c:pt idx="4060">
                  <c:v>29.12818485861991</c:v>
                </c:pt>
                <c:pt idx="4061">
                  <c:v>29.146641772731972</c:v>
                </c:pt>
                <c:pt idx="4062">
                  <c:v>29.15956161306849</c:v>
                </c:pt>
                <c:pt idx="4063">
                  <c:v>29.150333155837512</c:v>
                </c:pt>
                <c:pt idx="4064">
                  <c:v>29.178018527182331</c:v>
                </c:pt>
                <c:pt idx="4065">
                  <c:v>29.14848746446058</c:v>
                </c:pt>
                <c:pt idx="4066">
                  <c:v>29.181709909934401</c:v>
                </c:pt>
                <c:pt idx="4067">
                  <c:v>29.18355560130955</c:v>
                </c:pt>
                <c:pt idx="4068">
                  <c:v>29.168790069949559</c:v>
                </c:pt>
                <c:pt idx="4069">
                  <c:v>29.18355560130955</c:v>
                </c:pt>
                <c:pt idx="4070">
                  <c:v>29.181709909934401</c:v>
                </c:pt>
                <c:pt idx="4071">
                  <c:v>29.16694437857441</c:v>
                </c:pt>
                <c:pt idx="4072">
                  <c:v>29.16325299582234</c:v>
                </c:pt>
                <c:pt idx="4073">
                  <c:v>29.135567624475751</c:v>
                </c:pt>
                <c:pt idx="4074">
                  <c:v>29.083888264888099</c:v>
                </c:pt>
                <c:pt idx="4075">
                  <c:v>29.10603656175401</c:v>
                </c:pt>
                <c:pt idx="4076">
                  <c:v>28.882707900632852</c:v>
                </c:pt>
                <c:pt idx="4077">
                  <c:v>28.79965178656651</c:v>
                </c:pt>
                <c:pt idx="4078">
                  <c:v>28.768275032808901</c:v>
                </c:pt>
                <c:pt idx="4079">
                  <c:v>28.879016517878998</c:v>
                </c:pt>
                <c:pt idx="4080">
                  <c:v>28.795960403814441</c:v>
                </c:pt>
                <c:pt idx="4081">
                  <c:v>28.814417317933579</c:v>
                </c:pt>
                <c:pt idx="4082">
                  <c:v>28.759046575572611</c:v>
                </c:pt>
                <c:pt idx="4083">
                  <c:v>28.735052587319139</c:v>
                </c:pt>
                <c:pt idx="4084">
                  <c:v>28.690755992864489</c:v>
                </c:pt>
                <c:pt idx="4085">
                  <c:v>28.67045338771657</c:v>
                </c:pt>
                <c:pt idx="4086">
                  <c:v>28.65199647359389</c:v>
                </c:pt>
                <c:pt idx="4087">
                  <c:v>28.598471422247531</c:v>
                </c:pt>
                <c:pt idx="4088">
                  <c:v>28.574477433990541</c:v>
                </c:pt>
                <c:pt idx="4089">
                  <c:v>28.544946371249321</c:v>
                </c:pt>
                <c:pt idx="4090">
                  <c:v>28.513569617129399</c:v>
                </c:pt>
                <c:pt idx="4091">
                  <c:v>28.47481009750004</c:v>
                </c:pt>
                <c:pt idx="4092">
                  <c:v>28.46927302301582</c:v>
                </c:pt>
                <c:pt idx="4093">
                  <c:v>28.43789626924405</c:v>
                </c:pt>
                <c:pt idx="4094">
                  <c:v>28.410210897524529</c:v>
                </c:pt>
                <c:pt idx="4095">
                  <c:v>28.40651951476891</c:v>
                </c:pt>
                <c:pt idx="4096">
                  <c:v>28.37514276099715</c:v>
                </c:pt>
                <c:pt idx="4097">
                  <c:v>28.34745738962576</c:v>
                </c:pt>
                <c:pt idx="4098">
                  <c:v>28.29762372136901</c:v>
                </c:pt>
                <c:pt idx="4099">
                  <c:v>28.258864201377339</c:v>
                </c:pt>
                <c:pt idx="4100">
                  <c:v>28.22564175586988</c:v>
                </c:pt>
                <c:pt idx="4101">
                  <c:v>28.212721916224339</c:v>
                </c:pt>
                <c:pt idx="4102">
                  <c:v>28.19980207622535</c:v>
                </c:pt>
                <c:pt idx="4103">
                  <c:v>28.179499470713331</c:v>
                </c:pt>
                <c:pt idx="4104">
                  <c:v>28.16473393933742</c:v>
                </c:pt>
                <c:pt idx="4105">
                  <c:v>28.18872792760504</c:v>
                </c:pt>
                <c:pt idx="4106">
                  <c:v>28.135202876582039</c:v>
                </c:pt>
                <c:pt idx="4107">
                  <c:v>28.161042556580021</c:v>
                </c:pt>
                <c:pt idx="4108">
                  <c:v>28.12412872795996</c:v>
                </c:pt>
                <c:pt idx="4109">
                  <c:v>28.092751973825891</c:v>
                </c:pt>
                <c:pt idx="4110">
                  <c:v>28.033689848663279</c:v>
                </c:pt>
                <c:pt idx="4111">
                  <c:v>27.989393254523129</c:v>
                </c:pt>
                <c:pt idx="4112">
                  <c:v>27.963553574519828</c:v>
                </c:pt>
                <c:pt idx="4113">
                  <c:v>27.92848543797475</c:v>
                </c:pt>
                <c:pt idx="4114">
                  <c:v>27.895262992454899</c:v>
                </c:pt>
                <c:pt idx="4115">
                  <c:v>27.858349163824229</c:v>
                </c:pt>
                <c:pt idx="4116">
                  <c:v>27.817743952786049</c:v>
                </c:pt>
                <c:pt idx="4117">
                  <c:v>27.782675815530521</c:v>
                </c:pt>
                <c:pt idx="4118">
                  <c:v>27.749453370005359</c:v>
                </c:pt>
                <c:pt idx="4119">
                  <c:v>27.71253954171927</c:v>
                </c:pt>
                <c:pt idx="4120">
                  <c:v>27.664551564805809</c:v>
                </c:pt>
                <c:pt idx="4121">
                  <c:v>27.694082627577121</c:v>
                </c:pt>
                <c:pt idx="4122">
                  <c:v>27.657168799289281</c:v>
                </c:pt>
                <c:pt idx="4123">
                  <c:v>27.618409279620948</c:v>
                </c:pt>
                <c:pt idx="4124">
                  <c:v>27.5870325251175</c:v>
                </c:pt>
                <c:pt idx="4125">
                  <c:v>27.588878216847871</c:v>
                </c:pt>
                <c:pt idx="4126">
                  <c:v>27.540890239927329</c:v>
                </c:pt>
                <c:pt idx="4127">
                  <c:v>27.513204868531169</c:v>
                </c:pt>
                <c:pt idx="4128">
                  <c:v>27.468908274366239</c:v>
                </c:pt>
                <c:pt idx="4129">
                  <c:v>27.503976411634159</c:v>
                </c:pt>
                <c:pt idx="4130">
                  <c:v>27.485519497486688</c:v>
                </c:pt>
                <c:pt idx="4131">
                  <c:v>27.47444534850408</c:v>
                </c:pt>
                <c:pt idx="4132">
                  <c:v>27.467062583339221</c:v>
                </c:pt>
                <c:pt idx="4133">
                  <c:v>27.424611680551219</c:v>
                </c:pt>
                <c:pt idx="4134">
                  <c:v>27.446759977457841</c:v>
                </c:pt>
                <c:pt idx="4135">
                  <c:v>27.411691840188141</c:v>
                </c:pt>
                <c:pt idx="4136">
                  <c:v>27.382160778113121</c:v>
                </c:pt>
                <c:pt idx="4137">
                  <c:v>27.352629714979511</c:v>
                </c:pt>
                <c:pt idx="4138">
                  <c:v>27.30833312080572</c:v>
                </c:pt>
                <c:pt idx="4139">
                  <c:v>27.291721898386861</c:v>
                </c:pt>
                <c:pt idx="4140">
                  <c:v>27.254808069729609</c:v>
                </c:pt>
                <c:pt idx="4141">
                  <c:v>27.22343131556546</c:v>
                </c:pt>
                <c:pt idx="4142">
                  <c:v>27.1883631786386</c:v>
                </c:pt>
                <c:pt idx="4143">
                  <c:v>27.164369189990971</c:v>
                </c:pt>
                <c:pt idx="4144">
                  <c:v>27.132992436174948</c:v>
                </c:pt>
                <c:pt idx="4145">
                  <c:v>27.09607860786409</c:v>
                </c:pt>
                <c:pt idx="4146">
                  <c:v>27.118226904779561</c:v>
                </c:pt>
                <c:pt idx="4147">
                  <c:v>27.09976999062501</c:v>
                </c:pt>
                <c:pt idx="4148">
                  <c:v>27.086850150610079</c:v>
                </c:pt>
                <c:pt idx="4149">
                  <c:v>27.09054153337101</c:v>
                </c:pt>
                <c:pt idx="4150">
                  <c:v>27.085004459229619</c:v>
                </c:pt>
                <c:pt idx="4151">
                  <c:v>27.059164779199769</c:v>
                </c:pt>
                <c:pt idx="4152">
                  <c:v>27.0148681853635</c:v>
                </c:pt>
                <c:pt idx="4153">
                  <c:v>26.97241728255247</c:v>
                </c:pt>
                <c:pt idx="4154">
                  <c:v>26.9798000480761</c:v>
                </c:pt>
                <c:pt idx="4155">
                  <c:v>26.983491430837031</c:v>
                </c:pt>
                <c:pt idx="4156">
                  <c:v>26.994565579473271</c:v>
                </c:pt>
                <c:pt idx="4157">
                  <c:v>26.976108665315181</c:v>
                </c:pt>
                <c:pt idx="4158">
                  <c:v>26.950268985281781</c:v>
                </c:pt>
                <c:pt idx="4159">
                  <c:v>26.915200848695982</c:v>
                </c:pt>
                <c:pt idx="4160">
                  <c:v>26.893052551423519</c:v>
                </c:pt>
                <c:pt idx="4161">
                  <c:v>26.843218883083551</c:v>
                </c:pt>
                <c:pt idx="4162">
                  <c:v>26.82660766030239</c:v>
                </c:pt>
                <c:pt idx="4163">
                  <c:v>26.488846130132899</c:v>
                </c:pt>
                <c:pt idx="4164">
                  <c:v>26.08463970865996</c:v>
                </c:pt>
                <c:pt idx="4165">
                  <c:v>26.031114657862972</c:v>
                </c:pt>
                <c:pt idx="4166">
                  <c:v>25.90007056651849</c:v>
                </c:pt>
                <c:pt idx="4167">
                  <c:v>25.80963168699347</c:v>
                </c:pt>
                <c:pt idx="4168">
                  <c:v>25.691507436005001</c:v>
                </c:pt>
                <c:pt idx="4169">
                  <c:v>25.296529471439101</c:v>
                </c:pt>
                <c:pt idx="4170">
                  <c:v>24.792655712512659</c:v>
                </c:pt>
                <c:pt idx="4171">
                  <c:v>24.715136672571209</c:v>
                </c:pt>
                <c:pt idx="4172">
                  <c:v>24.541641678811089</c:v>
                </c:pt>
                <c:pt idx="4173">
                  <c:v>24.397677747544929</c:v>
                </c:pt>
                <c:pt idx="4174">
                  <c:v>24.161429245175011</c:v>
                </c:pt>
                <c:pt idx="4175">
                  <c:v>24.094984353848549</c:v>
                </c:pt>
                <c:pt idx="4176">
                  <c:v>23.980551485405041</c:v>
                </c:pt>
                <c:pt idx="4177">
                  <c:v>23.895649679844372</c:v>
                </c:pt>
                <c:pt idx="4178">
                  <c:v>23.777525428599219</c:v>
                </c:pt>
                <c:pt idx="4179">
                  <c:v>23.537585542584448</c:v>
                </c:pt>
                <c:pt idx="4180">
                  <c:v>23.39731299428221</c:v>
                </c:pt>
                <c:pt idx="4181">
                  <c:v>23.269960285678629</c:v>
                </c:pt>
                <c:pt idx="4182">
                  <c:v>22.961729817076709</c:v>
                </c:pt>
                <c:pt idx="4183">
                  <c:v>22.483695736983481</c:v>
                </c:pt>
                <c:pt idx="4184">
                  <c:v>22.297280902698599</c:v>
                </c:pt>
                <c:pt idx="4185">
                  <c:v>22.177310959498271</c:v>
                </c:pt>
                <c:pt idx="4186">
                  <c:v>21.942908147924641</c:v>
                </c:pt>
                <c:pt idx="4187">
                  <c:v>21.826629587810359</c:v>
                </c:pt>
                <c:pt idx="4188">
                  <c:v>21.765721770837128</c:v>
                </c:pt>
                <c:pt idx="4189">
                  <c:v>21.3079902954121</c:v>
                </c:pt>
                <c:pt idx="4190">
                  <c:v>21.18986604382177</c:v>
                </c:pt>
                <c:pt idx="4191">
                  <c:v>21.069896100822639</c:v>
                </c:pt>
                <c:pt idx="4192">
                  <c:v>20.924086477597179</c:v>
                </c:pt>
                <c:pt idx="4193">
                  <c:v>20.805962225955501</c:v>
                </c:pt>
                <c:pt idx="4194">
                  <c:v>20.71183196276731</c:v>
                </c:pt>
                <c:pt idx="4195">
                  <c:v>20.50696021346462</c:v>
                </c:pt>
                <c:pt idx="4196">
                  <c:v>20.224569424481281</c:v>
                </c:pt>
                <c:pt idx="4197">
                  <c:v>20.141513309602431</c:v>
                </c:pt>
                <c:pt idx="4198">
                  <c:v>18.725867978294151</c:v>
                </c:pt>
                <c:pt idx="4199">
                  <c:v>18.031887997634431</c:v>
                </c:pt>
                <c:pt idx="4200">
                  <c:v>17.465260725539949</c:v>
                </c:pt>
                <c:pt idx="4201">
                  <c:v>17.671978166948879</c:v>
                </c:pt>
                <c:pt idx="4202">
                  <c:v>17.61291604073535</c:v>
                </c:pt>
                <c:pt idx="4203">
                  <c:v>17.62952726368999</c:v>
                </c:pt>
                <c:pt idx="4204">
                  <c:v>17.59815050918241</c:v>
                </c:pt>
                <c:pt idx="4205">
                  <c:v>17.576002212027969</c:v>
                </c:pt>
                <c:pt idx="4206">
                  <c:v>17.557545297671609</c:v>
                </c:pt>
                <c:pt idx="4207">
                  <c:v>17.520631468609</c:v>
                </c:pt>
                <c:pt idx="4208">
                  <c:v>17.406198599665711</c:v>
                </c:pt>
                <c:pt idx="4209">
                  <c:v>17.400661525110671</c:v>
                </c:pt>
                <c:pt idx="4210">
                  <c:v>17.389587376355841</c:v>
                </c:pt>
                <c:pt idx="4211">
                  <c:v>17.35451923903776</c:v>
                </c:pt>
                <c:pt idx="4212">
                  <c:v>17.317605410317981</c:v>
                </c:pt>
                <c:pt idx="4213">
                  <c:v>17.271463124239752</c:v>
                </c:pt>
                <c:pt idx="4214">
                  <c:v>17.203172540994679</c:v>
                </c:pt>
                <c:pt idx="4215">
                  <c:v>17.166258712269592</c:v>
                </c:pt>
                <c:pt idx="4216">
                  <c:v>17.129344883542728</c:v>
                </c:pt>
                <c:pt idx="4217">
                  <c:v>17.10904227742413</c:v>
                </c:pt>
                <c:pt idx="4218">
                  <c:v>17.072128448695501</c:v>
                </c:pt>
                <c:pt idx="4219">
                  <c:v>17.037060311365039</c:v>
                </c:pt>
                <c:pt idx="4220">
                  <c:v>17.007529248237908</c:v>
                </c:pt>
                <c:pt idx="4221">
                  <c:v>16.974306802305609</c:v>
                </c:pt>
                <c:pt idx="4222">
                  <c:v>16.935547282169971</c:v>
                </c:pt>
                <c:pt idx="4223">
                  <c:v>16.904170527637589</c:v>
                </c:pt>
                <c:pt idx="4224">
                  <c:v>16.88017653871205</c:v>
                </c:pt>
                <c:pt idx="4225">
                  <c:v>16.806348881230001</c:v>
                </c:pt>
                <c:pt idx="4226">
                  <c:v>16.647619417134599</c:v>
                </c:pt>
                <c:pt idx="4227">
                  <c:v>16.599631439619269</c:v>
                </c:pt>
                <c:pt idx="4228">
                  <c:v>16.54795207929519</c:v>
                </c:pt>
                <c:pt idx="4229">
                  <c:v>16.372611392176111</c:v>
                </c:pt>
                <c:pt idx="4230">
                  <c:v>16.317240649034481</c:v>
                </c:pt>
                <c:pt idx="4231">
                  <c:v>16.295092351494709</c:v>
                </c:pt>
                <c:pt idx="4232">
                  <c:v>16.293246660444691</c:v>
                </c:pt>
                <c:pt idx="4233">
                  <c:v>16.271098362904919</c:v>
                </c:pt>
                <c:pt idx="4234">
                  <c:v>16.24341299115472</c:v>
                </c:pt>
                <c:pt idx="4235">
                  <c:v>16.188042248004241</c:v>
                </c:pt>
                <c:pt idx="4236">
                  <c:v>16.18250517379559</c:v>
                </c:pt>
                <c:pt idx="4237">
                  <c:v>16.178813790990411</c:v>
                </c:pt>
                <c:pt idx="4238">
                  <c:v>16.127134430641561</c:v>
                </c:pt>
                <c:pt idx="4239">
                  <c:v>16.073609378535789</c:v>
                </c:pt>
                <c:pt idx="4240">
                  <c:v>15.92041698887151</c:v>
                </c:pt>
                <c:pt idx="4241">
                  <c:v>15.781990130412019</c:v>
                </c:pt>
                <c:pt idx="4242">
                  <c:v>15.750613376190611</c:v>
                </c:pt>
                <c:pt idx="4243">
                  <c:v>15.778298747603291</c:v>
                </c:pt>
                <c:pt idx="4244">
                  <c:v>15.80044704480377</c:v>
                </c:pt>
                <c:pt idx="4245">
                  <c:v>15.789372896379369</c:v>
                </c:pt>
                <c:pt idx="4246">
                  <c:v>15.74138491881801</c:v>
                </c:pt>
                <c:pt idx="4247">
                  <c:v>15.71000816424316</c:v>
                </c:pt>
                <c:pt idx="4248">
                  <c:v>15.74138491881801</c:v>
                </c:pt>
                <c:pt idx="4249">
                  <c:v>15.793064279188091</c:v>
                </c:pt>
                <c:pt idx="4250">
                  <c:v>15.853972096925469</c:v>
                </c:pt>
                <c:pt idx="4251">
                  <c:v>15.831823799726759</c:v>
                </c:pt>
                <c:pt idx="4252">
                  <c:v>15.84658933130979</c:v>
                </c:pt>
                <c:pt idx="4253">
                  <c:v>15.807829810771119</c:v>
                </c:pt>
                <c:pt idx="4254">
                  <c:v>15.789372896379369</c:v>
                </c:pt>
                <c:pt idx="4255">
                  <c:v>15.89457730851416</c:v>
                </c:pt>
                <c:pt idx="4256">
                  <c:v>15.937028211856241</c:v>
                </c:pt>
                <c:pt idx="4257">
                  <c:v>15.98686188081045</c:v>
                </c:pt>
                <c:pt idx="4258">
                  <c:v>15.997936029584769</c:v>
                </c:pt>
                <c:pt idx="4259">
                  <c:v>16.044078315376801</c:v>
                </c:pt>
                <c:pt idx="4260">
                  <c:v>16.069917995728829</c:v>
                </c:pt>
                <c:pt idx="4261">
                  <c:v>16.05330677274765</c:v>
                </c:pt>
                <c:pt idx="4262">
                  <c:v>16.003473103795191</c:v>
                </c:pt>
                <c:pt idx="4263">
                  <c:v>15.97209634923097</c:v>
                </c:pt>
                <c:pt idx="4264">
                  <c:v>15.9573308176497</c:v>
                </c:pt>
                <c:pt idx="4265">
                  <c:v>16.005318795198669</c:v>
                </c:pt>
                <c:pt idx="4266">
                  <c:v>16.071763687132311</c:v>
                </c:pt>
                <c:pt idx="4267">
                  <c:v>16.116060281870801</c:v>
                </c:pt>
                <c:pt idx="4268">
                  <c:v>16.13636288765894</c:v>
                </c:pt>
                <c:pt idx="4269">
                  <c:v>16.145591345028009</c:v>
                </c:pt>
                <c:pt idx="4270">
                  <c:v>16.160356876605729</c:v>
                </c:pt>
                <c:pt idx="4271">
                  <c:v>16.16773964221786</c:v>
                </c:pt>
                <c:pt idx="4272">
                  <c:v>16.143745653271068</c:v>
                </c:pt>
                <c:pt idx="4273">
                  <c:v>16.164048259410901</c:v>
                </c:pt>
                <c:pt idx="4274">
                  <c:v>16.188042248004241</c:v>
                </c:pt>
                <c:pt idx="4275">
                  <c:v>16.189887939407711</c:v>
                </c:pt>
                <c:pt idx="4276">
                  <c:v>16.204653470985441</c:v>
                </c:pt>
                <c:pt idx="4277">
                  <c:v>16.20834485379061</c:v>
                </c:pt>
                <c:pt idx="4278">
                  <c:v>16.180659482040429</c:v>
                </c:pt>
                <c:pt idx="4279">
                  <c:v>16.178813790990411</c:v>
                </c:pt>
                <c:pt idx="4280">
                  <c:v>16.215727619756208</c:v>
                </c:pt>
                <c:pt idx="4281">
                  <c:v>16.224956076771822</c:v>
                </c:pt>
                <c:pt idx="4282">
                  <c:v>16.224956076771822</c:v>
                </c:pt>
                <c:pt idx="4283">
                  <c:v>16.213881928001051</c:v>
                </c:pt>
                <c:pt idx="4284">
                  <c:v>16.236030225542589</c:v>
                </c:pt>
                <c:pt idx="4285">
                  <c:v>16.16220256765574</c:v>
                </c:pt>
                <c:pt idx="4286">
                  <c:v>16.191733630811189</c:v>
                </c:pt>
                <c:pt idx="4287">
                  <c:v>16.17696809923347</c:v>
                </c:pt>
                <c:pt idx="4288">
                  <c:v>16.234184534139111</c:v>
                </c:pt>
                <c:pt idx="4289">
                  <c:v>16.256332831327189</c:v>
                </c:pt>
                <c:pt idx="4290">
                  <c:v>16.319086340437959</c:v>
                </c:pt>
                <c:pt idx="4291">
                  <c:v>16.29693804324987</c:v>
                </c:pt>
                <c:pt idx="4292">
                  <c:v>16.31539495763101</c:v>
                </c:pt>
                <c:pt idx="4293">
                  <c:v>16.30062942605505</c:v>
                </c:pt>
                <c:pt idx="4294">
                  <c:v>16.27663543711358</c:v>
                </c:pt>
                <c:pt idx="4295">
                  <c:v>16.25817852273067</c:v>
                </c:pt>
                <c:pt idx="4296">
                  <c:v>16.35230878639328</c:v>
                </c:pt>
                <c:pt idx="4297">
                  <c:v>16.47597011283839</c:v>
                </c:pt>
                <c:pt idx="4298">
                  <c:v>16.522112398957329</c:v>
                </c:pt>
                <c:pt idx="4299">
                  <c:v>16.54426069649179</c:v>
                </c:pt>
                <c:pt idx="4300">
                  <c:v>16.57748314243825</c:v>
                </c:pt>
                <c:pt idx="4301">
                  <c:v>16.607014205579539</c:v>
                </c:pt>
                <c:pt idx="4302">
                  <c:v>16.660539256948301</c:v>
                </c:pt>
                <c:pt idx="4303">
                  <c:v>16.67530478851895</c:v>
                </c:pt>
                <c:pt idx="4304">
                  <c:v>16.745441063909809</c:v>
                </c:pt>
                <c:pt idx="4305">
                  <c:v>16.771280743890681</c:v>
                </c:pt>
                <c:pt idx="4306">
                  <c:v>16.854336858734712</c:v>
                </c:pt>
                <c:pt idx="4307">
                  <c:v>16.885713613268859</c:v>
                </c:pt>
                <c:pt idx="4308">
                  <c:v>16.900479144834179</c:v>
                </c:pt>
                <c:pt idx="4309">
                  <c:v>16.920781750604629</c:v>
                </c:pt>
                <c:pt idx="4310">
                  <c:v>16.92816451621146</c:v>
                </c:pt>
                <c:pt idx="4311">
                  <c:v>16.998300790877689</c:v>
                </c:pt>
                <c:pt idx="4312">
                  <c:v>17.029677545759991</c:v>
                </c:pt>
                <c:pt idx="4313">
                  <c:v>17.040751694166669</c:v>
                </c:pt>
                <c:pt idx="4314">
                  <c:v>17.072128448695501</c:v>
                </c:pt>
                <c:pt idx="4315">
                  <c:v>17.1053508946225</c:v>
                </c:pt>
                <c:pt idx="4316">
                  <c:v>17.042597385568381</c:v>
                </c:pt>
                <c:pt idx="4317">
                  <c:v>17.107196586022429</c:v>
                </c:pt>
                <c:pt idx="4318">
                  <c:v>17.14964748895618</c:v>
                </c:pt>
                <c:pt idx="4319">
                  <c:v>17.217938072556478</c:v>
                </c:pt>
                <c:pt idx="4320">
                  <c:v>17.24931482707645</c:v>
                </c:pt>
                <c:pt idx="4321">
                  <c:v>17.2345492955182</c:v>
                </c:pt>
                <c:pt idx="4322">
                  <c:v>17.2880743471997</c:v>
                </c:pt>
                <c:pt idx="4323">
                  <c:v>17.352673547637831</c:v>
                </c:pt>
                <c:pt idx="4324">
                  <c:v>17.395124450909101</c:v>
                </c:pt>
                <c:pt idx="4325">
                  <c:v>17.542779766116901</c:v>
                </c:pt>
                <c:pt idx="4326">
                  <c:v>17.708891995652721</c:v>
                </c:pt>
                <c:pt idx="4327">
                  <c:v>17.96175172304962</c:v>
                </c:pt>
                <c:pt idx="4328">
                  <c:v>18.068801826324119</c:v>
                </c:pt>
                <c:pt idx="4329">
                  <c:v>18.15001224964784</c:v>
                </c:pt>
                <c:pt idx="4330">
                  <c:v>18.22568559841476</c:v>
                </c:pt>
                <c:pt idx="4331">
                  <c:v>18.399180593769259</c:v>
                </c:pt>
                <c:pt idx="4332">
                  <c:v>18.43240303964669</c:v>
                </c:pt>
                <c:pt idx="4333">
                  <c:v>18.79600425281879</c:v>
                </c:pt>
                <c:pt idx="4334">
                  <c:v>18.975036322604389</c:v>
                </c:pt>
                <c:pt idx="4335">
                  <c:v>19.01564153369624</c:v>
                </c:pt>
                <c:pt idx="4336">
                  <c:v>19.05624674584314</c:v>
                </c:pt>
                <c:pt idx="4337">
                  <c:v>19.190982220293119</c:v>
                </c:pt>
                <c:pt idx="4338">
                  <c:v>19.227896048933239</c:v>
                </c:pt>
                <c:pt idx="4339">
                  <c:v>19.24819865500227</c:v>
                </c:pt>
                <c:pt idx="4340">
                  <c:v>19.275884026305189</c:v>
                </c:pt>
                <c:pt idx="4341">
                  <c:v>19.238970197666841</c:v>
                </c:pt>
                <c:pt idx="4342">
                  <c:v>19.23158743207949</c:v>
                </c:pt>
                <c:pt idx="4343">
                  <c:v>19.28142110084783</c:v>
                </c:pt>
                <c:pt idx="4344">
                  <c:v>19.294340940624359</c:v>
                </c:pt>
                <c:pt idx="4345">
                  <c:v>19.353403066724599</c:v>
                </c:pt>
                <c:pt idx="4346">
                  <c:v>19.406928118632109</c:v>
                </c:pt>
                <c:pt idx="4347">
                  <c:v>19.38477982117023</c:v>
                </c:pt>
                <c:pt idx="4348">
                  <c:v>19.45491609599344</c:v>
                </c:pt>
                <c:pt idx="4349">
                  <c:v>19.477064393101859</c:v>
                </c:pt>
                <c:pt idx="4350">
                  <c:v>19.519515295920549</c:v>
                </c:pt>
                <c:pt idx="4351">
                  <c:v>19.55089205071079</c:v>
                </c:pt>
                <c:pt idx="4352">
                  <c:v>19.493675616021111</c:v>
                </c:pt>
                <c:pt idx="4353">
                  <c:v>19.425385032947752</c:v>
                </c:pt>
                <c:pt idx="4354">
                  <c:v>19.43276779853333</c:v>
                </c:pt>
                <c:pt idx="4355">
                  <c:v>19.438304872722512</c:v>
                </c:pt>
                <c:pt idx="4356">
                  <c:v>19.480755775894661</c:v>
                </c:pt>
                <c:pt idx="4357">
                  <c:v>19.525052370459651</c:v>
                </c:pt>
                <c:pt idx="4358">
                  <c:v>19.54166359302544</c:v>
                </c:pt>
                <c:pt idx="4359">
                  <c:v>19.609954176441629</c:v>
                </c:pt>
                <c:pt idx="4360">
                  <c:v>19.66532491937793</c:v>
                </c:pt>
                <c:pt idx="4361">
                  <c:v>19.726232736848001</c:v>
                </c:pt>
                <c:pt idx="4362">
                  <c:v>19.783449171523511</c:v>
                </c:pt>
                <c:pt idx="4363">
                  <c:v>19.753918108488438</c:v>
                </c:pt>
                <c:pt idx="4364">
                  <c:v>19.704084439393181</c:v>
                </c:pt>
                <c:pt idx="4365">
                  <c:v>19.726232736848001</c:v>
                </c:pt>
                <c:pt idx="4366">
                  <c:v>19.737306885222829</c:v>
                </c:pt>
                <c:pt idx="4367">
                  <c:v>19.70777582218598</c:v>
                </c:pt>
                <c:pt idx="4368">
                  <c:v>19.755763799531369</c:v>
                </c:pt>
                <c:pt idx="4369">
                  <c:v>19.8111345428105</c:v>
                </c:pt>
                <c:pt idx="4370">
                  <c:v>19.84620268002945</c:v>
                </c:pt>
                <c:pt idx="4371">
                  <c:v>19.827745765722661</c:v>
                </c:pt>
                <c:pt idx="4372">
                  <c:v>19.831437148513679</c:v>
                </c:pt>
                <c:pt idx="4373">
                  <c:v>19.89788204015878</c:v>
                </c:pt>
                <c:pt idx="4374">
                  <c:v>19.89788204015878</c:v>
                </c:pt>
                <c:pt idx="4375">
                  <c:v>19.975401080523319</c:v>
                </c:pt>
                <c:pt idx="4376">
                  <c:v>20.086142566696239</c:v>
                </c:pt>
                <c:pt idx="4377">
                  <c:v>20.246717721218559</c:v>
                </c:pt>
                <c:pt idx="4378">
                  <c:v>20.342693676200849</c:v>
                </c:pt>
                <c:pt idx="4379">
                  <c:v>20.407292876062471</c:v>
                </c:pt>
                <c:pt idx="4380">
                  <c:v>20.48481191638275</c:v>
                </c:pt>
                <c:pt idx="4381">
                  <c:v>20.553102499724581</c:v>
                </c:pt>
                <c:pt idx="4382">
                  <c:v>20.645387071184171</c:v>
                </c:pt>
                <c:pt idx="4383">
                  <c:v>20.689683665690751</c:v>
                </c:pt>
                <c:pt idx="4384">
                  <c:v>20.75612855727212</c:v>
                </c:pt>
                <c:pt idx="4385">
                  <c:v>20.822573448848189</c:v>
                </c:pt>
                <c:pt idx="4386">
                  <c:v>20.820727757103651</c:v>
                </c:pt>
                <c:pt idx="4387">
                  <c:v>20.850258820101541</c:v>
                </c:pt>
                <c:pt idx="4388">
                  <c:v>20.863178660560209</c:v>
                </c:pt>
                <c:pt idx="4389">
                  <c:v>20.88348126588691</c:v>
                </c:pt>
                <c:pt idx="4390">
                  <c:v>20.905629563311631</c:v>
                </c:pt>
                <c:pt idx="4391">
                  <c:v>20.944389083273791</c:v>
                </c:pt>
                <c:pt idx="4392">
                  <c:v>20.990531369160841</c:v>
                </c:pt>
                <c:pt idx="4393">
                  <c:v>21.029290889471149</c:v>
                </c:pt>
                <c:pt idx="4394">
                  <c:v>21.04036503783005</c:v>
                </c:pt>
                <c:pt idx="4395">
                  <c:v>21.130803917843672</c:v>
                </c:pt>
                <c:pt idx="4396">
                  <c:v>21.25077386118739</c:v>
                </c:pt>
                <c:pt idx="4397">
                  <c:v>21.328292901433329</c:v>
                </c:pt>
                <c:pt idx="4398">
                  <c:v>21.415040398281231</c:v>
                </c:pt>
                <c:pt idx="4399">
                  <c:v>21.529473267057529</c:v>
                </c:pt>
                <c:pt idx="4400">
                  <c:v>21.594072467535771</c:v>
                </c:pt>
                <c:pt idx="4401">
                  <c:v>21.629140604685691</c:v>
                </c:pt>
                <c:pt idx="4402">
                  <c:v>21.701122570371279</c:v>
                </c:pt>
                <c:pt idx="4403">
                  <c:v>21.75649331352648</c:v>
                </c:pt>
                <c:pt idx="4404">
                  <c:v>21.800789907626498</c:v>
                </c:pt>
                <c:pt idx="4405">
                  <c:v>21.837703736510321</c:v>
                </c:pt>
                <c:pt idx="4406">
                  <c:v>21.85985203355856</c:v>
                </c:pt>
                <c:pt idx="4407">
                  <c:v>21.931833999578139</c:v>
                </c:pt>
                <c:pt idx="4408">
                  <c:v>21.92998830783538</c:v>
                </c:pt>
                <c:pt idx="4409">
                  <c:v>21.931833999578139</c:v>
                </c:pt>
                <c:pt idx="4410">
                  <c:v>21.92814261679597</c:v>
                </c:pt>
                <c:pt idx="4411">
                  <c:v>21.93737107375139</c:v>
                </c:pt>
                <c:pt idx="4412">
                  <c:v>21.93737107375139</c:v>
                </c:pt>
                <c:pt idx="4413">
                  <c:v>21.933679690615762</c:v>
                </c:pt>
                <c:pt idx="4414">
                  <c:v>21.92998830783538</c:v>
                </c:pt>
                <c:pt idx="4415">
                  <c:v>21.92075985087817</c:v>
                </c:pt>
                <c:pt idx="4416">
                  <c:v>21.92814261679597</c:v>
                </c:pt>
                <c:pt idx="4417">
                  <c:v>21.931833999578139</c:v>
                </c:pt>
                <c:pt idx="4418">
                  <c:v>21.981667667842562</c:v>
                </c:pt>
                <c:pt idx="4419">
                  <c:v>22.016735805328221</c:v>
                </c:pt>
                <c:pt idx="4420">
                  <c:v>22.040729793762239</c:v>
                </c:pt>
                <c:pt idx="4421">
                  <c:v>22.088717770981951</c:v>
                </c:pt>
                <c:pt idx="4422">
                  <c:v>22.105328993851629</c:v>
                </c:pt>
                <c:pt idx="4423">
                  <c:v>22.14039713098029</c:v>
                </c:pt>
                <c:pt idx="4424">
                  <c:v>22.134860056807032</c:v>
                </c:pt>
                <c:pt idx="4425">
                  <c:v>22.125631599501691</c:v>
                </c:pt>
                <c:pt idx="4426">
                  <c:v>22.175465268458861</c:v>
                </c:pt>
                <c:pt idx="4427">
                  <c:v>22.204996331060819</c:v>
                </c:pt>
                <c:pt idx="4428">
                  <c:v>22.19207649097509</c:v>
                </c:pt>
                <c:pt idx="4429">
                  <c:v>22.088717770981951</c:v>
                </c:pt>
                <c:pt idx="4430">
                  <c:v>22.016735805328221</c:v>
                </c:pt>
                <c:pt idx="4431">
                  <c:v>22.003815965238939</c:v>
                </c:pt>
                <c:pt idx="4432">
                  <c:v>21.913377085313829</c:v>
                </c:pt>
                <c:pt idx="4433">
                  <c:v>21.880154639567412</c:v>
                </c:pt>
                <c:pt idx="4434">
                  <c:v>21.81924682189257</c:v>
                </c:pt>
                <c:pt idx="4435">
                  <c:v>21.834012353376469</c:v>
                </c:pt>
                <c:pt idx="4436">
                  <c:v>21.915222776353239</c:v>
                </c:pt>
                <c:pt idx="4437">
                  <c:v>21.996433199322929</c:v>
                </c:pt>
                <c:pt idx="4438">
                  <c:v>22.083180696808689</c:v>
                </c:pt>
                <c:pt idx="4439">
                  <c:v>22.153316971067799</c:v>
                </c:pt>
                <c:pt idx="4440">
                  <c:v>22.217916171148339</c:v>
                </c:pt>
                <c:pt idx="4441">
                  <c:v>22.276978296700388</c:v>
                </c:pt>
                <c:pt idx="4442">
                  <c:v>22.34711457094178</c:v>
                </c:pt>
                <c:pt idx="4443">
                  <c:v>22.43939914256541</c:v>
                </c:pt>
                <c:pt idx="4444">
                  <c:v>22.5298380227891</c:v>
                </c:pt>
                <c:pt idx="4445">
                  <c:v>22.588900148671591</c:v>
                </c:pt>
                <c:pt idx="4446">
                  <c:v>22.605511371180739</c:v>
                </c:pt>
                <c:pt idx="4447">
                  <c:v>22.651653656979271</c:v>
                </c:pt>
                <c:pt idx="4448">
                  <c:v>22.65719073114721</c:v>
                </c:pt>
                <c:pt idx="4449">
                  <c:v>22.714407165633322</c:v>
                </c:pt>
                <c:pt idx="4450">
                  <c:v>22.725481314322661</c:v>
                </c:pt>
                <c:pt idx="4451">
                  <c:v>22.736555463011999</c:v>
                </c:pt>
                <c:pt idx="4452">
                  <c:v>22.747629611347879</c:v>
                </c:pt>
                <c:pt idx="4453">
                  <c:v>22.767932217335481</c:v>
                </c:pt>
                <c:pt idx="4454">
                  <c:v>22.773469291503421</c:v>
                </c:pt>
                <c:pt idx="4455">
                  <c:v>22.59997429701102</c:v>
                </c:pt>
                <c:pt idx="4456">
                  <c:v>22.500306959844298</c:v>
                </c:pt>
                <c:pt idx="4457">
                  <c:v>22.503998342624701</c:v>
                </c:pt>
                <c:pt idx="4458">
                  <c:v>22.459701748560089</c:v>
                </c:pt>
                <c:pt idx="4459">
                  <c:v>22.463393131340489</c:v>
                </c:pt>
                <c:pt idx="4460">
                  <c:v>22.43755345117432</c:v>
                </c:pt>
                <c:pt idx="4461">
                  <c:v>22.387719782584771</c:v>
                </c:pt>
                <c:pt idx="4462">
                  <c:v>22.384028399804379</c:v>
                </c:pt>
                <c:pt idx="4463">
                  <c:v>22.34711457094178</c:v>
                </c:pt>
                <c:pt idx="4464">
                  <c:v>22.33234903982019</c:v>
                </c:pt>
                <c:pt idx="4465">
                  <c:v>22.36003441137921</c:v>
                </c:pt>
                <c:pt idx="4466">
                  <c:v>22.206842022451909</c:v>
                </c:pt>
                <c:pt idx="4467">
                  <c:v>22.118248833939131</c:v>
                </c:pt>
                <c:pt idx="4468">
                  <c:v>22.125631599501691</c:v>
                </c:pt>
                <c:pt idx="4469">
                  <c:v>22.116403142548041</c:v>
                </c:pt>
                <c:pt idx="4470">
                  <c:v>22.188385108194691</c:v>
                </c:pt>
                <c:pt idx="4471">
                  <c:v>22.197613565498251</c:v>
                </c:pt>
                <c:pt idx="4472">
                  <c:v>22.206842022451909</c:v>
                </c:pt>
                <c:pt idx="4473">
                  <c:v>22.155162662458881</c:v>
                </c:pt>
                <c:pt idx="4474">
                  <c:v>22.090563462373041</c:v>
                </c:pt>
                <c:pt idx="4475">
                  <c:v>22.103483302460539</c:v>
                </c:pt>
                <c:pt idx="4476">
                  <c:v>22.125631599501691</c:v>
                </c:pt>
                <c:pt idx="4477">
                  <c:v>22.13116867402664</c:v>
                </c:pt>
                <c:pt idx="4478">
                  <c:v>22.153316971067799</c:v>
                </c:pt>
                <c:pt idx="4479">
                  <c:v>22.153316971067799</c:v>
                </c:pt>
                <c:pt idx="4480">
                  <c:v>22.275132605660989</c:v>
                </c:pt>
                <c:pt idx="4481">
                  <c:v>22.304663668261171</c:v>
                </c:pt>
                <c:pt idx="4482">
                  <c:v>22.343423188161381</c:v>
                </c:pt>
                <c:pt idx="4483">
                  <c:v>22.33604042260059</c:v>
                </c:pt>
                <c:pt idx="4484">
                  <c:v>22.36188010241683</c:v>
                </c:pt>
                <c:pt idx="4485">
                  <c:v>22.36003441137921</c:v>
                </c:pt>
                <c:pt idx="4486">
                  <c:v>22.354497336856038</c:v>
                </c:pt>
                <c:pt idx="4487">
                  <c:v>22.39141116536517</c:v>
                </c:pt>
                <c:pt idx="4488">
                  <c:v>22.384028399804379</c:v>
                </c:pt>
                <c:pt idx="4489">
                  <c:v>22.387719782584771</c:v>
                </c:pt>
                <c:pt idx="4490">
                  <c:v>22.393256857107939</c:v>
                </c:pt>
                <c:pt idx="4491">
                  <c:v>22.402485314058051</c:v>
                </c:pt>
                <c:pt idx="4492">
                  <c:v>22.426479302834899</c:v>
                </c:pt>
                <c:pt idx="4493">
                  <c:v>22.382182708413279</c:v>
                </c:pt>
                <c:pt idx="4494">
                  <c:v>22.352651645464949</c:v>
                </c:pt>
                <c:pt idx="4495">
                  <c:v>22.352651645464949</c:v>
                </c:pt>
                <c:pt idx="4496">
                  <c:v>22.32127489112554</c:v>
                </c:pt>
                <c:pt idx="4497">
                  <c:v>22.337886113989899</c:v>
                </c:pt>
                <c:pt idx="4498">
                  <c:v>22.330503348429101</c:v>
                </c:pt>
                <c:pt idx="4499">
                  <c:v>22.330503348429101</c:v>
                </c:pt>
                <c:pt idx="4500">
                  <c:v>22.34896026268455</c:v>
                </c:pt>
                <c:pt idx="4501">
                  <c:v>22.33234903982019</c:v>
                </c:pt>
                <c:pt idx="4502">
                  <c:v>22.300972285480778</c:v>
                </c:pt>
                <c:pt idx="4503">
                  <c:v>22.288052445395039</c:v>
                </c:pt>
                <c:pt idx="4504">
                  <c:v>22.267749839748511</c:v>
                </c:pt>
                <c:pt idx="4505">
                  <c:v>22.23268170262515</c:v>
                </c:pt>
                <c:pt idx="4506">
                  <c:v>22.217916171148339</c:v>
                </c:pt>
                <c:pt idx="4507">
                  <c:v>22.19023079958399</c:v>
                </c:pt>
                <c:pt idx="4508">
                  <c:v>22.188385108194691</c:v>
                </c:pt>
                <c:pt idx="4509">
                  <c:v>22.16808250254461</c:v>
                </c:pt>
                <c:pt idx="4510">
                  <c:v>22.133014365064259</c:v>
                </c:pt>
                <c:pt idx="4511">
                  <c:v>22.085026388199768</c:v>
                </c:pt>
                <c:pt idx="4512">
                  <c:v>22.088717770981951</c:v>
                </c:pt>
                <c:pt idx="4513">
                  <c:v>22.103483302460539</c:v>
                </c:pt>
                <c:pt idx="4514">
                  <c:v>22.022272879499699</c:v>
                </c:pt>
                <c:pt idx="4515">
                  <c:v>22.02965564506404</c:v>
                </c:pt>
                <c:pt idx="4516">
                  <c:v>22.003815965238939</c:v>
                </c:pt>
                <c:pt idx="4517">
                  <c:v>21.981667667842562</c:v>
                </c:pt>
                <c:pt idx="4518">
                  <c:v>21.95951937079608</c:v>
                </c:pt>
                <c:pt idx="4519">
                  <c:v>21.913377085313829</c:v>
                </c:pt>
                <c:pt idx="4520">
                  <c:v>21.955827988015699</c:v>
                </c:pt>
                <c:pt idx="4521">
                  <c:v>21.80448129076213</c:v>
                </c:pt>
                <c:pt idx="4522">
                  <c:v>21.773104536401458</c:v>
                </c:pt>
                <c:pt idx="4523">
                  <c:v>21.760184696308649</c:v>
                </c:pt>
                <c:pt idx="4524">
                  <c:v>21.739882090651498</c:v>
                </c:pt>
                <c:pt idx="4525">
                  <c:v>21.675282890535559</c:v>
                </c:pt>
                <c:pt idx="4526">
                  <c:v>21.634677678860712</c:v>
                </c:pt>
                <c:pt idx="4527">
                  <c:v>21.582998318832271</c:v>
                </c:pt>
                <c:pt idx="4528">
                  <c:v>21.551621564817989</c:v>
                </c:pt>
                <c:pt idx="4529">
                  <c:v>21.51655342731285</c:v>
                </c:pt>
                <c:pt idx="4530">
                  <c:v>21.472256832846991</c:v>
                </c:pt>
                <c:pt idx="4531">
                  <c:v>21.429805929770431</c:v>
                </c:pt>
                <c:pt idx="4532">
                  <c:v>21.37628087869021</c:v>
                </c:pt>
                <c:pt idx="4533">
                  <c:v>21.339367049786912</c:v>
                </c:pt>
                <c:pt idx="4534">
                  <c:v>21.2987618384496</c:v>
                </c:pt>
                <c:pt idx="4535">
                  <c:v>21.248928169442859</c:v>
                </c:pt>
                <c:pt idx="4536">
                  <c:v>21.210168649844761</c:v>
                </c:pt>
                <c:pt idx="4537">
                  <c:v>21.154797906654149</c:v>
                </c:pt>
                <c:pt idx="4538">
                  <c:v>21.11050131252227</c:v>
                </c:pt>
                <c:pt idx="4539">
                  <c:v>21.066204718036939</c:v>
                </c:pt>
                <c:pt idx="4540">
                  <c:v>21.03667365504435</c:v>
                </c:pt>
                <c:pt idx="4541">
                  <c:v>21.001605517519739</c:v>
                </c:pt>
                <c:pt idx="4542">
                  <c:v>20.977611529055629</c:v>
                </c:pt>
                <c:pt idx="4543">
                  <c:v>20.97207445487707</c:v>
                </c:pt>
                <c:pt idx="4544">
                  <c:v>20.938852009095228</c:v>
                </c:pt>
                <c:pt idx="4545">
                  <c:v>20.935160625956069</c:v>
                </c:pt>
                <c:pt idx="4546">
                  <c:v>20.916703711672302</c:v>
                </c:pt>
                <c:pt idx="4547">
                  <c:v>20.91485802062935</c:v>
                </c:pt>
                <c:pt idx="4548">
                  <c:v>20.898246797386751</c:v>
                </c:pt>
                <c:pt idx="4549">
                  <c:v>20.885326957633229</c:v>
                </c:pt>
                <c:pt idx="4550">
                  <c:v>20.87240711752802</c:v>
                </c:pt>
                <c:pt idx="4551">
                  <c:v>20.841030363135499</c:v>
                </c:pt>
                <c:pt idx="4552">
                  <c:v>20.829956214421369</c:v>
                </c:pt>
                <c:pt idx="4553">
                  <c:v>20.817036374316171</c:v>
                </c:pt>
                <c:pt idx="4554">
                  <c:v>20.826264831635669</c:v>
                </c:pt>
                <c:pt idx="4555">
                  <c:v>20.800425151775169</c:v>
                </c:pt>
                <c:pt idx="4556">
                  <c:v>20.769048397027412</c:v>
                </c:pt>
                <c:pt idx="4557">
                  <c:v>20.748745791697161</c:v>
                </c:pt>
                <c:pt idx="4558">
                  <c:v>20.72844318566354</c:v>
                </c:pt>
                <c:pt idx="4559">
                  <c:v>20.750591482738329</c:v>
                </c:pt>
                <c:pt idx="4560">
                  <c:v>20.748745791697161</c:v>
                </c:pt>
                <c:pt idx="4561">
                  <c:v>20.722906111481429</c:v>
                </c:pt>
                <c:pt idx="4562">
                  <c:v>20.737671642983031</c:v>
                </c:pt>
                <c:pt idx="4563">
                  <c:v>20.719214728695729</c:v>
                </c:pt>
                <c:pt idx="4564">
                  <c:v>20.72475180287606</c:v>
                </c:pt>
                <c:pt idx="4565">
                  <c:v>20.713677654161931</c:v>
                </c:pt>
                <c:pt idx="4566">
                  <c:v>20.717369036949421</c:v>
                </c:pt>
                <c:pt idx="4567">
                  <c:v>20.706294888233511</c:v>
                </c:pt>
                <c:pt idx="4568">
                  <c:v>20.697066431265711</c:v>
                </c:pt>
                <c:pt idx="4569">
                  <c:v>20.691529357083599</c:v>
                </c:pt>
                <c:pt idx="4570">
                  <c:v>20.693375048478231</c:v>
                </c:pt>
                <c:pt idx="4571">
                  <c:v>20.70444919719235</c:v>
                </c:pt>
                <c:pt idx="4572">
                  <c:v>20.689683665690751</c:v>
                </c:pt>
                <c:pt idx="4573">
                  <c:v>20.687837973944429</c:v>
                </c:pt>
                <c:pt idx="4574">
                  <c:v>20.682300900115791</c:v>
                </c:pt>
                <c:pt idx="4575">
                  <c:v>20.65646121989829</c:v>
                </c:pt>
                <c:pt idx="4576">
                  <c:v>20.626930156893319</c:v>
                </c:pt>
                <c:pt idx="4577">
                  <c:v>20.56786803122974</c:v>
                </c:pt>
                <c:pt idx="4578">
                  <c:v>20.503268830675371</c:v>
                </c:pt>
                <c:pt idx="4579">
                  <c:v>20.442361013610078</c:v>
                </c:pt>
                <c:pt idx="4580">
                  <c:v>20.30393415586045</c:v>
                </c:pt>
                <c:pt idx="4581">
                  <c:v>20.278094475984009</c:v>
                </c:pt>
                <c:pt idx="4582">
                  <c:v>20.220878041692039</c:v>
                </c:pt>
                <c:pt idx="4583">
                  <c:v>20.097216715419211</c:v>
                </c:pt>
                <c:pt idx="4584">
                  <c:v>19.921876028651209</c:v>
                </c:pt>
                <c:pt idx="4585">
                  <c:v>19.866505285732629</c:v>
                </c:pt>
                <c:pt idx="4586">
                  <c:v>19.726232736848001</c:v>
                </c:pt>
                <c:pt idx="4587">
                  <c:v>19.672707685313419</c:v>
                </c:pt>
                <c:pt idx="4588">
                  <c:v>19.580423113401249</c:v>
                </c:pt>
                <c:pt idx="4589">
                  <c:v>19.526898061856041</c:v>
                </c:pt>
                <c:pt idx="4590">
                  <c:v>19.464144552975409</c:v>
                </c:pt>
                <c:pt idx="4591">
                  <c:v>19.401391044089468</c:v>
                </c:pt>
                <c:pt idx="4592">
                  <c:v>19.347865992535421</c:v>
                </c:pt>
                <c:pt idx="4593">
                  <c:v>19.277729718055049</c:v>
                </c:pt>
                <c:pt idx="4594">
                  <c:v>19.227896048933239</c:v>
                </c:pt>
                <c:pt idx="4595">
                  <c:v>19.17806238051482</c:v>
                </c:pt>
                <c:pt idx="4596">
                  <c:v>19.141148551869371</c:v>
                </c:pt>
                <c:pt idx="4597">
                  <c:v>19.141148551869371</c:v>
                </c:pt>
                <c:pt idx="4598">
                  <c:v>19.124537328593139</c:v>
                </c:pt>
                <c:pt idx="4599">
                  <c:v>19.10977179706499</c:v>
                </c:pt>
                <c:pt idx="4600">
                  <c:v>19.115308871607631</c:v>
                </c:pt>
                <c:pt idx="4601">
                  <c:v>19.041481214314999</c:v>
                </c:pt>
                <c:pt idx="4602">
                  <c:v>19.024869991035221</c:v>
                </c:pt>
                <c:pt idx="4603">
                  <c:v>18.965807865265418</c:v>
                </c:pt>
                <c:pt idx="4604">
                  <c:v>18.945505259189311</c:v>
                </c:pt>
                <c:pt idx="4605">
                  <c:v>18.93443111045395</c:v>
                </c:pt>
                <c:pt idx="4606">
                  <c:v>18.884597442017821</c:v>
                </c:pt>
                <c:pt idx="4607">
                  <c:v>18.82553531588572</c:v>
                </c:pt>
                <c:pt idx="4608">
                  <c:v>18.78123872128354</c:v>
                </c:pt>
                <c:pt idx="4609">
                  <c:v>18.76647318975008</c:v>
                </c:pt>
                <c:pt idx="4610">
                  <c:v>18.75539904136286</c:v>
                </c:pt>
                <c:pt idx="4611">
                  <c:v>18.720330903747971</c:v>
                </c:pt>
                <c:pt idx="4612">
                  <c:v>18.653886012012581</c:v>
                </c:pt>
                <c:pt idx="4613">
                  <c:v>18.607743726358631</c:v>
                </c:pt>
                <c:pt idx="4614">
                  <c:v>18.537607451818069</c:v>
                </c:pt>
                <c:pt idx="4615">
                  <c:v>18.402871976565589</c:v>
                </c:pt>
                <c:pt idx="4616">
                  <c:v>18.329044318861079</c:v>
                </c:pt>
                <c:pt idx="4617">
                  <c:v>18.24045112995886</c:v>
                </c:pt>
                <c:pt idx="4618">
                  <c:v>18.15185794104778</c:v>
                </c:pt>
                <c:pt idx="4619">
                  <c:v>18.142629484051639</c:v>
                </c:pt>
                <c:pt idx="4620">
                  <c:v>18.1204811865579</c:v>
                </c:pt>
                <c:pt idx="4621">
                  <c:v>18.00604831733904</c:v>
                </c:pt>
                <c:pt idx="4622">
                  <c:v>17.79010241901009</c:v>
                </c:pt>
                <c:pt idx="4623">
                  <c:v>17.679360932548619</c:v>
                </c:pt>
                <c:pt idx="4624">
                  <c:v>17.56861944607477</c:v>
                </c:pt>
                <c:pt idx="4625">
                  <c:v>17.48002625709465</c:v>
                </c:pt>
                <c:pt idx="4626">
                  <c:v>17.295457113156449</c:v>
                </c:pt>
                <c:pt idx="4627">
                  <c:v>17.197635466441429</c:v>
                </c:pt>
                <c:pt idx="4628">
                  <c:v>17.01860339699806</c:v>
                </c:pt>
                <c:pt idx="4629">
                  <c:v>16.821114412798881</c:v>
                </c:pt>
                <c:pt idx="4630">
                  <c:v>16.464895964071161</c:v>
                </c:pt>
                <c:pt idx="4631">
                  <c:v>16.322777723243139</c:v>
                </c:pt>
                <c:pt idx="4632">
                  <c:v>16.311703574825831</c:v>
                </c:pt>
                <c:pt idx="4633">
                  <c:v>16.263715597292791</c:v>
                </c:pt>
                <c:pt idx="4634">
                  <c:v>16.260024214485831</c:v>
                </c:pt>
                <c:pt idx="4635">
                  <c:v>16.26740698009797</c:v>
                </c:pt>
                <c:pt idx="4636">
                  <c:v>16.236030225542589</c:v>
                </c:pt>
                <c:pt idx="4637">
                  <c:v>16.189887939407711</c:v>
                </c:pt>
                <c:pt idx="4638">
                  <c:v>16.154819802043619</c:v>
                </c:pt>
                <c:pt idx="4639">
                  <c:v>16.132671504500301</c:v>
                </c:pt>
                <c:pt idx="4640">
                  <c:v>16.062535229763249</c:v>
                </c:pt>
                <c:pt idx="4641">
                  <c:v>16.04223262397333</c:v>
                </c:pt>
                <c:pt idx="4642">
                  <c:v>16.009010178005621</c:v>
                </c:pt>
                <c:pt idx="4643">
                  <c:v>15.9776334234414</c:v>
                </c:pt>
                <c:pt idx="4644">
                  <c:v>15.9573308176497</c:v>
                </c:pt>
                <c:pt idx="4645">
                  <c:v>15.914879914307621</c:v>
                </c:pt>
                <c:pt idx="4646">
                  <c:v>15.853972096925469</c:v>
                </c:pt>
                <c:pt idx="4647">
                  <c:v>15.77276167339109</c:v>
                </c:pt>
                <c:pt idx="4648">
                  <c:v>15.73031077004193</c:v>
                </c:pt>
                <c:pt idx="4649">
                  <c:v>15.686014175283979</c:v>
                </c:pt>
                <c:pt idx="4650">
                  <c:v>15.59003822014709</c:v>
                </c:pt>
                <c:pt idx="4651">
                  <c:v>15.542050242926789</c:v>
                </c:pt>
                <c:pt idx="4652">
                  <c:v>15.43500013899437</c:v>
                </c:pt>
                <c:pt idx="4653">
                  <c:v>15.41285184178504</c:v>
                </c:pt>
                <c:pt idx="4654">
                  <c:v>15.35563540682451</c:v>
                </c:pt>
                <c:pt idx="4655">
                  <c:v>15.29472758940519</c:v>
                </c:pt>
                <c:pt idx="4656">
                  <c:v>14.08579969222205</c:v>
                </c:pt>
                <c:pt idx="4657">
                  <c:v>13.0263728011097</c:v>
                </c:pt>
                <c:pt idx="4658">
                  <c:v>12.42652307969828</c:v>
                </c:pt>
                <c:pt idx="4659">
                  <c:v>11.79898798599144</c:v>
                </c:pt>
                <c:pt idx="4660">
                  <c:v>11.68640080736709</c:v>
                </c:pt>
                <c:pt idx="4661">
                  <c:v>11.63287575534393</c:v>
                </c:pt>
                <c:pt idx="4662">
                  <c:v>11.54059118259269</c:v>
                </c:pt>
                <c:pt idx="4663">
                  <c:v>11.481529055970251</c:v>
                </c:pt>
                <c:pt idx="4664">
                  <c:v>11.46122645042758</c:v>
                </c:pt>
                <c:pt idx="4665">
                  <c:v>11.45199799300894</c:v>
                </c:pt>
                <c:pt idx="4666">
                  <c:v>11.40031863238573</c:v>
                </c:pt>
                <c:pt idx="4667">
                  <c:v>11.30249698536918</c:v>
                </c:pt>
                <c:pt idx="4668">
                  <c:v>11.23236071024977</c:v>
                </c:pt>
                <c:pt idx="4669">
                  <c:v>10.90567332295274</c:v>
                </c:pt>
                <c:pt idx="4670">
                  <c:v>10.8170801329518</c:v>
                </c:pt>
                <c:pt idx="4671">
                  <c:v>10.8170801329518</c:v>
                </c:pt>
                <c:pt idx="4672">
                  <c:v>10.750635240623399</c:v>
                </c:pt>
                <c:pt idx="4673">
                  <c:v>10.735869708955409</c:v>
                </c:pt>
                <c:pt idx="4674">
                  <c:v>10.30397790868451</c:v>
                </c:pt>
                <c:pt idx="4675">
                  <c:v>10.32981758920649</c:v>
                </c:pt>
                <c:pt idx="4676">
                  <c:v>10.10833461439829</c:v>
                </c:pt>
                <c:pt idx="4677">
                  <c:v>10.04373541343266</c:v>
                </c:pt>
                <c:pt idx="4678">
                  <c:v>10.01420435007009</c:v>
                </c:pt>
                <c:pt idx="4679">
                  <c:v>10.078803551392729</c:v>
                </c:pt>
                <c:pt idx="4680">
                  <c:v>10.09356908271967</c:v>
                </c:pt>
                <c:pt idx="4681">
                  <c:v>9.5453987204049788</c:v>
                </c:pt>
                <c:pt idx="4682">
                  <c:v>9.5841582412180308</c:v>
                </c:pt>
                <c:pt idx="4683">
                  <c:v>8.7351401703397844</c:v>
                </c:pt>
                <c:pt idx="4684">
                  <c:v>8.8200419773590966</c:v>
                </c:pt>
                <c:pt idx="4685">
                  <c:v>8.995382665979319</c:v>
                </c:pt>
                <c:pt idx="4686">
                  <c:v>9.1744147373994007</c:v>
                </c:pt>
                <c:pt idx="4687">
                  <c:v>9.3294528196532003</c:v>
                </c:pt>
                <c:pt idx="4688">
                  <c:v>9.0525991009970586</c:v>
                </c:pt>
                <c:pt idx="4689">
                  <c:v>8.4564407604300467</c:v>
                </c:pt>
                <c:pt idx="4690">
                  <c:v>8.2128094874111781</c:v>
                </c:pt>
                <c:pt idx="4691">
                  <c:v>8.2607974657349121</c:v>
                </c:pt>
                <c:pt idx="4692">
                  <c:v>8.081765394128956</c:v>
                </c:pt>
                <c:pt idx="4693">
                  <c:v>7.7993746004681563</c:v>
                </c:pt>
                <c:pt idx="4694">
                  <c:v>7.6184968373471982</c:v>
                </c:pt>
                <c:pt idx="4695">
                  <c:v>7.8824307161547944</c:v>
                </c:pt>
                <c:pt idx="4696">
                  <c:v>8.0799197023560865</c:v>
                </c:pt>
                <c:pt idx="4697">
                  <c:v>8.3364708153497631</c:v>
                </c:pt>
                <c:pt idx="4698">
                  <c:v>8.5856391625914537</c:v>
                </c:pt>
                <c:pt idx="4699">
                  <c:v>8.840344583667104</c:v>
                </c:pt>
                <c:pt idx="4700">
                  <c:v>9.037833569300739</c:v>
                </c:pt>
                <c:pt idx="4701">
                  <c:v>9.1928716519292273</c:v>
                </c:pt>
                <c:pt idx="4702">
                  <c:v>9.408817552362958</c:v>
                </c:pt>
                <c:pt idx="4703">
                  <c:v>9.7761101524358942</c:v>
                </c:pt>
                <c:pt idx="4704">
                  <c:v>10.09356908271967</c:v>
                </c:pt>
                <c:pt idx="4705">
                  <c:v>10.215384718978621</c:v>
                </c:pt>
                <c:pt idx="4706">
                  <c:v>10.632510987620449</c:v>
                </c:pt>
                <c:pt idx="4707">
                  <c:v>11.053328639245681</c:v>
                </c:pt>
                <c:pt idx="4708">
                  <c:v>11.199138264101499</c:v>
                </c:pt>
                <c:pt idx="4709">
                  <c:v>12.302861752335019</c:v>
                </c:pt>
                <c:pt idx="4710">
                  <c:v>13.41950507940274</c:v>
                </c:pt>
                <c:pt idx="4711">
                  <c:v>13.735118317321239</c:v>
                </c:pt>
                <c:pt idx="4712">
                  <c:v>13.75357523175548</c:v>
                </c:pt>
                <c:pt idx="4713">
                  <c:v>13.788643368863481</c:v>
                </c:pt>
                <c:pt idx="4714">
                  <c:v>13.799717517664339</c:v>
                </c:pt>
                <c:pt idx="4715">
                  <c:v>13.818174432098591</c:v>
                </c:pt>
                <c:pt idx="4716">
                  <c:v>13.812637357873999</c:v>
                </c:pt>
                <c:pt idx="4717">
                  <c:v>13.80710028329773</c:v>
                </c:pt>
                <c:pt idx="4718">
                  <c:v>13.805254592240621</c:v>
                </c:pt>
                <c:pt idx="4719">
                  <c:v>13.799717517664339</c:v>
                </c:pt>
                <c:pt idx="4720">
                  <c:v>13.775723529007291</c:v>
                </c:pt>
                <c:pt idx="4721">
                  <c:v>13.775723529007291</c:v>
                </c:pt>
                <c:pt idx="4722">
                  <c:v>13.744346774361629</c:v>
                </c:pt>
                <c:pt idx="4723">
                  <c:v>13.742501082952829</c:v>
                </c:pt>
                <c:pt idx="4724">
                  <c:v>13.7794149118231</c:v>
                </c:pt>
                <c:pt idx="4725">
                  <c:v>13.825557198083651</c:v>
                </c:pt>
                <c:pt idx="4726">
                  <c:v>13.869853792580191</c:v>
                </c:pt>
                <c:pt idx="4727">
                  <c:v>13.888310707012661</c:v>
                </c:pt>
                <c:pt idx="4728">
                  <c:v>13.975058205296801</c:v>
                </c:pt>
                <c:pt idx="4729">
                  <c:v>14.04704017160549</c:v>
                </c:pt>
                <c:pt idx="4730">
                  <c:v>14.10241091488874</c:v>
                </c:pt>
                <c:pt idx="4731">
                  <c:v>14.13194197811322</c:v>
                </c:pt>
                <c:pt idx="4732">
                  <c:v>14.141170435503531</c:v>
                </c:pt>
                <c:pt idx="4733">
                  <c:v>14.21499809355854</c:v>
                </c:pt>
                <c:pt idx="4734">
                  <c:v>14.285134368440749</c:v>
                </c:pt>
                <c:pt idx="4735">
                  <c:v>14.36819048316854</c:v>
                </c:pt>
                <c:pt idx="4736">
                  <c:v>14.401412929196431</c:v>
                </c:pt>
                <c:pt idx="4737">
                  <c:v>14.384801706535059</c:v>
                </c:pt>
                <c:pt idx="4738">
                  <c:v>14.40325862095513</c:v>
                </c:pt>
                <c:pt idx="4739">
                  <c:v>14.36265340929917</c:v>
                </c:pt>
                <c:pt idx="4740">
                  <c:v>14.44201814155576</c:v>
                </c:pt>
                <c:pt idx="4741">
                  <c:v>14.45493798140309</c:v>
                </c:pt>
                <c:pt idx="4742">
                  <c:v>14.381110323721019</c:v>
                </c:pt>
                <c:pt idx="4743">
                  <c:v>14.30912835743888</c:v>
                </c:pt>
                <c:pt idx="4744">
                  <c:v>14.329430963267731</c:v>
                </c:pt>
                <c:pt idx="4745">
                  <c:v>14.35342495226409</c:v>
                </c:pt>
                <c:pt idx="4746">
                  <c:v>14.394030163921821</c:v>
                </c:pt>
                <c:pt idx="4747">
                  <c:v>14.3349680371371</c:v>
                </c:pt>
                <c:pt idx="4748">
                  <c:v>14.349733568744909</c:v>
                </c:pt>
                <c:pt idx="4749">
                  <c:v>14.379264632313999</c:v>
                </c:pt>
                <c:pt idx="4750">
                  <c:v>14.35342495226409</c:v>
                </c:pt>
                <c:pt idx="4751">
                  <c:v>14.338659420656279</c:v>
                </c:pt>
                <c:pt idx="4752">
                  <c:v>14.38664739829375</c:v>
                </c:pt>
                <c:pt idx="4753">
                  <c:v>14.425406918191021</c:v>
                </c:pt>
                <c:pt idx="4754">
                  <c:v>14.51030872501503</c:v>
                </c:pt>
                <c:pt idx="4755">
                  <c:v>14.580444999874221</c:v>
                </c:pt>
                <c:pt idx="4756">
                  <c:v>14.60997606308278</c:v>
                </c:pt>
                <c:pt idx="4757">
                  <c:v>14.656118349299071</c:v>
                </c:pt>
                <c:pt idx="4758">
                  <c:v>14.70595201797418</c:v>
                </c:pt>
                <c:pt idx="4759">
                  <c:v>14.765014144380659</c:v>
                </c:pt>
                <c:pt idx="4760">
                  <c:v>14.80192797320665</c:v>
                </c:pt>
                <c:pt idx="4761">
                  <c:v>14.82038488761965</c:v>
                </c:pt>
                <c:pt idx="4762">
                  <c:v>14.870218556989281</c:v>
                </c:pt>
                <c:pt idx="4763">
                  <c:v>14.88313839683131</c:v>
                </c:pt>
                <c:pt idx="4764">
                  <c:v>14.95142898060686</c:v>
                </c:pt>
                <c:pt idx="4765">
                  <c:v>14.99941695821248</c:v>
                </c:pt>
                <c:pt idx="4766">
                  <c:v>15.09908429622357</c:v>
                </c:pt>
                <c:pt idx="4767">
                  <c:v>15.176603336657729</c:v>
                </c:pt>
                <c:pt idx="4768">
                  <c:v>15.23566546303234</c:v>
                </c:pt>
                <c:pt idx="4769">
                  <c:v>15.248585302869071</c:v>
                </c:pt>
                <c:pt idx="4770">
                  <c:v>15.35748109822976</c:v>
                </c:pt>
                <c:pt idx="4771">
                  <c:v>15.45530274515013</c:v>
                </c:pt>
                <c:pt idx="4772">
                  <c:v>15.482988116571651</c:v>
                </c:pt>
                <c:pt idx="4773">
                  <c:v>15.468222584983319</c:v>
                </c:pt>
                <c:pt idx="4774">
                  <c:v>15.48667949938037</c:v>
                </c:pt>
                <c:pt idx="4775">
                  <c:v>15.50513641377921</c:v>
                </c:pt>
                <c:pt idx="4776">
                  <c:v>15.52174763712449</c:v>
                </c:pt>
                <c:pt idx="4777">
                  <c:v>15.510673487993181</c:v>
                </c:pt>
                <c:pt idx="4778">
                  <c:v>15.52728471133846</c:v>
                </c:pt>
                <c:pt idx="4779">
                  <c:v>15.545741625735509</c:v>
                </c:pt>
                <c:pt idx="4780">
                  <c:v>15.58634683733837</c:v>
                </c:pt>
                <c:pt idx="4781">
                  <c:v>15.516210562558831</c:v>
                </c:pt>
                <c:pt idx="4782">
                  <c:v>15.425771681618221</c:v>
                </c:pt>
                <c:pt idx="4783">
                  <c:v>15.34825264085362</c:v>
                </c:pt>
                <c:pt idx="4784">
                  <c:v>15.23197408022185</c:v>
                </c:pt>
                <c:pt idx="4785">
                  <c:v>15.21905423968175</c:v>
                </c:pt>
                <c:pt idx="4786">
                  <c:v>15.259659451652229</c:v>
                </c:pt>
                <c:pt idx="4787">
                  <c:v>15.263350834462731</c:v>
                </c:pt>
                <c:pt idx="4788">
                  <c:v>15.296573280458761</c:v>
                </c:pt>
                <c:pt idx="4789">
                  <c:v>15.3445612580449</c:v>
                </c:pt>
                <c:pt idx="4790">
                  <c:v>15.40177769300365</c:v>
                </c:pt>
                <c:pt idx="4791">
                  <c:v>15.33533280101866</c:v>
                </c:pt>
                <c:pt idx="4792">
                  <c:v>15.252276686031241</c:v>
                </c:pt>
                <c:pt idx="4793">
                  <c:v>15.13046105046798</c:v>
                </c:pt>
                <c:pt idx="4794">
                  <c:v>14.997571266453759</c:v>
                </c:pt>
                <c:pt idx="4795">
                  <c:v>14.8886754714005</c:v>
                </c:pt>
                <c:pt idx="4796">
                  <c:v>14.76316845297541</c:v>
                </c:pt>
                <c:pt idx="4797">
                  <c:v>14.717026166762651</c:v>
                </c:pt>
                <c:pt idx="4798">
                  <c:v>14.57490792565495</c:v>
                </c:pt>
                <c:pt idx="4799">
                  <c:v>14.45124659859084</c:v>
                </c:pt>
                <c:pt idx="4800">
                  <c:v>14.405104312713821</c:v>
                </c:pt>
                <c:pt idx="4801">
                  <c:v>14.322048197287989</c:v>
                </c:pt>
                <c:pt idx="4802">
                  <c:v>14.19284979596566</c:v>
                </c:pt>
                <c:pt idx="4803">
                  <c:v>14.065497086034419</c:v>
                </c:pt>
                <c:pt idx="4804">
                  <c:v>13.9602926736819</c:v>
                </c:pt>
                <c:pt idx="4805">
                  <c:v>14.004589268524819</c:v>
                </c:pt>
                <c:pt idx="4806">
                  <c:v>14.026737565769549</c:v>
                </c:pt>
                <c:pt idx="4807">
                  <c:v>14.037811714566869</c:v>
                </c:pt>
                <c:pt idx="4808">
                  <c:v>13.967675439665189</c:v>
                </c:pt>
                <c:pt idx="4809">
                  <c:v>13.92891591904332</c:v>
                </c:pt>
                <c:pt idx="4810">
                  <c:v>13.90307623862755</c:v>
                </c:pt>
                <c:pt idx="4811">
                  <c:v>13.89938485581353</c:v>
                </c:pt>
                <c:pt idx="4812">
                  <c:v>13.93999006749072</c:v>
                </c:pt>
                <c:pt idx="4813">
                  <c:v>13.93999006749072</c:v>
                </c:pt>
                <c:pt idx="4814">
                  <c:v>13.93260730185912</c:v>
                </c:pt>
                <c:pt idx="4815">
                  <c:v>13.93260730185912</c:v>
                </c:pt>
                <c:pt idx="4816">
                  <c:v>13.910459004612621</c:v>
                </c:pt>
                <c:pt idx="4817">
                  <c:v>13.915996079188901</c:v>
                </c:pt>
                <c:pt idx="4818">
                  <c:v>13.90861331320561</c:v>
                </c:pt>
                <c:pt idx="4819">
                  <c:v>13.858779644132779</c:v>
                </c:pt>
                <c:pt idx="4820">
                  <c:v>13.805254592240621</c:v>
                </c:pt>
                <c:pt idx="4821">
                  <c:v>13.757266614571281</c:v>
                </c:pt>
                <c:pt idx="4822">
                  <c:v>13.714815711124761</c:v>
                </c:pt>
                <c:pt idx="4823">
                  <c:v>13.653907893592139</c:v>
                </c:pt>
                <c:pt idx="4824">
                  <c:v>13.615148372956099</c:v>
                </c:pt>
                <c:pt idx="4825">
                  <c:v>13.56531470386736</c:v>
                </c:pt>
                <c:pt idx="4826">
                  <c:v>13.541320714849761</c:v>
                </c:pt>
                <c:pt idx="4827">
                  <c:v>13.552394863654159</c:v>
                </c:pt>
                <c:pt idx="4828">
                  <c:v>13.511789651959271</c:v>
                </c:pt>
                <c:pt idx="4829">
                  <c:v>13.44165337666163</c:v>
                </c:pt>
                <c:pt idx="4830">
                  <c:v>13.340140347405789</c:v>
                </c:pt>
                <c:pt idx="4831">
                  <c:v>13.20909625417961</c:v>
                </c:pt>
                <c:pt idx="4832">
                  <c:v>12.206885796828161</c:v>
                </c:pt>
                <c:pt idx="4833">
                  <c:v>12.04077356625854</c:v>
                </c:pt>
                <c:pt idx="4834">
                  <c:v>11.83774750670714</c:v>
                </c:pt>
                <c:pt idx="4835">
                  <c:v>11.62549298934117</c:v>
                </c:pt>
                <c:pt idx="4836">
                  <c:v>11.577505011553219</c:v>
                </c:pt>
                <c:pt idx="4837">
                  <c:v>11.546128257183129</c:v>
                </c:pt>
                <c:pt idx="4838">
                  <c:v>11.570122245902139</c:v>
                </c:pt>
                <c:pt idx="4839">
                  <c:v>11.31172544243613</c:v>
                </c:pt>
                <c:pt idx="4840">
                  <c:v>10.992420821175489</c:v>
                </c:pt>
                <c:pt idx="4841">
                  <c:v>10.97396390668284</c:v>
                </c:pt>
                <c:pt idx="4842">
                  <c:v>10.94996991759621</c:v>
                </c:pt>
                <c:pt idx="4843">
                  <c:v>10.93889576911163</c:v>
                </c:pt>
                <c:pt idx="4844">
                  <c:v>10.985038055519111</c:v>
                </c:pt>
                <c:pt idx="4845">
                  <c:v>11.176989966784181</c:v>
                </c:pt>
                <c:pt idx="4846">
                  <c:v>11.339410814338549</c:v>
                </c:pt>
                <c:pt idx="4847">
                  <c:v>10.968426832088859</c:v>
                </c:pt>
                <c:pt idx="4848">
                  <c:v>10.85583965370998</c:v>
                </c:pt>
                <c:pt idx="4849">
                  <c:v>10.815234441889389</c:v>
                </c:pt>
                <c:pt idx="4850">
                  <c:v>10.85953103653817</c:v>
                </c:pt>
                <c:pt idx="4851">
                  <c:v>10.88906209987063</c:v>
                </c:pt>
                <c:pt idx="4852">
                  <c:v>10.45901599109173</c:v>
                </c:pt>
                <c:pt idx="4853">
                  <c:v>10.324280514607191</c:v>
                </c:pt>
                <c:pt idx="4854">
                  <c:v>10.198773495532439</c:v>
                </c:pt>
                <c:pt idx="4855">
                  <c:v>10.154476900850019</c:v>
                </c:pt>
                <c:pt idx="4856">
                  <c:v>10.165551049345231</c:v>
                </c:pt>
                <c:pt idx="4857">
                  <c:v>10.161859666513489</c:v>
                </c:pt>
                <c:pt idx="4858">
                  <c:v>10.14340275200491</c:v>
                </c:pt>
                <c:pt idx="4859">
                  <c:v>10.148939826602421</c:v>
                </c:pt>
                <c:pt idx="4860">
                  <c:v>10.14340275200491</c:v>
                </c:pt>
                <c:pt idx="4861">
                  <c:v>10.158168283681761</c:v>
                </c:pt>
                <c:pt idx="4862">
                  <c:v>10.163705358281041</c:v>
                </c:pt>
                <c:pt idx="4863">
                  <c:v>10.18400796385559</c:v>
                </c:pt>
                <c:pt idx="4864">
                  <c:v>10.191390729868971</c:v>
                </c:pt>
                <c:pt idx="4865">
                  <c:v>10.18585365562314</c:v>
                </c:pt>
                <c:pt idx="4866">
                  <c:v>10.178470889959669</c:v>
                </c:pt>
                <c:pt idx="4867">
                  <c:v>10.161859666513489</c:v>
                </c:pt>
                <c:pt idx="4868">
                  <c:v>10.161859666513489</c:v>
                </c:pt>
                <c:pt idx="4869">
                  <c:v>10.14340275200491</c:v>
                </c:pt>
                <c:pt idx="4870">
                  <c:v>10.132328603156241</c:v>
                </c:pt>
                <c:pt idx="4871">
                  <c:v>10.265218387903319</c:v>
                </c:pt>
                <c:pt idx="4872">
                  <c:v>10.26337269683914</c:v>
                </c:pt>
                <c:pt idx="4873">
                  <c:v>10.26337269683914</c:v>
                </c:pt>
                <c:pt idx="4874">
                  <c:v>10.27260115391848</c:v>
                </c:pt>
                <c:pt idx="4875">
                  <c:v>10.279983919580181</c:v>
                </c:pt>
                <c:pt idx="4876">
                  <c:v>10.32243482319133</c:v>
                </c:pt>
                <c:pt idx="4877">
                  <c:v>10.366731418218359</c:v>
                </c:pt>
                <c:pt idx="4878">
                  <c:v>10.38887971555336</c:v>
                </c:pt>
                <c:pt idx="4879">
                  <c:v>10.46455306498588</c:v>
                </c:pt>
                <c:pt idx="4880">
                  <c:v>10.483009979489159</c:v>
                </c:pt>
                <c:pt idx="4881">
                  <c:v>10.49039274550077</c:v>
                </c:pt>
                <c:pt idx="4882">
                  <c:v>10.505158277174081</c:v>
                </c:pt>
                <c:pt idx="4883">
                  <c:v>10.514386734601571</c:v>
                </c:pt>
                <c:pt idx="4884">
                  <c:v>10.49408412833073</c:v>
                </c:pt>
                <c:pt idx="4885">
                  <c:v>10.48485567125493</c:v>
                </c:pt>
                <c:pt idx="4886">
                  <c:v>10.508849660004049</c:v>
                </c:pt>
                <c:pt idx="4887">
                  <c:v>10.514386734601571</c:v>
                </c:pt>
                <c:pt idx="4888">
                  <c:v>10.483009979489159</c:v>
                </c:pt>
                <c:pt idx="4889">
                  <c:v>10.473781522413359</c:v>
                </c:pt>
                <c:pt idx="4890">
                  <c:v>10.45901599109173</c:v>
                </c:pt>
                <c:pt idx="4891">
                  <c:v>10.416565087134201</c:v>
                </c:pt>
                <c:pt idx="4892">
                  <c:v>10.433176310576849</c:v>
                </c:pt>
                <c:pt idx="4893">
                  <c:v>10.449787533664249</c:v>
                </c:pt>
                <c:pt idx="4894">
                  <c:v>10.4700901395834</c:v>
                </c:pt>
                <c:pt idx="4895">
                  <c:v>10.363040035386611</c:v>
                </c:pt>
                <c:pt idx="4896">
                  <c:v>10.27260115391848</c:v>
                </c:pt>
                <c:pt idx="4897">
                  <c:v>9.6782885052387897</c:v>
                </c:pt>
                <c:pt idx="4898">
                  <c:v>9.442039998578494</c:v>
                </c:pt>
                <c:pt idx="4899">
                  <c:v>9.0710560155304325</c:v>
                </c:pt>
                <c:pt idx="4900">
                  <c:v>8.7794367654446894</c:v>
                </c:pt>
                <c:pt idx="4901">
                  <c:v>8.6483926718939781</c:v>
                </c:pt>
                <c:pt idx="4902">
                  <c:v>8.1260619889140369</c:v>
                </c:pt>
                <c:pt idx="4903">
                  <c:v>7.9820980549713427</c:v>
                </c:pt>
                <c:pt idx="4904">
                  <c:v>7.8971962478723707</c:v>
                </c:pt>
                <c:pt idx="4905">
                  <c:v>7.738466782524843</c:v>
                </c:pt>
                <c:pt idx="4906">
                  <c:v>7.6387994436817452</c:v>
                </c:pt>
                <c:pt idx="4907">
                  <c:v>7.5372864130533959</c:v>
                </c:pt>
                <c:pt idx="4908">
                  <c:v>7.4283906170814031</c:v>
                </c:pt>
                <c:pt idx="4909">
                  <c:v>7.2401300878443866</c:v>
                </c:pt>
                <c:pt idx="4910">
                  <c:v>6.8968314759145626</c:v>
                </c:pt>
                <c:pt idx="4911">
                  <c:v>6.8506891892928898</c:v>
                </c:pt>
                <c:pt idx="4912">
                  <c:v>6.7860899880882801</c:v>
                </c:pt>
                <c:pt idx="4913">
                  <c:v>6.6882683409118302</c:v>
                </c:pt>
                <c:pt idx="4914">
                  <c:v>6.54984148100431</c:v>
                </c:pt>
                <c:pt idx="4915">
                  <c:v>6.4889336626243503</c:v>
                </c:pt>
                <c:pt idx="4916">
                  <c:v>6.4114146214290164</c:v>
                </c:pt>
                <c:pt idx="4917">
                  <c:v>6.234228240870717</c:v>
                </c:pt>
                <c:pt idx="4918">
                  <c:v>6.1696290396218521</c:v>
                </c:pt>
                <c:pt idx="4919">
                  <c:v>5.961065903742262</c:v>
                </c:pt>
                <c:pt idx="4920">
                  <c:v>5.741428619968171</c:v>
                </c:pt>
                <c:pt idx="4921">
                  <c:v>5.7303544710664083</c:v>
                </c:pt>
                <c:pt idx="4922">
                  <c:v>5.9075408517238293</c:v>
                </c:pt>
                <c:pt idx="4923">
                  <c:v>5.9905969675910429</c:v>
                </c:pt>
                <c:pt idx="4924">
                  <c:v>6.234228240870717</c:v>
                </c:pt>
                <c:pt idx="4925">
                  <c:v>6.4907793540490779</c:v>
                </c:pt>
                <c:pt idx="4926">
                  <c:v>6.5849096187507739</c:v>
                </c:pt>
                <c:pt idx="4927">
                  <c:v>6.7141080211865622</c:v>
                </c:pt>
                <c:pt idx="4928">
                  <c:v>6.7011881808724638</c:v>
                </c:pt>
                <c:pt idx="4929">
                  <c:v>6.8820659441828429</c:v>
                </c:pt>
                <c:pt idx="4930">
                  <c:v>7.1884507269733326</c:v>
                </c:pt>
                <c:pt idx="4931">
                  <c:v>7.5188294984899384</c:v>
                </c:pt>
                <c:pt idx="4932">
                  <c:v>7.5649717850762048</c:v>
                </c:pt>
                <c:pt idx="4933">
                  <c:v>7.8344427385167386</c:v>
                </c:pt>
                <c:pt idx="4934">
                  <c:v>7.9636411404149552</c:v>
                </c:pt>
                <c:pt idx="4935">
                  <c:v>8.0208575755017453</c:v>
                </c:pt>
                <c:pt idx="4936">
                  <c:v>8.1242162974946339</c:v>
                </c:pt>
                <c:pt idx="4937">
                  <c:v>8.1555930523385545</c:v>
                </c:pt>
                <c:pt idx="4938">
                  <c:v>8.2423405511838332</c:v>
                </c:pt>
                <c:pt idx="4939">
                  <c:v>8.4232183141773422</c:v>
                </c:pt>
                <c:pt idx="4940">
                  <c:v>8.0430058732486298</c:v>
                </c:pt>
                <c:pt idx="4941">
                  <c:v>7.6646391239281533</c:v>
                </c:pt>
                <c:pt idx="4942">
                  <c:v>7.5557433276186332</c:v>
                </c:pt>
                <c:pt idx="4943">
                  <c:v>7.5151381156475816</c:v>
                </c:pt>
                <c:pt idx="4944">
                  <c:v>7.5262122641746467</c:v>
                </c:pt>
                <c:pt idx="4945">
                  <c:v>7.5963485399413768</c:v>
                </c:pt>
                <c:pt idx="4946">
                  <c:v>7.6664848153493308</c:v>
                </c:pt>
                <c:pt idx="4947">
                  <c:v>7.6609477410857956</c:v>
                </c:pt>
                <c:pt idx="4948">
                  <c:v>7.6830960384898468</c:v>
                </c:pt>
                <c:pt idx="4949">
                  <c:v>7.6591020493129331</c:v>
                </c:pt>
                <c:pt idx="4950">
                  <c:v>7.688633112753382</c:v>
                </c:pt>
                <c:pt idx="4951">
                  <c:v>7.6812503470686666</c:v>
                </c:pt>
                <c:pt idx="4952">
                  <c:v>7.6701761981916894</c:v>
                </c:pt>
                <c:pt idx="4953">
                  <c:v>7.6000399227837319</c:v>
                </c:pt>
                <c:pt idx="4954">
                  <c:v>7.2548956195708012</c:v>
                </c:pt>
                <c:pt idx="4955">
                  <c:v>7.2013705672803496</c:v>
                </c:pt>
                <c:pt idx="4956">
                  <c:v>7.1626110467145452</c:v>
                </c:pt>
                <c:pt idx="4957">
                  <c:v>7.1607653549399073</c:v>
                </c:pt>
                <c:pt idx="4958">
                  <c:v>7.0500238671454776</c:v>
                </c:pt>
                <c:pt idx="4959">
                  <c:v>7.1109316858381764</c:v>
                </c:pt>
                <c:pt idx="4960">
                  <c:v>7.103548919446558</c:v>
                </c:pt>
                <c:pt idx="4961">
                  <c:v>6.9448194539574226</c:v>
                </c:pt>
                <c:pt idx="4962">
                  <c:v>6.8451521150240424</c:v>
                </c:pt>
                <c:pt idx="4963">
                  <c:v>6.7694787649300592</c:v>
                </c:pt>
                <c:pt idx="4964">
                  <c:v>6.8082382855135686</c:v>
                </c:pt>
                <c:pt idx="4965">
                  <c:v>7.1496912064075291</c:v>
                </c:pt>
                <c:pt idx="4966">
                  <c:v>7.2733525344948138</c:v>
                </c:pt>
                <c:pt idx="4967">
                  <c:v>7.3711741816057597</c:v>
                </c:pt>
                <c:pt idx="4968">
                  <c:v>7.4228535424644102</c:v>
                </c:pt>
                <c:pt idx="4969">
                  <c:v>7.576045933956733</c:v>
                </c:pt>
                <c:pt idx="4970">
                  <c:v>7.6535649754028601</c:v>
                </c:pt>
                <c:pt idx="4971">
                  <c:v>7.7237012508072818</c:v>
                </c:pt>
                <c:pt idx="4972">
                  <c:v>7.8289056639015113</c:v>
                </c:pt>
                <c:pt idx="4973">
                  <c:v>8.0079377355605867</c:v>
                </c:pt>
                <c:pt idx="4974">
                  <c:v>8.092839542648937</c:v>
                </c:pt>
                <c:pt idx="4975">
                  <c:v>8.2183465620228553</c:v>
                </c:pt>
                <c:pt idx="4976">
                  <c:v>8.2349577848010647</c:v>
                </c:pt>
                <c:pt idx="4977">
                  <c:v>8.2811000717036229</c:v>
                </c:pt>
                <c:pt idx="4978">
                  <c:v>8.4269096970161534</c:v>
                </c:pt>
                <c:pt idx="4979">
                  <c:v>8.539496875704824</c:v>
                </c:pt>
                <c:pt idx="4980">
                  <c:v>8.6151702256483507</c:v>
                </c:pt>
                <c:pt idx="4981">
                  <c:v>8.6945349584218317</c:v>
                </c:pt>
                <c:pt idx="4982">
                  <c:v>8.7406772449479178</c:v>
                </c:pt>
                <c:pt idx="4983">
                  <c:v>8.7831281482817314</c:v>
                </c:pt>
                <c:pt idx="4984">
                  <c:v>8.8938696358584242</c:v>
                </c:pt>
                <c:pt idx="4985">
                  <c:v>9.0821301643914882</c:v>
                </c:pt>
                <c:pt idx="4986">
                  <c:v>9.2574708529585958</c:v>
                </c:pt>
                <c:pt idx="4987">
                  <c:v>9.3091502137074986</c:v>
                </c:pt>
                <c:pt idx="4988">
                  <c:v>9.406971860945319</c:v>
                </c:pt>
                <c:pt idx="4989">
                  <c:v>9.5047935081707386</c:v>
                </c:pt>
                <c:pt idx="4990">
                  <c:v>9.5527814860719822</c:v>
                </c:pt>
                <c:pt idx="4991">
                  <c:v>9.1707233542106632</c:v>
                </c:pt>
                <c:pt idx="4992">
                  <c:v>9.2353225555952676</c:v>
                </c:pt>
                <c:pt idx="4993">
                  <c:v>9.2445510126816703</c:v>
                </c:pt>
                <c:pt idx="4994">
                  <c:v>9.4051261695276818</c:v>
                </c:pt>
                <c:pt idx="4995">
                  <c:v>9.4807995190433889</c:v>
                </c:pt>
                <c:pt idx="4996">
                  <c:v>9.6063065385725057</c:v>
                </c:pt>
                <c:pt idx="4997">
                  <c:v>9.1356552169203358</c:v>
                </c:pt>
                <c:pt idx="4998">
                  <c:v>8.8791041041585537</c:v>
                </c:pt>
                <c:pt idx="4999">
                  <c:v>8.9658516029348068</c:v>
                </c:pt>
                <c:pt idx="5000">
                  <c:v>8.3235509754121395</c:v>
                </c:pt>
                <c:pt idx="5001">
                  <c:v>7.1533825892516534</c:v>
                </c:pt>
                <c:pt idx="5002">
                  <c:v>7.5649717850762048</c:v>
                </c:pt>
                <c:pt idx="5003">
                  <c:v>7.6498735922088201</c:v>
                </c:pt>
                <c:pt idx="5004">
                  <c:v>7.6867874216838867</c:v>
                </c:pt>
                <c:pt idx="5005">
                  <c:v>7.6498735922088201</c:v>
                </c:pt>
                <c:pt idx="5006">
                  <c:v>7.7163184847708806</c:v>
                </c:pt>
                <c:pt idx="5007">
                  <c:v>7.8307513553226924</c:v>
                </c:pt>
                <c:pt idx="5008">
                  <c:v>7.875047950473629</c:v>
                </c:pt>
                <c:pt idx="5009">
                  <c:v>7.8362884295844548</c:v>
                </c:pt>
                <c:pt idx="5010">
                  <c:v>7.8676651844389989</c:v>
                </c:pt>
                <c:pt idx="5011">
                  <c:v>7.9599497575761511</c:v>
                </c:pt>
                <c:pt idx="5012">
                  <c:v>8.0024006609471314</c:v>
                </c:pt>
                <c:pt idx="5013">
                  <c:v>8.0522343307026709</c:v>
                </c:pt>
                <c:pt idx="5014">
                  <c:v>8.1279076803334434</c:v>
                </c:pt>
                <c:pt idx="5015">
                  <c:v>8.1611301265985503</c:v>
                </c:pt>
                <c:pt idx="5016">
                  <c:v>8.2423405511838332</c:v>
                </c:pt>
                <c:pt idx="5017">
                  <c:v>8.2238836366345378</c:v>
                </c:pt>
                <c:pt idx="5018">
                  <c:v>8.1740499668896245</c:v>
                </c:pt>
                <c:pt idx="5019">
                  <c:v>8.1703585840508168</c:v>
                </c:pt>
                <c:pt idx="5020">
                  <c:v>8.0651541706420531</c:v>
                </c:pt>
                <c:pt idx="5021">
                  <c:v>8.0097834269799915</c:v>
                </c:pt>
                <c:pt idx="5022">
                  <c:v>7.9931722038447814</c:v>
                </c:pt>
                <c:pt idx="5023">
                  <c:v>7.9267273113039654</c:v>
                </c:pt>
                <c:pt idx="5024">
                  <c:v>7.9378014601791804</c:v>
                </c:pt>
                <c:pt idx="5025">
                  <c:v>7.9396471512468993</c:v>
                </c:pt>
                <c:pt idx="5026">
                  <c:v>7.9341100773385946</c:v>
                </c:pt>
                <c:pt idx="5027">
                  <c:v>7.9433385344391647</c:v>
                </c:pt>
                <c:pt idx="5028">
                  <c:v>7.9488756087009316</c:v>
                </c:pt>
                <c:pt idx="5029">
                  <c:v>7.969178214676722</c:v>
                </c:pt>
                <c:pt idx="5030">
                  <c:v>7.9248816195311003</c:v>
                </c:pt>
                <c:pt idx="5031">
                  <c:v>7.9396471512468993</c:v>
                </c:pt>
                <c:pt idx="5032">
                  <c:v>7.9894808210041974</c:v>
                </c:pt>
                <c:pt idx="5033">
                  <c:v>8.0263946501152006</c:v>
                </c:pt>
                <c:pt idx="5034">
                  <c:v>8.0503886389298049</c:v>
                </c:pt>
                <c:pt idx="5035">
                  <c:v>8.100222308681797</c:v>
                </c:pt>
                <c:pt idx="5036">
                  <c:v>8.164821509437358</c:v>
                </c:pt>
                <c:pt idx="5037">
                  <c:v>8.2109637959917698</c:v>
                </c:pt>
                <c:pt idx="5038">
                  <c:v>8.1758956583090292</c:v>
                </c:pt>
                <c:pt idx="5039">
                  <c:v>8.1722042751185366</c:v>
                </c:pt>
                <c:pt idx="5040">
                  <c:v>8.1223706060734493</c:v>
                </c:pt>
                <c:pt idx="5041">
                  <c:v>8.1279076803334434</c:v>
                </c:pt>
                <c:pt idx="5042">
                  <c:v>8.0799197023560865</c:v>
                </c:pt>
                <c:pt idx="5043">
                  <c:v>8.0836110851966758</c:v>
                </c:pt>
                <c:pt idx="5044">
                  <c:v>8.07253693632323</c:v>
                </c:pt>
                <c:pt idx="5045">
                  <c:v>8.092839542648937</c:v>
                </c:pt>
                <c:pt idx="5046">
                  <c:v>8.1168335314617739</c:v>
                </c:pt>
                <c:pt idx="5047">
                  <c:v>8.1722042751185366</c:v>
                </c:pt>
                <c:pt idx="5048">
                  <c:v>8.2368034765739342</c:v>
                </c:pt>
                <c:pt idx="5049">
                  <c:v>8.2386491676398759</c:v>
                </c:pt>
                <c:pt idx="5050">
                  <c:v>8.2238836366345378</c:v>
                </c:pt>
                <c:pt idx="5051">
                  <c:v>8.288482837383027</c:v>
                </c:pt>
                <c:pt idx="5052">
                  <c:v>8.3290880493186723</c:v>
                </c:pt>
                <c:pt idx="5053">
                  <c:v>8.4841261320710739</c:v>
                </c:pt>
                <c:pt idx="5054">
                  <c:v>8.5542624074100022</c:v>
                </c:pt>
                <c:pt idx="5055">
                  <c:v>8.6391642144470229</c:v>
                </c:pt>
                <c:pt idx="5056">
                  <c:v>8.6520840550827014</c:v>
                </c:pt>
                <c:pt idx="5057">
                  <c:v>8.6926892670024216</c:v>
                </c:pt>
                <c:pt idx="5058">
                  <c:v>8.7240660214751919</c:v>
                </c:pt>
                <c:pt idx="5059">
                  <c:v>8.7462143192043733</c:v>
                </c:pt>
                <c:pt idx="5060">
                  <c:v>8.7369858621108776</c:v>
                </c:pt>
                <c:pt idx="5061">
                  <c:v>8.5801020879815386</c:v>
                </c:pt>
                <c:pt idx="5062">
                  <c:v>8.4361381541131948</c:v>
                </c:pt>
                <c:pt idx="5063">
                  <c:v>8.4287553880838786</c:v>
                </c:pt>
                <c:pt idx="5064">
                  <c:v>8.4121441653092095</c:v>
                </c:pt>
                <c:pt idx="5065">
                  <c:v>8.3530820381244215</c:v>
                </c:pt>
                <c:pt idx="5066">
                  <c:v>8.3014026773188672</c:v>
                </c:pt>
                <c:pt idx="5067">
                  <c:v>8.295865603060653</c:v>
                </c:pt>
                <c:pt idx="5068">
                  <c:v>8.2497233165115524</c:v>
                </c:pt>
                <c:pt idx="5069">
                  <c:v>8.2128094874111781</c:v>
                </c:pt>
                <c:pt idx="5070">
                  <c:v>8.1851241157612993</c:v>
                </c:pt>
                <c:pt idx="5071">
                  <c:v>8.1519016694979651</c:v>
                </c:pt>
                <c:pt idx="5072">
                  <c:v>8.092839542648937</c:v>
                </c:pt>
                <c:pt idx="5073">
                  <c:v>8.0079377355605867</c:v>
                </c:pt>
                <c:pt idx="5074">
                  <c:v>7.9894808210041974</c:v>
                </c:pt>
                <c:pt idx="5075">
                  <c:v>8.0466972560892174</c:v>
                </c:pt>
                <c:pt idx="5076">
                  <c:v>8.0965309254895264</c:v>
                </c:pt>
                <c:pt idx="5077">
                  <c:v>8.109450765780597</c:v>
                </c:pt>
                <c:pt idx="5078">
                  <c:v>8.0780740109349036</c:v>
                </c:pt>
                <c:pt idx="5079">
                  <c:v>8.0799197023560865</c:v>
                </c:pt>
                <c:pt idx="5080">
                  <c:v>8.1445189034651033</c:v>
                </c:pt>
                <c:pt idx="5081">
                  <c:v>8.20911810492405</c:v>
                </c:pt>
                <c:pt idx="5082">
                  <c:v>8.2940199119929279</c:v>
                </c:pt>
                <c:pt idx="5083">
                  <c:v>8.2811000717036229</c:v>
                </c:pt>
                <c:pt idx="5084">
                  <c:v>8.2847914545424342</c:v>
                </c:pt>
                <c:pt idx="5085">
                  <c:v>8.3364708153497631</c:v>
                </c:pt>
                <c:pt idx="5086">
                  <c:v>8.3549277298972928</c:v>
                </c:pt>
                <c:pt idx="5087">
                  <c:v>8.3623104955749206</c:v>
                </c:pt>
                <c:pt idx="5088">
                  <c:v>8.3420078899596657</c:v>
                </c:pt>
                <c:pt idx="5089">
                  <c:v>8.3530820381244215</c:v>
                </c:pt>
                <c:pt idx="5090">
                  <c:v>8.3807674104741405</c:v>
                </c:pt>
                <c:pt idx="5091">
                  <c:v>8.4066070906993033</c:v>
                </c:pt>
                <c:pt idx="5092">
                  <c:v>8.4066070906993033</c:v>
                </c:pt>
                <c:pt idx="5093">
                  <c:v>8.4066070906993033</c:v>
                </c:pt>
                <c:pt idx="5094">
                  <c:v>8.3420078899596657</c:v>
                </c:pt>
                <c:pt idx="5095">
                  <c:v>8.2663345399931334</c:v>
                </c:pt>
                <c:pt idx="5096">
                  <c:v>8.1740499668896245</c:v>
                </c:pt>
                <c:pt idx="5097">
                  <c:v>8.1463645948862897</c:v>
                </c:pt>
                <c:pt idx="5098">
                  <c:v>8.1223706060734493</c:v>
                </c:pt>
                <c:pt idx="5099">
                  <c:v>8.129753371754628</c:v>
                </c:pt>
                <c:pt idx="5100">
                  <c:v>8.1112964572017816</c:v>
                </c:pt>
                <c:pt idx="5101">
                  <c:v>8.0983766169089293</c:v>
                </c:pt>
                <c:pt idx="5102">
                  <c:v>8.1168335314617739</c:v>
                </c:pt>
                <c:pt idx="5103">
                  <c:v>8.1519016694979651</c:v>
                </c:pt>
                <c:pt idx="5104">
                  <c:v>8.1629758180179532</c:v>
                </c:pt>
                <c:pt idx="5105">
                  <c:v>8.1888154986001069</c:v>
                </c:pt>
                <c:pt idx="5106">
                  <c:v>8.2165008702499875</c:v>
                </c:pt>
                <c:pt idx="5107">
                  <c:v>8.2128094874111781</c:v>
                </c:pt>
                <c:pt idx="5108">
                  <c:v>8.2238836366345378</c:v>
                </c:pt>
                <c:pt idx="5109">
                  <c:v>8.2331120937333431</c:v>
                </c:pt>
                <c:pt idx="5110">
                  <c:v>8.2534146993503619</c:v>
                </c:pt>
                <c:pt idx="5111">
                  <c:v>8.2940199119929279</c:v>
                </c:pt>
                <c:pt idx="5112">
                  <c:v>8.3327794325091684</c:v>
                </c:pt>
                <c:pt idx="5113">
                  <c:v>8.3752303362159175</c:v>
                </c:pt>
                <c:pt idx="5114">
                  <c:v>8.3696932616042314</c:v>
                </c:pt>
                <c:pt idx="5115">
                  <c:v>8.4066070906993033</c:v>
                </c:pt>
                <c:pt idx="5116">
                  <c:v>8.460132143268865</c:v>
                </c:pt>
                <c:pt idx="5117">
                  <c:v>8.5302684186095608</c:v>
                </c:pt>
                <c:pt idx="5118">
                  <c:v>8.5819477794009487</c:v>
                </c:pt>
                <c:pt idx="5119">
                  <c:v>8.6170159170677589</c:v>
                </c:pt>
                <c:pt idx="5120">
                  <c:v>8.6742323524619707</c:v>
                </c:pt>
                <c:pt idx="5121">
                  <c:v>8.6963806498412417</c:v>
                </c:pt>
                <c:pt idx="5122">
                  <c:v>8.6926892670024216</c:v>
                </c:pt>
                <c:pt idx="5123">
                  <c:v>8.6871521923942847</c:v>
                </c:pt>
                <c:pt idx="5124">
                  <c:v>9.0341421864636899</c:v>
                </c:pt>
                <c:pt idx="5125">
                  <c:v>8.9178636250017043</c:v>
                </c:pt>
                <c:pt idx="5126">
                  <c:v>9.0046111230692691</c:v>
                </c:pt>
                <c:pt idx="5127">
                  <c:v>9.1448836740085149</c:v>
                </c:pt>
                <c:pt idx="5128">
                  <c:v>9.2740820760690159</c:v>
                </c:pt>
                <c:pt idx="5129">
                  <c:v>9.5343245715492326</c:v>
                </c:pt>
                <c:pt idx="5130">
                  <c:v>9.8573205765207987</c:v>
                </c:pt>
                <c:pt idx="5131">
                  <c:v>10.0769578596234</c:v>
                </c:pt>
                <c:pt idx="5132">
                  <c:v>10.193236421284841</c:v>
                </c:pt>
                <c:pt idx="5133">
                  <c:v>10.25229854799402</c:v>
                </c:pt>
                <c:pt idx="5134">
                  <c:v>10.364885726449019</c:v>
                </c:pt>
                <c:pt idx="5135">
                  <c:v>10.49777551116069</c:v>
                </c:pt>
                <c:pt idx="5136">
                  <c:v>10.645430827522659</c:v>
                </c:pt>
                <c:pt idx="5137">
                  <c:v>10.933358694869341</c:v>
                </c:pt>
                <c:pt idx="5138">
                  <c:v>11.03118034157491</c:v>
                </c:pt>
                <c:pt idx="5139">
                  <c:v>11.09393385105386</c:v>
                </c:pt>
                <c:pt idx="5140">
                  <c:v>11.189909806681101</c:v>
                </c:pt>
                <c:pt idx="5141">
                  <c:v>11.217595178588841</c:v>
                </c:pt>
                <c:pt idx="5142">
                  <c:v>11.19175549809342</c:v>
                </c:pt>
                <c:pt idx="5143">
                  <c:v>11.282194379116049</c:v>
                </c:pt>
                <c:pt idx="5144">
                  <c:v>11.37078756906919</c:v>
                </c:pt>
                <c:pt idx="5145">
                  <c:v>10.66942481661993</c:v>
                </c:pt>
                <c:pt idx="5146">
                  <c:v>10.65281359388775</c:v>
                </c:pt>
                <c:pt idx="5147">
                  <c:v>10.65465928494838</c:v>
                </c:pt>
                <c:pt idx="5148">
                  <c:v>10.67496189086399</c:v>
                </c:pt>
                <c:pt idx="5149">
                  <c:v>10.315052057529631</c:v>
                </c:pt>
                <c:pt idx="5150">
                  <c:v>10.06403801971233</c:v>
                </c:pt>
                <c:pt idx="5151">
                  <c:v>9.6339919101781319</c:v>
                </c:pt>
                <c:pt idx="5152">
                  <c:v>9.3239157454002868</c:v>
                </c:pt>
                <c:pt idx="5153">
                  <c:v>9.0322964953977376</c:v>
                </c:pt>
                <c:pt idx="5154">
                  <c:v>8.6040960771336703</c:v>
                </c:pt>
                <c:pt idx="5155">
                  <c:v>8.3069397519305515</c:v>
                </c:pt>
                <c:pt idx="5156">
                  <c:v>8.0466972560892174</c:v>
                </c:pt>
                <c:pt idx="5157">
                  <c:v>7.9230359284633796</c:v>
                </c:pt>
                <c:pt idx="5158">
                  <c:v>7.6849417299110234</c:v>
                </c:pt>
                <c:pt idx="5159">
                  <c:v>7.6830960384898468</c:v>
                </c:pt>
                <c:pt idx="5160">
                  <c:v>7.6941701873686057</c:v>
                </c:pt>
                <c:pt idx="5161">
                  <c:v>7.7624607713483043</c:v>
                </c:pt>
                <c:pt idx="5162">
                  <c:v>7.847362578461448</c:v>
                </c:pt>
                <c:pt idx="5163">
                  <c:v>7.8953505564511861</c:v>
                </c:pt>
                <c:pt idx="5164">
                  <c:v>8.0596170963820661</c:v>
                </c:pt>
                <c:pt idx="5165">
                  <c:v>8.2035810303123693</c:v>
                </c:pt>
                <c:pt idx="5166">
                  <c:v>8.2940199119929279</c:v>
                </c:pt>
                <c:pt idx="5167">
                  <c:v>8.419526930986839</c:v>
                </c:pt>
                <c:pt idx="5168">
                  <c:v>8.7093004901234607</c:v>
                </c:pt>
                <c:pt idx="5169">
                  <c:v>8.9787714428635859</c:v>
                </c:pt>
                <c:pt idx="5170">
                  <c:v>9.0599818670210635</c:v>
                </c:pt>
                <c:pt idx="5171">
                  <c:v>8.7240660214751919</c:v>
                </c:pt>
                <c:pt idx="5172">
                  <c:v>8.3383165071208527</c:v>
                </c:pt>
                <c:pt idx="5173">
                  <c:v>8.1371361377857081</c:v>
                </c:pt>
                <c:pt idx="5174">
                  <c:v>8.0799197023560865</c:v>
                </c:pt>
                <c:pt idx="5175">
                  <c:v>7.9728695975173069</c:v>
                </c:pt>
                <c:pt idx="5176">
                  <c:v>7.7550780053119022</c:v>
                </c:pt>
                <c:pt idx="5177">
                  <c:v>7.5483605619339196</c:v>
                </c:pt>
                <c:pt idx="5178">
                  <c:v>7.5557433276186332</c:v>
                </c:pt>
                <c:pt idx="5179">
                  <c:v>7.5778916250262274</c:v>
                </c:pt>
                <c:pt idx="5180">
                  <c:v>7.5871200828354883</c:v>
                </c:pt>
                <c:pt idx="5181">
                  <c:v>7.3194948207417827</c:v>
                </c:pt>
                <c:pt idx="5182">
                  <c:v>7.3361060438893828</c:v>
                </c:pt>
                <c:pt idx="5183">
                  <c:v>7.2142904075855867</c:v>
                </c:pt>
                <c:pt idx="5184">
                  <c:v>7.1017032283752899</c:v>
                </c:pt>
                <c:pt idx="5185">
                  <c:v>7.2309016303832747</c:v>
                </c:pt>
                <c:pt idx="5186">
                  <c:v>7.0869376966471096</c:v>
                </c:pt>
                <c:pt idx="5187">
                  <c:v>7.1515368978304839</c:v>
                </c:pt>
                <c:pt idx="5188">
                  <c:v>7.0832463134495214</c:v>
                </c:pt>
                <c:pt idx="5189">
                  <c:v>6.9337453050698157</c:v>
                </c:pt>
                <c:pt idx="5190">
                  <c:v>6.9798875916879526</c:v>
                </c:pt>
                <c:pt idx="5191">
                  <c:v>7.0832463134495214</c:v>
                </c:pt>
                <c:pt idx="5192">
                  <c:v>7.0647893988754378</c:v>
                </c:pt>
                <c:pt idx="5193">
                  <c:v>6.9928074316450513</c:v>
                </c:pt>
                <c:pt idx="5194">
                  <c:v>7.0057272723055153</c:v>
                </c:pt>
                <c:pt idx="5195">
                  <c:v>6.9429737625344714</c:v>
                </c:pt>
                <c:pt idx="5196">
                  <c:v>6.9688134431538087</c:v>
                </c:pt>
                <c:pt idx="5197">
                  <c:v>6.9854246659550254</c:v>
                </c:pt>
                <c:pt idx="5198">
                  <c:v>6.9688134431538087</c:v>
                </c:pt>
                <c:pt idx="5199">
                  <c:v>6.9448194539574226</c:v>
                </c:pt>
                <c:pt idx="5200">
                  <c:v>6.9558936024915639</c:v>
                </c:pt>
                <c:pt idx="5201">
                  <c:v>6.778707222396485</c:v>
                </c:pt>
                <c:pt idx="5202">
                  <c:v>6.5406130238878024</c:v>
                </c:pt>
                <c:pt idx="5203">
                  <c:v>6.5572242466978743</c:v>
                </c:pt>
                <c:pt idx="5204">
                  <c:v>6.4797052051561614</c:v>
                </c:pt>
                <c:pt idx="5205">
                  <c:v>6.4132603125002756</c:v>
                </c:pt>
                <c:pt idx="5206">
                  <c:v>6.2895989846443046</c:v>
                </c:pt>
                <c:pt idx="5207">
                  <c:v>6.2010057945348089</c:v>
                </c:pt>
                <c:pt idx="5208">
                  <c:v>6.1659376564207253</c:v>
                </c:pt>
                <c:pt idx="5209">
                  <c:v>6.140097976130062</c:v>
                </c:pt>
                <c:pt idx="5210">
                  <c:v>6.0662703174006127</c:v>
                </c:pt>
                <c:pt idx="5211">
                  <c:v>5.9961340418634208</c:v>
                </c:pt>
                <c:pt idx="5212">
                  <c:v>5.9296891491721366</c:v>
                </c:pt>
                <c:pt idx="5213">
                  <c:v>5.8577071818479212</c:v>
                </c:pt>
                <c:pt idx="5214">
                  <c:v>5.7451200028193847</c:v>
                </c:pt>
                <c:pt idx="5215">
                  <c:v>5.6380698976973687</c:v>
                </c:pt>
                <c:pt idx="5216">
                  <c:v>5.5310197929146501</c:v>
                </c:pt>
                <c:pt idx="5217">
                  <c:v>5.4424266027290384</c:v>
                </c:pt>
                <c:pt idx="5218">
                  <c:v>5.3427592636257168</c:v>
                </c:pt>
                <c:pt idx="5219">
                  <c:v>5.0253003312820166</c:v>
                </c:pt>
                <c:pt idx="5220">
                  <c:v>4.7429095369957528</c:v>
                </c:pt>
                <c:pt idx="5221">
                  <c:v>4.7115327816779997</c:v>
                </c:pt>
                <c:pt idx="5222">
                  <c:v>4.6746189524307029</c:v>
                </c:pt>
                <c:pt idx="5223">
                  <c:v>4.3977652323159244</c:v>
                </c:pt>
                <c:pt idx="5224">
                  <c:v>4.0950718317635522</c:v>
                </c:pt>
                <c:pt idx="5225">
                  <c:v>3.641031730389479</c:v>
                </c:pt>
                <c:pt idx="5226">
                  <c:v>3.6594886453878308</c:v>
                </c:pt>
                <c:pt idx="5227">
                  <c:v>3.6318032732428769</c:v>
                </c:pt>
                <c:pt idx="5228">
                  <c:v>3.5838152946677719</c:v>
                </c:pt>
                <c:pt idx="5229">
                  <c:v>3.4804565724955139</c:v>
                </c:pt>
                <c:pt idx="5230">
                  <c:v>3.3955547649628359</c:v>
                </c:pt>
                <c:pt idx="5231">
                  <c:v>3.2331339155945908</c:v>
                </c:pt>
                <c:pt idx="5232">
                  <c:v>3.1482321080389069</c:v>
                </c:pt>
                <c:pt idx="5233">
                  <c:v>3.0614846090443431</c:v>
                </c:pt>
                <c:pt idx="5234">
                  <c:v>2.9895026414864629</c:v>
                </c:pt>
                <c:pt idx="5235">
                  <c:v>2.9230577485685911</c:v>
                </c:pt>
                <c:pt idx="5236">
                  <c:v>2.7458713676627502</c:v>
                </c:pt>
                <c:pt idx="5237">
                  <c:v>2.6406669539613339</c:v>
                </c:pt>
                <c:pt idx="5238">
                  <c:v>2.4450236579757139</c:v>
                </c:pt>
                <c:pt idx="5239">
                  <c:v>2.264145893407322</c:v>
                </c:pt>
                <c:pt idx="5240">
                  <c:v>2.2752200427050302</c:v>
                </c:pt>
                <c:pt idx="5241">
                  <c:v>2.14048456497073</c:v>
                </c:pt>
                <c:pt idx="5242">
                  <c:v>2.0777310548545009</c:v>
                </c:pt>
                <c:pt idx="5243">
                  <c:v>1.955915417824925</c:v>
                </c:pt>
                <c:pt idx="5244">
                  <c:v>1.8710136101471011</c:v>
                </c:pt>
                <c:pt idx="5245">
                  <c:v>1.8359454718595289</c:v>
                </c:pt>
                <c:pt idx="5246">
                  <c:v>1.804568717144253</c:v>
                </c:pt>
                <c:pt idx="5247">
                  <c:v>1.7233582923158499</c:v>
                </c:pt>
                <c:pt idx="5248">
                  <c:v>1.632919409962619</c:v>
                </c:pt>
                <c:pt idx="5249">
                  <c:v>1.464961485967947</c:v>
                </c:pt>
                <c:pt idx="5250">
                  <c:v>1.297003561589728</c:v>
                </c:pt>
                <c:pt idx="5251">
                  <c:v>1.236095743198558</c:v>
                </c:pt>
                <c:pt idx="5252">
                  <c:v>1.136428403622606</c:v>
                </c:pt>
                <c:pt idx="5253">
                  <c:v>0.95185925591445864</c:v>
                </c:pt>
                <c:pt idx="5254">
                  <c:v>0.70269090687011926</c:v>
                </c:pt>
                <c:pt idx="5255">
                  <c:v>0.63809170521587899</c:v>
                </c:pt>
                <c:pt idx="5256">
                  <c:v>0.53104159947429153</c:v>
                </c:pt>
                <c:pt idx="5257">
                  <c:v>0.49228207896808979</c:v>
                </c:pt>
                <c:pt idx="5258">
                  <c:v>0.47013378103179437</c:v>
                </c:pt>
                <c:pt idx="5259">
                  <c:v>0.44613979165838619</c:v>
                </c:pt>
                <c:pt idx="5260">
                  <c:v>0.45167686631963611</c:v>
                </c:pt>
                <c:pt idx="5261">
                  <c:v>0.53657867413376437</c:v>
                </c:pt>
                <c:pt idx="5262">
                  <c:v>0.6934624493399647</c:v>
                </c:pt>
                <c:pt idx="5263">
                  <c:v>0.69899952399944321</c:v>
                </c:pt>
                <c:pt idx="5264">
                  <c:v>1.01461276646381</c:v>
                </c:pt>
                <c:pt idx="5265">
                  <c:v>0.88172297997189519</c:v>
                </c:pt>
                <c:pt idx="5266">
                  <c:v>0.81343239546114199</c:v>
                </c:pt>
                <c:pt idx="5267">
                  <c:v>0.70084521543478107</c:v>
                </c:pt>
                <c:pt idx="5268">
                  <c:v>0.62517186516495538</c:v>
                </c:pt>
                <c:pt idx="5269">
                  <c:v>0.69530814112698647</c:v>
                </c:pt>
                <c:pt idx="5270">
                  <c:v>0.56057266315194243</c:v>
                </c:pt>
                <c:pt idx="5271">
                  <c:v>0.70084521543478107</c:v>
                </c:pt>
                <c:pt idx="5272">
                  <c:v>0.80974101258868147</c:v>
                </c:pt>
                <c:pt idx="5273">
                  <c:v>0.76913579995438719</c:v>
                </c:pt>
                <c:pt idx="5274">
                  <c:v>0.74883319381219515</c:v>
                </c:pt>
                <c:pt idx="5275">
                  <c:v>0.75806165134235348</c:v>
                </c:pt>
                <c:pt idx="5276">
                  <c:v>0.8780315967495298</c:v>
                </c:pt>
                <c:pt idx="5277">
                  <c:v>0.86695744813926934</c:v>
                </c:pt>
                <c:pt idx="5278">
                  <c:v>0.89833420324164315</c:v>
                </c:pt>
                <c:pt idx="5279">
                  <c:v>0.91863680937851389</c:v>
                </c:pt>
                <c:pt idx="5280">
                  <c:v>0.88726005462959856</c:v>
                </c:pt>
                <c:pt idx="5281">
                  <c:v>0.80604962971800376</c:v>
                </c:pt>
                <c:pt idx="5282">
                  <c:v>0.75621595955532972</c:v>
                </c:pt>
                <c:pt idx="5283">
                  <c:v>0.74514181058983364</c:v>
                </c:pt>
                <c:pt idx="5284">
                  <c:v>0.97031617061599496</c:v>
                </c:pt>
                <c:pt idx="5285">
                  <c:v>0.72114782157696744</c:v>
                </c:pt>
                <c:pt idx="5286">
                  <c:v>0.62701755624860978</c:v>
                </c:pt>
                <c:pt idx="5287">
                  <c:v>0.57902957786233344</c:v>
                </c:pt>
                <c:pt idx="5288">
                  <c:v>0.60856064153821321</c:v>
                </c:pt>
                <c:pt idx="5289">
                  <c:v>1.129045637883014</c:v>
                </c:pt>
                <c:pt idx="5290">
                  <c:v>1.3136147852023019</c:v>
                </c:pt>
                <c:pt idx="5291">
                  <c:v>1.4280476565843421</c:v>
                </c:pt>
                <c:pt idx="5292">
                  <c:v>1.385596752544803</c:v>
                </c:pt>
                <c:pt idx="5293">
                  <c:v>1.36160276354786</c:v>
                </c:pt>
                <c:pt idx="5294">
                  <c:v>1.34130015706815</c:v>
                </c:pt>
                <c:pt idx="5295">
                  <c:v>1.404053667237489</c:v>
                </c:pt>
                <c:pt idx="5296">
                  <c:v>1.4077450501064031</c:v>
                </c:pt>
                <c:pt idx="5297">
                  <c:v>1.498183932482646</c:v>
                </c:pt>
                <c:pt idx="5298">
                  <c:v>1.6052340381056229</c:v>
                </c:pt>
                <c:pt idx="5299">
                  <c:v>1.6716789311244049</c:v>
                </c:pt>
                <c:pt idx="5300">
                  <c:v>1.8654765354947</c:v>
                </c:pt>
                <c:pt idx="5301">
                  <c:v>2.0039033961350738</c:v>
                </c:pt>
                <c:pt idx="5302">
                  <c:v>2.116490575643351</c:v>
                </c:pt>
                <c:pt idx="5303">
                  <c:v>1.8359454718595289</c:v>
                </c:pt>
                <c:pt idx="5304">
                  <c:v>2.0445086083610411</c:v>
                </c:pt>
                <c:pt idx="5305">
                  <c:v>2.1349474903218808</c:v>
                </c:pt>
                <c:pt idx="5306">
                  <c:v>2.0131318532993809</c:v>
                </c:pt>
                <c:pt idx="5307">
                  <c:v>1.876550684092571</c:v>
                </c:pt>
                <c:pt idx="5308">
                  <c:v>1.762117813122414</c:v>
                </c:pt>
                <c:pt idx="5309">
                  <c:v>1.6882901540247499</c:v>
                </c:pt>
                <c:pt idx="5310">
                  <c:v>1.7196669090970249</c:v>
                </c:pt>
                <c:pt idx="5311">
                  <c:v>1.7473522813021669</c:v>
                </c:pt>
                <c:pt idx="5312">
                  <c:v>1.7215126005305961</c:v>
                </c:pt>
                <c:pt idx="5313">
                  <c:v>1.405899358671056</c:v>
                </c:pt>
                <c:pt idx="5314">
                  <c:v>1.357911380678948</c:v>
                </c:pt>
                <c:pt idx="5315">
                  <c:v>1.1622680844101021</c:v>
                </c:pt>
                <c:pt idx="5316">
                  <c:v>1.1567310097559489</c:v>
                </c:pt>
                <c:pt idx="5317">
                  <c:v>0.90571696933290813</c:v>
                </c:pt>
                <c:pt idx="5318">
                  <c:v>0.19143436816109999</c:v>
                </c:pt>
                <c:pt idx="5319">
                  <c:v>-0.27183419275937809</c:v>
                </c:pt>
                <c:pt idx="5320">
                  <c:v>-0.17401254410953251</c:v>
                </c:pt>
                <c:pt idx="5321">
                  <c:v>-0.18324100129685231</c:v>
                </c:pt>
                <c:pt idx="5322">
                  <c:v>-0.20538929960253879</c:v>
                </c:pt>
                <c:pt idx="5323">
                  <c:v>-0.2220005225382865</c:v>
                </c:pt>
                <c:pt idx="5324">
                  <c:v>-0.20354360781196679</c:v>
                </c:pt>
                <c:pt idx="5325">
                  <c:v>-0.19985222493597141</c:v>
                </c:pt>
                <c:pt idx="5326">
                  <c:v>-0.1112590341838908</c:v>
                </c:pt>
                <c:pt idx="5327">
                  <c:v>-0.10018488520955481</c:v>
                </c:pt>
                <c:pt idx="5328">
                  <c:v>-0.10572195987256471</c:v>
                </c:pt>
                <c:pt idx="5329">
                  <c:v>-6.5116746845868809E-2</c:v>
                </c:pt>
                <c:pt idx="5330">
                  <c:v>-5.1754549197438387E-4</c:v>
                </c:pt>
                <c:pt idx="5331">
                  <c:v>-1.343738555174522E-2</c:v>
                </c:pt>
                <c:pt idx="5332">
                  <c:v>-1.8974460214758859E-2</c:v>
                </c:pt>
                <c:pt idx="5333">
                  <c:v>4.377905005194619E-2</c:v>
                </c:pt>
                <c:pt idx="5334">
                  <c:v>4.0087667177723822E-2</c:v>
                </c:pt>
                <c:pt idx="5335">
                  <c:v>1.240229456601582E-2</c:v>
                </c:pt>
                <c:pt idx="5336">
                  <c:v>-9.7460026775265853E-3</c:v>
                </c:pt>
                <c:pt idx="5337">
                  <c:v>-2.266584308897936E-2</c:v>
                </c:pt>
                <c:pt idx="5338">
                  <c:v>-9.7460026775265853E-3</c:v>
                </c:pt>
                <c:pt idx="5339">
                  <c:v>1.7939369229031311E-2</c:v>
                </c:pt>
                <c:pt idx="5340">
                  <c:v>7.8847188408543267E-2</c:v>
                </c:pt>
                <c:pt idx="5341">
                  <c:v>0.15636623016150061</c:v>
                </c:pt>
                <c:pt idx="5342">
                  <c:v>0.19143436816109999</c:v>
                </c:pt>
                <c:pt idx="5343">
                  <c:v>0.25418787841186702</c:v>
                </c:pt>
                <c:pt idx="5344">
                  <c:v>0.29848447358993518</c:v>
                </c:pt>
                <c:pt idx="5345">
                  <c:v>0.29479309071748788</c:v>
                </c:pt>
                <c:pt idx="5346">
                  <c:v>0.33170692014889003</c:v>
                </c:pt>
                <c:pt idx="5347">
                  <c:v>0.37784920746390188</c:v>
                </c:pt>
                <c:pt idx="5348">
                  <c:v>0.38707766464591509</c:v>
                </c:pt>
                <c:pt idx="5349">
                  <c:v>0.39076904751836439</c:v>
                </c:pt>
                <c:pt idx="5350">
                  <c:v>0.48120792999905082</c:v>
                </c:pt>
                <c:pt idx="5351">
                  <c:v>0.47197947246712868</c:v>
                </c:pt>
                <c:pt idx="5352">
                  <c:v>0.53104159947429153</c:v>
                </c:pt>
                <c:pt idx="5353">
                  <c:v>0.61963479050548065</c:v>
                </c:pt>
                <c:pt idx="5354">
                  <c:v>0.63809170521587899</c:v>
                </c:pt>
                <c:pt idx="5355">
                  <c:v>0.65285723705204191</c:v>
                </c:pt>
                <c:pt idx="5356">
                  <c:v>0.65285723705204191</c:v>
                </c:pt>
                <c:pt idx="5357">
                  <c:v>0.62517186516495538</c:v>
                </c:pt>
                <c:pt idx="5358">
                  <c:v>0.62701755624860978</c:v>
                </c:pt>
                <c:pt idx="5359">
                  <c:v>0.60302356723220085</c:v>
                </c:pt>
                <c:pt idx="5360">
                  <c:v>0.58087526965113401</c:v>
                </c:pt>
                <c:pt idx="5361">
                  <c:v>0.51443037655092616</c:v>
                </c:pt>
                <c:pt idx="5362">
                  <c:v>0.44983117453083532</c:v>
                </c:pt>
                <c:pt idx="5363">
                  <c:v>0.41476303689176519</c:v>
                </c:pt>
                <c:pt idx="5364">
                  <c:v>0.35200952665339358</c:v>
                </c:pt>
                <c:pt idx="5365">
                  <c:v>0.30771293112540732</c:v>
                </c:pt>
                <c:pt idx="5366">
                  <c:v>0.27079910169223009</c:v>
                </c:pt>
                <c:pt idx="5367">
                  <c:v>0.25972495272142743</c:v>
                </c:pt>
                <c:pt idx="5368">
                  <c:v>0.2486508041023085</c:v>
                </c:pt>
                <c:pt idx="5369">
                  <c:v>0.21727404862523839</c:v>
                </c:pt>
                <c:pt idx="5370">
                  <c:v>0.22465681472359381</c:v>
                </c:pt>
                <c:pt idx="5371">
                  <c:v>0.20989128287856859</c:v>
                </c:pt>
                <c:pt idx="5372">
                  <c:v>0.20619990000612329</c:v>
                </c:pt>
                <c:pt idx="5373">
                  <c:v>0.16744037913407839</c:v>
                </c:pt>
                <c:pt idx="5374">
                  <c:v>0.12868085790679781</c:v>
                </c:pt>
                <c:pt idx="5375">
                  <c:v>9.1767028466540931E-2</c:v>
                </c:pt>
                <c:pt idx="5376">
                  <c:v>6.5927347647179849E-2</c:v>
                </c:pt>
                <c:pt idx="5377">
                  <c:v>2.5322135329156129E-2</c:v>
                </c:pt>
                <c:pt idx="5378">
                  <c:v>1.328146296818734E-3</c:v>
                </c:pt>
                <c:pt idx="5379">
                  <c:v>-3.1894300274527818E-2</c:v>
                </c:pt>
                <c:pt idx="5380">
                  <c:v>-4.8505523911883057E-2</c:v>
                </c:pt>
                <c:pt idx="5381">
                  <c:v>-9.4647810544762442E-2</c:v>
                </c:pt>
                <c:pt idx="5382">
                  <c:v>-0.1167961081435331</c:v>
                </c:pt>
                <c:pt idx="5383">
                  <c:v>-0.14263578932344759</c:v>
                </c:pt>
                <c:pt idx="5384">
                  <c:v>-0.18508669308564349</c:v>
                </c:pt>
                <c:pt idx="5385">
                  <c:v>-0.2829083413855803</c:v>
                </c:pt>
                <c:pt idx="5386">
                  <c:v>-0.35119892598839492</c:v>
                </c:pt>
                <c:pt idx="5387">
                  <c:v>-0.3530446177789649</c:v>
                </c:pt>
                <c:pt idx="5388">
                  <c:v>-0.33089631982142331</c:v>
                </c:pt>
              </c:numCache>
            </c:numRef>
          </c:yVal>
          <c:smooth val="0"/>
          <c:extLst>
            <c:ext xmlns:c16="http://schemas.microsoft.com/office/drawing/2014/chart" uri="{C3380CC4-5D6E-409C-BE32-E72D297353CC}">
              <c16:uniqueId val="{00000001-E946-4262-AC4C-ABCC7CF37838}"/>
            </c:ext>
          </c:extLst>
        </c:ser>
        <c:ser>
          <c:idx val="2"/>
          <c:order val="3"/>
          <c:tx>
            <c:v>Erro Filtro 𝚫W 0,05</c:v>
          </c:tx>
          <c:spPr>
            <a:ln w="25400" cap="rnd">
              <a:noFill/>
              <a:round/>
            </a:ln>
            <a:effectLst/>
          </c:spPr>
          <c:marker>
            <c:symbol val="circle"/>
            <c:size val="2"/>
            <c:spPr>
              <a:solidFill>
                <a:schemeClr val="tx1"/>
              </a:solidFill>
              <a:ln w="9525">
                <a:solidFill>
                  <a:schemeClr val="tx1"/>
                </a:solidFill>
              </a:ln>
              <a:effectLst/>
            </c:spPr>
          </c:marker>
          <c:xVal>
            <c:numRef>
              <c:f>'3) Erro SSP Smooth 20s'!$G$2:$G$5937</c:f>
              <c:numCache>
                <c:formatCode>h:mm:ss</c:formatCode>
                <c:ptCount val="5936"/>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extLst xmlns:c15="http://schemas.microsoft.com/office/drawing/2012/chart"/>
            </c:numRef>
          </c:xVal>
          <c:yVal>
            <c:numRef>
              <c:f>'3) Erro SSP Smooth 20s'!$D$2:$D$5937</c:f>
              <c:numCache>
                <c:formatCode>General</c:formatCode>
                <c:ptCount val="5936"/>
                <c:pt idx="0">
                  <c:v>4.5747713431469617</c:v>
                </c:pt>
                <c:pt idx="1">
                  <c:v>4.9941623363187988</c:v>
                </c:pt>
                <c:pt idx="2">
                  <c:v>-0.97362471254464378</c:v>
                </c:pt>
                <c:pt idx="3">
                  <c:v>-1.058272602750655</c:v>
                </c:pt>
                <c:pt idx="4">
                  <c:v>-1.3205289204780331</c:v>
                </c:pt>
                <c:pt idx="5">
                  <c:v>2.5585407800118651</c:v>
                </c:pt>
                <c:pt idx="6">
                  <c:v>2.58054871460631</c:v>
                </c:pt>
                <c:pt idx="7">
                  <c:v>2.0179821674740692</c:v>
                </c:pt>
                <c:pt idx="8">
                  <c:v>2.120217577043662</c:v>
                </c:pt>
                <c:pt idx="9">
                  <c:v>2.09290559470627</c:v>
                </c:pt>
                <c:pt idx="10">
                  <c:v>2.515145439968522</c:v>
                </c:pt>
                <c:pt idx="11">
                  <c:v>2.5909274367146269</c:v>
                </c:pt>
                <c:pt idx="12">
                  <c:v>2.6957943277689211</c:v>
                </c:pt>
                <c:pt idx="13">
                  <c:v>2.7373411272696999</c:v>
                </c:pt>
                <c:pt idx="14">
                  <c:v>2.7113911106427229</c:v>
                </c:pt>
                <c:pt idx="15">
                  <c:v>2.696098363167144</c:v>
                </c:pt>
                <c:pt idx="16">
                  <c:v>2.7891669855886891</c:v>
                </c:pt>
                <c:pt idx="17">
                  <c:v>3.0593139702480352</c:v>
                </c:pt>
                <c:pt idx="18">
                  <c:v>3.3578995371576461</c:v>
                </c:pt>
                <c:pt idx="19">
                  <c:v>3.705337710617238</c:v>
                </c:pt>
                <c:pt idx="20">
                  <c:v>3.8982710503034088</c:v>
                </c:pt>
                <c:pt idx="21">
                  <c:v>3.719728629641843</c:v>
                </c:pt>
                <c:pt idx="22">
                  <c:v>3.4322125751704129</c:v>
                </c:pt>
                <c:pt idx="23">
                  <c:v>3.2411191652085511</c:v>
                </c:pt>
                <c:pt idx="24">
                  <c:v>2.8787443804834152</c:v>
                </c:pt>
                <c:pt idx="25">
                  <c:v>2.7021552903406638</c:v>
                </c:pt>
                <c:pt idx="26">
                  <c:v>2.637081575036798</c:v>
                </c:pt>
                <c:pt idx="27">
                  <c:v>2.5801433865557541</c:v>
                </c:pt>
                <c:pt idx="28">
                  <c:v>2.6244873632232171</c:v>
                </c:pt>
                <c:pt idx="29">
                  <c:v>2.5792297598294112</c:v>
                </c:pt>
                <c:pt idx="30">
                  <c:v>2.6007082428633201</c:v>
                </c:pt>
                <c:pt idx="31">
                  <c:v>2.4663918414080599</c:v>
                </c:pt>
                <c:pt idx="32">
                  <c:v>2.4362973662968992</c:v>
                </c:pt>
                <c:pt idx="33">
                  <c:v>2.4618201010489051</c:v>
                </c:pt>
                <c:pt idx="34">
                  <c:v>3.2602992098042578</c:v>
                </c:pt>
                <c:pt idx="35">
                  <c:v>3.2287102767890778</c:v>
                </c:pt>
                <c:pt idx="36">
                  <c:v>3.0414615534730389</c:v>
                </c:pt>
                <c:pt idx="37">
                  <c:v>2.7490617885799469</c:v>
                </c:pt>
                <c:pt idx="38">
                  <c:v>2.3408264700912649</c:v>
                </c:pt>
                <c:pt idx="39">
                  <c:v>3.033330312806553</c:v>
                </c:pt>
                <c:pt idx="40">
                  <c:v>3.1257483441237151</c:v>
                </c:pt>
                <c:pt idx="41">
                  <c:v>2.953690401104395</c:v>
                </c:pt>
                <c:pt idx="42">
                  <c:v>3.016481864909053</c:v>
                </c:pt>
                <c:pt idx="43">
                  <c:v>2.2376639145846151</c:v>
                </c:pt>
                <c:pt idx="44">
                  <c:v>3.2163803193174729</c:v>
                </c:pt>
                <c:pt idx="45">
                  <c:v>2.388702691644403</c:v>
                </c:pt>
                <c:pt idx="46">
                  <c:v>2.3865641484827531</c:v>
                </c:pt>
                <c:pt idx="47">
                  <c:v>2.348511013490957</c:v>
                </c:pt>
                <c:pt idx="48">
                  <c:v>3.3378910684044389</c:v>
                </c:pt>
                <c:pt idx="49">
                  <c:v>3.0810529406169662</c:v>
                </c:pt>
                <c:pt idx="50">
                  <c:v>2.5967163224912899</c:v>
                </c:pt>
                <c:pt idx="51">
                  <c:v>2.3533902293765259</c:v>
                </c:pt>
                <c:pt idx="52">
                  <c:v>2.2418960711024951</c:v>
                </c:pt>
                <c:pt idx="53">
                  <c:v>2.247062424661618</c:v>
                </c:pt>
                <c:pt idx="54">
                  <c:v>2.2930919914678292</c:v>
                </c:pt>
                <c:pt idx="55">
                  <c:v>2.2331954653707791</c:v>
                </c:pt>
                <c:pt idx="56">
                  <c:v>2.255111036786579</c:v>
                </c:pt>
                <c:pt idx="57">
                  <c:v>2.3725116442610479</c:v>
                </c:pt>
                <c:pt idx="58">
                  <c:v>2.3748010686861751</c:v>
                </c:pt>
                <c:pt idx="59">
                  <c:v>1.9674154063197269</c:v>
                </c:pt>
                <c:pt idx="60">
                  <c:v>2.2021583445248099</c:v>
                </c:pt>
                <c:pt idx="61">
                  <c:v>2.124365936700956</c:v>
                </c:pt>
                <c:pt idx="62">
                  <c:v>2.0653169419474811</c:v>
                </c:pt>
                <c:pt idx="63">
                  <c:v>2.0201096780693608</c:v>
                </c:pt>
                <c:pt idx="64">
                  <c:v>1.7977989015026961</c:v>
                </c:pt>
                <c:pt idx="65">
                  <c:v>1.6271572988381111</c:v>
                </c:pt>
                <c:pt idx="66">
                  <c:v>0.21052747346210951</c:v>
                </c:pt>
                <c:pt idx="67">
                  <c:v>1.100938942269748</c:v>
                </c:pt>
                <c:pt idx="68">
                  <c:v>1.1416411096082499</c:v>
                </c:pt>
                <c:pt idx="69">
                  <c:v>1.206094927401447</c:v>
                </c:pt>
                <c:pt idx="70">
                  <c:v>1.3034649581125279</c:v>
                </c:pt>
                <c:pt idx="71">
                  <c:v>1.2378030103127819</c:v>
                </c:pt>
                <c:pt idx="72">
                  <c:v>1.0582290439226849</c:v>
                </c:pt>
                <c:pt idx="73">
                  <c:v>0.79540853903678976</c:v>
                </c:pt>
                <c:pt idx="74">
                  <c:v>0.58372742508952724</c:v>
                </c:pt>
                <c:pt idx="75">
                  <c:v>0.43547179916248391</c:v>
                </c:pt>
                <c:pt idx="76">
                  <c:v>0.45328151608336381</c:v>
                </c:pt>
                <c:pt idx="77">
                  <c:v>0.47446800896590879</c:v>
                </c:pt>
                <c:pt idx="78">
                  <c:v>0.45271899992833919</c:v>
                </c:pt>
                <c:pt idx="79">
                  <c:v>0.41404513036103507</c:v>
                </c:pt>
                <c:pt idx="80">
                  <c:v>0.42354381763054982</c:v>
                </c:pt>
                <c:pt idx="81">
                  <c:v>0.47124997897584769</c:v>
                </c:pt>
                <c:pt idx="82">
                  <c:v>0.31586342764827402</c:v>
                </c:pt>
                <c:pt idx="83">
                  <c:v>-5.9751253730177242E-2</c:v>
                </c:pt>
                <c:pt idx="84">
                  <c:v>1.347523875968113</c:v>
                </c:pt>
                <c:pt idx="85">
                  <c:v>1.2657473331490039</c:v>
                </c:pt>
                <c:pt idx="86">
                  <c:v>1.170216366860336</c:v>
                </c:pt>
                <c:pt idx="87">
                  <c:v>-0.79291781561580377</c:v>
                </c:pt>
                <c:pt idx="88">
                  <c:v>-0.89513432331833798</c:v>
                </c:pt>
                <c:pt idx="89">
                  <c:v>-0.87918723145782718</c:v>
                </c:pt>
                <c:pt idx="90">
                  <c:v>1.226955557835028</c:v>
                </c:pt>
                <c:pt idx="91">
                  <c:v>1.1130930401654211</c:v>
                </c:pt>
                <c:pt idx="92">
                  <c:v>0.79984808407970798</c:v>
                </c:pt>
                <c:pt idx="93">
                  <c:v>0.44970604085347221</c:v>
                </c:pt>
                <c:pt idx="94">
                  <c:v>0.16981578841059891</c:v>
                </c:pt>
                <c:pt idx="95">
                  <c:v>-0.13964545752144131</c:v>
                </c:pt>
                <c:pt idx="96">
                  <c:v>-0.35283064909677619</c:v>
                </c:pt>
                <c:pt idx="97">
                  <c:v>-0.54551987739141017</c:v>
                </c:pt>
                <c:pt idx="98">
                  <c:v>-0.86584761142018318</c:v>
                </c:pt>
                <c:pt idx="99">
                  <c:v>-2.515153169543181</c:v>
                </c:pt>
                <c:pt idx="100">
                  <c:v>-2.51283701693812</c:v>
                </c:pt>
                <c:pt idx="101">
                  <c:v>-2.4589663674787809</c:v>
                </c:pt>
                <c:pt idx="102">
                  <c:v>-2.3828264118813518</c:v>
                </c:pt>
                <c:pt idx="103">
                  <c:v>-2.403227046025846</c:v>
                </c:pt>
                <c:pt idx="104">
                  <c:v>-2.551938451001496</c:v>
                </c:pt>
                <c:pt idx="105">
                  <c:v>-2.6500149542234608</c:v>
                </c:pt>
                <c:pt idx="106">
                  <c:v>-2.7166225623427458</c:v>
                </c:pt>
                <c:pt idx="107">
                  <c:v>-2.7771856100326469</c:v>
                </c:pt>
                <c:pt idx="108">
                  <c:v>-2.7790920688256668</c:v>
                </c:pt>
                <c:pt idx="109">
                  <c:v>-2.51928592696094</c:v>
                </c:pt>
                <c:pt idx="110">
                  <c:v>-2.345105501609738</c:v>
                </c:pt>
                <c:pt idx="111">
                  <c:v>-2.209148913184579</c:v>
                </c:pt>
                <c:pt idx="112">
                  <c:v>-2.382859129185066</c:v>
                </c:pt>
                <c:pt idx="113">
                  <c:v>-2.5856840378142829</c:v>
                </c:pt>
                <c:pt idx="114">
                  <c:v>-2.2161256439954409</c:v>
                </c:pt>
                <c:pt idx="115">
                  <c:v>-2.5312359130841049</c:v>
                </c:pt>
                <c:pt idx="116">
                  <c:v>-2.2943108599177018</c:v>
                </c:pt>
                <c:pt idx="117">
                  <c:v>-1.950948499754372</c:v>
                </c:pt>
                <c:pt idx="118">
                  <c:v>-1.707264609402567</c:v>
                </c:pt>
                <c:pt idx="119">
                  <c:v>-1.41198933227521</c:v>
                </c:pt>
                <c:pt idx="120">
                  <c:v>-1.4249399376604359</c:v>
                </c:pt>
                <c:pt idx="121">
                  <c:v>-1.5320818080651051</c:v>
                </c:pt>
                <c:pt idx="122">
                  <c:v>-1.6575151829274699</c:v>
                </c:pt>
                <c:pt idx="123">
                  <c:v>-1.793320320110976</c:v>
                </c:pt>
                <c:pt idx="124">
                  <c:v>-1.677419870358833</c:v>
                </c:pt>
                <c:pt idx="125">
                  <c:v>-1.6276282092593919</c:v>
                </c:pt>
                <c:pt idx="126">
                  <c:v>-1.67634364684272</c:v>
                </c:pt>
                <c:pt idx="127">
                  <c:v>-1.605124943543057</c:v>
                </c:pt>
                <c:pt idx="128">
                  <c:v>-1.388135717766128</c:v>
                </c:pt>
                <c:pt idx="129">
                  <c:v>-0.33988511216282369</c:v>
                </c:pt>
                <c:pt idx="130">
                  <c:v>-0.40212509156095871</c:v>
                </c:pt>
                <c:pt idx="131">
                  <c:v>-0.47517783830771582</c:v>
                </c:pt>
                <c:pt idx="132">
                  <c:v>-0.57413412432465505</c:v>
                </c:pt>
                <c:pt idx="133">
                  <c:v>-0.6656096046954677</c:v>
                </c:pt>
                <c:pt idx="134">
                  <c:v>-0.57415204066779602</c:v>
                </c:pt>
                <c:pt idx="135">
                  <c:v>-0.38699205930828362</c:v>
                </c:pt>
                <c:pt idx="136">
                  <c:v>-0.2254952342231985</c:v>
                </c:pt>
                <c:pt idx="137">
                  <c:v>-4.4453343374212043E-2</c:v>
                </c:pt>
                <c:pt idx="138">
                  <c:v>-0.1006186243312414</c:v>
                </c:pt>
                <c:pt idx="139">
                  <c:v>-7.6929982008165892E-2</c:v>
                </c:pt>
                <c:pt idx="140">
                  <c:v>-0.20238807752986079</c:v>
                </c:pt>
                <c:pt idx="141">
                  <c:v>-0.26955703648036861</c:v>
                </c:pt>
                <c:pt idx="142">
                  <c:v>-0.38903320149695703</c:v>
                </c:pt>
                <c:pt idx="143">
                  <c:v>-0.27825882886488928</c:v>
                </c:pt>
                <c:pt idx="144">
                  <c:v>-4.5527458151189568E-2</c:v>
                </c:pt>
                <c:pt idx="145">
                  <c:v>0.13634592852599281</c:v>
                </c:pt>
                <c:pt idx="146">
                  <c:v>0.27322893167933587</c:v>
                </c:pt>
                <c:pt idx="147">
                  <c:v>0.27493151357058238</c:v>
                </c:pt>
                <c:pt idx="148">
                  <c:v>0.27095157498779032</c:v>
                </c:pt>
                <c:pt idx="149">
                  <c:v>0.37816416131200759</c:v>
                </c:pt>
                <c:pt idx="150">
                  <c:v>0.24294433940142801</c:v>
                </c:pt>
                <c:pt idx="151">
                  <c:v>9.2670545794469913E-2</c:v>
                </c:pt>
                <c:pt idx="152">
                  <c:v>-0.230727868085702</c:v>
                </c:pt>
                <c:pt idx="153">
                  <c:v>-0.43040914552148712</c:v>
                </c:pt>
                <c:pt idx="154">
                  <c:v>-0.67134763389240393</c:v>
                </c:pt>
                <c:pt idx="155">
                  <c:v>-0.69011313857644074</c:v>
                </c:pt>
                <c:pt idx="156">
                  <c:v>-0.3935883181722063</c:v>
                </c:pt>
                <c:pt idx="157">
                  <c:v>-0.1960444712517532</c:v>
                </c:pt>
                <c:pt idx="158">
                  <c:v>-0.1238896049376805</c:v>
                </c:pt>
                <c:pt idx="159">
                  <c:v>-0.23017400948079161</c:v>
                </c:pt>
                <c:pt idx="160">
                  <c:v>-0.28572796232543451</c:v>
                </c:pt>
                <c:pt idx="161">
                  <c:v>-0.42304336167300532</c:v>
                </c:pt>
                <c:pt idx="162">
                  <c:v>-0.66850501971942011</c:v>
                </c:pt>
                <c:pt idx="163">
                  <c:v>-0.97731492112467833</c:v>
                </c:pt>
                <c:pt idx="164">
                  <c:v>-1.0766735227181481</c:v>
                </c:pt>
                <c:pt idx="165">
                  <c:v>-1.18125910013872</c:v>
                </c:pt>
                <c:pt idx="166">
                  <c:v>-1.1610308837383989</c:v>
                </c:pt>
                <c:pt idx="167">
                  <c:v>-2.4401266152671282</c:v>
                </c:pt>
                <c:pt idx="168">
                  <c:v>-0.47328023255373081</c:v>
                </c:pt>
                <c:pt idx="169">
                  <c:v>-0.31089858275762822</c:v>
                </c:pt>
                <c:pt idx="170">
                  <c:v>-0.1959620279701276</c:v>
                </c:pt>
                <c:pt idx="171">
                  <c:v>-2.3586656962253461</c:v>
                </c:pt>
                <c:pt idx="172">
                  <c:v>-2.3624346688094011</c:v>
                </c:pt>
                <c:pt idx="173">
                  <c:v>-0.16082038318392969</c:v>
                </c:pt>
                <c:pt idx="174">
                  <c:v>-2.3527364862237401</c:v>
                </c:pt>
                <c:pt idx="175">
                  <c:v>-2.437217798289335</c:v>
                </c:pt>
                <c:pt idx="176">
                  <c:v>-2.660533481062727</c:v>
                </c:pt>
                <c:pt idx="177">
                  <c:v>-2.530596732861405</c:v>
                </c:pt>
                <c:pt idx="178">
                  <c:v>-2.352755705073347</c:v>
                </c:pt>
                <c:pt idx="179">
                  <c:v>-2.2079959488197711</c:v>
                </c:pt>
                <c:pt idx="180">
                  <c:v>-1.9291783581997859</c:v>
                </c:pt>
                <c:pt idx="181">
                  <c:v>-1.7569501246224839</c:v>
                </c:pt>
                <c:pt idx="182">
                  <c:v>-1.804043749145454</c:v>
                </c:pt>
                <c:pt idx="183">
                  <c:v>-1.962660328874239</c:v>
                </c:pt>
                <c:pt idx="184">
                  <c:v>-2.0800724897213891</c:v>
                </c:pt>
                <c:pt idx="185">
                  <c:v>-2.3677890511780331</c:v>
                </c:pt>
                <c:pt idx="186">
                  <c:v>-2.5124183795725328</c:v>
                </c:pt>
                <c:pt idx="187">
                  <c:v>-2.3545318648910731</c:v>
                </c:pt>
                <c:pt idx="188">
                  <c:v>-2.1312366803066909</c:v>
                </c:pt>
                <c:pt idx="189">
                  <c:v>-1.9783836913693691</c:v>
                </c:pt>
                <c:pt idx="190">
                  <c:v>-1.834098336262781</c:v>
                </c:pt>
                <c:pt idx="191">
                  <c:v>-1.8591725430297159</c:v>
                </c:pt>
                <c:pt idx="192">
                  <c:v>-2.1737550683391542</c:v>
                </c:pt>
                <c:pt idx="193">
                  <c:v>-2.387141002544074</c:v>
                </c:pt>
                <c:pt idx="194">
                  <c:v>-2.3188479476704118</c:v>
                </c:pt>
                <c:pt idx="195">
                  <c:v>-2.4469739868246991</c:v>
                </c:pt>
                <c:pt idx="196">
                  <c:v>-2.2064734418885159</c:v>
                </c:pt>
                <c:pt idx="197">
                  <c:v>-0.479455035241247</c:v>
                </c:pt>
                <c:pt idx="198">
                  <c:v>-0.47266239964255419</c:v>
                </c:pt>
                <c:pt idx="199">
                  <c:v>-0.44266703896225612</c:v>
                </c:pt>
                <c:pt idx="200">
                  <c:v>-2.4166139244146811</c:v>
                </c:pt>
                <c:pt idx="201">
                  <c:v>-2.4154867886461049</c:v>
                </c:pt>
                <c:pt idx="202">
                  <c:v>-2.5066172404029001</c:v>
                </c:pt>
                <c:pt idx="203">
                  <c:v>-2.683183134807551</c:v>
                </c:pt>
                <c:pt idx="204">
                  <c:v>-2.7357894953516859</c:v>
                </c:pt>
                <c:pt idx="205">
                  <c:v>-2.651186803182541</c:v>
                </c:pt>
                <c:pt idx="206">
                  <c:v>-2.6189139895736</c:v>
                </c:pt>
                <c:pt idx="207">
                  <c:v>-2.5828471929885422</c:v>
                </c:pt>
                <c:pt idx="208">
                  <c:v>-2.559177749723244</c:v>
                </c:pt>
                <c:pt idx="209">
                  <c:v>-2.3018153801704422</c:v>
                </c:pt>
                <c:pt idx="210">
                  <c:v>-2.1730820472322581</c:v>
                </c:pt>
                <c:pt idx="211">
                  <c:v>-2.070919662111335</c:v>
                </c:pt>
                <c:pt idx="212">
                  <c:v>-2.0485906009089989</c:v>
                </c:pt>
                <c:pt idx="213">
                  <c:v>-2.0402693674389769</c:v>
                </c:pt>
                <c:pt idx="214">
                  <c:v>-1.879823182464992</c:v>
                </c:pt>
                <c:pt idx="215">
                  <c:v>-1.8447583746176739</c:v>
                </c:pt>
                <c:pt idx="216">
                  <c:v>-1.82093714349626</c:v>
                </c:pt>
                <c:pt idx="217">
                  <c:v>-1.8919665518010409</c:v>
                </c:pt>
                <c:pt idx="218">
                  <c:v>-2.0059599408493138</c:v>
                </c:pt>
                <c:pt idx="219">
                  <c:v>-1.8752940493565571</c:v>
                </c:pt>
                <c:pt idx="220">
                  <c:v>-1.5549726816776119</c:v>
                </c:pt>
                <c:pt idx="221">
                  <c:v>-1.1379927799785181</c:v>
                </c:pt>
                <c:pt idx="222">
                  <c:v>-0.95036081469420808</c:v>
                </c:pt>
                <c:pt idx="223">
                  <c:v>-0.89437487251216641</c:v>
                </c:pt>
                <c:pt idx="224">
                  <c:v>-1.0526336746948191</c:v>
                </c:pt>
                <c:pt idx="225">
                  <c:v>-1.0824189397187149</c:v>
                </c:pt>
                <c:pt idx="226">
                  <c:v>-0.93149472883449558</c:v>
                </c:pt>
                <c:pt idx="227">
                  <c:v>-0.64521716673455809</c:v>
                </c:pt>
                <c:pt idx="228">
                  <c:v>-0.55093789803837745</c:v>
                </c:pt>
                <c:pt idx="229">
                  <c:v>-0.48843816882972041</c:v>
                </c:pt>
                <c:pt idx="230">
                  <c:v>-0.36924678407251288</c:v>
                </c:pt>
                <c:pt idx="231">
                  <c:v>-4.4843325229790468E-2</c:v>
                </c:pt>
                <c:pt idx="232">
                  <c:v>1.201794540492695E-2</c:v>
                </c:pt>
                <c:pt idx="233">
                  <c:v>0.66371932248968502</c:v>
                </c:pt>
                <c:pt idx="234">
                  <c:v>0.89259953211301268</c:v>
                </c:pt>
                <c:pt idx="235">
                  <c:v>0.83679213250285056</c:v>
                </c:pt>
                <c:pt idx="236">
                  <c:v>0.94768191035859051</c:v>
                </c:pt>
                <c:pt idx="237">
                  <c:v>1.0739575117820459</c:v>
                </c:pt>
                <c:pt idx="238">
                  <c:v>1.327827706691759</c:v>
                </c:pt>
                <c:pt idx="239">
                  <c:v>1.563425423335669</c:v>
                </c:pt>
                <c:pt idx="240">
                  <c:v>1.403588351649995</c:v>
                </c:pt>
                <c:pt idx="241">
                  <c:v>2.1607853117150451</c:v>
                </c:pt>
                <c:pt idx="242">
                  <c:v>2.3282736053022228</c:v>
                </c:pt>
                <c:pt idx="243">
                  <c:v>2.4325280799084652</c:v>
                </c:pt>
                <c:pt idx="244">
                  <c:v>2.530680106495319</c:v>
                </c:pt>
                <c:pt idx="245">
                  <c:v>2.646096238214048</c:v>
                </c:pt>
                <c:pt idx="246">
                  <c:v>2.5863840982703681</c:v>
                </c:pt>
                <c:pt idx="247">
                  <c:v>2.468522326495199</c:v>
                </c:pt>
                <c:pt idx="248">
                  <c:v>2.480149992385881</c:v>
                </c:pt>
                <c:pt idx="249">
                  <c:v>2.5017985251673038</c:v>
                </c:pt>
                <c:pt idx="250">
                  <c:v>2.2941893157358408</c:v>
                </c:pt>
                <c:pt idx="251">
                  <c:v>2.0051476096130778</c:v>
                </c:pt>
                <c:pt idx="252">
                  <c:v>1.8038527833944129</c:v>
                </c:pt>
                <c:pt idx="253">
                  <c:v>1.6801707954678851</c:v>
                </c:pt>
                <c:pt idx="254">
                  <c:v>1.592337001104325</c:v>
                </c:pt>
                <c:pt idx="255">
                  <c:v>1.5453890022058601</c:v>
                </c:pt>
                <c:pt idx="256">
                  <c:v>1.464264982046781</c:v>
                </c:pt>
                <c:pt idx="257">
                  <c:v>1.473969257984761</c:v>
                </c:pt>
                <c:pt idx="258">
                  <c:v>1.543290020320361</c:v>
                </c:pt>
                <c:pt idx="259">
                  <c:v>1.381372815412989</c:v>
                </c:pt>
                <c:pt idx="260">
                  <c:v>1.292433061741026</c:v>
                </c:pt>
                <c:pt idx="261">
                  <c:v>1.0144760176484591</c:v>
                </c:pt>
                <c:pt idx="262">
                  <c:v>0.65642077274823207</c:v>
                </c:pt>
                <c:pt idx="263">
                  <c:v>0.31768507870466112</c:v>
                </c:pt>
                <c:pt idx="264">
                  <c:v>0.29415453568602018</c:v>
                </c:pt>
                <c:pt idx="265">
                  <c:v>0.35970904256308972</c:v>
                </c:pt>
                <c:pt idx="266">
                  <c:v>0.47241831383921551</c:v>
                </c:pt>
                <c:pt idx="267">
                  <c:v>0.59256556686222706</c:v>
                </c:pt>
                <c:pt idx="268">
                  <c:v>0.65384251963945084</c:v>
                </c:pt>
                <c:pt idx="269">
                  <c:v>0.62097387603002008</c:v>
                </c:pt>
                <c:pt idx="270">
                  <c:v>0.57848607803072682</c:v>
                </c:pt>
                <c:pt idx="271">
                  <c:v>0.69253771995182134</c:v>
                </c:pt>
                <c:pt idx="272">
                  <c:v>0.84084777711350456</c:v>
                </c:pt>
                <c:pt idx="273">
                  <c:v>0.79737205524408372</c:v>
                </c:pt>
                <c:pt idx="274">
                  <c:v>0.90117167535633402</c:v>
                </c:pt>
                <c:pt idx="275">
                  <c:v>0.25459040385398413</c:v>
                </c:pt>
                <c:pt idx="276">
                  <c:v>8.8608845122703297E-2</c:v>
                </c:pt>
                <c:pt idx="277">
                  <c:v>8.2764431243208425E-2</c:v>
                </c:pt>
                <c:pt idx="278">
                  <c:v>0.26344291653326268</c:v>
                </c:pt>
                <c:pt idx="279">
                  <c:v>0.4436090325103243</c:v>
                </c:pt>
                <c:pt idx="280">
                  <c:v>0.55429753431011242</c:v>
                </c:pt>
                <c:pt idx="281">
                  <c:v>0.50094002390772119</c:v>
                </c:pt>
                <c:pt idx="282">
                  <c:v>0.27602386098167742</c:v>
                </c:pt>
                <c:pt idx="283">
                  <c:v>1.208514008354963</c:v>
                </c:pt>
                <c:pt idx="284">
                  <c:v>1.2328174999021739</c:v>
                </c:pt>
                <c:pt idx="285">
                  <c:v>-8.7768563153893652E-3</c:v>
                </c:pt>
                <c:pt idx="286">
                  <c:v>1.0179157841662509</c:v>
                </c:pt>
                <c:pt idx="287">
                  <c:v>-0.21394610370408809</c:v>
                </c:pt>
                <c:pt idx="288">
                  <c:v>0.84934810142223549</c:v>
                </c:pt>
                <c:pt idx="289">
                  <c:v>0.84571716855079315</c:v>
                </c:pt>
                <c:pt idx="290">
                  <c:v>0.82562387651415903</c:v>
                </c:pt>
                <c:pt idx="291">
                  <c:v>0.92163338743400458</c:v>
                </c:pt>
                <c:pt idx="292">
                  <c:v>1.0949946900586389</c:v>
                </c:pt>
                <c:pt idx="293">
                  <c:v>1.2447074241196141</c:v>
                </c:pt>
                <c:pt idx="294">
                  <c:v>1.2331738624191619</c:v>
                </c:pt>
                <c:pt idx="295">
                  <c:v>1.03097885350826</c:v>
                </c:pt>
                <c:pt idx="296">
                  <c:v>0.76712849935860239</c:v>
                </c:pt>
                <c:pt idx="297">
                  <c:v>0.53532069063862964</c:v>
                </c:pt>
                <c:pt idx="298">
                  <c:v>0.22748422358344719</c:v>
                </c:pt>
                <c:pt idx="299">
                  <c:v>-1.2904828118353889E-2</c:v>
                </c:pt>
                <c:pt idx="300">
                  <c:v>-0.17539215846153289</c:v>
                </c:pt>
                <c:pt idx="301">
                  <c:v>-0.1192598536857379</c:v>
                </c:pt>
                <c:pt idx="302">
                  <c:v>-4.9569594448106623E-2</c:v>
                </c:pt>
                <c:pt idx="303">
                  <c:v>4.6515994891114458E-2</c:v>
                </c:pt>
                <c:pt idx="304">
                  <c:v>-1.7084373640093711E-2</c:v>
                </c:pt>
                <c:pt idx="305">
                  <c:v>-0.15481083583518979</c:v>
                </c:pt>
                <c:pt idx="306">
                  <c:v>-0.22586339397642999</c:v>
                </c:pt>
                <c:pt idx="307">
                  <c:v>-0.33931817354153609</c:v>
                </c:pt>
                <c:pt idx="308">
                  <c:v>-0.42577138021961092</c:v>
                </c:pt>
                <c:pt idx="309">
                  <c:v>-0.46079091443804798</c:v>
                </c:pt>
                <c:pt idx="310">
                  <c:v>-0.29814163428499107</c:v>
                </c:pt>
                <c:pt idx="311">
                  <c:v>-0.27500932983283549</c:v>
                </c:pt>
                <c:pt idx="312">
                  <c:v>-0.33462279572074061</c:v>
                </c:pt>
                <c:pt idx="313">
                  <c:v>-0.40804500753713813</c:v>
                </c:pt>
                <c:pt idx="314">
                  <c:v>-0.7582294116090541</c:v>
                </c:pt>
                <c:pt idx="315">
                  <c:v>-0.57852083224684614</c:v>
                </c:pt>
                <c:pt idx="316">
                  <c:v>-0.76818942911763588</c:v>
                </c:pt>
                <c:pt idx="317">
                  <c:v>-0.97898218985728358</c:v>
                </c:pt>
                <c:pt idx="318">
                  <c:v>-1.131488904373025</c:v>
                </c:pt>
                <c:pt idx="319">
                  <c:v>-1.3524733479550051</c:v>
                </c:pt>
                <c:pt idx="320">
                  <c:v>-1.615758427725716</c:v>
                </c:pt>
                <c:pt idx="321">
                  <c:v>-1.7605094143254549</c:v>
                </c:pt>
                <c:pt idx="322">
                  <c:v>-1.661684457389333</c:v>
                </c:pt>
                <c:pt idx="323">
                  <c:v>-1.650544885056223</c:v>
                </c:pt>
                <c:pt idx="324">
                  <c:v>-1.5790854436992789</c:v>
                </c:pt>
                <c:pt idx="325">
                  <c:v>-1.316606011837226</c:v>
                </c:pt>
                <c:pt idx="326">
                  <c:v>-1.1088875047187421</c:v>
                </c:pt>
                <c:pt idx="327">
                  <c:v>-1.02391281024048</c:v>
                </c:pt>
                <c:pt idx="328">
                  <c:v>-1.1354931932953951</c:v>
                </c:pt>
                <c:pt idx="329">
                  <c:v>-1.181756254595242</c:v>
                </c:pt>
                <c:pt idx="330">
                  <c:v>-1.244007886173544</c:v>
                </c:pt>
                <c:pt idx="331">
                  <c:v>-1.3541704602359379</c:v>
                </c:pt>
                <c:pt idx="332">
                  <c:v>-1.1092206492882719</c:v>
                </c:pt>
                <c:pt idx="333">
                  <c:v>-0.80289706042686482</c:v>
                </c:pt>
                <c:pt idx="334">
                  <c:v>-0.51795849689630213</c:v>
                </c:pt>
                <c:pt idx="335">
                  <c:v>-0.44297886932838298</c:v>
                </c:pt>
                <c:pt idx="336">
                  <c:v>2.1738221079416178</c:v>
                </c:pt>
                <c:pt idx="337">
                  <c:v>1.925475826546859</c:v>
                </c:pt>
                <c:pt idx="338">
                  <c:v>-0.93380826585298415</c:v>
                </c:pt>
                <c:pt idx="339">
                  <c:v>1.270713550390778</c:v>
                </c:pt>
                <c:pt idx="340">
                  <c:v>1.1222886081532339</c:v>
                </c:pt>
                <c:pt idx="341">
                  <c:v>1.0545682900480571</c:v>
                </c:pt>
                <c:pt idx="342">
                  <c:v>-1.107412108185913</c:v>
                </c:pt>
                <c:pt idx="343">
                  <c:v>-0.93345313892284709</c:v>
                </c:pt>
                <c:pt idx="344">
                  <c:v>-0.8523053359877627</c:v>
                </c:pt>
                <c:pt idx="345">
                  <c:v>-0.82687376678319635</c:v>
                </c:pt>
                <c:pt idx="346">
                  <c:v>-0.74918339629678776</c:v>
                </c:pt>
                <c:pt idx="347">
                  <c:v>-0.71087675621906232</c:v>
                </c:pt>
                <c:pt idx="348">
                  <c:v>-0.71766288985015969</c:v>
                </c:pt>
                <c:pt idx="349">
                  <c:v>-0.6497091280146321</c:v>
                </c:pt>
                <c:pt idx="350">
                  <c:v>-0.64409388248753419</c:v>
                </c:pt>
                <c:pt idx="351">
                  <c:v>-0.80565331252535</c:v>
                </c:pt>
                <c:pt idx="352">
                  <c:v>-1.0021672758087901</c:v>
                </c:pt>
                <c:pt idx="353">
                  <c:v>-0.98508162077582673</c:v>
                </c:pt>
                <c:pt idx="354">
                  <c:v>-0.8703002255736727</c:v>
                </c:pt>
                <c:pt idx="355">
                  <c:v>-0.8492529036859181</c:v>
                </c:pt>
                <c:pt idx="356">
                  <c:v>-0.94326155523310451</c:v>
                </c:pt>
                <c:pt idx="357">
                  <c:v>-0.89329477669843638</c:v>
                </c:pt>
                <c:pt idx="358">
                  <c:v>-0.6659024053528263</c:v>
                </c:pt>
                <c:pt idx="359">
                  <c:v>-0.5828097855589871</c:v>
                </c:pt>
                <c:pt idx="360">
                  <c:v>-0.68375118413035529</c:v>
                </c:pt>
                <c:pt idx="361">
                  <c:v>-0.89238395997480802</c:v>
                </c:pt>
                <c:pt idx="362">
                  <c:v>-0.87434612885983254</c:v>
                </c:pt>
                <c:pt idx="363">
                  <c:v>-0.77728996587516241</c:v>
                </c:pt>
                <c:pt idx="364">
                  <c:v>-0.49608369938116931</c:v>
                </c:pt>
                <c:pt idx="365">
                  <c:v>-9.8304701635016603E-2</c:v>
                </c:pt>
                <c:pt idx="366">
                  <c:v>0.2672724497002244</c:v>
                </c:pt>
                <c:pt idx="367">
                  <c:v>0.46546708549346572</c:v>
                </c:pt>
                <c:pt idx="368">
                  <c:v>0.55406964134004622</c:v>
                </c:pt>
                <c:pt idx="369">
                  <c:v>0.47265151510804909</c:v>
                </c:pt>
                <c:pt idx="370">
                  <c:v>0.41385928569149583</c:v>
                </c:pt>
                <c:pt idx="371">
                  <c:v>0.32082307846993702</c:v>
                </c:pt>
                <c:pt idx="372">
                  <c:v>0.26634553796242122</c:v>
                </c:pt>
                <c:pt idx="373">
                  <c:v>1.691935288235423E-2</c:v>
                </c:pt>
                <c:pt idx="374">
                  <c:v>-0.23703048976672</c:v>
                </c:pt>
                <c:pt idx="375">
                  <c:v>-0.34105681811931238</c:v>
                </c:pt>
                <c:pt idx="376">
                  <c:v>-0.27545045816490499</c:v>
                </c:pt>
                <c:pt idx="377">
                  <c:v>8.4933744645071765E-2</c:v>
                </c:pt>
                <c:pt idx="378">
                  <c:v>0.45352870433414888</c:v>
                </c:pt>
                <c:pt idx="379">
                  <c:v>0.88547091447864823</c:v>
                </c:pt>
                <c:pt idx="380">
                  <c:v>1.2813206557731429</c:v>
                </c:pt>
                <c:pt idx="381">
                  <c:v>1.570177477965202</c:v>
                </c:pt>
                <c:pt idx="382">
                  <c:v>1.767851522332029</c:v>
                </c:pt>
                <c:pt idx="383">
                  <c:v>1.826003455959853</c:v>
                </c:pt>
                <c:pt idx="384">
                  <c:v>1.8448871907668041</c:v>
                </c:pt>
                <c:pt idx="385">
                  <c:v>1.881819989610964</c:v>
                </c:pt>
                <c:pt idx="386">
                  <c:v>1.895780645247422</c:v>
                </c:pt>
                <c:pt idx="387">
                  <c:v>2.0060668729059898</c:v>
                </c:pt>
                <c:pt idx="388">
                  <c:v>2.0160161371271119</c:v>
                </c:pt>
                <c:pt idx="389">
                  <c:v>1.9166882631335851</c:v>
                </c:pt>
                <c:pt idx="390">
                  <c:v>1.7413589575421919</c:v>
                </c:pt>
                <c:pt idx="391">
                  <c:v>1.7267339450451791</c:v>
                </c:pt>
                <c:pt idx="392">
                  <c:v>1.8744449434720889</c:v>
                </c:pt>
                <c:pt idx="393">
                  <c:v>1.970192928584636</c:v>
                </c:pt>
                <c:pt idx="394">
                  <c:v>2.0699694099282109</c:v>
                </c:pt>
                <c:pt idx="395">
                  <c:v>2.058911529288296</c:v>
                </c:pt>
                <c:pt idx="396">
                  <c:v>2.196257611840688</c:v>
                </c:pt>
                <c:pt idx="397">
                  <c:v>2.339680553288991</c:v>
                </c:pt>
                <c:pt idx="398">
                  <c:v>2.420020607039004</c:v>
                </c:pt>
                <c:pt idx="399">
                  <c:v>2.5606021825548142</c:v>
                </c:pt>
                <c:pt idx="400">
                  <c:v>2.6842904352839572</c:v>
                </c:pt>
                <c:pt idx="401">
                  <c:v>2.5221855998123028</c:v>
                </c:pt>
                <c:pt idx="402">
                  <c:v>2.364360819136385</c:v>
                </c:pt>
                <c:pt idx="403">
                  <c:v>2.3011372219331281</c:v>
                </c:pt>
                <c:pt idx="404">
                  <c:v>2.278982081828854</c:v>
                </c:pt>
                <c:pt idx="405">
                  <c:v>2.1805769070592049</c:v>
                </c:pt>
                <c:pt idx="406">
                  <c:v>2.1006068625404719</c:v>
                </c:pt>
                <c:pt idx="407">
                  <c:v>2.0347289719275361</c:v>
                </c:pt>
                <c:pt idx="408">
                  <c:v>2.0576257183522562</c:v>
                </c:pt>
                <c:pt idx="409">
                  <c:v>2.2016628504302802</c:v>
                </c:pt>
                <c:pt idx="410">
                  <c:v>2.3508379542093292</c:v>
                </c:pt>
                <c:pt idx="411">
                  <c:v>2.1502634737181179</c:v>
                </c:pt>
                <c:pt idx="412">
                  <c:v>1.927369053855615</c:v>
                </c:pt>
                <c:pt idx="413">
                  <c:v>1.67823650325351</c:v>
                </c:pt>
                <c:pt idx="414">
                  <c:v>1.687417018435182</c:v>
                </c:pt>
                <c:pt idx="415">
                  <c:v>1.579687767326645</c:v>
                </c:pt>
                <c:pt idx="416">
                  <c:v>1.7351411411377591</c:v>
                </c:pt>
                <c:pt idx="417">
                  <c:v>2.4766788808181488</c:v>
                </c:pt>
                <c:pt idx="418">
                  <c:v>1.889737135864263</c:v>
                </c:pt>
                <c:pt idx="419">
                  <c:v>1.8834348407032291</c:v>
                </c:pt>
                <c:pt idx="420">
                  <c:v>1.827734343958471</c:v>
                </c:pt>
                <c:pt idx="421">
                  <c:v>1.8383724284358389</c:v>
                </c:pt>
                <c:pt idx="422">
                  <c:v>2.0263413592345381</c:v>
                </c:pt>
                <c:pt idx="423">
                  <c:v>2.8783138916421418</c:v>
                </c:pt>
                <c:pt idx="424">
                  <c:v>2.0707740050392731</c:v>
                </c:pt>
                <c:pt idx="425">
                  <c:v>2.0139065319549601</c:v>
                </c:pt>
                <c:pt idx="426">
                  <c:v>1.8399209604966891</c:v>
                </c:pt>
                <c:pt idx="427">
                  <c:v>1.7540002262287639</c:v>
                </c:pt>
                <c:pt idx="428">
                  <c:v>1.762777877837344</c:v>
                </c:pt>
                <c:pt idx="429">
                  <c:v>1.7086375384974151</c:v>
                </c:pt>
                <c:pt idx="430">
                  <c:v>1.5379261960301731</c:v>
                </c:pt>
                <c:pt idx="431">
                  <c:v>1.432470451482452</c:v>
                </c:pt>
                <c:pt idx="432">
                  <c:v>1.3099279931608889</c:v>
                </c:pt>
                <c:pt idx="433">
                  <c:v>1.315786868807856</c:v>
                </c:pt>
                <c:pt idx="434">
                  <c:v>1.5837306876574719</c:v>
                </c:pt>
                <c:pt idx="435">
                  <c:v>1.864044961746181</c:v>
                </c:pt>
                <c:pt idx="436">
                  <c:v>1.9259305051088931</c:v>
                </c:pt>
                <c:pt idx="437">
                  <c:v>1.8357162580669479</c:v>
                </c:pt>
                <c:pt idx="438">
                  <c:v>1.664277805250638</c:v>
                </c:pt>
                <c:pt idx="439">
                  <c:v>1.4508733244531711</c:v>
                </c:pt>
                <c:pt idx="440">
                  <c:v>1.3747107429671941</c:v>
                </c:pt>
                <c:pt idx="441">
                  <c:v>1.3045950637904</c:v>
                </c:pt>
                <c:pt idx="442">
                  <c:v>1.1794673505752269</c:v>
                </c:pt>
                <c:pt idx="443">
                  <c:v>1.1569514391964071</c:v>
                </c:pt>
                <c:pt idx="444">
                  <c:v>1.209041958758482</c:v>
                </c:pt>
                <c:pt idx="445">
                  <c:v>1.2058122604478321</c:v>
                </c:pt>
                <c:pt idx="446">
                  <c:v>1.119406488357358</c:v>
                </c:pt>
                <c:pt idx="447">
                  <c:v>1.1635779279791389</c:v>
                </c:pt>
                <c:pt idx="448">
                  <c:v>1.2266957745717531</c:v>
                </c:pt>
                <c:pt idx="449">
                  <c:v>1.3049326681598761</c:v>
                </c:pt>
                <c:pt idx="450">
                  <c:v>1.283206915833196</c:v>
                </c:pt>
                <c:pt idx="451">
                  <c:v>1.2317202746068681</c:v>
                </c:pt>
                <c:pt idx="452">
                  <c:v>1.220564197663597</c:v>
                </c:pt>
                <c:pt idx="453">
                  <c:v>1.155181595383004</c:v>
                </c:pt>
                <c:pt idx="454">
                  <c:v>1.119786712327306</c:v>
                </c:pt>
                <c:pt idx="455">
                  <c:v>1.0223779656436069</c:v>
                </c:pt>
                <c:pt idx="456">
                  <c:v>0.96175344853584244</c:v>
                </c:pt>
                <c:pt idx="457">
                  <c:v>0.92692806965817909</c:v>
                </c:pt>
                <c:pt idx="458">
                  <c:v>0.96926336581686734</c:v>
                </c:pt>
                <c:pt idx="459">
                  <c:v>0.99578006434908317</c:v>
                </c:pt>
                <c:pt idx="460">
                  <c:v>0.69888414574236601</c:v>
                </c:pt>
                <c:pt idx="461">
                  <c:v>0.42149076373924821</c:v>
                </c:pt>
                <c:pt idx="462">
                  <c:v>0.27910138151344988</c:v>
                </c:pt>
                <c:pt idx="463">
                  <c:v>0.27702311047657102</c:v>
                </c:pt>
                <c:pt idx="464">
                  <c:v>0.30882317374478668</c:v>
                </c:pt>
                <c:pt idx="465">
                  <c:v>0.57543857187385739</c:v>
                </c:pt>
                <c:pt idx="466">
                  <c:v>0.83022874804281643</c:v>
                </c:pt>
                <c:pt idx="467">
                  <c:v>0.84949624629353526</c:v>
                </c:pt>
                <c:pt idx="468">
                  <c:v>0.87339713034230093</c:v>
                </c:pt>
                <c:pt idx="469">
                  <c:v>0.96615724401983016</c:v>
                </c:pt>
                <c:pt idx="470">
                  <c:v>0.94009000204516424</c:v>
                </c:pt>
                <c:pt idx="471">
                  <c:v>0.94423039626852567</c:v>
                </c:pt>
                <c:pt idx="472">
                  <c:v>0.78664459579569979</c:v>
                </c:pt>
                <c:pt idx="473">
                  <c:v>0.5245511300552721</c:v>
                </c:pt>
                <c:pt idx="474">
                  <c:v>0.42857547371239257</c:v>
                </c:pt>
                <c:pt idx="475">
                  <c:v>0.26605047218151961</c:v>
                </c:pt>
                <c:pt idx="476">
                  <c:v>0.17274034289163689</c:v>
                </c:pt>
                <c:pt idx="477">
                  <c:v>0.22064295107599119</c:v>
                </c:pt>
                <c:pt idx="478">
                  <c:v>0.37843746486760838</c:v>
                </c:pt>
                <c:pt idx="479">
                  <c:v>0.51357427886804552</c:v>
                </c:pt>
                <c:pt idx="480">
                  <c:v>0.70866205772365287</c:v>
                </c:pt>
                <c:pt idx="481">
                  <c:v>0.88810928333133898</c:v>
                </c:pt>
                <c:pt idx="482">
                  <c:v>0.93088149070082415</c:v>
                </c:pt>
                <c:pt idx="483">
                  <c:v>0.96634583705838095</c:v>
                </c:pt>
                <c:pt idx="484">
                  <c:v>1.200876054055231</c:v>
                </c:pt>
                <c:pt idx="485">
                  <c:v>1.2755136986703841</c:v>
                </c:pt>
                <c:pt idx="486">
                  <c:v>1.3460044005940179</c:v>
                </c:pt>
                <c:pt idx="487">
                  <c:v>1.530256111579136</c:v>
                </c:pt>
                <c:pt idx="488">
                  <c:v>1.6511805075935759</c:v>
                </c:pt>
                <c:pt idx="489">
                  <c:v>1.8773801747740799</c:v>
                </c:pt>
                <c:pt idx="490">
                  <c:v>2.027998440370347</c:v>
                </c:pt>
                <c:pt idx="491">
                  <c:v>2.043482200291149</c:v>
                </c:pt>
                <c:pt idx="492">
                  <c:v>1.978732355218769</c:v>
                </c:pt>
                <c:pt idx="493">
                  <c:v>1.831123196106585</c:v>
                </c:pt>
                <c:pt idx="494">
                  <c:v>1.6468955269744441</c:v>
                </c:pt>
                <c:pt idx="495">
                  <c:v>1.500434749088893</c:v>
                </c:pt>
                <c:pt idx="496">
                  <c:v>1.5837887355216469</c:v>
                </c:pt>
                <c:pt idx="497">
                  <c:v>1.6589410233070789</c:v>
                </c:pt>
                <c:pt idx="498">
                  <c:v>1.736386632466975</c:v>
                </c:pt>
                <c:pt idx="499">
                  <c:v>1.929081688438729</c:v>
                </c:pt>
                <c:pt idx="500">
                  <c:v>2.0439039945967572</c:v>
                </c:pt>
                <c:pt idx="501">
                  <c:v>2.2077976008289868</c:v>
                </c:pt>
                <c:pt idx="502">
                  <c:v>2.3596894528278982</c:v>
                </c:pt>
                <c:pt idx="503">
                  <c:v>2.329452563452254</c:v>
                </c:pt>
                <c:pt idx="504">
                  <c:v>2.2144326855157268</c:v>
                </c:pt>
                <c:pt idx="505">
                  <c:v>1.967607731473876</c:v>
                </c:pt>
                <c:pt idx="506">
                  <c:v>1.6838637671966139</c:v>
                </c:pt>
                <c:pt idx="507">
                  <c:v>1.3946770324383539</c:v>
                </c:pt>
                <c:pt idx="508">
                  <c:v>1.3170101847599771</c:v>
                </c:pt>
                <c:pt idx="509">
                  <c:v>1.2507415024817461</c:v>
                </c:pt>
                <c:pt idx="510">
                  <c:v>1.175998967996535</c:v>
                </c:pt>
                <c:pt idx="511">
                  <c:v>1.1052189914686039</c:v>
                </c:pt>
                <c:pt idx="512">
                  <c:v>1.146173272140723</c:v>
                </c:pt>
                <c:pt idx="513">
                  <c:v>1.3378743373815969</c:v>
                </c:pt>
                <c:pt idx="514">
                  <c:v>1.511321293334368</c:v>
                </c:pt>
                <c:pt idx="515">
                  <c:v>1.5991062961667319</c:v>
                </c:pt>
                <c:pt idx="516">
                  <c:v>1.690864263974486</c:v>
                </c:pt>
                <c:pt idx="517">
                  <c:v>1.6637029783245749</c:v>
                </c:pt>
                <c:pt idx="518">
                  <c:v>1.4020787842067211</c:v>
                </c:pt>
                <c:pt idx="519">
                  <c:v>1.210225959280075</c:v>
                </c:pt>
                <c:pt idx="520">
                  <c:v>1.1361679962266999</c:v>
                </c:pt>
                <c:pt idx="521">
                  <c:v>1.098015172888293</c:v>
                </c:pt>
                <c:pt idx="522">
                  <c:v>1.1208513752947791</c:v>
                </c:pt>
                <c:pt idx="523">
                  <c:v>0.95041234019474441</c:v>
                </c:pt>
                <c:pt idx="524">
                  <c:v>0.82181341673239561</c:v>
                </c:pt>
                <c:pt idx="525">
                  <c:v>0.82463348463377451</c:v>
                </c:pt>
                <c:pt idx="526">
                  <c:v>0.87948747962299467</c:v>
                </c:pt>
                <c:pt idx="527">
                  <c:v>0.93096990867821916</c:v>
                </c:pt>
                <c:pt idx="528">
                  <c:v>0.91023887242178969</c:v>
                </c:pt>
                <c:pt idx="529">
                  <c:v>0.79209977416993282</c:v>
                </c:pt>
                <c:pt idx="530">
                  <c:v>0.71146464110496588</c:v>
                </c:pt>
                <c:pt idx="531">
                  <c:v>0.82552872304496372</c:v>
                </c:pt>
                <c:pt idx="532">
                  <c:v>0.88921622318929416</c:v>
                </c:pt>
                <c:pt idx="533">
                  <c:v>0.95587060647392297</c:v>
                </c:pt>
                <c:pt idx="534">
                  <c:v>0.90628260544773342</c:v>
                </c:pt>
                <c:pt idx="535">
                  <c:v>0.68011608573412141</c:v>
                </c:pt>
                <c:pt idx="536">
                  <c:v>0.42639511682416931</c:v>
                </c:pt>
                <c:pt idx="537">
                  <c:v>0.18262179856716601</c:v>
                </c:pt>
                <c:pt idx="538">
                  <c:v>9.4859767337980225E-3</c:v>
                </c:pt>
                <c:pt idx="539">
                  <c:v>-0.12916166834718351</c:v>
                </c:pt>
                <c:pt idx="540">
                  <c:v>-0.2159334982736372</c:v>
                </c:pt>
                <c:pt idx="541">
                  <c:v>-0.15816317094451929</c:v>
                </c:pt>
                <c:pt idx="542">
                  <c:v>-0.1606678035178489</c:v>
                </c:pt>
                <c:pt idx="543">
                  <c:v>-0.2315564500396449</c:v>
                </c:pt>
                <c:pt idx="544">
                  <c:v>-0.5003078432735697</c:v>
                </c:pt>
                <c:pt idx="545">
                  <c:v>-0.66646179521062077</c:v>
                </c:pt>
                <c:pt idx="546">
                  <c:v>-0.70044951479815354</c:v>
                </c:pt>
                <c:pt idx="547">
                  <c:v>-0.64362413457061118</c:v>
                </c:pt>
                <c:pt idx="548">
                  <c:v>-0.73618094986770033</c:v>
                </c:pt>
                <c:pt idx="549">
                  <c:v>-0.98184324341967122</c:v>
                </c:pt>
                <c:pt idx="550">
                  <c:v>-1.042990820854524</c:v>
                </c:pt>
                <c:pt idx="551">
                  <c:v>-1.104632377846849</c:v>
                </c:pt>
                <c:pt idx="552">
                  <c:v>-1.081051725249065</c:v>
                </c:pt>
                <c:pt idx="553">
                  <c:v>-0.97736828834489797</c:v>
                </c:pt>
                <c:pt idx="554">
                  <c:v>-0.9231546139513126</c:v>
                </c:pt>
                <c:pt idx="555">
                  <c:v>-0.9801386669057609</c:v>
                </c:pt>
                <c:pt idx="556">
                  <c:v>-1.124458538665184</c:v>
                </c:pt>
                <c:pt idx="557">
                  <c:v>-1.1179206485318891</c:v>
                </c:pt>
                <c:pt idx="558">
                  <c:v>-0.96871831164737843</c:v>
                </c:pt>
                <c:pt idx="559">
                  <c:v>-0.919048043697548</c:v>
                </c:pt>
                <c:pt idx="560">
                  <c:v>-0.8717339091199231</c:v>
                </c:pt>
                <c:pt idx="561">
                  <c:v>-0.81133075118934161</c:v>
                </c:pt>
                <c:pt idx="562">
                  <c:v>-0.87249256637539851</c:v>
                </c:pt>
                <c:pt idx="563">
                  <c:v>-0.96896439886283126</c:v>
                </c:pt>
                <c:pt idx="564">
                  <c:v>-1.1071849939708991</c:v>
                </c:pt>
                <c:pt idx="565">
                  <c:v>-1.095004068904889</c:v>
                </c:pt>
                <c:pt idx="566">
                  <c:v>-1.066353945594771</c:v>
                </c:pt>
                <c:pt idx="567">
                  <c:v>-1.0522315078116069</c:v>
                </c:pt>
                <c:pt idx="568">
                  <c:v>-1.0434374202107459</c:v>
                </c:pt>
                <c:pt idx="569">
                  <c:v>-0.9731263651208919</c:v>
                </c:pt>
                <c:pt idx="570">
                  <c:v>-0.93623667639832364</c:v>
                </c:pt>
                <c:pt idx="571">
                  <c:v>-0.88711090048488483</c:v>
                </c:pt>
                <c:pt idx="572">
                  <c:v>-0.9817304987064287</c:v>
                </c:pt>
                <c:pt idx="573">
                  <c:v>-0.98674121711698481</c:v>
                </c:pt>
                <c:pt idx="574">
                  <c:v>-1.114965914481671</c:v>
                </c:pt>
                <c:pt idx="575">
                  <c:v>-1.1746532475177589</c:v>
                </c:pt>
                <c:pt idx="576">
                  <c:v>-1.2030062181513761</c:v>
                </c:pt>
                <c:pt idx="577">
                  <c:v>-0.98633488312460293</c:v>
                </c:pt>
                <c:pt idx="578">
                  <c:v>-0.78300980787462537</c:v>
                </c:pt>
                <c:pt idx="579">
                  <c:v>-0.69690826401476214</c:v>
                </c:pt>
                <c:pt idx="580">
                  <c:v>-0.83788411580887401</c:v>
                </c:pt>
                <c:pt idx="581">
                  <c:v>-0.93073538404716272</c:v>
                </c:pt>
                <c:pt idx="582">
                  <c:v>-1.16300085753878</c:v>
                </c:pt>
                <c:pt idx="583">
                  <c:v>-1.432653047844155</c:v>
                </c:pt>
                <c:pt idx="584">
                  <c:v>-1.673956068028704</c:v>
                </c:pt>
                <c:pt idx="585">
                  <c:v>-1.6865998086401239</c:v>
                </c:pt>
                <c:pt idx="586">
                  <c:v>-1.6217913173656331</c:v>
                </c:pt>
                <c:pt idx="587">
                  <c:v>-1.2050740951984771</c:v>
                </c:pt>
                <c:pt idx="588">
                  <c:v>-0.77472886408262642</c:v>
                </c:pt>
                <c:pt idx="589">
                  <c:v>-0.30604540890032472</c:v>
                </c:pt>
                <c:pt idx="590">
                  <c:v>9.6527121309844463E-2</c:v>
                </c:pt>
                <c:pt idx="591">
                  <c:v>0.25714980935581577</c:v>
                </c:pt>
                <c:pt idx="592">
                  <c:v>0.23212295008855929</c:v>
                </c:pt>
                <c:pt idx="593">
                  <c:v>7.1211437231017929E-2</c:v>
                </c:pt>
                <c:pt idx="594">
                  <c:v>-7.4067994714828042E-2</c:v>
                </c:pt>
                <c:pt idx="595">
                  <c:v>7.0389735886856213E-4</c:v>
                </c:pt>
                <c:pt idx="596">
                  <c:v>-5.5408666570799327E-2</c:v>
                </c:pt>
                <c:pt idx="597">
                  <c:v>-2.2593958991407689E-2</c:v>
                </c:pt>
                <c:pt idx="598">
                  <c:v>-8.5501249291002362E-2</c:v>
                </c:pt>
                <c:pt idx="599">
                  <c:v>5.8259131002639207E-2</c:v>
                </c:pt>
                <c:pt idx="600">
                  <c:v>5.0198411670198832E-2</c:v>
                </c:pt>
                <c:pt idx="601">
                  <c:v>-4.5011039761876689E-2</c:v>
                </c:pt>
                <c:pt idx="602">
                  <c:v>-0.24670583865290729</c:v>
                </c:pt>
                <c:pt idx="603">
                  <c:v>0.12589415398158851</c:v>
                </c:pt>
                <c:pt idx="604">
                  <c:v>0.19010639480452041</c:v>
                </c:pt>
                <c:pt idx="605">
                  <c:v>0.36477123888136093</c:v>
                </c:pt>
                <c:pt idx="606">
                  <c:v>0.57321829620564202</c:v>
                </c:pt>
                <c:pt idx="607">
                  <c:v>0.81714803039498018</c:v>
                </c:pt>
                <c:pt idx="608">
                  <c:v>0.83281298535885595</c:v>
                </c:pt>
                <c:pt idx="609">
                  <c:v>0.598897633724782</c:v>
                </c:pt>
                <c:pt idx="610">
                  <c:v>0.4393151301705604</c:v>
                </c:pt>
                <c:pt idx="611">
                  <c:v>0.34665814203749012</c:v>
                </c:pt>
                <c:pt idx="612">
                  <c:v>0.42169294399152901</c:v>
                </c:pt>
                <c:pt idx="613">
                  <c:v>0.61201249129567892</c:v>
                </c:pt>
                <c:pt idx="614">
                  <c:v>0.76387414005500032</c:v>
                </c:pt>
                <c:pt idx="615">
                  <c:v>0.67955426662243867</c:v>
                </c:pt>
                <c:pt idx="616">
                  <c:v>0.52606147907418088</c:v>
                </c:pt>
                <c:pt idx="617">
                  <c:v>0.3752827727226678</c:v>
                </c:pt>
                <c:pt idx="618">
                  <c:v>0.41687168191929019</c:v>
                </c:pt>
                <c:pt idx="619">
                  <c:v>0.35492020192973961</c:v>
                </c:pt>
                <c:pt idx="620">
                  <c:v>0.24356782437641281</c:v>
                </c:pt>
                <c:pt idx="621">
                  <c:v>0.18322313528388201</c:v>
                </c:pt>
                <c:pt idx="622">
                  <c:v>3.8445572267706347E-2</c:v>
                </c:pt>
                <c:pt idx="623">
                  <c:v>-0.12984402361783631</c:v>
                </c:pt>
                <c:pt idx="624">
                  <c:v>-0.30801891898458078</c:v>
                </c:pt>
                <c:pt idx="625">
                  <c:v>-0.35994674498988938</c:v>
                </c:pt>
                <c:pt idx="626">
                  <c:v>-0.26654951954530742</c:v>
                </c:pt>
                <c:pt idx="627">
                  <c:v>-0.14787687257225149</c:v>
                </c:pt>
                <c:pt idx="628">
                  <c:v>3.076768720230811E-2</c:v>
                </c:pt>
                <c:pt idx="629">
                  <c:v>0.14136569509155419</c:v>
                </c:pt>
                <c:pt idx="630">
                  <c:v>4.0524004621454487E-2</c:v>
                </c:pt>
                <c:pt idx="631">
                  <c:v>-0.2280155623977172</c:v>
                </c:pt>
                <c:pt idx="632">
                  <c:v>-0.34094130496259678</c:v>
                </c:pt>
                <c:pt idx="633">
                  <c:v>-0.46871829303557261</c:v>
                </c:pt>
                <c:pt idx="634">
                  <c:v>-0.55871472751765217</c:v>
                </c:pt>
                <c:pt idx="635">
                  <c:v>-0.40477605683819368</c:v>
                </c:pt>
                <c:pt idx="636">
                  <c:v>-0.2454667048801687</c:v>
                </c:pt>
                <c:pt idx="637">
                  <c:v>-0.25566685356729241</c:v>
                </c:pt>
                <c:pt idx="638">
                  <c:v>-0.13028879108033101</c:v>
                </c:pt>
                <c:pt idx="639">
                  <c:v>-0.185859564857982</c:v>
                </c:pt>
                <c:pt idx="640">
                  <c:v>-0.28739400357239292</c:v>
                </c:pt>
                <c:pt idx="641">
                  <c:v>-0.21719583132610101</c:v>
                </c:pt>
                <c:pt idx="642">
                  <c:v>-0.33040013819504588</c:v>
                </c:pt>
                <c:pt idx="643">
                  <c:v>-0.68860953596400576</c:v>
                </c:pt>
                <c:pt idx="644">
                  <c:v>-0.9083905864161036</c:v>
                </c:pt>
                <c:pt idx="645">
                  <c:v>-1.0510357984581671</c:v>
                </c:pt>
                <c:pt idx="646">
                  <c:v>-1.139318034907268</c:v>
                </c:pt>
                <c:pt idx="647">
                  <c:v>-1.0035719931881151</c:v>
                </c:pt>
                <c:pt idx="648">
                  <c:v>-1.036384067610755</c:v>
                </c:pt>
                <c:pt idx="649">
                  <c:v>-1.1166617231993059</c:v>
                </c:pt>
                <c:pt idx="650">
                  <c:v>-1.168283907028246</c:v>
                </c:pt>
                <c:pt idx="651">
                  <c:v>-1.1999027242552509</c:v>
                </c:pt>
                <c:pt idx="652">
                  <c:v>-1.3769157186104919</c:v>
                </c:pt>
                <c:pt idx="653">
                  <c:v>-1.487779520932148</c:v>
                </c:pt>
                <c:pt idx="654">
                  <c:v>-1.723227030216552</c:v>
                </c:pt>
                <c:pt idx="655">
                  <c:v>-1.755797624130268</c:v>
                </c:pt>
                <c:pt idx="656">
                  <c:v>-1.7910997605494601</c:v>
                </c:pt>
                <c:pt idx="657">
                  <c:v>-1.951316720089791</c:v>
                </c:pt>
                <c:pt idx="658">
                  <c:v>-2.050321643892357</c:v>
                </c:pt>
                <c:pt idx="659">
                  <c:v>-2.139745642822759</c:v>
                </c:pt>
                <c:pt idx="660">
                  <c:v>-2.3823742344253112</c:v>
                </c:pt>
                <c:pt idx="661">
                  <c:v>-2.5027960787737782</c:v>
                </c:pt>
                <c:pt idx="662">
                  <c:v>-2.338737818304661</c:v>
                </c:pt>
                <c:pt idx="663">
                  <c:v>-2.248416275310567</c:v>
                </c:pt>
                <c:pt idx="664">
                  <c:v>-2.2585352998013901</c:v>
                </c:pt>
                <c:pt idx="665">
                  <c:v>-0.69340424387464061</c:v>
                </c:pt>
                <c:pt idx="666">
                  <c:v>-0.93200761974806234</c:v>
                </c:pt>
                <c:pt idx="667">
                  <c:v>-1.1794756543124061</c:v>
                </c:pt>
                <c:pt idx="668">
                  <c:v>-1.3719065003019131</c:v>
                </c:pt>
                <c:pt idx="669">
                  <c:v>-1.540984136906357</c:v>
                </c:pt>
                <c:pt idx="670">
                  <c:v>-1.7297526409320609</c:v>
                </c:pt>
                <c:pt idx="671">
                  <c:v>-1.809361337269364</c:v>
                </c:pt>
                <c:pt idx="672">
                  <c:v>-1.9833301787080151</c:v>
                </c:pt>
                <c:pt idx="673">
                  <c:v>-2.034489329733467</c:v>
                </c:pt>
                <c:pt idx="674">
                  <c:v>-2.2323853612042912</c:v>
                </c:pt>
                <c:pt idx="675">
                  <c:v>-2.1218599236026292</c:v>
                </c:pt>
                <c:pt idx="676">
                  <c:v>-1.7690680056033929</c:v>
                </c:pt>
                <c:pt idx="677">
                  <c:v>-1.5429610476696729</c:v>
                </c:pt>
                <c:pt idx="678">
                  <c:v>-1.4024280756830869</c:v>
                </c:pt>
                <c:pt idx="679">
                  <c:v>-1.3876905184805599</c:v>
                </c:pt>
                <c:pt idx="680">
                  <c:v>-1.4518609495729431</c:v>
                </c:pt>
                <c:pt idx="681">
                  <c:v>-1.5416611402053511</c:v>
                </c:pt>
                <c:pt idx="682">
                  <c:v>-3.6328400110019681</c:v>
                </c:pt>
                <c:pt idx="683">
                  <c:v>-2.1167375544680609</c:v>
                </c:pt>
                <c:pt idx="684">
                  <c:v>-3.833936867978744</c:v>
                </c:pt>
                <c:pt idx="685">
                  <c:v>-3.529302921294629</c:v>
                </c:pt>
                <c:pt idx="686">
                  <c:v>-3.541033313451325</c:v>
                </c:pt>
                <c:pt idx="687">
                  <c:v>-3.3464602533385719</c:v>
                </c:pt>
                <c:pt idx="688">
                  <c:v>-3.0226918991524458</c:v>
                </c:pt>
                <c:pt idx="689">
                  <c:v>-2.9235608923310372</c:v>
                </c:pt>
                <c:pt idx="690">
                  <c:v>-2.7847815065575579</c:v>
                </c:pt>
                <c:pt idx="691">
                  <c:v>-2.6987441999176229</c:v>
                </c:pt>
                <c:pt idx="692">
                  <c:v>-2.6303613554984659</c:v>
                </c:pt>
                <c:pt idx="693">
                  <c:v>-2.712800377162679</c:v>
                </c:pt>
                <c:pt idx="694">
                  <c:v>-2.7904917988440259</c:v>
                </c:pt>
                <c:pt idx="695">
                  <c:v>-2.854016062134423</c:v>
                </c:pt>
                <c:pt idx="696">
                  <c:v>-2.933914386089373</c:v>
                </c:pt>
                <c:pt idx="697">
                  <c:v>-2.914106007730656</c:v>
                </c:pt>
                <c:pt idx="698">
                  <c:v>-2.836459256963046</c:v>
                </c:pt>
                <c:pt idx="699">
                  <c:v>-2.7168815791776999</c:v>
                </c:pt>
                <c:pt idx="700">
                  <c:v>-2.6603456400120948</c:v>
                </c:pt>
                <c:pt idx="701">
                  <c:v>-2.587604316636543</c:v>
                </c:pt>
                <c:pt idx="702">
                  <c:v>-2.3435110158337631</c:v>
                </c:pt>
                <c:pt idx="703">
                  <c:v>-2.1354543856378081</c:v>
                </c:pt>
                <c:pt idx="704">
                  <c:v>-2.044204027529466</c:v>
                </c:pt>
                <c:pt idx="705">
                  <c:v>-1.955950966727557</c:v>
                </c:pt>
                <c:pt idx="706">
                  <c:v>-1.742431977535047</c:v>
                </c:pt>
                <c:pt idx="707">
                  <c:v>-1.7192761208393761</c:v>
                </c:pt>
                <c:pt idx="708">
                  <c:v>-1.708228463320185</c:v>
                </c:pt>
                <c:pt idx="709">
                  <c:v>-0.54603535112801038</c:v>
                </c:pt>
                <c:pt idx="710">
                  <c:v>-0.34820626601709143</c:v>
                </c:pt>
                <c:pt idx="711">
                  <c:v>-0.25012884270266678</c:v>
                </c:pt>
                <c:pt idx="712">
                  <c:v>-8.4826140229903924E-2</c:v>
                </c:pt>
                <c:pt idx="713">
                  <c:v>5.0106715584849207E-2</c:v>
                </c:pt>
                <c:pt idx="714">
                  <c:v>0.38699354444822193</c:v>
                </c:pt>
                <c:pt idx="715">
                  <c:v>0.48389690185580952</c:v>
                </c:pt>
                <c:pt idx="716">
                  <c:v>0.48943879206065211</c:v>
                </c:pt>
                <c:pt idx="717">
                  <c:v>0.35487620092634192</c:v>
                </c:pt>
                <c:pt idx="718">
                  <c:v>0.19834050573801629</c:v>
                </c:pt>
                <c:pt idx="719">
                  <c:v>-0.1210942804425757</c:v>
                </c:pt>
                <c:pt idx="720">
                  <c:v>-0.39784435482316521</c:v>
                </c:pt>
                <c:pt idx="721">
                  <c:v>-0.46248043322043852</c:v>
                </c:pt>
                <c:pt idx="722">
                  <c:v>-0.35009504691478871</c:v>
                </c:pt>
                <c:pt idx="723">
                  <c:v>1.718857646023993</c:v>
                </c:pt>
                <c:pt idx="724">
                  <c:v>-0.11217050497957021</c:v>
                </c:pt>
                <c:pt idx="725">
                  <c:v>1.7812343927529539</c:v>
                </c:pt>
                <c:pt idx="726">
                  <c:v>-0.2171287807347021</c:v>
                </c:pt>
                <c:pt idx="727">
                  <c:v>-0.44629781510114791</c:v>
                </c:pt>
                <c:pt idx="728">
                  <c:v>-0.52591795915519834</c:v>
                </c:pt>
                <c:pt idx="729">
                  <c:v>-0.56030115274844683</c:v>
                </c:pt>
                <c:pt idx="730">
                  <c:v>-0.43869946750181971</c:v>
                </c:pt>
                <c:pt idx="731">
                  <c:v>-0.41603150192782162</c:v>
                </c:pt>
                <c:pt idx="732">
                  <c:v>-0.48598811158761551</c:v>
                </c:pt>
                <c:pt idx="733">
                  <c:v>-0.70282014798374792</c:v>
                </c:pt>
                <c:pt idx="734">
                  <c:v>-0.93583923911611011</c:v>
                </c:pt>
                <c:pt idx="735">
                  <c:v>-0.91761239335792821</c:v>
                </c:pt>
                <c:pt idx="736">
                  <c:v>-0.78224580427977997</c:v>
                </c:pt>
                <c:pt idx="737">
                  <c:v>-0.47866182914179051</c:v>
                </c:pt>
                <c:pt idx="738">
                  <c:v>-0.25907979400520209</c:v>
                </c:pt>
                <c:pt idx="739">
                  <c:v>-3.0113035744592249E-2</c:v>
                </c:pt>
                <c:pt idx="740">
                  <c:v>7.5989106877970794E-2</c:v>
                </c:pt>
                <c:pt idx="741">
                  <c:v>0.1417124194787763</c:v>
                </c:pt>
                <c:pt idx="742">
                  <c:v>0.25537529018084509</c:v>
                </c:pt>
                <c:pt idx="743">
                  <c:v>0.41887197511210877</c:v>
                </c:pt>
                <c:pt idx="744">
                  <c:v>0.59075102465040408</c:v>
                </c:pt>
                <c:pt idx="745">
                  <c:v>0.64439898745752044</c:v>
                </c:pt>
                <c:pt idx="746">
                  <c:v>0.41939372011445469</c:v>
                </c:pt>
                <c:pt idx="747">
                  <c:v>0.38439284932823148</c:v>
                </c:pt>
                <c:pt idx="748">
                  <c:v>0.45122090497391459</c:v>
                </c:pt>
                <c:pt idx="749">
                  <c:v>3.7088596410934911</c:v>
                </c:pt>
                <c:pt idx="750">
                  <c:v>3.8015807606217908</c:v>
                </c:pt>
                <c:pt idx="751">
                  <c:v>4.043702781951378</c:v>
                </c:pt>
                <c:pt idx="752">
                  <c:v>4.2523624207515027</c:v>
                </c:pt>
                <c:pt idx="753">
                  <c:v>4.3976202700984928</c:v>
                </c:pt>
                <c:pt idx="754">
                  <c:v>4.5523064212418296</c:v>
                </c:pt>
                <c:pt idx="755">
                  <c:v>4.7063198140137299</c:v>
                </c:pt>
                <c:pt idx="756">
                  <c:v>4.877343223277455</c:v>
                </c:pt>
                <c:pt idx="757">
                  <c:v>4.9547600998613044</c:v>
                </c:pt>
                <c:pt idx="758">
                  <c:v>4.9406332009634921</c:v>
                </c:pt>
                <c:pt idx="759">
                  <c:v>4.9415029636979719</c:v>
                </c:pt>
                <c:pt idx="760">
                  <c:v>4.8281931864614567</c:v>
                </c:pt>
                <c:pt idx="761">
                  <c:v>4.7062106069946434</c:v>
                </c:pt>
                <c:pt idx="762">
                  <c:v>4.4927734828887056</c:v>
                </c:pt>
                <c:pt idx="763">
                  <c:v>4.1117631031604747</c:v>
                </c:pt>
                <c:pt idx="764">
                  <c:v>3.8714919121575431</c:v>
                </c:pt>
                <c:pt idx="765">
                  <c:v>3.7059577952630618</c:v>
                </c:pt>
                <c:pt idx="766">
                  <c:v>3.57765628024148</c:v>
                </c:pt>
                <c:pt idx="767">
                  <c:v>3.52416848760374</c:v>
                </c:pt>
                <c:pt idx="768">
                  <c:v>3.4147913943009862</c:v>
                </c:pt>
                <c:pt idx="769">
                  <c:v>3.5726070466703219</c:v>
                </c:pt>
                <c:pt idx="770">
                  <c:v>3.739826745255987</c:v>
                </c:pt>
                <c:pt idx="771">
                  <c:v>3.5714074319146651</c:v>
                </c:pt>
                <c:pt idx="772">
                  <c:v>3.3570986343631528</c:v>
                </c:pt>
                <c:pt idx="773">
                  <c:v>3.092251419112499</c:v>
                </c:pt>
                <c:pt idx="774">
                  <c:v>2.9078738816098131</c:v>
                </c:pt>
                <c:pt idx="775">
                  <c:v>2.7594394251466152</c:v>
                </c:pt>
                <c:pt idx="776">
                  <c:v>2.6168150675487829</c:v>
                </c:pt>
                <c:pt idx="777">
                  <c:v>2.7881068447670998</c:v>
                </c:pt>
                <c:pt idx="778">
                  <c:v>3.0444886034261822</c:v>
                </c:pt>
                <c:pt idx="779">
                  <c:v>3.3377452781196721</c:v>
                </c:pt>
                <c:pt idx="780">
                  <c:v>3.5597240667711971</c:v>
                </c:pt>
                <c:pt idx="781">
                  <c:v>3.5772394163028589</c:v>
                </c:pt>
                <c:pt idx="782">
                  <c:v>3.5562160197234101</c:v>
                </c:pt>
                <c:pt idx="783">
                  <c:v>3.483173573255455</c:v>
                </c:pt>
                <c:pt idx="784">
                  <c:v>3.2794237632968319</c:v>
                </c:pt>
                <c:pt idx="785">
                  <c:v>2.9998412782084438</c:v>
                </c:pt>
                <c:pt idx="786">
                  <c:v>2.8503111761712132</c:v>
                </c:pt>
                <c:pt idx="787">
                  <c:v>1.5276088671529009</c:v>
                </c:pt>
                <c:pt idx="788">
                  <c:v>2.807818528921258</c:v>
                </c:pt>
                <c:pt idx="789">
                  <c:v>2.662655642232115</c:v>
                </c:pt>
                <c:pt idx="790">
                  <c:v>2.465999322871236</c:v>
                </c:pt>
                <c:pt idx="791">
                  <c:v>2.3815944594202572</c:v>
                </c:pt>
                <c:pt idx="792">
                  <c:v>2.2473835155791999</c:v>
                </c:pt>
                <c:pt idx="793">
                  <c:v>1.977284144742081</c:v>
                </c:pt>
                <c:pt idx="794">
                  <c:v>1.9137914142327781</c:v>
                </c:pt>
                <c:pt idx="795">
                  <c:v>1.808578176986237</c:v>
                </c:pt>
                <c:pt idx="796">
                  <c:v>1.8847873158460171</c:v>
                </c:pt>
                <c:pt idx="797">
                  <c:v>2.264266430267885</c:v>
                </c:pt>
                <c:pt idx="798">
                  <c:v>2.3800446734600729</c:v>
                </c:pt>
                <c:pt idx="799">
                  <c:v>1.0347550085332411</c:v>
                </c:pt>
                <c:pt idx="800">
                  <c:v>2.3111186980190501</c:v>
                </c:pt>
                <c:pt idx="801">
                  <c:v>2.291071087811158</c:v>
                </c:pt>
                <c:pt idx="802">
                  <c:v>0.36416051199771698</c:v>
                </c:pt>
                <c:pt idx="803">
                  <c:v>0.19146414619476271</c:v>
                </c:pt>
                <c:pt idx="804">
                  <c:v>4.8244498720788363E-2</c:v>
                </c:pt>
                <c:pt idx="805">
                  <c:v>4.4674916119723351E-2</c:v>
                </c:pt>
                <c:pt idx="806">
                  <c:v>4.936817745187911E-2</c:v>
                </c:pt>
                <c:pt idx="807">
                  <c:v>2.3927316278049888</c:v>
                </c:pt>
                <c:pt idx="808">
                  <c:v>0.19299941543936991</c:v>
                </c:pt>
                <c:pt idx="809">
                  <c:v>2.6117016944753142</c:v>
                </c:pt>
                <c:pt idx="810">
                  <c:v>2.691588436251128</c:v>
                </c:pt>
                <c:pt idx="811">
                  <c:v>2.7931790691095819</c:v>
                </c:pt>
                <c:pt idx="812">
                  <c:v>2.784959056484043</c:v>
                </c:pt>
                <c:pt idx="813">
                  <c:v>2.8403933982565981</c:v>
                </c:pt>
                <c:pt idx="814">
                  <c:v>2.7455474575826719</c:v>
                </c:pt>
                <c:pt idx="815">
                  <c:v>2.6557984258302052</c:v>
                </c:pt>
                <c:pt idx="816">
                  <c:v>2.544142608770704</c:v>
                </c:pt>
                <c:pt idx="817">
                  <c:v>2.5233516065010431</c:v>
                </c:pt>
                <c:pt idx="818">
                  <c:v>2.5422202472854689</c:v>
                </c:pt>
                <c:pt idx="819">
                  <c:v>2.4880987672272079</c:v>
                </c:pt>
                <c:pt idx="820">
                  <c:v>2.2365470160785859</c:v>
                </c:pt>
                <c:pt idx="821">
                  <c:v>1.8195450163215381</c:v>
                </c:pt>
                <c:pt idx="822">
                  <c:v>1.4141278189404241</c:v>
                </c:pt>
                <c:pt idx="823">
                  <c:v>1.3679093540285681</c:v>
                </c:pt>
                <c:pt idx="824">
                  <c:v>1.5269683537827139</c:v>
                </c:pt>
                <c:pt idx="825">
                  <c:v>1.675083880753812</c:v>
                </c:pt>
                <c:pt idx="826">
                  <c:v>1.9110580151907051</c:v>
                </c:pt>
                <c:pt idx="827">
                  <c:v>2.1558937924562742</c:v>
                </c:pt>
                <c:pt idx="828">
                  <c:v>2.3046101650429018</c:v>
                </c:pt>
                <c:pt idx="829">
                  <c:v>2.383586794564561</c:v>
                </c:pt>
                <c:pt idx="830">
                  <c:v>2.4162090113553258</c:v>
                </c:pt>
                <c:pt idx="831">
                  <c:v>2.2624732624917399</c:v>
                </c:pt>
                <c:pt idx="832">
                  <c:v>2.2245323953034029</c:v>
                </c:pt>
                <c:pt idx="833">
                  <c:v>2.2646588456046821</c:v>
                </c:pt>
                <c:pt idx="834">
                  <c:v>2.3066062326562671</c:v>
                </c:pt>
                <c:pt idx="835">
                  <c:v>2.138974618188934</c:v>
                </c:pt>
                <c:pt idx="836">
                  <c:v>2.2381915120632971</c:v>
                </c:pt>
                <c:pt idx="837">
                  <c:v>2.2966225361800801</c:v>
                </c:pt>
                <c:pt idx="838">
                  <c:v>2.2006764224277209</c:v>
                </c:pt>
                <c:pt idx="839">
                  <c:v>2.1027941127098719</c:v>
                </c:pt>
                <c:pt idx="840">
                  <c:v>1.999461769832384</c:v>
                </c:pt>
                <c:pt idx="841">
                  <c:v>1.8347708231143529</c:v>
                </c:pt>
                <c:pt idx="842">
                  <c:v>1.8129098076480561</c:v>
                </c:pt>
                <c:pt idx="843">
                  <c:v>1.9140671090052239</c:v>
                </c:pt>
                <c:pt idx="844">
                  <c:v>2.202750429846323</c:v>
                </c:pt>
                <c:pt idx="845">
                  <c:v>2.3611303332678841</c:v>
                </c:pt>
                <c:pt idx="846">
                  <c:v>2.4777696784615428</c:v>
                </c:pt>
                <c:pt idx="847">
                  <c:v>2.636519685129842</c:v>
                </c:pt>
                <c:pt idx="848">
                  <c:v>2.6686461049080439</c:v>
                </c:pt>
                <c:pt idx="849">
                  <c:v>2.6885810901514882</c:v>
                </c:pt>
                <c:pt idx="850">
                  <c:v>2.6439229542487639</c:v>
                </c:pt>
                <c:pt idx="851">
                  <c:v>2.6321897993640828</c:v>
                </c:pt>
                <c:pt idx="852">
                  <c:v>2.5641409455998438</c:v>
                </c:pt>
                <c:pt idx="853">
                  <c:v>2.337201994816462</c:v>
                </c:pt>
                <c:pt idx="854">
                  <c:v>2.1330871676956988</c:v>
                </c:pt>
                <c:pt idx="855">
                  <c:v>2.2302777312708271</c:v>
                </c:pt>
                <c:pt idx="856">
                  <c:v>2.3305020383675812</c:v>
                </c:pt>
                <c:pt idx="857">
                  <c:v>2.3689823967728851</c:v>
                </c:pt>
                <c:pt idx="858">
                  <c:v>2.4561978439109922</c:v>
                </c:pt>
                <c:pt idx="859">
                  <c:v>2.5068605288083821</c:v>
                </c:pt>
                <c:pt idx="860">
                  <c:v>2.3895625425759639</c:v>
                </c:pt>
                <c:pt idx="861">
                  <c:v>2.3864393036258549</c:v>
                </c:pt>
                <c:pt idx="862">
                  <c:v>2.4605245304670271</c:v>
                </c:pt>
                <c:pt idx="863">
                  <c:v>2.5057502231450068</c:v>
                </c:pt>
                <c:pt idx="864">
                  <c:v>2.648497032990297</c:v>
                </c:pt>
                <c:pt idx="865">
                  <c:v>2.628735301982922</c:v>
                </c:pt>
                <c:pt idx="866">
                  <c:v>2.696970294166118</c:v>
                </c:pt>
                <c:pt idx="867">
                  <c:v>2.7807791059205278</c:v>
                </c:pt>
                <c:pt idx="868">
                  <c:v>2.8552707378674049</c:v>
                </c:pt>
                <c:pt idx="869">
                  <c:v>2.776402239730611</c:v>
                </c:pt>
                <c:pt idx="870">
                  <c:v>2.601667081169408</c:v>
                </c:pt>
                <c:pt idx="871">
                  <c:v>2.3833742136280631</c:v>
                </c:pt>
                <c:pt idx="872">
                  <c:v>2.1918046810586982</c:v>
                </c:pt>
                <c:pt idx="873">
                  <c:v>2.0746664783897182</c:v>
                </c:pt>
                <c:pt idx="874">
                  <c:v>2.0436892714613029</c:v>
                </c:pt>
                <c:pt idx="875">
                  <c:v>2.1180549797642541</c:v>
                </c:pt>
                <c:pt idx="876">
                  <c:v>2.4208994619672501</c:v>
                </c:pt>
                <c:pt idx="877">
                  <c:v>2.6303820349137479</c:v>
                </c:pt>
                <c:pt idx="878">
                  <c:v>2.6450378849045948</c:v>
                </c:pt>
                <c:pt idx="879">
                  <c:v>3.5802061229772</c:v>
                </c:pt>
                <c:pt idx="880">
                  <c:v>3.5108584797711502</c:v>
                </c:pt>
                <c:pt idx="881">
                  <c:v>3.4115487410157219</c:v>
                </c:pt>
                <c:pt idx="882">
                  <c:v>3.4589441929489331</c:v>
                </c:pt>
                <c:pt idx="883">
                  <c:v>3.4760491354299252</c:v>
                </c:pt>
                <c:pt idx="884">
                  <c:v>3.3072446775652709</c:v>
                </c:pt>
                <c:pt idx="885">
                  <c:v>3.1582672472010298</c:v>
                </c:pt>
                <c:pt idx="886">
                  <c:v>2.9261089924698269</c:v>
                </c:pt>
                <c:pt idx="887">
                  <c:v>2.7161319497521479</c:v>
                </c:pt>
                <c:pt idx="888">
                  <c:v>2.5129241245522902</c:v>
                </c:pt>
                <c:pt idx="889">
                  <c:v>2.1670203826375212</c:v>
                </c:pt>
                <c:pt idx="890">
                  <c:v>2.1024917834619812</c:v>
                </c:pt>
                <c:pt idx="891">
                  <c:v>2.0079829786244878</c:v>
                </c:pt>
                <c:pt idx="892">
                  <c:v>1.841921811954027</c:v>
                </c:pt>
                <c:pt idx="893">
                  <c:v>1.9401779743748711</c:v>
                </c:pt>
                <c:pt idx="894">
                  <c:v>2.0407718761956972</c:v>
                </c:pt>
                <c:pt idx="895">
                  <c:v>2.3330787829179909</c:v>
                </c:pt>
                <c:pt idx="896">
                  <c:v>2.4530924529741029</c:v>
                </c:pt>
                <c:pt idx="897">
                  <c:v>2.439714922208716</c:v>
                </c:pt>
                <c:pt idx="898">
                  <c:v>2.2734338129450928</c:v>
                </c:pt>
                <c:pt idx="899">
                  <c:v>1.9000325831102911</c:v>
                </c:pt>
                <c:pt idx="900">
                  <c:v>0.64045052848148409</c:v>
                </c:pt>
                <c:pt idx="901">
                  <c:v>0.9657093432139664</c:v>
                </c:pt>
                <c:pt idx="902">
                  <c:v>0.75801624850632332</c:v>
                </c:pt>
                <c:pt idx="903">
                  <c:v>1.0157666473003599</c:v>
                </c:pt>
                <c:pt idx="904">
                  <c:v>1.2777170329375001</c:v>
                </c:pt>
                <c:pt idx="905">
                  <c:v>1.4459618741523601</c:v>
                </c:pt>
                <c:pt idx="906">
                  <c:v>1.5463036419148299</c:v>
                </c:pt>
                <c:pt idx="907">
                  <c:v>1.53598765111928</c:v>
                </c:pt>
                <c:pt idx="908">
                  <c:v>1.381802111992172</c:v>
                </c:pt>
                <c:pt idx="909">
                  <c:v>1.324000999031818</c:v>
                </c:pt>
                <c:pt idx="910">
                  <c:v>1.498465135966383</c:v>
                </c:pt>
                <c:pt idx="911">
                  <c:v>1.7509935870303159</c:v>
                </c:pt>
                <c:pt idx="912">
                  <c:v>2.033495718812103</c:v>
                </c:pt>
                <c:pt idx="913">
                  <c:v>2.0652807975492369</c:v>
                </c:pt>
                <c:pt idx="914">
                  <c:v>2.0174306888178668</c:v>
                </c:pt>
                <c:pt idx="915">
                  <c:v>2.0208191581035129</c:v>
                </c:pt>
                <c:pt idx="916">
                  <c:v>2.2362335380306502</c:v>
                </c:pt>
                <c:pt idx="917">
                  <c:v>2.4786763058843331</c:v>
                </c:pt>
                <c:pt idx="918">
                  <c:v>2.5739742451113079</c:v>
                </c:pt>
                <c:pt idx="919">
                  <c:v>2.65043869045962</c:v>
                </c:pt>
                <c:pt idx="920">
                  <c:v>2.4727281961747618</c:v>
                </c:pt>
                <c:pt idx="921">
                  <c:v>2.1334478399674421</c:v>
                </c:pt>
                <c:pt idx="922">
                  <c:v>1.900118372826231</c:v>
                </c:pt>
                <c:pt idx="923">
                  <c:v>1.690016251840176</c:v>
                </c:pt>
                <c:pt idx="924">
                  <c:v>1.5749976551956271</c:v>
                </c:pt>
                <c:pt idx="925">
                  <c:v>1.444222880528927</c:v>
                </c:pt>
                <c:pt idx="926">
                  <c:v>1.291196885204468</c:v>
                </c:pt>
                <c:pt idx="927">
                  <c:v>1.3169906647631631</c:v>
                </c:pt>
                <c:pt idx="928">
                  <c:v>1.530147728046596</c:v>
                </c:pt>
                <c:pt idx="929">
                  <c:v>1.449010161177962</c:v>
                </c:pt>
                <c:pt idx="930">
                  <c:v>1.354985860769125</c:v>
                </c:pt>
                <c:pt idx="931">
                  <c:v>1.2579268813191891</c:v>
                </c:pt>
                <c:pt idx="932">
                  <c:v>1.3238654146545841</c:v>
                </c:pt>
                <c:pt idx="933">
                  <c:v>1.3792745147201391</c:v>
                </c:pt>
                <c:pt idx="934">
                  <c:v>1.492573602542838</c:v>
                </c:pt>
                <c:pt idx="935">
                  <c:v>1.7217330208148149</c:v>
                </c:pt>
                <c:pt idx="936">
                  <c:v>1.6896624400984841</c:v>
                </c:pt>
                <c:pt idx="937">
                  <c:v>1.890441349162429</c:v>
                </c:pt>
                <c:pt idx="938">
                  <c:v>2.0553582435330768</c:v>
                </c:pt>
                <c:pt idx="939">
                  <c:v>2.496701569038382</c:v>
                </c:pt>
                <c:pt idx="940">
                  <c:v>2.8647579941843069</c:v>
                </c:pt>
                <c:pt idx="941">
                  <c:v>3.2413311272965761</c:v>
                </c:pt>
                <c:pt idx="942">
                  <c:v>3.3107499522939379</c:v>
                </c:pt>
                <c:pt idx="943">
                  <c:v>3.2523105573993361</c:v>
                </c:pt>
                <c:pt idx="944">
                  <c:v>3.2996178928628952</c:v>
                </c:pt>
                <c:pt idx="945">
                  <c:v>3.2895479361143392</c:v>
                </c:pt>
                <c:pt idx="946">
                  <c:v>3.3104741518561158</c:v>
                </c:pt>
                <c:pt idx="947">
                  <c:v>3.1958744375783779</c:v>
                </c:pt>
                <c:pt idx="948">
                  <c:v>3.0956520374953049</c:v>
                </c:pt>
                <c:pt idx="949">
                  <c:v>3.2511376264296339</c:v>
                </c:pt>
                <c:pt idx="950">
                  <c:v>3.492416027248948</c:v>
                </c:pt>
                <c:pt idx="951">
                  <c:v>3.6069451616603971</c:v>
                </c:pt>
                <c:pt idx="952">
                  <c:v>3.5787804545412421</c:v>
                </c:pt>
                <c:pt idx="953">
                  <c:v>4.5871284081051487</c:v>
                </c:pt>
                <c:pt idx="954">
                  <c:v>4.6034425906303946</c:v>
                </c:pt>
                <c:pt idx="955">
                  <c:v>3.4425602829460078</c:v>
                </c:pt>
                <c:pt idx="956">
                  <c:v>4.5577989802815102</c:v>
                </c:pt>
                <c:pt idx="957">
                  <c:v>4.6113722230337464</c:v>
                </c:pt>
                <c:pt idx="958">
                  <c:v>4.5442371620404183</c:v>
                </c:pt>
                <c:pt idx="959">
                  <c:v>3.0830415133528049</c:v>
                </c:pt>
                <c:pt idx="960">
                  <c:v>3.001692884107289</c:v>
                </c:pt>
                <c:pt idx="961">
                  <c:v>2.9361592890413082</c:v>
                </c:pt>
                <c:pt idx="962">
                  <c:v>2.641724800073431</c:v>
                </c:pt>
                <c:pt idx="963">
                  <c:v>2.4691911354062048</c:v>
                </c:pt>
                <c:pt idx="964">
                  <c:v>2.3539384450721039</c:v>
                </c:pt>
                <c:pt idx="965">
                  <c:v>2.406420939272532</c:v>
                </c:pt>
                <c:pt idx="966">
                  <c:v>2.6604880138545939</c:v>
                </c:pt>
                <c:pt idx="967">
                  <c:v>2.650006699404504</c:v>
                </c:pt>
                <c:pt idx="968">
                  <c:v>2.4742370373404392</c:v>
                </c:pt>
                <c:pt idx="969">
                  <c:v>2.0446955086328278</c:v>
                </c:pt>
                <c:pt idx="970">
                  <c:v>1.744237693562972</c:v>
                </c:pt>
                <c:pt idx="971">
                  <c:v>1.5550422845277929</c:v>
                </c:pt>
                <c:pt idx="972">
                  <c:v>1.7415681335758459</c:v>
                </c:pt>
                <c:pt idx="973">
                  <c:v>1.924323032660473</c:v>
                </c:pt>
                <c:pt idx="974">
                  <c:v>1.9608290113779789</c:v>
                </c:pt>
                <c:pt idx="975">
                  <c:v>1.8652818321555931</c:v>
                </c:pt>
                <c:pt idx="976">
                  <c:v>1.914032919776981</c:v>
                </c:pt>
                <c:pt idx="977">
                  <c:v>1.7734416394590189</c:v>
                </c:pt>
                <c:pt idx="978">
                  <c:v>1.592022747118373</c:v>
                </c:pt>
                <c:pt idx="979">
                  <c:v>1.449508516701133</c:v>
                </c:pt>
                <c:pt idx="980">
                  <c:v>1.4413546395878361</c:v>
                </c:pt>
                <c:pt idx="981">
                  <c:v>1.5867213368019779</c:v>
                </c:pt>
                <c:pt idx="982">
                  <c:v>1.6939300436213449</c:v>
                </c:pt>
                <c:pt idx="983">
                  <c:v>1.683965444471617</c:v>
                </c:pt>
                <c:pt idx="984">
                  <c:v>1.533591968804739</c:v>
                </c:pt>
                <c:pt idx="985">
                  <c:v>1.355317179784141</c:v>
                </c:pt>
                <c:pt idx="986">
                  <c:v>1.273721901377173</c:v>
                </c:pt>
                <c:pt idx="987">
                  <c:v>1.3114833660272229</c:v>
                </c:pt>
                <c:pt idx="988">
                  <c:v>1.3168525627205421</c:v>
                </c:pt>
                <c:pt idx="989">
                  <c:v>1.242010697804447</c:v>
                </c:pt>
                <c:pt idx="990">
                  <c:v>1.1509058446707741</c:v>
                </c:pt>
                <c:pt idx="991">
                  <c:v>1.0652643248342619</c:v>
                </c:pt>
                <c:pt idx="992">
                  <c:v>1.0899831650796781</c:v>
                </c:pt>
                <c:pt idx="993">
                  <c:v>1.209928289189601</c:v>
                </c:pt>
                <c:pt idx="994">
                  <c:v>1.479329020834711</c:v>
                </c:pt>
                <c:pt idx="995">
                  <c:v>1.714293029649637</c:v>
                </c:pt>
                <c:pt idx="996">
                  <c:v>1.949827626720867</c:v>
                </c:pt>
                <c:pt idx="997">
                  <c:v>1.945036534004712</c:v>
                </c:pt>
                <c:pt idx="998">
                  <c:v>1.8572960126378131</c:v>
                </c:pt>
                <c:pt idx="999">
                  <c:v>1.8331337166899311</c:v>
                </c:pt>
                <c:pt idx="1000">
                  <c:v>1.9208951968718131</c:v>
                </c:pt>
                <c:pt idx="1001">
                  <c:v>2.0226742227982668</c:v>
                </c:pt>
                <c:pt idx="1002">
                  <c:v>1.962475977477766</c:v>
                </c:pt>
                <c:pt idx="1003">
                  <c:v>1.9887290485946481</c:v>
                </c:pt>
                <c:pt idx="1004">
                  <c:v>2.7368965063319868</c:v>
                </c:pt>
                <c:pt idx="1005">
                  <c:v>2.6295839541005659</c:v>
                </c:pt>
                <c:pt idx="1006">
                  <c:v>2.5889157263363138</c:v>
                </c:pt>
                <c:pt idx="1007">
                  <c:v>2.6959089360737249</c:v>
                </c:pt>
                <c:pt idx="1008">
                  <c:v>2.8751098863318072</c:v>
                </c:pt>
                <c:pt idx="1009">
                  <c:v>2.932952400110636</c:v>
                </c:pt>
                <c:pt idx="1010">
                  <c:v>2.8483753697697032</c:v>
                </c:pt>
                <c:pt idx="1011">
                  <c:v>2.7085865590666098</c:v>
                </c:pt>
                <c:pt idx="1012">
                  <c:v>2.4178114664391162</c:v>
                </c:pt>
                <c:pt idx="1013">
                  <c:v>2.1511271680682742</c:v>
                </c:pt>
                <c:pt idx="1014">
                  <c:v>2.0038102943450098</c:v>
                </c:pt>
                <c:pt idx="1015">
                  <c:v>1.9500813116568601</c:v>
                </c:pt>
                <c:pt idx="1016">
                  <c:v>1.820479357773902</c:v>
                </c:pt>
                <c:pt idx="1017">
                  <c:v>1.854032509371673</c:v>
                </c:pt>
                <c:pt idx="1018">
                  <c:v>1.8217425988452269</c:v>
                </c:pt>
                <c:pt idx="1019">
                  <c:v>1.7993029637568609</c:v>
                </c:pt>
                <c:pt idx="1020">
                  <c:v>1.857178674985188</c:v>
                </c:pt>
                <c:pt idx="1021">
                  <c:v>1.9275459986480541</c:v>
                </c:pt>
                <c:pt idx="1022">
                  <c:v>1.906590341914898</c:v>
                </c:pt>
                <c:pt idx="1023">
                  <c:v>1.83320536374289</c:v>
                </c:pt>
                <c:pt idx="1024">
                  <c:v>1.873868685830814</c:v>
                </c:pt>
                <c:pt idx="1025">
                  <c:v>1.9785067879544349</c:v>
                </c:pt>
                <c:pt idx="1026">
                  <c:v>1.947175399448414</c:v>
                </c:pt>
                <c:pt idx="1027">
                  <c:v>1.896226240423796</c:v>
                </c:pt>
                <c:pt idx="1028">
                  <c:v>1.7440654276542871</c:v>
                </c:pt>
                <c:pt idx="1029">
                  <c:v>1.596320807402194</c:v>
                </c:pt>
                <c:pt idx="1030">
                  <c:v>1.5141684025237829</c:v>
                </c:pt>
                <c:pt idx="1031">
                  <c:v>1.481003819661328</c:v>
                </c:pt>
                <c:pt idx="1032">
                  <c:v>1.3184082152493239</c:v>
                </c:pt>
                <c:pt idx="1033">
                  <c:v>1.0480095154367</c:v>
                </c:pt>
                <c:pt idx="1034">
                  <c:v>0.96428398930524584</c:v>
                </c:pt>
                <c:pt idx="1035">
                  <c:v>0.94982630670525892</c:v>
                </c:pt>
                <c:pt idx="1036">
                  <c:v>0.86939334228336584</c:v>
                </c:pt>
                <c:pt idx="1037">
                  <c:v>0.74006470201154007</c:v>
                </c:pt>
                <c:pt idx="1038">
                  <c:v>0.46278713502988089</c:v>
                </c:pt>
                <c:pt idx="1039">
                  <c:v>-0.1823791951917452</c:v>
                </c:pt>
                <c:pt idx="1040">
                  <c:v>-0.22034660186290869</c:v>
                </c:pt>
                <c:pt idx="1041">
                  <c:v>-5.3224684992560077E-2</c:v>
                </c:pt>
                <c:pt idx="1042">
                  <c:v>-1.684314157882753</c:v>
                </c:pt>
                <c:pt idx="1043">
                  <c:v>-1.462840391005805</c:v>
                </c:pt>
                <c:pt idx="1044">
                  <c:v>-1.1738245415806241</c:v>
                </c:pt>
                <c:pt idx="1045">
                  <c:v>-1.146853478248284</c:v>
                </c:pt>
                <c:pt idx="1046">
                  <c:v>1.7206876235421089</c:v>
                </c:pt>
                <c:pt idx="1047">
                  <c:v>2.0491111823560928</c:v>
                </c:pt>
                <c:pt idx="1048">
                  <c:v>-0.94276792895747474</c:v>
                </c:pt>
                <c:pt idx="1049">
                  <c:v>-6.3091071891308106</c:v>
                </c:pt>
                <c:pt idx="1050">
                  <c:v>3.34373340240613</c:v>
                </c:pt>
                <c:pt idx="1051">
                  <c:v>3.3427921888038998</c:v>
                </c:pt>
                <c:pt idx="1052">
                  <c:v>3.441075989358406</c:v>
                </c:pt>
                <c:pt idx="1053">
                  <c:v>3.6785758234654748</c:v>
                </c:pt>
                <c:pt idx="1054">
                  <c:v>3.8174238532922331</c:v>
                </c:pt>
                <c:pt idx="1055">
                  <c:v>4.0847645077062298</c:v>
                </c:pt>
                <c:pt idx="1056">
                  <c:v>3.9212480928305351</c:v>
                </c:pt>
                <c:pt idx="1057">
                  <c:v>4.6199435226770982</c:v>
                </c:pt>
                <c:pt idx="1058">
                  <c:v>4.7152231170316918</c:v>
                </c:pt>
                <c:pt idx="1059">
                  <c:v>4.7377788583405973</c:v>
                </c:pt>
                <c:pt idx="1060">
                  <c:v>4.65001213248381</c:v>
                </c:pt>
                <c:pt idx="1061">
                  <c:v>4.573815599793722</c:v>
                </c:pt>
                <c:pt idx="1062">
                  <c:v>3.8721238074231872</c:v>
                </c:pt>
                <c:pt idx="1063">
                  <c:v>-1.2005548580493499</c:v>
                </c:pt>
                <c:pt idx="1064">
                  <c:v>-1.338219959236405</c:v>
                </c:pt>
                <c:pt idx="1065">
                  <c:v>-1.4494766971187729</c:v>
                </c:pt>
                <c:pt idx="1066">
                  <c:v>-1.3430763161045749</c:v>
                </c:pt>
                <c:pt idx="1067">
                  <c:v>-1.2053400789322239</c:v>
                </c:pt>
                <c:pt idx="1068">
                  <c:v>-1.010065361031947</c:v>
                </c:pt>
                <c:pt idx="1069">
                  <c:v>-1.006625412762284</c:v>
                </c:pt>
                <c:pt idx="1070">
                  <c:v>-1.087925638286285</c:v>
                </c:pt>
                <c:pt idx="1071">
                  <c:v>-1.2683707531673769</c:v>
                </c:pt>
                <c:pt idx="1072">
                  <c:v>-1.3849513409190759</c:v>
                </c:pt>
                <c:pt idx="1073">
                  <c:v>-1.3467874257326531</c:v>
                </c:pt>
                <c:pt idx="1074">
                  <c:v>-1.3908927193889491</c:v>
                </c:pt>
                <c:pt idx="1075">
                  <c:v>-1.2232699745436419</c:v>
                </c:pt>
                <c:pt idx="1076">
                  <c:v>-0.88151905570509803</c:v>
                </c:pt>
                <c:pt idx="1077">
                  <c:v>-0.26741518104228029</c:v>
                </c:pt>
                <c:pt idx="1078">
                  <c:v>9.8114693362492834E-3</c:v>
                </c:pt>
                <c:pt idx="1079">
                  <c:v>0.41651870282216907</c:v>
                </c:pt>
                <c:pt idx="1080">
                  <c:v>0.644192641154682</c:v>
                </c:pt>
                <c:pt idx="1081">
                  <c:v>0.66325486878458817</c:v>
                </c:pt>
                <c:pt idx="1082">
                  <c:v>0.4735219463567289</c:v>
                </c:pt>
                <c:pt idx="1083">
                  <c:v>2.0123562497174281</c:v>
                </c:pt>
                <c:pt idx="1084">
                  <c:v>0.39250917951613212</c:v>
                </c:pt>
                <c:pt idx="1085">
                  <c:v>0.47739325731979798</c:v>
                </c:pt>
                <c:pt idx="1086">
                  <c:v>0.59543611484308923</c:v>
                </c:pt>
                <c:pt idx="1087">
                  <c:v>0.76250561638796943</c:v>
                </c:pt>
                <c:pt idx="1088">
                  <c:v>0.91026235488614049</c:v>
                </c:pt>
                <c:pt idx="1089">
                  <c:v>0.86060462921700143</c:v>
                </c:pt>
                <c:pt idx="1090">
                  <c:v>0.73815168842354584</c:v>
                </c:pt>
                <c:pt idx="1091">
                  <c:v>0.47751363568229832</c:v>
                </c:pt>
                <c:pt idx="1092">
                  <c:v>0.28025374780763429</c:v>
                </c:pt>
                <c:pt idx="1093">
                  <c:v>0.16022121787033891</c:v>
                </c:pt>
                <c:pt idx="1094">
                  <c:v>0.30197205494553248</c:v>
                </c:pt>
                <c:pt idx="1095">
                  <c:v>0.45702542542849478</c:v>
                </c:pt>
                <c:pt idx="1096">
                  <c:v>0.47618266529050463</c:v>
                </c:pt>
                <c:pt idx="1097">
                  <c:v>0.64544389585247142</c:v>
                </c:pt>
                <c:pt idx="1098">
                  <c:v>0.92934150594570808</c:v>
                </c:pt>
                <c:pt idx="1099">
                  <c:v>1.1247976445215631</c:v>
                </c:pt>
                <c:pt idx="1100">
                  <c:v>1.1799824150321241</c:v>
                </c:pt>
                <c:pt idx="1101">
                  <c:v>1.4342845569405109</c:v>
                </c:pt>
                <c:pt idx="1102">
                  <c:v>1.498642135351709</c:v>
                </c:pt>
                <c:pt idx="1103">
                  <c:v>1.41388010517624</c:v>
                </c:pt>
                <c:pt idx="1104">
                  <c:v>1.2726065786972951</c:v>
                </c:pt>
                <c:pt idx="1105">
                  <c:v>1.2119662518895771</c:v>
                </c:pt>
                <c:pt idx="1106">
                  <c:v>1.212384051324664</c:v>
                </c:pt>
                <c:pt idx="1107">
                  <c:v>1.220466644173001</c:v>
                </c:pt>
                <c:pt idx="1108">
                  <c:v>1.3295047502122099</c:v>
                </c:pt>
                <c:pt idx="1109">
                  <c:v>1.4742559124146311</c:v>
                </c:pt>
                <c:pt idx="1110">
                  <c:v>1.5426932451968729</c:v>
                </c:pt>
                <c:pt idx="1111">
                  <c:v>1.4243679751476921</c:v>
                </c:pt>
                <c:pt idx="1112">
                  <c:v>1.3484446379544679</c:v>
                </c:pt>
                <c:pt idx="1113">
                  <c:v>1.4995141029827621</c:v>
                </c:pt>
                <c:pt idx="1114">
                  <c:v>1.6930433778780589</c:v>
                </c:pt>
                <c:pt idx="1115">
                  <c:v>1.6919748760710001</c:v>
                </c:pt>
                <c:pt idx="1116">
                  <c:v>1.5520125228324151</c:v>
                </c:pt>
                <c:pt idx="1117">
                  <c:v>1.570457593441934</c:v>
                </c:pt>
                <c:pt idx="1118">
                  <c:v>1.7771928636899961</c:v>
                </c:pt>
                <c:pt idx="1119">
                  <c:v>1.859927213823958</c:v>
                </c:pt>
                <c:pt idx="1120">
                  <c:v>1.8806428397580279</c:v>
                </c:pt>
                <c:pt idx="1121">
                  <c:v>1.986445457624666</c:v>
                </c:pt>
                <c:pt idx="1122">
                  <c:v>2.1645789516082381</c:v>
                </c:pt>
                <c:pt idx="1123">
                  <c:v>2.3434576998047549</c:v>
                </c:pt>
                <c:pt idx="1124">
                  <c:v>2.5049586879758561</c:v>
                </c:pt>
                <c:pt idx="1125">
                  <c:v>2.3999639606458421</c:v>
                </c:pt>
                <c:pt idx="1126">
                  <c:v>2.3108469636022551</c:v>
                </c:pt>
                <c:pt idx="1127">
                  <c:v>2.0755473702014489</c:v>
                </c:pt>
                <c:pt idx="1128">
                  <c:v>1.721160077206656</c:v>
                </c:pt>
                <c:pt idx="1129">
                  <c:v>1.540758687058865</c:v>
                </c:pt>
                <c:pt idx="1130">
                  <c:v>1.4777251005172951</c:v>
                </c:pt>
                <c:pt idx="1131">
                  <c:v>1.397190003450254</c:v>
                </c:pt>
                <c:pt idx="1132">
                  <c:v>1.436004733598002</c:v>
                </c:pt>
                <c:pt idx="1133">
                  <c:v>1.5020316267797771</c:v>
                </c:pt>
                <c:pt idx="1134">
                  <c:v>1.4692363902968031</c:v>
                </c:pt>
                <c:pt idx="1135">
                  <c:v>1.47708604286926</c:v>
                </c:pt>
                <c:pt idx="1136">
                  <c:v>1.522856178319141</c:v>
                </c:pt>
                <c:pt idx="1137">
                  <c:v>1.6686344582831301</c:v>
                </c:pt>
                <c:pt idx="1138">
                  <c:v>1.7874262534074621</c:v>
                </c:pt>
                <c:pt idx="1139">
                  <c:v>1.7349853717734429</c:v>
                </c:pt>
                <c:pt idx="1140">
                  <c:v>1.49568713820374</c:v>
                </c:pt>
                <c:pt idx="1141">
                  <c:v>1.373254241948618</c:v>
                </c:pt>
                <c:pt idx="1142">
                  <c:v>2.3173088919705851</c:v>
                </c:pt>
                <c:pt idx="1143">
                  <c:v>1.313053445812127</c:v>
                </c:pt>
                <c:pt idx="1144">
                  <c:v>2.7161168057299032</c:v>
                </c:pt>
                <c:pt idx="1145">
                  <c:v>2.804268801289886</c:v>
                </c:pt>
                <c:pt idx="1146">
                  <c:v>1.603447432174113</c:v>
                </c:pt>
                <c:pt idx="1147">
                  <c:v>2.5999640635865351</c:v>
                </c:pt>
                <c:pt idx="1148">
                  <c:v>2.3231666968626752</c:v>
                </c:pt>
                <c:pt idx="1149">
                  <c:v>2.1342759749545528</c:v>
                </c:pt>
                <c:pt idx="1150">
                  <c:v>1.1212477428860339</c:v>
                </c:pt>
                <c:pt idx="1151">
                  <c:v>1.2133644172803391</c:v>
                </c:pt>
                <c:pt idx="1152">
                  <c:v>1.276364062574195</c:v>
                </c:pt>
                <c:pt idx="1153">
                  <c:v>1.3423383162342699</c:v>
                </c:pt>
                <c:pt idx="1154">
                  <c:v>1.3598782309956059</c:v>
                </c:pt>
                <c:pt idx="1155">
                  <c:v>1.3555258922968869</c:v>
                </c:pt>
                <c:pt idx="1156">
                  <c:v>1.1986979263671611</c:v>
                </c:pt>
                <c:pt idx="1157">
                  <c:v>0.94073325039900935</c:v>
                </c:pt>
                <c:pt idx="1158">
                  <c:v>0.88028183536492732</c:v>
                </c:pt>
                <c:pt idx="1159">
                  <c:v>1.024638909262702</c:v>
                </c:pt>
                <c:pt idx="1160">
                  <c:v>1.1283213755542381</c:v>
                </c:pt>
                <c:pt idx="1161">
                  <c:v>1.2642777542259349</c:v>
                </c:pt>
                <c:pt idx="1162">
                  <c:v>1.182291065354762</c:v>
                </c:pt>
                <c:pt idx="1163">
                  <c:v>1.1787682426961741</c:v>
                </c:pt>
                <c:pt idx="1164">
                  <c:v>1.1431893045949499</c:v>
                </c:pt>
                <c:pt idx="1165">
                  <c:v>1.0175045708811421</c:v>
                </c:pt>
                <c:pt idx="1166">
                  <c:v>0.9471920176088473</c:v>
                </c:pt>
                <c:pt idx="1167">
                  <c:v>0.89845415048621347</c:v>
                </c:pt>
                <c:pt idx="1168">
                  <c:v>0.79348010810331493</c:v>
                </c:pt>
                <c:pt idx="1169">
                  <c:v>0.74136045046612076</c:v>
                </c:pt>
                <c:pt idx="1170">
                  <c:v>0.56529684758123655</c:v>
                </c:pt>
                <c:pt idx="1171">
                  <c:v>0.43098956372027591</c:v>
                </c:pt>
                <c:pt idx="1172">
                  <c:v>0.25967220470314661</c:v>
                </c:pt>
                <c:pt idx="1173">
                  <c:v>0.32675787113089733</c:v>
                </c:pt>
                <c:pt idx="1174">
                  <c:v>0.45156611094135091</c:v>
                </c:pt>
                <c:pt idx="1175">
                  <c:v>0.61915697817483195</c:v>
                </c:pt>
                <c:pt idx="1176">
                  <c:v>0.86795447266311154</c:v>
                </c:pt>
                <c:pt idx="1177">
                  <c:v>1.0958856623897399</c:v>
                </c:pt>
                <c:pt idx="1178">
                  <c:v>1.3152837202826819</c:v>
                </c:pt>
                <c:pt idx="1179">
                  <c:v>1.5316002070704959</c:v>
                </c:pt>
                <c:pt idx="1180">
                  <c:v>1.5491586851973389</c:v>
                </c:pt>
                <c:pt idx="1181">
                  <c:v>1.421445744613947</c:v>
                </c:pt>
                <c:pt idx="1182">
                  <c:v>1.13766796181705</c:v>
                </c:pt>
                <c:pt idx="1183">
                  <c:v>0.77426142463761227</c:v>
                </c:pt>
                <c:pt idx="1184">
                  <c:v>0.48756709591656872</c:v>
                </c:pt>
                <c:pt idx="1185">
                  <c:v>0.1673631744110036</c:v>
                </c:pt>
                <c:pt idx="1186">
                  <c:v>0.2144765445992767</c:v>
                </c:pt>
                <c:pt idx="1187">
                  <c:v>0.41825391713314958</c:v>
                </c:pt>
                <c:pt idx="1188">
                  <c:v>0.48231497411564328</c:v>
                </c:pt>
                <c:pt idx="1189">
                  <c:v>0.42423747949594232</c:v>
                </c:pt>
                <c:pt idx="1190">
                  <c:v>0.35647965138540871</c:v>
                </c:pt>
                <c:pt idx="1191">
                  <c:v>0.32439385438814428</c:v>
                </c:pt>
                <c:pt idx="1192">
                  <c:v>0.249189769814746</c:v>
                </c:pt>
                <c:pt idx="1193">
                  <c:v>0.1299625742944589</c:v>
                </c:pt>
                <c:pt idx="1194">
                  <c:v>3.8394787518834267E-2</c:v>
                </c:pt>
                <c:pt idx="1195">
                  <c:v>4.7223769833537488E-2</c:v>
                </c:pt>
                <c:pt idx="1196">
                  <c:v>-0.1051106483036275</c:v>
                </c:pt>
                <c:pt idx="1197">
                  <c:v>-0.27084101447116948</c:v>
                </c:pt>
                <c:pt idx="1198">
                  <c:v>-0.61909649726314298</c:v>
                </c:pt>
                <c:pt idx="1199">
                  <c:v>-0.76571112000938568</c:v>
                </c:pt>
                <c:pt idx="1200">
                  <c:v>-0.82210039033340199</c:v>
                </c:pt>
                <c:pt idx="1201">
                  <c:v>-0.81537571616378091</c:v>
                </c:pt>
                <c:pt idx="1202">
                  <c:v>-0.96413157658831727</c:v>
                </c:pt>
                <c:pt idx="1203">
                  <c:v>-1.0121254663596611</c:v>
                </c:pt>
                <c:pt idx="1204">
                  <c:v>-1.011324527283008</c:v>
                </c:pt>
                <c:pt idx="1205">
                  <c:v>-0.8689291345772977</c:v>
                </c:pt>
                <c:pt idx="1206">
                  <c:v>-0.60444642185412067</c:v>
                </c:pt>
                <c:pt idx="1207">
                  <c:v>-0.61513343914048535</c:v>
                </c:pt>
                <c:pt idx="1208">
                  <c:v>-0.65476739462533673</c:v>
                </c:pt>
                <c:pt idx="1209">
                  <c:v>-0.60187431461582908</c:v>
                </c:pt>
                <c:pt idx="1210">
                  <c:v>-0.76840390182668339</c:v>
                </c:pt>
                <c:pt idx="1211">
                  <c:v>-0.85435984877525362</c:v>
                </c:pt>
                <c:pt idx="1212">
                  <c:v>-0.80119262445021355</c:v>
                </c:pt>
                <c:pt idx="1213">
                  <c:v>-0.82552418265324734</c:v>
                </c:pt>
                <c:pt idx="1214">
                  <c:v>-0.94962380484063869</c:v>
                </c:pt>
                <c:pt idx="1215">
                  <c:v>-0.78270515045387767</c:v>
                </c:pt>
                <c:pt idx="1216">
                  <c:v>-1.1265142863343689</c:v>
                </c:pt>
                <c:pt idx="1217">
                  <c:v>-0.98933370165368706</c:v>
                </c:pt>
                <c:pt idx="1218">
                  <c:v>-0.89701115552607691</c:v>
                </c:pt>
                <c:pt idx="1219">
                  <c:v>-0.78267453202613946</c:v>
                </c:pt>
                <c:pt idx="1220">
                  <c:v>-0.41351390063755639</c:v>
                </c:pt>
                <c:pt idx="1221">
                  <c:v>-0.40621577214023202</c:v>
                </c:pt>
                <c:pt idx="1222">
                  <c:v>-0.35241393907543372</c:v>
                </c:pt>
                <c:pt idx="1223">
                  <c:v>-0.28446516504513519</c:v>
                </c:pt>
                <c:pt idx="1224">
                  <c:v>-0.31861739606879441</c:v>
                </c:pt>
                <c:pt idx="1225">
                  <c:v>-0.50771190420954104</c:v>
                </c:pt>
                <c:pt idx="1226">
                  <c:v>-0.6149122897616307</c:v>
                </c:pt>
                <c:pt idx="1227">
                  <c:v>-0.54405996794427036</c:v>
                </c:pt>
                <c:pt idx="1228">
                  <c:v>-0.37078442163890118</c:v>
                </c:pt>
                <c:pt idx="1229">
                  <c:v>-0.122178743776228</c:v>
                </c:pt>
                <c:pt idx="1230">
                  <c:v>-6.2814389977118912E-2</c:v>
                </c:pt>
                <c:pt idx="1231">
                  <c:v>-0.14006915381444909</c:v>
                </c:pt>
                <c:pt idx="1232">
                  <c:v>-0.43062333891977272</c:v>
                </c:pt>
                <c:pt idx="1233">
                  <c:v>-0.66893838725031918</c:v>
                </c:pt>
                <c:pt idx="1234">
                  <c:v>-0.66176941723851745</c:v>
                </c:pt>
                <c:pt idx="1235">
                  <c:v>-0.61636050975333956</c:v>
                </c:pt>
                <c:pt idx="1236">
                  <c:v>-0.63377860984006285</c:v>
                </c:pt>
                <c:pt idx="1237">
                  <c:v>-0.75339396600911546</c:v>
                </c:pt>
                <c:pt idx="1238">
                  <c:v>-0.93477035972897538</c:v>
                </c:pt>
                <c:pt idx="1239">
                  <c:v>-1.13884173817582</c:v>
                </c:pt>
                <c:pt idx="1240">
                  <c:v>-1.2662464967192979</c:v>
                </c:pt>
                <c:pt idx="1241">
                  <c:v>-1.3257409047810189</c:v>
                </c:pt>
                <c:pt idx="1242">
                  <c:v>-1.431961915619212</c:v>
                </c:pt>
                <c:pt idx="1243">
                  <c:v>-1.496659729692563</c:v>
                </c:pt>
                <c:pt idx="1244">
                  <c:v>-1.339919911461223</c:v>
                </c:pt>
                <c:pt idx="1245">
                  <c:v>-1.2318752746827251</c:v>
                </c:pt>
                <c:pt idx="1246">
                  <c:v>-1.186389500927038</c:v>
                </c:pt>
                <c:pt idx="1247">
                  <c:v>-1.1670131319801931</c:v>
                </c:pt>
                <c:pt idx="1248">
                  <c:v>-1.2131321750119519</c:v>
                </c:pt>
                <c:pt idx="1249">
                  <c:v>-1.1489238402025499</c:v>
                </c:pt>
                <c:pt idx="1250">
                  <c:v>-0.97473843157083262</c:v>
                </c:pt>
                <c:pt idx="1251">
                  <c:v>-0.77505578951395271</c:v>
                </c:pt>
                <c:pt idx="1252">
                  <c:v>-0.78278299516027994</c:v>
                </c:pt>
                <c:pt idx="1253">
                  <c:v>-0.93438564355254972</c:v>
                </c:pt>
                <c:pt idx="1254">
                  <c:v>-1.198122064836769</c:v>
                </c:pt>
                <c:pt idx="1255">
                  <c:v>-1.534928704170639</c:v>
                </c:pt>
                <c:pt idx="1256">
                  <c:v>-1.8401829958120071</c:v>
                </c:pt>
                <c:pt idx="1257">
                  <c:v>-2.2463292287208181</c:v>
                </c:pt>
                <c:pt idx="1258">
                  <c:v>-2.2434478253305419</c:v>
                </c:pt>
                <c:pt idx="1259">
                  <c:v>-2.15465169614362</c:v>
                </c:pt>
                <c:pt idx="1260">
                  <c:v>-1.94156320102873</c:v>
                </c:pt>
                <c:pt idx="1261">
                  <c:v>-1.710206047173175</c:v>
                </c:pt>
                <c:pt idx="1262">
                  <c:v>-1.277237119353418</c:v>
                </c:pt>
                <c:pt idx="1263">
                  <c:v>-1.0560063832322431</c:v>
                </c:pt>
                <c:pt idx="1264">
                  <c:v>-1.3322467915596841</c:v>
                </c:pt>
                <c:pt idx="1265">
                  <c:v>-0.86228548846954256</c:v>
                </c:pt>
                <c:pt idx="1266">
                  <c:v>-0.87666790112040249</c:v>
                </c:pt>
                <c:pt idx="1267">
                  <c:v>-0.85939169752897537</c:v>
                </c:pt>
                <c:pt idx="1268">
                  <c:v>-0.81235673906484784</c:v>
                </c:pt>
                <c:pt idx="1269">
                  <c:v>-0.97409833311264482</c:v>
                </c:pt>
                <c:pt idx="1270">
                  <c:v>-0.94571756568621201</c:v>
                </c:pt>
                <c:pt idx="1271">
                  <c:v>-0.97959591694840908</c:v>
                </c:pt>
                <c:pt idx="1272">
                  <c:v>-0.97564815183636033</c:v>
                </c:pt>
                <c:pt idx="1273">
                  <c:v>-1.200671177435179</c:v>
                </c:pt>
                <c:pt idx="1274">
                  <c:v>-1.26153355371291</c:v>
                </c:pt>
                <c:pt idx="1275">
                  <c:v>-1.3850675007500131</c:v>
                </c:pt>
                <c:pt idx="1276">
                  <c:v>-1.6516457079244919</c:v>
                </c:pt>
                <c:pt idx="1277">
                  <c:v>-1.8537699936088929</c:v>
                </c:pt>
                <c:pt idx="1278">
                  <c:v>-1.9341538036077279</c:v>
                </c:pt>
                <c:pt idx="1279">
                  <c:v>-1.7879605871809681</c:v>
                </c:pt>
                <c:pt idx="1280">
                  <c:v>-1.657804726613507</c:v>
                </c:pt>
                <c:pt idx="1281">
                  <c:v>-1.9377877666331269</c:v>
                </c:pt>
                <c:pt idx="1282">
                  <c:v>-2.161683209742586</c:v>
                </c:pt>
                <c:pt idx="1283">
                  <c:v>-2.509386570764653</c:v>
                </c:pt>
                <c:pt idx="1284">
                  <c:v>-2.529149218008905</c:v>
                </c:pt>
                <c:pt idx="1285">
                  <c:v>-2.4253279729968078</c:v>
                </c:pt>
                <c:pt idx="1286">
                  <c:v>-2.5229258791278371</c:v>
                </c:pt>
                <c:pt idx="1287">
                  <c:v>-2.6668460367578182</c:v>
                </c:pt>
                <c:pt idx="1288">
                  <c:v>-2.9284208591042189</c:v>
                </c:pt>
                <c:pt idx="1289">
                  <c:v>-3.322523472739328</c:v>
                </c:pt>
                <c:pt idx="1290">
                  <c:v>-3.523232571350484</c:v>
                </c:pt>
                <c:pt idx="1291">
                  <c:v>-3.4130672961985469</c:v>
                </c:pt>
                <c:pt idx="1292">
                  <c:v>-3.3642156531802589</c:v>
                </c:pt>
                <c:pt idx="1293">
                  <c:v>-3.0517515222667941</c:v>
                </c:pt>
                <c:pt idx="1294">
                  <c:v>-2.9599085602723192</c:v>
                </c:pt>
                <c:pt idx="1295">
                  <c:v>-2.7934826237617392</c:v>
                </c:pt>
                <c:pt idx="1296">
                  <c:v>-2.68323840507023</c:v>
                </c:pt>
                <c:pt idx="1297">
                  <c:v>-2.6593613048908922</c:v>
                </c:pt>
                <c:pt idx="1298">
                  <c:v>-2.5848427562339822</c:v>
                </c:pt>
                <c:pt idx="1299">
                  <c:v>-2.2849521903815879</c:v>
                </c:pt>
                <c:pt idx="1300">
                  <c:v>-2.118029745862704</c:v>
                </c:pt>
                <c:pt idx="1301">
                  <c:v>-2.2617926445274552</c:v>
                </c:pt>
                <c:pt idx="1302">
                  <c:v>-2.311202744314004</c:v>
                </c:pt>
                <c:pt idx="1303">
                  <c:v>-1.393703232643114</c:v>
                </c:pt>
                <c:pt idx="1304">
                  <c:v>-1.925502895633997</c:v>
                </c:pt>
                <c:pt idx="1305">
                  <c:v>-1.5696749859502219</c:v>
                </c:pt>
                <c:pt idx="1306">
                  <c:v>-1.2658580442017311</c:v>
                </c:pt>
                <c:pt idx="1307">
                  <c:v>-1.418309154952395</c:v>
                </c:pt>
                <c:pt idx="1308">
                  <c:v>-1.303340061290321</c:v>
                </c:pt>
                <c:pt idx="1309">
                  <c:v>-1.0449926261296829</c:v>
                </c:pt>
                <c:pt idx="1310">
                  <c:v>-1.1786887976700049</c:v>
                </c:pt>
                <c:pt idx="1311">
                  <c:v>-1.2568741012047899</c:v>
                </c:pt>
                <c:pt idx="1312">
                  <c:v>-1.279805500465407</c:v>
                </c:pt>
                <c:pt idx="1313">
                  <c:v>-1.421613300821398</c:v>
                </c:pt>
                <c:pt idx="1314">
                  <c:v>-1.300761727166112</c:v>
                </c:pt>
                <c:pt idx="1315">
                  <c:v>-1.099704215429435</c:v>
                </c:pt>
                <c:pt idx="1316">
                  <c:v>-0.89155873255459162</c:v>
                </c:pt>
                <c:pt idx="1317">
                  <c:v>-0.38293003142199528</c:v>
                </c:pt>
                <c:pt idx="1318">
                  <c:v>-1.0452527418880879</c:v>
                </c:pt>
                <c:pt idx="1319">
                  <c:v>-1.313669079658442</c:v>
                </c:pt>
                <c:pt idx="1320">
                  <c:v>-1.506894452951691</c:v>
                </c:pt>
                <c:pt idx="1321">
                  <c:v>-1.570127164459536</c:v>
                </c:pt>
                <c:pt idx="1322">
                  <c:v>-1.9980549700820991</c:v>
                </c:pt>
                <c:pt idx="1323">
                  <c:v>-1.8460704424561529</c:v>
                </c:pt>
                <c:pt idx="1324">
                  <c:v>-1.8161752772189139</c:v>
                </c:pt>
                <c:pt idx="1325">
                  <c:v>-1.770771623375865</c:v>
                </c:pt>
                <c:pt idx="1326">
                  <c:v>-1.70539920952763</c:v>
                </c:pt>
                <c:pt idx="1327">
                  <c:v>-1.6951042282271509</c:v>
                </c:pt>
                <c:pt idx="1328">
                  <c:v>-1.66138579016337</c:v>
                </c:pt>
                <c:pt idx="1329">
                  <c:v>-1.4511323605783371</c:v>
                </c:pt>
                <c:pt idx="1330">
                  <c:v>-1.34389570126153</c:v>
                </c:pt>
                <c:pt idx="1331">
                  <c:v>-1.240494016567582</c:v>
                </c:pt>
                <c:pt idx="1332">
                  <c:v>-1.1523383184348821</c:v>
                </c:pt>
                <c:pt idx="1333">
                  <c:v>-1.1179035053115161</c:v>
                </c:pt>
                <c:pt idx="1334">
                  <c:v>-0.11814926483419461</c:v>
                </c:pt>
                <c:pt idx="1335">
                  <c:v>0.58105380929268735</c:v>
                </c:pt>
                <c:pt idx="1336">
                  <c:v>0.81720186677195228</c:v>
                </c:pt>
                <c:pt idx="1337">
                  <c:v>1.0442467479180739</c:v>
                </c:pt>
                <c:pt idx="1338">
                  <c:v>1.111174148390786</c:v>
                </c:pt>
                <c:pt idx="1339">
                  <c:v>1.0620627015756621</c:v>
                </c:pt>
                <c:pt idx="1340">
                  <c:v>1.0366082036488959</c:v>
                </c:pt>
                <c:pt idx="1341">
                  <c:v>0.9500275553367129</c:v>
                </c:pt>
                <c:pt idx="1342">
                  <c:v>0.56196972046123006</c:v>
                </c:pt>
                <c:pt idx="1343">
                  <c:v>0.56195995060232451</c:v>
                </c:pt>
                <c:pt idx="1344">
                  <c:v>0.43525427623385032</c:v>
                </c:pt>
                <c:pt idx="1345">
                  <c:v>0.32374043429173088</c:v>
                </c:pt>
                <c:pt idx="1346">
                  <c:v>0.23675422715278149</c:v>
                </c:pt>
                <c:pt idx="1347">
                  <c:v>-1.9331203837583339E-3</c:v>
                </c:pt>
                <c:pt idx="1348">
                  <c:v>-0.1171156158353642</c:v>
                </c:pt>
                <c:pt idx="1349">
                  <c:v>-3.4058329450959182</c:v>
                </c:pt>
                <c:pt idx="1350">
                  <c:v>-3.354659173716418</c:v>
                </c:pt>
                <c:pt idx="1351">
                  <c:v>-3.2174983816589191</c:v>
                </c:pt>
                <c:pt idx="1352">
                  <c:v>-2.9280050401977631</c:v>
                </c:pt>
                <c:pt idx="1353">
                  <c:v>-1.467072817340664</c:v>
                </c:pt>
                <c:pt idx="1354">
                  <c:v>-1.3268678274550949</c:v>
                </c:pt>
                <c:pt idx="1355">
                  <c:v>-1.251845212854207</c:v>
                </c:pt>
                <c:pt idx="1356">
                  <c:v>-1.2808498622156519</c:v>
                </c:pt>
                <c:pt idx="1357">
                  <c:v>-0.68333770889220613</c:v>
                </c:pt>
                <c:pt idx="1358">
                  <c:v>-0.69196120643830183</c:v>
                </c:pt>
                <c:pt idx="1359">
                  <c:v>-0.8201706776713088</c:v>
                </c:pt>
                <c:pt idx="1360">
                  <c:v>-0.71820300238803259</c:v>
                </c:pt>
                <c:pt idx="1361">
                  <c:v>-0.77885050474634199</c:v>
                </c:pt>
                <c:pt idx="1362">
                  <c:v>-0.74262217480292447</c:v>
                </c:pt>
                <c:pt idx="1363">
                  <c:v>-0.5892217118303803</c:v>
                </c:pt>
                <c:pt idx="1364">
                  <c:v>-0.65307566214535828</c:v>
                </c:pt>
                <c:pt idx="1365">
                  <c:v>-0.7165560348744171</c:v>
                </c:pt>
                <c:pt idx="1366">
                  <c:v>-0.91565555381512165</c:v>
                </c:pt>
                <c:pt idx="1367">
                  <c:v>-0.899930712372359</c:v>
                </c:pt>
                <c:pt idx="1368">
                  <c:v>-0.88219814942541808</c:v>
                </c:pt>
                <c:pt idx="1369">
                  <c:v>-0.83948151373253455</c:v>
                </c:pt>
                <c:pt idx="1370">
                  <c:v>-1.053131978092223</c:v>
                </c:pt>
                <c:pt idx="1371">
                  <c:v>-1.051396148097939</c:v>
                </c:pt>
                <c:pt idx="1372">
                  <c:v>-1.0928613008636141</c:v>
                </c:pt>
                <c:pt idx="1373">
                  <c:v>-0.95552611760303674</c:v>
                </c:pt>
                <c:pt idx="1374">
                  <c:v>-1.0834984857190399</c:v>
                </c:pt>
                <c:pt idx="1375">
                  <c:v>-1.093298397341393</c:v>
                </c:pt>
                <c:pt idx="1376">
                  <c:v>-1.091432112340877</c:v>
                </c:pt>
                <c:pt idx="1377">
                  <c:v>-1.1127989577764621</c:v>
                </c:pt>
                <c:pt idx="1378">
                  <c:v>-1.191423241451524</c:v>
                </c:pt>
                <c:pt idx="1379">
                  <c:v>-1.2215156400005249</c:v>
                </c:pt>
                <c:pt idx="1380">
                  <c:v>-1.298534116876868</c:v>
                </c:pt>
                <c:pt idx="1381">
                  <c:v>-1.2911931465230231</c:v>
                </c:pt>
                <c:pt idx="1382">
                  <c:v>-1.287057485062312</c:v>
                </c:pt>
                <c:pt idx="1383">
                  <c:v>-1.388037825791095</c:v>
                </c:pt>
                <c:pt idx="1384">
                  <c:v>-1.5192872594543729</c:v>
                </c:pt>
                <c:pt idx="1385">
                  <c:v>-1.6927120617561331</c:v>
                </c:pt>
                <c:pt idx="1386">
                  <c:v>-1.9896854311345209</c:v>
                </c:pt>
                <c:pt idx="1387">
                  <c:v>-2.2389013066711931</c:v>
                </c:pt>
                <c:pt idx="1388">
                  <c:v>-2.3839077781520261</c:v>
                </c:pt>
                <c:pt idx="1389">
                  <c:v>-2.4320350309278358</c:v>
                </c:pt>
                <c:pt idx="1390">
                  <c:v>-2.4700882098014061</c:v>
                </c:pt>
                <c:pt idx="1391">
                  <c:v>-2.4825622426825391</c:v>
                </c:pt>
                <c:pt idx="1392">
                  <c:v>-2.5858692904060439</c:v>
                </c:pt>
                <c:pt idx="1393">
                  <c:v>-2.649209408115158</c:v>
                </c:pt>
                <c:pt idx="1394">
                  <c:v>-2.5822309588003529</c:v>
                </c:pt>
                <c:pt idx="1395">
                  <c:v>-2.5358487715562479</c:v>
                </c:pt>
                <c:pt idx="1396">
                  <c:v>-2.58668761749718</c:v>
                </c:pt>
                <c:pt idx="1397">
                  <c:v>-2.700902392000589</c:v>
                </c:pt>
                <c:pt idx="1398">
                  <c:v>-2.6109694356831552</c:v>
                </c:pt>
                <c:pt idx="1399">
                  <c:v>-2.6370809844918659</c:v>
                </c:pt>
                <c:pt idx="1400">
                  <c:v>-2.598986772408769</c:v>
                </c:pt>
                <c:pt idx="1401">
                  <c:v>-2.6626146649595048</c:v>
                </c:pt>
                <c:pt idx="1402">
                  <c:v>-2.4428969628370618</c:v>
                </c:pt>
                <c:pt idx="1403">
                  <c:v>-2.434656644363947</c:v>
                </c:pt>
                <c:pt idx="1404">
                  <c:v>-2.6661921239026851</c:v>
                </c:pt>
                <c:pt idx="1405">
                  <c:v>-2.6672138756375001</c:v>
                </c:pt>
                <c:pt idx="1406">
                  <c:v>-2.458887185395803</c:v>
                </c:pt>
                <c:pt idx="1407">
                  <c:v>-2.489645815011277</c:v>
                </c:pt>
                <c:pt idx="1408">
                  <c:v>-2.720531451250463</c:v>
                </c:pt>
                <c:pt idx="1409">
                  <c:v>-2.723807453389349</c:v>
                </c:pt>
                <c:pt idx="1410">
                  <c:v>-4.7853262737072972</c:v>
                </c:pt>
                <c:pt idx="1411">
                  <c:v>-3.9980399447646322</c:v>
                </c:pt>
                <c:pt idx="1412">
                  <c:v>-4.0904983415188303</c:v>
                </c:pt>
                <c:pt idx="1413">
                  <c:v>-3.9996578612326461</c:v>
                </c:pt>
                <c:pt idx="1414">
                  <c:v>-4.0558643228698683</c:v>
                </c:pt>
                <c:pt idx="1415">
                  <c:v>-4.15848429752565</c:v>
                </c:pt>
                <c:pt idx="1416">
                  <c:v>-4.1953646303790029</c:v>
                </c:pt>
                <c:pt idx="1417">
                  <c:v>-4.1793396130952472</c:v>
                </c:pt>
                <c:pt idx="1418">
                  <c:v>-4.169503372475627</c:v>
                </c:pt>
                <c:pt idx="1419">
                  <c:v>-4.1640773476188686</c:v>
                </c:pt>
                <c:pt idx="1420">
                  <c:v>-4.2521056958587433</c:v>
                </c:pt>
                <c:pt idx="1421">
                  <c:v>-4.2603243813898404</c:v>
                </c:pt>
                <c:pt idx="1422">
                  <c:v>-4.3155682285843167</c:v>
                </c:pt>
                <c:pt idx="1423">
                  <c:v>-4.3950189512496296</c:v>
                </c:pt>
                <c:pt idx="1424">
                  <c:v>-4.4734830451481766</c:v>
                </c:pt>
                <c:pt idx="1425">
                  <c:v>-4.4865638717097669</c:v>
                </c:pt>
                <c:pt idx="1426">
                  <c:v>-4.3948364727389677</c:v>
                </c:pt>
                <c:pt idx="1427">
                  <c:v>-3.1370372445989609</c:v>
                </c:pt>
                <c:pt idx="1428">
                  <c:v>-3.0345356664889231</c:v>
                </c:pt>
                <c:pt idx="1429">
                  <c:v>-3.1418884411105119</c:v>
                </c:pt>
                <c:pt idx="1430">
                  <c:v>-3.0023308967152911</c:v>
                </c:pt>
                <c:pt idx="1431">
                  <c:v>-2.795894588485266</c:v>
                </c:pt>
                <c:pt idx="1432">
                  <c:v>0.15344325538403381</c:v>
                </c:pt>
                <c:pt idx="1433">
                  <c:v>5.1531392881704302E-2</c:v>
                </c:pt>
                <c:pt idx="1434">
                  <c:v>3.9346284520075853E-2</c:v>
                </c:pt>
                <c:pt idx="1435">
                  <c:v>8.952812004075468E-2</c:v>
                </c:pt>
                <c:pt idx="1436">
                  <c:v>4.3992601001554679E-2</c:v>
                </c:pt>
                <c:pt idx="1437">
                  <c:v>0.11064439588925699</c:v>
                </c:pt>
                <c:pt idx="1438">
                  <c:v>3.076106477370472E-2</c:v>
                </c:pt>
                <c:pt idx="1439">
                  <c:v>4.8942381581306288E-2</c:v>
                </c:pt>
                <c:pt idx="1440">
                  <c:v>-1.0126176256414541</c:v>
                </c:pt>
                <c:pt idx="1441">
                  <c:v>-0.87870316899451462</c:v>
                </c:pt>
                <c:pt idx="1442">
                  <c:v>-0.59212674561300016</c:v>
                </c:pt>
                <c:pt idx="1443">
                  <c:v>0.53624946878680779</c:v>
                </c:pt>
                <c:pt idx="1444">
                  <c:v>0.64734446975554027</c:v>
                </c:pt>
                <c:pt idx="1445">
                  <c:v>-0.28041139846469271</c:v>
                </c:pt>
                <c:pt idx="1446">
                  <c:v>-0.4873778723217817</c:v>
                </c:pt>
                <c:pt idx="1447">
                  <c:v>-0.65037734026883631</c:v>
                </c:pt>
                <c:pt idx="1448">
                  <c:v>-0.71213448048322736</c:v>
                </c:pt>
                <c:pt idx="1449">
                  <c:v>-0.68488590036204944</c:v>
                </c:pt>
                <c:pt idx="1450">
                  <c:v>-0.63518629431341178</c:v>
                </c:pt>
                <c:pt idx="1451">
                  <c:v>-0.4474191959522496</c:v>
                </c:pt>
                <c:pt idx="1452">
                  <c:v>-0.31491037782389891</c:v>
                </c:pt>
                <c:pt idx="1453">
                  <c:v>-0.33468869173541349</c:v>
                </c:pt>
                <c:pt idx="1454">
                  <c:v>-0.50411417364395128</c:v>
                </c:pt>
                <c:pt idx="1455">
                  <c:v>-0.72883521539974927</c:v>
                </c:pt>
                <c:pt idx="1456">
                  <c:v>-0.76931420501552761</c:v>
                </c:pt>
                <c:pt idx="1457">
                  <c:v>-0.8518562006536714</c:v>
                </c:pt>
                <c:pt idx="1458">
                  <c:v>-1.125295974006308</c:v>
                </c:pt>
                <c:pt idx="1459">
                  <c:v>-1.172066007878821</c:v>
                </c:pt>
                <c:pt idx="1460">
                  <c:v>-0.99710195952364522</c:v>
                </c:pt>
                <c:pt idx="1461">
                  <c:v>-0.7559628529046114</c:v>
                </c:pt>
                <c:pt idx="1462">
                  <c:v>-0.68837574895482767</c:v>
                </c:pt>
                <c:pt idx="1463">
                  <c:v>-0.68404637706316773</c:v>
                </c:pt>
                <c:pt idx="1464">
                  <c:v>-0.74666344816593788</c:v>
                </c:pt>
                <c:pt idx="1465">
                  <c:v>-1.0223894576309771</c:v>
                </c:pt>
                <c:pt idx="1466">
                  <c:v>-1.496742422345539</c:v>
                </c:pt>
                <c:pt idx="1467">
                  <c:v>-1.7179676882574559</c:v>
                </c:pt>
                <c:pt idx="1468">
                  <c:v>-1.775761046607744</c:v>
                </c:pt>
                <c:pt idx="1469">
                  <c:v>-1.6035077663880719</c:v>
                </c:pt>
                <c:pt idx="1470">
                  <c:v>-1.5485089316020839</c:v>
                </c:pt>
                <c:pt idx="1471">
                  <c:v>-1.61833364259705</c:v>
                </c:pt>
                <c:pt idx="1472">
                  <c:v>-1.8248176509152489</c:v>
                </c:pt>
                <c:pt idx="1473">
                  <c:v>-2.022987268376907</c:v>
                </c:pt>
                <c:pt idx="1474">
                  <c:v>-2.0478155844723678</c:v>
                </c:pt>
                <c:pt idx="1475">
                  <c:v>-2.0410936431621161</c:v>
                </c:pt>
                <c:pt idx="1476">
                  <c:v>-1.9836854187031261</c:v>
                </c:pt>
                <c:pt idx="1477">
                  <c:v>-1.9778452486996481</c:v>
                </c:pt>
                <c:pt idx="1478">
                  <c:v>-1.7280470507285961</c:v>
                </c:pt>
                <c:pt idx="1479">
                  <c:v>-1.3798275005668801</c:v>
                </c:pt>
                <c:pt idx="1480">
                  <c:v>-1.195278579625161</c:v>
                </c:pt>
                <c:pt idx="1481">
                  <c:v>-1.1924511101795781</c:v>
                </c:pt>
                <c:pt idx="1482">
                  <c:v>-1.3212278888802049</c:v>
                </c:pt>
                <c:pt idx="1483">
                  <c:v>-1.3949535352939111</c:v>
                </c:pt>
                <c:pt idx="1484">
                  <c:v>-1.400283212639704</c:v>
                </c:pt>
                <c:pt idx="1485">
                  <c:v>-1.3035755227519981</c:v>
                </c:pt>
                <c:pt idx="1486">
                  <c:v>-1.269041338324159</c:v>
                </c:pt>
                <c:pt idx="1487">
                  <c:v>-1.600897717374469</c:v>
                </c:pt>
                <c:pt idx="1488">
                  <c:v>-1.686211052859909</c:v>
                </c:pt>
                <c:pt idx="1489">
                  <c:v>-1.404835557001149</c:v>
                </c:pt>
                <c:pt idx="1490">
                  <c:v>-1.3815948802580429</c:v>
                </c:pt>
                <c:pt idx="1491">
                  <c:v>-0.94909622356256684</c:v>
                </c:pt>
                <c:pt idx="1492">
                  <c:v>-1.9343303292590679</c:v>
                </c:pt>
                <c:pt idx="1493">
                  <c:v>-1.504524480175585</c:v>
                </c:pt>
                <c:pt idx="1494">
                  <c:v>-2.349077452927463</c:v>
                </c:pt>
                <c:pt idx="1495">
                  <c:v>-1.463502984306112</c:v>
                </c:pt>
                <c:pt idx="1496">
                  <c:v>-1.83302457124016</c:v>
                </c:pt>
                <c:pt idx="1497">
                  <c:v>-0.88251956262327214</c:v>
                </c:pt>
                <c:pt idx="1498">
                  <c:v>-1.749872519248878</c:v>
                </c:pt>
                <c:pt idx="1499">
                  <c:v>-1.380975034061805</c:v>
                </c:pt>
                <c:pt idx="1500">
                  <c:v>-0.91225701738483</c:v>
                </c:pt>
                <c:pt idx="1501">
                  <c:v>-0.55173324739362029</c:v>
                </c:pt>
                <c:pt idx="1502">
                  <c:v>-0.93140901872016146</c:v>
                </c:pt>
                <c:pt idx="1503">
                  <c:v>-0.79829266755581096</c:v>
                </c:pt>
                <c:pt idx="1504">
                  <c:v>-1.4692496309059819</c:v>
                </c:pt>
                <c:pt idx="1505">
                  <c:v>-1.4633200852440531</c:v>
                </c:pt>
                <c:pt idx="1506">
                  <c:v>-2.0878905873446678</c:v>
                </c:pt>
                <c:pt idx="1507">
                  <c:v>-2.0112290554896801</c:v>
                </c:pt>
                <c:pt idx="1508">
                  <c:v>-1.6288202516584329</c:v>
                </c:pt>
                <c:pt idx="1509">
                  <c:v>-1.641083521393913</c:v>
                </c:pt>
                <c:pt idx="1510">
                  <c:v>-1.9854976348646201</c:v>
                </c:pt>
                <c:pt idx="1511">
                  <c:v>-1.864725599306194</c:v>
                </c:pt>
                <c:pt idx="1512">
                  <c:v>-1.974310098000206</c:v>
                </c:pt>
                <c:pt idx="1513">
                  <c:v>-2.064773721325047</c:v>
                </c:pt>
                <c:pt idx="1514">
                  <c:v>-2.1684180665854038</c:v>
                </c:pt>
                <c:pt idx="1515">
                  <c:v>-2.183089809147448</c:v>
                </c:pt>
                <c:pt idx="1516">
                  <c:v>-4.2209842844670691</c:v>
                </c:pt>
                <c:pt idx="1517">
                  <c:v>-2.2147055060983698</c:v>
                </c:pt>
                <c:pt idx="1518">
                  <c:v>-2.2528756873035478</c:v>
                </c:pt>
                <c:pt idx="1519">
                  <c:v>-2.314502719910442</c:v>
                </c:pt>
                <c:pt idx="1520">
                  <c:v>-3.4607630739742561</c:v>
                </c:pt>
                <c:pt idx="1521">
                  <c:v>-2.19747622162076</c:v>
                </c:pt>
                <c:pt idx="1522">
                  <c:v>-2.1930058943501658</c:v>
                </c:pt>
                <c:pt idx="1523">
                  <c:v>-4.2875488472742784</c:v>
                </c:pt>
                <c:pt idx="1524">
                  <c:v>-4.5944829479686948</c:v>
                </c:pt>
                <c:pt idx="1525">
                  <c:v>-4.6370948524736866</c:v>
                </c:pt>
                <c:pt idx="1526">
                  <c:v>-4.261786869791452</c:v>
                </c:pt>
                <c:pt idx="1527">
                  <c:v>-3.7707360941515531</c:v>
                </c:pt>
                <c:pt idx="1528">
                  <c:v>-4.2816666493858264</c:v>
                </c:pt>
                <c:pt idx="1529">
                  <c:v>-4.3433351820281887</c:v>
                </c:pt>
                <c:pt idx="1530">
                  <c:v>-4.0598480214152586</c:v>
                </c:pt>
                <c:pt idx="1531">
                  <c:v>-1.327711049409759</c:v>
                </c:pt>
                <c:pt idx="1532">
                  <c:v>-1.5168202981466301</c:v>
                </c:pt>
                <c:pt idx="1533">
                  <c:v>-1.9333478471646659</c:v>
                </c:pt>
                <c:pt idx="1534">
                  <c:v>-1.928460393550441</c:v>
                </c:pt>
                <c:pt idx="1535">
                  <c:v>-1.891903870843223</c:v>
                </c:pt>
                <c:pt idx="1536">
                  <c:v>-2.0986551735665522</c:v>
                </c:pt>
                <c:pt idx="1537">
                  <c:v>-2.241650392872192</c:v>
                </c:pt>
                <c:pt idx="1538">
                  <c:v>-2.2716210503571199</c:v>
                </c:pt>
                <c:pt idx="1539">
                  <c:v>-2.110688850526151</c:v>
                </c:pt>
                <c:pt idx="1540">
                  <c:v>-3.951984840673973</c:v>
                </c:pt>
                <c:pt idx="1541">
                  <c:v>-4.0437879646477803</c:v>
                </c:pt>
                <c:pt idx="1542">
                  <c:v>-3.9513713178674652</c:v>
                </c:pt>
                <c:pt idx="1543">
                  <c:v>-4.3453873088900714</c:v>
                </c:pt>
                <c:pt idx="1544">
                  <c:v>-4.5887914268474459</c:v>
                </c:pt>
                <c:pt idx="1545">
                  <c:v>-4.8009138317376738</c:v>
                </c:pt>
                <c:pt idx="1546">
                  <c:v>-4.8132295874823567</c:v>
                </c:pt>
                <c:pt idx="1547">
                  <c:v>-4.8616420010615968</c:v>
                </c:pt>
                <c:pt idx="1548">
                  <c:v>-4.9701409181403839</c:v>
                </c:pt>
                <c:pt idx="1549">
                  <c:v>-5.0707679593180393</c:v>
                </c:pt>
                <c:pt idx="1550">
                  <c:v>-5.2597728804253032</c:v>
                </c:pt>
                <c:pt idx="1551">
                  <c:v>-5.2089625380349878</c:v>
                </c:pt>
                <c:pt idx="1552">
                  <c:v>-5.8534384516576896</c:v>
                </c:pt>
                <c:pt idx="1553">
                  <c:v>-6.0809817904872556</c:v>
                </c:pt>
                <c:pt idx="1554">
                  <c:v>-6.0724137748331612</c:v>
                </c:pt>
                <c:pt idx="1555">
                  <c:v>5.1863760073962677</c:v>
                </c:pt>
                <c:pt idx="1556">
                  <c:v>4.9356682221468393</c:v>
                </c:pt>
                <c:pt idx="1557">
                  <c:v>4.8433520366553244</c:v>
                </c:pt>
                <c:pt idx="1558">
                  <c:v>4.5560529295982279</c:v>
                </c:pt>
                <c:pt idx="1559">
                  <c:v>4.2265436541342281</c:v>
                </c:pt>
                <c:pt idx="1560">
                  <c:v>3.7321516822037548</c:v>
                </c:pt>
                <c:pt idx="1561">
                  <c:v>3.1645949884386559</c:v>
                </c:pt>
                <c:pt idx="1562">
                  <c:v>2.7484474880787571</c:v>
                </c:pt>
                <c:pt idx="1563">
                  <c:v>2.367265842343623</c:v>
                </c:pt>
                <c:pt idx="1564">
                  <c:v>0.98371056320034322</c:v>
                </c:pt>
                <c:pt idx="1565">
                  <c:v>1.0132877447057911</c:v>
                </c:pt>
                <c:pt idx="1566">
                  <c:v>1.0910740032290109</c:v>
                </c:pt>
                <c:pt idx="1567">
                  <c:v>1.008221961389953</c:v>
                </c:pt>
                <c:pt idx="1568">
                  <c:v>0.9792996616923807</c:v>
                </c:pt>
                <c:pt idx="1569">
                  <c:v>0.89528244614844621</c:v>
                </c:pt>
                <c:pt idx="1570">
                  <c:v>0.60086152892246492</c:v>
                </c:pt>
                <c:pt idx="1571">
                  <c:v>0.55505038663779005</c:v>
                </c:pt>
                <c:pt idx="1572">
                  <c:v>0.45535967511566239</c:v>
                </c:pt>
                <c:pt idx="1573">
                  <c:v>0.4607470590135409</c:v>
                </c:pt>
                <c:pt idx="1574">
                  <c:v>0.40758123730062051</c:v>
                </c:pt>
                <c:pt idx="1575">
                  <c:v>0.2015219338000043</c:v>
                </c:pt>
                <c:pt idx="1576">
                  <c:v>0.26846068918485849</c:v>
                </c:pt>
                <c:pt idx="1577">
                  <c:v>0.27666909972909098</c:v>
                </c:pt>
                <c:pt idx="1578">
                  <c:v>0.3538779246150594</c:v>
                </c:pt>
                <c:pt idx="1579">
                  <c:v>0.2276401648311718</c:v>
                </c:pt>
                <c:pt idx="1580">
                  <c:v>8.4519582580211916E-2</c:v>
                </c:pt>
                <c:pt idx="1581">
                  <c:v>0.28811471579000558</c:v>
                </c:pt>
                <c:pt idx="1582">
                  <c:v>-0.18190380120032229</c:v>
                </c:pt>
                <c:pt idx="1583">
                  <c:v>-9.855238757166819E-2</c:v>
                </c:pt>
                <c:pt idx="1584">
                  <c:v>-0.21984732458030271</c:v>
                </c:pt>
                <c:pt idx="1585">
                  <c:v>-0.31832598667574757</c:v>
                </c:pt>
                <c:pt idx="1586">
                  <c:v>-0.36993286793658142</c:v>
                </c:pt>
                <c:pt idx="1587">
                  <c:v>-0.53525751795650989</c:v>
                </c:pt>
                <c:pt idx="1588">
                  <c:v>-0.65514922788657703</c:v>
                </c:pt>
                <c:pt idx="1589">
                  <c:v>-0.88340919828471476</c:v>
                </c:pt>
                <c:pt idx="1590">
                  <c:v>-1.0139830152635161</c:v>
                </c:pt>
                <c:pt idx="1591">
                  <c:v>-1.231113938798458</c:v>
                </c:pt>
                <c:pt idx="1592">
                  <c:v>-1.621931493627194</c:v>
                </c:pt>
                <c:pt idx="1593">
                  <c:v>-1.7740696286549891</c:v>
                </c:pt>
                <c:pt idx="1594">
                  <c:v>-1.821176155326955</c:v>
                </c:pt>
                <c:pt idx="1595">
                  <c:v>-1.995729721061263</c:v>
                </c:pt>
                <c:pt idx="1596">
                  <c:v>-2.7592845498839762</c:v>
                </c:pt>
                <c:pt idx="1597">
                  <c:v>-2.8576111408507612</c:v>
                </c:pt>
                <c:pt idx="1598">
                  <c:v>-2.8135228913695651</c:v>
                </c:pt>
                <c:pt idx="1599">
                  <c:v>-2.853924027214731</c:v>
                </c:pt>
                <c:pt idx="1600">
                  <c:v>-2.4112404535170691</c:v>
                </c:pt>
                <c:pt idx="1601">
                  <c:v>-2.3432361456064839</c:v>
                </c:pt>
                <c:pt idx="1602">
                  <c:v>-2.6013847290154919</c:v>
                </c:pt>
                <c:pt idx="1603">
                  <c:v>-2.5113029832750451</c:v>
                </c:pt>
                <c:pt idx="1604">
                  <c:v>-2.6534672960415611</c:v>
                </c:pt>
                <c:pt idx="1605">
                  <c:v>-2.4969328521361791</c:v>
                </c:pt>
                <c:pt idx="1606">
                  <c:v>-2.6931842957859859</c:v>
                </c:pt>
                <c:pt idx="1607">
                  <c:v>-2.9333784216359242</c:v>
                </c:pt>
                <c:pt idx="1608">
                  <c:v>-3.001025117398215</c:v>
                </c:pt>
                <c:pt idx="1609">
                  <c:v>-2.768915909065</c:v>
                </c:pt>
                <c:pt idx="1610">
                  <c:v>-2.64710771237023</c:v>
                </c:pt>
                <c:pt idx="1611">
                  <c:v>-2.7175927104211541</c:v>
                </c:pt>
                <c:pt idx="1612">
                  <c:v>-2.806756214320127</c:v>
                </c:pt>
                <c:pt idx="1613">
                  <c:v>-2.5306146573039539</c:v>
                </c:pt>
                <c:pt idx="1614">
                  <c:v>-3.0901600218186802</c:v>
                </c:pt>
                <c:pt idx="1615">
                  <c:v>-3.299667200407554</c:v>
                </c:pt>
                <c:pt idx="1616">
                  <c:v>-2.773526888800026</c:v>
                </c:pt>
                <c:pt idx="1617">
                  <c:v>-2.5977933972103879</c:v>
                </c:pt>
                <c:pt idx="1618">
                  <c:v>-2.760009785751588</c:v>
                </c:pt>
                <c:pt idx="1619">
                  <c:v>-2.5544195894941879</c:v>
                </c:pt>
                <c:pt idx="1620">
                  <c:v>-1.828313873980894</c:v>
                </c:pt>
                <c:pt idx="1621">
                  <c:v>-1.5170422600955891</c:v>
                </c:pt>
                <c:pt idx="1622">
                  <c:v>-1.6127029814793661</c:v>
                </c:pt>
                <c:pt idx="1623">
                  <c:v>-1.5876533356793809</c:v>
                </c:pt>
                <c:pt idx="1624">
                  <c:v>-1.412721941149049</c:v>
                </c:pt>
                <c:pt idx="1625">
                  <c:v>-1.0931876299880561</c:v>
                </c:pt>
                <c:pt idx="1626">
                  <c:v>-1.0919914490125171</c:v>
                </c:pt>
                <c:pt idx="1627">
                  <c:v>-1.125862984129788</c:v>
                </c:pt>
                <c:pt idx="1628">
                  <c:v>-1.1584707103944201</c:v>
                </c:pt>
                <c:pt idx="1629">
                  <c:v>-1.045936803310848</c:v>
                </c:pt>
                <c:pt idx="1630">
                  <c:v>-1.0388230669278771</c:v>
                </c:pt>
                <c:pt idx="1631">
                  <c:v>-0.93551562067353788</c:v>
                </c:pt>
                <c:pt idx="1632">
                  <c:v>-1.0908163466042839</c:v>
                </c:pt>
                <c:pt idx="1633">
                  <c:v>-1.0718889900722759</c:v>
                </c:pt>
                <c:pt idx="1634">
                  <c:v>-1.0254883230124701</c:v>
                </c:pt>
                <c:pt idx="1635">
                  <c:v>-1.03105374500102</c:v>
                </c:pt>
                <c:pt idx="1636">
                  <c:v>-1.010969006570396</c:v>
                </c:pt>
                <c:pt idx="1637">
                  <c:v>-1.2450445163568831</c:v>
                </c:pt>
                <c:pt idx="1638">
                  <c:v>-1.3456619711092459</c:v>
                </c:pt>
                <c:pt idx="1639">
                  <c:v>-1.5228874157587671</c:v>
                </c:pt>
                <c:pt idx="1640">
                  <c:v>-1.677742766752903</c:v>
                </c:pt>
                <c:pt idx="1641">
                  <c:v>-1.342298160688731</c:v>
                </c:pt>
                <c:pt idx="1642">
                  <c:v>-1.1940220758005169</c:v>
                </c:pt>
                <c:pt idx="1643">
                  <c:v>-0.97833280196684647</c:v>
                </c:pt>
                <c:pt idx="1644">
                  <c:v>-0.86695192442874758</c:v>
                </c:pt>
                <c:pt idx="1645">
                  <c:v>-0.5605628608924017</c:v>
                </c:pt>
                <c:pt idx="1646">
                  <c:v>-0.57141253272660619</c:v>
                </c:pt>
                <c:pt idx="1647">
                  <c:v>-0.25248599257793231</c:v>
                </c:pt>
                <c:pt idx="1648">
                  <c:v>-8.9977058846814464E-2</c:v>
                </c:pt>
                <c:pt idx="1649">
                  <c:v>-7.7019951511694523E-2</c:v>
                </c:pt>
                <c:pt idx="1650">
                  <c:v>4.6689366769383053E-2</c:v>
                </c:pt>
                <c:pt idx="1651">
                  <c:v>0.258594997088749</c:v>
                </c:pt>
                <c:pt idx="1652">
                  <c:v>0.32472534775191592</c:v>
                </c:pt>
                <c:pt idx="1653">
                  <c:v>0.42501261779856092</c:v>
                </c:pt>
                <c:pt idx="1654">
                  <c:v>0.23446391407281289</c:v>
                </c:pt>
                <c:pt idx="1655">
                  <c:v>0.12019125056973221</c:v>
                </c:pt>
                <c:pt idx="1656">
                  <c:v>0.2480643828196592</c:v>
                </c:pt>
                <c:pt idx="1657">
                  <c:v>0.58295621755483318</c:v>
                </c:pt>
                <c:pt idx="1658">
                  <c:v>1.166270488950677</c:v>
                </c:pt>
                <c:pt idx="1659">
                  <c:v>1.3724035832385919</c:v>
                </c:pt>
                <c:pt idx="1660">
                  <c:v>1.367295231396539</c:v>
                </c:pt>
                <c:pt idx="1661">
                  <c:v>1.1037961844595361</c:v>
                </c:pt>
                <c:pt idx="1662">
                  <c:v>0.8495882364799513</c:v>
                </c:pt>
                <c:pt idx="1663">
                  <c:v>0.6755239627853219</c:v>
                </c:pt>
                <c:pt idx="1664">
                  <c:v>0.14619162548278289</c:v>
                </c:pt>
                <c:pt idx="1665">
                  <c:v>-0.50661556826536636</c:v>
                </c:pt>
                <c:pt idx="1666">
                  <c:v>-0.70736001215434052</c:v>
                </c:pt>
                <c:pt idx="1667">
                  <c:v>-0.1158097171211982</c:v>
                </c:pt>
                <c:pt idx="1668">
                  <c:v>0.5528154780149872</c:v>
                </c:pt>
                <c:pt idx="1669">
                  <c:v>1.105017900630064</c:v>
                </c:pt>
                <c:pt idx="1670">
                  <c:v>1.0609284904294281</c:v>
                </c:pt>
                <c:pt idx="1671">
                  <c:v>0.93320233309723155</c:v>
                </c:pt>
                <c:pt idx="1672">
                  <c:v>1.176087181335858</c:v>
                </c:pt>
                <c:pt idx="1673">
                  <c:v>1.578262313038485</c:v>
                </c:pt>
                <c:pt idx="1674">
                  <c:v>1.599810287919297</c:v>
                </c:pt>
                <c:pt idx="1675">
                  <c:v>1.8205116855224679</c:v>
                </c:pt>
                <c:pt idx="1676">
                  <c:v>1.786145345012663</c:v>
                </c:pt>
                <c:pt idx="1677">
                  <c:v>1.5591094801685179</c:v>
                </c:pt>
                <c:pt idx="1678">
                  <c:v>1.473376916599225</c:v>
                </c:pt>
                <c:pt idx="1679">
                  <c:v>1.5012001661361889</c:v>
                </c:pt>
                <c:pt idx="1680">
                  <c:v>1.4926063219602139</c:v>
                </c:pt>
                <c:pt idx="1681">
                  <c:v>1.4380119105622811</c:v>
                </c:pt>
                <c:pt idx="1682">
                  <c:v>1.4972786248237611</c:v>
                </c:pt>
                <c:pt idx="1683">
                  <c:v>1.3016326422084821</c:v>
                </c:pt>
                <c:pt idx="1684">
                  <c:v>1.262057689538554</c:v>
                </c:pt>
                <c:pt idx="1685">
                  <c:v>1.518785127284771</c:v>
                </c:pt>
                <c:pt idx="1686">
                  <c:v>1.6802024550574699</c:v>
                </c:pt>
                <c:pt idx="1687">
                  <c:v>1.6824433147740749</c:v>
                </c:pt>
                <c:pt idx="1688">
                  <c:v>1.5728885723646031</c:v>
                </c:pt>
                <c:pt idx="1689">
                  <c:v>1.418379448613498</c:v>
                </c:pt>
                <c:pt idx="1690">
                  <c:v>1.18130843568406</c:v>
                </c:pt>
                <c:pt idx="1691">
                  <c:v>1.2399470385890661</c:v>
                </c:pt>
                <c:pt idx="1692">
                  <c:v>1.3735949240117431</c:v>
                </c:pt>
                <c:pt idx="1693">
                  <c:v>1.679904787784027</c:v>
                </c:pt>
                <c:pt idx="1694">
                  <c:v>1.936799418302428</c:v>
                </c:pt>
                <c:pt idx="1695">
                  <c:v>2.036005917149653</c:v>
                </c:pt>
                <c:pt idx="1696">
                  <c:v>2.0595742025401251</c:v>
                </c:pt>
                <c:pt idx="1697">
                  <c:v>2.0375326799408442</c:v>
                </c:pt>
                <c:pt idx="1698">
                  <c:v>1.727028375070083</c:v>
                </c:pt>
                <c:pt idx="1699">
                  <c:v>1.2501185130807431</c:v>
                </c:pt>
                <c:pt idx="1700">
                  <c:v>1.3351049186260771</c:v>
                </c:pt>
                <c:pt idx="1701">
                  <c:v>1.5260356466268059</c:v>
                </c:pt>
                <c:pt idx="1702">
                  <c:v>1.717875590118582</c:v>
                </c:pt>
                <c:pt idx="1703">
                  <c:v>1.861197749006831</c:v>
                </c:pt>
                <c:pt idx="1704">
                  <c:v>2.1297236091260472</c:v>
                </c:pt>
                <c:pt idx="1705">
                  <c:v>2.285535128993279</c:v>
                </c:pt>
                <c:pt idx="1706">
                  <c:v>2.3645310478099009</c:v>
                </c:pt>
                <c:pt idx="1707">
                  <c:v>2.274785308211599</c:v>
                </c:pt>
                <c:pt idx="1708">
                  <c:v>2.0047108223872452</c:v>
                </c:pt>
                <c:pt idx="1709">
                  <c:v>1.7486262372403569</c:v>
                </c:pt>
                <c:pt idx="1710">
                  <c:v>1.452318542475433</c:v>
                </c:pt>
                <c:pt idx="1711">
                  <c:v>1.7133934226616949</c:v>
                </c:pt>
                <c:pt idx="1712">
                  <c:v>2.0423448152973722</c:v>
                </c:pt>
                <c:pt idx="1713">
                  <c:v>2.6770678244053459</c:v>
                </c:pt>
                <c:pt idx="1714">
                  <c:v>3.2975951058918711</c:v>
                </c:pt>
                <c:pt idx="1715">
                  <c:v>3.5975389728633349</c:v>
                </c:pt>
                <c:pt idx="1716">
                  <c:v>3.4843731024219808</c:v>
                </c:pt>
                <c:pt idx="1717">
                  <c:v>3.396373172003734</c:v>
                </c:pt>
                <c:pt idx="1718">
                  <c:v>3.1285717218238021</c:v>
                </c:pt>
                <c:pt idx="1719">
                  <c:v>2.753515414639756</c:v>
                </c:pt>
                <c:pt idx="1720">
                  <c:v>2.7624164384649301</c:v>
                </c:pt>
                <c:pt idx="1721">
                  <c:v>2.8939764592276429</c:v>
                </c:pt>
                <c:pt idx="1722">
                  <c:v>3.469909343373645</c:v>
                </c:pt>
                <c:pt idx="1723">
                  <c:v>4.5213599582196062</c:v>
                </c:pt>
                <c:pt idx="1724">
                  <c:v>4.9156693355573964</c:v>
                </c:pt>
                <c:pt idx="1725">
                  <c:v>4.7328266344412402</c:v>
                </c:pt>
                <c:pt idx="1726">
                  <c:v>4.6141940368756478</c:v>
                </c:pt>
                <c:pt idx="1727">
                  <c:v>4.5006418167975486</c:v>
                </c:pt>
                <c:pt idx="1728">
                  <c:v>4.3332629409176118</c:v>
                </c:pt>
                <c:pt idx="1729">
                  <c:v>4.0981518512770378</c:v>
                </c:pt>
                <c:pt idx="1730">
                  <c:v>3.920170205437322</c:v>
                </c:pt>
                <c:pt idx="1731">
                  <c:v>3.9486264712771701</c:v>
                </c:pt>
                <c:pt idx="1732">
                  <c:v>3.759281193378738</c:v>
                </c:pt>
                <c:pt idx="1733">
                  <c:v>3.4840309663986821</c:v>
                </c:pt>
                <c:pt idx="1734">
                  <c:v>3.6188195033097572</c:v>
                </c:pt>
                <c:pt idx="1735">
                  <c:v>4.1079473245275686</c:v>
                </c:pt>
                <c:pt idx="1736">
                  <c:v>4.1383445518431614</c:v>
                </c:pt>
                <c:pt idx="1737">
                  <c:v>4.2046172139820817</c:v>
                </c:pt>
                <c:pt idx="1738">
                  <c:v>3.7054849390132589</c:v>
                </c:pt>
                <c:pt idx="1739">
                  <c:v>3.53862550940008</c:v>
                </c:pt>
                <c:pt idx="1740">
                  <c:v>3.724272746485942</c:v>
                </c:pt>
                <c:pt idx="1741">
                  <c:v>4.1169887531901033</c:v>
                </c:pt>
                <c:pt idx="1742">
                  <c:v>4.3712717648657176</c:v>
                </c:pt>
                <c:pt idx="1743">
                  <c:v>4.3722067427756857</c:v>
                </c:pt>
                <c:pt idx="1744">
                  <c:v>4.5205945862590378</c:v>
                </c:pt>
                <c:pt idx="1745">
                  <c:v>4.8726988024653908</c:v>
                </c:pt>
                <c:pt idx="1746">
                  <c:v>5.1450733823185999</c:v>
                </c:pt>
                <c:pt idx="1747">
                  <c:v>5.0337367770477472</c:v>
                </c:pt>
                <c:pt idx="1748">
                  <c:v>4.5771909316388868</c:v>
                </c:pt>
                <c:pt idx="1749">
                  <c:v>3.6396121190697062</c:v>
                </c:pt>
                <c:pt idx="1750">
                  <c:v>3.0061966595116631</c:v>
                </c:pt>
                <c:pt idx="1751">
                  <c:v>2.8170365223449561</c:v>
                </c:pt>
                <c:pt idx="1752">
                  <c:v>2.9385724593963332</c:v>
                </c:pt>
                <c:pt idx="1753">
                  <c:v>3.091079958305349</c:v>
                </c:pt>
                <c:pt idx="1754">
                  <c:v>3.3541476331496209</c:v>
                </c:pt>
                <c:pt idx="1755">
                  <c:v>3.255079522845278</c:v>
                </c:pt>
                <c:pt idx="1756">
                  <c:v>3.162868234089383</c:v>
                </c:pt>
                <c:pt idx="1757">
                  <c:v>2.9664812323278942</c:v>
                </c:pt>
                <c:pt idx="1758">
                  <c:v>2.7338760506282411</c:v>
                </c:pt>
                <c:pt idx="1759">
                  <c:v>2.7802418438948449</c:v>
                </c:pt>
                <c:pt idx="1760">
                  <c:v>2.9331967392577352</c:v>
                </c:pt>
                <c:pt idx="1761">
                  <c:v>3.0488273788524221</c:v>
                </c:pt>
                <c:pt idx="1762">
                  <c:v>3.4597583550410338</c:v>
                </c:pt>
                <c:pt idx="1763">
                  <c:v>3.7094846888627488</c:v>
                </c:pt>
                <c:pt idx="1764">
                  <c:v>3.540198382985321</c:v>
                </c:pt>
                <c:pt idx="1765">
                  <c:v>3.0242391310348862</c:v>
                </c:pt>
                <c:pt idx="1766">
                  <c:v>2.976974000242095</c:v>
                </c:pt>
                <c:pt idx="1767">
                  <c:v>2.8721713952432282</c:v>
                </c:pt>
                <c:pt idx="1768">
                  <c:v>2.6060983846257471</c:v>
                </c:pt>
                <c:pt idx="1769">
                  <c:v>2.3369345504298629</c:v>
                </c:pt>
                <c:pt idx="1770">
                  <c:v>2.401222165683031</c:v>
                </c:pt>
                <c:pt idx="1771">
                  <c:v>2.4662235034484872</c:v>
                </c:pt>
                <c:pt idx="1772">
                  <c:v>2.3166908142688381</c:v>
                </c:pt>
                <c:pt idx="1773">
                  <c:v>2.3600723811351689</c:v>
                </c:pt>
                <c:pt idx="1774">
                  <c:v>2.4199567736199028</c:v>
                </c:pt>
                <c:pt idx="1775">
                  <c:v>2.376387663683186</c:v>
                </c:pt>
                <c:pt idx="1776">
                  <c:v>2.9421385507878819</c:v>
                </c:pt>
                <c:pt idx="1777">
                  <c:v>3.6069298235648368</c:v>
                </c:pt>
                <c:pt idx="1778">
                  <c:v>3.93681296742731</c:v>
                </c:pt>
                <c:pt idx="1779">
                  <c:v>3.6769882440184962</c:v>
                </c:pt>
                <c:pt idx="1780">
                  <c:v>3.490433496485521</c:v>
                </c:pt>
                <c:pt idx="1781">
                  <c:v>2.8130972791977191</c:v>
                </c:pt>
                <c:pt idx="1782">
                  <c:v>2.1276055457576968</c:v>
                </c:pt>
                <c:pt idx="1783">
                  <c:v>1.89378284436135</c:v>
                </c:pt>
                <c:pt idx="1784">
                  <c:v>2.210690099818998</c:v>
                </c:pt>
                <c:pt idx="1785">
                  <c:v>2.6614694283663849</c:v>
                </c:pt>
                <c:pt idx="1786">
                  <c:v>3.176631328808921</c:v>
                </c:pt>
                <c:pt idx="1787">
                  <c:v>2.9269333139777589</c:v>
                </c:pt>
                <c:pt idx="1788">
                  <c:v>2.5089460094191969</c:v>
                </c:pt>
                <c:pt idx="1789">
                  <c:v>1.978700209215001</c:v>
                </c:pt>
                <c:pt idx="1790">
                  <c:v>1.6371798014426671</c:v>
                </c:pt>
                <c:pt idx="1791">
                  <c:v>1.4837421145537399</c:v>
                </c:pt>
                <c:pt idx="1792">
                  <c:v>1.354048185560871</c:v>
                </c:pt>
                <c:pt idx="1793">
                  <c:v>1.2575264790566141</c:v>
                </c:pt>
                <c:pt idx="1794">
                  <c:v>1.1828925957913321</c:v>
                </c:pt>
                <c:pt idx="1795">
                  <c:v>1.0455448629342441</c:v>
                </c:pt>
                <c:pt idx="1796">
                  <c:v>1.0254624097476439</c:v>
                </c:pt>
                <c:pt idx="1797">
                  <c:v>1.3126076023212361</c:v>
                </c:pt>
                <c:pt idx="1798">
                  <c:v>1.8291169049730209</c:v>
                </c:pt>
                <c:pt idx="1799">
                  <c:v>2.416345673876398</c:v>
                </c:pt>
                <c:pt idx="1800">
                  <c:v>2.8750431488644441</c:v>
                </c:pt>
                <c:pt idx="1801">
                  <c:v>3.1429672440132679</c:v>
                </c:pt>
                <c:pt idx="1802">
                  <c:v>3.3942761843874201</c:v>
                </c:pt>
                <c:pt idx="1803">
                  <c:v>3.3468147501434982</c:v>
                </c:pt>
                <c:pt idx="1804">
                  <c:v>3.0117895394374239</c:v>
                </c:pt>
                <c:pt idx="1805">
                  <c:v>2.6648483098860618</c:v>
                </c:pt>
                <c:pt idx="1806">
                  <c:v>2.5426685598346102</c:v>
                </c:pt>
                <c:pt idx="1807">
                  <c:v>2.1367924470231929</c:v>
                </c:pt>
                <c:pt idx="1808">
                  <c:v>2.1590808468611198</c:v>
                </c:pt>
                <c:pt idx="1809">
                  <c:v>1.897989297321238</c:v>
                </c:pt>
                <c:pt idx="1810">
                  <c:v>1.7830684345301171</c:v>
                </c:pt>
                <c:pt idx="1811">
                  <c:v>1.9866262845796709</c:v>
                </c:pt>
                <c:pt idx="1812">
                  <c:v>2.0904660959519328</c:v>
                </c:pt>
                <c:pt idx="1813">
                  <c:v>1.7617451601094249</c:v>
                </c:pt>
                <c:pt idx="1814">
                  <c:v>1.4946322827840921</c:v>
                </c:pt>
                <c:pt idx="1815">
                  <c:v>1.2646447594024459</c:v>
                </c:pt>
                <c:pt idx="1816">
                  <c:v>1.161441344211271</c:v>
                </c:pt>
                <c:pt idx="1817">
                  <c:v>1.2217004777463949</c:v>
                </c:pt>
                <c:pt idx="1818">
                  <c:v>1.208377724470818</c:v>
                </c:pt>
                <c:pt idx="1819">
                  <c:v>0.8433229102552402</c:v>
                </c:pt>
                <c:pt idx="1820">
                  <c:v>0.6582250315645829</c:v>
                </c:pt>
                <c:pt idx="1821">
                  <c:v>0.46124134816577927</c:v>
                </c:pt>
                <c:pt idx="1822">
                  <c:v>0.31625602931065622</c:v>
                </c:pt>
                <c:pt idx="1823">
                  <c:v>0.4945437689410267</c:v>
                </c:pt>
                <c:pt idx="1824">
                  <c:v>0.74186974662908234</c:v>
                </c:pt>
                <c:pt idx="1825">
                  <c:v>0.94775904287610269</c:v>
                </c:pt>
                <c:pt idx="1826">
                  <c:v>1.0058283909797181</c:v>
                </c:pt>
                <c:pt idx="1827">
                  <c:v>1.3830019969041141</c:v>
                </c:pt>
                <c:pt idx="1828">
                  <c:v>1.691778747652523</c:v>
                </c:pt>
                <c:pt idx="1829">
                  <c:v>2.5458681972751198</c:v>
                </c:pt>
                <c:pt idx="1830">
                  <c:v>3.0710582154553641</c:v>
                </c:pt>
                <c:pt idx="1831">
                  <c:v>3.4970865133554732</c:v>
                </c:pt>
                <c:pt idx="1832">
                  <c:v>3.7262611240916419</c:v>
                </c:pt>
                <c:pt idx="1833">
                  <c:v>3.6090109024872312</c:v>
                </c:pt>
                <c:pt idx="1834">
                  <c:v>3.383171041209708</c:v>
                </c:pt>
                <c:pt idx="1835">
                  <c:v>2.8217078393411712</c:v>
                </c:pt>
                <c:pt idx="1836">
                  <c:v>2.7282745909884412</c:v>
                </c:pt>
                <c:pt idx="1837">
                  <c:v>2.707322581504596</c:v>
                </c:pt>
                <c:pt idx="1838">
                  <c:v>2.8687253123835932</c:v>
                </c:pt>
                <c:pt idx="1839">
                  <c:v>3.2175371415359759</c:v>
                </c:pt>
                <c:pt idx="1840">
                  <c:v>3.436041191498028</c:v>
                </c:pt>
                <c:pt idx="1841">
                  <c:v>3.8427676271072051</c:v>
                </c:pt>
                <c:pt idx="1842">
                  <c:v>4.0853371445295723</c:v>
                </c:pt>
                <c:pt idx="1843">
                  <c:v>4.3703673095812867</c:v>
                </c:pt>
                <c:pt idx="1844">
                  <c:v>4.373006537135252</c:v>
                </c:pt>
                <c:pt idx="1845">
                  <c:v>4.4302512591901957</c:v>
                </c:pt>
                <c:pt idx="1846">
                  <c:v>4.4146081637260677</c:v>
                </c:pt>
                <c:pt idx="1847">
                  <c:v>4.1750476398184286</c:v>
                </c:pt>
                <c:pt idx="1848">
                  <c:v>3.9967325063652162</c:v>
                </c:pt>
                <c:pt idx="1849">
                  <c:v>3.4449138088257718</c:v>
                </c:pt>
                <c:pt idx="1850">
                  <c:v>2.947397864189536</c:v>
                </c:pt>
                <c:pt idx="1851">
                  <c:v>2.718781993968022</c:v>
                </c:pt>
                <c:pt idx="1852">
                  <c:v>2.764339076793803</c:v>
                </c:pt>
                <c:pt idx="1853">
                  <c:v>2.539602855567352</c:v>
                </c:pt>
                <c:pt idx="1854">
                  <c:v>2.3645595071329368</c:v>
                </c:pt>
                <c:pt idx="1855">
                  <c:v>2.4184819903067911</c:v>
                </c:pt>
                <c:pt idx="1856">
                  <c:v>2.053163490740197</c:v>
                </c:pt>
                <c:pt idx="1857">
                  <c:v>1.4863801149843681</c:v>
                </c:pt>
                <c:pt idx="1858">
                  <c:v>1.097165974831114</c:v>
                </c:pt>
                <c:pt idx="1859">
                  <c:v>0.86594766446903471</c:v>
                </c:pt>
                <c:pt idx="1860">
                  <c:v>0.56625772629831861</c:v>
                </c:pt>
                <c:pt idx="1861">
                  <c:v>0.1966941750390053</c:v>
                </c:pt>
                <c:pt idx="1862">
                  <c:v>-0.32023054559327391</c:v>
                </c:pt>
                <c:pt idx="1863">
                  <c:v>-0.77070465469184535</c:v>
                </c:pt>
                <c:pt idx="1864">
                  <c:v>-0.95327368817622804</c:v>
                </c:pt>
                <c:pt idx="1865">
                  <c:v>-1.127165542043693</c:v>
                </c:pt>
                <c:pt idx="1866">
                  <c:v>-1.468392759395196</c:v>
                </c:pt>
                <c:pt idx="1867">
                  <c:v>-1.982735725412851</c:v>
                </c:pt>
                <c:pt idx="1868">
                  <c:v>-2.3073506955111318</c:v>
                </c:pt>
                <c:pt idx="1869">
                  <c:v>-2.0372717858999341</c:v>
                </c:pt>
                <c:pt idx="1870">
                  <c:v>-1.5622072944641729</c:v>
                </c:pt>
                <c:pt idx="1871">
                  <c:v>-1.5532894605746499</c:v>
                </c:pt>
                <c:pt idx="1872">
                  <c:v>-1.679037753359939</c:v>
                </c:pt>
                <c:pt idx="1873">
                  <c:v>-1.8745887910209169</c:v>
                </c:pt>
                <c:pt idx="1874">
                  <c:v>-2.014775432478884</c:v>
                </c:pt>
                <c:pt idx="1875">
                  <c:v>-1.899194457630244</c:v>
                </c:pt>
                <c:pt idx="1876">
                  <c:v>-1.9430916305299979</c:v>
                </c:pt>
                <c:pt idx="1877">
                  <c:v>-2.141436185157862</c:v>
                </c:pt>
                <c:pt idx="1878">
                  <c:v>-2.4872597141075472</c:v>
                </c:pt>
                <c:pt idx="1879">
                  <c:v>-2.8466703251834189</c:v>
                </c:pt>
                <c:pt idx="1880">
                  <c:v>-3.097307425104701</c:v>
                </c:pt>
                <c:pt idx="1881">
                  <c:v>-3.1888877001534941</c:v>
                </c:pt>
                <c:pt idx="1882">
                  <c:v>-3.1111838954619269</c:v>
                </c:pt>
                <c:pt idx="1883">
                  <c:v>-2.7015120153835439</c:v>
                </c:pt>
                <c:pt idx="1884">
                  <c:v>-2.838897683223554</c:v>
                </c:pt>
                <c:pt idx="1885">
                  <c:v>-3.546603340372021</c:v>
                </c:pt>
                <c:pt idx="1886">
                  <c:v>-4.0936805497603199</c:v>
                </c:pt>
                <c:pt idx="1887">
                  <c:v>-4.1772277110857834</c:v>
                </c:pt>
                <c:pt idx="1888">
                  <c:v>-3.862168035958828</c:v>
                </c:pt>
                <c:pt idx="1889">
                  <c:v>-3.6675700678780832</c:v>
                </c:pt>
                <c:pt idx="1890">
                  <c:v>-3.6088395702684721</c:v>
                </c:pt>
                <c:pt idx="1891">
                  <c:v>-3.2786016817524271</c:v>
                </c:pt>
                <c:pt idx="1892">
                  <c:v>-3.1767249823346542</c:v>
                </c:pt>
                <c:pt idx="1893">
                  <c:v>-3.134604098106327</c:v>
                </c:pt>
                <c:pt idx="1894">
                  <c:v>-3.1144288938452469</c:v>
                </c:pt>
                <c:pt idx="1895">
                  <c:v>-3.474056303590805</c:v>
                </c:pt>
                <c:pt idx="1896">
                  <c:v>-3.6133705972701939</c:v>
                </c:pt>
                <c:pt idx="1897">
                  <c:v>-3.7011464489038688</c:v>
                </c:pt>
                <c:pt idx="1898">
                  <c:v>-3.7915109159648321</c:v>
                </c:pt>
                <c:pt idx="1899">
                  <c:v>-3.594772249139905</c:v>
                </c:pt>
                <c:pt idx="1900">
                  <c:v>-3.531067655472222</c:v>
                </c:pt>
                <c:pt idx="1901">
                  <c:v>-3.4128142029886548</c:v>
                </c:pt>
                <c:pt idx="1902">
                  <c:v>-3.254761306061686</c:v>
                </c:pt>
                <c:pt idx="1903">
                  <c:v>-3.248431210894863</c:v>
                </c:pt>
                <c:pt idx="1904">
                  <c:v>-3.6913939350600211</c:v>
                </c:pt>
                <c:pt idx="1905">
                  <c:v>-3.673710001222775</c:v>
                </c:pt>
                <c:pt idx="1906">
                  <c:v>-3.792048020551043</c:v>
                </c:pt>
                <c:pt idx="1907">
                  <c:v>-3.816134536305857</c:v>
                </c:pt>
                <c:pt idx="1908">
                  <c:v>-3.9667646804417438</c:v>
                </c:pt>
                <c:pt idx="1909">
                  <c:v>-3.8674751106994041</c:v>
                </c:pt>
                <c:pt idx="1910">
                  <c:v>-3.6633817827180151</c:v>
                </c:pt>
                <c:pt idx="1911">
                  <c:v>-3.6438842002420979</c:v>
                </c:pt>
                <c:pt idx="1912">
                  <c:v>-3.3684946809648499</c:v>
                </c:pt>
                <c:pt idx="1913">
                  <c:v>-3.4481788960998392</c:v>
                </c:pt>
                <c:pt idx="1914">
                  <c:v>-3.3675362022674138</c:v>
                </c:pt>
                <c:pt idx="1915">
                  <c:v>-3.4125478635148192</c:v>
                </c:pt>
                <c:pt idx="1916">
                  <c:v>-3.5352341981279918</c:v>
                </c:pt>
                <c:pt idx="1917">
                  <c:v>-3.6474846129710512</c:v>
                </c:pt>
                <c:pt idx="1918">
                  <c:v>-3.7266640752450622</c:v>
                </c:pt>
                <c:pt idx="1919">
                  <c:v>-3.670284323462528</c:v>
                </c:pt>
                <c:pt idx="1920">
                  <c:v>-3.8533271767691111</c:v>
                </c:pt>
                <c:pt idx="1921">
                  <c:v>-3.9463669009978219</c:v>
                </c:pt>
                <c:pt idx="1922">
                  <c:v>-3.9218510270212752</c:v>
                </c:pt>
                <c:pt idx="1923">
                  <c:v>-3.7746244148615671</c:v>
                </c:pt>
                <c:pt idx="1924">
                  <c:v>-3.584646751899824</c:v>
                </c:pt>
                <c:pt idx="1925">
                  <c:v>-3.5746687222122562</c:v>
                </c:pt>
                <c:pt idx="1926">
                  <c:v>-3.6169578165661118</c:v>
                </c:pt>
                <c:pt idx="1927">
                  <c:v>-3.416225025545351</c:v>
                </c:pt>
                <c:pt idx="1928">
                  <c:v>-3.3411055490342561</c:v>
                </c:pt>
                <c:pt idx="1929">
                  <c:v>-3.116652455729676</c:v>
                </c:pt>
                <c:pt idx="1930">
                  <c:v>-3.2115785597034878</c:v>
                </c:pt>
                <c:pt idx="1931">
                  <c:v>-3.1670761932229188</c:v>
                </c:pt>
                <c:pt idx="1932">
                  <c:v>-2.9723342936687298</c:v>
                </c:pt>
                <c:pt idx="1933">
                  <c:v>-2.968694114673867</c:v>
                </c:pt>
                <c:pt idx="1934">
                  <c:v>-3.049336149818056</c:v>
                </c:pt>
                <c:pt idx="1935">
                  <c:v>-3.2509747644199498</c:v>
                </c:pt>
                <c:pt idx="1936">
                  <c:v>-3.3674463694237242</c:v>
                </c:pt>
                <c:pt idx="1937">
                  <c:v>-3.3153821906703098</c:v>
                </c:pt>
                <c:pt idx="1938">
                  <c:v>-3.5341605835004728</c:v>
                </c:pt>
                <c:pt idx="1939">
                  <c:v>-3.4888950083647932</c:v>
                </c:pt>
                <c:pt idx="1940">
                  <c:v>-3.3246612022882021</c:v>
                </c:pt>
                <c:pt idx="1941">
                  <c:v>-3.2024604320305952</c:v>
                </c:pt>
                <c:pt idx="1942">
                  <c:v>-3.179641486852987</c:v>
                </c:pt>
                <c:pt idx="1943">
                  <c:v>-3.004735886792298</c:v>
                </c:pt>
                <c:pt idx="1944">
                  <c:v>-3.034280169733671</c:v>
                </c:pt>
                <c:pt idx="1945">
                  <c:v>-2.92752529382842</c:v>
                </c:pt>
                <c:pt idx="1946">
                  <c:v>-2.9403867997131612</c:v>
                </c:pt>
                <c:pt idx="1947">
                  <c:v>-2.9580122774474189</c:v>
                </c:pt>
                <c:pt idx="1948">
                  <c:v>-3.023429153800123</c:v>
                </c:pt>
                <c:pt idx="1949">
                  <c:v>-2.9359475131783559</c:v>
                </c:pt>
                <c:pt idx="1950">
                  <c:v>-3.0193238892126959</c:v>
                </c:pt>
                <c:pt idx="1951">
                  <c:v>-2.82298158099448</c:v>
                </c:pt>
                <c:pt idx="1952">
                  <c:v>-2.9832879854212941</c:v>
                </c:pt>
                <c:pt idx="1953">
                  <c:v>-2.7979928571356649</c:v>
                </c:pt>
                <c:pt idx="1954">
                  <c:v>-2.3001741784836511</c:v>
                </c:pt>
                <c:pt idx="1955">
                  <c:v>-2.0946388933310849</c:v>
                </c:pt>
                <c:pt idx="1956">
                  <c:v>-1.9407521155681331</c:v>
                </c:pt>
                <c:pt idx="1957">
                  <c:v>-1.8261848301648831</c:v>
                </c:pt>
                <c:pt idx="1958">
                  <c:v>-1.7793570615186061</c:v>
                </c:pt>
                <c:pt idx="1959">
                  <c:v>-1.9366183962419941</c:v>
                </c:pt>
                <c:pt idx="1960">
                  <c:v>-1.7122069638005739</c:v>
                </c:pt>
                <c:pt idx="1961">
                  <c:v>-1.7840539052852651</c:v>
                </c:pt>
                <c:pt idx="1962">
                  <c:v>-1.7860351511637329</c:v>
                </c:pt>
                <c:pt idx="1963">
                  <c:v>-1.646233785947627</c:v>
                </c:pt>
                <c:pt idx="1964">
                  <c:v>-1.7571075187735461</c:v>
                </c:pt>
                <c:pt idx="1965">
                  <c:v>-2.0188079119853799</c:v>
                </c:pt>
                <c:pt idx="1966">
                  <c:v>-1.96053118326672</c:v>
                </c:pt>
                <c:pt idx="1967">
                  <c:v>-1.86498285152051</c:v>
                </c:pt>
                <c:pt idx="1968">
                  <c:v>-1.622868532731303</c:v>
                </c:pt>
                <c:pt idx="1969">
                  <c:v>-1.450661187230363</c:v>
                </c:pt>
                <c:pt idx="1970">
                  <c:v>-1.252884951373975</c:v>
                </c:pt>
                <c:pt idx="1971">
                  <c:v>-1.261574172706738</c:v>
                </c:pt>
                <c:pt idx="1972">
                  <c:v>-1.461879272425312</c:v>
                </c:pt>
                <c:pt idx="1973">
                  <c:v>-1.7254011746645579</c:v>
                </c:pt>
                <c:pt idx="1974">
                  <c:v>-1.7075621512878529</c:v>
                </c:pt>
                <c:pt idx="1975">
                  <c:v>-1.2843460556917989</c:v>
                </c:pt>
                <c:pt idx="1976">
                  <c:v>-0.85104886879520358</c:v>
                </c:pt>
                <c:pt idx="1977">
                  <c:v>-0.88581995066460295</c:v>
                </c:pt>
                <c:pt idx="1978">
                  <c:v>-1.150056076106087</c:v>
                </c:pt>
                <c:pt idx="1979">
                  <c:v>-1.4349038232499429</c:v>
                </c:pt>
                <c:pt idx="1980">
                  <c:v>-1.6210352281411089</c:v>
                </c:pt>
                <c:pt idx="1981">
                  <c:v>-1.7385419608966231</c:v>
                </c:pt>
                <c:pt idx="1982">
                  <c:v>-1.7113668744841299</c:v>
                </c:pt>
                <c:pt idx="1983">
                  <c:v>-2.2046745015786962</c:v>
                </c:pt>
                <c:pt idx="1984">
                  <c:v>-2.8349264912880181</c:v>
                </c:pt>
                <c:pt idx="1985">
                  <c:v>-3.395392944496753</c:v>
                </c:pt>
                <c:pt idx="1986">
                  <c:v>-3.542012886920229</c:v>
                </c:pt>
                <c:pt idx="1987">
                  <c:v>-3.5101855994225</c:v>
                </c:pt>
                <c:pt idx="1988">
                  <c:v>-3.4502213619333548</c:v>
                </c:pt>
                <c:pt idx="1989">
                  <c:v>-3.4744978714936678</c:v>
                </c:pt>
                <c:pt idx="1990">
                  <c:v>-3.40118652433988</c:v>
                </c:pt>
                <c:pt idx="1991">
                  <c:v>-3.3330522389565731</c:v>
                </c:pt>
                <c:pt idx="1992">
                  <c:v>-3.4230848653240411</c:v>
                </c:pt>
                <c:pt idx="1993">
                  <c:v>-3.6930537300570379</c:v>
                </c:pt>
                <c:pt idx="1994">
                  <c:v>-3.5989420628592681</c:v>
                </c:pt>
                <c:pt idx="1995">
                  <c:v>-3.3573836658511791</c:v>
                </c:pt>
                <c:pt idx="1996">
                  <c:v>-2.896071859380057</c:v>
                </c:pt>
                <c:pt idx="1997">
                  <c:v>-2.583125752715365</c:v>
                </c:pt>
                <c:pt idx="1998">
                  <c:v>-2.54406735774347</c:v>
                </c:pt>
                <c:pt idx="1999">
                  <c:v>-2.6946470205270781</c:v>
                </c:pt>
                <c:pt idx="2000">
                  <c:v>-2.757523074796699</c:v>
                </c:pt>
                <c:pt idx="2001">
                  <c:v>-2.9434218950818591</c:v>
                </c:pt>
                <c:pt idx="2002">
                  <c:v>-3.0916260422768378</c:v>
                </c:pt>
                <c:pt idx="2003">
                  <c:v>-2.9483372007993212</c:v>
                </c:pt>
                <c:pt idx="2004">
                  <c:v>-2.7508647569762248</c:v>
                </c:pt>
                <c:pt idx="2005">
                  <c:v>-2.7435151973897951</c:v>
                </c:pt>
                <c:pt idx="2006">
                  <c:v>-2.2534212310665498</c:v>
                </c:pt>
                <c:pt idx="2007">
                  <c:v>-1.868539469992504</c:v>
                </c:pt>
                <c:pt idx="2008">
                  <c:v>-1.5788780833569771</c:v>
                </c:pt>
                <c:pt idx="2009">
                  <c:v>-1.279496109569801</c:v>
                </c:pt>
                <c:pt idx="2010">
                  <c:v>-0.97516562997918066</c:v>
                </c:pt>
                <c:pt idx="2011">
                  <c:v>-1.047667291896458</c:v>
                </c:pt>
                <c:pt idx="2012">
                  <c:v>-1.1382811377416819</c:v>
                </c:pt>
                <c:pt idx="2013">
                  <c:v>-1.2437434983457429</c:v>
                </c:pt>
                <c:pt idx="2014">
                  <c:v>-1.446463235068572</c:v>
                </c:pt>
                <c:pt idx="2015">
                  <c:v>-1.4217113090283411</c:v>
                </c:pt>
                <c:pt idx="2016">
                  <c:v>-1.6169985586339379</c:v>
                </c:pt>
                <c:pt idx="2017">
                  <c:v>-1.823606638686265</c:v>
                </c:pt>
                <c:pt idx="2018">
                  <c:v>-1.7662147209415979</c:v>
                </c:pt>
                <c:pt idx="2019">
                  <c:v>-1.6577656401264029</c:v>
                </c:pt>
                <c:pt idx="2020">
                  <c:v>-1.768729375569311</c:v>
                </c:pt>
                <c:pt idx="2021">
                  <c:v>-1.920465810076617</c:v>
                </c:pt>
                <c:pt idx="2022">
                  <c:v>-2.0428888390278219</c:v>
                </c:pt>
                <c:pt idx="2023">
                  <c:v>-2.2859297315424629</c:v>
                </c:pt>
                <c:pt idx="2024">
                  <c:v>-2.700909667796092</c:v>
                </c:pt>
                <c:pt idx="2025">
                  <c:v>-3.263109644231351</c:v>
                </c:pt>
                <c:pt idx="2026">
                  <c:v>-3.586797918968923</c:v>
                </c:pt>
                <c:pt idx="2027">
                  <c:v>-3.553221450949029</c:v>
                </c:pt>
                <c:pt idx="2028">
                  <c:v>-3.661089025931358</c:v>
                </c:pt>
                <c:pt idx="2029">
                  <c:v>-3.4872051958259309</c:v>
                </c:pt>
                <c:pt idx="2030">
                  <c:v>-3.1243156909630678</c:v>
                </c:pt>
                <c:pt idx="2031">
                  <c:v>-3.5473804239867861</c:v>
                </c:pt>
                <c:pt idx="2032">
                  <c:v>-3.8316591019986519</c:v>
                </c:pt>
                <c:pt idx="2033">
                  <c:v>-4.2702106910472537</c:v>
                </c:pt>
                <c:pt idx="2034">
                  <c:v>-4.8644240257690807</c:v>
                </c:pt>
                <c:pt idx="2035">
                  <c:v>-5.2149433520677224</c:v>
                </c:pt>
                <c:pt idx="2036">
                  <c:v>-5.6562299762233099</c:v>
                </c:pt>
                <c:pt idx="2037">
                  <c:v>-5.7050366265161019</c:v>
                </c:pt>
                <c:pt idx="2038">
                  <c:v>-5.0595441491043287</c:v>
                </c:pt>
                <c:pt idx="2039">
                  <c:v>-4.449098159774727</c:v>
                </c:pt>
                <c:pt idx="2040">
                  <c:v>-3.632647274454456</c:v>
                </c:pt>
                <c:pt idx="2041">
                  <c:v>-3.1763279564440352</c:v>
                </c:pt>
                <c:pt idx="2042">
                  <c:v>-2.8854778022666752</c:v>
                </c:pt>
                <c:pt idx="2043">
                  <c:v>-3.0803927285043202</c:v>
                </c:pt>
                <c:pt idx="2044">
                  <c:v>-3.0753295748336642</c:v>
                </c:pt>
                <c:pt idx="2045">
                  <c:v>-3.2801517649965799</c:v>
                </c:pt>
                <c:pt idx="2046">
                  <c:v>-2.9135169141566521</c:v>
                </c:pt>
                <c:pt idx="2047">
                  <c:v>-2.57052053044921</c:v>
                </c:pt>
                <c:pt idx="2048">
                  <c:v>-2.1215971274534531</c:v>
                </c:pt>
                <c:pt idx="2049">
                  <c:v>-1.544828424551052</c:v>
                </c:pt>
                <c:pt idx="2050">
                  <c:v>-0.9897078966848788</c:v>
                </c:pt>
                <c:pt idx="2051">
                  <c:v>-0.65238612512121097</c:v>
                </c:pt>
                <c:pt idx="2052">
                  <c:v>-0.54188602743451575</c:v>
                </c:pt>
                <c:pt idx="2053">
                  <c:v>-0.59155293519176</c:v>
                </c:pt>
                <c:pt idx="2054">
                  <c:v>-0.40755690406151479</c:v>
                </c:pt>
                <c:pt idx="2055">
                  <c:v>9.0219868648831608E-2</c:v>
                </c:pt>
                <c:pt idx="2056">
                  <c:v>0.90165690366628382</c:v>
                </c:pt>
                <c:pt idx="2057">
                  <c:v>1.2377825999044549</c:v>
                </c:pt>
                <c:pt idx="2058">
                  <c:v>1.233585341981366</c:v>
                </c:pt>
                <c:pt idx="2059">
                  <c:v>1.1703188831226781</c:v>
                </c:pt>
                <c:pt idx="2060">
                  <c:v>1.336090294550343</c:v>
                </c:pt>
                <c:pt idx="2061">
                  <c:v>1.947707319715515</c:v>
                </c:pt>
                <c:pt idx="2062">
                  <c:v>1.9716831465042139</c:v>
                </c:pt>
                <c:pt idx="2063">
                  <c:v>2.0726721989954222</c:v>
                </c:pt>
                <c:pt idx="2064">
                  <c:v>2.4324252269236579</c:v>
                </c:pt>
                <c:pt idx="2065">
                  <c:v>1.952838450987509</c:v>
                </c:pt>
                <c:pt idx="2066">
                  <c:v>1.4756114965972089</c:v>
                </c:pt>
                <c:pt idx="2067">
                  <c:v>1.81321941198808</c:v>
                </c:pt>
                <c:pt idx="2068">
                  <c:v>1.7112975931407519</c:v>
                </c:pt>
                <c:pt idx="2069">
                  <c:v>2.5287709916292709</c:v>
                </c:pt>
                <c:pt idx="2070">
                  <c:v>2.7161677817332821</c:v>
                </c:pt>
                <c:pt idx="2071">
                  <c:v>2.397975298091775</c:v>
                </c:pt>
                <c:pt idx="2072">
                  <c:v>2.4666152037793618</c:v>
                </c:pt>
                <c:pt idx="2073">
                  <c:v>1.8381084122006</c:v>
                </c:pt>
                <c:pt idx="2074">
                  <c:v>1.477008984317508</c:v>
                </c:pt>
                <c:pt idx="2075">
                  <c:v>1.6653603891384849</c:v>
                </c:pt>
                <c:pt idx="2076">
                  <c:v>1.742276784132361</c:v>
                </c:pt>
                <c:pt idx="2077">
                  <c:v>1.5672131794063691</c:v>
                </c:pt>
                <c:pt idx="2078">
                  <c:v>1.5513961375457539</c:v>
                </c:pt>
                <c:pt idx="2079">
                  <c:v>1.7177003507731079</c:v>
                </c:pt>
                <c:pt idx="2080">
                  <c:v>1.6599574498320699</c:v>
                </c:pt>
                <c:pt idx="2081">
                  <c:v>1.602434860689306</c:v>
                </c:pt>
                <c:pt idx="2082">
                  <c:v>1.6634912818102841</c:v>
                </c:pt>
                <c:pt idx="2083">
                  <c:v>1.7162266473640411</c:v>
                </c:pt>
                <c:pt idx="2084">
                  <c:v>2.2889761958985622</c:v>
                </c:pt>
                <c:pt idx="2085">
                  <c:v>2.2118763069938301</c:v>
                </c:pt>
                <c:pt idx="2086">
                  <c:v>1.7958642049428679</c:v>
                </c:pt>
                <c:pt idx="2087">
                  <c:v>1.778670295342579</c:v>
                </c:pt>
                <c:pt idx="2088">
                  <c:v>1.635051397970521</c:v>
                </c:pt>
                <c:pt idx="2089">
                  <c:v>1.703070679118682</c:v>
                </c:pt>
                <c:pt idx="2090">
                  <c:v>2.0954969602344331</c:v>
                </c:pt>
                <c:pt idx="2091">
                  <c:v>1.991528709254657</c:v>
                </c:pt>
                <c:pt idx="2092">
                  <c:v>2.000631677706656</c:v>
                </c:pt>
                <c:pt idx="2093">
                  <c:v>1.771779438110235</c:v>
                </c:pt>
                <c:pt idx="2094">
                  <c:v>1.8169413347381891</c:v>
                </c:pt>
                <c:pt idx="2095">
                  <c:v>1.7706559344330359</c:v>
                </c:pt>
                <c:pt idx="2096">
                  <c:v>1.548327235473751</c:v>
                </c:pt>
                <c:pt idx="2097">
                  <c:v>1.2345635139622311</c:v>
                </c:pt>
                <c:pt idx="2098">
                  <c:v>1.3636884350650409</c:v>
                </c:pt>
                <c:pt idx="2099">
                  <c:v>1.2136180303642341</c:v>
                </c:pt>
                <c:pt idx="2100">
                  <c:v>0.95565698648924424</c:v>
                </c:pt>
                <c:pt idx="2101">
                  <c:v>0.62747510856958455</c:v>
                </c:pt>
                <c:pt idx="2102">
                  <c:v>0.84025120275600962</c:v>
                </c:pt>
                <c:pt idx="2103">
                  <c:v>1.152462777164432</c:v>
                </c:pt>
                <c:pt idx="2104">
                  <c:v>1.4384715378073449</c:v>
                </c:pt>
                <c:pt idx="2105">
                  <c:v>1.488180163015113</c:v>
                </c:pt>
                <c:pt idx="2106">
                  <c:v>1.3940180712276631</c:v>
                </c:pt>
                <c:pt idx="2107">
                  <c:v>1.4866193173644231</c:v>
                </c:pt>
                <c:pt idx="2108">
                  <c:v>1.389298510385844</c:v>
                </c:pt>
                <c:pt idx="2109">
                  <c:v>1.5333822876873939</c:v>
                </c:pt>
                <c:pt idx="2110">
                  <c:v>1.6242483737437641</c:v>
                </c:pt>
                <c:pt idx="2111">
                  <c:v>1.768744517457906</c:v>
                </c:pt>
                <c:pt idx="2112">
                  <c:v>1.759091800098475</c:v>
                </c:pt>
                <c:pt idx="2113">
                  <c:v>1.8963415535196719</c:v>
                </c:pt>
                <c:pt idx="2114">
                  <c:v>1.776663890088988</c:v>
                </c:pt>
                <c:pt idx="2115">
                  <c:v>1.7717210915642021</c:v>
                </c:pt>
                <c:pt idx="2116">
                  <c:v>1.6692467747317341</c:v>
                </c:pt>
                <c:pt idx="2117">
                  <c:v>2.200702272863956</c:v>
                </c:pt>
                <c:pt idx="2118">
                  <c:v>2.239024802133494</c:v>
                </c:pt>
                <c:pt idx="2119">
                  <c:v>2.2235582724342522</c:v>
                </c:pt>
                <c:pt idx="2120">
                  <c:v>2.0267468887544511</c:v>
                </c:pt>
                <c:pt idx="2121">
                  <c:v>1.9757770062045621</c:v>
                </c:pt>
                <c:pt idx="2122">
                  <c:v>1.8884933742837999</c:v>
                </c:pt>
                <c:pt idx="2123">
                  <c:v>1.81559742416212</c:v>
                </c:pt>
                <c:pt idx="2124">
                  <c:v>2.1094142981667021</c:v>
                </c:pt>
                <c:pt idx="2125">
                  <c:v>2.3651593050019439</c:v>
                </c:pt>
                <c:pt idx="2126">
                  <c:v>2.4224070182355728</c:v>
                </c:pt>
                <c:pt idx="2127">
                  <c:v>2.5512176756656841</c:v>
                </c:pt>
                <c:pt idx="2128">
                  <c:v>2.914523802123703</c:v>
                </c:pt>
                <c:pt idx="2129">
                  <c:v>2.9337855130132668</c:v>
                </c:pt>
                <c:pt idx="2130">
                  <c:v>3.1127274558982951</c:v>
                </c:pt>
                <c:pt idx="2131">
                  <c:v>3.5746775287215229</c:v>
                </c:pt>
                <c:pt idx="2132">
                  <c:v>3.767588839580152</c:v>
                </c:pt>
                <c:pt idx="2133">
                  <c:v>4.0175987472343229</c:v>
                </c:pt>
                <c:pt idx="2134">
                  <c:v>4.1919263975791834</c:v>
                </c:pt>
                <c:pt idx="2135">
                  <c:v>4.196030880203871</c:v>
                </c:pt>
                <c:pt idx="2136">
                  <c:v>4.2440892268902521</c:v>
                </c:pt>
                <c:pt idx="2137">
                  <c:v>4.314096148244702</c:v>
                </c:pt>
                <c:pt idx="2138">
                  <c:v>4.4539137385377794</c:v>
                </c:pt>
                <c:pt idx="2139">
                  <c:v>3.9405097874946979</c:v>
                </c:pt>
                <c:pt idx="2140">
                  <c:v>4.0754837808596536</c:v>
                </c:pt>
                <c:pt idx="2141">
                  <c:v>4.393619546717253</c:v>
                </c:pt>
                <c:pt idx="2142">
                  <c:v>3.811324055042085</c:v>
                </c:pt>
                <c:pt idx="2143">
                  <c:v>3.1808809148969801</c:v>
                </c:pt>
                <c:pt idx="2144">
                  <c:v>3.2850700875790819</c:v>
                </c:pt>
                <c:pt idx="2145">
                  <c:v>3.187580725520919</c:v>
                </c:pt>
                <c:pt idx="2146">
                  <c:v>2.9551517201283661</c:v>
                </c:pt>
                <c:pt idx="2147">
                  <c:v>2.6288290930686049</c:v>
                </c:pt>
                <c:pt idx="2148">
                  <c:v>2.8772872680159529</c:v>
                </c:pt>
                <c:pt idx="2149">
                  <c:v>3.1688726245718239</c:v>
                </c:pt>
                <c:pt idx="2150">
                  <c:v>3.752070950338243</c:v>
                </c:pt>
                <c:pt idx="2151">
                  <c:v>3.2466896027732042</c:v>
                </c:pt>
                <c:pt idx="2152">
                  <c:v>3.1420682224157628</c:v>
                </c:pt>
                <c:pt idx="2153">
                  <c:v>3.205233310287412</c:v>
                </c:pt>
                <c:pt idx="2154">
                  <c:v>3.1853488931903331</c:v>
                </c:pt>
                <c:pt idx="2155">
                  <c:v>3.2170418182680218</c:v>
                </c:pt>
                <c:pt idx="2156">
                  <c:v>3.081738553562321</c:v>
                </c:pt>
                <c:pt idx="2157">
                  <c:v>3.0316553861264182</c:v>
                </c:pt>
                <c:pt idx="2158">
                  <c:v>2.9905440967195691</c:v>
                </c:pt>
                <c:pt idx="2159">
                  <c:v>3.1806179722265671</c:v>
                </c:pt>
                <c:pt idx="2160">
                  <c:v>3.0309643243485982</c:v>
                </c:pt>
                <c:pt idx="2161">
                  <c:v>3.0113456718979168</c:v>
                </c:pt>
                <c:pt idx="2162">
                  <c:v>2.739134389439541</c:v>
                </c:pt>
                <c:pt idx="2163">
                  <c:v>2.5077736789819292</c:v>
                </c:pt>
                <c:pt idx="2164">
                  <c:v>2.5810729656489011</c:v>
                </c:pt>
                <c:pt idx="2165">
                  <c:v>2.4861630027383899</c:v>
                </c:pt>
                <c:pt idx="2166">
                  <c:v>2.317179928613438</c:v>
                </c:pt>
                <c:pt idx="2167">
                  <c:v>2.30110800357782</c:v>
                </c:pt>
                <c:pt idx="2168">
                  <c:v>2.373148724197498</c:v>
                </c:pt>
                <c:pt idx="2169">
                  <c:v>2.3998323345088162</c:v>
                </c:pt>
                <c:pt idx="2170">
                  <c:v>2.2418438658532618</c:v>
                </c:pt>
                <c:pt idx="2171">
                  <c:v>2.1014923198192972</c:v>
                </c:pt>
                <c:pt idx="2172">
                  <c:v>1.849382585821693</c:v>
                </c:pt>
                <c:pt idx="2173">
                  <c:v>1.648252210082253</c:v>
                </c:pt>
                <c:pt idx="2174">
                  <c:v>1.7065500463599661</c:v>
                </c:pt>
                <c:pt idx="2175">
                  <c:v>1.917341764240124</c:v>
                </c:pt>
                <c:pt idx="2176">
                  <c:v>1.58400007030654</c:v>
                </c:pt>
                <c:pt idx="2177">
                  <c:v>1.323468877647046</c:v>
                </c:pt>
                <c:pt idx="2178">
                  <c:v>0.93792663375488827</c:v>
                </c:pt>
                <c:pt idx="2179">
                  <c:v>0.79838571332737673</c:v>
                </c:pt>
                <c:pt idx="2180">
                  <c:v>1.118737575541183</c:v>
                </c:pt>
                <c:pt idx="2181">
                  <c:v>1.606531317304952</c:v>
                </c:pt>
                <c:pt idx="2182">
                  <c:v>1.5599290477736569</c:v>
                </c:pt>
                <c:pt idx="2183">
                  <c:v>1.8188710576098279</c:v>
                </c:pt>
                <c:pt idx="2184">
                  <c:v>2.26861386642183</c:v>
                </c:pt>
                <c:pt idx="2185">
                  <c:v>2.265982131271187</c:v>
                </c:pt>
                <c:pt idx="2186">
                  <c:v>1.9442315909012859</c:v>
                </c:pt>
                <c:pt idx="2187">
                  <c:v>2.491052517868348</c:v>
                </c:pt>
                <c:pt idx="2188">
                  <c:v>3.1077269423632292</c:v>
                </c:pt>
                <c:pt idx="2189">
                  <c:v>2.7356810448749038</c:v>
                </c:pt>
                <c:pt idx="2190">
                  <c:v>2.6331410128272519</c:v>
                </c:pt>
                <c:pt idx="2191">
                  <c:v>2.4840532816877832</c:v>
                </c:pt>
                <c:pt idx="2192">
                  <c:v>2.4548190104330221</c:v>
                </c:pt>
                <c:pt idx="2193">
                  <c:v>2.8925403739033162</c:v>
                </c:pt>
                <c:pt idx="2194">
                  <c:v>2.9704109088440069</c:v>
                </c:pt>
                <c:pt idx="2195">
                  <c:v>2.7114565952658078</c:v>
                </c:pt>
                <c:pt idx="2196">
                  <c:v>2.0559644377042958</c:v>
                </c:pt>
                <c:pt idx="2197">
                  <c:v>1.500681132167395</c:v>
                </c:pt>
                <c:pt idx="2198">
                  <c:v>1.7314872717450509</c:v>
                </c:pt>
                <c:pt idx="2199">
                  <c:v>1.9595953697642301</c:v>
                </c:pt>
                <c:pt idx="2200">
                  <c:v>1.9000320928204639</c:v>
                </c:pt>
                <c:pt idx="2201">
                  <c:v>1.421144994717942</c:v>
                </c:pt>
                <c:pt idx="2202">
                  <c:v>1.276218261017747</c:v>
                </c:pt>
                <c:pt idx="2203">
                  <c:v>1.1499347762485379</c:v>
                </c:pt>
                <c:pt idx="2204">
                  <c:v>0.97859032113688327</c:v>
                </c:pt>
                <c:pt idx="2205">
                  <c:v>0.71656853490903627</c:v>
                </c:pt>
                <c:pt idx="2206">
                  <c:v>0.20342886209437619</c:v>
                </c:pt>
                <c:pt idx="2207">
                  <c:v>9.193623112375568E-2</c:v>
                </c:pt>
                <c:pt idx="2208">
                  <c:v>2.0883366220718201E-2</c:v>
                </c:pt>
                <c:pt idx="2209">
                  <c:v>-5.6903493283995632E-2</c:v>
                </c:pt>
                <c:pt idx="2210">
                  <c:v>-0.1105335545843205</c:v>
                </c:pt>
                <c:pt idx="2211">
                  <c:v>-0.55017496554478995</c:v>
                </c:pt>
                <c:pt idx="2212">
                  <c:v>-0.62278758850162985</c:v>
                </c:pt>
                <c:pt idx="2213">
                  <c:v>-0.48738650662871502</c:v>
                </c:pt>
                <c:pt idx="2214">
                  <c:v>-0.44289967984936279</c:v>
                </c:pt>
                <c:pt idx="2215">
                  <c:v>-0.34856580660893771</c:v>
                </c:pt>
                <c:pt idx="2216">
                  <c:v>5.5311642812047847E-2</c:v>
                </c:pt>
                <c:pt idx="2217">
                  <c:v>-6.1524640168419242E-2</c:v>
                </c:pt>
                <c:pt idx="2218">
                  <c:v>-0.43688564416623388</c:v>
                </c:pt>
                <c:pt idx="2219">
                  <c:v>0.23660698819022649</c:v>
                </c:pt>
                <c:pt idx="2220">
                  <c:v>-0.54751600030811221</c:v>
                </c:pt>
                <c:pt idx="2221">
                  <c:v>-0.65554239697325978</c:v>
                </c:pt>
                <c:pt idx="2222">
                  <c:v>-0.45756967079432892</c:v>
                </c:pt>
                <c:pt idx="2223">
                  <c:v>0.26895096867093382</c:v>
                </c:pt>
                <c:pt idx="2224">
                  <c:v>8.7232535292328522E-2</c:v>
                </c:pt>
                <c:pt idx="2225">
                  <c:v>1.006124992332948E-2</c:v>
                </c:pt>
                <c:pt idx="2226">
                  <c:v>-0.49177498409868359</c:v>
                </c:pt>
                <c:pt idx="2227">
                  <c:v>-0.56365265697517997</c:v>
                </c:pt>
                <c:pt idx="2228">
                  <c:v>-0.42804501994109623</c:v>
                </c:pt>
                <c:pt idx="2229">
                  <c:v>-0.32085947658191188</c:v>
                </c:pt>
                <c:pt idx="2230">
                  <c:v>-0.5417920130430357</c:v>
                </c:pt>
                <c:pt idx="2231">
                  <c:v>-0.5203503410834982</c:v>
                </c:pt>
                <c:pt idx="2232">
                  <c:v>-0.1668896214996354</c:v>
                </c:pt>
                <c:pt idx="2233">
                  <c:v>5.9456053046098307E-2</c:v>
                </c:pt>
                <c:pt idx="2234">
                  <c:v>-0.23639001619556291</c:v>
                </c:pt>
                <c:pt idx="2235">
                  <c:v>-0.28611578965354012</c:v>
                </c:pt>
                <c:pt idx="2236">
                  <c:v>-0.6029612924443698</c:v>
                </c:pt>
                <c:pt idx="2237">
                  <c:v>-0.68420988292507989</c:v>
                </c:pt>
                <c:pt idx="2238">
                  <c:v>-1.038319609855902</c:v>
                </c:pt>
                <c:pt idx="2239">
                  <c:v>-1.307660865451872</c:v>
                </c:pt>
                <c:pt idx="2240">
                  <c:v>-1.14102115323368</c:v>
                </c:pt>
                <c:pt idx="2241">
                  <c:v>-1.277758935152804</c:v>
                </c:pt>
                <c:pt idx="2242">
                  <c:v>-1.3856304075170101</c:v>
                </c:pt>
                <c:pt idx="2243">
                  <c:v>-1.2075031784853649</c:v>
                </c:pt>
                <c:pt idx="2244">
                  <c:v>-1.4835359718610139</c:v>
                </c:pt>
                <c:pt idx="2245">
                  <c:v>-1.700083899912608</c:v>
                </c:pt>
                <c:pt idx="2246">
                  <c:v>-2.2467531828380451</c:v>
                </c:pt>
                <c:pt idx="2247">
                  <c:v>-2.9279928636230008</c:v>
                </c:pt>
                <c:pt idx="2248">
                  <c:v>-2.6821165089170398</c:v>
                </c:pt>
                <c:pt idx="2249">
                  <c:v>-2.9615183246202679</c:v>
                </c:pt>
                <c:pt idx="2250">
                  <c:v>-1.5709859844494249</c:v>
                </c:pt>
                <c:pt idx="2251">
                  <c:v>-2.8354052581345401</c:v>
                </c:pt>
                <c:pt idx="2252">
                  <c:v>-3.1849990740724929</c:v>
                </c:pt>
                <c:pt idx="2253">
                  <c:v>-2.9252258371269879</c:v>
                </c:pt>
                <c:pt idx="2254">
                  <c:v>-1.980523936112961</c:v>
                </c:pt>
                <c:pt idx="2255">
                  <c:v>-3.238787108061151</c:v>
                </c:pt>
                <c:pt idx="2256">
                  <c:v>-2.3723123828861699</c:v>
                </c:pt>
                <c:pt idx="2257">
                  <c:v>-2.405545087582873</c:v>
                </c:pt>
                <c:pt idx="2258">
                  <c:v>-2.0127679955660809</c:v>
                </c:pt>
                <c:pt idx="2259">
                  <c:v>-2.236827797632984</c:v>
                </c:pt>
                <c:pt idx="2260">
                  <c:v>-2.1114779356617821</c:v>
                </c:pt>
                <c:pt idx="2261">
                  <c:v>-1.7366574157879351</c:v>
                </c:pt>
                <c:pt idx="2262">
                  <c:v>-1.699238324428243</c:v>
                </c:pt>
                <c:pt idx="2263">
                  <c:v>-1.6907893684720641</c:v>
                </c:pt>
                <c:pt idx="2264">
                  <c:v>-1.5999545475400949</c:v>
                </c:pt>
                <c:pt idx="2265">
                  <c:v>-1.49313268990209</c:v>
                </c:pt>
                <c:pt idx="2266">
                  <c:v>-1.6270537623770041</c:v>
                </c:pt>
                <c:pt idx="2267">
                  <c:v>-1.787283179886427</c:v>
                </c:pt>
                <c:pt idx="2268">
                  <c:v>-1.9197149960409521</c:v>
                </c:pt>
                <c:pt idx="2269">
                  <c:v>-2.057290409258643</c:v>
                </c:pt>
                <c:pt idx="2270">
                  <c:v>-2.0262792091438002</c:v>
                </c:pt>
                <c:pt idx="2271">
                  <c:v>-2.0725849999810588</c:v>
                </c:pt>
                <c:pt idx="2272">
                  <c:v>-1.8865868251384621</c:v>
                </c:pt>
                <c:pt idx="2273">
                  <c:v>-1.597333726247931</c:v>
                </c:pt>
                <c:pt idx="2274">
                  <c:v>-1.2976555792964479</c:v>
                </c:pt>
                <c:pt idx="2275">
                  <c:v>-1.0807717062779101</c:v>
                </c:pt>
                <c:pt idx="2276">
                  <c:v>-0.86672315795470145</c:v>
                </c:pt>
                <c:pt idx="2277">
                  <c:v>-0.53995355900736741</c:v>
                </c:pt>
                <c:pt idx="2278">
                  <c:v>-0.24147895371680381</c:v>
                </c:pt>
                <c:pt idx="2279">
                  <c:v>4.9563417227930368E-3</c:v>
                </c:pt>
                <c:pt idx="2280">
                  <c:v>5.0025281765457043E-2</c:v>
                </c:pt>
                <c:pt idx="2281">
                  <c:v>-1.4143204970704509E-2</c:v>
                </c:pt>
                <c:pt idx="2282">
                  <c:v>-0.1502722896718415</c:v>
                </c:pt>
                <c:pt idx="2283">
                  <c:v>-0.33342174672237967</c:v>
                </c:pt>
                <c:pt idx="2284">
                  <c:v>-0.7421861092721368</c:v>
                </c:pt>
                <c:pt idx="2285">
                  <c:v>-1.2622914829323559</c:v>
                </c:pt>
                <c:pt idx="2286">
                  <c:v>-1.25022913708979</c:v>
                </c:pt>
                <c:pt idx="2287">
                  <c:v>-1.182312898902834</c:v>
                </c:pt>
                <c:pt idx="2288">
                  <c:v>-0.84650802827228988</c:v>
                </c:pt>
                <c:pt idx="2289">
                  <c:v>-0.64297154571025472</c:v>
                </c:pt>
                <c:pt idx="2290">
                  <c:v>-0.52326846932467763</c:v>
                </c:pt>
                <c:pt idx="2291">
                  <c:v>-0.68808052009685727</c:v>
                </c:pt>
                <c:pt idx="2292">
                  <c:v>-0.80635654313374838</c:v>
                </c:pt>
                <c:pt idx="2293">
                  <c:v>-0.72264506017450181</c:v>
                </c:pt>
                <c:pt idx="2294">
                  <c:v>-0.54265916583563312</c:v>
                </c:pt>
                <c:pt idx="2295">
                  <c:v>-0.46562615539814289</c:v>
                </c:pt>
                <c:pt idx="2296">
                  <c:v>-0.42264736602600511</c:v>
                </c:pt>
                <c:pt idx="2297">
                  <c:v>-0.44018787079041771</c:v>
                </c:pt>
                <c:pt idx="2298">
                  <c:v>-0.509865252917856</c:v>
                </c:pt>
                <c:pt idx="2299">
                  <c:v>-0.50095705893069686</c:v>
                </c:pt>
                <c:pt idx="2300">
                  <c:v>-0.30511682799418288</c:v>
                </c:pt>
                <c:pt idx="2301">
                  <c:v>-0.1031411345037417</c:v>
                </c:pt>
                <c:pt idx="2302">
                  <c:v>0.21024285521236341</c:v>
                </c:pt>
                <c:pt idx="2303">
                  <c:v>0.763408713166292</c:v>
                </c:pt>
                <c:pt idx="2304">
                  <c:v>0.99217573707228102</c:v>
                </c:pt>
                <c:pt idx="2305">
                  <c:v>1.092695837775902</c:v>
                </c:pt>
                <c:pt idx="2306">
                  <c:v>0.95743786251731566</c:v>
                </c:pt>
                <c:pt idx="2307">
                  <c:v>0.58538922279799521</c:v>
                </c:pt>
                <c:pt idx="2308">
                  <c:v>0.15092940945609301</c:v>
                </c:pt>
                <c:pt idx="2309">
                  <c:v>2.4976142152016521E-2</c:v>
                </c:pt>
                <c:pt idx="2310">
                  <c:v>-0.25643548637836061</c:v>
                </c:pt>
                <c:pt idx="2311">
                  <c:v>-0.17812139568389879</c:v>
                </c:pt>
                <c:pt idx="2312">
                  <c:v>-0.18920867856946641</c:v>
                </c:pt>
                <c:pt idx="2313">
                  <c:v>-0.11220361113328239</c:v>
                </c:pt>
                <c:pt idx="2314">
                  <c:v>-2.842843007175222E-2</c:v>
                </c:pt>
                <c:pt idx="2315">
                  <c:v>-0.14617341330138209</c:v>
                </c:pt>
                <c:pt idx="2316">
                  <c:v>-0.44376158387033587</c:v>
                </c:pt>
                <c:pt idx="2317">
                  <c:v>-0.68187082444508729</c:v>
                </c:pt>
                <c:pt idx="2318">
                  <c:v>-0.41190480515727168</c:v>
                </c:pt>
                <c:pt idx="2319">
                  <c:v>0.29875795818696699</c:v>
                </c:pt>
                <c:pt idx="2320">
                  <c:v>0.57189792479870438</c:v>
                </c:pt>
                <c:pt idx="2321">
                  <c:v>0.89487461804340174</c:v>
                </c:pt>
                <c:pt idx="2322">
                  <c:v>1.0999754599482421</c:v>
                </c:pt>
                <c:pt idx="2323">
                  <c:v>0.59131286278327755</c:v>
                </c:pt>
                <c:pt idx="2324">
                  <c:v>0.74101805274295973</c:v>
                </c:pt>
                <c:pt idx="2325">
                  <c:v>0.63544197834428384</c:v>
                </c:pt>
                <c:pt idx="2326">
                  <c:v>0.72805084694005417</c:v>
                </c:pt>
                <c:pt idx="2327">
                  <c:v>1.0306758927299171</c:v>
                </c:pt>
                <c:pt idx="2328">
                  <c:v>1.2238980384354139</c:v>
                </c:pt>
                <c:pt idx="2329">
                  <c:v>1.3021094422598669</c:v>
                </c:pt>
                <c:pt idx="2330">
                  <c:v>1.4812531064364061</c:v>
                </c:pt>
                <c:pt idx="2331">
                  <c:v>1.779184861410245</c:v>
                </c:pt>
                <c:pt idx="2332">
                  <c:v>1.7935826874884619</c:v>
                </c:pt>
                <c:pt idx="2333">
                  <c:v>1.72556392833682</c:v>
                </c:pt>
                <c:pt idx="2334">
                  <c:v>1.493313929596465</c:v>
                </c:pt>
                <c:pt idx="2335">
                  <c:v>1.4104213068413509</c:v>
                </c:pt>
                <c:pt idx="2336">
                  <c:v>1.4861525689498329</c:v>
                </c:pt>
                <c:pt idx="2337">
                  <c:v>2.086428223983753</c:v>
                </c:pt>
                <c:pt idx="2338">
                  <c:v>2.5205997723004372</c:v>
                </c:pt>
                <c:pt idx="2339">
                  <c:v>2.9132701583262781</c:v>
                </c:pt>
                <c:pt idx="2340">
                  <c:v>2.974227501812531</c:v>
                </c:pt>
                <c:pt idx="2341">
                  <c:v>2.659276979087545</c:v>
                </c:pt>
                <c:pt idx="2342">
                  <c:v>2.4100759227324708</c:v>
                </c:pt>
                <c:pt idx="2343">
                  <c:v>2.5448921019803179</c:v>
                </c:pt>
                <c:pt idx="2344">
                  <c:v>2.9957140203687329</c:v>
                </c:pt>
                <c:pt idx="2345">
                  <c:v>3.192803535258506</c:v>
                </c:pt>
                <c:pt idx="2346">
                  <c:v>3.336578762119907</c:v>
                </c:pt>
                <c:pt idx="2347">
                  <c:v>3.129531632991351</c:v>
                </c:pt>
                <c:pt idx="2348">
                  <c:v>2.935769080006057</c:v>
                </c:pt>
                <c:pt idx="2349">
                  <c:v>2.8882959154242851</c:v>
                </c:pt>
                <c:pt idx="2350">
                  <c:v>2.9355508121356482</c:v>
                </c:pt>
                <c:pt idx="2351">
                  <c:v>3.123387117319834</c:v>
                </c:pt>
                <c:pt idx="2352">
                  <c:v>3.513160748928255</c:v>
                </c:pt>
                <c:pt idx="2353">
                  <c:v>4.0585793265817269</c:v>
                </c:pt>
                <c:pt idx="2354">
                  <c:v>4.556595708786304</c:v>
                </c:pt>
                <c:pt idx="2355">
                  <c:v>4.6313315469438381</c:v>
                </c:pt>
                <c:pt idx="2356">
                  <c:v>4.8107606571111523</c:v>
                </c:pt>
                <c:pt idx="2357">
                  <c:v>4.9386904178053364</c:v>
                </c:pt>
                <c:pt idx="2358">
                  <c:v>4.8962465597309883</c:v>
                </c:pt>
                <c:pt idx="2359">
                  <c:v>4.9190802792448372</c:v>
                </c:pt>
                <c:pt idx="2360">
                  <c:v>5.0795520083665107</c:v>
                </c:pt>
                <c:pt idx="2361">
                  <c:v>5.0850867826523292</c:v>
                </c:pt>
                <c:pt idx="2362">
                  <c:v>4.8272105074837857</c:v>
                </c:pt>
                <c:pt idx="2363">
                  <c:v>4.407573568261018</c:v>
                </c:pt>
                <c:pt idx="2364">
                  <c:v>3.9009056676587779</c:v>
                </c:pt>
                <c:pt idx="2365">
                  <c:v>3.6671331114970749</c:v>
                </c:pt>
                <c:pt idx="2366">
                  <c:v>3.3964087067097442</c:v>
                </c:pt>
                <c:pt idx="2367">
                  <c:v>3.1678443810877992</c:v>
                </c:pt>
                <c:pt idx="2368">
                  <c:v>3.2767039937399569</c:v>
                </c:pt>
                <c:pt idx="2369">
                  <c:v>3.4863901394133361</c:v>
                </c:pt>
                <c:pt idx="2370">
                  <c:v>3.6006239808624261</c:v>
                </c:pt>
                <c:pt idx="2371">
                  <c:v>3.7983256592022818</c:v>
                </c:pt>
                <c:pt idx="2372">
                  <c:v>3.8305515911225512</c:v>
                </c:pt>
                <c:pt idx="2373">
                  <c:v>3.7188757667439201</c:v>
                </c:pt>
                <c:pt idx="2374">
                  <c:v>3.6054900114072841</c:v>
                </c:pt>
                <c:pt idx="2375">
                  <c:v>3.5294018938590672</c:v>
                </c:pt>
                <c:pt idx="2376">
                  <c:v>3.582711440606416</c:v>
                </c:pt>
                <c:pt idx="2377">
                  <c:v>3.6455448695400028</c:v>
                </c:pt>
                <c:pt idx="2378">
                  <c:v>3.5770272837399402</c:v>
                </c:pt>
                <c:pt idx="2379">
                  <c:v>3.3445418155753912</c:v>
                </c:pt>
                <c:pt idx="2380">
                  <c:v>3.104875386411071</c:v>
                </c:pt>
                <c:pt idx="2381">
                  <c:v>2.795381095230848</c:v>
                </c:pt>
                <c:pt idx="2382">
                  <c:v>2.5429122769627379</c:v>
                </c:pt>
                <c:pt idx="2383">
                  <c:v>2.4793289384175869</c:v>
                </c:pt>
                <c:pt idx="2384">
                  <c:v>2.4499326462591071</c:v>
                </c:pt>
                <c:pt idx="2385">
                  <c:v>2.247454531101702</c:v>
                </c:pt>
                <c:pt idx="2386">
                  <c:v>2.077216829734843</c:v>
                </c:pt>
                <c:pt idx="2387">
                  <c:v>1.936706609206694</c:v>
                </c:pt>
                <c:pt idx="2388">
                  <c:v>1.899302257676023</c:v>
                </c:pt>
                <c:pt idx="2389">
                  <c:v>1.9909261598479251</c:v>
                </c:pt>
                <c:pt idx="2390">
                  <c:v>2.1320886807588049</c:v>
                </c:pt>
                <c:pt idx="2391">
                  <c:v>2.1969765736202072</c:v>
                </c:pt>
                <c:pt idx="2392">
                  <c:v>2.3518831729059548</c:v>
                </c:pt>
                <c:pt idx="2393">
                  <c:v>2.2301426798030328</c:v>
                </c:pt>
                <c:pt idx="2394">
                  <c:v>1.853499415156751</c:v>
                </c:pt>
                <c:pt idx="2395">
                  <c:v>1.610866227483237</c:v>
                </c:pt>
                <c:pt idx="2396">
                  <c:v>1.5069240924567819</c:v>
                </c:pt>
                <c:pt idx="2397">
                  <c:v>1.7200735530393969</c:v>
                </c:pt>
                <c:pt idx="2398">
                  <c:v>1.8559674088111571</c:v>
                </c:pt>
                <c:pt idx="2399">
                  <c:v>2.187565335742963</c:v>
                </c:pt>
                <c:pt idx="2400">
                  <c:v>2.3928545506000152</c:v>
                </c:pt>
                <c:pt idx="2401">
                  <c:v>2.4270459937461761</c:v>
                </c:pt>
                <c:pt idx="2402">
                  <c:v>2.463956140282201</c:v>
                </c:pt>
                <c:pt idx="2403">
                  <c:v>2.647790786330821</c:v>
                </c:pt>
                <c:pt idx="2404">
                  <c:v>2.856673957249563</c:v>
                </c:pt>
                <c:pt idx="2405">
                  <c:v>3.0582929972753541</c:v>
                </c:pt>
                <c:pt idx="2406">
                  <c:v>3.2055845015171589</c:v>
                </c:pt>
                <c:pt idx="2407">
                  <c:v>3.2547443642873071</c:v>
                </c:pt>
                <c:pt idx="2408">
                  <c:v>3.0270656160145659</c:v>
                </c:pt>
                <c:pt idx="2409">
                  <c:v>2.7812653856036191</c:v>
                </c:pt>
                <c:pt idx="2410">
                  <c:v>2.6861921359326861</c:v>
                </c:pt>
                <c:pt idx="2411">
                  <c:v>2.7078218450501779</c:v>
                </c:pt>
                <c:pt idx="2412">
                  <c:v>2.597827813374173</c:v>
                </c:pt>
                <c:pt idx="2413">
                  <c:v>2.5552357356443181</c:v>
                </c:pt>
                <c:pt idx="2414">
                  <c:v>2.6357824445744131</c:v>
                </c:pt>
                <c:pt idx="2415">
                  <c:v>2.7582796298447918</c:v>
                </c:pt>
                <c:pt idx="2416">
                  <c:v>2.8484492530636238</c:v>
                </c:pt>
                <c:pt idx="2417">
                  <c:v>2.8371679375040069</c:v>
                </c:pt>
                <c:pt idx="2418">
                  <c:v>2.9375693291527138</c:v>
                </c:pt>
                <c:pt idx="2419">
                  <c:v>3.0052227507938452</c:v>
                </c:pt>
                <c:pt idx="2420">
                  <c:v>2.7799247760287731</c:v>
                </c:pt>
                <c:pt idx="2421">
                  <c:v>2.6172518868276939</c:v>
                </c:pt>
                <c:pt idx="2422">
                  <c:v>2.5841196113283709</c:v>
                </c:pt>
                <c:pt idx="2423">
                  <c:v>2.4513952322160661</c:v>
                </c:pt>
                <c:pt idx="2424">
                  <c:v>2.3750554309409528</c:v>
                </c:pt>
                <c:pt idx="2425">
                  <c:v>2.325751413193319</c:v>
                </c:pt>
                <c:pt idx="2426">
                  <c:v>2.2993048285429092</c:v>
                </c:pt>
                <c:pt idx="2427">
                  <c:v>2.365416355395225</c:v>
                </c:pt>
                <c:pt idx="2428">
                  <c:v>2.340800432979536</c:v>
                </c:pt>
                <c:pt idx="2429">
                  <c:v>2.4519122437417762</c:v>
                </c:pt>
                <c:pt idx="2430">
                  <c:v>2.2975116861271641</c:v>
                </c:pt>
                <c:pt idx="2431">
                  <c:v>2.108050456907375</c:v>
                </c:pt>
                <c:pt idx="2432">
                  <c:v>2.1148129048215418</c:v>
                </c:pt>
                <c:pt idx="2433">
                  <c:v>2.025618444145505</c:v>
                </c:pt>
                <c:pt idx="2434">
                  <c:v>1.969382686340464</c:v>
                </c:pt>
                <c:pt idx="2435">
                  <c:v>1.925075132998467</c:v>
                </c:pt>
                <c:pt idx="2436">
                  <c:v>1.799669479700378</c:v>
                </c:pt>
                <c:pt idx="2437">
                  <c:v>1.691444363272375</c:v>
                </c:pt>
                <c:pt idx="2438">
                  <c:v>1.6508688501676869</c:v>
                </c:pt>
                <c:pt idx="2439">
                  <c:v>1.670168186564593</c:v>
                </c:pt>
                <c:pt idx="2440">
                  <c:v>1.5806982350065619</c:v>
                </c:pt>
                <c:pt idx="2441">
                  <c:v>1.2845218081147971</c:v>
                </c:pt>
                <c:pt idx="2442">
                  <c:v>1.2426435556871509</c:v>
                </c:pt>
                <c:pt idx="2443">
                  <c:v>1.41543027505928</c:v>
                </c:pt>
                <c:pt idx="2444">
                  <c:v>1.5724668537849591</c:v>
                </c:pt>
                <c:pt idx="2445">
                  <c:v>1.7894466336679531</c:v>
                </c:pt>
                <c:pt idx="2446">
                  <c:v>1.8890162890066451</c:v>
                </c:pt>
                <c:pt idx="2447">
                  <c:v>1.916716189550741</c:v>
                </c:pt>
                <c:pt idx="2448">
                  <c:v>1.7802737271303719</c:v>
                </c:pt>
                <c:pt idx="2449">
                  <c:v>1.5400181064065599</c:v>
                </c:pt>
                <c:pt idx="2450">
                  <c:v>1.299139204578746</c:v>
                </c:pt>
                <c:pt idx="2451">
                  <c:v>0.76876789380161004</c:v>
                </c:pt>
                <c:pt idx="2452">
                  <c:v>0.37220903784432319</c:v>
                </c:pt>
                <c:pt idx="2453">
                  <c:v>0.23714541289203481</c:v>
                </c:pt>
                <c:pt idx="2454">
                  <c:v>7.792578009787568E-2</c:v>
                </c:pt>
                <c:pt idx="2455">
                  <c:v>4.9620991702697091E-2</c:v>
                </c:pt>
                <c:pt idx="2456">
                  <c:v>0.12091420827837029</c:v>
                </c:pt>
                <c:pt idx="2457">
                  <c:v>0.37593676306219398</c:v>
                </c:pt>
                <c:pt idx="2458">
                  <c:v>0.62770818726551525</c:v>
                </c:pt>
                <c:pt idx="2459">
                  <c:v>0.68796985857766846</c:v>
                </c:pt>
                <c:pt idx="2460">
                  <c:v>0.32971110824255229</c:v>
                </c:pt>
                <c:pt idx="2461">
                  <c:v>-0.1449955301229329</c:v>
                </c:pt>
                <c:pt idx="2462">
                  <c:v>-0.62329343502846757</c:v>
                </c:pt>
                <c:pt idx="2463">
                  <c:v>-0.96837016464791603</c:v>
                </c:pt>
                <c:pt idx="2464">
                  <c:v>-1.1029691219473401</c:v>
                </c:pt>
                <c:pt idx="2465">
                  <c:v>-1.0942500870092089</c:v>
                </c:pt>
                <c:pt idx="2466">
                  <c:v>-0.85821709245492672</c:v>
                </c:pt>
                <c:pt idx="2467">
                  <c:v>-0.37767532044995539</c:v>
                </c:pt>
                <c:pt idx="2468">
                  <c:v>-1.4681313520467649</c:v>
                </c:pt>
                <c:pt idx="2469">
                  <c:v>-1.729790106152816</c:v>
                </c:pt>
                <c:pt idx="2470">
                  <c:v>-1.866693810603149</c:v>
                </c:pt>
                <c:pt idx="2471">
                  <c:v>-1.665685735191321</c:v>
                </c:pt>
                <c:pt idx="2472">
                  <c:v>-1.3145679899600471</c:v>
                </c:pt>
                <c:pt idx="2473">
                  <c:v>-0.77866373902073138</c:v>
                </c:pt>
                <c:pt idx="2474">
                  <c:v>-0.69968973537249302</c:v>
                </c:pt>
                <c:pt idx="2475">
                  <c:v>-0.76525262514936576</c:v>
                </c:pt>
                <c:pt idx="2476">
                  <c:v>2.1244478417907651</c:v>
                </c:pt>
                <c:pt idx="2477">
                  <c:v>2.0643123700686519</c:v>
                </c:pt>
                <c:pt idx="2478">
                  <c:v>1.938810034338075</c:v>
                </c:pt>
                <c:pt idx="2479">
                  <c:v>1.967799822402224</c:v>
                </c:pt>
                <c:pt idx="2480">
                  <c:v>1.700078634482536</c:v>
                </c:pt>
                <c:pt idx="2481">
                  <c:v>1.0965873640118231</c:v>
                </c:pt>
                <c:pt idx="2482">
                  <c:v>1.2504294692377429</c:v>
                </c:pt>
                <c:pt idx="2483">
                  <c:v>1.2705060586710151</c:v>
                </c:pt>
                <c:pt idx="2484">
                  <c:v>1.535597243433487</c:v>
                </c:pt>
                <c:pt idx="2485">
                  <c:v>1.9958844563766369</c:v>
                </c:pt>
                <c:pt idx="2486">
                  <c:v>2.3609012402862239</c:v>
                </c:pt>
                <c:pt idx="2487">
                  <c:v>2.4047960305577192</c:v>
                </c:pt>
                <c:pt idx="2488">
                  <c:v>1.998804179459857</c:v>
                </c:pt>
                <c:pt idx="2489">
                  <c:v>1.3673503283672941</c:v>
                </c:pt>
                <c:pt idx="2490">
                  <c:v>0.98573666632345502</c:v>
                </c:pt>
                <c:pt idx="2491">
                  <c:v>0.71776890447495878</c:v>
                </c:pt>
                <c:pt idx="2492">
                  <c:v>0.51794150412178597</c:v>
                </c:pt>
                <c:pt idx="2493">
                  <c:v>0.55427073253026993</c:v>
                </c:pt>
                <c:pt idx="2494">
                  <c:v>0.65858043886231943</c:v>
                </c:pt>
                <c:pt idx="2495">
                  <c:v>0.72454761154959846</c:v>
                </c:pt>
                <c:pt idx="2496">
                  <c:v>0.7998133570131104</c:v>
                </c:pt>
                <c:pt idx="2497">
                  <c:v>0.68774223787222533</c:v>
                </c:pt>
                <c:pt idx="2498">
                  <c:v>0.4403582940211086</c:v>
                </c:pt>
                <c:pt idx="2499">
                  <c:v>0.50029786919494668</c:v>
                </c:pt>
                <c:pt idx="2500">
                  <c:v>0.96906087490767534</c:v>
                </c:pt>
                <c:pt idx="2501">
                  <c:v>0.76785499229249299</c:v>
                </c:pt>
                <c:pt idx="2502">
                  <c:v>0.58046043625501476</c:v>
                </c:pt>
                <c:pt idx="2503">
                  <c:v>0.62938807742430025</c:v>
                </c:pt>
                <c:pt idx="2504">
                  <c:v>0.744984101906215</c:v>
                </c:pt>
                <c:pt idx="2505">
                  <c:v>0.94600134217587029</c:v>
                </c:pt>
                <c:pt idx="2506">
                  <c:v>7.1302441901719242E-3</c:v>
                </c:pt>
                <c:pt idx="2507">
                  <c:v>0.25135262703735523</c:v>
                </c:pt>
                <c:pt idx="2508">
                  <c:v>0.35395728104501401</c:v>
                </c:pt>
                <c:pt idx="2509">
                  <c:v>0.84770586668187642</c:v>
                </c:pt>
                <c:pt idx="2510">
                  <c:v>0.93660659097099908</c:v>
                </c:pt>
                <c:pt idx="2511">
                  <c:v>0.75053803202243252</c:v>
                </c:pt>
                <c:pt idx="2512">
                  <c:v>0.64872180172479488</c:v>
                </c:pt>
                <c:pt idx="2513">
                  <c:v>0.61997359418139664</c:v>
                </c:pt>
                <c:pt idx="2514">
                  <c:v>0.43313046076684603</c:v>
                </c:pt>
                <c:pt idx="2515">
                  <c:v>0.1738812884728333</c:v>
                </c:pt>
                <c:pt idx="2516">
                  <c:v>-0.72214607276741849</c:v>
                </c:pt>
                <c:pt idx="2517">
                  <c:v>-0.87491182908080323</c:v>
                </c:pt>
                <c:pt idx="2518">
                  <c:v>-1.194594444588323</c:v>
                </c:pt>
                <c:pt idx="2519">
                  <c:v>-1.7257544552623429</c:v>
                </c:pt>
                <c:pt idx="2520">
                  <c:v>-1.69940885706599</c:v>
                </c:pt>
                <c:pt idx="2521">
                  <c:v>-1.7444919356363731</c:v>
                </c:pt>
                <c:pt idx="2522">
                  <c:v>-2.1477105391379792</c:v>
                </c:pt>
                <c:pt idx="2523">
                  <c:v>-2.2813115246208402</c:v>
                </c:pt>
                <c:pt idx="2524">
                  <c:v>-2.4241523771282649</c:v>
                </c:pt>
                <c:pt idx="2525">
                  <c:v>-2.4588039985791399</c:v>
                </c:pt>
                <c:pt idx="2526">
                  <c:v>-2.3376833707508879</c:v>
                </c:pt>
                <c:pt idx="2527">
                  <c:v>-2.5322171740338399</c:v>
                </c:pt>
                <c:pt idx="2528">
                  <c:v>-2.700682615925253</c:v>
                </c:pt>
                <c:pt idx="2529">
                  <c:v>-2.7959821121790651</c:v>
                </c:pt>
                <c:pt idx="2530">
                  <c:v>-2.8398015024073788</c:v>
                </c:pt>
                <c:pt idx="2531">
                  <c:v>-2.982348028178436</c:v>
                </c:pt>
                <c:pt idx="2532">
                  <c:v>-3.3802587995322591</c:v>
                </c:pt>
                <c:pt idx="2533">
                  <c:v>-4.1563767640929337</c:v>
                </c:pt>
                <c:pt idx="2534">
                  <c:v>-4.2218766734299784</c:v>
                </c:pt>
                <c:pt idx="2535">
                  <c:v>-4.3411681791741126</c:v>
                </c:pt>
                <c:pt idx="2536">
                  <c:v>-4.1689373640613256</c:v>
                </c:pt>
                <c:pt idx="2537">
                  <c:v>-4.2412002961860109</c:v>
                </c:pt>
                <c:pt idx="2538">
                  <c:v>-4.3142909254995931</c:v>
                </c:pt>
                <c:pt idx="2539">
                  <c:v>-4.3539345798628037</c:v>
                </c:pt>
                <c:pt idx="2540">
                  <c:v>-1.8317550342407449</c:v>
                </c:pt>
                <c:pt idx="2541">
                  <c:v>-1.915555491086318</c:v>
                </c:pt>
                <c:pt idx="2542">
                  <c:v>-2.581785073039764</c:v>
                </c:pt>
                <c:pt idx="2543">
                  <c:v>-3.7791381408482221</c:v>
                </c:pt>
                <c:pt idx="2544">
                  <c:v>-4.04641953955608</c:v>
                </c:pt>
                <c:pt idx="2545">
                  <c:v>-3.8076373347297028</c:v>
                </c:pt>
                <c:pt idx="2546">
                  <c:v>-3.3373485740954378</c:v>
                </c:pt>
                <c:pt idx="2547">
                  <c:v>0.62112846264195665</c:v>
                </c:pt>
                <c:pt idx="2548">
                  <c:v>-4.4472123970364663</c:v>
                </c:pt>
                <c:pt idx="2549">
                  <c:v>-1.9960100580871489</c:v>
                </c:pt>
                <c:pt idx="2550">
                  <c:v>-3.7551581904727991</c:v>
                </c:pt>
                <c:pt idx="2551">
                  <c:v>-3.0842924914103151</c:v>
                </c:pt>
                <c:pt idx="2552">
                  <c:v>-3.509189799913655</c:v>
                </c:pt>
                <c:pt idx="2553">
                  <c:v>-4.1762146693803084</c:v>
                </c:pt>
                <c:pt idx="2554">
                  <c:v>-4.3325989557784084</c:v>
                </c:pt>
                <c:pt idx="2555">
                  <c:v>-3.812744982867613</c:v>
                </c:pt>
                <c:pt idx="2556">
                  <c:v>-4.0753488211109303</c:v>
                </c:pt>
                <c:pt idx="2557">
                  <c:v>-3.360966814548846</c:v>
                </c:pt>
                <c:pt idx="2558">
                  <c:v>-3.337845605629147</c:v>
                </c:pt>
                <c:pt idx="2559">
                  <c:v>-3.3692184544176329</c:v>
                </c:pt>
                <c:pt idx="2560">
                  <c:v>-3.419851235524392</c:v>
                </c:pt>
                <c:pt idx="2561">
                  <c:v>-3.536580334387339</c:v>
                </c:pt>
                <c:pt idx="2562">
                  <c:v>-3.4764755131171392</c:v>
                </c:pt>
                <c:pt idx="2563">
                  <c:v>-3.4168122551743272</c:v>
                </c:pt>
                <c:pt idx="2564">
                  <c:v>-3.4169750002437649</c:v>
                </c:pt>
                <c:pt idx="2565">
                  <c:v>-3.429363305410277</c:v>
                </c:pt>
                <c:pt idx="2566">
                  <c:v>-3.5966683407102922</c:v>
                </c:pt>
                <c:pt idx="2567">
                  <c:v>-3.4602411947738738</c:v>
                </c:pt>
                <c:pt idx="2568">
                  <c:v>-3.413112115761356</c:v>
                </c:pt>
                <c:pt idx="2569">
                  <c:v>-3.4359325885202989</c:v>
                </c:pt>
                <c:pt idx="2570">
                  <c:v>-3.166482559540444</c:v>
                </c:pt>
                <c:pt idx="2571">
                  <c:v>-3.296937490142168</c:v>
                </c:pt>
                <c:pt idx="2572">
                  <c:v>-3.202294537415411</c:v>
                </c:pt>
                <c:pt idx="2573">
                  <c:v>-3.407010380607689</c:v>
                </c:pt>
                <c:pt idx="2574">
                  <c:v>-3.1797356491777689</c:v>
                </c:pt>
                <c:pt idx="2575">
                  <c:v>-3.1445979716712009</c:v>
                </c:pt>
                <c:pt idx="2576">
                  <c:v>-3.1776916124452401</c:v>
                </c:pt>
                <c:pt idx="2577">
                  <c:v>-3.226322763668279</c:v>
                </c:pt>
                <c:pt idx="2578">
                  <c:v>-3.3486387448803212</c:v>
                </c:pt>
                <c:pt idx="2579">
                  <c:v>-3.2990030562844912</c:v>
                </c:pt>
                <c:pt idx="2580">
                  <c:v>-3.3275976639088021</c:v>
                </c:pt>
                <c:pt idx="2581">
                  <c:v>-3.1062156325037642</c:v>
                </c:pt>
                <c:pt idx="2582">
                  <c:v>-2.7604285583702768</c:v>
                </c:pt>
                <c:pt idx="2583">
                  <c:v>-2.784794232594042</c:v>
                </c:pt>
                <c:pt idx="2584">
                  <c:v>-2.7032920175630268</c:v>
                </c:pt>
                <c:pt idx="2585">
                  <c:v>-2.5542332302294728</c:v>
                </c:pt>
                <c:pt idx="2586">
                  <c:v>-2.5213596300724612</c:v>
                </c:pt>
                <c:pt idx="2587">
                  <c:v>-2.5742170036076151</c:v>
                </c:pt>
                <c:pt idx="2588">
                  <c:v>-2.3854714954532992</c:v>
                </c:pt>
                <c:pt idx="2589">
                  <c:v>-4.1316952004856491</c:v>
                </c:pt>
                <c:pt idx="2590">
                  <c:v>-2.848423545307619</c:v>
                </c:pt>
                <c:pt idx="2591">
                  <c:v>-2.8846397586382819</c:v>
                </c:pt>
                <c:pt idx="2592">
                  <c:v>-2.5272757005323241</c:v>
                </c:pt>
                <c:pt idx="2593">
                  <c:v>-2.8369292285392258</c:v>
                </c:pt>
                <c:pt idx="2594">
                  <c:v>-3.0746730171630108</c:v>
                </c:pt>
                <c:pt idx="2595">
                  <c:v>-3.406755431905645</c:v>
                </c:pt>
                <c:pt idx="2596">
                  <c:v>-3.3444126743346549</c:v>
                </c:pt>
                <c:pt idx="2597">
                  <c:v>-3.4813158901550549</c:v>
                </c:pt>
                <c:pt idx="2598">
                  <c:v>-3.674018678522752</c:v>
                </c:pt>
                <c:pt idx="2599">
                  <c:v>-4.1218315071864158</c:v>
                </c:pt>
                <c:pt idx="2600">
                  <c:v>-4.4751899346911452</c:v>
                </c:pt>
                <c:pt idx="2601">
                  <c:v>-3.744521670837865</c:v>
                </c:pt>
                <c:pt idx="2602">
                  <c:v>-3.4352891305923619</c:v>
                </c:pt>
                <c:pt idx="2603">
                  <c:v>-3.839280944067482</c:v>
                </c:pt>
                <c:pt idx="2604">
                  <c:v>-3.9680648390429361</c:v>
                </c:pt>
                <c:pt idx="2605">
                  <c:v>-3.9294812969952</c:v>
                </c:pt>
                <c:pt idx="2606">
                  <c:v>-3.8110793854081431</c:v>
                </c:pt>
                <c:pt idx="2607">
                  <c:v>-3.9155264472531068</c:v>
                </c:pt>
                <c:pt idx="2608">
                  <c:v>-3.8190736899405922</c:v>
                </c:pt>
                <c:pt idx="2609">
                  <c:v>-3.6539118981424119</c:v>
                </c:pt>
                <c:pt idx="2610">
                  <c:v>-3.5044612637921211</c:v>
                </c:pt>
                <c:pt idx="2611">
                  <c:v>-3.586599863907793</c:v>
                </c:pt>
                <c:pt idx="2612">
                  <c:v>-3.585702972527105</c:v>
                </c:pt>
                <c:pt idx="2613">
                  <c:v>-3.7177685565417229</c:v>
                </c:pt>
                <c:pt idx="2614">
                  <c:v>-3.5245094475463921</c:v>
                </c:pt>
                <c:pt idx="2615">
                  <c:v>-3.6021242612358182</c:v>
                </c:pt>
                <c:pt idx="2616">
                  <c:v>-3.5131384931349712</c:v>
                </c:pt>
                <c:pt idx="2617">
                  <c:v>-3.2664094412570281</c:v>
                </c:pt>
                <c:pt idx="2618">
                  <c:v>-3.2066649062450692</c:v>
                </c:pt>
                <c:pt idx="2619">
                  <c:v>-3.1607545132809909</c:v>
                </c:pt>
                <c:pt idx="2620">
                  <c:v>-3.1311778039629399</c:v>
                </c:pt>
                <c:pt idx="2621">
                  <c:v>-3.2642259915225389</c:v>
                </c:pt>
                <c:pt idx="2622">
                  <c:v>-3.1592447366117762</c:v>
                </c:pt>
                <c:pt idx="2623">
                  <c:v>-3.27740542927293</c:v>
                </c:pt>
                <c:pt idx="2624">
                  <c:v>-3.234354821884958</c:v>
                </c:pt>
                <c:pt idx="2625">
                  <c:v>-3.3584700734401491</c:v>
                </c:pt>
                <c:pt idx="2626">
                  <c:v>-3.4309115599311921</c:v>
                </c:pt>
                <c:pt idx="2627">
                  <c:v>-3.5378528522195709</c:v>
                </c:pt>
                <c:pt idx="2628">
                  <c:v>-3.2943544214773959</c:v>
                </c:pt>
                <c:pt idx="2629">
                  <c:v>-2.872785165490737</c:v>
                </c:pt>
                <c:pt idx="2630">
                  <c:v>-2.8697515980497492</c:v>
                </c:pt>
                <c:pt idx="2631">
                  <c:v>-2.950051865582096</c:v>
                </c:pt>
                <c:pt idx="2632">
                  <c:v>-2.9343866756217798</c:v>
                </c:pt>
                <c:pt idx="2633">
                  <c:v>-3.0246856939051541</c:v>
                </c:pt>
                <c:pt idx="2634">
                  <c:v>-3.2405551791615741</c:v>
                </c:pt>
                <c:pt idx="2635">
                  <c:v>-3.4149308500963591</c:v>
                </c:pt>
                <c:pt idx="2636">
                  <c:v>-3.3202704050876441</c:v>
                </c:pt>
                <c:pt idx="2637">
                  <c:v>-3.183067493936103</c:v>
                </c:pt>
                <c:pt idx="2638">
                  <c:v>-3.1173564989081681</c:v>
                </c:pt>
                <c:pt idx="2639">
                  <c:v>-2.944930250897253</c:v>
                </c:pt>
                <c:pt idx="2640">
                  <c:v>-2.7370405239283961</c:v>
                </c:pt>
                <c:pt idx="2641">
                  <c:v>-2.3669309807107139</c:v>
                </c:pt>
                <c:pt idx="2642">
                  <c:v>-2.0037968124136021</c:v>
                </c:pt>
                <c:pt idx="2643">
                  <c:v>-1.894312072453141</c:v>
                </c:pt>
                <c:pt idx="2644">
                  <c:v>-2.3048166152803051</c:v>
                </c:pt>
                <c:pt idx="2645">
                  <c:v>-2.5700303347885129</c:v>
                </c:pt>
                <c:pt idx="2646">
                  <c:v>-2.6719808779838341</c:v>
                </c:pt>
                <c:pt idx="2647">
                  <c:v>-2.6638843646860808</c:v>
                </c:pt>
                <c:pt idx="2648">
                  <c:v>-3.0740574130949812</c:v>
                </c:pt>
                <c:pt idx="2649">
                  <c:v>-3.092974644773844</c:v>
                </c:pt>
                <c:pt idx="2650">
                  <c:v>-3.1365949824715642</c:v>
                </c:pt>
                <c:pt idx="2651">
                  <c:v>-3.193728917938957</c:v>
                </c:pt>
                <c:pt idx="2652">
                  <c:v>-3.1956038583830169</c:v>
                </c:pt>
                <c:pt idx="2653">
                  <c:v>-3.289898917705437</c:v>
                </c:pt>
                <c:pt idx="2654">
                  <c:v>-3.3344596867440859</c:v>
                </c:pt>
                <c:pt idx="2655">
                  <c:v>-3.526980963056634</c:v>
                </c:pt>
                <c:pt idx="2656">
                  <c:v>-3.5988880362828448</c:v>
                </c:pt>
                <c:pt idx="2657">
                  <c:v>-3.5848852135654252</c:v>
                </c:pt>
                <c:pt idx="2658">
                  <c:v>-3.8494810702537272</c:v>
                </c:pt>
                <c:pt idx="2659">
                  <c:v>-3.8190035722238651</c:v>
                </c:pt>
                <c:pt idx="2660">
                  <c:v>-3.566424526498432</c:v>
                </c:pt>
                <c:pt idx="2661">
                  <c:v>-3.579003470748543</c:v>
                </c:pt>
                <c:pt idx="2662">
                  <c:v>-3.5683185857607809</c:v>
                </c:pt>
                <c:pt idx="2663">
                  <c:v>-3.35051907956574</c:v>
                </c:pt>
                <c:pt idx="2664">
                  <c:v>-2.6587472266369119</c:v>
                </c:pt>
                <c:pt idx="2665">
                  <c:v>-2.1560365518747471</c:v>
                </c:pt>
                <c:pt idx="2666">
                  <c:v>-1.8572862340037559</c:v>
                </c:pt>
                <c:pt idx="2667">
                  <c:v>-1.685927536352422</c:v>
                </c:pt>
                <c:pt idx="2668">
                  <c:v>-1.92282809601909</c:v>
                </c:pt>
                <c:pt idx="2669">
                  <c:v>-1.905358842736643</c:v>
                </c:pt>
                <c:pt idx="2670">
                  <c:v>-1.722000313935282</c:v>
                </c:pt>
                <c:pt idx="2671">
                  <c:v>-1.5764018854478901</c:v>
                </c:pt>
                <c:pt idx="2672">
                  <c:v>-1.736560478678689</c:v>
                </c:pt>
                <c:pt idx="2673">
                  <c:v>-1.948244935090214</c:v>
                </c:pt>
                <c:pt idx="2674">
                  <c:v>-2.0990035329571519</c:v>
                </c:pt>
                <c:pt idx="2675">
                  <c:v>-2.5913934583587568</c:v>
                </c:pt>
                <c:pt idx="2676">
                  <c:v>-3.0772012015980752</c:v>
                </c:pt>
                <c:pt idx="2677">
                  <c:v>-3.240946773830621</c:v>
                </c:pt>
                <c:pt idx="2678">
                  <c:v>-3.3082196694222632</c:v>
                </c:pt>
                <c:pt idx="2679">
                  <c:v>-3.613469389516347</c:v>
                </c:pt>
                <c:pt idx="2680">
                  <c:v>-3.7078430265597042</c:v>
                </c:pt>
                <c:pt idx="2681">
                  <c:v>-3.7562645544571058</c:v>
                </c:pt>
                <c:pt idx="2682">
                  <c:v>-3.6274058016274782</c:v>
                </c:pt>
                <c:pt idx="2683">
                  <c:v>-3.4771737386894088</c:v>
                </c:pt>
                <c:pt idx="2684">
                  <c:v>-3.338221708280023</c:v>
                </c:pt>
                <c:pt idx="2685">
                  <c:v>-3.270269820402572</c:v>
                </c:pt>
                <c:pt idx="2686">
                  <c:v>-3.294812562712762</c:v>
                </c:pt>
                <c:pt idx="2687">
                  <c:v>-3.1210365494897352</c:v>
                </c:pt>
                <c:pt idx="2688">
                  <c:v>-3.1815887629386919</c:v>
                </c:pt>
                <c:pt idx="2689">
                  <c:v>-3.0364718529482611</c:v>
                </c:pt>
                <c:pt idx="2690">
                  <c:v>-2.7549787083480348</c:v>
                </c:pt>
                <c:pt idx="2691">
                  <c:v>-2.4487831915123559</c:v>
                </c:pt>
                <c:pt idx="2692">
                  <c:v>-2.4268910682791098</c:v>
                </c:pt>
                <c:pt idx="2693">
                  <c:v>-2.3538131147922252</c:v>
                </c:pt>
                <c:pt idx="2694">
                  <c:v>-2.2740882346225302</c:v>
                </c:pt>
                <c:pt idx="2695">
                  <c:v>-1.960381651708339</c:v>
                </c:pt>
                <c:pt idx="2696">
                  <c:v>-1.836139671821382</c:v>
                </c:pt>
                <c:pt idx="2697">
                  <c:v>-1.899568124332784</c:v>
                </c:pt>
                <c:pt idx="2698">
                  <c:v>-1.891368652391938</c:v>
                </c:pt>
                <c:pt idx="2699">
                  <c:v>-1.9930178669138241</c:v>
                </c:pt>
                <c:pt idx="2700">
                  <c:v>-1.836959782904261</c:v>
                </c:pt>
                <c:pt idx="2701">
                  <c:v>-1.8186515733955491</c:v>
                </c:pt>
                <c:pt idx="2702">
                  <c:v>-1.7954908180325131</c:v>
                </c:pt>
                <c:pt idx="2703">
                  <c:v>-1.640364819548737</c:v>
                </c:pt>
                <c:pt idx="2704">
                  <c:v>-1.599944679410078</c:v>
                </c:pt>
                <c:pt idx="2705">
                  <c:v>-1.547827491748107</c:v>
                </c:pt>
                <c:pt idx="2706">
                  <c:v>-1.521402961200681</c:v>
                </c:pt>
                <c:pt idx="2707">
                  <c:v>-1.4403156874616521</c:v>
                </c:pt>
                <c:pt idx="2708">
                  <c:v>-1.357721863744253</c:v>
                </c:pt>
                <c:pt idx="2709">
                  <c:v>-1.4998749310175019</c:v>
                </c:pt>
                <c:pt idx="2710">
                  <c:v>-1.5447786460939179</c:v>
                </c:pt>
                <c:pt idx="2711">
                  <c:v>-1.426989578902925</c:v>
                </c:pt>
                <c:pt idx="2712">
                  <c:v>-1.2533813700449621</c:v>
                </c:pt>
                <c:pt idx="2713">
                  <c:v>-1.213457767645715</c:v>
                </c:pt>
                <c:pt idx="2714">
                  <c:v>-1.0529874015543039</c:v>
                </c:pt>
                <c:pt idx="2715">
                  <c:v>-1.014568758877473</c:v>
                </c:pt>
                <c:pt idx="2716">
                  <c:v>-1.080181938910856</c:v>
                </c:pt>
                <c:pt idx="2717">
                  <c:v>-0.90228303543411703</c:v>
                </c:pt>
                <c:pt idx="2718">
                  <c:v>-0.79734073908317993</c:v>
                </c:pt>
                <c:pt idx="2719">
                  <c:v>-1.0140509365400849</c:v>
                </c:pt>
                <c:pt idx="2720">
                  <c:v>-1.095181045750401</c:v>
                </c:pt>
                <c:pt idx="2721">
                  <c:v>-1.5060327905525679</c:v>
                </c:pt>
                <c:pt idx="2722">
                  <c:v>-1.717331138761554</c:v>
                </c:pt>
                <c:pt idx="2723">
                  <c:v>-1.5890946736598339</c:v>
                </c:pt>
                <c:pt idx="2724">
                  <c:v>-1.3987605796151401</c:v>
                </c:pt>
                <c:pt idx="2725">
                  <c:v>-1.25768615421138</c:v>
                </c:pt>
                <c:pt idx="2726">
                  <c:v>-1.2199747200988631</c:v>
                </c:pt>
                <c:pt idx="2727">
                  <c:v>-1.20977843595101</c:v>
                </c:pt>
                <c:pt idx="2728">
                  <c:v>-1.1331279694949361</c:v>
                </c:pt>
                <c:pt idx="2729">
                  <c:v>-0.99164102270446652</c:v>
                </c:pt>
                <c:pt idx="2730">
                  <c:v>-0.9239344603719446</c:v>
                </c:pt>
                <c:pt idx="2731">
                  <c:v>-1.002459114204318</c:v>
                </c:pt>
                <c:pt idx="2732">
                  <c:v>-1.085861483845074</c:v>
                </c:pt>
                <c:pt idx="2733">
                  <c:v>-0.95725131374057582</c:v>
                </c:pt>
                <c:pt idx="2734">
                  <c:v>-0.79327616922794453</c:v>
                </c:pt>
                <c:pt idx="2735">
                  <c:v>-0.63628089029397639</c:v>
                </c:pt>
                <c:pt idx="2736">
                  <c:v>-0.32500299887156731</c:v>
                </c:pt>
                <c:pt idx="2737">
                  <c:v>-0.25092956128877458</c:v>
                </c:pt>
                <c:pt idx="2738">
                  <c:v>-1.2519834389589379E-3</c:v>
                </c:pt>
                <c:pt idx="2739">
                  <c:v>-1.2153050764019169E-2</c:v>
                </c:pt>
                <c:pt idx="2740">
                  <c:v>0.1199548638299959</c:v>
                </c:pt>
                <c:pt idx="2741">
                  <c:v>0.3124183250042033</c:v>
                </c:pt>
                <c:pt idx="2742">
                  <c:v>0.28133340475393698</c:v>
                </c:pt>
                <c:pt idx="2743">
                  <c:v>8.4328945612037298E-2</c:v>
                </c:pt>
                <c:pt idx="2744">
                  <c:v>-0.16835452224764461</c:v>
                </c:pt>
                <c:pt idx="2745">
                  <c:v>-0.46108496512265279</c:v>
                </c:pt>
                <c:pt idx="2746">
                  <c:v>-0.58697913996882711</c:v>
                </c:pt>
                <c:pt idx="2747">
                  <c:v>-0.61782561056040552</c:v>
                </c:pt>
                <c:pt idx="2748">
                  <c:v>-0.45483580611238422</c:v>
                </c:pt>
                <c:pt idx="2749">
                  <c:v>-8.6892426299985212E-2</c:v>
                </c:pt>
                <c:pt idx="2750">
                  <c:v>0.35395129472587811</c:v>
                </c:pt>
                <c:pt idx="2751">
                  <c:v>0.49332097779538198</c:v>
                </c:pt>
                <c:pt idx="2752">
                  <c:v>0.56075780866803515</c:v>
                </c:pt>
                <c:pt idx="2753">
                  <c:v>0.29992950141629199</c:v>
                </c:pt>
                <c:pt idx="2754">
                  <c:v>0.18981820786793141</c:v>
                </c:pt>
                <c:pt idx="2755">
                  <c:v>0.12989140625964279</c:v>
                </c:pt>
                <c:pt idx="2756">
                  <c:v>0.34477140824168417</c:v>
                </c:pt>
                <c:pt idx="2757">
                  <c:v>0.68519093130431297</c:v>
                </c:pt>
                <c:pt idx="2758">
                  <c:v>0.79676038899010349</c:v>
                </c:pt>
                <c:pt idx="2759">
                  <c:v>0.56612034525092592</c:v>
                </c:pt>
                <c:pt idx="2760">
                  <c:v>0.62457408304636619</c:v>
                </c:pt>
                <c:pt idx="2761">
                  <c:v>0.77176376037335526</c:v>
                </c:pt>
                <c:pt idx="2762">
                  <c:v>0.99986633126134283</c:v>
                </c:pt>
                <c:pt idx="2763">
                  <c:v>1.315349519084857</c:v>
                </c:pt>
                <c:pt idx="2764">
                  <c:v>1.5335072744882861</c:v>
                </c:pt>
                <c:pt idx="2765">
                  <c:v>1.728848528839773</c:v>
                </c:pt>
                <c:pt idx="2766">
                  <c:v>1.8097924761206401</c:v>
                </c:pt>
                <c:pt idx="2767">
                  <c:v>1.777143316639852</c:v>
                </c:pt>
                <c:pt idx="2768">
                  <c:v>1.6308823542282149</c:v>
                </c:pt>
                <c:pt idx="2769">
                  <c:v>1.5327023419514001</c:v>
                </c:pt>
                <c:pt idx="2770">
                  <c:v>1.341229120059108</c:v>
                </c:pt>
                <c:pt idx="2771">
                  <c:v>1.330873497890193</c:v>
                </c:pt>
                <c:pt idx="2772">
                  <c:v>1.405092880243878</c:v>
                </c:pt>
                <c:pt idx="2773">
                  <c:v>1.481693712777262</c:v>
                </c:pt>
                <c:pt idx="2774">
                  <c:v>1.3835124279156841</c:v>
                </c:pt>
                <c:pt idx="2775">
                  <c:v>1.3449133743588919</c:v>
                </c:pt>
                <c:pt idx="2776">
                  <c:v>1.4165440662874871</c:v>
                </c:pt>
                <c:pt idx="2777">
                  <c:v>1.2380801174843961</c:v>
                </c:pt>
                <c:pt idx="2778">
                  <c:v>1.017756558121456</c:v>
                </c:pt>
                <c:pt idx="2779">
                  <c:v>1.1449904628226031</c:v>
                </c:pt>
                <c:pt idx="2780">
                  <c:v>1.201300939791516</c:v>
                </c:pt>
                <c:pt idx="2781">
                  <c:v>1.3474743785801591</c:v>
                </c:pt>
                <c:pt idx="2782">
                  <c:v>0.99836223343193031</c:v>
                </c:pt>
                <c:pt idx="2783">
                  <c:v>0.59272846831606629</c:v>
                </c:pt>
                <c:pt idx="2784">
                  <c:v>0.36031916363192562</c:v>
                </c:pt>
                <c:pt idx="2785">
                  <c:v>0.14475442256196719</c:v>
                </c:pt>
                <c:pt idx="2786">
                  <c:v>0.19883244770154021</c:v>
                </c:pt>
                <c:pt idx="2787">
                  <c:v>0.3000865296124115</c:v>
                </c:pt>
                <c:pt idx="2788">
                  <c:v>0.42977126689299611</c:v>
                </c:pt>
                <c:pt idx="2789">
                  <c:v>0.614786347313098</c:v>
                </c:pt>
                <c:pt idx="2790">
                  <c:v>0.71259078959767574</c:v>
                </c:pt>
                <c:pt idx="2791">
                  <c:v>0.59855692912184955</c:v>
                </c:pt>
                <c:pt idx="2792">
                  <c:v>0.40851906079385519</c:v>
                </c:pt>
                <c:pt idx="2793">
                  <c:v>0.43143855429156192</c:v>
                </c:pt>
                <c:pt idx="2794">
                  <c:v>0.61626323373127456</c:v>
                </c:pt>
                <c:pt idx="2795">
                  <c:v>0.65857056157427862</c:v>
                </c:pt>
                <c:pt idx="2796">
                  <c:v>0.55238540655283996</c:v>
                </c:pt>
                <c:pt idx="2797">
                  <c:v>0.77152601653248076</c:v>
                </c:pt>
                <c:pt idx="2798">
                  <c:v>1.026766001423812</c:v>
                </c:pt>
                <c:pt idx="2799">
                  <c:v>1.22897411958713</c:v>
                </c:pt>
                <c:pt idx="2800">
                  <c:v>1.3370784949212671</c:v>
                </c:pt>
                <c:pt idx="2801">
                  <c:v>1.3620805748216791</c:v>
                </c:pt>
                <c:pt idx="2802">
                  <c:v>1.245355538736076</c:v>
                </c:pt>
                <c:pt idx="2803">
                  <c:v>0.95773056314514604</c:v>
                </c:pt>
                <c:pt idx="2804">
                  <c:v>0.81200516210838536</c:v>
                </c:pt>
                <c:pt idx="2805">
                  <c:v>0.60353415780044017</c:v>
                </c:pt>
                <c:pt idx="2806">
                  <c:v>0.40256392993012702</c:v>
                </c:pt>
                <c:pt idx="2807">
                  <c:v>0.16494852437308299</c:v>
                </c:pt>
                <c:pt idx="2808">
                  <c:v>0.1270159522135885</c:v>
                </c:pt>
                <c:pt idx="2809">
                  <c:v>0.18903045024925491</c:v>
                </c:pt>
                <c:pt idx="2810">
                  <c:v>0.24864330077367919</c:v>
                </c:pt>
                <c:pt idx="2811">
                  <c:v>0.1846552327838033</c:v>
                </c:pt>
                <c:pt idx="2812">
                  <c:v>0.30134542042480073</c:v>
                </c:pt>
                <c:pt idx="2813">
                  <c:v>0.47334638473097629</c:v>
                </c:pt>
                <c:pt idx="2814">
                  <c:v>0.67613470411114829</c:v>
                </c:pt>
                <c:pt idx="2815">
                  <c:v>0.78820624239311965</c:v>
                </c:pt>
                <c:pt idx="2816">
                  <c:v>0.72210612944429098</c:v>
                </c:pt>
                <c:pt idx="2817">
                  <c:v>0.58888638486988443</c:v>
                </c:pt>
                <c:pt idx="2818">
                  <c:v>0.67642725751082355</c:v>
                </c:pt>
                <c:pt idx="2819">
                  <c:v>0.85147307568795616</c:v>
                </c:pt>
                <c:pt idx="2820">
                  <c:v>0.75535989357206124</c:v>
                </c:pt>
                <c:pt idx="2821">
                  <c:v>0.64927853690212156</c:v>
                </c:pt>
                <c:pt idx="2822">
                  <c:v>0.45128335839682743</c:v>
                </c:pt>
                <c:pt idx="2823">
                  <c:v>0.38016508110280722</c:v>
                </c:pt>
                <c:pt idx="2824">
                  <c:v>6.1598228650807441E-2</c:v>
                </c:pt>
                <c:pt idx="2825">
                  <c:v>-0.16425278691210751</c:v>
                </c:pt>
                <c:pt idx="2826">
                  <c:v>-9.4321753335038686E-2</c:v>
                </c:pt>
                <c:pt idx="2827">
                  <c:v>-3.032468752916628E-2</c:v>
                </c:pt>
                <c:pt idx="2828">
                  <c:v>7.5863673815380575E-2</c:v>
                </c:pt>
                <c:pt idx="2829">
                  <c:v>-8.3740718156601654E-2</c:v>
                </c:pt>
                <c:pt idx="2830">
                  <c:v>-7.0714591676513755E-2</c:v>
                </c:pt>
                <c:pt idx="2831">
                  <c:v>-1.2899994258716709E-2</c:v>
                </c:pt>
                <c:pt idx="2832">
                  <c:v>0.21239258874036829</c:v>
                </c:pt>
                <c:pt idx="2833">
                  <c:v>0.11571847608972941</c:v>
                </c:pt>
                <c:pt idx="2834">
                  <c:v>8.7018477498827698E-2</c:v>
                </c:pt>
                <c:pt idx="2835">
                  <c:v>5.8614958848203252E-2</c:v>
                </c:pt>
                <c:pt idx="2836">
                  <c:v>0.1634919835537163</c:v>
                </c:pt>
                <c:pt idx="2837">
                  <c:v>5.2313728083365339E-2</c:v>
                </c:pt>
                <c:pt idx="2838">
                  <c:v>-0.31619109390912581</c:v>
                </c:pt>
                <c:pt idx="2839">
                  <c:v>-0.483963862544598</c:v>
                </c:pt>
                <c:pt idx="2840">
                  <c:v>-0.67314046178268205</c:v>
                </c:pt>
                <c:pt idx="2841">
                  <c:v>-0.71179816453150691</c:v>
                </c:pt>
                <c:pt idx="2842">
                  <c:v>-0.77213249632652392</c:v>
                </c:pt>
                <c:pt idx="2843">
                  <c:v>-0.81251657303989078</c:v>
                </c:pt>
                <c:pt idx="2844">
                  <c:v>-0.81192120256607436</c:v>
                </c:pt>
                <c:pt idx="2845">
                  <c:v>-0.74874213341676543</c:v>
                </c:pt>
                <c:pt idx="2846">
                  <c:v>-0.87109090907882369</c:v>
                </c:pt>
                <c:pt idx="2847">
                  <c:v>-1.207461386248865</c:v>
                </c:pt>
                <c:pt idx="2848">
                  <c:v>-1.707123472287694</c:v>
                </c:pt>
                <c:pt idx="2849">
                  <c:v>-1.9705960716383411</c:v>
                </c:pt>
                <c:pt idx="2850">
                  <c:v>-2.0438035122019218</c:v>
                </c:pt>
                <c:pt idx="2851">
                  <c:v>-2.1302741454513918</c:v>
                </c:pt>
                <c:pt idx="2852">
                  <c:v>-2.0085396708221772</c:v>
                </c:pt>
                <c:pt idx="2853">
                  <c:v>-1.8519017625946279</c:v>
                </c:pt>
                <c:pt idx="2854">
                  <c:v>-1.5878571836914861</c:v>
                </c:pt>
                <c:pt idx="2855">
                  <c:v>-1.731883361310677</c:v>
                </c:pt>
                <c:pt idx="2856">
                  <c:v>-2.0972798425520889</c:v>
                </c:pt>
                <c:pt idx="2857">
                  <c:v>-2.443700378369777</c:v>
                </c:pt>
                <c:pt idx="2858">
                  <c:v>-2.4612368583632001</c:v>
                </c:pt>
                <c:pt idx="2859">
                  <c:v>-2.434305933559088</c:v>
                </c:pt>
                <c:pt idx="2860">
                  <c:v>-2.4832389744202721</c:v>
                </c:pt>
                <c:pt idx="2861">
                  <c:v>-2.525689012541291</c:v>
                </c:pt>
                <c:pt idx="2862">
                  <c:v>-2.421123928140045</c:v>
                </c:pt>
                <c:pt idx="2863">
                  <c:v>-2.4477165804139269</c:v>
                </c:pt>
                <c:pt idx="2864">
                  <c:v>-2.5291782954788271</c:v>
                </c:pt>
                <c:pt idx="2865">
                  <c:v>-2.514539556921993</c:v>
                </c:pt>
                <c:pt idx="2866">
                  <c:v>-2.4979682079922552</c:v>
                </c:pt>
                <c:pt idx="2867">
                  <c:v>-2.506768701420973</c:v>
                </c:pt>
                <c:pt idx="2868">
                  <c:v>-2.5954215485106609</c:v>
                </c:pt>
                <c:pt idx="2869">
                  <c:v>-2.721484927728818</c:v>
                </c:pt>
                <c:pt idx="2870">
                  <c:v>-2.7798431480815928</c:v>
                </c:pt>
                <c:pt idx="2871">
                  <c:v>-2.8850466184939592</c:v>
                </c:pt>
                <c:pt idx="2872">
                  <c:v>-2.9444511589516411</c:v>
                </c:pt>
                <c:pt idx="2873">
                  <c:v>-3.1025053442432711</c:v>
                </c:pt>
                <c:pt idx="2874">
                  <c:v>-3.1641952501777291</c:v>
                </c:pt>
                <c:pt idx="2875">
                  <c:v>-3.2682443646499859</c:v>
                </c:pt>
                <c:pt idx="2876">
                  <c:v>-3.289655235797329</c:v>
                </c:pt>
                <c:pt idx="2877">
                  <c:v>-3.4430696893932038</c:v>
                </c:pt>
                <c:pt idx="2878">
                  <c:v>-3.5238529881450709</c:v>
                </c:pt>
                <c:pt idx="2879">
                  <c:v>-3.4489111238731751</c:v>
                </c:pt>
                <c:pt idx="2880">
                  <c:v>-3.4466757157936798</c:v>
                </c:pt>
                <c:pt idx="2881">
                  <c:v>-3.608512232738633</c:v>
                </c:pt>
                <c:pt idx="2882">
                  <c:v>-3.5913046114870739</c:v>
                </c:pt>
                <c:pt idx="2883">
                  <c:v>-3.6020288288093272</c:v>
                </c:pt>
                <c:pt idx="2884">
                  <c:v>-3.5379914593440991</c:v>
                </c:pt>
                <c:pt idx="2885">
                  <c:v>-3.5401158404840531</c:v>
                </c:pt>
                <c:pt idx="2886">
                  <c:v>-3.4952805153883748</c:v>
                </c:pt>
                <c:pt idx="2887">
                  <c:v>-3.302907816478871</c:v>
                </c:pt>
                <c:pt idx="2888">
                  <c:v>-3.1595655718205671</c:v>
                </c:pt>
                <c:pt idx="2889">
                  <c:v>-3.0256003734202399</c:v>
                </c:pt>
                <c:pt idx="2890">
                  <c:v>-2.9472231637166351</c:v>
                </c:pt>
                <c:pt idx="2891">
                  <c:v>-2.786388845170241</c:v>
                </c:pt>
                <c:pt idx="2892">
                  <c:v>-2.7640019389639092</c:v>
                </c:pt>
                <c:pt idx="2893">
                  <c:v>-2.889569753665199</c:v>
                </c:pt>
                <c:pt idx="2894">
                  <c:v>-2.784874016619745</c:v>
                </c:pt>
                <c:pt idx="2895">
                  <c:v>-2.759678802752112</c:v>
                </c:pt>
                <c:pt idx="2896">
                  <c:v>-2.750907727386092</c:v>
                </c:pt>
                <c:pt idx="2897">
                  <c:v>-2.7875619490872618</c:v>
                </c:pt>
                <c:pt idx="2898">
                  <c:v>-2.8817624184484512</c:v>
                </c:pt>
                <c:pt idx="2899">
                  <c:v>-3.006347733108695</c:v>
                </c:pt>
                <c:pt idx="2900">
                  <c:v>-3.1573483632688348</c:v>
                </c:pt>
                <c:pt idx="2901">
                  <c:v>-2.865060154504889</c:v>
                </c:pt>
                <c:pt idx="2902">
                  <c:v>-2.675027892806443</c:v>
                </c:pt>
                <c:pt idx="2903">
                  <c:v>-2.6968888400525639</c:v>
                </c:pt>
                <c:pt idx="2904">
                  <c:v>-3.003077440443537</c:v>
                </c:pt>
                <c:pt idx="2905">
                  <c:v>-4.505011500614521</c:v>
                </c:pt>
                <c:pt idx="2906">
                  <c:v>-4.6757468860729752</c:v>
                </c:pt>
                <c:pt idx="2907">
                  <c:v>-3.6981231423149961</c:v>
                </c:pt>
                <c:pt idx="2908">
                  <c:v>-3.5722157337924378</c:v>
                </c:pt>
                <c:pt idx="2909">
                  <c:v>-2.4614222564211361</c:v>
                </c:pt>
                <c:pt idx="2910">
                  <c:v>-2.3441815069503149</c:v>
                </c:pt>
                <c:pt idx="2911">
                  <c:v>-2.2209789397293398</c:v>
                </c:pt>
                <c:pt idx="2912">
                  <c:v>-2.1425876198347589</c:v>
                </c:pt>
                <c:pt idx="2913">
                  <c:v>-2.7950199207371211</c:v>
                </c:pt>
                <c:pt idx="2914">
                  <c:v>-3.0493878408273551</c:v>
                </c:pt>
                <c:pt idx="2915">
                  <c:v>-2.9853337578901069</c:v>
                </c:pt>
                <c:pt idx="2916">
                  <c:v>-3.0869796415988162</c:v>
                </c:pt>
                <c:pt idx="2917">
                  <c:v>-3.1761299401268732</c:v>
                </c:pt>
                <c:pt idx="2918">
                  <c:v>-3.4679618600815592</c:v>
                </c:pt>
                <c:pt idx="2919">
                  <c:v>-3.7865219527210661</c:v>
                </c:pt>
                <c:pt idx="2920">
                  <c:v>-3.8065288126957451</c:v>
                </c:pt>
                <c:pt idx="2921">
                  <c:v>-3.74187948215262</c:v>
                </c:pt>
                <c:pt idx="2922">
                  <c:v>-3.559891555794422</c:v>
                </c:pt>
                <c:pt idx="2923">
                  <c:v>-3.4212401674913879</c:v>
                </c:pt>
                <c:pt idx="2924">
                  <c:v>-3.4783712806434859</c:v>
                </c:pt>
                <c:pt idx="2925">
                  <c:v>-3.436591185539783</c:v>
                </c:pt>
                <c:pt idx="2926">
                  <c:v>-3.4921803820082049</c:v>
                </c:pt>
                <c:pt idx="2927">
                  <c:v>-3.538895029861719</c:v>
                </c:pt>
                <c:pt idx="2928">
                  <c:v>-3.5635270812712578</c:v>
                </c:pt>
                <c:pt idx="2929">
                  <c:v>-3.6349162810911508</c:v>
                </c:pt>
                <c:pt idx="2930">
                  <c:v>-3.645777650872609</c:v>
                </c:pt>
                <c:pt idx="2931">
                  <c:v>-3.8345763306826979</c:v>
                </c:pt>
                <c:pt idx="2932">
                  <c:v>-4.1289897183333304</c:v>
                </c:pt>
                <c:pt idx="2933">
                  <c:v>-4.3092420803807201</c:v>
                </c:pt>
                <c:pt idx="2934">
                  <c:v>-4.4821589709347949</c:v>
                </c:pt>
                <c:pt idx="2935">
                  <c:v>-4.527855040249003</c:v>
                </c:pt>
                <c:pt idx="2936">
                  <c:v>-4.4385095173093756</c:v>
                </c:pt>
                <c:pt idx="2937">
                  <c:v>-4.4042974158817643</c:v>
                </c:pt>
                <c:pt idx="2938">
                  <c:v>-4.4135951511393587</c:v>
                </c:pt>
                <c:pt idx="2939">
                  <c:v>-4.1041083660422917</c:v>
                </c:pt>
                <c:pt idx="2940">
                  <c:v>-3.6905654080471062</c:v>
                </c:pt>
                <c:pt idx="2941">
                  <c:v>-3.6376277418148919</c:v>
                </c:pt>
                <c:pt idx="2942">
                  <c:v>-3.689104427846861</c:v>
                </c:pt>
                <c:pt idx="2943">
                  <c:v>-3.7424381689813142</c:v>
                </c:pt>
                <c:pt idx="2944">
                  <c:v>-3.7244049790045368</c:v>
                </c:pt>
                <c:pt idx="2945">
                  <c:v>-3.8671370480914078</c:v>
                </c:pt>
                <c:pt idx="2946">
                  <c:v>-3.9817470783971318</c:v>
                </c:pt>
                <c:pt idx="2947">
                  <c:v>-4.1512964369055032</c:v>
                </c:pt>
                <c:pt idx="2948">
                  <c:v>-4.2925113736416396</c:v>
                </c:pt>
                <c:pt idx="2949">
                  <c:v>-4.2657685628012816</c:v>
                </c:pt>
                <c:pt idx="2950">
                  <c:v>-4.0993832548998599</c:v>
                </c:pt>
                <c:pt idx="2951">
                  <c:v>-3.594888489982742</c:v>
                </c:pt>
                <c:pt idx="2952">
                  <c:v>-3.1040691897532788</c:v>
                </c:pt>
                <c:pt idx="2953">
                  <c:v>-2.723951716099863</c:v>
                </c:pt>
                <c:pt idx="2954">
                  <c:v>-2.2717370929010938</c:v>
                </c:pt>
                <c:pt idx="2955">
                  <c:v>-1.8237414274009189</c:v>
                </c:pt>
                <c:pt idx="2956">
                  <c:v>-1.436973768530236</c:v>
                </c:pt>
                <c:pt idx="2957">
                  <c:v>-1.490904000763865</c:v>
                </c:pt>
                <c:pt idx="2958">
                  <c:v>-1.6062202679148889</c:v>
                </c:pt>
                <c:pt idx="2959">
                  <c:v>-1.788148420482097</c:v>
                </c:pt>
                <c:pt idx="2960">
                  <c:v>-1.900519374079888</c:v>
                </c:pt>
                <c:pt idx="2961">
                  <c:v>-1.7711161872498631</c:v>
                </c:pt>
                <c:pt idx="2962">
                  <c:v>-1.715924217192571</c:v>
                </c:pt>
                <c:pt idx="2963">
                  <c:v>-1.8332358186757181</c:v>
                </c:pt>
                <c:pt idx="2964">
                  <c:v>-1.9700105027248289</c:v>
                </c:pt>
                <c:pt idx="2965">
                  <c:v>-1.725188781810294</c:v>
                </c:pt>
                <c:pt idx="2966">
                  <c:v>-1.8709507778251859</c:v>
                </c:pt>
                <c:pt idx="2967">
                  <c:v>-1.975207198246302</c:v>
                </c:pt>
                <c:pt idx="2968">
                  <c:v>-1.904262538138626</c:v>
                </c:pt>
                <c:pt idx="2969">
                  <c:v>-1.800192935579513</c:v>
                </c:pt>
                <c:pt idx="2970">
                  <c:v>-1.7278009702076</c:v>
                </c:pt>
                <c:pt idx="2971">
                  <c:v>-1.6081548084490831</c:v>
                </c:pt>
                <c:pt idx="2972">
                  <c:v>-1.690998299008224</c:v>
                </c:pt>
                <c:pt idx="2973">
                  <c:v>-2.0090858742912872</c:v>
                </c:pt>
                <c:pt idx="2974">
                  <c:v>-2.4471419972216091</c:v>
                </c:pt>
                <c:pt idx="2975">
                  <c:v>-2.5286019159680349</c:v>
                </c:pt>
                <c:pt idx="2976">
                  <c:v>-2.7476716489596709</c:v>
                </c:pt>
                <c:pt idx="2977">
                  <c:v>-2.8003513796163779</c:v>
                </c:pt>
                <c:pt idx="2978">
                  <c:v>-2.6545291507700739</c:v>
                </c:pt>
                <c:pt idx="2979">
                  <c:v>-2.4296602292228031</c:v>
                </c:pt>
                <c:pt idx="2980">
                  <c:v>-2.4783944806458371</c:v>
                </c:pt>
                <c:pt idx="2981">
                  <c:v>-2.3759872368201091</c:v>
                </c:pt>
                <c:pt idx="2982">
                  <c:v>-2.316050985347812</c:v>
                </c:pt>
                <c:pt idx="2983">
                  <c:v>-2.141243610278905</c:v>
                </c:pt>
                <c:pt idx="2984">
                  <c:v>-2.0731463594510262</c:v>
                </c:pt>
                <c:pt idx="2985">
                  <c:v>-2.0851121633859528</c:v>
                </c:pt>
                <c:pt idx="2986">
                  <c:v>-2.1792741365050499</c:v>
                </c:pt>
                <c:pt idx="2987">
                  <c:v>-2.422122010735019</c:v>
                </c:pt>
                <c:pt idx="2988">
                  <c:v>-2.550786974410137</c:v>
                </c:pt>
                <c:pt idx="2989">
                  <c:v>-2.4695154190554778</c:v>
                </c:pt>
                <c:pt idx="2990">
                  <c:v>-2.4961248950864752</c:v>
                </c:pt>
                <c:pt idx="2991">
                  <c:v>-2.169092208102287</c:v>
                </c:pt>
                <c:pt idx="2992">
                  <c:v>-1.780007680416875</c:v>
                </c:pt>
                <c:pt idx="2993">
                  <c:v>-1.6048906338410771</c:v>
                </c:pt>
                <c:pt idx="2994">
                  <c:v>-1.4587932922835221</c:v>
                </c:pt>
                <c:pt idx="2995">
                  <c:v>-1.4731210552910019</c:v>
                </c:pt>
                <c:pt idx="2996">
                  <c:v>-1.6622008497148739</c:v>
                </c:pt>
                <c:pt idx="2997">
                  <c:v>-1.639240490969381</c:v>
                </c:pt>
                <c:pt idx="2998">
                  <c:v>-1.568473432219863</c:v>
                </c:pt>
                <c:pt idx="2999">
                  <c:v>-1.398348578061724</c:v>
                </c:pt>
                <c:pt idx="3000">
                  <c:v>-1.077528738797628</c:v>
                </c:pt>
                <c:pt idx="3001">
                  <c:v>-0.79014918089240915</c:v>
                </c:pt>
                <c:pt idx="3002">
                  <c:v>-0.51022539157856517</c:v>
                </c:pt>
                <c:pt idx="3003">
                  <c:v>-0.12901729926614719</c:v>
                </c:pt>
                <c:pt idx="3004">
                  <c:v>6.2062416430487301E-2</c:v>
                </c:pt>
                <c:pt idx="3005">
                  <c:v>-1.194416108370816E-2</c:v>
                </c:pt>
                <c:pt idx="3006">
                  <c:v>-0.2584498591901731</c:v>
                </c:pt>
                <c:pt idx="3007">
                  <c:v>-0.47360980244889372</c:v>
                </c:pt>
                <c:pt idx="3008">
                  <c:v>-0.67714613457333328</c:v>
                </c:pt>
                <c:pt idx="3009">
                  <c:v>-0.77270313747923958</c:v>
                </c:pt>
                <c:pt idx="3010">
                  <c:v>-0.67039487876094905</c:v>
                </c:pt>
                <c:pt idx="3011">
                  <c:v>-0.76026095018460249</c:v>
                </c:pt>
                <c:pt idx="3012">
                  <c:v>-0.43350307031936891</c:v>
                </c:pt>
                <c:pt idx="3013">
                  <c:v>-0.99048652090401279</c:v>
                </c:pt>
                <c:pt idx="3014">
                  <c:v>-0.2109010503977593</c:v>
                </c:pt>
                <c:pt idx="3015">
                  <c:v>-1.6104112130253989</c:v>
                </c:pt>
                <c:pt idx="3016">
                  <c:v>-1.883556672467025</c:v>
                </c:pt>
                <c:pt idx="3017">
                  <c:v>-2.374999007561287</c:v>
                </c:pt>
                <c:pt idx="3018">
                  <c:v>-2.458289583963412</c:v>
                </c:pt>
                <c:pt idx="3019">
                  <c:v>-2.536066087379675</c:v>
                </c:pt>
                <c:pt idx="3020">
                  <c:v>-2.3817472698748068</c:v>
                </c:pt>
                <c:pt idx="3021">
                  <c:v>0.65603658596084435</c:v>
                </c:pt>
                <c:pt idx="3022">
                  <c:v>1.0536946440924211</c:v>
                </c:pt>
                <c:pt idx="3023">
                  <c:v>1.4176014678998601</c:v>
                </c:pt>
                <c:pt idx="3024">
                  <c:v>1.6793638309764249</c:v>
                </c:pt>
                <c:pt idx="3025">
                  <c:v>1.831457889383445</c:v>
                </c:pt>
                <c:pt idx="3026">
                  <c:v>1.818123510763878</c:v>
                </c:pt>
                <c:pt idx="3027">
                  <c:v>1.4873909426317029</c:v>
                </c:pt>
                <c:pt idx="3028">
                  <c:v>1.172663468273011</c:v>
                </c:pt>
                <c:pt idx="3029">
                  <c:v>0.88037058830458315</c:v>
                </c:pt>
                <c:pt idx="3030">
                  <c:v>0.77203524612572383</c:v>
                </c:pt>
                <c:pt idx="3031">
                  <c:v>1.0153205692302061</c:v>
                </c:pt>
                <c:pt idx="3032">
                  <c:v>1.235155869789947</c:v>
                </c:pt>
                <c:pt idx="3033">
                  <c:v>1.434406094808653</c:v>
                </c:pt>
                <c:pt idx="3034">
                  <c:v>1.4670843476224491</c:v>
                </c:pt>
                <c:pt idx="3035">
                  <c:v>1.328759227571328</c:v>
                </c:pt>
                <c:pt idx="3036">
                  <c:v>1.33441938669085</c:v>
                </c:pt>
                <c:pt idx="3037">
                  <c:v>1.1415597754649249</c:v>
                </c:pt>
                <c:pt idx="3038">
                  <c:v>0.96864153592150481</c:v>
                </c:pt>
                <c:pt idx="3039">
                  <c:v>0.86441236458342063</c:v>
                </c:pt>
                <c:pt idx="3040">
                  <c:v>0.99292640352633976</c:v>
                </c:pt>
                <c:pt idx="3041">
                  <c:v>0.86077413161468608</c:v>
                </c:pt>
                <c:pt idx="3042">
                  <c:v>0.64870237365632077</c:v>
                </c:pt>
                <c:pt idx="3043">
                  <c:v>0.42388446271168301</c:v>
                </c:pt>
                <c:pt idx="3044">
                  <c:v>8.1451831555664836E-2</c:v>
                </c:pt>
                <c:pt idx="3045">
                  <c:v>-0.22853211991399669</c:v>
                </c:pt>
                <c:pt idx="3046">
                  <c:v>-0.39958047328446161</c:v>
                </c:pt>
                <c:pt idx="3047">
                  <c:v>-0.58832492858217778</c:v>
                </c:pt>
                <c:pt idx="3048">
                  <c:v>-0.71211940725446798</c:v>
                </c:pt>
                <c:pt idx="3049">
                  <c:v>-0.37973968410826009</c:v>
                </c:pt>
                <c:pt idx="3050">
                  <c:v>0.3677257795580966</c:v>
                </c:pt>
                <c:pt idx="3051">
                  <c:v>0.91587505068770847</c:v>
                </c:pt>
                <c:pt idx="3052">
                  <c:v>1.3496011755815951</c:v>
                </c:pt>
                <c:pt idx="3053">
                  <c:v>1.330153552008847</c:v>
                </c:pt>
                <c:pt idx="3054">
                  <c:v>1.4928179307717131</c:v>
                </c:pt>
                <c:pt idx="3055">
                  <c:v>1.592004340837089</c:v>
                </c:pt>
                <c:pt idx="3056">
                  <c:v>1.443380475373464</c:v>
                </c:pt>
                <c:pt idx="3057">
                  <c:v>1.1348771520753349</c:v>
                </c:pt>
                <c:pt idx="3058">
                  <c:v>0.88382289770553957</c:v>
                </c:pt>
                <c:pt idx="3059">
                  <c:v>0.81169657920565041</c:v>
                </c:pt>
                <c:pt idx="3060">
                  <c:v>0.72117243008714582</c:v>
                </c:pt>
                <c:pt idx="3061">
                  <c:v>0.57332880573297551</c:v>
                </c:pt>
                <c:pt idx="3062">
                  <c:v>0.67201063701410013</c:v>
                </c:pt>
                <c:pt idx="3063">
                  <c:v>0.5991445070913296</c:v>
                </c:pt>
                <c:pt idx="3064">
                  <c:v>0.59963309310905555</c:v>
                </c:pt>
                <c:pt idx="3065">
                  <c:v>0.55871345001576267</c:v>
                </c:pt>
                <c:pt idx="3066">
                  <c:v>0.57414329961860811</c:v>
                </c:pt>
                <c:pt idx="3067">
                  <c:v>0.51977480624131767</c:v>
                </c:pt>
                <c:pt idx="3068">
                  <c:v>0.49960752241950029</c:v>
                </c:pt>
                <c:pt idx="3069">
                  <c:v>0.38291364812432388</c:v>
                </c:pt>
                <c:pt idx="3070">
                  <c:v>0.43352995324859278</c:v>
                </c:pt>
                <c:pt idx="3071">
                  <c:v>0.79538944170147097</c:v>
                </c:pt>
                <c:pt idx="3072">
                  <c:v>1.189491335324478</c:v>
                </c:pt>
                <c:pt idx="3073">
                  <c:v>1.5263611304247049</c:v>
                </c:pt>
                <c:pt idx="3074">
                  <c:v>1.681354990766164</c:v>
                </c:pt>
                <c:pt idx="3075">
                  <c:v>1.728591928230371</c:v>
                </c:pt>
                <c:pt idx="3076">
                  <c:v>1.7682987035529609</c:v>
                </c:pt>
                <c:pt idx="3077">
                  <c:v>1.417682520620539</c:v>
                </c:pt>
                <c:pt idx="3078">
                  <c:v>1.166260013947237</c:v>
                </c:pt>
                <c:pt idx="3079">
                  <c:v>0.79107174166142347</c:v>
                </c:pt>
                <c:pt idx="3080">
                  <c:v>0.26880207181172278</c:v>
                </c:pt>
                <c:pt idx="3081">
                  <c:v>-0.27857337871744542</c:v>
                </c:pt>
                <c:pt idx="3082">
                  <c:v>-0.48450901358196308</c:v>
                </c:pt>
                <c:pt idx="3083">
                  <c:v>-0.24416835457959449</c:v>
                </c:pt>
                <c:pt idx="3084">
                  <c:v>7.9036924752133739E-2</c:v>
                </c:pt>
                <c:pt idx="3085">
                  <c:v>0.28728054657999641</c:v>
                </c:pt>
                <c:pt idx="3086">
                  <c:v>0.42688625255679702</c:v>
                </c:pt>
                <c:pt idx="3087">
                  <c:v>0.39092928232024338</c:v>
                </c:pt>
                <c:pt idx="3088">
                  <c:v>0.3466691802414667</c:v>
                </c:pt>
                <c:pt idx="3089">
                  <c:v>0.27544433298374049</c:v>
                </c:pt>
                <c:pt idx="3090">
                  <c:v>0.33045146171340872</c:v>
                </c:pt>
                <c:pt idx="3091">
                  <c:v>0.49833403457946007</c:v>
                </c:pt>
                <c:pt idx="3092">
                  <c:v>0.85873334340945051</c:v>
                </c:pt>
                <c:pt idx="3093">
                  <c:v>0.96260729624251273</c:v>
                </c:pt>
                <c:pt idx="3094">
                  <c:v>0.83171660574178685</c:v>
                </c:pt>
                <c:pt idx="3095">
                  <c:v>0.86384970472241951</c:v>
                </c:pt>
                <c:pt idx="3096">
                  <c:v>0.95280137049650337</c:v>
                </c:pt>
                <c:pt idx="3097">
                  <c:v>0.78836259256708652</c:v>
                </c:pt>
                <c:pt idx="3098">
                  <c:v>0.77670925303125782</c:v>
                </c:pt>
                <c:pt idx="3099">
                  <c:v>0.87532291645847848</c:v>
                </c:pt>
                <c:pt idx="3100">
                  <c:v>0.84511816986654809</c:v>
                </c:pt>
                <c:pt idx="3101">
                  <c:v>0.80154053508780487</c:v>
                </c:pt>
                <c:pt idx="3102">
                  <c:v>1.0171036476859621</c:v>
                </c:pt>
                <c:pt idx="3103">
                  <c:v>1.3298283915498399</c:v>
                </c:pt>
                <c:pt idx="3104">
                  <c:v>1.611490620830538</c:v>
                </c:pt>
                <c:pt idx="3105">
                  <c:v>1.706767934538397</c:v>
                </c:pt>
                <c:pt idx="3106">
                  <c:v>1.4774024475088221</c:v>
                </c:pt>
                <c:pt idx="3107">
                  <c:v>1.287768830335567</c:v>
                </c:pt>
                <c:pt idx="3108">
                  <c:v>1.276551097393938</c:v>
                </c:pt>
                <c:pt idx="3109">
                  <c:v>1.3871272861973361</c:v>
                </c:pt>
                <c:pt idx="3110">
                  <c:v>1.4206604409097441</c:v>
                </c:pt>
                <c:pt idx="3111">
                  <c:v>1.479334419299839</c:v>
                </c:pt>
                <c:pt idx="3112">
                  <c:v>1.4416359853672549</c:v>
                </c:pt>
                <c:pt idx="3113">
                  <c:v>1.3917850142249171</c:v>
                </c:pt>
                <c:pt idx="3114">
                  <c:v>1.4838044327253299</c:v>
                </c:pt>
                <c:pt idx="3115">
                  <c:v>1.6917260866318879</c:v>
                </c:pt>
                <c:pt idx="3116">
                  <c:v>1.7564857237743241</c:v>
                </c:pt>
                <c:pt idx="3117">
                  <c:v>1.992725606641099</c:v>
                </c:pt>
                <c:pt idx="3118">
                  <c:v>2.0925019974613019</c:v>
                </c:pt>
                <c:pt idx="3119">
                  <c:v>2.2081841326932081</c:v>
                </c:pt>
                <c:pt idx="3120">
                  <c:v>2.4875936068254831</c:v>
                </c:pt>
                <c:pt idx="3121">
                  <c:v>2.796796634542059</c:v>
                </c:pt>
                <c:pt idx="3122">
                  <c:v>2.816186752284453</c:v>
                </c:pt>
                <c:pt idx="3123">
                  <c:v>2.4303656548641461</c:v>
                </c:pt>
                <c:pt idx="3124">
                  <c:v>2.153103979848257</c:v>
                </c:pt>
                <c:pt idx="3125">
                  <c:v>2.026759951866858</c:v>
                </c:pt>
                <c:pt idx="3126">
                  <c:v>2.2298360756687141</c:v>
                </c:pt>
                <c:pt idx="3127">
                  <c:v>2.601095092428809</c:v>
                </c:pt>
                <c:pt idx="3128">
                  <c:v>3.0007089138912861</c:v>
                </c:pt>
                <c:pt idx="3129">
                  <c:v>3.4796485446558512</c:v>
                </c:pt>
                <c:pt idx="3130">
                  <c:v>3.6931063798564572</c:v>
                </c:pt>
                <c:pt idx="3131">
                  <c:v>3.782838228483314</c:v>
                </c:pt>
                <c:pt idx="3132">
                  <c:v>3.7522441235659691</c:v>
                </c:pt>
                <c:pt idx="3133">
                  <c:v>3.5678153844250531</c:v>
                </c:pt>
                <c:pt idx="3134">
                  <c:v>3.6356236324901929</c:v>
                </c:pt>
                <c:pt idx="3135">
                  <c:v>3.7183188892708992</c:v>
                </c:pt>
                <c:pt idx="3136">
                  <c:v>3.8741823231735451</c:v>
                </c:pt>
                <c:pt idx="3137">
                  <c:v>3.90341479136936</c:v>
                </c:pt>
                <c:pt idx="3138">
                  <c:v>3.75970004946935</c:v>
                </c:pt>
                <c:pt idx="3139">
                  <c:v>3.4757274950506192</c:v>
                </c:pt>
                <c:pt idx="3140">
                  <c:v>2.931341919358871</c:v>
                </c:pt>
                <c:pt idx="3141">
                  <c:v>2.534793742958108</c:v>
                </c:pt>
                <c:pt idx="3142">
                  <c:v>2.988752733363079</c:v>
                </c:pt>
                <c:pt idx="3143">
                  <c:v>2.8653527246712458</c:v>
                </c:pt>
                <c:pt idx="3144">
                  <c:v>2.9156013626593982</c:v>
                </c:pt>
                <c:pt idx="3145">
                  <c:v>2.924765793377492</c:v>
                </c:pt>
                <c:pt idx="3146">
                  <c:v>2.920790478389252</c:v>
                </c:pt>
                <c:pt idx="3147">
                  <c:v>3.026541349474742</c:v>
                </c:pt>
                <c:pt idx="3148">
                  <c:v>3.2759079938401712</c:v>
                </c:pt>
                <c:pt idx="3149">
                  <c:v>3.3560847670645422</c:v>
                </c:pt>
                <c:pt idx="3150">
                  <c:v>3.3993820090437672</c:v>
                </c:pt>
                <c:pt idx="3151">
                  <c:v>3.6471306787340581</c:v>
                </c:pt>
                <c:pt idx="3152">
                  <c:v>3.9668839885501188</c:v>
                </c:pt>
                <c:pt idx="3153">
                  <c:v>4.2883927669306354</c:v>
                </c:pt>
                <c:pt idx="3154">
                  <c:v>4.7486323192866946</c:v>
                </c:pt>
                <c:pt idx="3155">
                  <c:v>5.3181234282190886</c:v>
                </c:pt>
                <c:pt idx="3156">
                  <c:v>5.3953425568429196</c:v>
                </c:pt>
                <c:pt idx="3157">
                  <c:v>5.2883360092371516</c:v>
                </c:pt>
                <c:pt idx="3158">
                  <c:v>5.2968546404567398</c:v>
                </c:pt>
                <c:pt idx="3159">
                  <c:v>5.0876535400149248</c:v>
                </c:pt>
                <c:pt idx="3160">
                  <c:v>4.8470628778660867</c:v>
                </c:pt>
                <c:pt idx="3161">
                  <c:v>4.4679044500658716</c:v>
                </c:pt>
                <c:pt idx="3162">
                  <c:v>4.1079190289849743</c:v>
                </c:pt>
                <c:pt idx="3163">
                  <c:v>3.974990915857251</c:v>
                </c:pt>
                <c:pt idx="3164">
                  <c:v>4.0540324106513639</c:v>
                </c:pt>
                <c:pt idx="3165">
                  <c:v>4.0896106068591394</c:v>
                </c:pt>
                <c:pt idx="3166">
                  <c:v>4.0558754791023244</c:v>
                </c:pt>
                <c:pt idx="3167">
                  <c:v>4.107692305737177</c:v>
                </c:pt>
                <c:pt idx="3168">
                  <c:v>4.0383769448855418</c:v>
                </c:pt>
                <c:pt idx="3169">
                  <c:v>3.993988440718816</c:v>
                </c:pt>
                <c:pt idx="3170">
                  <c:v>3.8514150223406292</c:v>
                </c:pt>
                <c:pt idx="3171">
                  <c:v>3.6988080987309422</c:v>
                </c:pt>
                <c:pt idx="3172">
                  <c:v>3.5577581392761228</c:v>
                </c:pt>
                <c:pt idx="3173">
                  <c:v>3.3701609717580849</c:v>
                </c:pt>
                <c:pt idx="3174">
                  <c:v>3.0987367933077841</c:v>
                </c:pt>
                <c:pt idx="3175">
                  <c:v>2.8291602233337039</c:v>
                </c:pt>
                <c:pt idx="3176">
                  <c:v>2.7366313157972439</c:v>
                </c:pt>
                <c:pt idx="3177">
                  <c:v>2.4804978875486539</c:v>
                </c:pt>
                <c:pt idx="3178">
                  <c:v>2.2985959321372209</c:v>
                </c:pt>
                <c:pt idx="3179">
                  <c:v>2.2585014816683748</c:v>
                </c:pt>
                <c:pt idx="3180">
                  <c:v>2.5519334153422131</c:v>
                </c:pt>
                <c:pt idx="3181">
                  <c:v>2.8973734613768531</c:v>
                </c:pt>
                <c:pt idx="3182">
                  <c:v>2.8745763571250902</c:v>
                </c:pt>
                <c:pt idx="3183">
                  <c:v>2.6566020544503322</c:v>
                </c:pt>
                <c:pt idx="3184">
                  <c:v>2.5033583835438948</c:v>
                </c:pt>
                <c:pt idx="3185">
                  <c:v>2.2686182843090852</c:v>
                </c:pt>
                <c:pt idx="3186">
                  <c:v>1.976834613161941</c:v>
                </c:pt>
                <c:pt idx="3187">
                  <c:v>1.5759458828970421</c:v>
                </c:pt>
                <c:pt idx="3188">
                  <c:v>0.86427146521652742</c:v>
                </c:pt>
                <c:pt idx="3189">
                  <c:v>0.23979579806299431</c:v>
                </c:pt>
                <c:pt idx="3190">
                  <c:v>-1.235247278589883E-2</c:v>
                </c:pt>
                <c:pt idx="3191">
                  <c:v>-6.8351418851802501E-2</c:v>
                </c:pt>
                <c:pt idx="3192">
                  <c:v>-0.21981362211792521</c:v>
                </c:pt>
                <c:pt idx="3193">
                  <c:v>-0.105437391990157</c:v>
                </c:pt>
                <c:pt idx="3194">
                  <c:v>1.838844186904846E-2</c:v>
                </c:pt>
                <c:pt idx="3195">
                  <c:v>4.5322735929965129E-2</c:v>
                </c:pt>
                <c:pt idx="3196">
                  <c:v>2.8104054003647551E-2</c:v>
                </c:pt>
                <c:pt idx="3197">
                  <c:v>1.423978528125083E-2</c:v>
                </c:pt>
                <c:pt idx="3198">
                  <c:v>-0.1309191651126981</c:v>
                </c:pt>
                <c:pt idx="3199">
                  <c:v>-0.31509850205737922</c:v>
                </c:pt>
                <c:pt idx="3200">
                  <c:v>-0.50954943613408665</c:v>
                </c:pt>
                <c:pt idx="3201">
                  <c:v>-0.51842174002504815</c:v>
                </c:pt>
                <c:pt idx="3202">
                  <c:v>-0.46988020553295101</c:v>
                </c:pt>
                <c:pt idx="3203">
                  <c:v>-0.53427854784238937</c:v>
                </c:pt>
                <c:pt idx="3204">
                  <c:v>-0.70870588776533572</c:v>
                </c:pt>
                <c:pt idx="3205">
                  <c:v>-0.90989028361923419</c:v>
                </c:pt>
                <c:pt idx="3206">
                  <c:v>-1.0050901797945311</c:v>
                </c:pt>
                <c:pt idx="3207">
                  <c:v>-0.63713544631566532</c:v>
                </c:pt>
                <c:pt idx="3208">
                  <c:v>-0.19434611845504729</c:v>
                </c:pt>
                <c:pt idx="3209">
                  <c:v>0.14512448007172099</c:v>
                </c:pt>
                <c:pt idx="3210">
                  <c:v>0.38589615325525889</c:v>
                </c:pt>
                <c:pt idx="3211">
                  <c:v>0.63690375138121469</c:v>
                </c:pt>
                <c:pt idx="3212">
                  <c:v>0.83851081117203308</c:v>
                </c:pt>
                <c:pt idx="3213">
                  <c:v>0.78108235682510507</c:v>
                </c:pt>
                <c:pt idx="3214">
                  <c:v>0.7328704609770379</c:v>
                </c:pt>
                <c:pt idx="3215">
                  <c:v>0.52017084838179617</c:v>
                </c:pt>
                <c:pt idx="3216">
                  <c:v>0.14792145436051651</c:v>
                </c:pt>
                <c:pt idx="3217">
                  <c:v>-0.1852334727546166</c:v>
                </c:pt>
                <c:pt idx="3218">
                  <c:v>-0.47671920728811462</c:v>
                </c:pt>
                <c:pt idx="3219">
                  <c:v>-0.94905444541478334</c:v>
                </c:pt>
                <c:pt idx="3220">
                  <c:v>-1.231655668023669</c:v>
                </c:pt>
                <c:pt idx="3221">
                  <c:v>-1.330133355642064</c:v>
                </c:pt>
                <c:pt idx="3222">
                  <c:v>-1.5589684409051401</c:v>
                </c:pt>
                <c:pt idx="3223">
                  <c:v>-1.673339290368095</c:v>
                </c:pt>
                <c:pt idx="3224">
                  <c:v>-1.6516853685285731</c:v>
                </c:pt>
                <c:pt idx="3225">
                  <c:v>-1.5809031544815719</c:v>
                </c:pt>
                <c:pt idx="3226">
                  <c:v>-1.4183890048426719</c:v>
                </c:pt>
                <c:pt idx="3227">
                  <c:v>-1.3409431048294831</c:v>
                </c:pt>
                <c:pt idx="3228">
                  <c:v>-0.98284132037525129</c:v>
                </c:pt>
                <c:pt idx="3229">
                  <c:v>0.9289552206340298</c:v>
                </c:pt>
                <c:pt idx="3230">
                  <c:v>-0.69539031409949181</c:v>
                </c:pt>
                <c:pt idx="3231">
                  <c:v>0.66692934653455638</c:v>
                </c:pt>
                <c:pt idx="3232">
                  <c:v>0.61619990926972557</c:v>
                </c:pt>
                <c:pt idx="3233">
                  <c:v>-1.4716295743069849</c:v>
                </c:pt>
                <c:pt idx="3234">
                  <c:v>-0.59598660170165829</c:v>
                </c:pt>
                <c:pt idx="3235">
                  <c:v>-1.245343803839839</c:v>
                </c:pt>
                <c:pt idx="3236">
                  <c:v>-0.96314581357248463</c:v>
                </c:pt>
                <c:pt idx="3237">
                  <c:v>-1.029806916291691</c:v>
                </c:pt>
                <c:pt idx="3238">
                  <c:v>-1.1695165022030849</c:v>
                </c:pt>
                <c:pt idx="3239">
                  <c:v>-1.191992272609572</c:v>
                </c:pt>
                <c:pt idx="3240">
                  <c:v>-1.043583915991724</c:v>
                </c:pt>
                <c:pt idx="3241">
                  <c:v>-0.96420461561251802</c:v>
                </c:pt>
                <c:pt idx="3242">
                  <c:v>-0.98334473517929544</c:v>
                </c:pt>
                <c:pt idx="3243">
                  <c:v>-1.152831242386571</c:v>
                </c:pt>
                <c:pt idx="3244">
                  <c:v>-1.089358105266879</c:v>
                </c:pt>
                <c:pt idx="3245">
                  <c:v>-1.2144851337554261</c:v>
                </c:pt>
                <c:pt idx="3246">
                  <c:v>-0.99349839796471251</c:v>
                </c:pt>
                <c:pt idx="3247">
                  <c:v>-0.6511734923327972</c:v>
                </c:pt>
                <c:pt idx="3248">
                  <c:v>-0.492137816883641</c:v>
                </c:pt>
                <c:pt idx="3249">
                  <c:v>-0.31690203424798841</c:v>
                </c:pt>
                <c:pt idx="3250">
                  <c:v>-0.44041497232345028</c:v>
                </c:pt>
                <c:pt idx="3251">
                  <c:v>-0.6640594629863229</c:v>
                </c:pt>
                <c:pt idx="3252">
                  <c:v>-0.85557301271112618</c:v>
                </c:pt>
                <c:pt idx="3253">
                  <c:v>-0.87850745443297817</c:v>
                </c:pt>
                <c:pt idx="3254">
                  <c:v>-0.91668260785940969</c:v>
                </c:pt>
                <c:pt idx="3255">
                  <c:v>-0.96253127461818011</c:v>
                </c:pt>
                <c:pt idx="3256">
                  <c:v>-0.93255577944400592</c:v>
                </c:pt>
                <c:pt idx="3257">
                  <c:v>-0.88318296532318996</c:v>
                </c:pt>
                <c:pt idx="3258">
                  <c:v>-0.80984978536302377</c:v>
                </c:pt>
                <c:pt idx="3259">
                  <c:v>-0.94810531215454341</c:v>
                </c:pt>
                <c:pt idx="3260">
                  <c:v>-0.88863833954156013</c:v>
                </c:pt>
                <c:pt idx="3261">
                  <c:v>-0.72554082953002763</c:v>
                </c:pt>
                <c:pt idx="3262">
                  <c:v>-0.67085089822351329</c:v>
                </c:pt>
                <c:pt idx="3263">
                  <c:v>-0.58542715333584605</c:v>
                </c:pt>
                <c:pt idx="3264">
                  <c:v>-0.68021617678695712</c:v>
                </c:pt>
                <c:pt idx="3265">
                  <c:v>-0.70562796076912659</c:v>
                </c:pt>
                <c:pt idx="3266">
                  <c:v>-0.7114355656171073</c:v>
                </c:pt>
                <c:pt idx="3267">
                  <c:v>-0.61026931407864138</c:v>
                </c:pt>
                <c:pt idx="3268">
                  <c:v>-0.48969312711397978</c:v>
                </c:pt>
                <c:pt idx="3269">
                  <c:v>-0.36641247382498571</c:v>
                </c:pt>
                <c:pt idx="3270">
                  <c:v>-0.35269603226553031</c:v>
                </c:pt>
                <c:pt idx="3271">
                  <c:v>-0.37748397869249389</c:v>
                </c:pt>
                <c:pt idx="3272">
                  <c:v>-0.27111346882635651</c:v>
                </c:pt>
                <c:pt idx="3273">
                  <c:v>1.0085529107089739E-2</c:v>
                </c:pt>
                <c:pt idx="3274">
                  <c:v>0.364183391462509</c:v>
                </c:pt>
                <c:pt idx="3275">
                  <c:v>0.39457984684316982</c:v>
                </c:pt>
                <c:pt idx="3276">
                  <c:v>0.1756128735183359</c:v>
                </c:pt>
                <c:pt idx="3277">
                  <c:v>8.7786572110932215E-3</c:v>
                </c:pt>
                <c:pt idx="3278">
                  <c:v>-8.9271702946984749E-2</c:v>
                </c:pt>
                <c:pt idx="3279">
                  <c:v>0.14355281388880639</c:v>
                </c:pt>
                <c:pt idx="3280">
                  <c:v>0.17358971565281281</c:v>
                </c:pt>
                <c:pt idx="3281">
                  <c:v>0.28236862782049632</c:v>
                </c:pt>
                <c:pt idx="3282">
                  <c:v>0.54837904236177615</c:v>
                </c:pt>
                <c:pt idx="3283">
                  <c:v>0.76659924186960515</c:v>
                </c:pt>
                <c:pt idx="3284">
                  <c:v>0.83228612472254249</c:v>
                </c:pt>
                <c:pt idx="3285">
                  <c:v>0.71837854828585224</c:v>
                </c:pt>
                <c:pt idx="3286">
                  <c:v>0.69527083370092446</c:v>
                </c:pt>
                <c:pt idx="3287">
                  <c:v>0.79349034077976299</c:v>
                </c:pt>
                <c:pt idx="3288">
                  <c:v>0.84987773015033841</c:v>
                </c:pt>
                <c:pt idx="3289">
                  <c:v>1.0234135898869079</c:v>
                </c:pt>
                <c:pt idx="3290">
                  <c:v>1.217965859247353</c:v>
                </c:pt>
                <c:pt idx="3291">
                  <c:v>1.260120068500767</c:v>
                </c:pt>
                <c:pt idx="3292">
                  <c:v>1.3176033020835329</c:v>
                </c:pt>
                <c:pt idx="3293">
                  <c:v>1.3390751796246729</c:v>
                </c:pt>
                <c:pt idx="3294">
                  <c:v>1.42603108909789</c:v>
                </c:pt>
                <c:pt idx="3295">
                  <c:v>1.691609238915625</c:v>
                </c:pt>
                <c:pt idx="3296">
                  <c:v>2.006952583431806</c:v>
                </c:pt>
                <c:pt idx="3297">
                  <c:v>2.235527814769128</c:v>
                </c:pt>
                <c:pt idx="3298">
                  <c:v>2.1357128506608509</c:v>
                </c:pt>
                <c:pt idx="3299">
                  <c:v>1.9296101791459519</c:v>
                </c:pt>
                <c:pt idx="3300">
                  <c:v>1.693933129767867</c:v>
                </c:pt>
                <c:pt idx="3301">
                  <c:v>1.6888440506667111</c:v>
                </c:pt>
                <c:pt idx="3302">
                  <c:v>1.7864237134832091</c:v>
                </c:pt>
                <c:pt idx="3303">
                  <c:v>1.824964002036765</c:v>
                </c:pt>
                <c:pt idx="3304">
                  <c:v>2.0026515070951301</c:v>
                </c:pt>
                <c:pt idx="3305">
                  <c:v>2.1682356035313659</c:v>
                </c:pt>
                <c:pt idx="3306">
                  <c:v>2.300235376944022</c:v>
                </c:pt>
                <c:pt idx="3307">
                  <c:v>2.1075029738268358</c:v>
                </c:pt>
                <c:pt idx="3308">
                  <c:v>1.7597042419370139</c:v>
                </c:pt>
                <c:pt idx="3309">
                  <c:v>1.569280064950292</c:v>
                </c:pt>
                <c:pt idx="3310">
                  <c:v>1.4813177640472031</c:v>
                </c:pt>
                <c:pt idx="3311">
                  <c:v>1.530490537866497</c:v>
                </c:pt>
                <c:pt idx="3312">
                  <c:v>1.419149649502994</c:v>
                </c:pt>
                <c:pt idx="3313">
                  <c:v>1.9694165247593129</c:v>
                </c:pt>
                <c:pt idx="3314">
                  <c:v>1.750648274692356</c:v>
                </c:pt>
                <c:pt idx="3315">
                  <c:v>1.4160232451564609</c:v>
                </c:pt>
                <c:pt idx="3316">
                  <c:v>1.4351732490025251</c:v>
                </c:pt>
                <c:pt idx="3317">
                  <c:v>0.90483586407499517</c:v>
                </c:pt>
                <c:pt idx="3318">
                  <c:v>0.52129615154795594</c:v>
                </c:pt>
                <c:pt idx="3319">
                  <c:v>0.35714425937752098</c:v>
                </c:pt>
                <c:pt idx="3320">
                  <c:v>0.26573258892653451</c:v>
                </c:pt>
                <c:pt idx="3321">
                  <c:v>0.22862213549912519</c:v>
                </c:pt>
                <c:pt idx="3322">
                  <c:v>0.19905454384499291</c:v>
                </c:pt>
                <c:pt idx="3323">
                  <c:v>0.26026680839340838</c:v>
                </c:pt>
                <c:pt idx="3324">
                  <c:v>0.52436725886999391</c:v>
                </c:pt>
                <c:pt idx="3325">
                  <c:v>0.68173869762932204</c:v>
                </c:pt>
                <c:pt idx="3326">
                  <c:v>0.65029941160901905</c:v>
                </c:pt>
                <c:pt idx="3327">
                  <c:v>0.58235976471162842</c:v>
                </c:pt>
                <c:pt idx="3328">
                  <c:v>0.7573100930700486</c:v>
                </c:pt>
                <c:pt idx="3329">
                  <c:v>0.92810961732568242</c:v>
                </c:pt>
                <c:pt idx="3330">
                  <c:v>1.344039988341144</c:v>
                </c:pt>
                <c:pt idx="3331">
                  <c:v>1.614369477310553</c:v>
                </c:pt>
                <c:pt idx="3332">
                  <c:v>1.8563653758287599</c:v>
                </c:pt>
                <c:pt idx="3333">
                  <c:v>1.984937429382565</c:v>
                </c:pt>
                <c:pt idx="3334">
                  <c:v>2.6092752535492192</c:v>
                </c:pt>
                <c:pt idx="3335">
                  <c:v>2.4407661085567551</c:v>
                </c:pt>
                <c:pt idx="3336">
                  <c:v>1.144883222948569</c:v>
                </c:pt>
                <c:pt idx="3337">
                  <c:v>1.0190551193993249</c:v>
                </c:pt>
                <c:pt idx="3338">
                  <c:v>1.861697182673838</c:v>
                </c:pt>
                <c:pt idx="3339">
                  <c:v>1.5734261943594789</c:v>
                </c:pt>
                <c:pt idx="3340">
                  <c:v>2.585339948911237</c:v>
                </c:pt>
                <c:pt idx="3341">
                  <c:v>2.7723859785375722</c:v>
                </c:pt>
                <c:pt idx="3342">
                  <c:v>2.602841300206955</c:v>
                </c:pt>
                <c:pt idx="3343">
                  <c:v>2.6189017101305869</c:v>
                </c:pt>
                <c:pt idx="3344">
                  <c:v>2.4468796821152701</c:v>
                </c:pt>
                <c:pt idx="3345">
                  <c:v>2.3744618680590648</c:v>
                </c:pt>
                <c:pt idx="3346">
                  <c:v>2.2294355945079012</c:v>
                </c:pt>
                <c:pt idx="3347">
                  <c:v>2.0666410130634891</c:v>
                </c:pt>
                <c:pt idx="3348">
                  <c:v>1.666109078937789</c:v>
                </c:pt>
                <c:pt idx="3349">
                  <c:v>1.496025587899769</c:v>
                </c:pt>
                <c:pt idx="3350">
                  <c:v>1.078639415093545</c:v>
                </c:pt>
                <c:pt idx="3351">
                  <c:v>1.0894557324382701</c:v>
                </c:pt>
                <c:pt idx="3352">
                  <c:v>1.223346792594721</c:v>
                </c:pt>
                <c:pt idx="3353">
                  <c:v>1.393673726435692</c:v>
                </c:pt>
                <c:pt idx="3354">
                  <c:v>1.4873292355608609</c:v>
                </c:pt>
                <c:pt idx="3355">
                  <c:v>1.382375139780945</c:v>
                </c:pt>
                <c:pt idx="3356">
                  <c:v>1.244941867666187</c:v>
                </c:pt>
                <c:pt idx="3357">
                  <c:v>1.0359474616169659</c:v>
                </c:pt>
                <c:pt idx="3358">
                  <c:v>0.92403201360115761</c:v>
                </c:pt>
                <c:pt idx="3359">
                  <c:v>0.62037004841861465</c:v>
                </c:pt>
                <c:pt idx="3360">
                  <c:v>0.55453760843394995</c:v>
                </c:pt>
                <c:pt idx="3361">
                  <c:v>0.47390324459486971</c:v>
                </c:pt>
                <c:pt idx="3362">
                  <c:v>0.1922406842181284</c:v>
                </c:pt>
                <c:pt idx="3363">
                  <c:v>-0.32803974015124032</c:v>
                </c:pt>
                <c:pt idx="3364">
                  <c:v>-0.46623572488980608</c:v>
                </c:pt>
                <c:pt idx="3365">
                  <c:v>-0.33199765974488499</c:v>
                </c:pt>
                <c:pt idx="3366">
                  <c:v>-0.24047736478092679</c:v>
                </c:pt>
                <c:pt idx="3367">
                  <c:v>-9.3460352635776012E-2</c:v>
                </c:pt>
                <c:pt idx="3368">
                  <c:v>0.1638994383059906</c:v>
                </c:pt>
                <c:pt idx="3369">
                  <c:v>0.15789270871477801</c:v>
                </c:pt>
                <c:pt idx="3370">
                  <c:v>-0.77551555905647263</c:v>
                </c:pt>
                <c:pt idx="3371">
                  <c:v>-1.421586249318521</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2-E946-4262-AC4C-ABCC7CF37838}"/>
            </c:ext>
          </c:extLst>
        </c:ser>
        <c:dLbls>
          <c:showLegendKey val="0"/>
          <c:showVal val="0"/>
          <c:showCatName val="0"/>
          <c:showSerName val="0"/>
          <c:showPercent val="0"/>
          <c:showBubbleSize val="0"/>
        </c:dLbls>
        <c:axId val="920499008"/>
        <c:axId val="920501632"/>
        <c:extLst>
          <c:ext xmlns:c15="http://schemas.microsoft.com/office/drawing/2012/chart" uri="{02D57815-91ED-43cb-92C2-25804820EDAC}">
            <c15:filteredScatterSeries>
              <c15:ser>
                <c:idx val="9"/>
                <c:order val="0"/>
                <c:tx>
                  <c:v>Erro RIOD</c:v>
                </c:tx>
                <c:spPr>
                  <a:ln w="25400" cap="rnd">
                    <a:noFill/>
                    <a:round/>
                  </a:ln>
                  <a:effectLst/>
                </c:spPr>
                <c:marker>
                  <c:symbol val="circle"/>
                  <c:size val="2"/>
                  <c:spPr>
                    <a:solidFill>
                      <a:schemeClr val="accent4">
                        <a:lumMod val="60000"/>
                      </a:schemeClr>
                    </a:solidFill>
                    <a:ln w="9525">
                      <a:solidFill>
                        <a:schemeClr val="accent4">
                          <a:lumMod val="60000"/>
                        </a:schemeClr>
                      </a:solidFill>
                    </a:ln>
                    <a:effectLst/>
                  </c:spPr>
                </c:marker>
                <c:xVal>
                  <c:numRef>
                    <c:extLst>
                      <c:ext uri="{02D57815-91ED-43cb-92C2-25804820EDAC}">
                        <c15:formulaRef>
                          <c15:sqref>'0) Erro riod'!$G$2:$G$362</c15:sqref>
                        </c15:formulaRef>
                      </c:ext>
                    </c:extLst>
                    <c:numCache>
                      <c:formatCode>h:mm:ss</c:formatCode>
                      <c:ptCount val="361"/>
                      <c:pt idx="0">
                        <c:v>43466.37222222222</c:v>
                      </c:pt>
                      <c:pt idx="1">
                        <c:v>43466.372395833343</c:v>
                      </c:pt>
                      <c:pt idx="2">
                        <c:v>43466.372569444437</c:v>
                      </c:pt>
                      <c:pt idx="3">
                        <c:v>43466.372743055559</c:v>
                      </c:pt>
                      <c:pt idx="4">
                        <c:v>43466.372916666667</c:v>
                      </c:pt>
                      <c:pt idx="5">
                        <c:v>43466.373090277782</c:v>
                      </c:pt>
                      <c:pt idx="6">
                        <c:v>43466.373263888891</c:v>
                      </c:pt>
                      <c:pt idx="7">
                        <c:v>43466.373437499999</c:v>
                      </c:pt>
                      <c:pt idx="8">
                        <c:v>43466.373611111107</c:v>
                      </c:pt>
                      <c:pt idx="9">
                        <c:v>43466.373784722222</c:v>
                      </c:pt>
                      <c:pt idx="10">
                        <c:v>43466.37395833333</c:v>
                      </c:pt>
                      <c:pt idx="11">
                        <c:v>43466.374131944453</c:v>
                      </c:pt>
                      <c:pt idx="12">
                        <c:v>43466.374305555553</c:v>
                      </c:pt>
                      <c:pt idx="13">
                        <c:v>43466.374479166669</c:v>
                      </c:pt>
                      <c:pt idx="14">
                        <c:v>43466.374652777777</c:v>
                      </c:pt>
                      <c:pt idx="15">
                        <c:v>43466.374826388892</c:v>
                      </c:pt>
                      <c:pt idx="16">
                        <c:v>43466.375</c:v>
                      </c:pt>
                      <c:pt idx="17">
                        <c:v>43466.375173611108</c:v>
                      </c:pt>
                      <c:pt idx="18">
                        <c:v>43466.375347222223</c:v>
                      </c:pt>
                      <c:pt idx="19">
                        <c:v>43466.375520833331</c:v>
                      </c:pt>
                      <c:pt idx="20">
                        <c:v>43466.375694444447</c:v>
                      </c:pt>
                      <c:pt idx="21">
                        <c:v>43466.375868055547</c:v>
                      </c:pt>
                      <c:pt idx="22">
                        <c:v>43466.37604166667</c:v>
                      </c:pt>
                      <c:pt idx="23">
                        <c:v>43466.376215277778</c:v>
                      </c:pt>
                      <c:pt idx="24">
                        <c:v>43466.376388888893</c:v>
                      </c:pt>
                      <c:pt idx="25">
                        <c:v>43466.376562500001</c:v>
                      </c:pt>
                      <c:pt idx="26">
                        <c:v>43466.376736111109</c:v>
                      </c:pt>
                      <c:pt idx="27">
                        <c:v>43466.376909722218</c:v>
                      </c:pt>
                      <c:pt idx="28">
                        <c:v>43466.377083333333</c:v>
                      </c:pt>
                      <c:pt idx="29">
                        <c:v>43466.377256944441</c:v>
                      </c:pt>
                      <c:pt idx="30">
                        <c:v>43466.377430555563</c:v>
                      </c:pt>
                      <c:pt idx="31">
                        <c:v>43466.377604166657</c:v>
                      </c:pt>
                      <c:pt idx="32">
                        <c:v>43466.37777777778</c:v>
                      </c:pt>
                      <c:pt idx="33">
                        <c:v>43466.377951388888</c:v>
                      </c:pt>
                      <c:pt idx="34">
                        <c:v>43466.378125000003</c:v>
                      </c:pt>
                      <c:pt idx="35">
                        <c:v>43466.378298611111</c:v>
                      </c:pt>
                      <c:pt idx="36">
                        <c:v>43466.378472222219</c:v>
                      </c:pt>
                      <c:pt idx="37">
                        <c:v>43466.378645833327</c:v>
                      </c:pt>
                      <c:pt idx="38">
                        <c:v>43466.378819444442</c:v>
                      </c:pt>
                      <c:pt idx="39">
                        <c:v>43466.378993055558</c:v>
                      </c:pt>
                      <c:pt idx="40">
                        <c:v>43466.379166666673</c:v>
                      </c:pt>
                      <c:pt idx="41">
                        <c:v>43466.379340277781</c:v>
                      </c:pt>
                      <c:pt idx="42">
                        <c:v>43466.379513888889</c:v>
                      </c:pt>
                      <c:pt idx="43">
                        <c:v>43466.379687499997</c:v>
                      </c:pt>
                      <c:pt idx="44">
                        <c:v>43466.379861111112</c:v>
                      </c:pt>
                      <c:pt idx="45">
                        <c:v>43466.38003472222</c:v>
                      </c:pt>
                      <c:pt idx="46">
                        <c:v>43466.380208333343</c:v>
                      </c:pt>
                      <c:pt idx="47">
                        <c:v>43466.380381944437</c:v>
                      </c:pt>
                      <c:pt idx="48">
                        <c:v>43466.380555555559</c:v>
                      </c:pt>
                      <c:pt idx="49">
                        <c:v>43466.380729166667</c:v>
                      </c:pt>
                      <c:pt idx="50">
                        <c:v>43466.380902777782</c:v>
                      </c:pt>
                      <c:pt idx="51">
                        <c:v>43466.381076388891</c:v>
                      </c:pt>
                      <c:pt idx="52">
                        <c:v>43466.381249999999</c:v>
                      </c:pt>
                      <c:pt idx="53">
                        <c:v>43466.381423611107</c:v>
                      </c:pt>
                      <c:pt idx="54">
                        <c:v>43466.381597222222</c:v>
                      </c:pt>
                      <c:pt idx="55">
                        <c:v>43466.38177083333</c:v>
                      </c:pt>
                      <c:pt idx="56">
                        <c:v>43466.381944444453</c:v>
                      </c:pt>
                      <c:pt idx="57">
                        <c:v>43466.382118055553</c:v>
                      </c:pt>
                      <c:pt idx="58">
                        <c:v>43466.382291666669</c:v>
                      </c:pt>
                      <c:pt idx="59">
                        <c:v>43466.382465277777</c:v>
                      </c:pt>
                      <c:pt idx="60">
                        <c:v>43466.382638888892</c:v>
                      </c:pt>
                      <c:pt idx="61">
                        <c:v>43466.3828125</c:v>
                      </c:pt>
                      <c:pt idx="62">
                        <c:v>43466.382986111108</c:v>
                      </c:pt>
                      <c:pt idx="63">
                        <c:v>43466.383159722223</c:v>
                      </c:pt>
                      <c:pt idx="64">
                        <c:v>43466.383333333331</c:v>
                      </c:pt>
                      <c:pt idx="65">
                        <c:v>43466.383506944447</c:v>
                      </c:pt>
                      <c:pt idx="66">
                        <c:v>43466.383680555547</c:v>
                      </c:pt>
                      <c:pt idx="67">
                        <c:v>43466.38385416667</c:v>
                      </c:pt>
                      <c:pt idx="68">
                        <c:v>43466.384027777778</c:v>
                      </c:pt>
                      <c:pt idx="69">
                        <c:v>43466.384201388893</c:v>
                      </c:pt>
                      <c:pt idx="70">
                        <c:v>43466.384375000001</c:v>
                      </c:pt>
                      <c:pt idx="71">
                        <c:v>43466.384548611109</c:v>
                      </c:pt>
                      <c:pt idx="72">
                        <c:v>43466.384722222218</c:v>
                      </c:pt>
                      <c:pt idx="73">
                        <c:v>43466.384895833333</c:v>
                      </c:pt>
                      <c:pt idx="74">
                        <c:v>43466.385069444441</c:v>
                      </c:pt>
                      <c:pt idx="75">
                        <c:v>43466.385243055563</c:v>
                      </c:pt>
                      <c:pt idx="76">
                        <c:v>43466.385416666657</c:v>
                      </c:pt>
                      <c:pt idx="77">
                        <c:v>43466.38559027778</c:v>
                      </c:pt>
                      <c:pt idx="78">
                        <c:v>43466.385763888888</c:v>
                      </c:pt>
                      <c:pt idx="79">
                        <c:v>43466.385937500003</c:v>
                      </c:pt>
                      <c:pt idx="80">
                        <c:v>43466.386111111111</c:v>
                      </c:pt>
                      <c:pt idx="81">
                        <c:v>43466.386284722219</c:v>
                      </c:pt>
                      <c:pt idx="82">
                        <c:v>43466.386458333327</c:v>
                      </c:pt>
                      <c:pt idx="83">
                        <c:v>43466.386631944442</c:v>
                      </c:pt>
                      <c:pt idx="84">
                        <c:v>43466.386805555558</c:v>
                      </c:pt>
                      <c:pt idx="85">
                        <c:v>43466.386979166673</c:v>
                      </c:pt>
                      <c:pt idx="86">
                        <c:v>43466.387152777781</c:v>
                      </c:pt>
                      <c:pt idx="87">
                        <c:v>43466.387326388889</c:v>
                      </c:pt>
                      <c:pt idx="88">
                        <c:v>43466.387499999997</c:v>
                      </c:pt>
                      <c:pt idx="89">
                        <c:v>43466.387673611112</c:v>
                      </c:pt>
                      <c:pt idx="90">
                        <c:v>43466.38784722222</c:v>
                      </c:pt>
                      <c:pt idx="91">
                        <c:v>43466.388020833343</c:v>
                      </c:pt>
                      <c:pt idx="92">
                        <c:v>43466.388194444437</c:v>
                      </c:pt>
                      <c:pt idx="93">
                        <c:v>43466.388368055559</c:v>
                      </c:pt>
                      <c:pt idx="94">
                        <c:v>43466.388541666667</c:v>
                      </c:pt>
                      <c:pt idx="95">
                        <c:v>43466.388715277782</c:v>
                      </c:pt>
                      <c:pt idx="96">
                        <c:v>43466.388888888891</c:v>
                      </c:pt>
                      <c:pt idx="97">
                        <c:v>43466.389062499999</c:v>
                      </c:pt>
                      <c:pt idx="98">
                        <c:v>43466.389236111107</c:v>
                      </c:pt>
                      <c:pt idx="99">
                        <c:v>43466.389409722222</c:v>
                      </c:pt>
                      <c:pt idx="100">
                        <c:v>43466.38958333333</c:v>
                      </c:pt>
                      <c:pt idx="101">
                        <c:v>43466.389756944453</c:v>
                      </c:pt>
                      <c:pt idx="102">
                        <c:v>43466.389930555553</c:v>
                      </c:pt>
                      <c:pt idx="103">
                        <c:v>43466.390104166669</c:v>
                      </c:pt>
                      <c:pt idx="104">
                        <c:v>43466.390277777777</c:v>
                      </c:pt>
                      <c:pt idx="105">
                        <c:v>43466.390451388892</c:v>
                      </c:pt>
                      <c:pt idx="106">
                        <c:v>43466.390625</c:v>
                      </c:pt>
                      <c:pt idx="107">
                        <c:v>43466.390798611108</c:v>
                      </c:pt>
                      <c:pt idx="108">
                        <c:v>43466.390972222223</c:v>
                      </c:pt>
                      <c:pt idx="109">
                        <c:v>43466.391145833331</c:v>
                      </c:pt>
                      <c:pt idx="110">
                        <c:v>43466.391319444447</c:v>
                      </c:pt>
                      <c:pt idx="111">
                        <c:v>43466.391493055547</c:v>
                      </c:pt>
                      <c:pt idx="112">
                        <c:v>43466.39166666667</c:v>
                      </c:pt>
                      <c:pt idx="113">
                        <c:v>43466.391840277778</c:v>
                      </c:pt>
                      <c:pt idx="114">
                        <c:v>43466.392013888893</c:v>
                      </c:pt>
                      <c:pt idx="115">
                        <c:v>43466.392187500001</c:v>
                      </c:pt>
                      <c:pt idx="116">
                        <c:v>43466.392361111109</c:v>
                      </c:pt>
                      <c:pt idx="117">
                        <c:v>43466.392534722218</c:v>
                      </c:pt>
                      <c:pt idx="118">
                        <c:v>43466.392708333333</c:v>
                      </c:pt>
                      <c:pt idx="119">
                        <c:v>43466.392881944441</c:v>
                      </c:pt>
                      <c:pt idx="120">
                        <c:v>43466.393055555563</c:v>
                      </c:pt>
                      <c:pt idx="121">
                        <c:v>43466.393229166657</c:v>
                      </c:pt>
                      <c:pt idx="122">
                        <c:v>43466.39340277778</c:v>
                      </c:pt>
                      <c:pt idx="123">
                        <c:v>43466.393576388888</c:v>
                      </c:pt>
                      <c:pt idx="124">
                        <c:v>43466.393750000003</c:v>
                      </c:pt>
                      <c:pt idx="125">
                        <c:v>43466.393923611111</c:v>
                      </c:pt>
                      <c:pt idx="126">
                        <c:v>43466.394097222219</c:v>
                      </c:pt>
                      <c:pt idx="127">
                        <c:v>43466.394270833327</c:v>
                      </c:pt>
                      <c:pt idx="128">
                        <c:v>43466.394444444442</c:v>
                      </c:pt>
                      <c:pt idx="129">
                        <c:v>43466.394618055558</c:v>
                      </c:pt>
                      <c:pt idx="130">
                        <c:v>43466.394791666673</c:v>
                      </c:pt>
                      <c:pt idx="131">
                        <c:v>43466.394965277781</c:v>
                      </c:pt>
                      <c:pt idx="132">
                        <c:v>43466.395138888889</c:v>
                      </c:pt>
                      <c:pt idx="133">
                        <c:v>43466.395312499997</c:v>
                      </c:pt>
                      <c:pt idx="134">
                        <c:v>43466.395486111112</c:v>
                      </c:pt>
                      <c:pt idx="135">
                        <c:v>43466.39565972222</c:v>
                      </c:pt>
                      <c:pt idx="136">
                        <c:v>43466.395833333343</c:v>
                      </c:pt>
                      <c:pt idx="137">
                        <c:v>43466.396006944437</c:v>
                      </c:pt>
                      <c:pt idx="138">
                        <c:v>43466.396180555559</c:v>
                      </c:pt>
                      <c:pt idx="139">
                        <c:v>43466.396354166667</c:v>
                      </c:pt>
                      <c:pt idx="140">
                        <c:v>43466.396527777782</c:v>
                      </c:pt>
                      <c:pt idx="141">
                        <c:v>43466.396701388891</c:v>
                      </c:pt>
                      <c:pt idx="142">
                        <c:v>43466.396874999999</c:v>
                      </c:pt>
                      <c:pt idx="143">
                        <c:v>43466.397048611107</c:v>
                      </c:pt>
                      <c:pt idx="144">
                        <c:v>43466.397222222222</c:v>
                      </c:pt>
                      <c:pt idx="145">
                        <c:v>43466.39739583333</c:v>
                      </c:pt>
                      <c:pt idx="146">
                        <c:v>43466.397569444453</c:v>
                      </c:pt>
                      <c:pt idx="147">
                        <c:v>43466.397743055553</c:v>
                      </c:pt>
                      <c:pt idx="148">
                        <c:v>43466.397916666669</c:v>
                      </c:pt>
                      <c:pt idx="149">
                        <c:v>43466.398090277777</c:v>
                      </c:pt>
                      <c:pt idx="150">
                        <c:v>43466.398263888892</c:v>
                      </c:pt>
                      <c:pt idx="151">
                        <c:v>43466.3984375</c:v>
                      </c:pt>
                      <c:pt idx="152">
                        <c:v>43466.398611111108</c:v>
                      </c:pt>
                      <c:pt idx="153">
                        <c:v>43466.398784722223</c:v>
                      </c:pt>
                      <c:pt idx="154">
                        <c:v>43466.398958333331</c:v>
                      </c:pt>
                      <c:pt idx="155">
                        <c:v>43466.399131944447</c:v>
                      </c:pt>
                      <c:pt idx="156">
                        <c:v>43466.399305555547</c:v>
                      </c:pt>
                      <c:pt idx="157">
                        <c:v>43466.39947916667</c:v>
                      </c:pt>
                      <c:pt idx="158">
                        <c:v>43466.399652777778</c:v>
                      </c:pt>
                      <c:pt idx="159">
                        <c:v>43466.399826388893</c:v>
                      </c:pt>
                      <c:pt idx="160">
                        <c:v>43466.400000000001</c:v>
                      </c:pt>
                      <c:pt idx="161">
                        <c:v>43466.400173611109</c:v>
                      </c:pt>
                      <c:pt idx="162">
                        <c:v>43466.400347222218</c:v>
                      </c:pt>
                      <c:pt idx="163">
                        <c:v>43466.400520833333</c:v>
                      </c:pt>
                      <c:pt idx="164">
                        <c:v>43466.400694444441</c:v>
                      </c:pt>
                      <c:pt idx="165">
                        <c:v>43466.400868055563</c:v>
                      </c:pt>
                      <c:pt idx="166">
                        <c:v>43466.401041666657</c:v>
                      </c:pt>
                      <c:pt idx="167">
                        <c:v>43466.40121527778</c:v>
                      </c:pt>
                      <c:pt idx="168">
                        <c:v>43466.401388888888</c:v>
                      </c:pt>
                      <c:pt idx="169">
                        <c:v>43466.401562500003</c:v>
                      </c:pt>
                      <c:pt idx="170">
                        <c:v>43466.401736111111</c:v>
                      </c:pt>
                      <c:pt idx="171">
                        <c:v>43466.401909722219</c:v>
                      </c:pt>
                      <c:pt idx="172">
                        <c:v>43466.402083333327</c:v>
                      </c:pt>
                      <c:pt idx="173">
                        <c:v>43466.402256944442</c:v>
                      </c:pt>
                      <c:pt idx="174">
                        <c:v>43466.402430555558</c:v>
                      </c:pt>
                      <c:pt idx="175">
                        <c:v>43466.402604166673</c:v>
                      </c:pt>
                      <c:pt idx="176">
                        <c:v>43466.402777777781</c:v>
                      </c:pt>
                      <c:pt idx="177">
                        <c:v>43466.402951388889</c:v>
                      </c:pt>
                      <c:pt idx="178">
                        <c:v>43466.403124999997</c:v>
                      </c:pt>
                      <c:pt idx="179">
                        <c:v>43466.403298611112</c:v>
                      </c:pt>
                      <c:pt idx="180">
                        <c:v>43466.40347222222</c:v>
                      </c:pt>
                      <c:pt idx="181">
                        <c:v>43466.403645833343</c:v>
                      </c:pt>
                      <c:pt idx="182">
                        <c:v>43466.403819444437</c:v>
                      </c:pt>
                      <c:pt idx="183">
                        <c:v>43466.403993055559</c:v>
                      </c:pt>
                      <c:pt idx="184">
                        <c:v>43466.404166666667</c:v>
                      </c:pt>
                      <c:pt idx="185">
                        <c:v>43466.404340277782</c:v>
                      </c:pt>
                      <c:pt idx="186">
                        <c:v>43466.404513888891</c:v>
                      </c:pt>
                      <c:pt idx="187">
                        <c:v>43466.404687499999</c:v>
                      </c:pt>
                      <c:pt idx="188">
                        <c:v>43466.404861111107</c:v>
                      </c:pt>
                      <c:pt idx="189">
                        <c:v>43466.405034722222</c:v>
                      </c:pt>
                      <c:pt idx="190">
                        <c:v>43466.40520833333</c:v>
                      </c:pt>
                      <c:pt idx="191">
                        <c:v>43466.405381944453</c:v>
                      </c:pt>
                      <c:pt idx="192">
                        <c:v>43466.405555555553</c:v>
                      </c:pt>
                      <c:pt idx="193">
                        <c:v>43466.405729166669</c:v>
                      </c:pt>
                      <c:pt idx="194">
                        <c:v>43466.405902777777</c:v>
                      </c:pt>
                      <c:pt idx="195">
                        <c:v>43466.406076388892</c:v>
                      </c:pt>
                      <c:pt idx="196">
                        <c:v>43466.40625</c:v>
                      </c:pt>
                      <c:pt idx="197">
                        <c:v>43466.406423611108</c:v>
                      </c:pt>
                      <c:pt idx="198">
                        <c:v>43466.406597222223</c:v>
                      </c:pt>
                      <c:pt idx="199">
                        <c:v>43466.406770833331</c:v>
                      </c:pt>
                      <c:pt idx="200">
                        <c:v>43466.406944444447</c:v>
                      </c:pt>
                      <c:pt idx="201">
                        <c:v>43466.407118055547</c:v>
                      </c:pt>
                      <c:pt idx="202">
                        <c:v>43466.40729166667</c:v>
                      </c:pt>
                      <c:pt idx="203">
                        <c:v>43466.407465277778</c:v>
                      </c:pt>
                      <c:pt idx="204">
                        <c:v>43466.407638888893</c:v>
                      </c:pt>
                      <c:pt idx="205">
                        <c:v>43466.407812500001</c:v>
                      </c:pt>
                      <c:pt idx="206">
                        <c:v>43466.407986111109</c:v>
                      </c:pt>
                      <c:pt idx="207">
                        <c:v>43466.408159722218</c:v>
                      </c:pt>
                      <c:pt idx="208">
                        <c:v>43466.408333333333</c:v>
                      </c:pt>
                      <c:pt idx="209">
                        <c:v>43466.408506944441</c:v>
                      </c:pt>
                      <c:pt idx="210">
                        <c:v>43466.408680555563</c:v>
                      </c:pt>
                      <c:pt idx="211">
                        <c:v>43466.408854166657</c:v>
                      </c:pt>
                      <c:pt idx="212">
                        <c:v>43466.40902777778</c:v>
                      </c:pt>
                      <c:pt idx="213">
                        <c:v>43466.409201388888</c:v>
                      </c:pt>
                      <c:pt idx="214">
                        <c:v>43466.409375000003</c:v>
                      </c:pt>
                      <c:pt idx="215">
                        <c:v>43466.409548611111</c:v>
                      </c:pt>
                      <c:pt idx="216">
                        <c:v>43466.409722222219</c:v>
                      </c:pt>
                      <c:pt idx="217">
                        <c:v>43466.409895833327</c:v>
                      </c:pt>
                      <c:pt idx="218">
                        <c:v>43466.410069444442</c:v>
                      </c:pt>
                      <c:pt idx="219">
                        <c:v>43466.410243055558</c:v>
                      </c:pt>
                      <c:pt idx="220">
                        <c:v>43466.410416666673</c:v>
                      </c:pt>
                      <c:pt idx="221">
                        <c:v>43466.410590277781</c:v>
                      </c:pt>
                      <c:pt idx="222">
                        <c:v>43466.410763888889</c:v>
                      </c:pt>
                      <c:pt idx="223">
                        <c:v>43466.410937499997</c:v>
                      </c:pt>
                      <c:pt idx="224">
                        <c:v>43466.411111111112</c:v>
                      </c:pt>
                      <c:pt idx="225">
                        <c:v>43466.41128472222</c:v>
                      </c:pt>
                      <c:pt idx="226">
                        <c:v>43466.411458333343</c:v>
                      </c:pt>
                      <c:pt idx="227">
                        <c:v>43466.411631944437</c:v>
                      </c:pt>
                      <c:pt idx="228">
                        <c:v>43466.411805555559</c:v>
                      </c:pt>
                      <c:pt idx="229">
                        <c:v>43466.411979166667</c:v>
                      </c:pt>
                      <c:pt idx="230">
                        <c:v>43466.412152777782</c:v>
                      </c:pt>
                      <c:pt idx="231">
                        <c:v>43466.412326388891</c:v>
                      </c:pt>
                      <c:pt idx="232">
                        <c:v>43466.412499999999</c:v>
                      </c:pt>
                      <c:pt idx="233">
                        <c:v>43466.412673611107</c:v>
                      </c:pt>
                      <c:pt idx="234">
                        <c:v>43466.412847222222</c:v>
                      </c:pt>
                      <c:pt idx="235">
                        <c:v>43466.41302083333</c:v>
                      </c:pt>
                      <c:pt idx="236">
                        <c:v>43466.413194444453</c:v>
                      </c:pt>
                      <c:pt idx="237">
                        <c:v>43466.413368055553</c:v>
                      </c:pt>
                      <c:pt idx="238">
                        <c:v>43466.413541666669</c:v>
                      </c:pt>
                      <c:pt idx="239">
                        <c:v>43466.413715277777</c:v>
                      </c:pt>
                      <c:pt idx="240">
                        <c:v>43466.413888888892</c:v>
                      </c:pt>
                      <c:pt idx="241">
                        <c:v>43466.4140625</c:v>
                      </c:pt>
                      <c:pt idx="242">
                        <c:v>43466.414236111108</c:v>
                      </c:pt>
                      <c:pt idx="243">
                        <c:v>43466.414409722223</c:v>
                      </c:pt>
                      <c:pt idx="244">
                        <c:v>43466.414583333331</c:v>
                      </c:pt>
                      <c:pt idx="245">
                        <c:v>43466.414756944447</c:v>
                      </c:pt>
                      <c:pt idx="246">
                        <c:v>43466.414930555547</c:v>
                      </c:pt>
                      <c:pt idx="247">
                        <c:v>43466.41510416667</c:v>
                      </c:pt>
                      <c:pt idx="248">
                        <c:v>43466.415277777778</c:v>
                      </c:pt>
                      <c:pt idx="249">
                        <c:v>43466.415451388893</c:v>
                      </c:pt>
                      <c:pt idx="250">
                        <c:v>43466.415625000001</c:v>
                      </c:pt>
                      <c:pt idx="251">
                        <c:v>43466.415798611109</c:v>
                      </c:pt>
                      <c:pt idx="252">
                        <c:v>43466.415972222218</c:v>
                      </c:pt>
                      <c:pt idx="253">
                        <c:v>43466.416145833333</c:v>
                      </c:pt>
                      <c:pt idx="254">
                        <c:v>43466.416319444441</c:v>
                      </c:pt>
                      <c:pt idx="255">
                        <c:v>43466.416493055563</c:v>
                      </c:pt>
                      <c:pt idx="256">
                        <c:v>43466.416666666657</c:v>
                      </c:pt>
                      <c:pt idx="257">
                        <c:v>43466.41684027778</c:v>
                      </c:pt>
                      <c:pt idx="258">
                        <c:v>43466.417013888888</c:v>
                      </c:pt>
                      <c:pt idx="259">
                        <c:v>43466.417187500003</c:v>
                      </c:pt>
                      <c:pt idx="260">
                        <c:v>43466.417361111111</c:v>
                      </c:pt>
                      <c:pt idx="261">
                        <c:v>43466.417534722219</c:v>
                      </c:pt>
                      <c:pt idx="262">
                        <c:v>43466.417708333327</c:v>
                      </c:pt>
                      <c:pt idx="263">
                        <c:v>43466.417881944442</c:v>
                      </c:pt>
                      <c:pt idx="264">
                        <c:v>43466.418055555558</c:v>
                      </c:pt>
                      <c:pt idx="265">
                        <c:v>43466.418229166673</c:v>
                      </c:pt>
                      <c:pt idx="266">
                        <c:v>43466.418402777781</c:v>
                      </c:pt>
                      <c:pt idx="267">
                        <c:v>43466.418576388889</c:v>
                      </c:pt>
                      <c:pt idx="268">
                        <c:v>43466.418749999997</c:v>
                      </c:pt>
                      <c:pt idx="269">
                        <c:v>43466.418923611112</c:v>
                      </c:pt>
                      <c:pt idx="270">
                        <c:v>43466.41909722222</c:v>
                      </c:pt>
                      <c:pt idx="271">
                        <c:v>43466.419270833343</c:v>
                      </c:pt>
                      <c:pt idx="272">
                        <c:v>43466.419444444437</c:v>
                      </c:pt>
                      <c:pt idx="273">
                        <c:v>43466.419618055559</c:v>
                      </c:pt>
                      <c:pt idx="274">
                        <c:v>43466.419791666667</c:v>
                      </c:pt>
                      <c:pt idx="275">
                        <c:v>43466.419965277782</c:v>
                      </c:pt>
                      <c:pt idx="276">
                        <c:v>43466.420138888891</c:v>
                      </c:pt>
                      <c:pt idx="277">
                        <c:v>43466.420312499999</c:v>
                      </c:pt>
                      <c:pt idx="278">
                        <c:v>43466.420486111107</c:v>
                      </c:pt>
                      <c:pt idx="279">
                        <c:v>43466.420659722222</c:v>
                      </c:pt>
                      <c:pt idx="280">
                        <c:v>43466.42083333333</c:v>
                      </c:pt>
                      <c:pt idx="281">
                        <c:v>43466.421006944453</c:v>
                      </c:pt>
                      <c:pt idx="282">
                        <c:v>43466.421180555553</c:v>
                      </c:pt>
                      <c:pt idx="283">
                        <c:v>43466.421354166669</c:v>
                      </c:pt>
                      <c:pt idx="284">
                        <c:v>43466.421527777777</c:v>
                      </c:pt>
                      <c:pt idx="285">
                        <c:v>43466.421701388892</c:v>
                      </c:pt>
                      <c:pt idx="286">
                        <c:v>43466.421875</c:v>
                      </c:pt>
                      <c:pt idx="287">
                        <c:v>43466.422048611108</c:v>
                      </c:pt>
                      <c:pt idx="288">
                        <c:v>43466.422222222223</c:v>
                      </c:pt>
                      <c:pt idx="289">
                        <c:v>43466.422395833331</c:v>
                      </c:pt>
                      <c:pt idx="290">
                        <c:v>43466.422569444447</c:v>
                      </c:pt>
                      <c:pt idx="291">
                        <c:v>43466.422743055547</c:v>
                      </c:pt>
                      <c:pt idx="292">
                        <c:v>43466.42291666667</c:v>
                      </c:pt>
                      <c:pt idx="293">
                        <c:v>43466.423090277778</c:v>
                      </c:pt>
                      <c:pt idx="294">
                        <c:v>43466.423263888893</c:v>
                      </c:pt>
                      <c:pt idx="295">
                        <c:v>43466.423437500001</c:v>
                      </c:pt>
                      <c:pt idx="296">
                        <c:v>43466.423611111109</c:v>
                      </c:pt>
                      <c:pt idx="297">
                        <c:v>43466.423784722218</c:v>
                      </c:pt>
                      <c:pt idx="298">
                        <c:v>43466.423958333333</c:v>
                      </c:pt>
                      <c:pt idx="299">
                        <c:v>43466.424131944441</c:v>
                      </c:pt>
                      <c:pt idx="300">
                        <c:v>43466.424305555563</c:v>
                      </c:pt>
                      <c:pt idx="301">
                        <c:v>43466.424479166657</c:v>
                      </c:pt>
                      <c:pt idx="302">
                        <c:v>43466.42465277778</c:v>
                      </c:pt>
                      <c:pt idx="303">
                        <c:v>43466.424826388888</c:v>
                      </c:pt>
                      <c:pt idx="304">
                        <c:v>43466.425000000003</c:v>
                      </c:pt>
                      <c:pt idx="305">
                        <c:v>43466.425173611111</c:v>
                      </c:pt>
                      <c:pt idx="306">
                        <c:v>43466.425347222219</c:v>
                      </c:pt>
                      <c:pt idx="307">
                        <c:v>43466.425520833327</c:v>
                      </c:pt>
                      <c:pt idx="308">
                        <c:v>43466.425694444442</c:v>
                      </c:pt>
                      <c:pt idx="309">
                        <c:v>43466.425868055558</c:v>
                      </c:pt>
                      <c:pt idx="310">
                        <c:v>43466.426041666673</c:v>
                      </c:pt>
                      <c:pt idx="311">
                        <c:v>43466.426215277781</c:v>
                      </c:pt>
                      <c:pt idx="312">
                        <c:v>43466.426388888889</c:v>
                      </c:pt>
                      <c:pt idx="313">
                        <c:v>43466.426562499997</c:v>
                      </c:pt>
                      <c:pt idx="314">
                        <c:v>43466.426736111112</c:v>
                      </c:pt>
                      <c:pt idx="315">
                        <c:v>43466.42690972222</c:v>
                      </c:pt>
                      <c:pt idx="316">
                        <c:v>43466.427083333343</c:v>
                      </c:pt>
                      <c:pt idx="317">
                        <c:v>43466.427256944437</c:v>
                      </c:pt>
                      <c:pt idx="318">
                        <c:v>43466.427430555559</c:v>
                      </c:pt>
                      <c:pt idx="319">
                        <c:v>43466.427604166667</c:v>
                      </c:pt>
                      <c:pt idx="320">
                        <c:v>43466.427777777782</c:v>
                      </c:pt>
                      <c:pt idx="321">
                        <c:v>43466.427951388891</c:v>
                      </c:pt>
                      <c:pt idx="322">
                        <c:v>43466.428124999999</c:v>
                      </c:pt>
                      <c:pt idx="323">
                        <c:v>43466.428298611107</c:v>
                      </c:pt>
                      <c:pt idx="324">
                        <c:v>43466.428472222222</c:v>
                      </c:pt>
                      <c:pt idx="325">
                        <c:v>43466.42864583333</c:v>
                      </c:pt>
                      <c:pt idx="326">
                        <c:v>43466.428819444453</c:v>
                      </c:pt>
                      <c:pt idx="327">
                        <c:v>43466.428993055553</c:v>
                      </c:pt>
                      <c:pt idx="328">
                        <c:v>43466.429166666669</c:v>
                      </c:pt>
                      <c:pt idx="329">
                        <c:v>43466.429340277777</c:v>
                      </c:pt>
                      <c:pt idx="330">
                        <c:v>43466.429513888892</c:v>
                      </c:pt>
                      <c:pt idx="331">
                        <c:v>43466.4296875</c:v>
                      </c:pt>
                      <c:pt idx="332">
                        <c:v>43466.429861111108</c:v>
                      </c:pt>
                      <c:pt idx="333">
                        <c:v>43466.430034722223</c:v>
                      </c:pt>
                      <c:pt idx="334">
                        <c:v>43466.430208333331</c:v>
                      </c:pt>
                      <c:pt idx="335">
                        <c:v>43466.430381944447</c:v>
                      </c:pt>
                      <c:pt idx="336">
                        <c:v>43466.430555555547</c:v>
                      </c:pt>
                      <c:pt idx="337">
                        <c:v>43466.43072916667</c:v>
                      </c:pt>
                      <c:pt idx="338">
                        <c:v>43466.430902777778</c:v>
                      </c:pt>
                      <c:pt idx="339">
                        <c:v>43466.431076388893</c:v>
                      </c:pt>
                      <c:pt idx="340">
                        <c:v>43466.431250000001</c:v>
                      </c:pt>
                      <c:pt idx="341">
                        <c:v>43466.431423611109</c:v>
                      </c:pt>
                      <c:pt idx="342">
                        <c:v>43466.431597222218</c:v>
                      </c:pt>
                      <c:pt idx="343">
                        <c:v>43466.431770833333</c:v>
                      </c:pt>
                      <c:pt idx="344">
                        <c:v>43466.431944444441</c:v>
                      </c:pt>
                      <c:pt idx="345">
                        <c:v>43466.432118055563</c:v>
                      </c:pt>
                      <c:pt idx="346">
                        <c:v>43466.432291666657</c:v>
                      </c:pt>
                      <c:pt idx="347">
                        <c:v>43466.43246527778</c:v>
                      </c:pt>
                      <c:pt idx="348">
                        <c:v>43466.432638888888</c:v>
                      </c:pt>
                      <c:pt idx="349">
                        <c:v>43466.432812500003</c:v>
                      </c:pt>
                      <c:pt idx="350">
                        <c:v>43466.432986111111</c:v>
                      </c:pt>
                      <c:pt idx="351">
                        <c:v>43466.433159722219</c:v>
                      </c:pt>
                      <c:pt idx="352">
                        <c:v>43466.433333333327</c:v>
                      </c:pt>
                      <c:pt idx="353">
                        <c:v>43466.433506944442</c:v>
                      </c:pt>
                      <c:pt idx="354">
                        <c:v>43466.433680555558</c:v>
                      </c:pt>
                      <c:pt idx="355">
                        <c:v>43466.433854166673</c:v>
                      </c:pt>
                      <c:pt idx="356">
                        <c:v>43466.434027777781</c:v>
                      </c:pt>
                      <c:pt idx="357">
                        <c:v>43466.434201388889</c:v>
                      </c:pt>
                      <c:pt idx="358">
                        <c:v>43466.434374999997</c:v>
                      </c:pt>
                      <c:pt idx="359">
                        <c:v>43466.434548611112</c:v>
                      </c:pt>
                      <c:pt idx="360">
                        <c:v>43466.43472222222</c:v>
                      </c:pt>
                    </c:numCache>
                  </c:numRef>
                </c:xVal>
                <c:yVal>
                  <c:numRef>
                    <c:extLst>
                      <c:ext uri="{02D57815-91ED-43cb-92C2-25804820EDAC}">
                        <c15:formulaRef>
                          <c15:sqref>'0) Erro riod'!$D$2:$D$362</c15:sqref>
                        </c15:formulaRef>
                      </c:ext>
                    </c:extLst>
                    <c:numCache>
                      <c:formatCode>General</c:formatCode>
                      <c:ptCount val="361"/>
                      <c:pt idx="0">
                        <c:v>0.6580493069553236</c:v>
                      </c:pt>
                      <c:pt idx="1">
                        <c:v>0.60277362886121966</c:v>
                      </c:pt>
                      <c:pt idx="2">
                        <c:v>0.5293284671751427</c:v>
                      </c:pt>
                      <c:pt idx="3">
                        <c:v>0.1014187355296986</c:v>
                      </c:pt>
                      <c:pt idx="4">
                        <c:v>0.33122033743317181</c:v>
                      </c:pt>
                      <c:pt idx="5">
                        <c:v>0.36693541011165498</c:v>
                      </c:pt>
                      <c:pt idx="6">
                        <c:v>4.0272856706127992E-2</c:v>
                      </c:pt>
                      <c:pt idx="7">
                        <c:v>-0.1013333315198276</c:v>
                      </c:pt>
                      <c:pt idx="8">
                        <c:v>-0.27581262330749229</c:v>
                      </c:pt>
                      <c:pt idx="9">
                        <c:v>-6.7751737444467316E-2</c:v>
                      </c:pt>
                      <c:pt idx="10">
                        <c:v>0.1099183515989606</c:v>
                      </c:pt>
                      <c:pt idx="11">
                        <c:v>-2.332070677797584E-2</c:v>
                      </c:pt>
                      <c:pt idx="12">
                        <c:v>0.1106793104879146</c:v>
                      </c:pt>
                      <c:pt idx="13">
                        <c:v>0.16026609386286411</c:v>
                      </c:pt>
                      <c:pt idx="14">
                        <c:v>-4.4975173566962241E-2</c:v>
                      </c:pt>
                      <c:pt idx="15">
                        <c:v>0.1839704107804021</c:v>
                      </c:pt>
                      <c:pt idx="16">
                        <c:v>-0.167246953356988</c:v>
                      </c:pt>
                      <c:pt idx="17">
                        <c:v>0.23785156180340139</c:v>
                      </c:pt>
                      <c:pt idx="18">
                        <c:v>8.1028451806459234E-2</c:v>
                      </c:pt>
                      <c:pt idx="19">
                        <c:v>-9.6352234844672952E-2</c:v>
                      </c:pt>
                      <c:pt idx="20">
                        <c:v>-3.1803164838320193E-2</c:v>
                      </c:pt>
                      <c:pt idx="21">
                        <c:v>0.25678972000052891</c:v>
                      </c:pt>
                      <c:pt idx="22">
                        <c:v>0.1337367555210846</c:v>
                      </c:pt>
                      <c:pt idx="23">
                        <c:v>-0.14502272464363081</c:v>
                      </c:pt>
                      <c:pt idx="24">
                        <c:v>-0.39214012895436368</c:v>
                      </c:pt>
                      <c:pt idx="25">
                        <c:v>-0.30448651793380449</c:v>
                      </c:pt>
                      <c:pt idx="26">
                        <c:v>-0.27034070867887749</c:v>
                      </c:pt>
                      <c:pt idx="27">
                        <c:v>-6.0227756519043441E-2</c:v>
                      </c:pt>
                      <c:pt idx="28">
                        <c:v>-0.2490734386806622</c:v>
                      </c:pt>
                      <c:pt idx="29">
                        <c:v>0.117402737791968</c:v>
                      </c:pt>
                      <c:pt idx="30">
                        <c:v>-3.4407673378483182E-2</c:v>
                      </c:pt>
                      <c:pt idx="31">
                        <c:v>-5.3129695024875981E-2</c:v>
                      </c:pt>
                      <c:pt idx="32">
                        <c:v>0.49534916645849819</c:v>
                      </c:pt>
                      <c:pt idx="33">
                        <c:v>0.46093635492392832</c:v>
                      </c:pt>
                      <c:pt idx="34">
                        <c:v>0.2374201181618327</c:v>
                      </c:pt>
                      <c:pt idx="35">
                        <c:v>9.4769768796422002E-2</c:v>
                      </c:pt>
                      <c:pt idx="36">
                        <c:v>-0.1030388932714659</c:v>
                      </c:pt>
                      <c:pt idx="37">
                        <c:v>0.1044135639944611</c:v>
                      </c:pt>
                      <c:pt idx="38">
                        <c:v>0.37483587472650592</c:v>
                      </c:pt>
                      <c:pt idx="39">
                        <c:v>0.48695733478191222</c:v>
                      </c:pt>
                      <c:pt idx="40">
                        <c:v>0.16800031625195011</c:v>
                      </c:pt>
                      <c:pt idx="41">
                        <c:v>0.43341580701212712</c:v>
                      </c:pt>
                      <c:pt idx="42">
                        <c:v>-2.1593901975205519E-2</c:v>
                      </c:pt>
                      <c:pt idx="43">
                        <c:v>-0.28066491303292362</c:v>
                      </c:pt>
                      <c:pt idx="44">
                        <c:v>-0.18910232850624309</c:v>
                      </c:pt>
                      <c:pt idx="45">
                        <c:v>0.1472218956624769</c:v>
                      </c:pt>
                      <c:pt idx="46">
                        <c:v>0.30803474938724668</c:v>
                      </c:pt>
                      <c:pt idx="47">
                        <c:v>0.1584504639308156</c:v>
                      </c:pt>
                      <c:pt idx="48">
                        <c:v>-0.1134925857661095</c:v>
                      </c:pt>
                      <c:pt idx="49">
                        <c:v>-0.48675839947515598</c:v>
                      </c:pt>
                      <c:pt idx="50">
                        <c:v>-0.56330610577725704</c:v>
                      </c:pt>
                      <c:pt idx="51">
                        <c:v>-9.3748528656228403E-3</c:v>
                      </c:pt>
                      <c:pt idx="52">
                        <c:v>-6.5911831149231076E-2</c:v>
                      </c:pt>
                      <c:pt idx="53">
                        <c:v>9.214904090182564E-3</c:v>
                      </c:pt>
                      <c:pt idx="54">
                        <c:v>3.5713771239449077E-2</c:v>
                      </c:pt>
                      <c:pt idx="55">
                        <c:v>7.9197771895939517E-2</c:v>
                      </c:pt>
                      <c:pt idx="56">
                        <c:v>-0.23324100905927719</c:v>
                      </c:pt>
                      <c:pt idx="57">
                        <c:v>-0.30105036748616559</c:v>
                      </c:pt>
                      <c:pt idx="58">
                        <c:v>-0.30678553258435742</c:v>
                      </c:pt>
                      <c:pt idx="59">
                        <c:v>-0.1150335994654936</c:v>
                      </c:pt>
                      <c:pt idx="60">
                        <c:v>-0.21942958386759581</c:v>
                      </c:pt>
                      <c:pt idx="61">
                        <c:v>-4.0205828320590033E-2</c:v>
                      </c:pt>
                      <c:pt idx="62">
                        <c:v>-0.33451765619067853</c:v>
                      </c:pt>
                      <c:pt idx="63">
                        <c:v>-6.1357503459209262E-2</c:v>
                      </c:pt>
                      <c:pt idx="64">
                        <c:v>0.21872040785432939</c:v>
                      </c:pt>
                      <c:pt idx="65">
                        <c:v>0.17940860406886761</c:v>
                      </c:pt>
                      <c:pt idx="66">
                        <c:v>0.20785323983710671</c:v>
                      </c:pt>
                      <c:pt idx="67">
                        <c:v>-0.35957490417759441</c:v>
                      </c:pt>
                      <c:pt idx="68">
                        <c:v>-0.231791235657899</c:v>
                      </c:pt>
                      <c:pt idx="69">
                        <c:v>-0.19315451615259521</c:v>
                      </c:pt>
                      <c:pt idx="70">
                        <c:v>-4.422976938670959E-2</c:v>
                      </c:pt>
                      <c:pt idx="71">
                        <c:v>-0.13099339863050299</c:v>
                      </c:pt>
                      <c:pt idx="72">
                        <c:v>-9.8200055508451858E-2</c:v>
                      </c:pt>
                      <c:pt idx="73">
                        <c:v>-0.34205693294551243</c:v>
                      </c:pt>
                      <c:pt idx="74">
                        <c:v>-0.53095325866848564</c:v>
                      </c:pt>
                      <c:pt idx="75">
                        <c:v>-0.54080593999632043</c:v>
                      </c:pt>
                      <c:pt idx="76">
                        <c:v>-1.3181261528816031E-2</c:v>
                      </c:pt>
                      <c:pt idx="77">
                        <c:v>0.2776342475731306</c:v>
                      </c:pt>
                      <c:pt idx="78">
                        <c:v>-2.4314548843850859E-2</c:v>
                      </c:pt>
                      <c:pt idx="79">
                        <c:v>-0.1031558522712443</c:v>
                      </c:pt>
                      <c:pt idx="80">
                        <c:v>-0.1092795959183539</c:v>
                      </c:pt>
                      <c:pt idx="81">
                        <c:v>-6.941436894758482E-2</c:v>
                      </c:pt>
                      <c:pt idx="82">
                        <c:v>-0.2105996857638476</c:v>
                      </c:pt>
                      <c:pt idx="83">
                        <c:v>0.22993939012221981</c:v>
                      </c:pt>
                      <c:pt idx="84">
                        <c:v>-1.363624856507102E-2</c:v>
                      </c:pt>
                      <c:pt idx="85">
                        <c:v>-1.515473960012707E-2</c:v>
                      </c:pt>
                      <c:pt idx="86">
                        <c:v>0.1197639416895976</c:v>
                      </c:pt>
                      <c:pt idx="87">
                        <c:v>0.33828900833693171</c:v>
                      </c:pt>
                      <c:pt idx="88">
                        <c:v>-0.35012921859817908</c:v>
                      </c:pt>
                      <c:pt idx="89">
                        <c:v>-5.6033470220587883E-2</c:v>
                      </c:pt>
                      <c:pt idx="90">
                        <c:v>4.7584448334886738E-2</c:v>
                      </c:pt>
                      <c:pt idx="91">
                        <c:v>4.0948787740830703E-2</c:v>
                      </c:pt>
                      <c:pt idx="92">
                        <c:v>-8.0341689683614381E-2</c:v>
                      </c:pt>
                      <c:pt idx="93">
                        <c:v>7.911756416251621E-2</c:v>
                      </c:pt>
                      <c:pt idx="94">
                        <c:v>0.40077163759116541</c:v>
                      </c:pt>
                      <c:pt idx="95">
                        <c:v>7.8369221417358345E-2</c:v>
                      </c:pt>
                      <c:pt idx="96">
                        <c:v>0.1020556730695559</c:v>
                      </c:pt>
                      <c:pt idx="97">
                        <c:v>0.27714369484171042</c:v>
                      </c:pt>
                      <c:pt idx="98">
                        <c:v>-0.33864585699077088</c:v>
                      </c:pt>
                      <c:pt idx="99">
                        <c:v>0.20535880264784431</c:v>
                      </c:pt>
                      <c:pt idx="100">
                        <c:v>0.16716222204084749</c:v>
                      </c:pt>
                      <c:pt idx="101">
                        <c:v>-0.28728222194567271</c:v>
                      </c:pt>
                      <c:pt idx="102">
                        <c:v>3.1374288874242401E-2</c:v>
                      </c:pt>
                      <c:pt idx="103">
                        <c:v>-0.1203802060892438</c:v>
                      </c:pt>
                      <c:pt idx="104">
                        <c:v>0.20267649731565751</c:v>
                      </c:pt>
                      <c:pt idx="105">
                        <c:v>1.0963626795743611E-2</c:v>
                      </c:pt>
                      <c:pt idx="106">
                        <c:v>0.32564357134802169</c:v>
                      </c:pt>
                      <c:pt idx="107">
                        <c:v>-0.16584908721927849</c:v>
                      </c:pt>
                      <c:pt idx="108">
                        <c:v>-0.29751020808619022</c:v>
                      </c:pt>
                      <c:pt idx="109">
                        <c:v>-0.17768584137242269</c:v>
                      </c:pt>
                      <c:pt idx="110">
                        <c:v>-3.5439316680700031E-3</c:v>
                      </c:pt>
                      <c:pt idx="111">
                        <c:v>-0.1080418190897848</c:v>
                      </c:pt>
                      <c:pt idx="112">
                        <c:v>-4.8134706116687923E-2</c:v>
                      </c:pt>
                      <c:pt idx="113">
                        <c:v>0.33664116229716312</c:v>
                      </c:pt>
                      <c:pt idx="114">
                        <c:v>3.6349470728892823E-2</c:v>
                      </c:pt>
                      <c:pt idx="115">
                        <c:v>-0.31192304950058602</c:v>
                      </c:pt>
                      <c:pt idx="116">
                        <c:v>-0.28483620751207189</c:v>
                      </c:pt>
                      <c:pt idx="117">
                        <c:v>-0.47445113527313237</c:v>
                      </c:pt>
                      <c:pt idx="118">
                        <c:v>-0.51261053775504972</c:v>
                      </c:pt>
                      <c:pt idx="119">
                        <c:v>-0.44973839298495061</c:v>
                      </c:pt>
                      <c:pt idx="120">
                        <c:v>-0.2117672459136061</c:v>
                      </c:pt>
                      <c:pt idx="121">
                        <c:v>-0.2373138614124565</c:v>
                      </c:pt>
                      <c:pt idx="122">
                        <c:v>-9.4927062552113528E-2</c:v>
                      </c:pt>
                      <c:pt idx="123">
                        <c:v>-8.2970059321513537E-2</c:v>
                      </c:pt>
                      <c:pt idx="124">
                        <c:v>4.801456445948464E-2</c:v>
                      </c:pt>
                      <c:pt idx="125">
                        <c:v>-0.1307420774762289</c:v>
                      </c:pt>
                      <c:pt idx="126">
                        <c:v>-0.1374314099528067</c:v>
                      </c:pt>
                      <c:pt idx="127">
                        <c:v>-0.16655313592210499</c:v>
                      </c:pt>
                      <c:pt idx="128">
                        <c:v>6.3254740486646005E-2</c:v>
                      </c:pt>
                      <c:pt idx="129">
                        <c:v>-0.1584185243625176</c:v>
                      </c:pt>
                      <c:pt idx="130">
                        <c:v>-0.25267451476065161</c:v>
                      </c:pt>
                      <c:pt idx="131">
                        <c:v>3.8665962148241431E-2</c:v>
                      </c:pt>
                      <c:pt idx="132">
                        <c:v>-0.3596559399765768</c:v>
                      </c:pt>
                      <c:pt idx="133">
                        <c:v>-0.82191514932399445</c:v>
                      </c:pt>
                      <c:pt idx="134">
                        <c:v>-0.15079272563898599</c:v>
                      </c:pt>
                      <c:pt idx="135">
                        <c:v>-0.1098586219128192</c:v>
                      </c:pt>
                      <c:pt idx="136">
                        <c:v>0.1112957699982161</c:v>
                      </c:pt>
                      <c:pt idx="137">
                        <c:v>0.37837503698921809</c:v>
                      </c:pt>
                      <c:pt idx="138">
                        <c:v>8.8795428829398046E-2</c:v>
                      </c:pt>
                      <c:pt idx="139">
                        <c:v>5.3177154722750409E-4</c:v>
                      </c:pt>
                      <c:pt idx="140">
                        <c:v>-0.1097807638370215</c:v>
                      </c:pt>
                      <c:pt idx="141">
                        <c:v>-0.16260625163336531</c:v>
                      </c:pt>
                      <c:pt idx="142">
                        <c:v>0.11361692374370171</c:v>
                      </c:pt>
                      <c:pt idx="143">
                        <c:v>4.8300245300888084E-3</c:v>
                      </c:pt>
                      <c:pt idx="144">
                        <c:v>-0.13037570282998581</c:v>
                      </c:pt>
                      <c:pt idx="145">
                        <c:v>-0.31981425427621513</c:v>
                      </c:pt>
                      <c:pt idx="146">
                        <c:v>-0.1986985452183255</c:v>
                      </c:pt>
                      <c:pt idx="147">
                        <c:v>0.1056034770370239</c:v>
                      </c:pt>
                      <c:pt idx="148">
                        <c:v>0.43722634474034172</c:v>
                      </c:pt>
                      <c:pt idx="149">
                        <c:v>-0.1166370324122024</c:v>
                      </c:pt>
                      <c:pt idx="150">
                        <c:v>0.13000728951880011</c:v>
                      </c:pt>
                      <c:pt idx="151">
                        <c:v>0.25612361905524977</c:v>
                      </c:pt>
                      <c:pt idx="152">
                        <c:v>-3.8054569668323067E-2</c:v>
                      </c:pt>
                      <c:pt idx="153">
                        <c:v>1.1425166166928531E-2</c:v>
                      </c:pt>
                      <c:pt idx="154">
                        <c:v>-2.2378243293656789E-2</c:v>
                      </c:pt>
                      <c:pt idx="155">
                        <c:v>-4.5412011796236808E-2</c:v>
                      </c:pt>
                      <c:pt idx="156">
                        <c:v>2.4581987550337862E-2</c:v>
                      </c:pt>
                      <c:pt idx="157">
                        <c:v>-0.2227327849133795</c:v>
                      </c:pt>
                      <c:pt idx="158">
                        <c:v>-0.20286957553404281</c:v>
                      </c:pt>
                      <c:pt idx="159">
                        <c:v>-8.3443256800212223E-2</c:v>
                      </c:pt>
                      <c:pt idx="160">
                        <c:v>-0.11853875742411379</c:v>
                      </c:pt>
                      <c:pt idx="161">
                        <c:v>-0.27920691073045067</c:v>
                      </c:pt>
                      <c:pt idx="162">
                        <c:v>-0.105601999842507</c:v>
                      </c:pt>
                      <c:pt idx="163">
                        <c:v>9.7195987446392573E-2</c:v>
                      </c:pt>
                      <c:pt idx="164">
                        <c:v>0.45445972064426798</c:v>
                      </c:pt>
                      <c:pt idx="165">
                        <c:v>-3.955010023200773E-2</c:v>
                      </c:pt>
                      <c:pt idx="166">
                        <c:v>3.1191130609544041E-2</c:v>
                      </c:pt>
                      <c:pt idx="167">
                        <c:v>-0.47247799744646862</c:v>
                      </c:pt>
                      <c:pt idx="168">
                        <c:v>-0.38198153917304861</c:v>
                      </c:pt>
                      <c:pt idx="169">
                        <c:v>-0.15872591460191121</c:v>
                      </c:pt>
                      <c:pt idx="170">
                        <c:v>0.1853035650749599</c:v>
                      </c:pt>
                      <c:pt idx="171">
                        <c:v>9.2036718182215097E-3</c:v>
                      </c:pt>
                      <c:pt idx="172">
                        <c:v>0.49260669115182759</c:v>
                      </c:pt>
                      <c:pt idx="173">
                        <c:v>0.26405812460982381</c:v>
                      </c:pt>
                      <c:pt idx="174">
                        <c:v>0.14909575026217281</c:v>
                      </c:pt>
                      <c:pt idx="175">
                        <c:v>0.1344117693771392</c:v>
                      </c:pt>
                      <c:pt idx="176">
                        <c:v>0.14513843077434041</c:v>
                      </c:pt>
                      <c:pt idx="177">
                        <c:v>0.37234148825626379</c:v>
                      </c:pt>
                      <c:pt idx="178">
                        <c:v>0.1224964224230313</c:v>
                      </c:pt>
                      <c:pt idx="179">
                        <c:v>-0.40450133448473652</c:v>
                      </c:pt>
                      <c:pt idx="180">
                        <c:v>-5.8106627763135167E-2</c:v>
                      </c:pt>
                      <c:pt idx="181">
                        <c:v>-0.13487891222802259</c:v>
                      </c:pt>
                      <c:pt idx="182">
                        <c:v>-7.4469162228770244E-2</c:v>
                      </c:pt>
                      <c:pt idx="183">
                        <c:v>-0.28005176086128492</c:v>
                      </c:pt>
                      <c:pt idx="184">
                        <c:v>0.12971262637095279</c:v>
                      </c:pt>
                      <c:pt idx="185">
                        <c:v>3.2556834898103439E-2</c:v>
                      </c:pt>
                      <c:pt idx="186">
                        <c:v>-6.0061655530357347E-2</c:v>
                      </c:pt>
                      <c:pt idx="187">
                        <c:v>-5.7605962816276828E-2</c:v>
                      </c:pt>
                      <c:pt idx="188">
                        <c:v>-0.43566257119985891</c:v>
                      </c:pt>
                      <c:pt idx="189">
                        <c:v>-0.32232383443267659</c:v>
                      </c:pt>
                      <c:pt idx="190">
                        <c:v>-0.27435783183811091</c:v>
                      </c:pt>
                      <c:pt idx="191">
                        <c:v>-0.3291388595385692</c:v>
                      </c:pt>
                      <c:pt idx="192">
                        <c:v>-0.39263598505207842</c:v>
                      </c:pt>
                      <c:pt idx="193">
                        <c:v>-9.6203539483202764E-3</c:v>
                      </c:pt>
                      <c:pt idx="194">
                        <c:v>5.8981248167492353E-2</c:v>
                      </c:pt>
                      <c:pt idx="195">
                        <c:v>0.28022819200032079</c:v>
                      </c:pt>
                      <c:pt idx="196">
                        <c:v>8.0162565378006617E-2</c:v>
                      </c:pt>
                      <c:pt idx="197">
                        <c:v>-0.1016243541287319</c:v>
                      </c:pt>
                      <c:pt idx="198">
                        <c:v>-0.46309315810171192</c:v>
                      </c:pt>
                      <c:pt idx="199">
                        <c:v>-0.23933435089886221</c:v>
                      </c:pt>
                      <c:pt idx="200">
                        <c:v>3.4071851641783418E-2</c:v>
                      </c:pt>
                      <c:pt idx="201">
                        <c:v>6.2846965970673732E-3</c:v>
                      </c:pt>
                      <c:pt idx="202">
                        <c:v>-0.43198186608244032</c:v>
                      </c:pt>
                      <c:pt idx="203">
                        <c:v>-0.60256829563365577</c:v>
                      </c:pt>
                      <c:pt idx="204">
                        <c:v>-0.35881687892285541</c:v>
                      </c:pt>
                      <c:pt idx="205">
                        <c:v>-0.59562250628905122</c:v>
                      </c:pt>
                      <c:pt idx="206">
                        <c:v>-0.63052481992953258</c:v>
                      </c:pt>
                      <c:pt idx="207">
                        <c:v>-0.39435117119823421</c:v>
                      </c:pt>
                      <c:pt idx="208">
                        <c:v>-0.36082603716281919</c:v>
                      </c:pt>
                      <c:pt idx="209">
                        <c:v>-0.1089307635555718</c:v>
                      </c:pt>
                      <c:pt idx="210">
                        <c:v>6.488913351069118E-3</c:v>
                      </c:pt>
                      <c:pt idx="211">
                        <c:v>0.377189645035719</c:v>
                      </c:pt>
                      <c:pt idx="212">
                        <c:v>9.4041725154831682E-2</c:v>
                      </c:pt>
                      <c:pt idx="213">
                        <c:v>0.1569409728041794</c:v>
                      </c:pt>
                      <c:pt idx="214">
                        <c:v>-0.17620966103226471</c:v>
                      </c:pt>
                      <c:pt idx="215">
                        <c:v>-0.54223222494935708</c:v>
                      </c:pt>
                      <c:pt idx="216">
                        <c:v>-0.1348796885177275</c:v>
                      </c:pt>
                      <c:pt idx="217">
                        <c:v>0.36865888503239919</c:v>
                      </c:pt>
                      <c:pt idx="218">
                        <c:v>9.8514461591284477E-2</c:v>
                      </c:pt>
                      <c:pt idx="219">
                        <c:v>0.32828597481127259</c:v>
                      </c:pt>
                      <c:pt idx="220">
                        <c:v>0.1907278762053756</c:v>
                      </c:pt>
                      <c:pt idx="221">
                        <c:v>0.3348244813418757</c:v>
                      </c:pt>
                      <c:pt idx="222">
                        <c:v>0.26161133494334271</c:v>
                      </c:pt>
                      <c:pt idx="223">
                        <c:v>-0.25280038737457489</c:v>
                      </c:pt>
                      <c:pt idx="224">
                        <c:v>-0.51458509995771662</c:v>
                      </c:pt>
                      <c:pt idx="225">
                        <c:v>-0.36879647825023509</c:v>
                      </c:pt>
                      <c:pt idx="226">
                        <c:v>-4.4815170198636102E-2</c:v>
                      </c:pt>
                      <c:pt idx="227">
                        <c:v>-4.3983577249976938E-2</c:v>
                      </c:pt>
                      <c:pt idx="228">
                        <c:v>-0.39675737851004589</c:v>
                      </c:pt>
                      <c:pt idx="229">
                        <c:v>5.927195201829543E-2</c:v>
                      </c:pt>
                      <c:pt idx="230">
                        <c:v>-2.8637903440209781E-2</c:v>
                      </c:pt>
                      <c:pt idx="231">
                        <c:v>-0.50663117654420509</c:v>
                      </c:pt>
                      <c:pt idx="232">
                        <c:v>-0.1559287477374138</c:v>
                      </c:pt>
                      <c:pt idx="233">
                        <c:v>-0.56010365389368222</c:v>
                      </c:pt>
                      <c:pt idx="234">
                        <c:v>-0.45540630145576988</c:v>
                      </c:pt>
                      <c:pt idx="235">
                        <c:v>-0.5604061877336256</c:v>
                      </c:pt>
                      <c:pt idx="236">
                        <c:v>-0.196191398546636</c:v>
                      </c:pt>
                      <c:pt idx="237">
                        <c:v>-0.71202601984799374</c:v>
                      </c:pt>
                      <c:pt idx="238">
                        <c:v>0.1548082282086862</c:v>
                      </c:pt>
                      <c:pt idx="239">
                        <c:v>-0.11411996548472569</c:v>
                      </c:pt>
                      <c:pt idx="240">
                        <c:v>-0.43810983037654361</c:v>
                      </c:pt>
                      <c:pt idx="241">
                        <c:v>-0.4397705785635368</c:v>
                      </c:pt>
                      <c:pt idx="242">
                        <c:v>-0.29128550993010638</c:v>
                      </c:pt>
                      <c:pt idx="243">
                        <c:v>-0.1937061683674407</c:v>
                      </c:pt>
                      <c:pt idx="244">
                        <c:v>-8.9292247199576125E-2</c:v>
                      </c:pt>
                      <c:pt idx="245">
                        <c:v>-0.66873139056970998</c:v>
                      </c:pt>
                      <c:pt idx="246">
                        <c:v>-0.79108262231634296</c:v>
                      </c:pt>
                      <c:pt idx="247">
                        <c:v>-0.42019217370997269</c:v>
                      </c:pt>
                      <c:pt idx="248">
                        <c:v>-0.69153552619172498</c:v>
                      </c:pt>
                      <c:pt idx="249">
                        <c:v>-0.70043698716073166</c:v>
                      </c:pt>
                      <c:pt idx="250">
                        <c:v>-0.73506165548379843</c:v>
                      </c:pt>
                      <c:pt idx="251">
                        <c:v>-0.96758501226717031</c:v>
                      </c:pt>
                      <c:pt idx="252">
                        <c:v>-0.35807164521749768</c:v>
                      </c:pt>
                      <c:pt idx="253">
                        <c:v>-0.48677179472746562</c:v>
                      </c:pt>
                      <c:pt idx="254">
                        <c:v>-0.44633931044810771</c:v>
                      </c:pt>
                      <c:pt idx="255">
                        <c:v>0.1022227479452207</c:v>
                      </c:pt>
                      <c:pt idx="256">
                        <c:v>-0.34575378273930901</c:v>
                      </c:pt>
                      <c:pt idx="257">
                        <c:v>-0.5624431455869775</c:v>
                      </c:pt>
                      <c:pt idx="258">
                        <c:v>-0.26299841690888148</c:v>
                      </c:pt>
                      <c:pt idx="259">
                        <c:v>8.137769902767484E-4</c:v>
                      </c:pt>
                      <c:pt idx="260">
                        <c:v>8.5550308045473034E-2</c:v>
                      </c:pt>
                      <c:pt idx="261">
                        <c:v>-3.7711185081181813E-2</c:v>
                      </c:pt>
                      <c:pt idx="262">
                        <c:v>-0.50215330052013218</c:v>
                      </c:pt>
                      <c:pt idx="263">
                        <c:v>-0.94347855174501438</c:v>
                      </c:pt>
                      <c:pt idx="264">
                        <c:v>-1.035505288483211</c:v>
                      </c:pt>
                      <c:pt idx="265">
                        <c:v>-0.85668397784321637</c:v>
                      </c:pt>
                      <c:pt idx="266">
                        <c:v>-0.93996814959023345</c:v>
                      </c:pt>
                      <c:pt idx="267">
                        <c:v>-0.87184350235475616</c:v>
                      </c:pt>
                      <c:pt idx="268">
                        <c:v>-0.68368270627199956</c:v>
                      </c:pt>
                      <c:pt idx="269">
                        <c:v>0.19771105749594689</c:v>
                      </c:pt>
                      <c:pt idx="270">
                        <c:v>-0.42916619995325472</c:v>
                      </c:pt>
                      <c:pt idx="271">
                        <c:v>-0.18166616958885631</c:v>
                      </c:pt>
                      <c:pt idx="272">
                        <c:v>-0.77929874331924431</c:v>
                      </c:pt>
                      <c:pt idx="273">
                        <c:v>-0.3205699827095797</c:v>
                      </c:pt>
                      <c:pt idx="274">
                        <c:v>-0.3641431846828328</c:v>
                      </c:pt>
                      <c:pt idx="275">
                        <c:v>-2.0726339687515291E-2</c:v>
                      </c:pt>
                      <c:pt idx="276">
                        <c:v>-0.65102069549509689</c:v>
                      </c:pt>
                      <c:pt idx="277">
                        <c:v>-0.43634607494994471</c:v>
                      </c:pt>
                      <c:pt idx="278">
                        <c:v>-0.69817843264540413</c:v>
                      </c:pt>
                      <c:pt idx="279">
                        <c:v>-0.43456830894474158</c:v>
                      </c:pt>
                      <c:pt idx="280">
                        <c:v>-0.59456185350404844</c:v>
                      </c:pt>
                      <c:pt idx="281">
                        <c:v>-9.7374603856597325E-2</c:v>
                      </c:pt>
                      <c:pt idx="282">
                        <c:v>-0.55896042716713157</c:v>
                      </c:pt>
                      <c:pt idx="283">
                        <c:v>-0.62014291359710838</c:v>
                      </c:pt>
                      <c:pt idx="284">
                        <c:v>-0.26746605462244288</c:v>
                      </c:pt>
                      <c:pt idx="285">
                        <c:v>-0.31803160510264172</c:v>
                      </c:pt>
                      <c:pt idx="286">
                        <c:v>-1.931581901372335E-2</c:v>
                      </c:pt>
                      <c:pt idx="287">
                        <c:v>-0.56444838573921163</c:v>
                      </c:pt>
                      <c:pt idx="288">
                        <c:v>-0.41357664808204059</c:v>
                      </c:pt>
                      <c:pt idx="289">
                        <c:v>-0.60343965273279809</c:v>
                      </c:pt>
                      <c:pt idx="290">
                        <c:v>-0.45817996825033641</c:v>
                      </c:pt>
                      <c:pt idx="291">
                        <c:v>-0.68582884295285806</c:v>
                      </c:pt>
                      <c:pt idx="292">
                        <c:v>-0.52285637683770514</c:v>
                      </c:pt>
                      <c:pt idx="293">
                        <c:v>-0.26175268238878951</c:v>
                      </c:pt>
                      <c:pt idx="294">
                        <c:v>-0.56473304022332893</c:v>
                      </c:pt>
                      <c:pt idx="295">
                        <c:v>-0.9167831363327954</c:v>
                      </c:pt>
                      <c:pt idx="296">
                        <c:v>-0.88177297418818956</c:v>
                      </c:pt>
                      <c:pt idx="297">
                        <c:v>-0.54455009213934136</c:v>
                      </c:pt>
                      <c:pt idx="298">
                        <c:v>-0.75017200982723087</c:v>
                      </c:pt>
                      <c:pt idx="299">
                        <c:v>-0.85660860361597135</c:v>
                      </c:pt>
                      <c:pt idx="300">
                        <c:v>-0.87057755960439265</c:v>
                      </c:pt>
                      <c:pt idx="301">
                        <c:v>-0.96576780297968812</c:v>
                      </c:pt>
                      <c:pt idx="302">
                        <c:v>-0.5473670135781491</c:v>
                      </c:pt>
                      <c:pt idx="303">
                        <c:v>-0.49207754602499482</c:v>
                      </c:pt>
                      <c:pt idx="304">
                        <c:v>-0.46212748759170391</c:v>
                      </c:pt>
                      <c:pt idx="305">
                        <c:v>-0.16439874709696559</c:v>
                      </c:pt>
                      <c:pt idx="306">
                        <c:v>-0.56932153213111358</c:v>
                      </c:pt>
                      <c:pt idx="307">
                        <c:v>-0.80057801872457868</c:v>
                      </c:pt>
                      <c:pt idx="308">
                        <c:v>-0.74377975425339826</c:v>
                      </c:pt>
                      <c:pt idx="309">
                        <c:v>-0.67326244501776633</c:v>
                      </c:pt>
                      <c:pt idx="310">
                        <c:v>-0.23786568656754301</c:v>
                      </c:pt>
                      <c:pt idx="311">
                        <c:v>1.386341592549502E-2</c:v>
                      </c:pt>
                      <c:pt idx="312">
                        <c:v>-0.61042595645382258</c:v>
                      </c:pt>
                      <c:pt idx="313">
                        <c:v>-0.40847599267477458</c:v>
                      </c:pt>
                      <c:pt idx="314">
                        <c:v>-0.83973101532369143</c:v>
                      </c:pt>
                      <c:pt idx="315">
                        <c:v>-0.60526328755498482</c:v>
                      </c:pt>
                      <c:pt idx="316">
                        <c:v>-0.92230581069802853</c:v>
                      </c:pt>
                      <c:pt idx="317">
                        <c:v>-0.91261383822942177</c:v>
                      </c:pt>
                      <c:pt idx="318">
                        <c:v>-1.103453482311844</c:v>
                      </c:pt>
                      <c:pt idx="319">
                        <c:v>-0.8572216885127395</c:v>
                      </c:pt>
                      <c:pt idx="320">
                        <c:v>-0.99614256676519441</c:v>
                      </c:pt>
                      <c:pt idx="321">
                        <c:v>-1.240759816895314</c:v>
                      </c:pt>
                      <c:pt idx="322">
                        <c:v>-0.82346811488026594</c:v>
                      </c:pt>
                      <c:pt idx="323">
                        <c:v>-0.71795657085812792</c:v>
                      </c:pt>
                      <c:pt idx="324">
                        <c:v>-1.1612638496834671</c:v>
                      </c:pt>
                      <c:pt idx="325">
                        <c:v>-1.5884611626023799</c:v>
                      </c:pt>
                      <c:pt idx="326">
                        <c:v>-1.1938526126026401</c:v>
                      </c:pt>
                      <c:pt idx="327">
                        <c:v>-0.99340255663581523</c:v>
                      </c:pt>
                      <c:pt idx="328">
                        <c:v>-0.97187152543256516</c:v>
                      </c:pt>
                      <c:pt idx="329">
                        <c:v>-1.2501406032597799</c:v>
                      </c:pt>
                      <c:pt idx="330">
                        <c:v>-1.248573654243728</c:v>
                      </c:pt>
                      <c:pt idx="331">
                        <c:v>-1.4918270144336081</c:v>
                      </c:pt>
                      <c:pt idx="332">
                        <c:v>-1.6941740254204469</c:v>
                      </c:pt>
                      <c:pt idx="333">
                        <c:v>-0.94735679730007472</c:v>
                      </c:pt>
                      <c:pt idx="334">
                        <c:v>-1.1227147897771139</c:v>
                      </c:pt>
                      <c:pt idx="335">
                        <c:v>-1.0924603183902819</c:v>
                      </c:pt>
                      <c:pt idx="336">
                        <c:v>-1.4242326942541841</c:v>
                      </c:pt>
                      <c:pt idx="337">
                        <c:v>-0.99453143077891848</c:v>
                      </c:pt>
                      <c:pt idx="338">
                        <c:v>-0.99512316836947512</c:v>
                      </c:pt>
                      <c:pt idx="339">
                        <c:v>-1.2640479166511289</c:v>
                      </c:pt>
                      <c:pt idx="340">
                        <c:v>-1.0308365662986489</c:v>
                      </c:pt>
                      <c:pt idx="341">
                        <c:v>-1.0404571583572511</c:v>
                      </c:pt>
                      <c:pt idx="342">
                        <c:v>-1.302270032868533</c:v>
                      </c:pt>
                      <c:pt idx="343">
                        <c:v>-1.2862847541387841</c:v>
                      </c:pt>
                      <c:pt idx="344">
                        <c:v>-1.392028165958906</c:v>
                      </c:pt>
                      <c:pt idx="345">
                        <c:v>-1.357575174582353</c:v>
                      </c:pt>
                      <c:pt idx="346">
                        <c:v>-1.1820852502190771</c:v>
                      </c:pt>
                      <c:pt idx="347">
                        <c:v>-1.493323575240902</c:v>
                      </c:pt>
                      <c:pt idx="348">
                        <c:v>-1.3447426569924661</c:v>
                      </c:pt>
                      <c:pt idx="349">
                        <c:v>-1.3222513040697419</c:v>
                      </c:pt>
                      <c:pt idx="350">
                        <c:v>-1.3128815108207439</c:v>
                      </c:pt>
                      <c:pt idx="351">
                        <c:v>-0.38394846596625432</c:v>
                      </c:pt>
                      <c:pt idx="352">
                        <c:v>-1.103397493883379</c:v>
                      </c:pt>
                      <c:pt idx="353">
                        <c:v>-1.363839672119574</c:v>
                      </c:pt>
                      <c:pt idx="354">
                        <c:v>-1.1337813815622571</c:v>
                      </c:pt>
                      <c:pt idx="355">
                        <c:v>-1.265178675518869</c:v>
                      </c:pt>
                      <c:pt idx="356">
                        <c:v>-1.2607366666870921</c:v>
                      </c:pt>
                      <c:pt idx="357">
                        <c:v>-1.4032199519858961</c:v>
                      </c:pt>
                      <c:pt idx="358">
                        <c:v>-1.1820163402722861</c:v>
                      </c:pt>
                      <c:pt idx="359">
                        <c:v>-1.316726564288357</c:v>
                      </c:pt>
                      <c:pt idx="360">
                        <c:v>-1.365885951809934</c:v>
                      </c:pt>
                    </c:numCache>
                  </c:numRef>
                </c:yVal>
                <c:smooth val="0"/>
                <c:extLst>
                  <c:ext xmlns:c16="http://schemas.microsoft.com/office/drawing/2014/chart" uri="{C3380CC4-5D6E-409C-BE32-E72D297353CC}">
                    <c16:uniqueId val="{00000003-E946-4262-AC4C-ABCC7CF37838}"/>
                  </c:ext>
                </c:extLst>
              </c15:ser>
            </c15:filteredScatterSeries>
            <c15:filteredScatterSeries>
              <c15:ser>
                <c:idx val="3"/>
                <c:order val="4"/>
                <c:tx>
                  <c:v>4) Erro SSP Smooth 5s</c:v>
                </c:tx>
                <c:spPr>
                  <a:ln w="25400" cap="rnd">
                    <a:noFill/>
                    <a:round/>
                  </a:ln>
                  <a:effectLst/>
                </c:spPr>
                <c:marker>
                  <c:symbol val="circle"/>
                  <c:size val="2"/>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4) Erro SSP Smooth 5s'!$G$2:$G$3496</c15:sqref>
                        </c15:formulaRef>
                      </c:ext>
                    </c:extLst>
                    <c:numCache>
                      <c:formatCode>h:mm:ss</c:formatCode>
                      <c:ptCount val="3495"/>
                      <c:pt idx="0">
                        <c:v>43466.374976851846</c:v>
                      </c:pt>
                      <c:pt idx="1">
                        <c:v>43466.374988425923</c:v>
                      </c:pt>
                      <c:pt idx="2">
                        <c:v>43466.375</c:v>
                      </c:pt>
                      <c:pt idx="3">
                        <c:v>43466.379270833328</c:v>
                      </c:pt>
                      <c:pt idx="4">
                        <c:v>43466.379282407397</c:v>
                      </c:pt>
                      <c:pt idx="5">
                        <c:v>43466.379317129627</c:v>
                      </c:pt>
                      <c:pt idx="6">
                        <c:v>43466.379328703697</c:v>
                      </c:pt>
                      <c:pt idx="7">
                        <c:v>43466.379340277781</c:v>
                      </c:pt>
                      <c:pt idx="8">
                        <c:v>43466.379374999997</c:v>
                      </c:pt>
                      <c:pt idx="9">
                        <c:v>43466.379386574074</c:v>
                      </c:pt>
                      <c:pt idx="10">
                        <c:v>43466.37939814815</c:v>
                      </c:pt>
                      <c:pt idx="11">
                        <c:v>43466.37940972222</c:v>
                      </c:pt>
                      <c:pt idx="12">
                        <c:v>43466.379421296297</c:v>
                      </c:pt>
                      <c:pt idx="13">
                        <c:v>43466.379432870373</c:v>
                      </c:pt>
                      <c:pt idx="14">
                        <c:v>43466.379444444443</c:v>
                      </c:pt>
                      <c:pt idx="15">
                        <c:v>43466.37945601852</c:v>
                      </c:pt>
                      <c:pt idx="16">
                        <c:v>43466.379467592589</c:v>
                      </c:pt>
                      <c:pt idx="17">
                        <c:v>43466.379479166673</c:v>
                      </c:pt>
                      <c:pt idx="18">
                        <c:v>43466.379490740743</c:v>
                      </c:pt>
                      <c:pt idx="19">
                        <c:v>43466.379502314812</c:v>
                      </c:pt>
                      <c:pt idx="20">
                        <c:v>43466.379513888889</c:v>
                      </c:pt>
                      <c:pt idx="21">
                        <c:v>43466.379525462973</c:v>
                      </c:pt>
                      <c:pt idx="22">
                        <c:v>43466.379537037043</c:v>
                      </c:pt>
                      <c:pt idx="23">
                        <c:v>43466.379548611112</c:v>
                      </c:pt>
                      <c:pt idx="24">
                        <c:v>43466.379560185182</c:v>
                      </c:pt>
                      <c:pt idx="25">
                        <c:v>43466.379571759258</c:v>
                      </c:pt>
                      <c:pt idx="26">
                        <c:v>43466.379583333342</c:v>
                      </c:pt>
                      <c:pt idx="27">
                        <c:v>43466.379594907397</c:v>
                      </c:pt>
                      <c:pt idx="28">
                        <c:v>43466.379606481481</c:v>
                      </c:pt>
                      <c:pt idx="29">
                        <c:v>43466.379618055558</c:v>
                      </c:pt>
                      <c:pt idx="30">
                        <c:v>43466.379629629628</c:v>
                      </c:pt>
                      <c:pt idx="31">
                        <c:v>43466.379641203697</c:v>
                      </c:pt>
                      <c:pt idx="32">
                        <c:v>43466.379652777781</c:v>
                      </c:pt>
                      <c:pt idx="33">
                        <c:v>43466.379664351851</c:v>
                      </c:pt>
                      <c:pt idx="34">
                        <c:v>43466.379675925928</c:v>
                      </c:pt>
                      <c:pt idx="35">
                        <c:v>43466.379687499997</c:v>
                      </c:pt>
                      <c:pt idx="36">
                        <c:v>43466.379699074067</c:v>
                      </c:pt>
                      <c:pt idx="37">
                        <c:v>43466.379710648151</c:v>
                      </c:pt>
                      <c:pt idx="38">
                        <c:v>43466.37972222222</c:v>
                      </c:pt>
                      <c:pt idx="39">
                        <c:v>43466.379733796297</c:v>
                      </c:pt>
                      <c:pt idx="40">
                        <c:v>43466.379745370366</c:v>
                      </c:pt>
                      <c:pt idx="41">
                        <c:v>43466.379756944443</c:v>
                      </c:pt>
                      <c:pt idx="42">
                        <c:v>43466.37976851852</c:v>
                      </c:pt>
                      <c:pt idx="43">
                        <c:v>43466.379780092589</c:v>
                      </c:pt>
                      <c:pt idx="44">
                        <c:v>43466.379791666674</c:v>
                      </c:pt>
                      <c:pt idx="45">
                        <c:v>43466.379803240743</c:v>
                      </c:pt>
                      <c:pt idx="46">
                        <c:v>43466.379814814813</c:v>
                      </c:pt>
                      <c:pt idx="47">
                        <c:v>43466.379826388889</c:v>
                      </c:pt>
                      <c:pt idx="48">
                        <c:v>43466.379837962973</c:v>
                      </c:pt>
                      <c:pt idx="49">
                        <c:v>43466.379849537043</c:v>
                      </c:pt>
                      <c:pt idx="50">
                        <c:v>43466.379861111112</c:v>
                      </c:pt>
                      <c:pt idx="51">
                        <c:v>43466.379872685182</c:v>
                      </c:pt>
                      <c:pt idx="52">
                        <c:v>43466.379884259259</c:v>
                      </c:pt>
                      <c:pt idx="53">
                        <c:v>43466.379895833343</c:v>
                      </c:pt>
                      <c:pt idx="54">
                        <c:v>43466.379907407398</c:v>
                      </c:pt>
                      <c:pt idx="55">
                        <c:v>43466.379918981482</c:v>
                      </c:pt>
                      <c:pt idx="56">
                        <c:v>43466.379930555559</c:v>
                      </c:pt>
                      <c:pt idx="57">
                        <c:v>43466.379942129628</c:v>
                      </c:pt>
                      <c:pt idx="58">
                        <c:v>43466.379953703698</c:v>
                      </c:pt>
                      <c:pt idx="59">
                        <c:v>43466.379965277767</c:v>
                      </c:pt>
                      <c:pt idx="60">
                        <c:v>43466.379976851851</c:v>
                      </c:pt>
                      <c:pt idx="61">
                        <c:v>43466.379988425928</c:v>
                      </c:pt>
                      <c:pt idx="62">
                        <c:v>43466.38</c:v>
                      </c:pt>
                      <c:pt idx="63">
                        <c:v>43466.380011574067</c:v>
                      </c:pt>
                      <c:pt idx="64">
                        <c:v>43466.380231481482</c:v>
                      </c:pt>
                      <c:pt idx="65">
                        <c:v>43466.380358796298</c:v>
                      </c:pt>
                      <c:pt idx="66">
                        <c:v>43466.380370370367</c:v>
                      </c:pt>
                      <c:pt idx="67">
                        <c:v>43466.380381944437</c:v>
                      </c:pt>
                      <c:pt idx="68">
                        <c:v>43466.380393518521</c:v>
                      </c:pt>
                      <c:pt idx="69">
                        <c:v>43466.38040509259</c:v>
                      </c:pt>
                      <c:pt idx="70">
                        <c:v>43466.380416666667</c:v>
                      </c:pt>
                      <c:pt idx="71">
                        <c:v>43466.380428240736</c:v>
                      </c:pt>
                      <c:pt idx="72">
                        <c:v>43466.380439814813</c:v>
                      </c:pt>
                      <c:pt idx="73">
                        <c:v>43466.38045138889</c:v>
                      </c:pt>
                      <c:pt idx="74">
                        <c:v>43466.380462962959</c:v>
                      </c:pt>
                      <c:pt idx="75">
                        <c:v>43466.380474537043</c:v>
                      </c:pt>
                      <c:pt idx="76">
                        <c:v>43466.380486111113</c:v>
                      </c:pt>
                      <c:pt idx="77">
                        <c:v>43466.380497685182</c:v>
                      </c:pt>
                      <c:pt idx="78">
                        <c:v>43466.380509259259</c:v>
                      </c:pt>
                      <c:pt idx="79">
                        <c:v>43466.380520833343</c:v>
                      </c:pt>
                      <c:pt idx="80">
                        <c:v>43466.380532407413</c:v>
                      </c:pt>
                      <c:pt idx="81">
                        <c:v>43466.380543981482</c:v>
                      </c:pt>
                      <c:pt idx="82">
                        <c:v>43466.380555555559</c:v>
                      </c:pt>
                      <c:pt idx="83">
                        <c:v>43466.380567129629</c:v>
                      </c:pt>
                      <c:pt idx="84">
                        <c:v>43466.380578703713</c:v>
                      </c:pt>
                      <c:pt idx="85">
                        <c:v>43466.380590277768</c:v>
                      </c:pt>
                      <c:pt idx="86">
                        <c:v>43466.380601851852</c:v>
                      </c:pt>
                      <c:pt idx="87">
                        <c:v>43466.380613425928</c:v>
                      </c:pt>
                      <c:pt idx="88">
                        <c:v>43466.380624999998</c:v>
                      </c:pt>
                      <c:pt idx="89">
                        <c:v>43466.380636574067</c:v>
                      </c:pt>
                      <c:pt idx="90">
                        <c:v>43466.380648148152</c:v>
                      </c:pt>
                      <c:pt idx="91">
                        <c:v>43466.380659722221</c:v>
                      </c:pt>
                      <c:pt idx="92">
                        <c:v>43466.380671296298</c:v>
                      </c:pt>
                      <c:pt idx="93">
                        <c:v>43466.380682870367</c:v>
                      </c:pt>
                      <c:pt idx="94">
                        <c:v>43466.380694444437</c:v>
                      </c:pt>
                      <c:pt idx="95">
                        <c:v>43466.380706018521</c:v>
                      </c:pt>
                      <c:pt idx="96">
                        <c:v>43466.38071759259</c:v>
                      </c:pt>
                      <c:pt idx="97">
                        <c:v>43466.380729166667</c:v>
                      </c:pt>
                      <c:pt idx="98">
                        <c:v>43466.380740740737</c:v>
                      </c:pt>
                      <c:pt idx="99">
                        <c:v>43466.380752314813</c:v>
                      </c:pt>
                      <c:pt idx="100">
                        <c:v>43466.38076388889</c:v>
                      </c:pt>
                      <c:pt idx="101">
                        <c:v>43466.38077546296</c:v>
                      </c:pt>
                      <c:pt idx="102">
                        <c:v>43466.380787037036</c:v>
                      </c:pt>
                      <c:pt idx="103">
                        <c:v>43466.380798611113</c:v>
                      </c:pt>
                      <c:pt idx="104">
                        <c:v>43466.380810185183</c:v>
                      </c:pt>
                      <c:pt idx="105">
                        <c:v>43466.38082175926</c:v>
                      </c:pt>
                      <c:pt idx="106">
                        <c:v>43466.380833333344</c:v>
                      </c:pt>
                      <c:pt idx="107">
                        <c:v>43466.380844907413</c:v>
                      </c:pt>
                      <c:pt idx="108">
                        <c:v>43466.380856481483</c:v>
                      </c:pt>
                      <c:pt idx="109">
                        <c:v>43466.380868055552</c:v>
                      </c:pt>
                      <c:pt idx="110">
                        <c:v>43466.380879629629</c:v>
                      </c:pt>
                      <c:pt idx="111">
                        <c:v>43466.380891203713</c:v>
                      </c:pt>
                      <c:pt idx="112">
                        <c:v>43466.380902777782</c:v>
                      </c:pt>
                      <c:pt idx="113">
                        <c:v>43466.380914351852</c:v>
                      </c:pt>
                      <c:pt idx="114">
                        <c:v>43466.380925925929</c:v>
                      </c:pt>
                      <c:pt idx="115">
                        <c:v>43466.380937499998</c:v>
                      </c:pt>
                      <c:pt idx="116">
                        <c:v>43466.380949074082</c:v>
                      </c:pt>
                      <c:pt idx="117">
                        <c:v>43466.380960648137</c:v>
                      </c:pt>
                      <c:pt idx="118">
                        <c:v>43466.380972222221</c:v>
                      </c:pt>
                      <c:pt idx="119">
                        <c:v>43466.380983796298</c:v>
                      </c:pt>
                      <c:pt idx="120">
                        <c:v>43466.380995370368</c:v>
                      </c:pt>
                      <c:pt idx="121">
                        <c:v>43466.381006944437</c:v>
                      </c:pt>
                      <c:pt idx="122">
                        <c:v>43466.381018518521</c:v>
                      </c:pt>
                      <c:pt idx="123">
                        <c:v>43466.381168981483</c:v>
                      </c:pt>
                      <c:pt idx="124">
                        <c:v>43466.381180555552</c:v>
                      </c:pt>
                      <c:pt idx="125">
                        <c:v>43466.381192129629</c:v>
                      </c:pt>
                      <c:pt idx="126">
                        <c:v>43466.381203703713</c:v>
                      </c:pt>
                      <c:pt idx="127">
                        <c:v>43466.381261574083</c:v>
                      </c:pt>
                      <c:pt idx="128">
                        <c:v>43466.381273148138</c:v>
                      </c:pt>
                      <c:pt idx="129">
                        <c:v>43466.381284722222</c:v>
                      </c:pt>
                      <c:pt idx="130">
                        <c:v>43466.381296296298</c:v>
                      </c:pt>
                      <c:pt idx="131">
                        <c:v>43466.381307870368</c:v>
                      </c:pt>
                      <c:pt idx="132">
                        <c:v>43466.381319444437</c:v>
                      </c:pt>
                      <c:pt idx="133">
                        <c:v>43466.381331018521</c:v>
                      </c:pt>
                      <c:pt idx="134">
                        <c:v>43466.381342592591</c:v>
                      </c:pt>
                      <c:pt idx="135">
                        <c:v>43466.381354166668</c:v>
                      </c:pt>
                      <c:pt idx="136">
                        <c:v>43466.381365740737</c:v>
                      </c:pt>
                      <c:pt idx="137">
                        <c:v>43466.381377314807</c:v>
                      </c:pt>
                      <c:pt idx="138">
                        <c:v>43466.381388888891</c:v>
                      </c:pt>
                      <c:pt idx="139">
                        <c:v>43466.38140046296</c:v>
                      </c:pt>
                      <c:pt idx="140">
                        <c:v>43466.381412037037</c:v>
                      </c:pt>
                      <c:pt idx="141">
                        <c:v>43466.381423611107</c:v>
                      </c:pt>
                      <c:pt idx="142">
                        <c:v>43466.381435185183</c:v>
                      </c:pt>
                      <c:pt idx="143">
                        <c:v>43466.38144675926</c:v>
                      </c:pt>
                      <c:pt idx="144">
                        <c:v>43466.381458333337</c:v>
                      </c:pt>
                      <c:pt idx="145">
                        <c:v>43466.381469907406</c:v>
                      </c:pt>
                      <c:pt idx="146">
                        <c:v>43466.381481481483</c:v>
                      </c:pt>
                      <c:pt idx="147">
                        <c:v>43466.381493055553</c:v>
                      </c:pt>
                      <c:pt idx="148">
                        <c:v>43466.381504629629</c:v>
                      </c:pt>
                      <c:pt idx="149">
                        <c:v>43466.381516203714</c:v>
                      </c:pt>
                      <c:pt idx="150">
                        <c:v>43466.381527777783</c:v>
                      </c:pt>
                      <c:pt idx="151">
                        <c:v>43466.381539351853</c:v>
                      </c:pt>
                      <c:pt idx="152">
                        <c:v>43466.381550925929</c:v>
                      </c:pt>
                      <c:pt idx="153">
                        <c:v>43466.381562499999</c:v>
                      </c:pt>
                      <c:pt idx="154">
                        <c:v>43466.381574074083</c:v>
                      </c:pt>
                      <c:pt idx="155">
                        <c:v>43466.381585648152</c:v>
                      </c:pt>
                      <c:pt idx="156">
                        <c:v>43466.381597222222</c:v>
                      </c:pt>
                      <c:pt idx="157">
                        <c:v>43466.381608796299</c:v>
                      </c:pt>
                      <c:pt idx="158">
                        <c:v>43466.381620370368</c:v>
                      </c:pt>
                      <c:pt idx="159">
                        <c:v>43466.381631944438</c:v>
                      </c:pt>
                      <c:pt idx="160">
                        <c:v>43466.381643518522</c:v>
                      </c:pt>
                      <c:pt idx="161">
                        <c:v>43466.381655092591</c:v>
                      </c:pt>
                      <c:pt idx="162">
                        <c:v>43466.381666666668</c:v>
                      </c:pt>
                      <c:pt idx="163">
                        <c:v>43466.381678240738</c:v>
                      </c:pt>
                      <c:pt idx="164">
                        <c:v>43466.381689814807</c:v>
                      </c:pt>
                      <c:pt idx="165">
                        <c:v>43466.381909722222</c:v>
                      </c:pt>
                      <c:pt idx="166">
                        <c:v>43466.381921296299</c:v>
                      </c:pt>
                      <c:pt idx="167">
                        <c:v>43466.381932870368</c:v>
                      </c:pt>
                      <c:pt idx="168">
                        <c:v>43466.381944444453</c:v>
                      </c:pt>
                      <c:pt idx="169">
                        <c:v>43466.381956018522</c:v>
                      </c:pt>
                      <c:pt idx="170">
                        <c:v>43466.381967592592</c:v>
                      </c:pt>
                      <c:pt idx="171">
                        <c:v>43466.381979166668</c:v>
                      </c:pt>
                      <c:pt idx="172">
                        <c:v>43466.381990740738</c:v>
                      </c:pt>
                      <c:pt idx="173">
                        <c:v>43466.382002314807</c:v>
                      </c:pt>
                      <c:pt idx="174">
                        <c:v>43466.382013888891</c:v>
                      </c:pt>
                      <c:pt idx="175">
                        <c:v>43466.382025462961</c:v>
                      </c:pt>
                      <c:pt idx="176">
                        <c:v>43466.382037037038</c:v>
                      </c:pt>
                      <c:pt idx="177">
                        <c:v>43466.382048611107</c:v>
                      </c:pt>
                      <c:pt idx="178">
                        <c:v>43466.382060185177</c:v>
                      </c:pt>
                      <c:pt idx="179">
                        <c:v>43466.382071759261</c:v>
                      </c:pt>
                      <c:pt idx="180">
                        <c:v>43466.38208333333</c:v>
                      </c:pt>
                      <c:pt idx="181">
                        <c:v>43466.382094907407</c:v>
                      </c:pt>
                      <c:pt idx="182">
                        <c:v>43466.382106481477</c:v>
                      </c:pt>
                      <c:pt idx="183">
                        <c:v>43466.382118055553</c:v>
                      </c:pt>
                      <c:pt idx="184">
                        <c:v>43466.38212962963</c:v>
                      </c:pt>
                      <c:pt idx="185">
                        <c:v>43466.382141203707</c:v>
                      </c:pt>
                      <c:pt idx="186">
                        <c:v>43466.382152777784</c:v>
                      </c:pt>
                      <c:pt idx="187">
                        <c:v>43466.382164351853</c:v>
                      </c:pt>
                      <c:pt idx="188">
                        <c:v>43466.382175925923</c:v>
                      </c:pt>
                      <c:pt idx="189">
                        <c:v>43466.382187499999</c:v>
                      </c:pt>
                      <c:pt idx="190">
                        <c:v>43466.382199074083</c:v>
                      </c:pt>
                      <c:pt idx="191">
                        <c:v>43466.382210648153</c:v>
                      </c:pt>
                      <c:pt idx="192">
                        <c:v>43466.382222222222</c:v>
                      </c:pt>
                      <c:pt idx="193">
                        <c:v>43466.382233796299</c:v>
                      </c:pt>
                      <c:pt idx="194">
                        <c:v>43466.382314814808</c:v>
                      </c:pt>
                      <c:pt idx="195">
                        <c:v>43466.382326388892</c:v>
                      </c:pt>
                      <c:pt idx="196">
                        <c:v>43466.382337962961</c:v>
                      </c:pt>
                      <c:pt idx="197">
                        <c:v>43466.382349537038</c:v>
                      </c:pt>
                      <c:pt idx="198">
                        <c:v>43466.382361111107</c:v>
                      </c:pt>
                      <c:pt idx="199">
                        <c:v>43466.382372685177</c:v>
                      </c:pt>
                      <c:pt idx="200">
                        <c:v>43466.382384259261</c:v>
                      </c:pt>
                      <c:pt idx="201">
                        <c:v>43466.382395833331</c:v>
                      </c:pt>
                      <c:pt idx="202">
                        <c:v>43466.382407407407</c:v>
                      </c:pt>
                      <c:pt idx="203">
                        <c:v>43466.382418981477</c:v>
                      </c:pt>
                      <c:pt idx="204">
                        <c:v>43466.382430555554</c:v>
                      </c:pt>
                      <c:pt idx="205">
                        <c:v>43466.38244212963</c:v>
                      </c:pt>
                      <c:pt idx="206">
                        <c:v>43466.382453703707</c:v>
                      </c:pt>
                      <c:pt idx="207">
                        <c:v>43466.382465277777</c:v>
                      </c:pt>
                      <c:pt idx="208">
                        <c:v>43466.382476851853</c:v>
                      </c:pt>
                      <c:pt idx="209">
                        <c:v>43466.382488425923</c:v>
                      </c:pt>
                      <c:pt idx="210">
                        <c:v>43466.3825</c:v>
                      </c:pt>
                      <c:pt idx="211">
                        <c:v>43466.382511574076</c:v>
                      </c:pt>
                      <c:pt idx="212">
                        <c:v>43466.382523148153</c:v>
                      </c:pt>
                      <c:pt idx="213">
                        <c:v>43466.382534722223</c:v>
                      </c:pt>
                      <c:pt idx="214">
                        <c:v>43466.3825462963</c:v>
                      </c:pt>
                      <c:pt idx="215">
                        <c:v>43466.382557870369</c:v>
                      </c:pt>
                      <c:pt idx="216">
                        <c:v>43466.382569444453</c:v>
                      </c:pt>
                      <c:pt idx="217">
                        <c:v>43466.382581018523</c:v>
                      </c:pt>
                      <c:pt idx="218">
                        <c:v>43466.382592592592</c:v>
                      </c:pt>
                      <c:pt idx="219">
                        <c:v>43466.382604166669</c:v>
                      </c:pt>
                      <c:pt idx="220">
                        <c:v>43466.382615740738</c:v>
                      </c:pt>
                      <c:pt idx="221">
                        <c:v>43466.382627314822</c:v>
                      </c:pt>
                      <c:pt idx="222">
                        <c:v>43466.382638888892</c:v>
                      </c:pt>
                      <c:pt idx="223">
                        <c:v>43466.382650462961</c:v>
                      </c:pt>
                      <c:pt idx="224">
                        <c:v>43466.382662037038</c:v>
                      </c:pt>
                      <c:pt idx="225">
                        <c:v>43466.382673611108</c:v>
                      </c:pt>
                      <c:pt idx="226">
                        <c:v>43466.382685185177</c:v>
                      </c:pt>
                      <c:pt idx="227">
                        <c:v>43466.382696759261</c:v>
                      </c:pt>
                      <c:pt idx="228">
                        <c:v>43466.382708333331</c:v>
                      </c:pt>
                      <c:pt idx="229">
                        <c:v>43466.382719907408</c:v>
                      </c:pt>
                      <c:pt idx="230">
                        <c:v>43466.382731481477</c:v>
                      </c:pt>
                      <c:pt idx="231">
                        <c:v>43466.382743055547</c:v>
                      </c:pt>
                      <c:pt idx="232">
                        <c:v>43466.382754629631</c:v>
                      </c:pt>
                      <c:pt idx="233">
                        <c:v>43466.3827662037</c:v>
                      </c:pt>
                      <c:pt idx="234">
                        <c:v>43466.382777777777</c:v>
                      </c:pt>
                      <c:pt idx="235">
                        <c:v>43466.382789351846</c:v>
                      </c:pt>
                      <c:pt idx="236">
                        <c:v>43466.382800925923</c:v>
                      </c:pt>
                      <c:pt idx="237">
                        <c:v>43466.3828125</c:v>
                      </c:pt>
                      <c:pt idx="238">
                        <c:v>43466.382824074077</c:v>
                      </c:pt>
                      <c:pt idx="239">
                        <c:v>43466.382835648154</c:v>
                      </c:pt>
                      <c:pt idx="240">
                        <c:v>43466.382847222223</c:v>
                      </c:pt>
                      <c:pt idx="241">
                        <c:v>43466.3828587963</c:v>
                      </c:pt>
                      <c:pt idx="242">
                        <c:v>43466.382870370369</c:v>
                      </c:pt>
                      <c:pt idx="243">
                        <c:v>43466.382881944453</c:v>
                      </c:pt>
                      <c:pt idx="244">
                        <c:v>43466.382893518523</c:v>
                      </c:pt>
                      <c:pt idx="245">
                        <c:v>43466.382905092592</c:v>
                      </c:pt>
                      <c:pt idx="246">
                        <c:v>43466.382916666669</c:v>
                      </c:pt>
                      <c:pt idx="247">
                        <c:v>43466.382928240739</c:v>
                      </c:pt>
                      <c:pt idx="248">
                        <c:v>43466.382939814823</c:v>
                      </c:pt>
                      <c:pt idx="249">
                        <c:v>43466.382951388892</c:v>
                      </c:pt>
                      <c:pt idx="250">
                        <c:v>43466.382962962962</c:v>
                      </c:pt>
                      <c:pt idx="251">
                        <c:v>43466.382974537039</c:v>
                      </c:pt>
                      <c:pt idx="252">
                        <c:v>43466.382986111108</c:v>
                      </c:pt>
                      <c:pt idx="253">
                        <c:v>43466.382997685178</c:v>
                      </c:pt>
                      <c:pt idx="254">
                        <c:v>43466.383009259262</c:v>
                      </c:pt>
                      <c:pt idx="255">
                        <c:v>43466.383020833331</c:v>
                      </c:pt>
                      <c:pt idx="256">
                        <c:v>43466.383032407408</c:v>
                      </c:pt>
                      <c:pt idx="257">
                        <c:v>43466.383043981477</c:v>
                      </c:pt>
                      <c:pt idx="258">
                        <c:v>43466.383055555547</c:v>
                      </c:pt>
                      <c:pt idx="259">
                        <c:v>43466.383067129631</c:v>
                      </c:pt>
                      <c:pt idx="260">
                        <c:v>43466.3830787037</c:v>
                      </c:pt>
                      <c:pt idx="261">
                        <c:v>43466.383090277777</c:v>
                      </c:pt>
                      <c:pt idx="262">
                        <c:v>43466.383101851847</c:v>
                      </c:pt>
                      <c:pt idx="263">
                        <c:v>43466.383113425924</c:v>
                      </c:pt>
                      <c:pt idx="264">
                        <c:v>43466.383125</c:v>
                      </c:pt>
                      <c:pt idx="265">
                        <c:v>43466.383136574077</c:v>
                      </c:pt>
                      <c:pt idx="266">
                        <c:v>43466.383148148147</c:v>
                      </c:pt>
                      <c:pt idx="267">
                        <c:v>43466.383159722223</c:v>
                      </c:pt>
                      <c:pt idx="268">
                        <c:v>43466.383171296293</c:v>
                      </c:pt>
                      <c:pt idx="269">
                        <c:v>43466.38318287037</c:v>
                      </c:pt>
                      <c:pt idx="270">
                        <c:v>43466.383194444446</c:v>
                      </c:pt>
                      <c:pt idx="271">
                        <c:v>43466.383206018523</c:v>
                      </c:pt>
                      <c:pt idx="272">
                        <c:v>43466.383217592593</c:v>
                      </c:pt>
                      <c:pt idx="273">
                        <c:v>43466.383229166669</c:v>
                      </c:pt>
                      <c:pt idx="274">
                        <c:v>43466.383240740739</c:v>
                      </c:pt>
                      <c:pt idx="275">
                        <c:v>43466.383252314823</c:v>
                      </c:pt>
                      <c:pt idx="276">
                        <c:v>43466.383263888893</c:v>
                      </c:pt>
                      <c:pt idx="277">
                        <c:v>43466.383275462962</c:v>
                      </c:pt>
                      <c:pt idx="278">
                        <c:v>43466.383287037039</c:v>
                      </c:pt>
                      <c:pt idx="279">
                        <c:v>43466.383298611108</c:v>
                      </c:pt>
                      <c:pt idx="280">
                        <c:v>43466.383310185192</c:v>
                      </c:pt>
                      <c:pt idx="281">
                        <c:v>43466.383321759262</c:v>
                      </c:pt>
                      <c:pt idx="282">
                        <c:v>43466.383333333331</c:v>
                      </c:pt>
                      <c:pt idx="283">
                        <c:v>43466.383344907408</c:v>
                      </c:pt>
                      <c:pt idx="284">
                        <c:v>43466.383356481478</c:v>
                      </c:pt>
                      <c:pt idx="285">
                        <c:v>43466.383368055547</c:v>
                      </c:pt>
                      <c:pt idx="286">
                        <c:v>43466.383379629631</c:v>
                      </c:pt>
                      <c:pt idx="287">
                        <c:v>43466.383391203701</c:v>
                      </c:pt>
                      <c:pt idx="288">
                        <c:v>43466.383402777778</c:v>
                      </c:pt>
                      <c:pt idx="289">
                        <c:v>43466.383414351847</c:v>
                      </c:pt>
                      <c:pt idx="290">
                        <c:v>43466.383425925917</c:v>
                      </c:pt>
                      <c:pt idx="291">
                        <c:v>43466.383437500001</c:v>
                      </c:pt>
                      <c:pt idx="292">
                        <c:v>43466.383449074077</c:v>
                      </c:pt>
                      <c:pt idx="293">
                        <c:v>43466.383460648147</c:v>
                      </c:pt>
                      <c:pt idx="294">
                        <c:v>43466.383472222216</c:v>
                      </c:pt>
                      <c:pt idx="295">
                        <c:v>43466.383483796293</c:v>
                      </c:pt>
                      <c:pt idx="296">
                        <c:v>43466.38349537037</c:v>
                      </c:pt>
                      <c:pt idx="297">
                        <c:v>43466.383506944447</c:v>
                      </c:pt>
                      <c:pt idx="298">
                        <c:v>43466.383518518523</c:v>
                      </c:pt>
                      <c:pt idx="299">
                        <c:v>43466.383530092593</c:v>
                      </c:pt>
                      <c:pt idx="300">
                        <c:v>43466.38354166667</c:v>
                      </c:pt>
                      <c:pt idx="301">
                        <c:v>43466.383553240739</c:v>
                      </c:pt>
                      <c:pt idx="302">
                        <c:v>43466.383564814823</c:v>
                      </c:pt>
                      <c:pt idx="303">
                        <c:v>43466.383576388893</c:v>
                      </c:pt>
                      <c:pt idx="304">
                        <c:v>43466.383587962962</c:v>
                      </c:pt>
                      <c:pt idx="305">
                        <c:v>43466.383599537039</c:v>
                      </c:pt>
                      <c:pt idx="306">
                        <c:v>43466.383611111109</c:v>
                      </c:pt>
                      <c:pt idx="307">
                        <c:v>43466.383622685193</c:v>
                      </c:pt>
                      <c:pt idx="308">
                        <c:v>43466.383634259262</c:v>
                      </c:pt>
                      <c:pt idx="309">
                        <c:v>43466.383645833332</c:v>
                      </c:pt>
                      <c:pt idx="310">
                        <c:v>43466.383657407408</c:v>
                      </c:pt>
                      <c:pt idx="311">
                        <c:v>43466.383668981478</c:v>
                      </c:pt>
                      <c:pt idx="312">
                        <c:v>43466.383680555547</c:v>
                      </c:pt>
                      <c:pt idx="313">
                        <c:v>43466.38380787037</c:v>
                      </c:pt>
                      <c:pt idx="314">
                        <c:v>43466.383819444447</c:v>
                      </c:pt>
                      <c:pt idx="315">
                        <c:v>43466.38385416667</c:v>
                      </c:pt>
                      <c:pt idx="316">
                        <c:v>43466.38386574074</c:v>
                      </c:pt>
                      <c:pt idx="317">
                        <c:v>43466.383877314824</c:v>
                      </c:pt>
                      <c:pt idx="318">
                        <c:v>43466.383888888893</c:v>
                      </c:pt>
                      <c:pt idx="319">
                        <c:v>43466.383900462963</c:v>
                      </c:pt>
                      <c:pt idx="320">
                        <c:v>43466.383912037039</c:v>
                      </c:pt>
                      <c:pt idx="321">
                        <c:v>43466.383923611109</c:v>
                      </c:pt>
                      <c:pt idx="322">
                        <c:v>43466.383935185193</c:v>
                      </c:pt>
                      <c:pt idx="323">
                        <c:v>43466.383946759262</c:v>
                      </c:pt>
                      <c:pt idx="324">
                        <c:v>43466.383958333332</c:v>
                      </c:pt>
                      <c:pt idx="325">
                        <c:v>43466.383969907409</c:v>
                      </c:pt>
                      <c:pt idx="326">
                        <c:v>43466.383981481478</c:v>
                      </c:pt>
                      <c:pt idx="327">
                        <c:v>43466.383993055562</c:v>
                      </c:pt>
                      <c:pt idx="328">
                        <c:v>43466.384004629632</c:v>
                      </c:pt>
                      <c:pt idx="329">
                        <c:v>43466.384016203701</c:v>
                      </c:pt>
                      <c:pt idx="330">
                        <c:v>43466.384027777778</c:v>
                      </c:pt>
                      <c:pt idx="331">
                        <c:v>43466.384039351848</c:v>
                      </c:pt>
                      <c:pt idx="332">
                        <c:v>43466.384050925917</c:v>
                      </c:pt>
                      <c:pt idx="333">
                        <c:v>43466.384062500001</c:v>
                      </c:pt>
                      <c:pt idx="334">
                        <c:v>43466.384074074071</c:v>
                      </c:pt>
                      <c:pt idx="335">
                        <c:v>43466.384085648147</c:v>
                      </c:pt>
                      <c:pt idx="336">
                        <c:v>43466.384097222217</c:v>
                      </c:pt>
                      <c:pt idx="337">
                        <c:v>43466.384108796286</c:v>
                      </c:pt>
                      <c:pt idx="338">
                        <c:v>43466.384120370371</c:v>
                      </c:pt>
                      <c:pt idx="339">
                        <c:v>43466.384131944447</c:v>
                      </c:pt>
                      <c:pt idx="340">
                        <c:v>43466.384143518517</c:v>
                      </c:pt>
                      <c:pt idx="341">
                        <c:v>43466.384155092594</c:v>
                      </c:pt>
                      <c:pt idx="342">
                        <c:v>43466.384166666663</c:v>
                      </c:pt>
                      <c:pt idx="343">
                        <c:v>43466.38417824074</c:v>
                      </c:pt>
                      <c:pt idx="344">
                        <c:v>43466.384189814817</c:v>
                      </c:pt>
                      <c:pt idx="345">
                        <c:v>43466.384201388893</c:v>
                      </c:pt>
                      <c:pt idx="346">
                        <c:v>43466.384212962963</c:v>
                      </c:pt>
                      <c:pt idx="347">
                        <c:v>43466.38422453704</c:v>
                      </c:pt>
                      <c:pt idx="348">
                        <c:v>43466.384236111109</c:v>
                      </c:pt>
                      <c:pt idx="349">
                        <c:v>43466.384247685193</c:v>
                      </c:pt>
                      <c:pt idx="350">
                        <c:v>43466.384259259263</c:v>
                      </c:pt>
                      <c:pt idx="351">
                        <c:v>43466.384270833332</c:v>
                      </c:pt>
                      <c:pt idx="352">
                        <c:v>43466.384282407409</c:v>
                      </c:pt>
                      <c:pt idx="353">
                        <c:v>43466.384293981479</c:v>
                      </c:pt>
                      <c:pt idx="354">
                        <c:v>43466.384305555563</c:v>
                      </c:pt>
                      <c:pt idx="355">
                        <c:v>43466.384317129632</c:v>
                      </c:pt>
                      <c:pt idx="356">
                        <c:v>43466.384328703702</c:v>
                      </c:pt>
                      <c:pt idx="357">
                        <c:v>43466.384340277778</c:v>
                      </c:pt>
                      <c:pt idx="358">
                        <c:v>43466.384351851862</c:v>
                      </c:pt>
                      <c:pt idx="359">
                        <c:v>43466.384363425917</c:v>
                      </c:pt>
                      <c:pt idx="360">
                        <c:v>43466.384375000001</c:v>
                      </c:pt>
                      <c:pt idx="361">
                        <c:v>43466.384386574071</c:v>
                      </c:pt>
                      <c:pt idx="362">
                        <c:v>43466.384398148148</c:v>
                      </c:pt>
                      <c:pt idx="363">
                        <c:v>43466.384409722217</c:v>
                      </c:pt>
                      <c:pt idx="364">
                        <c:v>43466.384421296287</c:v>
                      </c:pt>
                      <c:pt idx="365">
                        <c:v>43466.384432870371</c:v>
                      </c:pt>
                      <c:pt idx="366">
                        <c:v>43466.384444444448</c:v>
                      </c:pt>
                      <c:pt idx="367">
                        <c:v>43466.384456018517</c:v>
                      </c:pt>
                      <c:pt idx="368">
                        <c:v>43466.384467592587</c:v>
                      </c:pt>
                      <c:pt idx="369">
                        <c:v>43466.384479166663</c:v>
                      </c:pt>
                      <c:pt idx="370">
                        <c:v>43466.38449074074</c:v>
                      </c:pt>
                      <c:pt idx="371">
                        <c:v>43466.384502314817</c:v>
                      </c:pt>
                      <c:pt idx="372">
                        <c:v>43466.384513888886</c:v>
                      </c:pt>
                      <c:pt idx="373">
                        <c:v>43466.384525462963</c:v>
                      </c:pt>
                      <c:pt idx="374">
                        <c:v>43466.38453703704</c:v>
                      </c:pt>
                      <c:pt idx="375">
                        <c:v>43466.384548611109</c:v>
                      </c:pt>
                      <c:pt idx="376">
                        <c:v>43466.384560185194</c:v>
                      </c:pt>
                      <c:pt idx="377">
                        <c:v>43466.384571759263</c:v>
                      </c:pt>
                      <c:pt idx="378">
                        <c:v>43466.384583333333</c:v>
                      </c:pt>
                      <c:pt idx="379">
                        <c:v>43466.384594907409</c:v>
                      </c:pt>
                      <c:pt idx="380">
                        <c:v>43466.384606481479</c:v>
                      </c:pt>
                      <c:pt idx="381">
                        <c:v>43466.384618055563</c:v>
                      </c:pt>
                      <c:pt idx="382">
                        <c:v>43466.384629629632</c:v>
                      </c:pt>
                      <c:pt idx="383">
                        <c:v>43466.384641203702</c:v>
                      </c:pt>
                      <c:pt idx="384">
                        <c:v>43466.384652777779</c:v>
                      </c:pt>
                      <c:pt idx="385">
                        <c:v>43466.384664351863</c:v>
                      </c:pt>
                      <c:pt idx="386">
                        <c:v>43466.384675925918</c:v>
                      </c:pt>
                      <c:pt idx="387">
                        <c:v>43466.384687500002</c:v>
                      </c:pt>
                      <c:pt idx="388">
                        <c:v>43466.384699074071</c:v>
                      </c:pt>
                      <c:pt idx="389">
                        <c:v>43466.384710648148</c:v>
                      </c:pt>
                      <c:pt idx="390">
                        <c:v>43466.384722222218</c:v>
                      </c:pt>
                      <c:pt idx="391">
                        <c:v>43466.384733796287</c:v>
                      </c:pt>
                      <c:pt idx="392">
                        <c:v>43466.384745370371</c:v>
                      </c:pt>
                      <c:pt idx="393">
                        <c:v>43466.384756944448</c:v>
                      </c:pt>
                      <c:pt idx="394">
                        <c:v>43466.384768518517</c:v>
                      </c:pt>
                      <c:pt idx="395">
                        <c:v>43466.384780092587</c:v>
                      </c:pt>
                      <c:pt idx="396">
                        <c:v>43466.384791666656</c:v>
                      </c:pt>
                      <c:pt idx="397">
                        <c:v>43466.38480324074</c:v>
                      </c:pt>
                      <c:pt idx="398">
                        <c:v>43466.384814814817</c:v>
                      </c:pt>
                      <c:pt idx="399">
                        <c:v>43466.384826388887</c:v>
                      </c:pt>
                      <c:pt idx="400">
                        <c:v>43466.384837962964</c:v>
                      </c:pt>
                      <c:pt idx="401">
                        <c:v>43466.38484953704</c:v>
                      </c:pt>
                      <c:pt idx="402">
                        <c:v>43466.38486111111</c:v>
                      </c:pt>
                      <c:pt idx="403">
                        <c:v>43466.384872685187</c:v>
                      </c:pt>
                      <c:pt idx="404">
                        <c:v>43466.384884259263</c:v>
                      </c:pt>
                      <c:pt idx="405">
                        <c:v>43466.384895833333</c:v>
                      </c:pt>
                      <c:pt idx="406">
                        <c:v>43466.38490740741</c:v>
                      </c:pt>
                      <c:pt idx="407">
                        <c:v>43466.384918981479</c:v>
                      </c:pt>
                      <c:pt idx="408">
                        <c:v>43466.384930555563</c:v>
                      </c:pt>
                      <c:pt idx="409">
                        <c:v>43466.384942129633</c:v>
                      </c:pt>
                      <c:pt idx="410">
                        <c:v>43466.384953703702</c:v>
                      </c:pt>
                      <c:pt idx="411">
                        <c:v>43466.384965277779</c:v>
                      </c:pt>
                      <c:pt idx="412">
                        <c:v>43466.384976851848</c:v>
                      </c:pt>
                      <c:pt idx="413">
                        <c:v>43466.384988425933</c:v>
                      </c:pt>
                      <c:pt idx="414">
                        <c:v>43466.385000000002</c:v>
                      </c:pt>
                      <c:pt idx="415">
                        <c:v>43466.385011574072</c:v>
                      </c:pt>
                      <c:pt idx="416">
                        <c:v>43466.385023148148</c:v>
                      </c:pt>
                      <c:pt idx="417">
                        <c:v>43466.385034722232</c:v>
                      </c:pt>
                      <c:pt idx="418">
                        <c:v>43466.385046296287</c:v>
                      </c:pt>
                      <c:pt idx="419">
                        <c:v>43466.385057870371</c:v>
                      </c:pt>
                      <c:pt idx="420">
                        <c:v>43466.385069444441</c:v>
                      </c:pt>
                      <c:pt idx="421">
                        <c:v>43466.385081018518</c:v>
                      </c:pt>
                      <c:pt idx="422">
                        <c:v>43466.385092592587</c:v>
                      </c:pt>
                      <c:pt idx="423">
                        <c:v>43466.385104166657</c:v>
                      </c:pt>
                      <c:pt idx="424">
                        <c:v>43466.385115740741</c:v>
                      </c:pt>
                      <c:pt idx="425">
                        <c:v>43466.385127314818</c:v>
                      </c:pt>
                      <c:pt idx="426">
                        <c:v>43466.385138888887</c:v>
                      </c:pt>
                      <c:pt idx="427">
                        <c:v>43466.385150462957</c:v>
                      </c:pt>
                      <c:pt idx="428">
                        <c:v>43466.385162037041</c:v>
                      </c:pt>
                      <c:pt idx="429">
                        <c:v>43466.38517361111</c:v>
                      </c:pt>
                      <c:pt idx="430">
                        <c:v>43466.385185185187</c:v>
                      </c:pt>
                      <c:pt idx="431">
                        <c:v>43466.385196759264</c:v>
                      </c:pt>
                      <c:pt idx="432">
                        <c:v>43466.385208333333</c:v>
                      </c:pt>
                      <c:pt idx="433">
                        <c:v>43466.38521990741</c:v>
                      </c:pt>
                      <c:pt idx="434">
                        <c:v>43466.385231481479</c:v>
                      </c:pt>
                      <c:pt idx="435">
                        <c:v>43466.385243055563</c:v>
                      </c:pt>
                      <c:pt idx="436">
                        <c:v>43466.385254629633</c:v>
                      </c:pt>
                      <c:pt idx="437">
                        <c:v>43466.385266203702</c:v>
                      </c:pt>
                      <c:pt idx="438">
                        <c:v>43466.385277777779</c:v>
                      </c:pt>
                      <c:pt idx="439">
                        <c:v>43466.385289351849</c:v>
                      </c:pt>
                      <c:pt idx="440">
                        <c:v>43466.385300925933</c:v>
                      </c:pt>
                      <c:pt idx="441">
                        <c:v>43466.385312500002</c:v>
                      </c:pt>
                      <c:pt idx="442">
                        <c:v>43466.385324074072</c:v>
                      </c:pt>
                      <c:pt idx="443">
                        <c:v>43466.385335648149</c:v>
                      </c:pt>
                      <c:pt idx="444">
                        <c:v>43466.385347222233</c:v>
                      </c:pt>
                      <c:pt idx="445">
                        <c:v>43466.385358796288</c:v>
                      </c:pt>
                      <c:pt idx="446">
                        <c:v>43466.385370370372</c:v>
                      </c:pt>
                      <c:pt idx="447">
                        <c:v>43466.385381944441</c:v>
                      </c:pt>
                      <c:pt idx="448">
                        <c:v>43466.385393518518</c:v>
                      </c:pt>
                      <c:pt idx="449">
                        <c:v>43466.385405092587</c:v>
                      </c:pt>
                      <c:pt idx="450">
                        <c:v>43466.385416666657</c:v>
                      </c:pt>
                      <c:pt idx="451">
                        <c:v>43466.385428240741</c:v>
                      </c:pt>
                      <c:pt idx="452">
                        <c:v>43466.385439814818</c:v>
                      </c:pt>
                      <c:pt idx="453">
                        <c:v>43466.385451388887</c:v>
                      </c:pt>
                      <c:pt idx="454">
                        <c:v>43466.385462962957</c:v>
                      </c:pt>
                      <c:pt idx="455">
                        <c:v>43466.385474537034</c:v>
                      </c:pt>
                      <c:pt idx="456">
                        <c:v>43466.38548611111</c:v>
                      </c:pt>
                      <c:pt idx="457">
                        <c:v>43466.385497685187</c:v>
                      </c:pt>
                      <c:pt idx="458">
                        <c:v>43466.385509259257</c:v>
                      </c:pt>
                      <c:pt idx="459">
                        <c:v>43466.385520833333</c:v>
                      </c:pt>
                      <c:pt idx="460">
                        <c:v>43466.38553240741</c:v>
                      </c:pt>
                      <c:pt idx="461">
                        <c:v>43466.38554398148</c:v>
                      </c:pt>
                      <c:pt idx="462">
                        <c:v>43466.385555555556</c:v>
                      </c:pt>
                      <c:pt idx="463">
                        <c:v>43466.385567129633</c:v>
                      </c:pt>
                      <c:pt idx="464">
                        <c:v>43466.385578703703</c:v>
                      </c:pt>
                      <c:pt idx="465">
                        <c:v>43466.38559027778</c:v>
                      </c:pt>
                      <c:pt idx="466">
                        <c:v>43466.385601851849</c:v>
                      </c:pt>
                      <c:pt idx="467">
                        <c:v>43466.385613425933</c:v>
                      </c:pt>
                      <c:pt idx="468">
                        <c:v>43466.385625000003</c:v>
                      </c:pt>
                      <c:pt idx="469">
                        <c:v>43466.385636574072</c:v>
                      </c:pt>
                      <c:pt idx="470">
                        <c:v>43466.385648148149</c:v>
                      </c:pt>
                      <c:pt idx="471">
                        <c:v>43466.385659722233</c:v>
                      </c:pt>
                      <c:pt idx="472">
                        <c:v>43466.385671296302</c:v>
                      </c:pt>
                      <c:pt idx="473">
                        <c:v>43466.385682870372</c:v>
                      </c:pt>
                      <c:pt idx="474">
                        <c:v>43466.385694444441</c:v>
                      </c:pt>
                      <c:pt idx="475">
                        <c:v>43466.385706018518</c:v>
                      </c:pt>
                      <c:pt idx="476">
                        <c:v>43466.385717592602</c:v>
                      </c:pt>
                      <c:pt idx="477">
                        <c:v>43466.385729166657</c:v>
                      </c:pt>
                      <c:pt idx="478">
                        <c:v>43466.385740740741</c:v>
                      </c:pt>
                      <c:pt idx="479">
                        <c:v>43466.385752314818</c:v>
                      </c:pt>
                      <c:pt idx="480">
                        <c:v>43466.385763888888</c:v>
                      </c:pt>
                      <c:pt idx="481">
                        <c:v>43466.385775462957</c:v>
                      </c:pt>
                      <c:pt idx="482">
                        <c:v>43466.385787037027</c:v>
                      </c:pt>
                      <c:pt idx="483">
                        <c:v>43466.385798611111</c:v>
                      </c:pt>
                      <c:pt idx="484">
                        <c:v>43466.385810185187</c:v>
                      </c:pt>
                      <c:pt idx="485">
                        <c:v>43466.385821759257</c:v>
                      </c:pt>
                      <c:pt idx="486">
                        <c:v>43466.385833333326</c:v>
                      </c:pt>
                      <c:pt idx="487">
                        <c:v>43466.385844907411</c:v>
                      </c:pt>
                      <c:pt idx="488">
                        <c:v>43466.38585648148</c:v>
                      </c:pt>
                      <c:pt idx="489">
                        <c:v>43466.385868055557</c:v>
                      </c:pt>
                      <c:pt idx="490">
                        <c:v>43466.385879629634</c:v>
                      </c:pt>
                      <c:pt idx="491">
                        <c:v>43466.385891203703</c:v>
                      </c:pt>
                      <c:pt idx="492">
                        <c:v>43466.38590277778</c:v>
                      </c:pt>
                      <c:pt idx="493">
                        <c:v>43466.385914351849</c:v>
                      </c:pt>
                      <c:pt idx="494">
                        <c:v>43466.385925925933</c:v>
                      </c:pt>
                      <c:pt idx="495">
                        <c:v>43466.385937500003</c:v>
                      </c:pt>
                      <c:pt idx="496">
                        <c:v>43466.385949074072</c:v>
                      </c:pt>
                      <c:pt idx="497">
                        <c:v>43466.385960648149</c:v>
                      </c:pt>
                      <c:pt idx="498">
                        <c:v>43466.385972222219</c:v>
                      </c:pt>
                      <c:pt idx="499">
                        <c:v>43466.385983796303</c:v>
                      </c:pt>
                      <c:pt idx="500">
                        <c:v>43466.385995370372</c:v>
                      </c:pt>
                      <c:pt idx="501">
                        <c:v>43466.386006944442</c:v>
                      </c:pt>
                      <c:pt idx="502">
                        <c:v>43466.386018518519</c:v>
                      </c:pt>
                      <c:pt idx="503">
                        <c:v>43466.386030092603</c:v>
                      </c:pt>
                      <c:pt idx="504">
                        <c:v>43466.386041666658</c:v>
                      </c:pt>
                      <c:pt idx="505">
                        <c:v>43466.386053240742</c:v>
                      </c:pt>
                      <c:pt idx="506">
                        <c:v>43466.386064814818</c:v>
                      </c:pt>
                      <c:pt idx="507">
                        <c:v>43466.386076388888</c:v>
                      </c:pt>
                      <c:pt idx="508">
                        <c:v>43466.386087962957</c:v>
                      </c:pt>
                      <c:pt idx="509">
                        <c:v>43466.386099537027</c:v>
                      </c:pt>
                      <c:pt idx="510">
                        <c:v>43466.386111111111</c:v>
                      </c:pt>
                      <c:pt idx="511">
                        <c:v>43466.386122685188</c:v>
                      </c:pt>
                      <c:pt idx="512">
                        <c:v>43466.386134259257</c:v>
                      </c:pt>
                      <c:pt idx="513">
                        <c:v>43466.386145833327</c:v>
                      </c:pt>
                      <c:pt idx="514">
                        <c:v>43466.386157407411</c:v>
                      </c:pt>
                      <c:pt idx="515">
                        <c:v>43466.38616898148</c:v>
                      </c:pt>
                      <c:pt idx="516">
                        <c:v>43466.386180555557</c:v>
                      </c:pt>
                      <c:pt idx="517">
                        <c:v>43466.386192129627</c:v>
                      </c:pt>
                      <c:pt idx="518">
                        <c:v>43466.386203703703</c:v>
                      </c:pt>
                      <c:pt idx="519">
                        <c:v>43466.38621527778</c:v>
                      </c:pt>
                      <c:pt idx="520">
                        <c:v>43466.38622685185</c:v>
                      </c:pt>
                      <c:pt idx="521">
                        <c:v>43466.386238425926</c:v>
                      </c:pt>
                      <c:pt idx="522">
                        <c:v>43466.386250000003</c:v>
                      </c:pt>
                      <c:pt idx="523">
                        <c:v>43466.386261574073</c:v>
                      </c:pt>
                      <c:pt idx="524">
                        <c:v>43466.386273148149</c:v>
                      </c:pt>
                      <c:pt idx="525">
                        <c:v>43466.386284722219</c:v>
                      </c:pt>
                      <c:pt idx="526">
                        <c:v>43466.386296296303</c:v>
                      </c:pt>
                      <c:pt idx="527">
                        <c:v>43466.386307870373</c:v>
                      </c:pt>
                      <c:pt idx="528">
                        <c:v>43466.386319444442</c:v>
                      </c:pt>
                      <c:pt idx="529">
                        <c:v>43466.386331018519</c:v>
                      </c:pt>
                      <c:pt idx="530">
                        <c:v>43466.386342592603</c:v>
                      </c:pt>
                      <c:pt idx="531">
                        <c:v>43466.386354166672</c:v>
                      </c:pt>
                      <c:pt idx="532">
                        <c:v>43466.386365740742</c:v>
                      </c:pt>
                      <c:pt idx="533">
                        <c:v>43466.386377314811</c:v>
                      </c:pt>
                      <c:pt idx="534">
                        <c:v>43466.386388888888</c:v>
                      </c:pt>
                      <c:pt idx="535">
                        <c:v>43466.386400462958</c:v>
                      </c:pt>
                      <c:pt idx="536">
                        <c:v>43466.386412037027</c:v>
                      </c:pt>
                      <c:pt idx="537">
                        <c:v>43466.386423611111</c:v>
                      </c:pt>
                      <c:pt idx="538">
                        <c:v>43466.386435185188</c:v>
                      </c:pt>
                      <c:pt idx="539">
                        <c:v>43466.386446759258</c:v>
                      </c:pt>
                      <c:pt idx="540">
                        <c:v>43466.386458333327</c:v>
                      </c:pt>
                      <c:pt idx="541">
                        <c:v>43466.386469907397</c:v>
                      </c:pt>
                      <c:pt idx="542">
                        <c:v>43466.386481481481</c:v>
                      </c:pt>
                      <c:pt idx="543">
                        <c:v>43466.386493055557</c:v>
                      </c:pt>
                      <c:pt idx="544">
                        <c:v>43466.386504629627</c:v>
                      </c:pt>
                      <c:pt idx="545">
                        <c:v>43466.386516203696</c:v>
                      </c:pt>
                      <c:pt idx="546">
                        <c:v>43466.38652777778</c:v>
                      </c:pt>
                      <c:pt idx="547">
                        <c:v>43466.38653935185</c:v>
                      </c:pt>
                      <c:pt idx="548">
                        <c:v>43466.386550925927</c:v>
                      </c:pt>
                      <c:pt idx="549">
                        <c:v>43466.386562500003</c:v>
                      </c:pt>
                      <c:pt idx="550">
                        <c:v>43466.386574074073</c:v>
                      </c:pt>
                      <c:pt idx="551">
                        <c:v>43466.38658564815</c:v>
                      </c:pt>
                      <c:pt idx="552">
                        <c:v>43466.386597222219</c:v>
                      </c:pt>
                      <c:pt idx="553">
                        <c:v>43466.386608796303</c:v>
                      </c:pt>
                      <c:pt idx="554">
                        <c:v>43466.386620370373</c:v>
                      </c:pt>
                      <c:pt idx="555">
                        <c:v>43466.386631944442</c:v>
                      </c:pt>
                      <c:pt idx="556">
                        <c:v>43466.386643518519</c:v>
                      </c:pt>
                      <c:pt idx="557">
                        <c:v>43466.386655092603</c:v>
                      </c:pt>
                      <c:pt idx="558">
                        <c:v>43466.386666666673</c:v>
                      </c:pt>
                      <c:pt idx="559">
                        <c:v>43466.386678240742</c:v>
                      </c:pt>
                      <c:pt idx="560">
                        <c:v>43466.386689814812</c:v>
                      </c:pt>
                      <c:pt idx="561">
                        <c:v>43466.386701388888</c:v>
                      </c:pt>
                      <c:pt idx="562">
                        <c:v>43466.386712962973</c:v>
                      </c:pt>
                      <c:pt idx="563">
                        <c:v>43466.386724537027</c:v>
                      </c:pt>
                      <c:pt idx="564">
                        <c:v>43466.386736111112</c:v>
                      </c:pt>
                      <c:pt idx="565">
                        <c:v>43466.386747685188</c:v>
                      </c:pt>
                      <c:pt idx="566">
                        <c:v>43466.386759259258</c:v>
                      </c:pt>
                      <c:pt idx="567">
                        <c:v>43466.386770833327</c:v>
                      </c:pt>
                      <c:pt idx="568">
                        <c:v>43466.386782407397</c:v>
                      </c:pt>
                      <c:pt idx="569">
                        <c:v>43466.386793981481</c:v>
                      </c:pt>
                      <c:pt idx="570">
                        <c:v>43466.386805555558</c:v>
                      </c:pt>
                      <c:pt idx="571">
                        <c:v>43466.386817129627</c:v>
                      </c:pt>
                      <c:pt idx="572">
                        <c:v>43466.386828703697</c:v>
                      </c:pt>
                      <c:pt idx="573">
                        <c:v>43466.386840277781</c:v>
                      </c:pt>
                      <c:pt idx="574">
                        <c:v>43466.38685185185</c:v>
                      </c:pt>
                      <c:pt idx="575">
                        <c:v>43466.386863425927</c:v>
                      </c:pt>
                      <c:pt idx="576">
                        <c:v>43466.386874999997</c:v>
                      </c:pt>
                      <c:pt idx="577">
                        <c:v>43466.386886574073</c:v>
                      </c:pt>
                      <c:pt idx="578">
                        <c:v>43466.38689814815</c:v>
                      </c:pt>
                      <c:pt idx="579">
                        <c:v>43466.38690972222</c:v>
                      </c:pt>
                      <c:pt idx="580">
                        <c:v>43466.386921296304</c:v>
                      </c:pt>
                      <c:pt idx="581">
                        <c:v>43466.386932870373</c:v>
                      </c:pt>
                      <c:pt idx="582">
                        <c:v>43466.386944444443</c:v>
                      </c:pt>
                      <c:pt idx="583">
                        <c:v>43466.386956018519</c:v>
                      </c:pt>
                      <c:pt idx="584">
                        <c:v>43466.386967592603</c:v>
                      </c:pt>
                      <c:pt idx="585">
                        <c:v>43466.386979166673</c:v>
                      </c:pt>
                      <c:pt idx="586">
                        <c:v>43466.386990740742</c:v>
                      </c:pt>
                      <c:pt idx="587">
                        <c:v>43466.387002314812</c:v>
                      </c:pt>
                      <c:pt idx="588">
                        <c:v>43466.387013888889</c:v>
                      </c:pt>
                      <c:pt idx="589">
                        <c:v>43466.387025462973</c:v>
                      </c:pt>
                      <c:pt idx="590">
                        <c:v>43466.387037037042</c:v>
                      </c:pt>
                      <c:pt idx="591">
                        <c:v>43466.387048611112</c:v>
                      </c:pt>
                      <c:pt idx="592">
                        <c:v>43466.387060185189</c:v>
                      </c:pt>
                      <c:pt idx="593">
                        <c:v>43466.387071759258</c:v>
                      </c:pt>
                      <c:pt idx="594">
                        <c:v>43466.387083333328</c:v>
                      </c:pt>
                      <c:pt idx="595">
                        <c:v>43466.387094907397</c:v>
                      </c:pt>
                      <c:pt idx="596">
                        <c:v>43466.387106481481</c:v>
                      </c:pt>
                      <c:pt idx="597">
                        <c:v>43466.387118055558</c:v>
                      </c:pt>
                      <c:pt idx="598">
                        <c:v>43466.387129629627</c:v>
                      </c:pt>
                      <c:pt idx="599">
                        <c:v>43466.387141203697</c:v>
                      </c:pt>
                      <c:pt idx="600">
                        <c:v>43466.387152777781</c:v>
                      </c:pt>
                      <c:pt idx="601">
                        <c:v>43466.387164351851</c:v>
                      </c:pt>
                      <c:pt idx="602">
                        <c:v>43466.387175925927</c:v>
                      </c:pt>
                      <c:pt idx="603">
                        <c:v>43466.387187499997</c:v>
                      </c:pt>
                      <c:pt idx="604">
                        <c:v>43466.387199074074</c:v>
                      </c:pt>
                      <c:pt idx="605">
                        <c:v>43466.38721064815</c:v>
                      </c:pt>
                      <c:pt idx="606">
                        <c:v>43466.38722222222</c:v>
                      </c:pt>
                      <c:pt idx="607">
                        <c:v>43466.387233796297</c:v>
                      </c:pt>
                      <c:pt idx="608">
                        <c:v>43466.387245370373</c:v>
                      </c:pt>
                      <c:pt idx="609">
                        <c:v>43466.387256944443</c:v>
                      </c:pt>
                      <c:pt idx="610">
                        <c:v>43466.38726851852</c:v>
                      </c:pt>
                      <c:pt idx="611">
                        <c:v>43466.387280092589</c:v>
                      </c:pt>
                      <c:pt idx="612">
                        <c:v>43466.387291666673</c:v>
                      </c:pt>
                      <c:pt idx="613">
                        <c:v>43466.387303240743</c:v>
                      </c:pt>
                      <c:pt idx="614">
                        <c:v>43466.387314814812</c:v>
                      </c:pt>
                      <c:pt idx="615">
                        <c:v>43466.387326388889</c:v>
                      </c:pt>
                      <c:pt idx="616">
                        <c:v>43466.387337962973</c:v>
                      </c:pt>
                      <c:pt idx="617">
                        <c:v>43466.387349537043</c:v>
                      </c:pt>
                      <c:pt idx="618">
                        <c:v>43466.387361111112</c:v>
                      </c:pt>
                      <c:pt idx="619">
                        <c:v>43466.387372685182</c:v>
                      </c:pt>
                      <c:pt idx="620">
                        <c:v>43466.387384259258</c:v>
                      </c:pt>
                      <c:pt idx="621">
                        <c:v>43466.387395833342</c:v>
                      </c:pt>
                      <c:pt idx="622">
                        <c:v>43466.387407407397</c:v>
                      </c:pt>
                      <c:pt idx="623">
                        <c:v>43466.387418981481</c:v>
                      </c:pt>
                      <c:pt idx="624">
                        <c:v>43466.387430555558</c:v>
                      </c:pt>
                      <c:pt idx="625">
                        <c:v>43466.387442129628</c:v>
                      </c:pt>
                      <c:pt idx="626">
                        <c:v>43466.387453703697</c:v>
                      </c:pt>
                      <c:pt idx="627">
                        <c:v>43466.387465277781</c:v>
                      </c:pt>
                      <c:pt idx="628">
                        <c:v>43466.387476851851</c:v>
                      </c:pt>
                      <c:pt idx="629">
                        <c:v>43466.387488425928</c:v>
                      </c:pt>
                      <c:pt idx="630">
                        <c:v>43466.387499999997</c:v>
                      </c:pt>
                      <c:pt idx="631">
                        <c:v>43466.387511574067</c:v>
                      </c:pt>
                      <c:pt idx="632">
                        <c:v>43466.387523148151</c:v>
                      </c:pt>
                      <c:pt idx="633">
                        <c:v>43466.38753472222</c:v>
                      </c:pt>
                      <c:pt idx="634">
                        <c:v>43466.387546296297</c:v>
                      </c:pt>
                      <c:pt idx="635">
                        <c:v>43466.387557870366</c:v>
                      </c:pt>
                      <c:pt idx="636">
                        <c:v>43466.387569444443</c:v>
                      </c:pt>
                      <c:pt idx="637">
                        <c:v>43466.38758101852</c:v>
                      </c:pt>
                      <c:pt idx="638">
                        <c:v>43466.387592592589</c:v>
                      </c:pt>
                      <c:pt idx="639">
                        <c:v>43466.387604166674</c:v>
                      </c:pt>
                      <c:pt idx="640">
                        <c:v>43466.387615740743</c:v>
                      </c:pt>
                      <c:pt idx="641">
                        <c:v>43466.387627314813</c:v>
                      </c:pt>
                      <c:pt idx="642">
                        <c:v>43466.387638888889</c:v>
                      </c:pt>
                      <c:pt idx="643">
                        <c:v>43466.387650462973</c:v>
                      </c:pt>
                      <c:pt idx="644">
                        <c:v>43466.387662037043</c:v>
                      </c:pt>
                      <c:pt idx="645">
                        <c:v>43466.387673611112</c:v>
                      </c:pt>
                      <c:pt idx="646">
                        <c:v>43466.387685185182</c:v>
                      </c:pt>
                      <c:pt idx="647">
                        <c:v>43466.387696759259</c:v>
                      </c:pt>
                      <c:pt idx="648">
                        <c:v>43466.387708333343</c:v>
                      </c:pt>
                      <c:pt idx="649">
                        <c:v>43466.387719907398</c:v>
                      </c:pt>
                      <c:pt idx="650">
                        <c:v>43466.387731481482</c:v>
                      </c:pt>
                      <c:pt idx="651">
                        <c:v>43466.387743055559</c:v>
                      </c:pt>
                      <c:pt idx="652">
                        <c:v>43466.387754629628</c:v>
                      </c:pt>
                      <c:pt idx="653">
                        <c:v>43466.387766203698</c:v>
                      </c:pt>
                      <c:pt idx="654">
                        <c:v>43466.387777777767</c:v>
                      </c:pt>
                      <c:pt idx="655">
                        <c:v>43466.387789351851</c:v>
                      </c:pt>
                      <c:pt idx="656">
                        <c:v>43466.387800925928</c:v>
                      </c:pt>
                      <c:pt idx="657">
                        <c:v>43466.387812499997</c:v>
                      </c:pt>
                      <c:pt idx="658">
                        <c:v>43466.387824074067</c:v>
                      </c:pt>
                      <c:pt idx="659">
                        <c:v>43466.387835648151</c:v>
                      </c:pt>
                      <c:pt idx="660">
                        <c:v>43466.38784722222</c:v>
                      </c:pt>
                      <c:pt idx="661">
                        <c:v>43466.387858796297</c:v>
                      </c:pt>
                      <c:pt idx="662">
                        <c:v>43466.387870370367</c:v>
                      </c:pt>
                      <c:pt idx="663">
                        <c:v>43466.387881944444</c:v>
                      </c:pt>
                      <c:pt idx="664">
                        <c:v>43466.38789351852</c:v>
                      </c:pt>
                      <c:pt idx="665">
                        <c:v>43466.38790509259</c:v>
                      </c:pt>
                      <c:pt idx="666">
                        <c:v>43466.387916666667</c:v>
                      </c:pt>
                      <c:pt idx="667">
                        <c:v>43466.387928240743</c:v>
                      </c:pt>
                      <c:pt idx="668">
                        <c:v>43466.387939814813</c:v>
                      </c:pt>
                      <c:pt idx="669">
                        <c:v>43466.38795138889</c:v>
                      </c:pt>
                      <c:pt idx="670">
                        <c:v>43466.387962962966</c:v>
                      </c:pt>
                      <c:pt idx="671">
                        <c:v>43466.387974537043</c:v>
                      </c:pt>
                      <c:pt idx="672">
                        <c:v>43466.387986111113</c:v>
                      </c:pt>
                      <c:pt idx="673">
                        <c:v>43466.387997685182</c:v>
                      </c:pt>
                      <c:pt idx="674">
                        <c:v>43466.388009259259</c:v>
                      </c:pt>
                      <c:pt idx="675">
                        <c:v>43466.388020833343</c:v>
                      </c:pt>
                      <c:pt idx="676">
                        <c:v>43466.388032407413</c:v>
                      </c:pt>
                      <c:pt idx="677">
                        <c:v>43466.388043981482</c:v>
                      </c:pt>
                      <c:pt idx="678">
                        <c:v>43466.388055555559</c:v>
                      </c:pt>
                      <c:pt idx="679">
                        <c:v>43466.388067129628</c:v>
                      </c:pt>
                      <c:pt idx="680">
                        <c:v>43466.388078703712</c:v>
                      </c:pt>
                      <c:pt idx="681">
                        <c:v>43466.388090277767</c:v>
                      </c:pt>
                      <c:pt idx="682">
                        <c:v>43466.388101851851</c:v>
                      </c:pt>
                      <c:pt idx="683">
                        <c:v>43466.388113425928</c:v>
                      </c:pt>
                      <c:pt idx="684">
                        <c:v>43466.388124999998</c:v>
                      </c:pt>
                      <c:pt idx="685">
                        <c:v>43466.388136574067</c:v>
                      </c:pt>
                      <c:pt idx="686">
                        <c:v>43466.388148148151</c:v>
                      </c:pt>
                      <c:pt idx="687">
                        <c:v>43466.388159722221</c:v>
                      </c:pt>
                      <c:pt idx="688">
                        <c:v>43466.388171296298</c:v>
                      </c:pt>
                      <c:pt idx="689">
                        <c:v>43466.388182870367</c:v>
                      </c:pt>
                      <c:pt idx="690">
                        <c:v>43466.388194444437</c:v>
                      </c:pt>
                      <c:pt idx="691">
                        <c:v>43466.388206018521</c:v>
                      </c:pt>
                      <c:pt idx="692">
                        <c:v>43466.38821759259</c:v>
                      </c:pt>
                      <c:pt idx="693">
                        <c:v>43466.388229166667</c:v>
                      </c:pt>
                      <c:pt idx="694">
                        <c:v>43466.388240740736</c:v>
                      </c:pt>
                      <c:pt idx="695">
                        <c:v>43466.388252314813</c:v>
                      </c:pt>
                      <c:pt idx="696">
                        <c:v>43466.38826388889</c:v>
                      </c:pt>
                      <c:pt idx="697">
                        <c:v>43466.388275462959</c:v>
                      </c:pt>
                      <c:pt idx="698">
                        <c:v>43466.388287037043</c:v>
                      </c:pt>
                      <c:pt idx="699">
                        <c:v>43466.388298611113</c:v>
                      </c:pt>
                      <c:pt idx="700">
                        <c:v>43466.388310185182</c:v>
                      </c:pt>
                      <c:pt idx="701">
                        <c:v>43466.388321759259</c:v>
                      </c:pt>
                      <c:pt idx="702">
                        <c:v>43466.388333333343</c:v>
                      </c:pt>
                      <c:pt idx="703">
                        <c:v>43466.388344907413</c:v>
                      </c:pt>
                      <c:pt idx="704">
                        <c:v>43466.388356481482</c:v>
                      </c:pt>
                      <c:pt idx="705">
                        <c:v>43466.388368055559</c:v>
                      </c:pt>
                      <c:pt idx="706">
                        <c:v>43466.388379629629</c:v>
                      </c:pt>
                      <c:pt idx="707">
                        <c:v>43466.388391203713</c:v>
                      </c:pt>
                      <c:pt idx="708">
                        <c:v>43466.388402777768</c:v>
                      </c:pt>
                      <c:pt idx="709">
                        <c:v>43466.388414351852</c:v>
                      </c:pt>
                      <c:pt idx="710">
                        <c:v>43466.388425925928</c:v>
                      </c:pt>
                      <c:pt idx="711">
                        <c:v>43466.388437499998</c:v>
                      </c:pt>
                      <c:pt idx="712">
                        <c:v>43466.388449074067</c:v>
                      </c:pt>
                      <c:pt idx="713">
                        <c:v>43466.388460648152</c:v>
                      </c:pt>
                      <c:pt idx="714">
                        <c:v>43466.388472222221</c:v>
                      </c:pt>
                      <c:pt idx="715">
                        <c:v>43466.388483796298</c:v>
                      </c:pt>
                      <c:pt idx="716">
                        <c:v>43466.388495370367</c:v>
                      </c:pt>
                      <c:pt idx="717">
                        <c:v>43466.388506944437</c:v>
                      </c:pt>
                      <c:pt idx="718">
                        <c:v>43466.388518518521</c:v>
                      </c:pt>
                      <c:pt idx="719">
                        <c:v>43466.38853009259</c:v>
                      </c:pt>
                      <c:pt idx="720">
                        <c:v>43466.388541666667</c:v>
                      </c:pt>
                      <c:pt idx="721">
                        <c:v>43466.388553240737</c:v>
                      </c:pt>
                      <c:pt idx="722">
                        <c:v>43466.388564814813</c:v>
                      </c:pt>
                      <c:pt idx="723">
                        <c:v>43466.38857638889</c:v>
                      </c:pt>
                      <c:pt idx="724">
                        <c:v>43466.38858796296</c:v>
                      </c:pt>
                      <c:pt idx="725">
                        <c:v>43466.388599537036</c:v>
                      </c:pt>
                      <c:pt idx="726">
                        <c:v>43466.388611111113</c:v>
                      </c:pt>
                      <c:pt idx="727">
                        <c:v>43466.388622685183</c:v>
                      </c:pt>
                      <c:pt idx="728">
                        <c:v>43466.38863425926</c:v>
                      </c:pt>
                      <c:pt idx="729">
                        <c:v>43466.388645833344</c:v>
                      </c:pt>
                      <c:pt idx="730">
                        <c:v>43466.388657407413</c:v>
                      </c:pt>
                      <c:pt idx="731">
                        <c:v>43466.388668981483</c:v>
                      </c:pt>
                      <c:pt idx="732">
                        <c:v>43466.388680555552</c:v>
                      </c:pt>
                      <c:pt idx="733">
                        <c:v>43466.388692129629</c:v>
                      </c:pt>
                      <c:pt idx="734">
                        <c:v>43466.388703703713</c:v>
                      </c:pt>
                      <c:pt idx="735">
                        <c:v>43466.388715277782</c:v>
                      </c:pt>
                      <c:pt idx="736">
                        <c:v>43466.388726851852</c:v>
                      </c:pt>
                      <c:pt idx="737">
                        <c:v>43466.388738425929</c:v>
                      </c:pt>
                      <c:pt idx="738">
                        <c:v>43466.388749999998</c:v>
                      </c:pt>
                      <c:pt idx="739">
                        <c:v>43466.388761574082</c:v>
                      </c:pt>
                      <c:pt idx="740">
                        <c:v>43466.388773148137</c:v>
                      </c:pt>
                      <c:pt idx="741">
                        <c:v>43466.388784722221</c:v>
                      </c:pt>
                      <c:pt idx="742">
                        <c:v>43466.388796296298</c:v>
                      </c:pt>
                      <c:pt idx="743">
                        <c:v>43466.388807870368</c:v>
                      </c:pt>
                      <c:pt idx="744">
                        <c:v>43466.388819444437</c:v>
                      </c:pt>
                      <c:pt idx="745">
                        <c:v>43466.388831018521</c:v>
                      </c:pt>
                      <c:pt idx="746">
                        <c:v>43466.388842592591</c:v>
                      </c:pt>
                      <c:pt idx="747">
                        <c:v>43466.388854166667</c:v>
                      </c:pt>
                      <c:pt idx="748">
                        <c:v>43466.388865740737</c:v>
                      </c:pt>
                      <c:pt idx="749">
                        <c:v>43466.388877314806</c:v>
                      </c:pt>
                      <c:pt idx="750">
                        <c:v>43466.388888888891</c:v>
                      </c:pt>
                      <c:pt idx="751">
                        <c:v>43466.38890046296</c:v>
                      </c:pt>
                      <c:pt idx="752">
                        <c:v>43466.388912037037</c:v>
                      </c:pt>
                      <c:pt idx="753">
                        <c:v>43466.388923611114</c:v>
                      </c:pt>
                      <c:pt idx="754">
                        <c:v>43466.388935185183</c:v>
                      </c:pt>
                      <c:pt idx="755">
                        <c:v>43466.38894675926</c:v>
                      </c:pt>
                      <c:pt idx="756">
                        <c:v>43466.388958333337</c:v>
                      </c:pt>
                      <c:pt idx="757">
                        <c:v>43466.388969907413</c:v>
                      </c:pt>
                      <c:pt idx="758">
                        <c:v>43466.388981481483</c:v>
                      </c:pt>
                      <c:pt idx="759">
                        <c:v>43466.388993055552</c:v>
                      </c:pt>
                      <c:pt idx="760">
                        <c:v>43466.389004629629</c:v>
                      </c:pt>
                      <c:pt idx="761">
                        <c:v>43466.389016203713</c:v>
                      </c:pt>
                      <c:pt idx="762">
                        <c:v>43466.389027777783</c:v>
                      </c:pt>
                      <c:pt idx="763">
                        <c:v>43466.389039351852</c:v>
                      </c:pt>
                      <c:pt idx="764">
                        <c:v>43466.389050925929</c:v>
                      </c:pt>
                      <c:pt idx="765">
                        <c:v>43466.389062499999</c:v>
                      </c:pt>
                      <c:pt idx="766">
                        <c:v>43466.389074074083</c:v>
                      </c:pt>
                      <c:pt idx="767">
                        <c:v>43466.389085648138</c:v>
                      </c:pt>
                      <c:pt idx="768">
                        <c:v>43466.389097222222</c:v>
                      </c:pt>
                      <c:pt idx="769">
                        <c:v>43466.389108796298</c:v>
                      </c:pt>
                      <c:pt idx="770">
                        <c:v>43466.389120370368</c:v>
                      </c:pt>
                      <c:pt idx="771">
                        <c:v>43466.389131944437</c:v>
                      </c:pt>
                      <c:pt idx="772">
                        <c:v>43466.389143518521</c:v>
                      </c:pt>
                      <c:pt idx="773">
                        <c:v>43466.389155092591</c:v>
                      </c:pt>
                      <c:pt idx="774">
                        <c:v>43466.389166666668</c:v>
                      </c:pt>
                      <c:pt idx="775">
                        <c:v>43466.389178240737</c:v>
                      </c:pt>
                      <c:pt idx="776">
                        <c:v>43466.389189814807</c:v>
                      </c:pt>
                      <c:pt idx="777">
                        <c:v>43466.389201388891</c:v>
                      </c:pt>
                      <c:pt idx="778">
                        <c:v>43466.38921296296</c:v>
                      </c:pt>
                      <c:pt idx="779">
                        <c:v>43466.389224537037</c:v>
                      </c:pt>
                      <c:pt idx="780">
                        <c:v>43466.389236111107</c:v>
                      </c:pt>
                      <c:pt idx="781">
                        <c:v>43466.389247685183</c:v>
                      </c:pt>
                      <c:pt idx="782">
                        <c:v>43466.38925925926</c:v>
                      </c:pt>
                      <c:pt idx="783">
                        <c:v>43466.389270833337</c:v>
                      </c:pt>
                      <c:pt idx="784">
                        <c:v>43466.389282407406</c:v>
                      </c:pt>
                      <c:pt idx="785">
                        <c:v>43466.389293981483</c:v>
                      </c:pt>
                      <c:pt idx="786">
                        <c:v>43466.389305555553</c:v>
                      </c:pt>
                      <c:pt idx="787">
                        <c:v>43466.389317129629</c:v>
                      </c:pt>
                      <c:pt idx="788">
                        <c:v>43466.389328703714</c:v>
                      </c:pt>
                      <c:pt idx="789">
                        <c:v>43466.389340277783</c:v>
                      </c:pt>
                      <c:pt idx="790">
                        <c:v>43466.389351851853</c:v>
                      </c:pt>
                      <c:pt idx="791">
                        <c:v>43466.389363425929</c:v>
                      </c:pt>
                      <c:pt idx="792">
                        <c:v>43466.389374999999</c:v>
                      </c:pt>
                      <c:pt idx="793">
                        <c:v>43466.389386574083</c:v>
                      </c:pt>
                      <c:pt idx="794">
                        <c:v>43466.389398148152</c:v>
                      </c:pt>
                      <c:pt idx="795">
                        <c:v>43466.389409722222</c:v>
                      </c:pt>
                      <c:pt idx="796">
                        <c:v>43466.389421296299</c:v>
                      </c:pt>
                      <c:pt idx="797">
                        <c:v>43466.389432870368</c:v>
                      </c:pt>
                      <c:pt idx="798">
                        <c:v>43466.389444444438</c:v>
                      </c:pt>
                      <c:pt idx="799">
                        <c:v>43466.389456018522</c:v>
                      </c:pt>
                      <c:pt idx="800">
                        <c:v>43466.389467592591</c:v>
                      </c:pt>
                      <c:pt idx="801">
                        <c:v>43466.389479166668</c:v>
                      </c:pt>
                      <c:pt idx="802">
                        <c:v>43466.389490740738</c:v>
                      </c:pt>
                      <c:pt idx="803">
                        <c:v>43466.389502314807</c:v>
                      </c:pt>
                      <c:pt idx="804">
                        <c:v>43466.389513888891</c:v>
                      </c:pt>
                      <c:pt idx="805">
                        <c:v>43466.389525462961</c:v>
                      </c:pt>
                      <c:pt idx="806">
                        <c:v>43466.389537037037</c:v>
                      </c:pt>
                      <c:pt idx="807">
                        <c:v>43466.389548611107</c:v>
                      </c:pt>
                      <c:pt idx="808">
                        <c:v>43466.389560185176</c:v>
                      </c:pt>
                      <c:pt idx="809">
                        <c:v>43466.38957175926</c:v>
                      </c:pt>
                      <c:pt idx="810">
                        <c:v>43466.38958333333</c:v>
                      </c:pt>
                      <c:pt idx="811">
                        <c:v>43466.389594907407</c:v>
                      </c:pt>
                      <c:pt idx="812">
                        <c:v>43466.389606481483</c:v>
                      </c:pt>
                      <c:pt idx="813">
                        <c:v>43466.389618055553</c:v>
                      </c:pt>
                      <c:pt idx="814">
                        <c:v>43466.38962962963</c:v>
                      </c:pt>
                      <c:pt idx="815">
                        <c:v>43466.389641203707</c:v>
                      </c:pt>
                      <c:pt idx="816">
                        <c:v>43466.389652777783</c:v>
                      </c:pt>
                      <c:pt idx="817">
                        <c:v>43466.389664351853</c:v>
                      </c:pt>
                      <c:pt idx="818">
                        <c:v>43466.389675925922</c:v>
                      </c:pt>
                      <c:pt idx="819">
                        <c:v>43466.389687499999</c:v>
                      </c:pt>
                      <c:pt idx="820">
                        <c:v>43466.389699074083</c:v>
                      </c:pt>
                      <c:pt idx="821">
                        <c:v>43466.389710648153</c:v>
                      </c:pt>
                      <c:pt idx="822">
                        <c:v>43466.389722222222</c:v>
                      </c:pt>
                      <c:pt idx="823">
                        <c:v>43466.389733796299</c:v>
                      </c:pt>
                      <c:pt idx="824">
                        <c:v>43466.389745370368</c:v>
                      </c:pt>
                      <c:pt idx="825">
                        <c:v>43466.389756944453</c:v>
                      </c:pt>
                      <c:pt idx="826">
                        <c:v>43466.389768518522</c:v>
                      </c:pt>
                      <c:pt idx="827">
                        <c:v>43466.389780092592</c:v>
                      </c:pt>
                      <c:pt idx="828">
                        <c:v>43466.389791666668</c:v>
                      </c:pt>
                      <c:pt idx="829">
                        <c:v>43466.389803240738</c:v>
                      </c:pt>
                      <c:pt idx="830">
                        <c:v>43466.389814814807</c:v>
                      </c:pt>
                      <c:pt idx="831">
                        <c:v>43466.389826388891</c:v>
                      </c:pt>
                      <c:pt idx="832">
                        <c:v>43466.389837962961</c:v>
                      </c:pt>
                      <c:pt idx="833">
                        <c:v>43466.389849537038</c:v>
                      </c:pt>
                      <c:pt idx="834">
                        <c:v>43466.389861111107</c:v>
                      </c:pt>
                      <c:pt idx="835">
                        <c:v>43466.389872685177</c:v>
                      </c:pt>
                      <c:pt idx="836">
                        <c:v>43466.389884259261</c:v>
                      </c:pt>
                      <c:pt idx="837">
                        <c:v>43466.38989583333</c:v>
                      </c:pt>
                      <c:pt idx="838">
                        <c:v>43466.389907407407</c:v>
                      </c:pt>
                      <c:pt idx="839">
                        <c:v>43466.389918981477</c:v>
                      </c:pt>
                      <c:pt idx="840">
                        <c:v>43466.389930555553</c:v>
                      </c:pt>
                      <c:pt idx="841">
                        <c:v>43466.38994212963</c:v>
                      </c:pt>
                      <c:pt idx="842">
                        <c:v>43466.389953703707</c:v>
                      </c:pt>
                      <c:pt idx="843">
                        <c:v>43466.389965277784</c:v>
                      </c:pt>
                      <c:pt idx="844">
                        <c:v>43466.389976851853</c:v>
                      </c:pt>
                      <c:pt idx="845">
                        <c:v>43466.389988425923</c:v>
                      </c:pt>
                      <c:pt idx="846">
                        <c:v>43466.39</c:v>
                      </c:pt>
                      <c:pt idx="847">
                        <c:v>43466.390011574083</c:v>
                      </c:pt>
                      <c:pt idx="848">
                        <c:v>43466.390023148153</c:v>
                      </c:pt>
                      <c:pt idx="849">
                        <c:v>43466.390034722222</c:v>
                      </c:pt>
                      <c:pt idx="850">
                        <c:v>43466.390046296299</c:v>
                      </c:pt>
                      <c:pt idx="851">
                        <c:v>43466.390057870369</c:v>
                      </c:pt>
                      <c:pt idx="852">
                        <c:v>43466.390069444453</c:v>
                      </c:pt>
                      <c:pt idx="853">
                        <c:v>43466.390081018522</c:v>
                      </c:pt>
                      <c:pt idx="854">
                        <c:v>43466.390092592592</c:v>
                      </c:pt>
                      <c:pt idx="855">
                        <c:v>43466.390104166669</c:v>
                      </c:pt>
                      <c:pt idx="856">
                        <c:v>43466.390115740738</c:v>
                      </c:pt>
                      <c:pt idx="857">
                        <c:v>43466.390127314808</c:v>
                      </c:pt>
                      <c:pt idx="858">
                        <c:v>43466.390138888892</c:v>
                      </c:pt>
                      <c:pt idx="859">
                        <c:v>43466.390150462961</c:v>
                      </c:pt>
                      <c:pt idx="860">
                        <c:v>43466.390162037038</c:v>
                      </c:pt>
                      <c:pt idx="861">
                        <c:v>43466.390173611107</c:v>
                      </c:pt>
                      <c:pt idx="862">
                        <c:v>43466.390185185177</c:v>
                      </c:pt>
                      <c:pt idx="863">
                        <c:v>43466.390196759261</c:v>
                      </c:pt>
                      <c:pt idx="864">
                        <c:v>43466.390208333331</c:v>
                      </c:pt>
                      <c:pt idx="865">
                        <c:v>43466.390219907407</c:v>
                      </c:pt>
                      <c:pt idx="866">
                        <c:v>43466.390231481477</c:v>
                      </c:pt>
                      <c:pt idx="867">
                        <c:v>43466.390243055554</c:v>
                      </c:pt>
                      <c:pt idx="868">
                        <c:v>43466.39025462963</c:v>
                      </c:pt>
                      <c:pt idx="869">
                        <c:v>43466.390266203707</c:v>
                      </c:pt>
                      <c:pt idx="870">
                        <c:v>43466.390277777777</c:v>
                      </c:pt>
                      <c:pt idx="871">
                        <c:v>43466.390289351853</c:v>
                      </c:pt>
                      <c:pt idx="872">
                        <c:v>43466.390300925923</c:v>
                      </c:pt>
                      <c:pt idx="873">
                        <c:v>43466.3903125</c:v>
                      </c:pt>
                      <c:pt idx="874">
                        <c:v>43466.390324074076</c:v>
                      </c:pt>
                      <c:pt idx="875">
                        <c:v>43466.390335648153</c:v>
                      </c:pt>
                      <c:pt idx="876">
                        <c:v>43466.390347222223</c:v>
                      </c:pt>
                      <c:pt idx="877">
                        <c:v>43466.3903587963</c:v>
                      </c:pt>
                      <c:pt idx="878">
                        <c:v>43466.390370370369</c:v>
                      </c:pt>
                      <c:pt idx="879">
                        <c:v>43466.390381944453</c:v>
                      </c:pt>
                      <c:pt idx="880">
                        <c:v>43466.390393518523</c:v>
                      </c:pt>
                      <c:pt idx="881">
                        <c:v>43466.390405092592</c:v>
                      </c:pt>
                      <c:pt idx="882">
                        <c:v>43466.390416666669</c:v>
                      </c:pt>
                      <c:pt idx="883">
                        <c:v>43466.390428240738</c:v>
                      </c:pt>
                      <c:pt idx="884">
                        <c:v>43466.390439814822</c:v>
                      </c:pt>
                      <c:pt idx="885">
                        <c:v>43466.390451388892</c:v>
                      </c:pt>
                      <c:pt idx="886">
                        <c:v>43466.390462962961</c:v>
                      </c:pt>
                      <c:pt idx="887">
                        <c:v>43466.390474537038</c:v>
                      </c:pt>
                      <c:pt idx="888">
                        <c:v>43466.390486111108</c:v>
                      </c:pt>
                      <c:pt idx="889">
                        <c:v>43466.390497685177</c:v>
                      </c:pt>
                      <c:pt idx="890">
                        <c:v>43466.390509259261</c:v>
                      </c:pt>
                      <c:pt idx="891">
                        <c:v>43466.390520833331</c:v>
                      </c:pt>
                      <c:pt idx="892">
                        <c:v>43466.390532407408</c:v>
                      </c:pt>
                      <c:pt idx="893">
                        <c:v>43466.390543981477</c:v>
                      </c:pt>
                      <c:pt idx="894">
                        <c:v>43466.390555555547</c:v>
                      </c:pt>
                      <c:pt idx="895">
                        <c:v>43466.390567129631</c:v>
                      </c:pt>
                      <c:pt idx="896">
                        <c:v>43466.3905787037</c:v>
                      </c:pt>
                      <c:pt idx="897">
                        <c:v>43466.390590277777</c:v>
                      </c:pt>
                      <c:pt idx="898">
                        <c:v>43466.390601851846</c:v>
                      </c:pt>
                      <c:pt idx="899">
                        <c:v>43466.390613425923</c:v>
                      </c:pt>
                      <c:pt idx="900">
                        <c:v>43466.390625</c:v>
                      </c:pt>
                      <c:pt idx="901">
                        <c:v>43466.390636574077</c:v>
                      </c:pt>
                      <c:pt idx="902">
                        <c:v>43466.390648148154</c:v>
                      </c:pt>
                      <c:pt idx="903">
                        <c:v>43466.390659722223</c:v>
                      </c:pt>
                      <c:pt idx="904">
                        <c:v>43466.3906712963</c:v>
                      </c:pt>
                      <c:pt idx="905">
                        <c:v>43466.390682870369</c:v>
                      </c:pt>
                      <c:pt idx="906">
                        <c:v>43466.390694444453</c:v>
                      </c:pt>
                      <c:pt idx="907">
                        <c:v>43466.390706018523</c:v>
                      </c:pt>
                      <c:pt idx="908">
                        <c:v>43466.390717592592</c:v>
                      </c:pt>
                      <c:pt idx="909">
                        <c:v>43466.390729166669</c:v>
                      </c:pt>
                      <c:pt idx="910">
                        <c:v>43466.390740740739</c:v>
                      </c:pt>
                      <c:pt idx="911">
                        <c:v>43466.390752314823</c:v>
                      </c:pt>
                      <c:pt idx="912">
                        <c:v>43466.390763888892</c:v>
                      </c:pt>
                      <c:pt idx="913">
                        <c:v>43466.390775462962</c:v>
                      </c:pt>
                      <c:pt idx="914">
                        <c:v>43466.390787037039</c:v>
                      </c:pt>
                      <c:pt idx="915">
                        <c:v>43466.390798611108</c:v>
                      </c:pt>
                      <c:pt idx="916">
                        <c:v>43466.390810185178</c:v>
                      </c:pt>
                      <c:pt idx="917">
                        <c:v>43466.390821759262</c:v>
                      </c:pt>
                      <c:pt idx="918">
                        <c:v>43466.390833333331</c:v>
                      </c:pt>
                      <c:pt idx="919">
                        <c:v>43466.390844907408</c:v>
                      </c:pt>
                      <c:pt idx="920">
                        <c:v>43466.390856481477</c:v>
                      </c:pt>
                      <c:pt idx="921">
                        <c:v>43466.390868055547</c:v>
                      </c:pt>
                      <c:pt idx="922">
                        <c:v>43466.390879629631</c:v>
                      </c:pt>
                      <c:pt idx="923">
                        <c:v>43466.3908912037</c:v>
                      </c:pt>
                      <c:pt idx="924">
                        <c:v>43466.390902777777</c:v>
                      </c:pt>
                      <c:pt idx="925">
                        <c:v>43466.390914351847</c:v>
                      </c:pt>
                      <c:pt idx="926">
                        <c:v>43466.390925925924</c:v>
                      </c:pt>
                      <c:pt idx="927">
                        <c:v>43466.3909375</c:v>
                      </c:pt>
                      <c:pt idx="928">
                        <c:v>43466.390949074077</c:v>
                      </c:pt>
                      <c:pt idx="929">
                        <c:v>43466.390960648147</c:v>
                      </c:pt>
                      <c:pt idx="930">
                        <c:v>43466.390972222223</c:v>
                      </c:pt>
                      <c:pt idx="931">
                        <c:v>43466.390983796293</c:v>
                      </c:pt>
                      <c:pt idx="932">
                        <c:v>43466.39099537037</c:v>
                      </c:pt>
                      <c:pt idx="933">
                        <c:v>43466.391006944446</c:v>
                      </c:pt>
                      <c:pt idx="934">
                        <c:v>43466.391018518523</c:v>
                      </c:pt>
                      <c:pt idx="935">
                        <c:v>43466.391030092593</c:v>
                      </c:pt>
                      <c:pt idx="936">
                        <c:v>43466.391041666669</c:v>
                      </c:pt>
                      <c:pt idx="937">
                        <c:v>43466.391053240739</c:v>
                      </c:pt>
                      <c:pt idx="938">
                        <c:v>43466.391064814823</c:v>
                      </c:pt>
                      <c:pt idx="939">
                        <c:v>43466.391076388893</c:v>
                      </c:pt>
                      <c:pt idx="940">
                        <c:v>43466.391087962962</c:v>
                      </c:pt>
                      <c:pt idx="941">
                        <c:v>43466.391099537039</c:v>
                      </c:pt>
                      <c:pt idx="942">
                        <c:v>43466.391111111108</c:v>
                      </c:pt>
                      <c:pt idx="943">
                        <c:v>43466.391122685192</c:v>
                      </c:pt>
                      <c:pt idx="944">
                        <c:v>43466.391134259262</c:v>
                      </c:pt>
                      <c:pt idx="945">
                        <c:v>43466.391145833331</c:v>
                      </c:pt>
                      <c:pt idx="946">
                        <c:v>43466.391157407408</c:v>
                      </c:pt>
                      <c:pt idx="947">
                        <c:v>43466.391168981478</c:v>
                      </c:pt>
                      <c:pt idx="948">
                        <c:v>43466.391180555547</c:v>
                      </c:pt>
                      <c:pt idx="949">
                        <c:v>43466.391192129631</c:v>
                      </c:pt>
                      <c:pt idx="950">
                        <c:v>43466.391203703701</c:v>
                      </c:pt>
                      <c:pt idx="951">
                        <c:v>43466.391215277778</c:v>
                      </c:pt>
                      <c:pt idx="952">
                        <c:v>43466.391226851847</c:v>
                      </c:pt>
                      <c:pt idx="953">
                        <c:v>43466.391238425917</c:v>
                      </c:pt>
                      <c:pt idx="954">
                        <c:v>43466.391250000001</c:v>
                      </c:pt>
                      <c:pt idx="955">
                        <c:v>43466.391261574077</c:v>
                      </c:pt>
                      <c:pt idx="956">
                        <c:v>43466.391273148147</c:v>
                      </c:pt>
                      <c:pt idx="957">
                        <c:v>43466.391284722216</c:v>
                      </c:pt>
                      <c:pt idx="958">
                        <c:v>43466.391296296293</c:v>
                      </c:pt>
                      <c:pt idx="959">
                        <c:v>43466.39130787037</c:v>
                      </c:pt>
                      <c:pt idx="960">
                        <c:v>43466.391319444447</c:v>
                      </c:pt>
                      <c:pt idx="961">
                        <c:v>43466.391331018523</c:v>
                      </c:pt>
                      <c:pt idx="962">
                        <c:v>43466.391342592593</c:v>
                      </c:pt>
                      <c:pt idx="963">
                        <c:v>43466.39135416667</c:v>
                      </c:pt>
                      <c:pt idx="964">
                        <c:v>43466.391365740739</c:v>
                      </c:pt>
                      <c:pt idx="965">
                        <c:v>43466.391377314823</c:v>
                      </c:pt>
                      <c:pt idx="966">
                        <c:v>43466.391388888893</c:v>
                      </c:pt>
                      <c:pt idx="967">
                        <c:v>43466.391400462962</c:v>
                      </c:pt>
                      <c:pt idx="968">
                        <c:v>43466.391412037039</c:v>
                      </c:pt>
                      <c:pt idx="969">
                        <c:v>43466.391423611109</c:v>
                      </c:pt>
                      <c:pt idx="970">
                        <c:v>43466.391435185193</c:v>
                      </c:pt>
                      <c:pt idx="971">
                        <c:v>43466.391446759262</c:v>
                      </c:pt>
                      <c:pt idx="972">
                        <c:v>43466.391458333332</c:v>
                      </c:pt>
                      <c:pt idx="973">
                        <c:v>43466.391469907408</c:v>
                      </c:pt>
                      <c:pt idx="974">
                        <c:v>43466.391481481478</c:v>
                      </c:pt>
                      <c:pt idx="975">
                        <c:v>43466.391493055547</c:v>
                      </c:pt>
                      <c:pt idx="976">
                        <c:v>43466.391504629632</c:v>
                      </c:pt>
                      <c:pt idx="977">
                        <c:v>43466.391516203701</c:v>
                      </c:pt>
                      <c:pt idx="978">
                        <c:v>43466.391527777778</c:v>
                      </c:pt>
                      <c:pt idx="979">
                        <c:v>43466.391539351847</c:v>
                      </c:pt>
                      <c:pt idx="980">
                        <c:v>43466.391550925917</c:v>
                      </c:pt>
                      <c:pt idx="981">
                        <c:v>43466.391562500001</c:v>
                      </c:pt>
                      <c:pt idx="982">
                        <c:v>43466.391574074078</c:v>
                      </c:pt>
                      <c:pt idx="983">
                        <c:v>43466.391585648147</c:v>
                      </c:pt>
                      <c:pt idx="984">
                        <c:v>43466.391597222217</c:v>
                      </c:pt>
                      <c:pt idx="985">
                        <c:v>43466.391608796293</c:v>
                      </c:pt>
                      <c:pt idx="986">
                        <c:v>43466.39162037037</c:v>
                      </c:pt>
                      <c:pt idx="987">
                        <c:v>43466.391631944447</c:v>
                      </c:pt>
                      <c:pt idx="988">
                        <c:v>43466.391643518517</c:v>
                      </c:pt>
                      <c:pt idx="989">
                        <c:v>43466.391655092593</c:v>
                      </c:pt>
                      <c:pt idx="990">
                        <c:v>43466.39166666667</c:v>
                      </c:pt>
                      <c:pt idx="991">
                        <c:v>43466.39167824074</c:v>
                      </c:pt>
                      <c:pt idx="992">
                        <c:v>43466.391689814824</c:v>
                      </c:pt>
                      <c:pt idx="993">
                        <c:v>43466.391701388893</c:v>
                      </c:pt>
                      <c:pt idx="994">
                        <c:v>43466.391712962963</c:v>
                      </c:pt>
                      <c:pt idx="995">
                        <c:v>43466.391724537039</c:v>
                      </c:pt>
                      <c:pt idx="996">
                        <c:v>43466.391736111109</c:v>
                      </c:pt>
                      <c:pt idx="997">
                        <c:v>43466.391747685193</c:v>
                      </c:pt>
                      <c:pt idx="998">
                        <c:v>43466.391759259262</c:v>
                      </c:pt>
                      <c:pt idx="999">
                        <c:v>43466.391770833332</c:v>
                      </c:pt>
                      <c:pt idx="1000">
                        <c:v>43466.391782407409</c:v>
                      </c:pt>
                      <c:pt idx="1001">
                        <c:v>43466.391793981478</c:v>
                      </c:pt>
                      <c:pt idx="1002">
                        <c:v>43466.391805555562</c:v>
                      </c:pt>
                      <c:pt idx="1003">
                        <c:v>43466.391817129632</c:v>
                      </c:pt>
                      <c:pt idx="1004">
                        <c:v>43466.391828703701</c:v>
                      </c:pt>
                      <c:pt idx="1005">
                        <c:v>43466.391840277778</c:v>
                      </c:pt>
                      <c:pt idx="1006">
                        <c:v>43466.391851851848</c:v>
                      </c:pt>
                      <c:pt idx="1007">
                        <c:v>43466.391863425917</c:v>
                      </c:pt>
                      <c:pt idx="1008">
                        <c:v>43466.391875000001</c:v>
                      </c:pt>
                      <c:pt idx="1009">
                        <c:v>43466.391886574071</c:v>
                      </c:pt>
                      <c:pt idx="1010">
                        <c:v>43466.391898148147</c:v>
                      </c:pt>
                      <c:pt idx="1011">
                        <c:v>43466.391909722217</c:v>
                      </c:pt>
                      <c:pt idx="1012">
                        <c:v>43466.391921296286</c:v>
                      </c:pt>
                      <c:pt idx="1013">
                        <c:v>43466.391932870371</c:v>
                      </c:pt>
                      <c:pt idx="1014">
                        <c:v>43466.391944444447</c:v>
                      </c:pt>
                      <c:pt idx="1015">
                        <c:v>43466.391956018517</c:v>
                      </c:pt>
                      <c:pt idx="1016">
                        <c:v>43466.391967592594</c:v>
                      </c:pt>
                      <c:pt idx="1017">
                        <c:v>43466.391979166663</c:v>
                      </c:pt>
                      <c:pt idx="1018">
                        <c:v>43466.39199074074</c:v>
                      </c:pt>
                      <c:pt idx="1019">
                        <c:v>43466.392002314817</c:v>
                      </c:pt>
                      <c:pt idx="1020">
                        <c:v>43466.392013888893</c:v>
                      </c:pt>
                      <c:pt idx="1021">
                        <c:v>43466.392025462963</c:v>
                      </c:pt>
                      <c:pt idx="1022">
                        <c:v>43466.39203703704</c:v>
                      </c:pt>
                      <c:pt idx="1023">
                        <c:v>43466.392048611109</c:v>
                      </c:pt>
                      <c:pt idx="1024">
                        <c:v>43466.392060185193</c:v>
                      </c:pt>
                      <c:pt idx="1025">
                        <c:v>43466.392071759263</c:v>
                      </c:pt>
                      <c:pt idx="1026">
                        <c:v>43466.392083333332</c:v>
                      </c:pt>
                      <c:pt idx="1027">
                        <c:v>43466.392094907409</c:v>
                      </c:pt>
                      <c:pt idx="1028">
                        <c:v>43466.392106481479</c:v>
                      </c:pt>
                      <c:pt idx="1029">
                        <c:v>43466.392118055563</c:v>
                      </c:pt>
                      <c:pt idx="1030">
                        <c:v>43466.392129629632</c:v>
                      </c:pt>
                      <c:pt idx="1031">
                        <c:v>43466.392141203702</c:v>
                      </c:pt>
                      <c:pt idx="1032">
                        <c:v>43466.392152777778</c:v>
                      </c:pt>
                      <c:pt idx="1033">
                        <c:v>43466.392164351862</c:v>
                      </c:pt>
                      <c:pt idx="1034">
                        <c:v>43466.392175925917</c:v>
                      </c:pt>
                      <c:pt idx="1035">
                        <c:v>43466.392187500001</c:v>
                      </c:pt>
                      <c:pt idx="1036">
                        <c:v>43466.392199074071</c:v>
                      </c:pt>
                      <c:pt idx="1037">
                        <c:v>43466.392314814817</c:v>
                      </c:pt>
                      <c:pt idx="1038">
                        <c:v>43466.392326388886</c:v>
                      </c:pt>
                      <c:pt idx="1039">
                        <c:v>43466.392337962963</c:v>
                      </c:pt>
                      <c:pt idx="1040">
                        <c:v>43466.39234953704</c:v>
                      </c:pt>
                      <c:pt idx="1041">
                        <c:v>43466.392361111109</c:v>
                      </c:pt>
                      <c:pt idx="1042">
                        <c:v>43466.392372685194</c:v>
                      </c:pt>
                      <c:pt idx="1043">
                        <c:v>43466.392384259263</c:v>
                      </c:pt>
                      <c:pt idx="1044">
                        <c:v>43466.392395833333</c:v>
                      </c:pt>
                      <c:pt idx="1045">
                        <c:v>43466.392407407409</c:v>
                      </c:pt>
                      <c:pt idx="1046">
                        <c:v>43466.392418981479</c:v>
                      </c:pt>
                      <c:pt idx="1047">
                        <c:v>43466.392453703702</c:v>
                      </c:pt>
                      <c:pt idx="1048">
                        <c:v>43466.392465277779</c:v>
                      </c:pt>
                      <c:pt idx="1049">
                        <c:v>43466.392476851863</c:v>
                      </c:pt>
                      <c:pt idx="1050">
                        <c:v>43466.392488425918</c:v>
                      </c:pt>
                      <c:pt idx="1051">
                        <c:v>43466.392500000002</c:v>
                      </c:pt>
                      <c:pt idx="1052">
                        <c:v>43466.392511574071</c:v>
                      </c:pt>
                      <c:pt idx="1053">
                        <c:v>43466.392523148148</c:v>
                      </c:pt>
                      <c:pt idx="1054">
                        <c:v>43466.39271990741</c:v>
                      </c:pt>
                      <c:pt idx="1055">
                        <c:v>43466.392731481479</c:v>
                      </c:pt>
                      <c:pt idx="1056">
                        <c:v>43466.392743055563</c:v>
                      </c:pt>
                      <c:pt idx="1057">
                        <c:v>43466.392754629633</c:v>
                      </c:pt>
                      <c:pt idx="1058">
                        <c:v>43466.392766203702</c:v>
                      </c:pt>
                      <c:pt idx="1059">
                        <c:v>43466.392777777779</c:v>
                      </c:pt>
                      <c:pt idx="1060">
                        <c:v>43466.392789351848</c:v>
                      </c:pt>
                      <c:pt idx="1061">
                        <c:v>43466.392800925933</c:v>
                      </c:pt>
                      <c:pt idx="1062">
                        <c:v>43466.392812500002</c:v>
                      </c:pt>
                      <c:pt idx="1063">
                        <c:v>43466.392824074072</c:v>
                      </c:pt>
                      <c:pt idx="1064">
                        <c:v>43466.392835648148</c:v>
                      </c:pt>
                      <c:pt idx="1065">
                        <c:v>43466.392847222232</c:v>
                      </c:pt>
                      <c:pt idx="1066">
                        <c:v>43466.392858796287</c:v>
                      </c:pt>
                      <c:pt idx="1067">
                        <c:v>43466.392870370371</c:v>
                      </c:pt>
                      <c:pt idx="1068">
                        <c:v>43466.392881944441</c:v>
                      </c:pt>
                      <c:pt idx="1069">
                        <c:v>43466.392893518518</c:v>
                      </c:pt>
                      <c:pt idx="1070">
                        <c:v>43466.392905092587</c:v>
                      </c:pt>
                      <c:pt idx="1071">
                        <c:v>43466.392916666657</c:v>
                      </c:pt>
                      <c:pt idx="1072">
                        <c:v>43466.392928240741</c:v>
                      </c:pt>
                      <c:pt idx="1073">
                        <c:v>43466.392939814818</c:v>
                      </c:pt>
                      <c:pt idx="1074">
                        <c:v>43466.392951388887</c:v>
                      </c:pt>
                      <c:pt idx="1075">
                        <c:v>43466.392962962957</c:v>
                      </c:pt>
                      <c:pt idx="1076">
                        <c:v>43466.392974537041</c:v>
                      </c:pt>
                      <c:pt idx="1077">
                        <c:v>43466.39298611111</c:v>
                      </c:pt>
                      <c:pt idx="1078">
                        <c:v>43466.392997685187</c:v>
                      </c:pt>
                      <c:pt idx="1079">
                        <c:v>43466.393009259264</c:v>
                      </c:pt>
                      <c:pt idx="1080">
                        <c:v>43466.393020833333</c:v>
                      </c:pt>
                      <c:pt idx="1081">
                        <c:v>43466.39303240741</c:v>
                      </c:pt>
                      <c:pt idx="1082">
                        <c:v>43466.393043981479</c:v>
                      </c:pt>
                      <c:pt idx="1083">
                        <c:v>43466.393055555563</c:v>
                      </c:pt>
                      <c:pt idx="1084">
                        <c:v>43466.393067129633</c:v>
                      </c:pt>
                      <c:pt idx="1085">
                        <c:v>43466.393078703702</c:v>
                      </c:pt>
                      <c:pt idx="1086">
                        <c:v>43466.393090277779</c:v>
                      </c:pt>
                      <c:pt idx="1087">
                        <c:v>43466.393101851849</c:v>
                      </c:pt>
                      <c:pt idx="1088">
                        <c:v>43466.393113425933</c:v>
                      </c:pt>
                      <c:pt idx="1089">
                        <c:v>43466.393194444441</c:v>
                      </c:pt>
                      <c:pt idx="1090">
                        <c:v>43466.393333333333</c:v>
                      </c:pt>
                      <c:pt idx="1091">
                        <c:v>43466.39334490741</c:v>
                      </c:pt>
                      <c:pt idx="1092">
                        <c:v>43466.39335648148</c:v>
                      </c:pt>
                      <c:pt idx="1093">
                        <c:v>43466.393368055556</c:v>
                      </c:pt>
                      <c:pt idx="1094">
                        <c:v>43466.393379629633</c:v>
                      </c:pt>
                      <c:pt idx="1095">
                        <c:v>43466.393391203703</c:v>
                      </c:pt>
                      <c:pt idx="1096">
                        <c:v>43466.39340277778</c:v>
                      </c:pt>
                      <c:pt idx="1097">
                        <c:v>43466.393414351849</c:v>
                      </c:pt>
                      <c:pt idx="1098">
                        <c:v>43466.393425925933</c:v>
                      </c:pt>
                      <c:pt idx="1099">
                        <c:v>43466.393437500003</c:v>
                      </c:pt>
                      <c:pt idx="1100">
                        <c:v>43466.393449074072</c:v>
                      </c:pt>
                      <c:pt idx="1101">
                        <c:v>43466.393460648149</c:v>
                      </c:pt>
                      <c:pt idx="1102">
                        <c:v>43466.393472222233</c:v>
                      </c:pt>
                      <c:pt idx="1103">
                        <c:v>43466.393483796302</c:v>
                      </c:pt>
                      <c:pt idx="1104">
                        <c:v>43466.393495370372</c:v>
                      </c:pt>
                      <c:pt idx="1105">
                        <c:v>43466.393506944441</c:v>
                      </c:pt>
                      <c:pt idx="1106">
                        <c:v>43466.393518518518</c:v>
                      </c:pt>
                      <c:pt idx="1107">
                        <c:v>43466.393530092602</c:v>
                      </c:pt>
                      <c:pt idx="1108">
                        <c:v>43466.393541666657</c:v>
                      </c:pt>
                      <c:pt idx="1109">
                        <c:v>43466.393553240741</c:v>
                      </c:pt>
                      <c:pt idx="1110">
                        <c:v>43466.393564814818</c:v>
                      </c:pt>
                      <c:pt idx="1111">
                        <c:v>43466.393576388888</c:v>
                      </c:pt>
                      <c:pt idx="1112">
                        <c:v>43466.393587962957</c:v>
                      </c:pt>
                      <c:pt idx="1113">
                        <c:v>43466.393599537027</c:v>
                      </c:pt>
                      <c:pt idx="1114">
                        <c:v>43466.393611111111</c:v>
                      </c:pt>
                      <c:pt idx="1115">
                        <c:v>43466.393622685187</c:v>
                      </c:pt>
                      <c:pt idx="1116">
                        <c:v>43466.393634259257</c:v>
                      </c:pt>
                      <c:pt idx="1117">
                        <c:v>43466.393645833326</c:v>
                      </c:pt>
                      <c:pt idx="1118">
                        <c:v>43466.393657407411</c:v>
                      </c:pt>
                      <c:pt idx="1119">
                        <c:v>43466.39366898148</c:v>
                      </c:pt>
                      <c:pt idx="1120">
                        <c:v>43466.393680555557</c:v>
                      </c:pt>
                      <c:pt idx="1121">
                        <c:v>43466.393692129634</c:v>
                      </c:pt>
                      <c:pt idx="1122">
                        <c:v>43466.393703703703</c:v>
                      </c:pt>
                      <c:pt idx="1123">
                        <c:v>43466.39371527778</c:v>
                      </c:pt>
                      <c:pt idx="1124">
                        <c:v>43466.393726851849</c:v>
                      </c:pt>
                      <c:pt idx="1125">
                        <c:v>43466.393738425933</c:v>
                      </c:pt>
                      <c:pt idx="1126">
                        <c:v>43466.393750000003</c:v>
                      </c:pt>
                      <c:pt idx="1127">
                        <c:v>43466.393761574072</c:v>
                      </c:pt>
                      <c:pt idx="1128">
                        <c:v>43466.393773148149</c:v>
                      </c:pt>
                      <c:pt idx="1129">
                        <c:v>43466.393784722219</c:v>
                      </c:pt>
                      <c:pt idx="1130">
                        <c:v>43466.393796296303</c:v>
                      </c:pt>
                      <c:pt idx="1131">
                        <c:v>43466.393807870372</c:v>
                      </c:pt>
                      <c:pt idx="1132">
                        <c:v>43466.393819444442</c:v>
                      </c:pt>
                      <c:pt idx="1133">
                        <c:v>43466.393831018519</c:v>
                      </c:pt>
                      <c:pt idx="1134">
                        <c:v>43466.393842592603</c:v>
                      </c:pt>
                      <c:pt idx="1135">
                        <c:v>43466.393854166658</c:v>
                      </c:pt>
                      <c:pt idx="1136">
                        <c:v>43466.393865740742</c:v>
                      </c:pt>
                      <c:pt idx="1137">
                        <c:v>43466.393877314818</c:v>
                      </c:pt>
                      <c:pt idx="1138">
                        <c:v>43466.393888888888</c:v>
                      </c:pt>
                      <c:pt idx="1139">
                        <c:v>43466.393900462957</c:v>
                      </c:pt>
                      <c:pt idx="1140">
                        <c:v>43466.393912037027</c:v>
                      </c:pt>
                      <c:pt idx="1141">
                        <c:v>43466.393923611111</c:v>
                      </c:pt>
                      <c:pt idx="1142">
                        <c:v>43466.393935185188</c:v>
                      </c:pt>
                      <c:pt idx="1143">
                        <c:v>43466.393946759257</c:v>
                      </c:pt>
                      <c:pt idx="1144">
                        <c:v>43466.393958333327</c:v>
                      </c:pt>
                      <c:pt idx="1145">
                        <c:v>43466.393969907411</c:v>
                      </c:pt>
                      <c:pt idx="1146">
                        <c:v>43466.39398148148</c:v>
                      </c:pt>
                      <c:pt idx="1147">
                        <c:v>43466.393993055557</c:v>
                      </c:pt>
                      <c:pt idx="1148">
                        <c:v>43466.394004629627</c:v>
                      </c:pt>
                      <c:pt idx="1149">
                        <c:v>43466.394016203703</c:v>
                      </c:pt>
                      <c:pt idx="1150">
                        <c:v>43466.39402777778</c:v>
                      </c:pt>
                      <c:pt idx="1151">
                        <c:v>43466.39403935185</c:v>
                      </c:pt>
                      <c:pt idx="1152">
                        <c:v>43466.394050925926</c:v>
                      </c:pt>
                      <c:pt idx="1153">
                        <c:v>43466.394062500003</c:v>
                      </c:pt>
                      <c:pt idx="1154">
                        <c:v>43466.394074074073</c:v>
                      </c:pt>
                      <c:pt idx="1155">
                        <c:v>43466.394085648149</c:v>
                      </c:pt>
                      <c:pt idx="1156">
                        <c:v>43466.394097222219</c:v>
                      </c:pt>
                      <c:pt idx="1157">
                        <c:v>43466.394108796303</c:v>
                      </c:pt>
                      <c:pt idx="1158">
                        <c:v>43466.394120370373</c:v>
                      </c:pt>
                      <c:pt idx="1159">
                        <c:v>43466.394131944442</c:v>
                      </c:pt>
                      <c:pt idx="1160">
                        <c:v>43466.394143518519</c:v>
                      </c:pt>
                      <c:pt idx="1161">
                        <c:v>43466.394155092603</c:v>
                      </c:pt>
                      <c:pt idx="1162">
                        <c:v>43466.394166666672</c:v>
                      </c:pt>
                      <c:pt idx="1163">
                        <c:v>43466.394178240742</c:v>
                      </c:pt>
                      <c:pt idx="1164">
                        <c:v>43466.394189814811</c:v>
                      </c:pt>
                      <c:pt idx="1165">
                        <c:v>43466.394201388888</c:v>
                      </c:pt>
                      <c:pt idx="1166">
                        <c:v>43466.394212962958</c:v>
                      </c:pt>
                      <c:pt idx="1167">
                        <c:v>43466.394224537027</c:v>
                      </c:pt>
                      <c:pt idx="1168">
                        <c:v>43466.394236111111</c:v>
                      </c:pt>
                      <c:pt idx="1169">
                        <c:v>43466.394247685188</c:v>
                      </c:pt>
                      <c:pt idx="1170">
                        <c:v>43466.394259259258</c:v>
                      </c:pt>
                      <c:pt idx="1171">
                        <c:v>43466.394270833327</c:v>
                      </c:pt>
                      <c:pt idx="1172">
                        <c:v>43466.394282407397</c:v>
                      </c:pt>
                      <c:pt idx="1173">
                        <c:v>43466.394293981481</c:v>
                      </c:pt>
                      <c:pt idx="1174">
                        <c:v>43466.394305555557</c:v>
                      </c:pt>
                      <c:pt idx="1175">
                        <c:v>43466.394317129627</c:v>
                      </c:pt>
                      <c:pt idx="1176">
                        <c:v>43466.394328703696</c:v>
                      </c:pt>
                      <c:pt idx="1177">
                        <c:v>43466.39434027778</c:v>
                      </c:pt>
                      <c:pt idx="1178">
                        <c:v>43466.39435185185</c:v>
                      </c:pt>
                      <c:pt idx="1179">
                        <c:v>43466.394363425927</c:v>
                      </c:pt>
                      <c:pt idx="1180">
                        <c:v>43466.394375000003</c:v>
                      </c:pt>
                      <c:pt idx="1181">
                        <c:v>43466.394386574073</c:v>
                      </c:pt>
                      <c:pt idx="1182">
                        <c:v>43466.39439814815</c:v>
                      </c:pt>
                      <c:pt idx="1183">
                        <c:v>43466.394409722219</c:v>
                      </c:pt>
                      <c:pt idx="1184">
                        <c:v>43466.394421296303</c:v>
                      </c:pt>
                      <c:pt idx="1185">
                        <c:v>43466.394432870373</c:v>
                      </c:pt>
                      <c:pt idx="1186">
                        <c:v>43466.394444444442</c:v>
                      </c:pt>
                      <c:pt idx="1187">
                        <c:v>43466.394456018519</c:v>
                      </c:pt>
                      <c:pt idx="1188">
                        <c:v>43466.394467592603</c:v>
                      </c:pt>
                      <c:pt idx="1189">
                        <c:v>43466.394479166673</c:v>
                      </c:pt>
                      <c:pt idx="1190">
                        <c:v>43466.394490740742</c:v>
                      </c:pt>
                      <c:pt idx="1191">
                        <c:v>43466.394502314812</c:v>
                      </c:pt>
                      <c:pt idx="1192">
                        <c:v>43466.394513888888</c:v>
                      </c:pt>
                      <c:pt idx="1193">
                        <c:v>43466.394525462973</c:v>
                      </c:pt>
                      <c:pt idx="1194">
                        <c:v>43466.394537037027</c:v>
                      </c:pt>
                      <c:pt idx="1195">
                        <c:v>43466.394548611112</c:v>
                      </c:pt>
                      <c:pt idx="1196">
                        <c:v>43466.394560185188</c:v>
                      </c:pt>
                      <c:pt idx="1197">
                        <c:v>43466.394571759258</c:v>
                      </c:pt>
                      <c:pt idx="1198">
                        <c:v>43466.394583333327</c:v>
                      </c:pt>
                      <c:pt idx="1199">
                        <c:v>43466.394594907397</c:v>
                      </c:pt>
                      <c:pt idx="1200">
                        <c:v>43466.394606481481</c:v>
                      </c:pt>
                      <c:pt idx="1201">
                        <c:v>43466.394618055558</c:v>
                      </c:pt>
                      <c:pt idx="1202">
                        <c:v>43466.394629629627</c:v>
                      </c:pt>
                      <c:pt idx="1203">
                        <c:v>43466.394641203697</c:v>
                      </c:pt>
                      <c:pt idx="1204">
                        <c:v>43466.394652777781</c:v>
                      </c:pt>
                      <c:pt idx="1205">
                        <c:v>43466.39466435185</c:v>
                      </c:pt>
                      <c:pt idx="1206">
                        <c:v>43466.394675925927</c:v>
                      </c:pt>
                      <c:pt idx="1207">
                        <c:v>43466.394687499997</c:v>
                      </c:pt>
                      <c:pt idx="1208">
                        <c:v>43466.394699074073</c:v>
                      </c:pt>
                      <c:pt idx="1209">
                        <c:v>43466.39471064815</c:v>
                      </c:pt>
                      <c:pt idx="1210">
                        <c:v>43466.39472222222</c:v>
                      </c:pt>
                      <c:pt idx="1211">
                        <c:v>43466.394733796304</c:v>
                      </c:pt>
                      <c:pt idx="1212">
                        <c:v>43466.394745370373</c:v>
                      </c:pt>
                      <c:pt idx="1213">
                        <c:v>43466.394756944443</c:v>
                      </c:pt>
                      <c:pt idx="1214">
                        <c:v>43466.394768518519</c:v>
                      </c:pt>
                      <c:pt idx="1215">
                        <c:v>43466.394780092603</c:v>
                      </c:pt>
                      <c:pt idx="1216">
                        <c:v>43466.394791666673</c:v>
                      </c:pt>
                      <c:pt idx="1217">
                        <c:v>43466.394803240742</c:v>
                      </c:pt>
                      <c:pt idx="1218">
                        <c:v>43466.394814814812</c:v>
                      </c:pt>
                      <c:pt idx="1219">
                        <c:v>43466.394826388889</c:v>
                      </c:pt>
                      <c:pt idx="1220">
                        <c:v>43466.394837962973</c:v>
                      </c:pt>
                      <c:pt idx="1221">
                        <c:v>43466.394849537042</c:v>
                      </c:pt>
                      <c:pt idx="1222">
                        <c:v>43466.394861111112</c:v>
                      </c:pt>
                      <c:pt idx="1223">
                        <c:v>43466.394872685189</c:v>
                      </c:pt>
                      <c:pt idx="1224">
                        <c:v>43466.394884259258</c:v>
                      </c:pt>
                      <c:pt idx="1225">
                        <c:v>43466.394895833328</c:v>
                      </c:pt>
                      <c:pt idx="1226">
                        <c:v>43466.394907407397</c:v>
                      </c:pt>
                      <c:pt idx="1227">
                        <c:v>43466.394918981481</c:v>
                      </c:pt>
                      <c:pt idx="1228">
                        <c:v>43466.394930555558</c:v>
                      </c:pt>
                      <c:pt idx="1229">
                        <c:v>43466.394942129627</c:v>
                      </c:pt>
                      <c:pt idx="1230">
                        <c:v>43466.394953703697</c:v>
                      </c:pt>
                      <c:pt idx="1231">
                        <c:v>43466.394965277781</c:v>
                      </c:pt>
                      <c:pt idx="1232">
                        <c:v>43466.394976851851</c:v>
                      </c:pt>
                      <c:pt idx="1233">
                        <c:v>43466.394988425927</c:v>
                      </c:pt>
                      <c:pt idx="1234">
                        <c:v>43466.394999999997</c:v>
                      </c:pt>
                      <c:pt idx="1235">
                        <c:v>43466.395011574074</c:v>
                      </c:pt>
                      <c:pt idx="1236">
                        <c:v>43466.39502314815</c:v>
                      </c:pt>
                      <c:pt idx="1237">
                        <c:v>43466.39503472222</c:v>
                      </c:pt>
                      <c:pt idx="1238">
                        <c:v>43466.395046296297</c:v>
                      </c:pt>
                      <c:pt idx="1239">
                        <c:v>43466.395057870373</c:v>
                      </c:pt>
                      <c:pt idx="1240">
                        <c:v>43466.395069444443</c:v>
                      </c:pt>
                      <c:pt idx="1241">
                        <c:v>43466.39508101852</c:v>
                      </c:pt>
                      <c:pt idx="1242">
                        <c:v>43466.395092592589</c:v>
                      </c:pt>
                      <c:pt idx="1243">
                        <c:v>43466.395104166673</c:v>
                      </c:pt>
                      <c:pt idx="1244">
                        <c:v>43466.395115740743</c:v>
                      </c:pt>
                      <c:pt idx="1245">
                        <c:v>43466.395127314812</c:v>
                      </c:pt>
                      <c:pt idx="1246">
                        <c:v>43466.395138888889</c:v>
                      </c:pt>
                      <c:pt idx="1247">
                        <c:v>43466.395150462973</c:v>
                      </c:pt>
                      <c:pt idx="1248">
                        <c:v>43466.395162037043</c:v>
                      </c:pt>
                      <c:pt idx="1249">
                        <c:v>43466.395173611112</c:v>
                      </c:pt>
                      <c:pt idx="1250">
                        <c:v>43466.395185185182</c:v>
                      </c:pt>
                      <c:pt idx="1251">
                        <c:v>43466.395196759258</c:v>
                      </c:pt>
                      <c:pt idx="1252">
                        <c:v>43466.395208333342</c:v>
                      </c:pt>
                      <c:pt idx="1253">
                        <c:v>43466.395219907397</c:v>
                      </c:pt>
                      <c:pt idx="1254">
                        <c:v>43466.395231481481</c:v>
                      </c:pt>
                      <c:pt idx="1255">
                        <c:v>43466.395243055558</c:v>
                      </c:pt>
                      <c:pt idx="1256">
                        <c:v>43466.395254629628</c:v>
                      </c:pt>
                      <c:pt idx="1257">
                        <c:v>43466.395266203697</c:v>
                      </c:pt>
                      <c:pt idx="1258">
                        <c:v>43466.395277777781</c:v>
                      </c:pt>
                      <c:pt idx="1259">
                        <c:v>43466.395289351851</c:v>
                      </c:pt>
                      <c:pt idx="1260">
                        <c:v>43466.395300925928</c:v>
                      </c:pt>
                      <c:pt idx="1261">
                        <c:v>43466.395312499997</c:v>
                      </c:pt>
                      <c:pt idx="1262">
                        <c:v>43466.395324074067</c:v>
                      </c:pt>
                      <c:pt idx="1263">
                        <c:v>43466.395335648151</c:v>
                      </c:pt>
                      <c:pt idx="1264">
                        <c:v>43466.39534722222</c:v>
                      </c:pt>
                      <c:pt idx="1265">
                        <c:v>43466.395358796297</c:v>
                      </c:pt>
                      <c:pt idx="1266">
                        <c:v>43466.395370370366</c:v>
                      </c:pt>
                      <c:pt idx="1267">
                        <c:v>43466.395381944443</c:v>
                      </c:pt>
                      <c:pt idx="1268">
                        <c:v>43466.39539351852</c:v>
                      </c:pt>
                      <c:pt idx="1269">
                        <c:v>43466.395405092589</c:v>
                      </c:pt>
                      <c:pt idx="1270">
                        <c:v>43466.395416666674</c:v>
                      </c:pt>
                      <c:pt idx="1271">
                        <c:v>43466.395428240743</c:v>
                      </c:pt>
                      <c:pt idx="1272">
                        <c:v>43466.395439814813</c:v>
                      </c:pt>
                      <c:pt idx="1273">
                        <c:v>43466.395451388889</c:v>
                      </c:pt>
                      <c:pt idx="1274">
                        <c:v>43466.395462962973</c:v>
                      </c:pt>
                      <c:pt idx="1275">
                        <c:v>43466.395474537043</c:v>
                      </c:pt>
                      <c:pt idx="1276">
                        <c:v>43466.395486111112</c:v>
                      </c:pt>
                      <c:pt idx="1277">
                        <c:v>43466.395497685182</c:v>
                      </c:pt>
                      <c:pt idx="1278">
                        <c:v>43466.395509259259</c:v>
                      </c:pt>
                      <c:pt idx="1279">
                        <c:v>43466.395520833343</c:v>
                      </c:pt>
                      <c:pt idx="1280">
                        <c:v>43466.395532407398</c:v>
                      </c:pt>
                      <c:pt idx="1281">
                        <c:v>43466.395543981482</c:v>
                      </c:pt>
                      <c:pt idx="1282">
                        <c:v>43466.395555555559</c:v>
                      </c:pt>
                      <c:pt idx="1283">
                        <c:v>43466.395567129628</c:v>
                      </c:pt>
                      <c:pt idx="1284">
                        <c:v>43466.395578703698</c:v>
                      </c:pt>
                      <c:pt idx="1285">
                        <c:v>43466.395590277767</c:v>
                      </c:pt>
                      <c:pt idx="1286">
                        <c:v>43466.395601851851</c:v>
                      </c:pt>
                      <c:pt idx="1287">
                        <c:v>43466.395613425928</c:v>
                      </c:pt>
                      <c:pt idx="1288">
                        <c:v>43466.395624999997</c:v>
                      </c:pt>
                      <c:pt idx="1289">
                        <c:v>43466.395636574067</c:v>
                      </c:pt>
                      <c:pt idx="1290">
                        <c:v>43466.395648148151</c:v>
                      </c:pt>
                      <c:pt idx="1291">
                        <c:v>43466.39565972222</c:v>
                      </c:pt>
                      <c:pt idx="1292">
                        <c:v>43466.395671296297</c:v>
                      </c:pt>
                      <c:pt idx="1293">
                        <c:v>43466.395682870367</c:v>
                      </c:pt>
                      <c:pt idx="1294">
                        <c:v>43466.395694444444</c:v>
                      </c:pt>
                      <c:pt idx="1295">
                        <c:v>43466.39570601852</c:v>
                      </c:pt>
                      <c:pt idx="1296">
                        <c:v>43466.39571759259</c:v>
                      </c:pt>
                      <c:pt idx="1297">
                        <c:v>43466.395729166667</c:v>
                      </c:pt>
                      <c:pt idx="1298">
                        <c:v>43466.395740740743</c:v>
                      </c:pt>
                      <c:pt idx="1299">
                        <c:v>43466.395752314813</c:v>
                      </c:pt>
                      <c:pt idx="1300">
                        <c:v>43466.39576388889</c:v>
                      </c:pt>
                      <c:pt idx="1301">
                        <c:v>43466.395775462966</c:v>
                      </c:pt>
                      <c:pt idx="1302">
                        <c:v>43466.395787037043</c:v>
                      </c:pt>
                      <c:pt idx="1303">
                        <c:v>43466.395798611113</c:v>
                      </c:pt>
                      <c:pt idx="1304">
                        <c:v>43466.39707175926</c:v>
                      </c:pt>
                      <c:pt idx="1305">
                        <c:v>43466.397083333337</c:v>
                      </c:pt>
                      <c:pt idx="1306">
                        <c:v>43466.397094907406</c:v>
                      </c:pt>
                      <c:pt idx="1307">
                        <c:v>43466.397106481483</c:v>
                      </c:pt>
                      <c:pt idx="1308">
                        <c:v>43466.397118055553</c:v>
                      </c:pt>
                      <c:pt idx="1309">
                        <c:v>43466.397129629629</c:v>
                      </c:pt>
                      <c:pt idx="1310">
                        <c:v>43466.397141203714</c:v>
                      </c:pt>
                      <c:pt idx="1311">
                        <c:v>43466.397152777783</c:v>
                      </c:pt>
                      <c:pt idx="1312">
                        <c:v>43466.397164351853</c:v>
                      </c:pt>
                      <c:pt idx="1313">
                        <c:v>43466.397175925929</c:v>
                      </c:pt>
                      <c:pt idx="1314">
                        <c:v>43466.397187499999</c:v>
                      </c:pt>
                      <c:pt idx="1315">
                        <c:v>43466.397199074083</c:v>
                      </c:pt>
                      <c:pt idx="1316">
                        <c:v>43466.397210648152</c:v>
                      </c:pt>
                      <c:pt idx="1317">
                        <c:v>43466.399791666663</c:v>
                      </c:pt>
                      <c:pt idx="1318">
                        <c:v>43466.39980324074</c:v>
                      </c:pt>
                      <c:pt idx="1319">
                        <c:v>43466.399814814817</c:v>
                      </c:pt>
                      <c:pt idx="1320">
                        <c:v>43466.399826388893</c:v>
                      </c:pt>
                      <c:pt idx="1321">
                        <c:v>43466.399837962963</c:v>
                      </c:pt>
                      <c:pt idx="1322">
                        <c:v>43466.39984953704</c:v>
                      </c:pt>
                      <c:pt idx="1323">
                        <c:v>43466.399861111109</c:v>
                      </c:pt>
                      <c:pt idx="1324">
                        <c:v>43466.399872685193</c:v>
                      </c:pt>
                      <c:pt idx="1325">
                        <c:v>43466.399884259263</c:v>
                      </c:pt>
                      <c:pt idx="1326">
                        <c:v>43466.399895833332</c:v>
                      </c:pt>
                      <c:pt idx="1327">
                        <c:v>43466.399907407409</c:v>
                      </c:pt>
                      <c:pt idx="1328">
                        <c:v>43466.399918981479</c:v>
                      </c:pt>
                      <c:pt idx="1329">
                        <c:v>43466.401689814818</c:v>
                      </c:pt>
                      <c:pt idx="1330">
                        <c:v>43466.401701388888</c:v>
                      </c:pt>
                      <c:pt idx="1331">
                        <c:v>43466.401712962957</c:v>
                      </c:pt>
                      <c:pt idx="1332">
                        <c:v>43466.401724537027</c:v>
                      </c:pt>
                      <c:pt idx="1333">
                        <c:v>43466.401736111111</c:v>
                      </c:pt>
                      <c:pt idx="1334">
                        <c:v>43466.401747685188</c:v>
                      </c:pt>
                      <c:pt idx="1335">
                        <c:v>43466.401759259257</c:v>
                      </c:pt>
                      <c:pt idx="1336">
                        <c:v>43466.401770833327</c:v>
                      </c:pt>
                      <c:pt idx="1337">
                        <c:v>43466.401782407411</c:v>
                      </c:pt>
                      <c:pt idx="1338">
                        <c:v>43466.40179398148</c:v>
                      </c:pt>
                      <c:pt idx="1339">
                        <c:v>43466.401805555557</c:v>
                      </c:pt>
                      <c:pt idx="1340">
                        <c:v>43466.401817129627</c:v>
                      </c:pt>
                      <c:pt idx="1341">
                        <c:v>43466.401828703703</c:v>
                      </c:pt>
                      <c:pt idx="1342">
                        <c:v>43466.40184027778</c:v>
                      </c:pt>
                      <c:pt idx="1343">
                        <c:v>43466.40185185185</c:v>
                      </c:pt>
                      <c:pt idx="1344">
                        <c:v>43466.403599537043</c:v>
                      </c:pt>
                      <c:pt idx="1345">
                        <c:v>43466.403611111113</c:v>
                      </c:pt>
                      <c:pt idx="1346">
                        <c:v>43466.403622685182</c:v>
                      </c:pt>
                      <c:pt idx="1347">
                        <c:v>43466.403634259259</c:v>
                      </c:pt>
                      <c:pt idx="1348">
                        <c:v>43466.404756944437</c:v>
                      </c:pt>
                      <c:pt idx="1349">
                        <c:v>43466.404768518521</c:v>
                      </c:pt>
                      <c:pt idx="1350">
                        <c:v>43466.404780092591</c:v>
                      </c:pt>
                      <c:pt idx="1351">
                        <c:v>43466.404791666668</c:v>
                      </c:pt>
                      <c:pt idx="1352">
                        <c:v>43466.404861111107</c:v>
                      </c:pt>
                      <c:pt idx="1353">
                        <c:v>43466.404872685183</c:v>
                      </c:pt>
                      <c:pt idx="1354">
                        <c:v>43466.40488425926</c:v>
                      </c:pt>
                      <c:pt idx="1355">
                        <c:v>43466.404895833337</c:v>
                      </c:pt>
                      <c:pt idx="1356">
                        <c:v>43466.404907407406</c:v>
                      </c:pt>
                      <c:pt idx="1357">
                        <c:v>43466.404918981483</c:v>
                      </c:pt>
                      <c:pt idx="1358">
                        <c:v>43466.404930555553</c:v>
                      </c:pt>
                      <c:pt idx="1359">
                        <c:v>43466.404942129629</c:v>
                      </c:pt>
                      <c:pt idx="1360">
                        <c:v>43466.404953703714</c:v>
                      </c:pt>
                      <c:pt idx="1361">
                        <c:v>43466.404965277783</c:v>
                      </c:pt>
                      <c:pt idx="1362">
                        <c:v>43466.404976851853</c:v>
                      </c:pt>
                      <c:pt idx="1363">
                        <c:v>43466.404988425929</c:v>
                      </c:pt>
                      <c:pt idx="1364">
                        <c:v>43466.404999999999</c:v>
                      </c:pt>
                      <c:pt idx="1365">
                        <c:v>43466.405011574083</c:v>
                      </c:pt>
                      <c:pt idx="1366">
                        <c:v>43466.405023148152</c:v>
                      </c:pt>
                      <c:pt idx="1367">
                        <c:v>43466.405034722222</c:v>
                      </c:pt>
                      <c:pt idx="1368">
                        <c:v>43466.405046296299</c:v>
                      </c:pt>
                      <c:pt idx="1369">
                        <c:v>43466.405057870368</c:v>
                      </c:pt>
                      <c:pt idx="1370">
                        <c:v>43466.405069444438</c:v>
                      </c:pt>
                      <c:pt idx="1371">
                        <c:v>43466.405081018522</c:v>
                      </c:pt>
                      <c:pt idx="1372">
                        <c:v>43466.405092592591</c:v>
                      </c:pt>
                      <c:pt idx="1373">
                        <c:v>43466.405104166668</c:v>
                      </c:pt>
                      <c:pt idx="1374">
                        <c:v>43466.405115740738</c:v>
                      </c:pt>
                      <c:pt idx="1375">
                        <c:v>43466.405127314807</c:v>
                      </c:pt>
                      <c:pt idx="1376">
                        <c:v>43466.405138888891</c:v>
                      </c:pt>
                      <c:pt idx="1377">
                        <c:v>43466.405150462961</c:v>
                      </c:pt>
                      <c:pt idx="1378">
                        <c:v>43466.405162037037</c:v>
                      </c:pt>
                      <c:pt idx="1379">
                        <c:v>43466.405173611107</c:v>
                      </c:pt>
                      <c:pt idx="1380">
                        <c:v>43466.405185185176</c:v>
                      </c:pt>
                      <c:pt idx="1381">
                        <c:v>43466.40519675926</c:v>
                      </c:pt>
                      <c:pt idx="1382">
                        <c:v>43466.40520833333</c:v>
                      </c:pt>
                      <c:pt idx="1383">
                        <c:v>43466.405219907407</c:v>
                      </c:pt>
                      <c:pt idx="1384">
                        <c:v>43466.405231481483</c:v>
                      </c:pt>
                      <c:pt idx="1385">
                        <c:v>43466.405243055553</c:v>
                      </c:pt>
                      <c:pt idx="1386">
                        <c:v>43466.40525462963</c:v>
                      </c:pt>
                      <c:pt idx="1387">
                        <c:v>43466.405266203707</c:v>
                      </c:pt>
                      <c:pt idx="1388">
                        <c:v>43466.405277777783</c:v>
                      </c:pt>
                      <c:pt idx="1389">
                        <c:v>43466.405289351853</c:v>
                      </c:pt>
                      <c:pt idx="1390">
                        <c:v>43466.405300925922</c:v>
                      </c:pt>
                      <c:pt idx="1391">
                        <c:v>43466.405312499999</c:v>
                      </c:pt>
                      <c:pt idx="1392">
                        <c:v>43466.405324074083</c:v>
                      </c:pt>
                      <c:pt idx="1393">
                        <c:v>43466.405335648153</c:v>
                      </c:pt>
                      <c:pt idx="1394">
                        <c:v>43466.405451388891</c:v>
                      </c:pt>
                      <c:pt idx="1395">
                        <c:v>43466.405462962961</c:v>
                      </c:pt>
                      <c:pt idx="1396">
                        <c:v>43466.405474537038</c:v>
                      </c:pt>
                      <c:pt idx="1397">
                        <c:v>43466.405486111107</c:v>
                      </c:pt>
                      <c:pt idx="1398">
                        <c:v>43466.405497685177</c:v>
                      </c:pt>
                      <c:pt idx="1399">
                        <c:v>43466.405509259261</c:v>
                      </c:pt>
                      <c:pt idx="1400">
                        <c:v>43466.40552083333</c:v>
                      </c:pt>
                      <c:pt idx="1401">
                        <c:v>43466.405532407407</c:v>
                      </c:pt>
                      <c:pt idx="1402">
                        <c:v>43466.405543981477</c:v>
                      </c:pt>
                      <c:pt idx="1403">
                        <c:v>43466.405555555553</c:v>
                      </c:pt>
                      <c:pt idx="1404">
                        <c:v>43466.40556712963</c:v>
                      </c:pt>
                      <c:pt idx="1405">
                        <c:v>43466.406805555547</c:v>
                      </c:pt>
                      <c:pt idx="1406">
                        <c:v>43466.40697916667</c:v>
                      </c:pt>
                      <c:pt idx="1407">
                        <c:v>43466.406990740739</c:v>
                      </c:pt>
                      <c:pt idx="1408">
                        <c:v>43466.407002314823</c:v>
                      </c:pt>
                      <c:pt idx="1409">
                        <c:v>43466.407013888893</c:v>
                      </c:pt>
                      <c:pt idx="1410">
                        <c:v>43466.407025462962</c:v>
                      </c:pt>
                      <c:pt idx="1411">
                        <c:v>43466.407037037039</c:v>
                      </c:pt>
                      <c:pt idx="1412">
                        <c:v>43466.407048611109</c:v>
                      </c:pt>
                      <c:pt idx="1413">
                        <c:v>43466.407060185193</c:v>
                      </c:pt>
                      <c:pt idx="1414">
                        <c:v>43466.407071759262</c:v>
                      </c:pt>
                      <c:pt idx="1415">
                        <c:v>43466.407083333332</c:v>
                      </c:pt>
                      <c:pt idx="1416">
                        <c:v>43466.407094907408</c:v>
                      </c:pt>
                      <c:pt idx="1417">
                        <c:v>43466.407106481478</c:v>
                      </c:pt>
                      <c:pt idx="1418">
                        <c:v>43466.407118055547</c:v>
                      </c:pt>
                      <c:pt idx="1419">
                        <c:v>43466.407129629632</c:v>
                      </c:pt>
                      <c:pt idx="1420">
                        <c:v>43466.407141203701</c:v>
                      </c:pt>
                      <c:pt idx="1421">
                        <c:v>43466.407152777778</c:v>
                      </c:pt>
                      <c:pt idx="1422">
                        <c:v>43466.408101851863</c:v>
                      </c:pt>
                      <c:pt idx="1423">
                        <c:v>43466.408113425918</c:v>
                      </c:pt>
                      <c:pt idx="1424">
                        <c:v>43466.408125000002</c:v>
                      </c:pt>
                      <c:pt idx="1425">
                        <c:v>43466.408136574071</c:v>
                      </c:pt>
                      <c:pt idx="1426">
                        <c:v>43466.408148148148</c:v>
                      </c:pt>
                      <c:pt idx="1427">
                        <c:v>43466.408159722218</c:v>
                      </c:pt>
                      <c:pt idx="1428">
                        <c:v>43466.408171296287</c:v>
                      </c:pt>
                      <c:pt idx="1429">
                        <c:v>43466.408182870371</c:v>
                      </c:pt>
                      <c:pt idx="1430">
                        <c:v>43466.408194444448</c:v>
                      </c:pt>
                      <c:pt idx="1431">
                        <c:v>43466.408206018517</c:v>
                      </c:pt>
                      <c:pt idx="1432">
                        <c:v>43466.408217592587</c:v>
                      </c:pt>
                      <c:pt idx="1433">
                        <c:v>43466.408229166656</c:v>
                      </c:pt>
                      <c:pt idx="1434">
                        <c:v>43466.40824074074</c:v>
                      </c:pt>
                      <c:pt idx="1435">
                        <c:v>43466.409756944442</c:v>
                      </c:pt>
                      <c:pt idx="1436">
                        <c:v>43466.409768518519</c:v>
                      </c:pt>
                      <c:pt idx="1437">
                        <c:v>43466.409780092603</c:v>
                      </c:pt>
                      <c:pt idx="1438">
                        <c:v>43466.409791666672</c:v>
                      </c:pt>
                      <c:pt idx="1439">
                        <c:v>43466.409803240742</c:v>
                      </c:pt>
                      <c:pt idx="1440">
                        <c:v>43466.409814814811</c:v>
                      </c:pt>
                      <c:pt idx="1441">
                        <c:v>43466.409826388888</c:v>
                      </c:pt>
                      <c:pt idx="1442">
                        <c:v>43466.409837962958</c:v>
                      </c:pt>
                      <c:pt idx="1443">
                        <c:v>43466.409849537027</c:v>
                      </c:pt>
                      <c:pt idx="1444">
                        <c:v>43466.409861111111</c:v>
                      </c:pt>
                      <c:pt idx="1445">
                        <c:v>43466.409872685188</c:v>
                      </c:pt>
                      <c:pt idx="1446">
                        <c:v>43466.409884259258</c:v>
                      </c:pt>
                      <c:pt idx="1447">
                        <c:v>43466.409895833327</c:v>
                      </c:pt>
                      <c:pt idx="1448">
                        <c:v>43466.409907407397</c:v>
                      </c:pt>
                      <c:pt idx="1449">
                        <c:v>43466.409918981481</c:v>
                      </c:pt>
                      <c:pt idx="1450">
                        <c:v>43466.409930555557</c:v>
                      </c:pt>
                      <c:pt idx="1451">
                        <c:v>43466.409942129627</c:v>
                      </c:pt>
                      <c:pt idx="1452">
                        <c:v>43466.409953703696</c:v>
                      </c:pt>
                      <c:pt idx="1453">
                        <c:v>43466.40996527778</c:v>
                      </c:pt>
                      <c:pt idx="1454">
                        <c:v>43466.40997685185</c:v>
                      </c:pt>
                      <c:pt idx="1455">
                        <c:v>43466.409988425927</c:v>
                      </c:pt>
                      <c:pt idx="1456">
                        <c:v>43466.41</c:v>
                      </c:pt>
                      <c:pt idx="1457">
                        <c:v>43466.410011574073</c:v>
                      </c:pt>
                      <c:pt idx="1458">
                        <c:v>43466.41002314815</c:v>
                      </c:pt>
                      <c:pt idx="1459">
                        <c:v>43466.410034722219</c:v>
                      </c:pt>
                      <c:pt idx="1460">
                        <c:v>43466.410046296303</c:v>
                      </c:pt>
                      <c:pt idx="1461">
                        <c:v>43466.410057870373</c:v>
                      </c:pt>
                      <c:pt idx="1462">
                        <c:v>43466.410069444442</c:v>
                      </c:pt>
                      <c:pt idx="1463">
                        <c:v>43466.410081018519</c:v>
                      </c:pt>
                      <c:pt idx="1464">
                        <c:v>43466.410092592603</c:v>
                      </c:pt>
                      <c:pt idx="1465">
                        <c:v>43466.410104166673</c:v>
                      </c:pt>
                      <c:pt idx="1466">
                        <c:v>43466.410115740742</c:v>
                      </c:pt>
                      <c:pt idx="1467">
                        <c:v>43466.410127314812</c:v>
                      </c:pt>
                      <c:pt idx="1468">
                        <c:v>43466.410138888888</c:v>
                      </c:pt>
                      <c:pt idx="1469">
                        <c:v>43466.410150462973</c:v>
                      </c:pt>
                      <c:pt idx="1470">
                        <c:v>43466.410162037027</c:v>
                      </c:pt>
                      <c:pt idx="1471">
                        <c:v>43466.410173611112</c:v>
                      </c:pt>
                      <c:pt idx="1472">
                        <c:v>43466.410185185188</c:v>
                      </c:pt>
                      <c:pt idx="1473">
                        <c:v>43466.410196759258</c:v>
                      </c:pt>
                      <c:pt idx="1474">
                        <c:v>43466.410208333327</c:v>
                      </c:pt>
                      <c:pt idx="1475">
                        <c:v>43466.410219907397</c:v>
                      </c:pt>
                      <c:pt idx="1476">
                        <c:v>43466.410231481481</c:v>
                      </c:pt>
                      <c:pt idx="1477">
                        <c:v>43466.410243055558</c:v>
                      </c:pt>
                      <c:pt idx="1478">
                        <c:v>43466.410254629627</c:v>
                      </c:pt>
                      <c:pt idx="1479">
                        <c:v>43466.410266203697</c:v>
                      </c:pt>
                      <c:pt idx="1480">
                        <c:v>43466.410277777781</c:v>
                      </c:pt>
                      <c:pt idx="1481">
                        <c:v>43466.41028935185</c:v>
                      </c:pt>
                      <c:pt idx="1482">
                        <c:v>43466.410300925927</c:v>
                      </c:pt>
                      <c:pt idx="1483">
                        <c:v>43466.410312499997</c:v>
                      </c:pt>
                      <c:pt idx="1484">
                        <c:v>43466.410324074073</c:v>
                      </c:pt>
                      <c:pt idx="1485">
                        <c:v>43466.41033564815</c:v>
                      </c:pt>
                      <c:pt idx="1486">
                        <c:v>43466.41034722222</c:v>
                      </c:pt>
                      <c:pt idx="1487">
                        <c:v>43466.410381944443</c:v>
                      </c:pt>
                      <c:pt idx="1488">
                        <c:v>43466.410393518519</c:v>
                      </c:pt>
                      <c:pt idx="1489">
                        <c:v>43466.410405092603</c:v>
                      </c:pt>
                      <c:pt idx="1490">
                        <c:v>43466.410416666673</c:v>
                      </c:pt>
                      <c:pt idx="1491">
                        <c:v>43466.410428240742</c:v>
                      </c:pt>
                      <c:pt idx="1492">
                        <c:v>43466.410439814812</c:v>
                      </c:pt>
                      <c:pt idx="1493">
                        <c:v>43466.410451388889</c:v>
                      </c:pt>
                      <c:pt idx="1494">
                        <c:v>43466.410462962973</c:v>
                      </c:pt>
                      <c:pt idx="1495">
                        <c:v>43466.410474537042</c:v>
                      </c:pt>
                      <c:pt idx="1496">
                        <c:v>43466.410486111112</c:v>
                      </c:pt>
                      <c:pt idx="1497">
                        <c:v>43466.410497685189</c:v>
                      </c:pt>
                      <c:pt idx="1498">
                        <c:v>43466.410509259258</c:v>
                      </c:pt>
                      <c:pt idx="1499">
                        <c:v>43466.410520833328</c:v>
                      </c:pt>
                      <c:pt idx="1500">
                        <c:v>43466.410532407397</c:v>
                      </c:pt>
                      <c:pt idx="1501">
                        <c:v>43466.410543981481</c:v>
                      </c:pt>
                      <c:pt idx="1502">
                        <c:v>43466.410555555558</c:v>
                      </c:pt>
                      <c:pt idx="1503">
                        <c:v>43466.410567129627</c:v>
                      </c:pt>
                      <c:pt idx="1504">
                        <c:v>43466.410578703697</c:v>
                      </c:pt>
                      <c:pt idx="1505">
                        <c:v>43466.410590277781</c:v>
                      </c:pt>
                      <c:pt idx="1506">
                        <c:v>43466.410601851851</c:v>
                      </c:pt>
                      <c:pt idx="1507">
                        <c:v>43466.410613425927</c:v>
                      </c:pt>
                      <c:pt idx="1508">
                        <c:v>43466.410624999997</c:v>
                      </c:pt>
                      <c:pt idx="1509">
                        <c:v>43466.410636574074</c:v>
                      </c:pt>
                      <c:pt idx="1510">
                        <c:v>43466.41064814815</c:v>
                      </c:pt>
                      <c:pt idx="1511">
                        <c:v>43466.41065972222</c:v>
                      </c:pt>
                      <c:pt idx="1512">
                        <c:v>43466.411377314813</c:v>
                      </c:pt>
                      <c:pt idx="1513">
                        <c:v>43466.41138888889</c:v>
                      </c:pt>
                      <c:pt idx="1514">
                        <c:v>43466.411400462966</c:v>
                      </c:pt>
                      <c:pt idx="1515">
                        <c:v>43466.411412037043</c:v>
                      </c:pt>
                      <c:pt idx="1516">
                        <c:v>43466.411423611113</c:v>
                      </c:pt>
                      <c:pt idx="1517">
                        <c:v>43466.411435185182</c:v>
                      </c:pt>
                      <c:pt idx="1518">
                        <c:v>43466.411446759259</c:v>
                      </c:pt>
                      <c:pt idx="1519">
                        <c:v>43466.411678240736</c:v>
                      </c:pt>
                      <c:pt idx="1520">
                        <c:v>43466.411689814813</c:v>
                      </c:pt>
                      <c:pt idx="1521">
                        <c:v>43466.41170138889</c:v>
                      </c:pt>
                      <c:pt idx="1522">
                        <c:v>43466.411712962959</c:v>
                      </c:pt>
                      <c:pt idx="1523">
                        <c:v>43466.411793981482</c:v>
                      </c:pt>
                      <c:pt idx="1524">
                        <c:v>43466.41196759259</c:v>
                      </c:pt>
                      <c:pt idx="1525">
                        <c:v>43466.411979166667</c:v>
                      </c:pt>
                      <c:pt idx="1526">
                        <c:v>43466.411990740737</c:v>
                      </c:pt>
                      <c:pt idx="1527">
                        <c:v>43466.412002314813</c:v>
                      </c:pt>
                      <c:pt idx="1528">
                        <c:v>43466.41201388889</c:v>
                      </c:pt>
                      <c:pt idx="1529">
                        <c:v>43466.41202546296</c:v>
                      </c:pt>
                      <c:pt idx="1530">
                        <c:v>43466.412037037036</c:v>
                      </c:pt>
                      <c:pt idx="1531">
                        <c:v>43466.412048611113</c:v>
                      </c:pt>
                      <c:pt idx="1532">
                        <c:v>43466.412060185183</c:v>
                      </c:pt>
                      <c:pt idx="1533">
                        <c:v>43466.41207175926</c:v>
                      </c:pt>
                      <c:pt idx="1534">
                        <c:v>43466.412083333344</c:v>
                      </c:pt>
                      <c:pt idx="1535">
                        <c:v>43466.412094907413</c:v>
                      </c:pt>
                      <c:pt idx="1536">
                        <c:v>43466.412106481483</c:v>
                      </c:pt>
                      <c:pt idx="1537">
                        <c:v>43466.412118055552</c:v>
                      </c:pt>
                      <c:pt idx="1538">
                        <c:v>43466.412129629629</c:v>
                      </c:pt>
                      <c:pt idx="1539">
                        <c:v>43466.412141203713</c:v>
                      </c:pt>
                      <c:pt idx="1540">
                        <c:v>43466.412152777782</c:v>
                      </c:pt>
                      <c:pt idx="1541">
                        <c:v>43466.412164351852</c:v>
                      </c:pt>
                      <c:pt idx="1542">
                        <c:v>43466.412175925929</c:v>
                      </c:pt>
                      <c:pt idx="1543">
                        <c:v>43466.412187499998</c:v>
                      </c:pt>
                      <c:pt idx="1544">
                        <c:v>43466.412199074082</c:v>
                      </c:pt>
                      <c:pt idx="1545">
                        <c:v>43466.412210648137</c:v>
                      </c:pt>
                      <c:pt idx="1546">
                        <c:v>43466.412222222221</c:v>
                      </c:pt>
                      <c:pt idx="1547">
                        <c:v>43466.412233796298</c:v>
                      </c:pt>
                      <c:pt idx="1548">
                        <c:v>43466.412245370368</c:v>
                      </c:pt>
                      <c:pt idx="1549">
                        <c:v>43466.412256944437</c:v>
                      </c:pt>
                      <c:pt idx="1550">
                        <c:v>43466.412268518521</c:v>
                      </c:pt>
                      <c:pt idx="1551">
                        <c:v>43466.413136574083</c:v>
                      </c:pt>
                      <c:pt idx="1552">
                        <c:v>43466.413148148153</c:v>
                      </c:pt>
                      <c:pt idx="1553">
                        <c:v>43466.413159722222</c:v>
                      </c:pt>
                      <c:pt idx="1554">
                        <c:v>43466.413171296299</c:v>
                      </c:pt>
                      <c:pt idx="1555">
                        <c:v>43466.413182870368</c:v>
                      </c:pt>
                      <c:pt idx="1556">
                        <c:v>43466.413194444453</c:v>
                      </c:pt>
                      <c:pt idx="1557">
                        <c:v>43466.413206018522</c:v>
                      </c:pt>
                      <c:pt idx="1558">
                        <c:v>43466.413217592592</c:v>
                      </c:pt>
                      <c:pt idx="1559">
                        <c:v>43466.413229166668</c:v>
                      </c:pt>
                      <c:pt idx="1560">
                        <c:v>43466.413240740738</c:v>
                      </c:pt>
                      <c:pt idx="1561">
                        <c:v>43466.413252314807</c:v>
                      </c:pt>
                      <c:pt idx="1562">
                        <c:v>43466.413263888891</c:v>
                      </c:pt>
                      <c:pt idx="1563">
                        <c:v>43466.413275462961</c:v>
                      </c:pt>
                      <c:pt idx="1564">
                        <c:v>43466.413287037038</c:v>
                      </c:pt>
                      <c:pt idx="1565">
                        <c:v>43466.413298611107</c:v>
                      </c:pt>
                      <c:pt idx="1566">
                        <c:v>43466.413310185177</c:v>
                      </c:pt>
                      <c:pt idx="1567">
                        <c:v>43466.413321759261</c:v>
                      </c:pt>
                      <c:pt idx="1568">
                        <c:v>43466.41333333333</c:v>
                      </c:pt>
                      <c:pt idx="1569">
                        <c:v>43466.413344907407</c:v>
                      </c:pt>
                      <c:pt idx="1570">
                        <c:v>43466.413356481477</c:v>
                      </c:pt>
                      <c:pt idx="1571">
                        <c:v>43466.413368055553</c:v>
                      </c:pt>
                      <c:pt idx="1572">
                        <c:v>43466.41337962963</c:v>
                      </c:pt>
                      <c:pt idx="1573">
                        <c:v>43466.413391203707</c:v>
                      </c:pt>
                      <c:pt idx="1574">
                        <c:v>43466.413402777784</c:v>
                      </c:pt>
                      <c:pt idx="1575">
                        <c:v>43466.413414351853</c:v>
                      </c:pt>
                      <c:pt idx="1576">
                        <c:v>43466.413425925923</c:v>
                      </c:pt>
                      <c:pt idx="1577">
                        <c:v>43466.413437499999</c:v>
                      </c:pt>
                      <c:pt idx="1578">
                        <c:v>43466.413449074083</c:v>
                      </c:pt>
                      <c:pt idx="1579">
                        <c:v>43466.413657407407</c:v>
                      </c:pt>
                      <c:pt idx="1580">
                        <c:v>43466.413668981477</c:v>
                      </c:pt>
                      <c:pt idx="1581">
                        <c:v>43466.413680555554</c:v>
                      </c:pt>
                      <c:pt idx="1582">
                        <c:v>43466.41369212963</c:v>
                      </c:pt>
                      <c:pt idx="1583">
                        <c:v>43466.413819444453</c:v>
                      </c:pt>
                      <c:pt idx="1584">
                        <c:v>43466.413831018523</c:v>
                      </c:pt>
                      <c:pt idx="1585">
                        <c:v>43466.413842592592</c:v>
                      </c:pt>
                      <c:pt idx="1586">
                        <c:v>43466.413854166669</c:v>
                      </c:pt>
                      <c:pt idx="1587">
                        <c:v>43466.413865740738</c:v>
                      </c:pt>
                      <c:pt idx="1588">
                        <c:v>43466.413877314822</c:v>
                      </c:pt>
                      <c:pt idx="1589">
                        <c:v>43466.413888888892</c:v>
                      </c:pt>
                      <c:pt idx="1590">
                        <c:v>43466.413900462961</c:v>
                      </c:pt>
                      <c:pt idx="1591">
                        <c:v>43466.413912037038</c:v>
                      </c:pt>
                      <c:pt idx="1592">
                        <c:v>43466.413923611108</c:v>
                      </c:pt>
                      <c:pt idx="1593">
                        <c:v>43466.413935185177</c:v>
                      </c:pt>
                      <c:pt idx="1594">
                        <c:v>43466.413946759261</c:v>
                      </c:pt>
                      <c:pt idx="1595">
                        <c:v>43466.413958333331</c:v>
                      </c:pt>
                      <c:pt idx="1596">
                        <c:v>43466.413969907408</c:v>
                      </c:pt>
                      <c:pt idx="1597">
                        <c:v>43466.413981481477</c:v>
                      </c:pt>
                      <c:pt idx="1598">
                        <c:v>43466.413993055547</c:v>
                      </c:pt>
                      <c:pt idx="1599">
                        <c:v>43466.414004629631</c:v>
                      </c:pt>
                      <c:pt idx="1600">
                        <c:v>43466.4140162037</c:v>
                      </c:pt>
                      <c:pt idx="1601">
                        <c:v>43466.414027777777</c:v>
                      </c:pt>
                      <c:pt idx="1602">
                        <c:v>43466.414039351846</c:v>
                      </c:pt>
                      <c:pt idx="1603">
                        <c:v>43466.414050925923</c:v>
                      </c:pt>
                      <c:pt idx="1604">
                        <c:v>43466.4140625</c:v>
                      </c:pt>
                      <c:pt idx="1605">
                        <c:v>43466.414074074077</c:v>
                      </c:pt>
                      <c:pt idx="1606">
                        <c:v>43466.414085648154</c:v>
                      </c:pt>
                      <c:pt idx="1607">
                        <c:v>43466.414097222223</c:v>
                      </c:pt>
                      <c:pt idx="1608">
                        <c:v>43466.4141087963</c:v>
                      </c:pt>
                      <c:pt idx="1609">
                        <c:v>43466.414120370369</c:v>
                      </c:pt>
                      <c:pt idx="1610">
                        <c:v>43466.414131944453</c:v>
                      </c:pt>
                      <c:pt idx="1611">
                        <c:v>43466.414143518523</c:v>
                      </c:pt>
                      <c:pt idx="1612">
                        <c:v>43466.414155092592</c:v>
                      </c:pt>
                      <c:pt idx="1613">
                        <c:v>43466.414166666669</c:v>
                      </c:pt>
                      <c:pt idx="1614">
                        <c:v>43466.414178240739</c:v>
                      </c:pt>
                      <c:pt idx="1615">
                        <c:v>43466.414189814823</c:v>
                      </c:pt>
                      <c:pt idx="1616">
                        <c:v>43466.414201388892</c:v>
                      </c:pt>
                      <c:pt idx="1617">
                        <c:v>43466.414212962962</c:v>
                      </c:pt>
                      <c:pt idx="1618">
                        <c:v>43466.414224537039</c:v>
                      </c:pt>
                      <c:pt idx="1619">
                        <c:v>43466.414236111108</c:v>
                      </c:pt>
                      <c:pt idx="1620">
                        <c:v>43466.414247685178</c:v>
                      </c:pt>
                      <c:pt idx="1621">
                        <c:v>43466.414259259262</c:v>
                      </c:pt>
                      <c:pt idx="1622">
                        <c:v>43466.414270833331</c:v>
                      </c:pt>
                      <c:pt idx="1623">
                        <c:v>43466.414282407408</c:v>
                      </c:pt>
                      <c:pt idx="1624">
                        <c:v>43466.414293981477</c:v>
                      </c:pt>
                      <c:pt idx="1625">
                        <c:v>43466.414305555547</c:v>
                      </c:pt>
                      <c:pt idx="1626">
                        <c:v>43466.414317129631</c:v>
                      </c:pt>
                      <c:pt idx="1627">
                        <c:v>43466.4143287037</c:v>
                      </c:pt>
                      <c:pt idx="1628">
                        <c:v>43466.414340277777</c:v>
                      </c:pt>
                      <c:pt idx="1629">
                        <c:v>43466.414351851847</c:v>
                      </c:pt>
                      <c:pt idx="1630">
                        <c:v>43466.414363425924</c:v>
                      </c:pt>
                      <c:pt idx="1631">
                        <c:v>43466.414375</c:v>
                      </c:pt>
                      <c:pt idx="1632">
                        <c:v>43466.414386574077</c:v>
                      </c:pt>
                      <c:pt idx="1633">
                        <c:v>43466.414398148147</c:v>
                      </c:pt>
                      <c:pt idx="1634">
                        <c:v>43466.414409722223</c:v>
                      </c:pt>
                      <c:pt idx="1635">
                        <c:v>43466.414421296293</c:v>
                      </c:pt>
                      <c:pt idx="1636">
                        <c:v>43466.41443287037</c:v>
                      </c:pt>
                      <c:pt idx="1637">
                        <c:v>43466.414444444446</c:v>
                      </c:pt>
                      <c:pt idx="1638">
                        <c:v>43466.414456018523</c:v>
                      </c:pt>
                      <c:pt idx="1639">
                        <c:v>43466.414467592593</c:v>
                      </c:pt>
                      <c:pt idx="1640">
                        <c:v>43466.414479166669</c:v>
                      </c:pt>
                      <c:pt idx="1641">
                        <c:v>43466.414490740739</c:v>
                      </c:pt>
                      <c:pt idx="1642">
                        <c:v>43466.414502314823</c:v>
                      </c:pt>
                      <c:pt idx="1643">
                        <c:v>43466.414513888893</c:v>
                      </c:pt>
                      <c:pt idx="1644">
                        <c:v>43466.414525462962</c:v>
                      </c:pt>
                      <c:pt idx="1645">
                        <c:v>43466.414537037039</c:v>
                      </c:pt>
                      <c:pt idx="1646">
                        <c:v>43466.414548611108</c:v>
                      </c:pt>
                      <c:pt idx="1647">
                        <c:v>43466.414560185192</c:v>
                      </c:pt>
                      <c:pt idx="1648">
                        <c:v>43466.414571759262</c:v>
                      </c:pt>
                      <c:pt idx="1649">
                        <c:v>43466.414583333331</c:v>
                      </c:pt>
                      <c:pt idx="1650">
                        <c:v>43466.414594907408</c:v>
                      </c:pt>
                      <c:pt idx="1651">
                        <c:v>43466.414606481478</c:v>
                      </c:pt>
                      <c:pt idx="1652">
                        <c:v>43466.414618055547</c:v>
                      </c:pt>
                      <c:pt idx="1653">
                        <c:v>43466.414629629631</c:v>
                      </c:pt>
                      <c:pt idx="1654">
                        <c:v>43466.414641203701</c:v>
                      </c:pt>
                      <c:pt idx="1655">
                        <c:v>43466.414652777778</c:v>
                      </c:pt>
                      <c:pt idx="1656">
                        <c:v>43466.414664351847</c:v>
                      </c:pt>
                      <c:pt idx="1657">
                        <c:v>43466.414675925917</c:v>
                      </c:pt>
                      <c:pt idx="1658">
                        <c:v>43466.414687500001</c:v>
                      </c:pt>
                      <c:pt idx="1659">
                        <c:v>43466.414699074077</c:v>
                      </c:pt>
                      <c:pt idx="1660">
                        <c:v>43466.414710648147</c:v>
                      </c:pt>
                      <c:pt idx="1661">
                        <c:v>43466.414722222216</c:v>
                      </c:pt>
                      <c:pt idx="1662">
                        <c:v>43466.414733796293</c:v>
                      </c:pt>
                      <c:pt idx="1663">
                        <c:v>43466.41474537037</c:v>
                      </c:pt>
                      <c:pt idx="1664">
                        <c:v>43466.414756944447</c:v>
                      </c:pt>
                      <c:pt idx="1665">
                        <c:v>43466.414768518523</c:v>
                      </c:pt>
                      <c:pt idx="1666">
                        <c:v>43466.414780092593</c:v>
                      </c:pt>
                      <c:pt idx="1667">
                        <c:v>43466.41479166667</c:v>
                      </c:pt>
                      <c:pt idx="1668">
                        <c:v>43466.414803240739</c:v>
                      </c:pt>
                      <c:pt idx="1669">
                        <c:v>43466.414814814823</c:v>
                      </c:pt>
                      <c:pt idx="1670">
                        <c:v>43466.414826388893</c:v>
                      </c:pt>
                      <c:pt idx="1671">
                        <c:v>43466.414837962962</c:v>
                      </c:pt>
                      <c:pt idx="1672">
                        <c:v>43466.414849537039</c:v>
                      </c:pt>
                      <c:pt idx="1673">
                        <c:v>43466.414861111109</c:v>
                      </c:pt>
                      <c:pt idx="1674">
                        <c:v>43466.414872685193</c:v>
                      </c:pt>
                      <c:pt idx="1675">
                        <c:v>43466.414884259262</c:v>
                      </c:pt>
                      <c:pt idx="1676">
                        <c:v>43466.414895833332</c:v>
                      </c:pt>
                      <c:pt idx="1677">
                        <c:v>43466.414907407408</c:v>
                      </c:pt>
                      <c:pt idx="1678">
                        <c:v>43466.414918981478</c:v>
                      </c:pt>
                      <c:pt idx="1679">
                        <c:v>43466.414930555547</c:v>
                      </c:pt>
                      <c:pt idx="1680">
                        <c:v>43466.414942129632</c:v>
                      </c:pt>
                      <c:pt idx="1681">
                        <c:v>43466.414953703701</c:v>
                      </c:pt>
                      <c:pt idx="1682">
                        <c:v>43466.414965277778</c:v>
                      </c:pt>
                      <c:pt idx="1683">
                        <c:v>43466.414976851847</c:v>
                      </c:pt>
                      <c:pt idx="1684">
                        <c:v>43466.414988425917</c:v>
                      </c:pt>
                      <c:pt idx="1685">
                        <c:v>43466.415000000001</c:v>
                      </c:pt>
                      <c:pt idx="1686">
                        <c:v>43466.415011574078</c:v>
                      </c:pt>
                      <c:pt idx="1687">
                        <c:v>43466.415023148147</c:v>
                      </c:pt>
                      <c:pt idx="1688">
                        <c:v>43466.415034722217</c:v>
                      </c:pt>
                      <c:pt idx="1689">
                        <c:v>43466.415046296293</c:v>
                      </c:pt>
                      <c:pt idx="1690">
                        <c:v>43466.41505787037</c:v>
                      </c:pt>
                      <c:pt idx="1691">
                        <c:v>43466.415069444447</c:v>
                      </c:pt>
                      <c:pt idx="1692">
                        <c:v>43466.415081018517</c:v>
                      </c:pt>
                      <c:pt idx="1693">
                        <c:v>43466.415092592593</c:v>
                      </c:pt>
                      <c:pt idx="1694">
                        <c:v>43466.41510416667</c:v>
                      </c:pt>
                      <c:pt idx="1695">
                        <c:v>43466.41511574074</c:v>
                      </c:pt>
                      <c:pt idx="1696">
                        <c:v>43466.415127314824</c:v>
                      </c:pt>
                      <c:pt idx="1697">
                        <c:v>43466.415138888893</c:v>
                      </c:pt>
                      <c:pt idx="1698">
                        <c:v>43466.415150462963</c:v>
                      </c:pt>
                      <c:pt idx="1699">
                        <c:v>43466.415162037039</c:v>
                      </c:pt>
                      <c:pt idx="1700">
                        <c:v>43466.415173611109</c:v>
                      </c:pt>
                      <c:pt idx="1701">
                        <c:v>43466.415185185193</c:v>
                      </c:pt>
                      <c:pt idx="1702">
                        <c:v>43466.415196759262</c:v>
                      </c:pt>
                      <c:pt idx="1703">
                        <c:v>43466.415208333332</c:v>
                      </c:pt>
                      <c:pt idx="1704">
                        <c:v>43466.415219907409</c:v>
                      </c:pt>
                      <c:pt idx="1705">
                        <c:v>43466.415231481478</c:v>
                      </c:pt>
                      <c:pt idx="1706">
                        <c:v>43466.415243055562</c:v>
                      </c:pt>
                      <c:pt idx="1707">
                        <c:v>43466.415254629632</c:v>
                      </c:pt>
                      <c:pt idx="1708">
                        <c:v>43466.415266203701</c:v>
                      </c:pt>
                      <c:pt idx="1709">
                        <c:v>43466.415277777778</c:v>
                      </c:pt>
                      <c:pt idx="1710">
                        <c:v>43466.415289351848</c:v>
                      </c:pt>
                      <c:pt idx="1711">
                        <c:v>43466.415300925917</c:v>
                      </c:pt>
                      <c:pt idx="1712">
                        <c:v>43466.415312500001</c:v>
                      </c:pt>
                      <c:pt idx="1713">
                        <c:v>43466.415324074071</c:v>
                      </c:pt>
                      <c:pt idx="1714">
                        <c:v>43466.415335648147</c:v>
                      </c:pt>
                      <c:pt idx="1715">
                        <c:v>43466.415347222217</c:v>
                      </c:pt>
                      <c:pt idx="1716">
                        <c:v>43466.415358796286</c:v>
                      </c:pt>
                      <c:pt idx="1717">
                        <c:v>43466.415370370371</c:v>
                      </c:pt>
                      <c:pt idx="1718">
                        <c:v>43466.415381944447</c:v>
                      </c:pt>
                      <c:pt idx="1719">
                        <c:v>43466.415393518517</c:v>
                      </c:pt>
                      <c:pt idx="1720">
                        <c:v>43466.415405092594</c:v>
                      </c:pt>
                      <c:pt idx="1721">
                        <c:v>43466.415416666663</c:v>
                      </c:pt>
                      <c:pt idx="1722">
                        <c:v>43466.41542824074</c:v>
                      </c:pt>
                      <c:pt idx="1723">
                        <c:v>43466.415439814817</c:v>
                      </c:pt>
                      <c:pt idx="1724">
                        <c:v>43466.415451388893</c:v>
                      </c:pt>
                      <c:pt idx="1725">
                        <c:v>43466.415462962963</c:v>
                      </c:pt>
                      <c:pt idx="1726">
                        <c:v>43466.41547453704</c:v>
                      </c:pt>
                      <c:pt idx="1727">
                        <c:v>43466.415486111109</c:v>
                      </c:pt>
                      <c:pt idx="1728">
                        <c:v>43466.415497685193</c:v>
                      </c:pt>
                      <c:pt idx="1729">
                        <c:v>43466.415509259263</c:v>
                      </c:pt>
                      <c:pt idx="1730">
                        <c:v>43466.415520833332</c:v>
                      </c:pt>
                      <c:pt idx="1731">
                        <c:v>43466.415532407409</c:v>
                      </c:pt>
                      <c:pt idx="1732">
                        <c:v>43466.415543981479</c:v>
                      </c:pt>
                      <c:pt idx="1733">
                        <c:v>43466.415555555563</c:v>
                      </c:pt>
                      <c:pt idx="1734">
                        <c:v>43466.415567129632</c:v>
                      </c:pt>
                      <c:pt idx="1735">
                        <c:v>43466.415578703702</c:v>
                      </c:pt>
                      <c:pt idx="1736">
                        <c:v>43466.415590277778</c:v>
                      </c:pt>
                      <c:pt idx="1737">
                        <c:v>43466.415601851862</c:v>
                      </c:pt>
                      <c:pt idx="1738">
                        <c:v>43466.415613425917</c:v>
                      </c:pt>
                      <c:pt idx="1739">
                        <c:v>43466.415625000001</c:v>
                      </c:pt>
                      <c:pt idx="1740">
                        <c:v>43466.415636574071</c:v>
                      </c:pt>
                      <c:pt idx="1741">
                        <c:v>43466.415648148148</c:v>
                      </c:pt>
                      <c:pt idx="1742">
                        <c:v>43466.415659722217</c:v>
                      </c:pt>
                      <c:pt idx="1743">
                        <c:v>43466.415671296287</c:v>
                      </c:pt>
                      <c:pt idx="1744">
                        <c:v>43466.415682870371</c:v>
                      </c:pt>
                      <c:pt idx="1745">
                        <c:v>43466.415694444448</c:v>
                      </c:pt>
                      <c:pt idx="1746">
                        <c:v>43466.415706018517</c:v>
                      </c:pt>
                      <c:pt idx="1747">
                        <c:v>43466.415717592587</c:v>
                      </c:pt>
                      <c:pt idx="1748">
                        <c:v>43466.415729166663</c:v>
                      </c:pt>
                      <c:pt idx="1749">
                        <c:v>43466.41574074074</c:v>
                      </c:pt>
                      <c:pt idx="1750">
                        <c:v>43466.415752314817</c:v>
                      </c:pt>
                      <c:pt idx="1751">
                        <c:v>43466.415763888886</c:v>
                      </c:pt>
                      <c:pt idx="1752">
                        <c:v>43466.415775462963</c:v>
                      </c:pt>
                      <c:pt idx="1753">
                        <c:v>43466.41578703704</c:v>
                      </c:pt>
                      <c:pt idx="1754">
                        <c:v>43466.415798611109</c:v>
                      </c:pt>
                      <c:pt idx="1755">
                        <c:v>43466.415810185194</c:v>
                      </c:pt>
                      <c:pt idx="1756">
                        <c:v>43466.415821759263</c:v>
                      </c:pt>
                      <c:pt idx="1757">
                        <c:v>43466.415833333333</c:v>
                      </c:pt>
                      <c:pt idx="1758">
                        <c:v>43466.415844907409</c:v>
                      </c:pt>
                      <c:pt idx="1759">
                        <c:v>43466.415856481479</c:v>
                      </c:pt>
                      <c:pt idx="1760">
                        <c:v>43466.415868055563</c:v>
                      </c:pt>
                      <c:pt idx="1761">
                        <c:v>43466.415879629632</c:v>
                      </c:pt>
                      <c:pt idx="1762">
                        <c:v>43466.415891203702</c:v>
                      </c:pt>
                      <c:pt idx="1763">
                        <c:v>43466.415902777779</c:v>
                      </c:pt>
                      <c:pt idx="1764">
                        <c:v>43466.415914351863</c:v>
                      </c:pt>
                      <c:pt idx="1765">
                        <c:v>43466.415925925918</c:v>
                      </c:pt>
                      <c:pt idx="1766">
                        <c:v>43466.415937500002</c:v>
                      </c:pt>
                      <c:pt idx="1767">
                        <c:v>43466.415949074071</c:v>
                      </c:pt>
                      <c:pt idx="1768">
                        <c:v>43466.415960648148</c:v>
                      </c:pt>
                      <c:pt idx="1769">
                        <c:v>43466.415972222218</c:v>
                      </c:pt>
                      <c:pt idx="1770">
                        <c:v>43466.415983796287</c:v>
                      </c:pt>
                      <c:pt idx="1771">
                        <c:v>43466.415995370371</c:v>
                      </c:pt>
                      <c:pt idx="1772">
                        <c:v>43466.416006944448</c:v>
                      </c:pt>
                      <c:pt idx="1773">
                        <c:v>43466.416018518517</c:v>
                      </c:pt>
                      <c:pt idx="1774">
                        <c:v>43466.416030092587</c:v>
                      </c:pt>
                      <c:pt idx="1775">
                        <c:v>43466.416041666656</c:v>
                      </c:pt>
                      <c:pt idx="1776">
                        <c:v>43466.41605324074</c:v>
                      </c:pt>
                      <c:pt idx="1777">
                        <c:v>43466.416064814817</c:v>
                      </c:pt>
                      <c:pt idx="1778">
                        <c:v>43466.416076388887</c:v>
                      </c:pt>
                      <c:pt idx="1779">
                        <c:v>43466.416087962964</c:v>
                      </c:pt>
                      <c:pt idx="1780">
                        <c:v>43466.41609953704</c:v>
                      </c:pt>
                      <c:pt idx="1781">
                        <c:v>43466.41611111111</c:v>
                      </c:pt>
                      <c:pt idx="1782">
                        <c:v>43466.416122685187</c:v>
                      </c:pt>
                      <c:pt idx="1783">
                        <c:v>43466.416134259263</c:v>
                      </c:pt>
                      <c:pt idx="1784">
                        <c:v>43466.416145833333</c:v>
                      </c:pt>
                      <c:pt idx="1785">
                        <c:v>43466.41615740741</c:v>
                      </c:pt>
                      <c:pt idx="1786">
                        <c:v>43466.416168981479</c:v>
                      </c:pt>
                      <c:pt idx="1787">
                        <c:v>43466.416180555563</c:v>
                      </c:pt>
                      <c:pt idx="1788">
                        <c:v>43466.416192129633</c:v>
                      </c:pt>
                      <c:pt idx="1789">
                        <c:v>43466.416203703702</c:v>
                      </c:pt>
                      <c:pt idx="1790">
                        <c:v>43466.416215277779</c:v>
                      </c:pt>
                      <c:pt idx="1791">
                        <c:v>43466.416226851848</c:v>
                      </c:pt>
                      <c:pt idx="1792">
                        <c:v>43466.416238425933</c:v>
                      </c:pt>
                      <c:pt idx="1793">
                        <c:v>43466.416250000002</c:v>
                      </c:pt>
                      <c:pt idx="1794">
                        <c:v>43466.416261574072</c:v>
                      </c:pt>
                      <c:pt idx="1795">
                        <c:v>43466.416273148148</c:v>
                      </c:pt>
                      <c:pt idx="1796">
                        <c:v>43466.416284722232</c:v>
                      </c:pt>
                      <c:pt idx="1797">
                        <c:v>43466.416296296287</c:v>
                      </c:pt>
                      <c:pt idx="1798">
                        <c:v>43466.416307870371</c:v>
                      </c:pt>
                      <c:pt idx="1799">
                        <c:v>43466.416319444441</c:v>
                      </c:pt>
                      <c:pt idx="1800">
                        <c:v>43466.416331018518</c:v>
                      </c:pt>
                      <c:pt idx="1801">
                        <c:v>43466.416342592587</c:v>
                      </c:pt>
                      <c:pt idx="1802">
                        <c:v>43466.416354166657</c:v>
                      </c:pt>
                      <c:pt idx="1803">
                        <c:v>43466.416365740741</c:v>
                      </c:pt>
                      <c:pt idx="1804">
                        <c:v>43466.416377314818</c:v>
                      </c:pt>
                      <c:pt idx="1805">
                        <c:v>43466.416388888887</c:v>
                      </c:pt>
                      <c:pt idx="1806">
                        <c:v>43466.416400462957</c:v>
                      </c:pt>
                      <c:pt idx="1807">
                        <c:v>43466.416412037041</c:v>
                      </c:pt>
                      <c:pt idx="1808">
                        <c:v>43466.41642361111</c:v>
                      </c:pt>
                      <c:pt idx="1809">
                        <c:v>43466.416435185187</c:v>
                      </c:pt>
                      <c:pt idx="1810">
                        <c:v>43466.416446759264</c:v>
                      </c:pt>
                      <c:pt idx="1811">
                        <c:v>43466.416458333333</c:v>
                      </c:pt>
                      <c:pt idx="1812">
                        <c:v>43466.41646990741</c:v>
                      </c:pt>
                      <c:pt idx="1813">
                        <c:v>43466.416481481479</c:v>
                      </c:pt>
                      <c:pt idx="1814">
                        <c:v>43466.416493055563</c:v>
                      </c:pt>
                      <c:pt idx="1815">
                        <c:v>43466.416504629633</c:v>
                      </c:pt>
                      <c:pt idx="1816">
                        <c:v>43466.416516203702</c:v>
                      </c:pt>
                      <c:pt idx="1817">
                        <c:v>43466.416527777779</c:v>
                      </c:pt>
                      <c:pt idx="1818">
                        <c:v>43466.416539351849</c:v>
                      </c:pt>
                      <c:pt idx="1819">
                        <c:v>43466.416550925933</c:v>
                      </c:pt>
                      <c:pt idx="1820">
                        <c:v>43466.416562500002</c:v>
                      </c:pt>
                      <c:pt idx="1821">
                        <c:v>43466.416574074072</c:v>
                      </c:pt>
                      <c:pt idx="1822">
                        <c:v>43466.416585648149</c:v>
                      </c:pt>
                      <c:pt idx="1823">
                        <c:v>43466.416597222233</c:v>
                      </c:pt>
                      <c:pt idx="1824">
                        <c:v>43466.416608796288</c:v>
                      </c:pt>
                      <c:pt idx="1825">
                        <c:v>43466.416620370372</c:v>
                      </c:pt>
                      <c:pt idx="1826">
                        <c:v>43466.416631944441</c:v>
                      </c:pt>
                      <c:pt idx="1827">
                        <c:v>43466.416643518518</c:v>
                      </c:pt>
                      <c:pt idx="1828">
                        <c:v>43466.416655092587</c:v>
                      </c:pt>
                      <c:pt idx="1829">
                        <c:v>43466.416666666657</c:v>
                      </c:pt>
                      <c:pt idx="1830">
                        <c:v>43466.416678240741</c:v>
                      </c:pt>
                      <c:pt idx="1831">
                        <c:v>43466.416689814818</c:v>
                      </c:pt>
                      <c:pt idx="1832">
                        <c:v>43466.416701388887</c:v>
                      </c:pt>
                      <c:pt idx="1833">
                        <c:v>43466.416712962957</c:v>
                      </c:pt>
                      <c:pt idx="1834">
                        <c:v>43466.416724537034</c:v>
                      </c:pt>
                      <c:pt idx="1835">
                        <c:v>43466.41673611111</c:v>
                      </c:pt>
                      <c:pt idx="1836">
                        <c:v>43466.416747685187</c:v>
                      </c:pt>
                      <c:pt idx="1837">
                        <c:v>43466.416759259257</c:v>
                      </c:pt>
                      <c:pt idx="1838">
                        <c:v>43466.416770833333</c:v>
                      </c:pt>
                      <c:pt idx="1839">
                        <c:v>43466.41678240741</c:v>
                      </c:pt>
                      <c:pt idx="1840">
                        <c:v>43466.41679398148</c:v>
                      </c:pt>
                      <c:pt idx="1841">
                        <c:v>43466.416805555556</c:v>
                      </c:pt>
                      <c:pt idx="1842">
                        <c:v>43466.416817129633</c:v>
                      </c:pt>
                      <c:pt idx="1843">
                        <c:v>43466.416828703703</c:v>
                      </c:pt>
                      <c:pt idx="1844">
                        <c:v>43466.41684027778</c:v>
                      </c:pt>
                      <c:pt idx="1845">
                        <c:v>43466.416851851849</c:v>
                      </c:pt>
                      <c:pt idx="1846">
                        <c:v>43466.416863425933</c:v>
                      </c:pt>
                      <c:pt idx="1847">
                        <c:v>43466.416875000003</c:v>
                      </c:pt>
                      <c:pt idx="1848">
                        <c:v>43466.416886574072</c:v>
                      </c:pt>
                      <c:pt idx="1849">
                        <c:v>43466.416898148149</c:v>
                      </c:pt>
                      <c:pt idx="1850">
                        <c:v>43466.416909722233</c:v>
                      </c:pt>
                      <c:pt idx="1851">
                        <c:v>43466.416921296302</c:v>
                      </c:pt>
                      <c:pt idx="1852">
                        <c:v>43466.416932870372</c:v>
                      </c:pt>
                      <c:pt idx="1853">
                        <c:v>43466.416944444441</c:v>
                      </c:pt>
                      <c:pt idx="1854">
                        <c:v>43466.416956018518</c:v>
                      </c:pt>
                      <c:pt idx="1855">
                        <c:v>43466.416967592602</c:v>
                      </c:pt>
                      <c:pt idx="1856">
                        <c:v>43466.416979166657</c:v>
                      </c:pt>
                      <c:pt idx="1857">
                        <c:v>43466.416990740741</c:v>
                      </c:pt>
                      <c:pt idx="1858">
                        <c:v>43466.417002314818</c:v>
                      </c:pt>
                      <c:pt idx="1859">
                        <c:v>43466.417013888888</c:v>
                      </c:pt>
                      <c:pt idx="1860">
                        <c:v>43466.417025462957</c:v>
                      </c:pt>
                      <c:pt idx="1861">
                        <c:v>43466.417037037027</c:v>
                      </c:pt>
                      <c:pt idx="1862">
                        <c:v>43466.417048611111</c:v>
                      </c:pt>
                      <c:pt idx="1863">
                        <c:v>43466.417060185187</c:v>
                      </c:pt>
                      <c:pt idx="1864">
                        <c:v>43466.417071759257</c:v>
                      </c:pt>
                      <c:pt idx="1865">
                        <c:v>43466.417083333326</c:v>
                      </c:pt>
                      <c:pt idx="1866">
                        <c:v>43466.417094907411</c:v>
                      </c:pt>
                      <c:pt idx="1867">
                        <c:v>43466.41710648148</c:v>
                      </c:pt>
                      <c:pt idx="1868">
                        <c:v>43466.417118055557</c:v>
                      </c:pt>
                      <c:pt idx="1869">
                        <c:v>43466.417129629634</c:v>
                      </c:pt>
                      <c:pt idx="1870">
                        <c:v>43466.417141203703</c:v>
                      </c:pt>
                      <c:pt idx="1871">
                        <c:v>43466.41715277778</c:v>
                      </c:pt>
                      <c:pt idx="1872">
                        <c:v>43466.417164351849</c:v>
                      </c:pt>
                      <c:pt idx="1873">
                        <c:v>43466.417175925933</c:v>
                      </c:pt>
                      <c:pt idx="1874">
                        <c:v>43466.417187500003</c:v>
                      </c:pt>
                      <c:pt idx="1875">
                        <c:v>43466.417199074072</c:v>
                      </c:pt>
                      <c:pt idx="1876">
                        <c:v>43466.417210648149</c:v>
                      </c:pt>
                      <c:pt idx="1877">
                        <c:v>43466.417222222219</c:v>
                      </c:pt>
                      <c:pt idx="1878">
                        <c:v>43466.417233796303</c:v>
                      </c:pt>
                      <c:pt idx="1879">
                        <c:v>43466.417245370372</c:v>
                      </c:pt>
                      <c:pt idx="1880">
                        <c:v>43466.417256944442</c:v>
                      </c:pt>
                      <c:pt idx="1881">
                        <c:v>43466.417268518519</c:v>
                      </c:pt>
                      <c:pt idx="1882">
                        <c:v>43466.417280092603</c:v>
                      </c:pt>
                      <c:pt idx="1883">
                        <c:v>43466.417291666658</c:v>
                      </c:pt>
                      <c:pt idx="1884">
                        <c:v>43466.417303240742</c:v>
                      </c:pt>
                      <c:pt idx="1885">
                        <c:v>43466.417314814818</c:v>
                      </c:pt>
                      <c:pt idx="1886">
                        <c:v>43466.417326388888</c:v>
                      </c:pt>
                      <c:pt idx="1887">
                        <c:v>43466.417337962957</c:v>
                      </c:pt>
                      <c:pt idx="1888">
                        <c:v>43466.417349537027</c:v>
                      </c:pt>
                      <c:pt idx="1889">
                        <c:v>43466.417361111111</c:v>
                      </c:pt>
                      <c:pt idx="1890">
                        <c:v>43466.417372685188</c:v>
                      </c:pt>
                      <c:pt idx="1891">
                        <c:v>43466.417384259257</c:v>
                      </c:pt>
                      <c:pt idx="1892">
                        <c:v>43466.417395833327</c:v>
                      </c:pt>
                      <c:pt idx="1893">
                        <c:v>43466.417407407411</c:v>
                      </c:pt>
                      <c:pt idx="1894">
                        <c:v>43466.41741898148</c:v>
                      </c:pt>
                      <c:pt idx="1895">
                        <c:v>43466.417430555557</c:v>
                      </c:pt>
                      <c:pt idx="1896">
                        <c:v>43466.417442129627</c:v>
                      </c:pt>
                      <c:pt idx="1897">
                        <c:v>43466.417453703703</c:v>
                      </c:pt>
                      <c:pt idx="1898">
                        <c:v>43466.41746527778</c:v>
                      </c:pt>
                      <c:pt idx="1899">
                        <c:v>43466.41747685185</c:v>
                      </c:pt>
                      <c:pt idx="1900">
                        <c:v>43466.417488425926</c:v>
                      </c:pt>
                      <c:pt idx="1901">
                        <c:v>43466.417500000003</c:v>
                      </c:pt>
                      <c:pt idx="1902">
                        <c:v>43466.417511574073</c:v>
                      </c:pt>
                      <c:pt idx="1903">
                        <c:v>43466.417523148149</c:v>
                      </c:pt>
                      <c:pt idx="1904">
                        <c:v>43466.417534722219</c:v>
                      </c:pt>
                      <c:pt idx="1905">
                        <c:v>43466.417546296303</c:v>
                      </c:pt>
                      <c:pt idx="1906">
                        <c:v>43466.417557870373</c:v>
                      </c:pt>
                      <c:pt idx="1907">
                        <c:v>43466.417569444442</c:v>
                      </c:pt>
                      <c:pt idx="1908">
                        <c:v>43466.417581018519</c:v>
                      </c:pt>
                      <c:pt idx="1909">
                        <c:v>43466.417592592603</c:v>
                      </c:pt>
                      <c:pt idx="1910">
                        <c:v>43466.417604166672</c:v>
                      </c:pt>
                      <c:pt idx="1911">
                        <c:v>43466.417615740742</c:v>
                      </c:pt>
                      <c:pt idx="1912">
                        <c:v>43466.417627314811</c:v>
                      </c:pt>
                      <c:pt idx="1913">
                        <c:v>43466.417638888888</c:v>
                      </c:pt>
                      <c:pt idx="1914">
                        <c:v>43466.417650462958</c:v>
                      </c:pt>
                      <c:pt idx="1915">
                        <c:v>43466.417662037027</c:v>
                      </c:pt>
                      <c:pt idx="1916">
                        <c:v>43466.417673611111</c:v>
                      </c:pt>
                      <c:pt idx="1917">
                        <c:v>43466.417685185188</c:v>
                      </c:pt>
                      <c:pt idx="1918">
                        <c:v>43466.417696759258</c:v>
                      </c:pt>
                      <c:pt idx="1919">
                        <c:v>43466.417708333327</c:v>
                      </c:pt>
                      <c:pt idx="1920">
                        <c:v>43466.417719907397</c:v>
                      </c:pt>
                      <c:pt idx="1921">
                        <c:v>43466.417731481481</c:v>
                      </c:pt>
                      <c:pt idx="1922">
                        <c:v>43466.417743055557</c:v>
                      </c:pt>
                      <c:pt idx="1923">
                        <c:v>43466.417754629627</c:v>
                      </c:pt>
                      <c:pt idx="1924">
                        <c:v>43466.417766203696</c:v>
                      </c:pt>
                      <c:pt idx="1925">
                        <c:v>43466.41777777778</c:v>
                      </c:pt>
                      <c:pt idx="1926">
                        <c:v>43466.41778935185</c:v>
                      </c:pt>
                      <c:pt idx="1927">
                        <c:v>43466.417800925927</c:v>
                      </c:pt>
                      <c:pt idx="1928">
                        <c:v>43466.417812500003</c:v>
                      </c:pt>
                      <c:pt idx="1929">
                        <c:v>43466.417824074073</c:v>
                      </c:pt>
                      <c:pt idx="1930">
                        <c:v>43466.41783564815</c:v>
                      </c:pt>
                      <c:pt idx="1931">
                        <c:v>43466.417847222219</c:v>
                      </c:pt>
                      <c:pt idx="1932">
                        <c:v>43466.417858796303</c:v>
                      </c:pt>
                      <c:pt idx="1933">
                        <c:v>43466.417870370373</c:v>
                      </c:pt>
                      <c:pt idx="1934">
                        <c:v>43466.417881944442</c:v>
                      </c:pt>
                      <c:pt idx="1935">
                        <c:v>43466.417893518519</c:v>
                      </c:pt>
                      <c:pt idx="1936">
                        <c:v>43466.417905092603</c:v>
                      </c:pt>
                      <c:pt idx="1937">
                        <c:v>43466.417916666673</c:v>
                      </c:pt>
                      <c:pt idx="1938">
                        <c:v>43466.417928240742</c:v>
                      </c:pt>
                      <c:pt idx="1939">
                        <c:v>43466.417939814812</c:v>
                      </c:pt>
                      <c:pt idx="1940">
                        <c:v>43466.417951388888</c:v>
                      </c:pt>
                      <c:pt idx="1941">
                        <c:v>43466.417962962973</c:v>
                      </c:pt>
                      <c:pt idx="1942">
                        <c:v>43466.417974537027</c:v>
                      </c:pt>
                      <c:pt idx="1943">
                        <c:v>43466.417986111112</c:v>
                      </c:pt>
                      <c:pt idx="1944">
                        <c:v>43466.417997685188</c:v>
                      </c:pt>
                      <c:pt idx="1945">
                        <c:v>43466.418009259258</c:v>
                      </c:pt>
                      <c:pt idx="1946">
                        <c:v>43466.418020833327</c:v>
                      </c:pt>
                      <c:pt idx="1947">
                        <c:v>43466.418032407397</c:v>
                      </c:pt>
                      <c:pt idx="1948">
                        <c:v>43466.418043981481</c:v>
                      </c:pt>
                      <c:pt idx="1949">
                        <c:v>43466.418055555558</c:v>
                      </c:pt>
                      <c:pt idx="1950">
                        <c:v>43466.418067129627</c:v>
                      </c:pt>
                      <c:pt idx="1951">
                        <c:v>43466.418078703697</c:v>
                      </c:pt>
                      <c:pt idx="1952">
                        <c:v>43466.418090277781</c:v>
                      </c:pt>
                      <c:pt idx="1953">
                        <c:v>43466.41810185185</c:v>
                      </c:pt>
                      <c:pt idx="1954">
                        <c:v>43466.418113425927</c:v>
                      </c:pt>
                      <c:pt idx="1955">
                        <c:v>43466.418124999997</c:v>
                      </c:pt>
                      <c:pt idx="1956">
                        <c:v>43466.418136574073</c:v>
                      </c:pt>
                      <c:pt idx="1957">
                        <c:v>43466.41814814815</c:v>
                      </c:pt>
                      <c:pt idx="1958">
                        <c:v>43466.41815972222</c:v>
                      </c:pt>
                      <c:pt idx="1959">
                        <c:v>43466.418171296304</c:v>
                      </c:pt>
                      <c:pt idx="1960">
                        <c:v>43466.418182870373</c:v>
                      </c:pt>
                      <c:pt idx="1961">
                        <c:v>43466.418194444443</c:v>
                      </c:pt>
                      <c:pt idx="1962">
                        <c:v>43466.418206018519</c:v>
                      </c:pt>
                      <c:pt idx="1963">
                        <c:v>43466.418217592603</c:v>
                      </c:pt>
                      <c:pt idx="1964">
                        <c:v>43466.418229166673</c:v>
                      </c:pt>
                      <c:pt idx="1965">
                        <c:v>43466.418240740742</c:v>
                      </c:pt>
                      <c:pt idx="1966">
                        <c:v>43466.418252314812</c:v>
                      </c:pt>
                      <c:pt idx="1967">
                        <c:v>43466.418263888889</c:v>
                      </c:pt>
                      <c:pt idx="1968">
                        <c:v>43466.418275462973</c:v>
                      </c:pt>
                      <c:pt idx="1969">
                        <c:v>43466.418287037042</c:v>
                      </c:pt>
                      <c:pt idx="1970">
                        <c:v>43466.418298611112</c:v>
                      </c:pt>
                      <c:pt idx="1971">
                        <c:v>43466.418310185189</c:v>
                      </c:pt>
                      <c:pt idx="1972">
                        <c:v>43466.418321759258</c:v>
                      </c:pt>
                      <c:pt idx="1973">
                        <c:v>43466.418333333328</c:v>
                      </c:pt>
                      <c:pt idx="1974">
                        <c:v>43466.418344907397</c:v>
                      </c:pt>
                      <c:pt idx="1975">
                        <c:v>43466.418356481481</c:v>
                      </c:pt>
                      <c:pt idx="1976">
                        <c:v>43466.418368055558</c:v>
                      </c:pt>
                      <c:pt idx="1977">
                        <c:v>43466.418379629627</c:v>
                      </c:pt>
                      <c:pt idx="1978">
                        <c:v>43466.418391203697</c:v>
                      </c:pt>
                      <c:pt idx="1979">
                        <c:v>43466.418402777781</c:v>
                      </c:pt>
                      <c:pt idx="1980">
                        <c:v>43466.418414351851</c:v>
                      </c:pt>
                      <c:pt idx="1981">
                        <c:v>43466.418425925927</c:v>
                      </c:pt>
                      <c:pt idx="1982">
                        <c:v>43466.418437499997</c:v>
                      </c:pt>
                      <c:pt idx="1983">
                        <c:v>43466.418449074074</c:v>
                      </c:pt>
                      <c:pt idx="1984">
                        <c:v>43466.41846064815</c:v>
                      </c:pt>
                      <c:pt idx="1985">
                        <c:v>43466.41847222222</c:v>
                      </c:pt>
                      <c:pt idx="1986">
                        <c:v>43466.418483796297</c:v>
                      </c:pt>
                      <c:pt idx="1987">
                        <c:v>43466.418495370373</c:v>
                      </c:pt>
                      <c:pt idx="1988">
                        <c:v>43466.418506944443</c:v>
                      </c:pt>
                      <c:pt idx="1989">
                        <c:v>43466.41851851852</c:v>
                      </c:pt>
                      <c:pt idx="1990">
                        <c:v>43466.418530092589</c:v>
                      </c:pt>
                      <c:pt idx="1991">
                        <c:v>43466.418541666673</c:v>
                      </c:pt>
                      <c:pt idx="1992">
                        <c:v>43466.418553240743</c:v>
                      </c:pt>
                      <c:pt idx="1993">
                        <c:v>43466.418564814812</c:v>
                      </c:pt>
                      <c:pt idx="1994">
                        <c:v>43466.418576388889</c:v>
                      </c:pt>
                      <c:pt idx="1995">
                        <c:v>43466.418587962973</c:v>
                      </c:pt>
                      <c:pt idx="1996">
                        <c:v>43466.418599537043</c:v>
                      </c:pt>
                      <c:pt idx="1997">
                        <c:v>43466.418611111112</c:v>
                      </c:pt>
                      <c:pt idx="1998">
                        <c:v>43466.418622685182</c:v>
                      </c:pt>
                      <c:pt idx="1999">
                        <c:v>43466.418634259258</c:v>
                      </c:pt>
                      <c:pt idx="2000">
                        <c:v>43466.418645833342</c:v>
                      </c:pt>
                      <c:pt idx="2001">
                        <c:v>43466.418657407397</c:v>
                      </c:pt>
                      <c:pt idx="2002">
                        <c:v>43466.418668981481</c:v>
                      </c:pt>
                      <c:pt idx="2003">
                        <c:v>43466.418680555558</c:v>
                      </c:pt>
                      <c:pt idx="2004">
                        <c:v>43466.418692129628</c:v>
                      </c:pt>
                      <c:pt idx="2005">
                        <c:v>43466.418703703697</c:v>
                      </c:pt>
                      <c:pt idx="2006">
                        <c:v>43466.418715277781</c:v>
                      </c:pt>
                      <c:pt idx="2007">
                        <c:v>43466.418726851851</c:v>
                      </c:pt>
                      <c:pt idx="2008">
                        <c:v>43466.418738425928</c:v>
                      </c:pt>
                      <c:pt idx="2009">
                        <c:v>43466.418749999997</c:v>
                      </c:pt>
                      <c:pt idx="2010">
                        <c:v>43466.418761574067</c:v>
                      </c:pt>
                      <c:pt idx="2011">
                        <c:v>43466.418773148151</c:v>
                      </c:pt>
                      <c:pt idx="2012">
                        <c:v>43466.41878472222</c:v>
                      </c:pt>
                      <c:pt idx="2013">
                        <c:v>43466.418796296297</c:v>
                      </c:pt>
                      <c:pt idx="2014">
                        <c:v>43466.418807870366</c:v>
                      </c:pt>
                      <c:pt idx="2015">
                        <c:v>43466.418819444443</c:v>
                      </c:pt>
                      <c:pt idx="2016">
                        <c:v>43466.41883101852</c:v>
                      </c:pt>
                      <c:pt idx="2017">
                        <c:v>43466.418842592589</c:v>
                      </c:pt>
                      <c:pt idx="2018">
                        <c:v>43466.418854166674</c:v>
                      </c:pt>
                      <c:pt idx="2019">
                        <c:v>43466.418865740743</c:v>
                      </c:pt>
                      <c:pt idx="2020">
                        <c:v>43466.418877314813</c:v>
                      </c:pt>
                      <c:pt idx="2021">
                        <c:v>43466.418888888889</c:v>
                      </c:pt>
                      <c:pt idx="2022">
                        <c:v>43466.418900462973</c:v>
                      </c:pt>
                      <c:pt idx="2023">
                        <c:v>43466.418912037043</c:v>
                      </c:pt>
                      <c:pt idx="2024">
                        <c:v>43466.418923611112</c:v>
                      </c:pt>
                      <c:pt idx="2025">
                        <c:v>43466.418935185182</c:v>
                      </c:pt>
                      <c:pt idx="2026">
                        <c:v>43466.418946759259</c:v>
                      </c:pt>
                      <c:pt idx="2027">
                        <c:v>43466.418958333343</c:v>
                      </c:pt>
                      <c:pt idx="2028">
                        <c:v>43466.418969907398</c:v>
                      </c:pt>
                      <c:pt idx="2029">
                        <c:v>43466.418981481482</c:v>
                      </c:pt>
                      <c:pt idx="2030">
                        <c:v>43466.418993055559</c:v>
                      </c:pt>
                      <c:pt idx="2031">
                        <c:v>43466.419004629628</c:v>
                      </c:pt>
                      <c:pt idx="2032">
                        <c:v>43466.419016203698</c:v>
                      </c:pt>
                      <c:pt idx="2033">
                        <c:v>43466.419027777767</c:v>
                      </c:pt>
                      <c:pt idx="2034">
                        <c:v>43466.419039351851</c:v>
                      </c:pt>
                      <c:pt idx="2035">
                        <c:v>43466.419050925928</c:v>
                      </c:pt>
                      <c:pt idx="2036">
                        <c:v>43466.419062499997</c:v>
                      </c:pt>
                      <c:pt idx="2037">
                        <c:v>43466.419074074067</c:v>
                      </c:pt>
                      <c:pt idx="2038">
                        <c:v>43466.419085648151</c:v>
                      </c:pt>
                      <c:pt idx="2039">
                        <c:v>43466.41909722222</c:v>
                      </c:pt>
                      <c:pt idx="2040">
                        <c:v>43466.419108796297</c:v>
                      </c:pt>
                      <c:pt idx="2041">
                        <c:v>43466.419120370367</c:v>
                      </c:pt>
                      <c:pt idx="2042">
                        <c:v>43466.419131944444</c:v>
                      </c:pt>
                      <c:pt idx="2043">
                        <c:v>43466.41914351852</c:v>
                      </c:pt>
                      <c:pt idx="2044">
                        <c:v>43466.41915509259</c:v>
                      </c:pt>
                      <c:pt idx="2045">
                        <c:v>43466.419166666667</c:v>
                      </c:pt>
                      <c:pt idx="2046">
                        <c:v>43466.419178240743</c:v>
                      </c:pt>
                      <c:pt idx="2047">
                        <c:v>43466.419189814813</c:v>
                      </c:pt>
                      <c:pt idx="2048">
                        <c:v>43466.41920138889</c:v>
                      </c:pt>
                      <c:pt idx="2049">
                        <c:v>43466.419212962966</c:v>
                      </c:pt>
                      <c:pt idx="2050">
                        <c:v>43466.419224537043</c:v>
                      </c:pt>
                      <c:pt idx="2051">
                        <c:v>43466.419236111113</c:v>
                      </c:pt>
                      <c:pt idx="2052">
                        <c:v>43466.419247685182</c:v>
                      </c:pt>
                      <c:pt idx="2053">
                        <c:v>43466.419259259259</c:v>
                      </c:pt>
                      <c:pt idx="2054">
                        <c:v>43466.419270833343</c:v>
                      </c:pt>
                      <c:pt idx="2055">
                        <c:v>43466.419282407413</c:v>
                      </c:pt>
                      <c:pt idx="2056">
                        <c:v>43466.419293981482</c:v>
                      </c:pt>
                      <c:pt idx="2057">
                        <c:v>43466.419305555559</c:v>
                      </c:pt>
                      <c:pt idx="2058">
                        <c:v>43466.419317129628</c:v>
                      </c:pt>
                      <c:pt idx="2059">
                        <c:v>43466.419328703712</c:v>
                      </c:pt>
                      <c:pt idx="2060">
                        <c:v>43466.419340277767</c:v>
                      </c:pt>
                      <c:pt idx="2061">
                        <c:v>43466.419351851851</c:v>
                      </c:pt>
                      <c:pt idx="2062">
                        <c:v>43466.419363425928</c:v>
                      </c:pt>
                      <c:pt idx="2063">
                        <c:v>43466.419374999998</c:v>
                      </c:pt>
                      <c:pt idx="2064">
                        <c:v>43466.419386574067</c:v>
                      </c:pt>
                      <c:pt idx="2065">
                        <c:v>43466.419398148151</c:v>
                      </c:pt>
                      <c:pt idx="2066">
                        <c:v>43466.419409722221</c:v>
                      </c:pt>
                      <c:pt idx="2067">
                        <c:v>43466.419421296298</c:v>
                      </c:pt>
                      <c:pt idx="2068">
                        <c:v>43466.419432870367</c:v>
                      </c:pt>
                      <c:pt idx="2069">
                        <c:v>43466.419444444437</c:v>
                      </c:pt>
                      <c:pt idx="2070">
                        <c:v>43466.419456018521</c:v>
                      </c:pt>
                      <c:pt idx="2071">
                        <c:v>43466.41946759259</c:v>
                      </c:pt>
                      <c:pt idx="2072">
                        <c:v>43466.419479166667</c:v>
                      </c:pt>
                      <c:pt idx="2073">
                        <c:v>43466.419490740736</c:v>
                      </c:pt>
                      <c:pt idx="2074">
                        <c:v>43466.419502314813</c:v>
                      </c:pt>
                      <c:pt idx="2075">
                        <c:v>43466.41951388889</c:v>
                      </c:pt>
                      <c:pt idx="2076">
                        <c:v>43466.419525462959</c:v>
                      </c:pt>
                      <c:pt idx="2077">
                        <c:v>43466.419537037043</c:v>
                      </c:pt>
                      <c:pt idx="2078">
                        <c:v>43466.419548611113</c:v>
                      </c:pt>
                      <c:pt idx="2079">
                        <c:v>43466.419560185182</c:v>
                      </c:pt>
                      <c:pt idx="2080">
                        <c:v>43466.419571759259</c:v>
                      </c:pt>
                      <c:pt idx="2081">
                        <c:v>43466.419583333343</c:v>
                      </c:pt>
                      <c:pt idx="2082">
                        <c:v>43466.419594907413</c:v>
                      </c:pt>
                      <c:pt idx="2083">
                        <c:v>43466.419606481482</c:v>
                      </c:pt>
                      <c:pt idx="2084">
                        <c:v>43466.419618055559</c:v>
                      </c:pt>
                      <c:pt idx="2085">
                        <c:v>43466.419629629629</c:v>
                      </c:pt>
                      <c:pt idx="2086">
                        <c:v>43466.419641203713</c:v>
                      </c:pt>
                      <c:pt idx="2087">
                        <c:v>43466.419652777768</c:v>
                      </c:pt>
                      <c:pt idx="2088">
                        <c:v>43466.419664351852</c:v>
                      </c:pt>
                      <c:pt idx="2089">
                        <c:v>43466.419675925928</c:v>
                      </c:pt>
                      <c:pt idx="2090">
                        <c:v>43466.419687499998</c:v>
                      </c:pt>
                      <c:pt idx="2091">
                        <c:v>43466.419699074067</c:v>
                      </c:pt>
                      <c:pt idx="2092">
                        <c:v>43466.419710648152</c:v>
                      </c:pt>
                      <c:pt idx="2093">
                        <c:v>43466.419722222221</c:v>
                      </c:pt>
                      <c:pt idx="2094">
                        <c:v>43466.419733796298</c:v>
                      </c:pt>
                      <c:pt idx="2095">
                        <c:v>43466.419745370367</c:v>
                      </c:pt>
                      <c:pt idx="2096">
                        <c:v>43466.419756944437</c:v>
                      </c:pt>
                      <c:pt idx="2097">
                        <c:v>43466.419768518521</c:v>
                      </c:pt>
                      <c:pt idx="2098">
                        <c:v>43466.41978009259</c:v>
                      </c:pt>
                      <c:pt idx="2099">
                        <c:v>43466.419791666667</c:v>
                      </c:pt>
                      <c:pt idx="2100">
                        <c:v>43466.419803240737</c:v>
                      </c:pt>
                      <c:pt idx="2101">
                        <c:v>43466.419814814813</c:v>
                      </c:pt>
                      <c:pt idx="2102">
                        <c:v>43466.41982638889</c:v>
                      </c:pt>
                      <c:pt idx="2103">
                        <c:v>43466.41983796296</c:v>
                      </c:pt>
                      <c:pt idx="2104">
                        <c:v>43466.419849537036</c:v>
                      </c:pt>
                      <c:pt idx="2105">
                        <c:v>43466.419861111113</c:v>
                      </c:pt>
                      <c:pt idx="2106">
                        <c:v>43466.419872685183</c:v>
                      </c:pt>
                      <c:pt idx="2107">
                        <c:v>43466.41988425926</c:v>
                      </c:pt>
                      <c:pt idx="2108">
                        <c:v>43466.419895833344</c:v>
                      </c:pt>
                      <c:pt idx="2109">
                        <c:v>43466.419907407413</c:v>
                      </c:pt>
                      <c:pt idx="2110">
                        <c:v>43466.419918981483</c:v>
                      </c:pt>
                      <c:pt idx="2111">
                        <c:v>43466.419930555552</c:v>
                      </c:pt>
                      <c:pt idx="2112">
                        <c:v>43466.419942129629</c:v>
                      </c:pt>
                      <c:pt idx="2113">
                        <c:v>43466.419953703713</c:v>
                      </c:pt>
                      <c:pt idx="2114">
                        <c:v>43466.419965277782</c:v>
                      </c:pt>
                      <c:pt idx="2115">
                        <c:v>43466.419976851852</c:v>
                      </c:pt>
                      <c:pt idx="2116">
                        <c:v>43466.419988425929</c:v>
                      </c:pt>
                      <c:pt idx="2117">
                        <c:v>43466.42</c:v>
                      </c:pt>
                      <c:pt idx="2118">
                        <c:v>43466.420011574082</c:v>
                      </c:pt>
                      <c:pt idx="2119">
                        <c:v>43466.420023148137</c:v>
                      </c:pt>
                      <c:pt idx="2120">
                        <c:v>43466.420034722221</c:v>
                      </c:pt>
                      <c:pt idx="2121">
                        <c:v>43466.420046296298</c:v>
                      </c:pt>
                      <c:pt idx="2122">
                        <c:v>43466.420057870368</c:v>
                      </c:pt>
                      <c:pt idx="2123">
                        <c:v>43466.420069444437</c:v>
                      </c:pt>
                      <c:pt idx="2124">
                        <c:v>43466.420081018521</c:v>
                      </c:pt>
                      <c:pt idx="2125">
                        <c:v>43466.420092592591</c:v>
                      </c:pt>
                      <c:pt idx="2126">
                        <c:v>43466.420104166667</c:v>
                      </c:pt>
                      <c:pt idx="2127">
                        <c:v>43466.420115740737</c:v>
                      </c:pt>
                      <c:pt idx="2128">
                        <c:v>43466.420127314806</c:v>
                      </c:pt>
                      <c:pt idx="2129">
                        <c:v>43466.420138888891</c:v>
                      </c:pt>
                      <c:pt idx="2130">
                        <c:v>43466.42015046296</c:v>
                      </c:pt>
                      <c:pt idx="2131">
                        <c:v>43466.420162037037</c:v>
                      </c:pt>
                      <c:pt idx="2132">
                        <c:v>43466.420173611114</c:v>
                      </c:pt>
                      <c:pt idx="2133">
                        <c:v>43466.420185185183</c:v>
                      </c:pt>
                      <c:pt idx="2134">
                        <c:v>43466.42019675926</c:v>
                      </c:pt>
                      <c:pt idx="2135">
                        <c:v>43466.420208333337</c:v>
                      </c:pt>
                      <c:pt idx="2136">
                        <c:v>43466.420219907413</c:v>
                      </c:pt>
                      <c:pt idx="2137">
                        <c:v>43466.420231481483</c:v>
                      </c:pt>
                      <c:pt idx="2138">
                        <c:v>43466.420243055552</c:v>
                      </c:pt>
                      <c:pt idx="2139">
                        <c:v>43466.420254629629</c:v>
                      </c:pt>
                      <c:pt idx="2140">
                        <c:v>43466.420266203713</c:v>
                      </c:pt>
                      <c:pt idx="2141">
                        <c:v>43466.420277777783</c:v>
                      </c:pt>
                      <c:pt idx="2142">
                        <c:v>43466.420289351852</c:v>
                      </c:pt>
                      <c:pt idx="2143">
                        <c:v>43466.420300925929</c:v>
                      </c:pt>
                      <c:pt idx="2144">
                        <c:v>43466.420312499999</c:v>
                      </c:pt>
                      <c:pt idx="2145">
                        <c:v>43466.420324074083</c:v>
                      </c:pt>
                      <c:pt idx="2146">
                        <c:v>43466.420335648138</c:v>
                      </c:pt>
                      <c:pt idx="2147">
                        <c:v>43466.420347222222</c:v>
                      </c:pt>
                      <c:pt idx="2148">
                        <c:v>43466.420358796298</c:v>
                      </c:pt>
                      <c:pt idx="2149">
                        <c:v>43466.420370370368</c:v>
                      </c:pt>
                      <c:pt idx="2150">
                        <c:v>43466.420381944437</c:v>
                      </c:pt>
                      <c:pt idx="2151">
                        <c:v>43466.420393518521</c:v>
                      </c:pt>
                      <c:pt idx="2152">
                        <c:v>43466.420405092591</c:v>
                      </c:pt>
                      <c:pt idx="2153">
                        <c:v>43466.420416666668</c:v>
                      </c:pt>
                      <c:pt idx="2154">
                        <c:v>43466.420428240737</c:v>
                      </c:pt>
                      <c:pt idx="2155">
                        <c:v>43466.420439814807</c:v>
                      </c:pt>
                      <c:pt idx="2156">
                        <c:v>43466.420451388891</c:v>
                      </c:pt>
                      <c:pt idx="2157">
                        <c:v>43466.42046296296</c:v>
                      </c:pt>
                      <c:pt idx="2158">
                        <c:v>43466.420474537037</c:v>
                      </c:pt>
                      <c:pt idx="2159">
                        <c:v>43466.420486111107</c:v>
                      </c:pt>
                      <c:pt idx="2160">
                        <c:v>43466.420497685183</c:v>
                      </c:pt>
                      <c:pt idx="2161">
                        <c:v>43466.42050925926</c:v>
                      </c:pt>
                      <c:pt idx="2162">
                        <c:v>43466.420520833337</c:v>
                      </c:pt>
                      <c:pt idx="2163">
                        <c:v>43466.420532407406</c:v>
                      </c:pt>
                      <c:pt idx="2164">
                        <c:v>43466.420543981483</c:v>
                      </c:pt>
                      <c:pt idx="2165">
                        <c:v>43466.420555555553</c:v>
                      </c:pt>
                      <c:pt idx="2166">
                        <c:v>43466.420567129629</c:v>
                      </c:pt>
                      <c:pt idx="2167">
                        <c:v>43466.420578703714</c:v>
                      </c:pt>
                      <c:pt idx="2168">
                        <c:v>43466.420590277783</c:v>
                      </c:pt>
                      <c:pt idx="2169">
                        <c:v>43466.420601851853</c:v>
                      </c:pt>
                      <c:pt idx="2170">
                        <c:v>43466.420613425929</c:v>
                      </c:pt>
                      <c:pt idx="2171">
                        <c:v>43466.420624999999</c:v>
                      </c:pt>
                      <c:pt idx="2172">
                        <c:v>43466.420636574083</c:v>
                      </c:pt>
                      <c:pt idx="2173">
                        <c:v>43466.420648148152</c:v>
                      </c:pt>
                      <c:pt idx="2174">
                        <c:v>43466.420659722222</c:v>
                      </c:pt>
                      <c:pt idx="2175">
                        <c:v>43466.420671296299</c:v>
                      </c:pt>
                      <c:pt idx="2176">
                        <c:v>43466.420682870368</c:v>
                      </c:pt>
                      <c:pt idx="2177">
                        <c:v>43466.420694444438</c:v>
                      </c:pt>
                      <c:pt idx="2178">
                        <c:v>43466.420706018522</c:v>
                      </c:pt>
                      <c:pt idx="2179">
                        <c:v>43466.420717592591</c:v>
                      </c:pt>
                      <c:pt idx="2180">
                        <c:v>43466.420729166668</c:v>
                      </c:pt>
                      <c:pt idx="2181">
                        <c:v>43466.420740740738</c:v>
                      </c:pt>
                      <c:pt idx="2182">
                        <c:v>43466.420752314807</c:v>
                      </c:pt>
                      <c:pt idx="2183">
                        <c:v>43466.420763888891</c:v>
                      </c:pt>
                      <c:pt idx="2184">
                        <c:v>43466.420775462961</c:v>
                      </c:pt>
                      <c:pt idx="2185">
                        <c:v>43466.420787037037</c:v>
                      </c:pt>
                      <c:pt idx="2186">
                        <c:v>43466.420798611107</c:v>
                      </c:pt>
                      <c:pt idx="2187">
                        <c:v>43466.420810185176</c:v>
                      </c:pt>
                      <c:pt idx="2188">
                        <c:v>43466.42082175926</c:v>
                      </c:pt>
                      <c:pt idx="2189">
                        <c:v>43466.42083333333</c:v>
                      </c:pt>
                      <c:pt idx="2190">
                        <c:v>43466.420844907407</c:v>
                      </c:pt>
                      <c:pt idx="2191">
                        <c:v>43466.420856481483</c:v>
                      </c:pt>
                      <c:pt idx="2192">
                        <c:v>43466.420868055553</c:v>
                      </c:pt>
                      <c:pt idx="2193">
                        <c:v>43466.42087962963</c:v>
                      </c:pt>
                      <c:pt idx="2194">
                        <c:v>43466.420891203707</c:v>
                      </c:pt>
                      <c:pt idx="2195">
                        <c:v>43466.420902777783</c:v>
                      </c:pt>
                      <c:pt idx="2196">
                        <c:v>43466.420914351853</c:v>
                      </c:pt>
                      <c:pt idx="2197">
                        <c:v>43466.420925925922</c:v>
                      </c:pt>
                      <c:pt idx="2198">
                        <c:v>43466.420937499999</c:v>
                      </c:pt>
                      <c:pt idx="2199">
                        <c:v>43466.420949074083</c:v>
                      </c:pt>
                      <c:pt idx="2200">
                        <c:v>43466.420960648153</c:v>
                      </c:pt>
                      <c:pt idx="2201">
                        <c:v>43466.420972222222</c:v>
                      </c:pt>
                      <c:pt idx="2202">
                        <c:v>43466.420983796299</c:v>
                      </c:pt>
                      <c:pt idx="2203">
                        <c:v>43466.420995370368</c:v>
                      </c:pt>
                      <c:pt idx="2204">
                        <c:v>43466.421006944453</c:v>
                      </c:pt>
                      <c:pt idx="2205">
                        <c:v>43466.421018518522</c:v>
                      </c:pt>
                      <c:pt idx="2206">
                        <c:v>43466.421030092592</c:v>
                      </c:pt>
                      <c:pt idx="2207">
                        <c:v>43466.421041666668</c:v>
                      </c:pt>
                      <c:pt idx="2208">
                        <c:v>43466.421053240738</c:v>
                      </c:pt>
                      <c:pt idx="2209">
                        <c:v>43466.421064814807</c:v>
                      </c:pt>
                      <c:pt idx="2210">
                        <c:v>43466.421076388891</c:v>
                      </c:pt>
                      <c:pt idx="2211">
                        <c:v>43466.421087962961</c:v>
                      </c:pt>
                      <c:pt idx="2212">
                        <c:v>43466.421099537038</c:v>
                      </c:pt>
                      <c:pt idx="2213">
                        <c:v>43466.421111111107</c:v>
                      </c:pt>
                      <c:pt idx="2214">
                        <c:v>43466.421122685177</c:v>
                      </c:pt>
                      <c:pt idx="2215">
                        <c:v>43466.421134259261</c:v>
                      </c:pt>
                      <c:pt idx="2216">
                        <c:v>43466.42114583333</c:v>
                      </c:pt>
                      <c:pt idx="2217">
                        <c:v>43466.421157407407</c:v>
                      </c:pt>
                      <c:pt idx="2218">
                        <c:v>43466.421168981477</c:v>
                      </c:pt>
                      <c:pt idx="2219">
                        <c:v>43466.421180555553</c:v>
                      </c:pt>
                      <c:pt idx="2220">
                        <c:v>43466.42119212963</c:v>
                      </c:pt>
                      <c:pt idx="2221">
                        <c:v>43466.421203703707</c:v>
                      </c:pt>
                      <c:pt idx="2222">
                        <c:v>43466.421215277784</c:v>
                      </c:pt>
                      <c:pt idx="2223">
                        <c:v>43466.421226851853</c:v>
                      </c:pt>
                      <c:pt idx="2224">
                        <c:v>43466.421238425923</c:v>
                      </c:pt>
                      <c:pt idx="2225">
                        <c:v>43466.421249999999</c:v>
                      </c:pt>
                      <c:pt idx="2226">
                        <c:v>43466.421261574083</c:v>
                      </c:pt>
                      <c:pt idx="2227">
                        <c:v>43466.421273148153</c:v>
                      </c:pt>
                      <c:pt idx="2228">
                        <c:v>43466.421284722222</c:v>
                      </c:pt>
                      <c:pt idx="2229">
                        <c:v>43466.421296296299</c:v>
                      </c:pt>
                      <c:pt idx="2230">
                        <c:v>43466.421307870369</c:v>
                      </c:pt>
                      <c:pt idx="2231">
                        <c:v>43466.421319444453</c:v>
                      </c:pt>
                      <c:pt idx="2232">
                        <c:v>43466.421331018522</c:v>
                      </c:pt>
                      <c:pt idx="2233">
                        <c:v>43466.421342592592</c:v>
                      </c:pt>
                      <c:pt idx="2234">
                        <c:v>43466.421354166669</c:v>
                      </c:pt>
                      <c:pt idx="2235">
                        <c:v>43466.421365740738</c:v>
                      </c:pt>
                      <c:pt idx="2236">
                        <c:v>43466.421377314808</c:v>
                      </c:pt>
                      <c:pt idx="2237">
                        <c:v>43466.421388888892</c:v>
                      </c:pt>
                      <c:pt idx="2238">
                        <c:v>43466.421400462961</c:v>
                      </c:pt>
                      <c:pt idx="2239">
                        <c:v>43466.421412037038</c:v>
                      </c:pt>
                      <c:pt idx="2240">
                        <c:v>43466.421423611107</c:v>
                      </c:pt>
                      <c:pt idx="2241">
                        <c:v>43466.421435185177</c:v>
                      </c:pt>
                      <c:pt idx="2242">
                        <c:v>43466.421446759261</c:v>
                      </c:pt>
                      <c:pt idx="2243">
                        <c:v>43466.421458333331</c:v>
                      </c:pt>
                      <c:pt idx="2244">
                        <c:v>43466.421469907407</c:v>
                      </c:pt>
                      <c:pt idx="2245">
                        <c:v>43466.421481481477</c:v>
                      </c:pt>
                      <c:pt idx="2246">
                        <c:v>43466.421493055554</c:v>
                      </c:pt>
                      <c:pt idx="2247">
                        <c:v>43466.42150462963</c:v>
                      </c:pt>
                      <c:pt idx="2248">
                        <c:v>43466.421516203707</c:v>
                      </c:pt>
                      <c:pt idx="2249">
                        <c:v>43466.421527777777</c:v>
                      </c:pt>
                      <c:pt idx="2250">
                        <c:v>43466.421539351853</c:v>
                      </c:pt>
                      <c:pt idx="2251">
                        <c:v>43466.421550925923</c:v>
                      </c:pt>
                      <c:pt idx="2252">
                        <c:v>43466.4215625</c:v>
                      </c:pt>
                      <c:pt idx="2253">
                        <c:v>43466.421574074076</c:v>
                      </c:pt>
                      <c:pt idx="2254">
                        <c:v>43466.421585648153</c:v>
                      </c:pt>
                      <c:pt idx="2255">
                        <c:v>43466.421597222223</c:v>
                      </c:pt>
                      <c:pt idx="2256">
                        <c:v>43466.4216087963</c:v>
                      </c:pt>
                      <c:pt idx="2257">
                        <c:v>43466.421620370369</c:v>
                      </c:pt>
                      <c:pt idx="2258">
                        <c:v>43466.421631944453</c:v>
                      </c:pt>
                      <c:pt idx="2259">
                        <c:v>43466.421643518523</c:v>
                      </c:pt>
                      <c:pt idx="2260">
                        <c:v>43466.421655092592</c:v>
                      </c:pt>
                      <c:pt idx="2261">
                        <c:v>43466.421666666669</c:v>
                      </c:pt>
                      <c:pt idx="2262">
                        <c:v>43466.421678240738</c:v>
                      </c:pt>
                      <c:pt idx="2263">
                        <c:v>43466.421689814822</c:v>
                      </c:pt>
                      <c:pt idx="2264">
                        <c:v>43466.421701388892</c:v>
                      </c:pt>
                      <c:pt idx="2265">
                        <c:v>43466.421712962961</c:v>
                      </c:pt>
                      <c:pt idx="2266">
                        <c:v>43466.421724537038</c:v>
                      </c:pt>
                      <c:pt idx="2267">
                        <c:v>43466.421736111108</c:v>
                      </c:pt>
                      <c:pt idx="2268">
                        <c:v>43466.421747685177</c:v>
                      </c:pt>
                      <c:pt idx="2269">
                        <c:v>43466.421759259261</c:v>
                      </c:pt>
                      <c:pt idx="2270">
                        <c:v>43466.421770833331</c:v>
                      </c:pt>
                      <c:pt idx="2271">
                        <c:v>43466.421782407408</c:v>
                      </c:pt>
                      <c:pt idx="2272">
                        <c:v>43466.421793981477</c:v>
                      </c:pt>
                      <c:pt idx="2273">
                        <c:v>43466.421805555547</c:v>
                      </c:pt>
                      <c:pt idx="2274">
                        <c:v>43466.421817129631</c:v>
                      </c:pt>
                      <c:pt idx="2275">
                        <c:v>43466.4218287037</c:v>
                      </c:pt>
                      <c:pt idx="2276">
                        <c:v>43466.421840277777</c:v>
                      </c:pt>
                      <c:pt idx="2277">
                        <c:v>43466.421851851846</c:v>
                      </c:pt>
                      <c:pt idx="2278">
                        <c:v>43466.421863425923</c:v>
                      </c:pt>
                      <c:pt idx="2279">
                        <c:v>43466.421875</c:v>
                      </c:pt>
                      <c:pt idx="2280">
                        <c:v>43466.421886574077</c:v>
                      </c:pt>
                      <c:pt idx="2281">
                        <c:v>43466.421898148154</c:v>
                      </c:pt>
                      <c:pt idx="2282">
                        <c:v>43466.421909722223</c:v>
                      </c:pt>
                      <c:pt idx="2283">
                        <c:v>43466.4219212963</c:v>
                      </c:pt>
                      <c:pt idx="2284">
                        <c:v>43466.421932870369</c:v>
                      </c:pt>
                      <c:pt idx="2285">
                        <c:v>43466.421944444453</c:v>
                      </c:pt>
                      <c:pt idx="2286">
                        <c:v>43466.421956018523</c:v>
                      </c:pt>
                      <c:pt idx="2287">
                        <c:v>43466.421967592592</c:v>
                      </c:pt>
                      <c:pt idx="2288">
                        <c:v>43466.421979166669</c:v>
                      </c:pt>
                      <c:pt idx="2289">
                        <c:v>43466.421990740739</c:v>
                      </c:pt>
                      <c:pt idx="2290">
                        <c:v>43466.422002314823</c:v>
                      </c:pt>
                      <c:pt idx="2291">
                        <c:v>43466.422013888892</c:v>
                      </c:pt>
                      <c:pt idx="2292">
                        <c:v>43466.422025462962</c:v>
                      </c:pt>
                      <c:pt idx="2293">
                        <c:v>43466.422037037039</c:v>
                      </c:pt>
                      <c:pt idx="2294">
                        <c:v>43466.422048611108</c:v>
                      </c:pt>
                      <c:pt idx="2295">
                        <c:v>43466.422060185178</c:v>
                      </c:pt>
                      <c:pt idx="2296">
                        <c:v>43466.422071759262</c:v>
                      </c:pt>
                      <c:pt idx="2297">
                        <c:v>43466.422083333331</c:v>
                      </c:pt>
                      <c:pt idx="2298">
                        <c:v>43466.422094907408</c:v>
                      </c:pt>
                      <c:pt idx="2299">
                        <c:v>43466.422106481477</c:v>
                      </c:pt>
                      <c:pt idx="2300">
                        <c:v>43466.422118055547</c:v>
                      </c:pt>
                      <c:pt idx="2301">
                        <c:v>43466.422129629631</c:v>
                      </c:pt>
                      <c:pt idx="2302">
                        <c:v>43466.4221412037</c:v>
                      </c:pt>
                      <c:pt idx="2303">
                        <c:v>43466.422152777777</c:v>
                      </c:pt>
                      <c:pt idx="2304">
                        <c:v>43466.422164351847</c:v>
                      </c:pt>
                      <c:pt idx="2305">
                        <c:v>43466.422175925924</c:v>
                      </c:pt>
                      <c:pt idx="2306">
                        <c:v>43466.4221875</c:v>
                      </c:pt>
                      <c:pt idx="2307">
                        <c:v>43466.422199074077</c:v>
                      </c:pt>
                      <c:pt idx="2308">
                        <c:v>43466.422210648147</c:v>
                      </c:pt>
                      <c:pt idx="2309">
                        <c:v>43466.422222222223</c:v>
                      </c:pt>
                      <c:pt idx="2310">
                        <c:v>43466.422233796293</c:v>
                      </c:pt>
                      <c:pt idx="2311">
                        <c:v>43466.42224537037</c:v>
                      </c:pt>
                      <c:pt idx="2312">
                        <c:v>43466.422256944446</c:v>
                      </c:pt>
                      <c:pt idx="2313">
                        <c:v>43466.422268518523</c:v>
                      </c:pt>
                      <c:pt idx="2314">
                        <c:v>43466.422280092593</c:v>
                      </c:pt>
                      <c:pt idx="2315">
                        <c:v>43466.422291666669</c:v>
                      </c:pt>
                      <c:pt idx="2316">
                        <c:v>43466.422303240739</c:v>
                      </c:pt>
                      <c:pt idx="2317">
                        <c:v>43466.422314814823</c:v>
                      </c:pt>
                      <c:pt idx="2318">
                        <c:v>43466.422326388893</c:v>
                      </c:pt>
                      <c:pt idx="2319">
                        <c:v>43466.422337962962</c:v>
                      </c:pt>
                      <c:pt idx="2320">
                        <c:v>43466.422349537039</c:v>
                      </c:pt>
                      <c:pt idx="2321">
                        <c:v>43466.422361111108</c:v>
                      </c:pt>
                      <c:pt idx="2322">
                        <c:v>43466.422372685192</c:v>
                      </c:pt>
                      <c:pt idx="2323">
                        <c:v>43466.422384259262</c:v>
                      </c:pt>
                      <c:pt idx="2324">
                        <c:v>43466.422395833331</c:v>
                      </c:pt>
                      <c:pt idx="2325">
                        <c:v>43466.422407407408</c:v>
                      </c:pt>
                      <c:pt idx="2326">
                        <c:v>43466.422418981478</c:v>
                      </c:pt>
                      <c:pt idx="2327">
                        <c:v>43466.422430555547</c:v>
                      </c:pt>
                      <c:pt idx="2328">
                        <c:v>43466.422442129631</c:v>
                      </c:pt>
                      <c:pt idx="2329">
                        <c:v>43466.422453703701</c:v>
                      </c:pt>
                      <c:pt idx="2330">
                        <c:v>43466.422465277778</c:v>
                      </c:pt>
                      <c:pt idx="2331">
                        <c:v>43466.422476851847</c:v>
                      </c:pt>
                      <c:pt idx="2332">
                        <c:v>43466.422488425917</c:v>
                      </c:pt>
                      <c:pt idx="2333">
                        <c:v>43466.422500000001</c:v>
                      </c:pt>
                      <c:pt idx="2334">
                        <c:v>43466.422511574077</c:v>
                      </c:pt>
                      <c:pt idx="2335">
                        <c:v>43466.422523148147</c:v>
                      </c:pt>
                      <c:pt idx="2336">
                        <c:v>43466.422534722216</c:v>
                      </c:pt>
                      <c:pt idx="2337">
                        <c:v>43466.422546296293</c:v>
                      </c:pt>
                      <c:pt idx="2338">
                        <c:v>43466.42255787037</c:v>
                      </c:pt>
                      <c:pt idx="2339">
                        <c:v>43466.422569444447</c:v>
                      </c:pt>
                      <c:pt idx="2340">
                        <c:v>43466.422581018523</c:v>
                      </c:pt>
                      <c:pt idx="2341">
                        <c:v>43466.422592592593</c:v>
                      </c:pt>
                      <c:pt idx="2342">
                        <c:v>43466.42260416667</c:v>
                      </c:pt>
                      <c:pt idx="2343">
                        <c:v>43466.422615740739</c:v>
                      </c:pt>
                      <c:pt idx="2344">
                        <c:v>43466.422627314823</c:v>
                      </c:pt>
                      <c:pt idx="2345">
                        <c:v>43466.422638888893</c:v>
                      </c:pt>
                      <c:pt idx="2346">
                        <c:v>43466.422650462962</c:v>
                      </c:pt>
                      <c:pt idx="2347">
                        <c:v>43466.422662037039</c:v>
                      </c:pt>
                      <c:pt idx="2348">
                        <c:v>43466.422673611109</c:v>
                      </c:pt>
                      <c:pt idx="2349">
                        <c:v>43466.422685185193</c:v>
                      </c:pt>
                      <c:pt idx="2350">
                        <c:v>43466.422696759262</c:v>
                      </c:pt>
                      <c:pt idx="2351">
                        <c:v>43466.422708333332</c:v>
                      </c:pt>
                      <c:pt idx="2352">
                        <c:v>43466.422719907408</c:v>
                      </c:pt>
                      <c:pt idx="2353">
                        <c:v>43466.422731481478</c:v>
                      </c:pt>
                      <c:pt idx="2354">
                        <c:v>43466.422743055547</c:v>
                      </c:pt>
                      <c:pt idx="2355">
                        <c:v>43466.422754629632</c:v>
                      </c:pt>
                      <c:pt idx="2356">
                        <c:v>43466.422766203701</c:v>
                      </c:pt>
                      <c:pt idx="2357">
                        <c:v>43466.422777777778</c:v>
                      </c:pt>
                      <c:pt idx="2358">
                        <c:v>43466.422789351847</c:v>
                      </c:pt>
                      <c:pt idx="2359">
                        <c:v>43466.422800925917</c:v>
                      </c:pt>
                      <c:pt idx="2360">
                        <c:v>43466.422812500001</c:v>
                      </c:pt>
                      <c:pt idx="2361">
                        <c:v>43466.422824074078</c:v>
                      </c:pt>
                      <c:pt idx="2362">
                        <c:v>43466.422835648147</c:v>
                      </c:pt>
                      <c:pt idx="2363">
                        <c:v>43466.422847222217</c:v>
                      </c:pt>
                      <c:pt idx="2364">
                        <c:v>43466.422858796293</c:v>
                      </c:pt>
                      <c:pt idx="2365">
                        <c:v>43466.42287037037</c:v>
                      </c:pt>
                      <c:pt idx="2366">
                        <c:v>43466.422881944447</c:v>
                      </c:pt>
                      <c:pt idx="2367">
                        <c:v>43466.422893518517</c:v>
                      </c:pt>
                      <c:pt idx="2368">
                        <c:v>43466.422905092593</c:v>
                      </c:pt>
                      <c:pt idx="2369">
                        <c:v>43466.42291666667</c:v>
                      </c:pt>
                      <c:pt idx="2370">
                        <c:v>43466.42292824074</c:v>
                      </c:pt>
                      <c:pt idx="2371">
                        <c:v>43466.422939814824</c:v>
                      </c:pt>
                      <c:pt idx="2372">
                        <c:v>43466.422951388893</c:v>
                      </c:pt>
                      <c:pt idx="2373">
                        <c:v>43466.422962962963</c:v>
                      </c:pt>
                      <c:pt idx="2374">
                        <c:v>43466.422974537039</c:v>
                      </c:pt>
                      <c:pt idx="2375">
                        <c:v>43466.422986111109</c:v>
                      </c:pt>
                      <c:pt idx="2376">
                        <c:v>43466.422997685193</c:v>
                      </c:pt>
                      <c:pt idx="2377">
                        <c:v>43466.423009259262</c:v>
                      </c:pt>
                      <c:pt idx="2378">
                        <c:v>43466.423020833332</c:v>
                      </c:pt>
                      <c:pt idx="2379">
                        <c:v>43466.423032407409</c:v>
                      </c:pt>
                      <c:pt idx="2380">
                        <c:v>43466.423043981478</c:v>
                      </c:pt>
                      <c:pt idx="2381">
                        <c:v>43466.423055555562</c:v>
                      </c:pt>
                      <c:pt idx="2382">
                        <c:v>43466.423067129632</c:v>
                      </c:pt>
                      <c:pt idx="2383">
                        <c:v>43466.423078703701</c:v>
                      </c:pt>
                      <c:pt idx="2384">
                        <c:v>43466.423090277778</c:v>
                      </c:pt>
                      <c:pt idx="2385">
                        <c:v>43466.423101851848</c:v>
                      </c:pt>
                      <c:pt idx="2386">
                        <c:v>43466.423113425917</c:v>
                      </c:pt>
                      <c:pt idx="2387">
                        <c:v>43466.423125000001</c:v>
                      </c:pt>
                      <c:pt idx="2388">
                        <c:v>43466.423136574071</c:v>
                      </c:pt>
                      <c:pt idx="2389">
                        <c:v>43466.423148148147</c:v>
                      </c:pt>
                      <c:pt idx="2390">
                        <c:v>43466.423159722217</c:v>
                      </c:pt>
                      <c:pt idx="2391">
                        <c:v>43466.423171296286</c:v>
                      </c:pt>
                      <c:pt idx="2392">
                        <c:v>43466.423182870371</c:v>
                      </c:pt>
                      <c:pt idx="2393">
                        <c:v>43466.423194444447</c:v>
                      </c:pt>
                      <c:pt idx="2394">
                        <c:v>43466.423206018517</c:v>
                      </c:pt>
                      <c:pt idx="2395">
                        <c:v>43466.423217592594</c:v>
                      </c:pt>
                      <c:pt idx="2396">
                        <c:v>43466.423229166663</c:v>
                      </c:pt>
                      <c:pt idx="2397">
                        <c:v>43466.42324074074</c:v>
                      </c:pt>
                      <c:pt idx="2398">
                        <c:v>43466.423252314817</c:v>
                      </c:pt>
                      <c:pt idx="2399">
                        <c:v>43466.423263888893</c:v>
                      </c:pt>
                      <c:pt idx="2400">
                        <c:v>43466.423275462963</c:v>
                      </c:pt>
                      <c:pt idx="2401">
                        <c:v>43466.42328703704</c:v>
                      </c:pt>
                      <c:pt idx="2402">
                        <c:v>43466.423298611109</c:v>
                      </c:pt>
                      <c:pt idx="2403">
                        <c:v>43466.423310185193</c:v>
                      </c:pt>
                      <c:pt idx="2404">
                        <c:v>43466.423321759263</c:v>
                      </c:pt>
                      <c:pt idx="2405">
                        <c:v>43466.423333333332</c:v>
                      </c:pt>
                      <c:pt idx="2406">
                        <c:v>43466.423344907409</c:v>
                      </c:pt>
                      <c:pt idx="2407">
                        <c:v>43466.423356481479</c:v>
                      </c:pt>
                      <c:pt idx="2408">
                        <c:v>43466.423368055563</c:v>
                      </c:pt>
                      <c:pt idx="2409">
                        <c:v>43466.423379629632</c:v>
                      </c:pt>
                      <c:pt idx="2410">
                        <c:v>43466.423391203702</c:v>
                      </c:pt>
                      <c:pt idx="2411">
                        <c:v>43466.423402777778</c:v>
                      </c:pt>
                      <c:pt idx="2412">
                        <c:v>43466.423414351862</c:v>
                      </c:pt>
                      <c:pt idx="2413">
                        <c:v>43466.423425925917</c:v>
                      </c:pt>
                      <c:pt idx="2414">
                        <c:v>43466.423437500001</c:v>
                      </c:pt>
                      <c:pt idx="2415">
                        <c:v>43466.423449074071</c:v>
                      </c:pt>
                      <c:pt idx="2416">
                        <c:v>43466.423460648148</c:v>
                      </c:pt>
                      <c:pt idx="2417">
                        <c:v>43466.423472222217</c:v>
                      </c:pt>
                      <c:pt idx="2418">
                        <c:v>43466.423483796287</c:v>
                      </c:pt>
                      <c:pt idx="2419">
                        <c:v>43466.423495370371</c:v>
                      </c:pt>
                      <c:pt idx="2420">
                        <c:v>43466.423506944448</c:v>
                      </c:pt>
                      <c:pt idx="2421">
                        <c:v>43466.423518518517</c:v>
                      </c:pt>
                      <c:pt idx="2422">
                        <c:v>43466.423530092587</c:v>
                      </c:pt>
                      <c:pt idx="2423">
                        <c:v>43466.423541666663</c:v>
                      </c:pt>
                      <c:pt idx="2424">
                        <c:v>43466.42355324074</c:v>
                      </c:pt>
                      <c:pt idx="2425">
                        <c:v>43466.423564814817</c:v>
                      </c:pt>
                      <c:pt idx="2426">
                        <c:v>43466.423576388886</c:v>
                      </c:pt>
                      <c:pt idx="2427">
                        <c:v>43466.423587962963</c:v>
                      </c:pt>
                      <c:pt idx="2428">
                        <c:v>43466.42359953704</c:v>
                      </c:pt>
                      <c:pt idx="2429">
                        <c:v>43466.423611111109</c:v>
                      </c:pt>
                      <c:pt idx="2430">
                        <c:v>43466.423622685194</c:v>
                      </c:pt>
                      <c:pt idx="2431">
                        <c:v>43466.423634259263</c:v>
                      </c:pt>
                      <c:pt idx="2432">
                        <c:v>43466.423645833333</c:v>
                      </c:pt>
                      <c:pt idx="2433">
                        <c:v>43466.423657407409</c:v>
                      </c:pt>
                      <c:pt idx="2434">
                        <c:v>43466.423668981479</c:v>
                      </c:pt>
                      <c:pt idx="2435">
                        <c:v>43466.423680555563</c:v>
                      </c:pt>
                      <c:pt idx="2436">
                        <c:v>43466.423692129632</c:v>
                      </c:pt>
                      <c:pt idx="2437">
                        <c:v>43466.423703703702</c:v>
                      </c:pt>
                      <c:pt idx="2438">
                        <c:v>43466.423715277779</c:v>
                      </c:pt>
                      <c:pt idx="2439">
                        <c:v>43466.423726851863</c:v>
                      </c:pt>
                      <c:pt idx="2440">
                        <c:v>43466.423738425918</c:v>
                      </c:pt>
                      <c:pt idx="2441">
                        <c:v>43466.423750000002</c:v>
                      </c:pt>
                      <c:pt idx="2442">
                        <c:v>43466.423761574071</c:v>
                      </c:pt>
                      <c:pt idx="2443">
                        <c:v>43466.423773148148</c:v>
                      </c:pt>
                      <c:pt idx="2444">
                        <c:v>43466.423784722218</c:v>
                      </c:pt>
                      <c:pt idx="2445">
                        <c:v>43466.423796296287</c:v>
                      </c:pt>
                      <c:pt idx="2446">
                        <c:v>43466.423807870371</c:v>
                      </c:pt>
                      <c:pt idx="2447">
                        <c:v>43466.423819444448</c:v>
                      </c:pt>
                      <c:pt idx="2448">
                        <c:v>43466.423831018517</c:v>
                      </c:pt>
                      <c:pt idx="2449">
                        <c:v>43466.423842592587</c:v>
                      </c:pt>
                      <c:pt idx="2450">
                        <c:v>43466.423854166656</c:v>
                      </c:pt>
                      <c:pt idx="2451">
                        <c:v>43466.42386574074</c:v>
                      </c:pt>
                      <c:pt idx="2452">
                        <c:v>43466.423877314817</c:v>
                      </c:pt>
                      <c:pt idx="2453">
                        <c:v>43466.423888888887</c:v>
                      </c:pt>
                      <c:pt idx="2454">
                        <c:v>43466.423900462964</c:v>
                      </c:pt>
                      <c:pt idx="2455">
                        <c:v>43466.42391203704</c:v>
                      </c:pt>
                      <c:pt idx="2456">
                        <c:v>43466.42392361111</c:v>
                      </c:pt>
                      <c:pt idx="2457">
                        <c:v>43466.423935185187</c:v>
                      </c:pt>
                      <c:pt idx="2458">
                        <c:v>43466.423946759263</c:v>
                      </c:pt>
                      <c:pt idx="2459">
                        <c:v>43466.423958333333</c:v>
                      </c:pt>
                      <c:pt idx="2460">
                        <c:v>43466.42396990741</c:v>
                      </c:pt>
                      <c:pt idx="2461">
                        <c:v>43466.423981481479</c:v>
                      </c:pt>
                      <c:pt idx="2462">
                        <c:v>43466.423993055563</c:v>
                      </c:pt>
                      <c:pt idx="2463">
                        <c:v>43466.424004629633</c:v>
                      </c:pt>
                      <c:pt idx="2464">
                        <c:v>43466.424016203702</c:v>
                      </c:pt>
                      <c:pt idx="2465">
                        <c:v>43466.424027777779</c:v>
                      </c:pt>
                      <c:pt idx="2466">
                        <c:v>43466.424039351848</c:v>
                      </c:pt>
                      <c:pt idx="2467">
                        <c:v>43466.424050925933</c:v>
                      </c:pt>
                      <c:pt idx="2468">
                        <c:v>43466.424062500002</c:v>
                      </c:pt>
                      <c:pt idx="2469">
                        <c:v>43466.424074074072</c:v>
                      </c:pt>
                      <c:pt idx="2470">
                        <c:v>43466.424085648148</c:v>
                      </c:pt>
                      <c:pt idx="2471">
                        <c:v>43466.424097222232</c:v>
                      </c:pt>
                      <c:pt idx="2472">
                        <c:v>43466.424108796287</c:v>
                      </c:pt>
                      <c:pt idx="2473">
                        <c:v>43466.424120370371</c:v>
                      </c:pt>
                      <c:pt idx="2474">
                        <c:v>43466.424131944441</c:v>
                      </c:pt>
                      <c:pt idx="2475">
                        <c:v>43466.424143518518</c:v>
                      </c:pt>
                      <c:pt idx="2476">
                        <c:v>43466.424155092587</c:v>
                      </c:pt>
                      <c:pt idx="2477">
                        <c:v>43466.424166666657</c:v>
                      </c:pt>
                      <c:pt idx="2478">
                        <c:v>43466.424178240741</c:v>
                      </c:pt>
                      <c:pt idx="2479">
                        <c:v>43466.424189814818</c:v>
                      </c:pt>
                      <c:pt idx="2480">
                        <c:v>43466.424201388887</c:v>
                      </c:pt>
                      <c:pt idx="2481">
                        <c:v>43466.424212962957</c:v>
                      </c:pt>
                      <c:pt idx="2482">
                        <c:v>43466.424224537041</c:v>
                      </c:pt>
                      <c:pt idx="2483">
                        <c:v>43466.42423611111</c:v>
                      </c:pt>
                      <c:pt idx="2484">
                        <c:v>43466.424247685187</c:v>
                      </c:pt>
                      <c:pt idx="2485">
                        <c:v>43466.424259259264</c:v>
                      </c:pt>
                      <c:pt idx="2486">
                        <c:v>43466.424270833333</c:v>
                      </c:pt>
                      <c:pt idx="2487">
                        <c:v>43466.42428240741</c:v>
                      </c:pt>
                      <c:pt idx="2488">
                        <c:v>43466.424293981479</c:v>
                      </c:pt>
                      <c:pt idx="2489">
                        <c:v>43466.424305555563</c:v>
                      </c:pt>
                      <c:pt idx="2490">
                        <c:v>43466.424317129633</c:v>
                      </c:pt>
                      <c:pt idx="2491">
                        <c:v>43466.424328703702</c:v>
                      </c:pt>
                      <c:pt idx="2492">
                        <c:v>43466.424340277779</c:v>
                      </c:pt>
                      <c:pt idx="2493">
                        <c:v>43466.424351851849</c:v>
                      </c:pt>
                      <c:pt idx="2494">
                        <c:v>43466.424363425933</c:v>
                      </c:pt>
                      <c:pt idx="2495">
                        <c:v>43466.424375000002</c:v>
                      </c:pt>
                      <c:pt idx="2496">
                        <c:v>43466.424386574072</c:v>
                      </c:pt>
                      <c:pt idx="2497">
                        <c:v>43466.424398148149</c:v>
                      </c:pt>
                      <c:pt idx="2498">
                        <c:v>43466.424409722233</c:v>
                      </c:pt>
                      <c:pt idx="2499">
                        <c:v>43466.424421296288</c:v>
                      </c:pt>
                      <c:pt idx="2500">
                        <c:v>43466.424432870372</c:v>
                      </c:pt>
                      <c:pt idx="2501">
                        <c:v>43466.424444444441</c:v>
                      </c:pt>
                      <c:pt idx="2502">
                        <c:v>43466.424456018518</c:v>
                      </c:pt>
                      <c:pt idx="2503">
                        <c:v>43466.424467592587</c:v>
                      </c:pt>
                      <c:pt idx="2504">
                        <c:v>43466.424479166657</c:v>
                      </c:pt>
                      <c:pt idx="2505">
                        <c:v>43466.424490740741</c:v>
                      </c:pt>
                      <c:pt idx="2506">
                        <c:v>43466.424502314818</c:v>
                      </c:pt>
                      <c:pt idx="2507">
                        <c:v>43466.424513888887</c:v>
                      </c:pt>
                      <c:pt idx="2508">
                        <c:v>43466.424525462957</c:v>
                      </c:pt>
                      <c:pt idx="2509">
                        <c:v>43466.424537037034</c:v>
                      </c:pt>
                      <c:pt idx="2510">
                        <c:v>43466.42454861111</c:v>
                      </c:pt>
                      <c:pt idx="2511">
                        <c:v>43466.424560185187</c:v>
                      </c:pt>
                      <c:pt idx="2512">
                        <c:v>43466.424571759257</c:v>
                      </c:pt>
                      <c:pt idx="2513">
                        <c:v>43466.424583333333</c:v>
                      </c:pt>
                      <c:pt idx="2514">
                        <c:v>43466.42459490741</c:v>
                      </c:pt>
                      <c:pt idx="2515">
                        <c:v>43466.42460648148</c:v>
                      </c:pt>
                      <c:pt idx="2516">
                        <c:v>43466.424618055556</c:v>
                      </c:pt>
                      <c:pt idx="2517">
                        <c:v>43466.424629629633</c:v>
                      </c:pt>
                      <c:pt idx="2518">
                        <c:v>43466.424641203703</c:v>
                      </c:pt>
                      <c:pt idx="2519">
                        <c:v>43466.42465277778</c:v>
                      </c:pt>
                      <c:pt idx="2520">
                        <c:v>43466.424664351849</c:v>
                      </c:pt>
                      <c:pt idx="2521">
                        <c:v>43466.424675925933</c:v>
                      </c:pt>
                      <c:pt idx="2522">
                        <c:v>43466.424687500003</c:v>
                      </c:pt>
                      <c:pt idx="2523">
                        <c:v>43466.424699074072</c:v>
                      </c:pt>
                      <c:pt idx="2524">
                        <c:v>43466.424710648149</c:v>
                      </c:pt>
                      <c:pt idx="2525">
                        <c:v>43466.424722222233</c:v>
                      </c:pt>
                      <c:pt idx="2526">
                        <c:v>43466.424733796302</c:v>
                      </c:pt>
                      <c:pt idx="2527">
                        <c:v>43466.424745370372</c:v>
                      </c:pt>
                      <c:pt idx="2528">
                        <c:v>43466.424756944441</c:v>
                      </c:pt>
                      <c:pt idx="2529">
                        <c:v>43466.424768518518</c:v>
                      </c:pt>
                      <c:pt idx="2530">
                        <c:v>43466.424780092602</c:v>
                      </c:pt>
                      <c:pt idx="2531">
                        <c:v>43466.424791666657</c:v>
                      </c:pt>
                      <c:pt idx="2532">
                        <c:v>43466.424803240741</c:v>
                      </c:pt>
                      <c:pt idx="2533">
                        <c:v>43466.424814814818</c:v>
                      </c:pt>
                      <c:pt idx="2534">
                        <c:v>43466.424826388888</c:v>
                      </c:pt>
                      <c:pt idx="2535">
                        <c:v>43466.424837962957</c:v>
                      </c:pt>
                      <c:pt idx="2536">
                        <c:v>43466.424849537027</c:v>
                      </c:pt>
                      <c:pt idx="2537">
                        <c:v>43466.424861111111</c:v>
                      </c:pt>
                      <c:pt idx="2538">
                        <c:v>43466.424872685187</c:v>
                      </c:pt>
                      <c:pt idx="2539">
                        <c:v>43466.424884259257</c:v>
                      </c:pt>
                      <c:pt idx="2540">
                        <c:v>43466.424895833326</c:v>
                      </c:pt>
                      <c:pt idx="2541">
                        <c:v>43466.424907407411</c:v>
                      </c:pt>
                      <c:pt idx="2542">
                        <c:v>43466.42491898148</c:v>
                      </c:pt>
                      <c:pt idx="2543">
                        <c:v>43466.424930555557</c:v>
                      </c:pt>
                      <c:pt idx="2544">
                        <c:v>43466.425034722219</c:v>
                      </c:pt>
                      <c:pt idx="2545">
                        <c:v>43466.425046296303</c:v>
                      </c:pt>
                      <c:pt idx="2546">
                        <c:v>43466.425057870372</c:v>
                      </c:pt>
                      <c:pt idx="2547">
                        <c:v>43466.425069444442</c:v>
                      </c:pt>
                      <c:pt idx="2548">
                        <c:v>43466.425081018519</c:v>
                      </c:pt>
                      <c:pt idx="2549">
                        <c:v>43466.425092592603</c:v>
                      </c:pt>
                      <c:pt idx="2550">
                        <c:v>43466.425104166658</c:v>
                      </c:pt>
                      <c:pt idx="2551">
                        <c:v>43466.425115740742</c:v>
                      </c:pt>
                      <c:pt idx="2552">
                        <c:v>43466.425127314818</c:v>
                      </c:pt>
                      <c:pt idx="2553">
                        <c:v>43466.425138888888</c:v>
                      </c:pt>
                      <c:pt idx="2554">
                        <c:v>43466.425150462957</c:v>
                      </c:pt>
                      <c:pt idx="2555">
                        <c:v>43466.425162037027</c:v>
                      </c:pt>
                      <c:pt idx="2556">
                        <c:v>43466.425173611111</c:v>
                      </c:pt>
                      <c:pt idx="2557">
                        <c:v>43466.425185185188</c:v>
                      </c:pt>
                      <c:pt idx="2558">
                        <c:v>43466.425196759257</c:v>
                      </c:pt>
                      <c:pt idx="2559">
                        <c:v>43466.425208333327</c:v>
                      </c:pt>
                      <c:pt idx="2560">
                        <c:v>43466.425219907411</c:v>
                      </c:pt>
                      <c:pt idx="2561">
                        <c:v>43466.42523148148</c:v>
                      </c:pt>
                      <c:pt idx="2562">
                        <c:v>43466.425243055557</c:v>
                      </c:pt>
                      <c:pt idx="2563">
                        <c:v>43466.425254629627</c:v>
                      </c:pt>
                      <c:pt idx="2564">
                        <c:v>43466.425266203703</c:v>
                      </c:pt>
                      <c:pt idx="2565">
                        <c:v>43466.42527777778</c:v>
                      </c:pt>
                      <c:pt idx="2566">
                        <c:v>43466.42528935185</c:v>
                      </c:pt>
                      <c:pt idx="2567">
                        <c:v>43466.425300925926</c:v>
                      </c:pt>
                      <c:pt idx="2568">
                        <c:v>43466.425312500003</c:v>
                      </c:pt>
                      <c:pt idx="2569">
                        <c:v>43466.425324074073</c:v>
                      </c:pt>
                      <c:pt idx="2570">
                        <c:v>43466.425335648149</c:v>
                      </c:pt>
                      <c:pt idx="2571">
                        <c:v>43466.425347222219</c:v>
                      </c:pt>
                      <c:pt idx="2572">
                        <c:v>43466.425358796303</c:v>
                      </c:pt>
                      <c:pt idx="2573">
                        <c:v>43466.425370370373</c:v>
                      </c:pt>
                      <c:pt idx="2574">
                        <c:v>43466.425381944442</c:v>
                      </c:pt>
                      <c:pt idx="2575">
                        <c:v>43466.425393518519</c:v>
                      </c:pt>
                      <c:pt idx="2576">
                        <c:v>43466.425405092603</c:v>
                      </c:pt>
                      <c:pt idx="2577">
                        <c:v>43466.425416666672</c:v>
                      </c:pt>
                      <c:pt idx="2578">
                        <c:v>43466.425428240742</c:v>
                      </c:pt>
                      <c:pt idx="2579">
                        <c:v>43466.425439814811</c:v>
                      </c:pt>
                      <c:pt idx="2580">
                        <c:v>43466.425451388888</c:v>
                      </c:pt>
                      <c:pt idx="2581">
                        <c:v>43466.425462962958</c:v>
                      </c:pt>
                      <c:pt idx="2582">
                        <c:v>43466.425474537027</c:v>
                      </c:pt>
                      <c:pt idx="2583">
                        <c:v>43466.425486111111</c:v>
                      </c:pt>
                      <c:pt idx="2584">
                        <c:v>43466.425497685188</c:v>
                      </c:pt>
                      <c:pt idx="2585">
                        <c:v>43466.425509259258</c:v>
                      </c:pt>
                      <c:pt idx="2586">
                        <c:v>43466.425520833327</c:v>
                      </c:pt>
                      <c:pt idx="2587">
                        <c:v>43466.425532407397</c:v>
                      </c:pt>
                      <c:pt idx="2588">
                        <c:v>43466.425543981481</c:v>
                      </c:pt>
                      <c:pt idx="2589">
                        <c:v>43466.425555555557</c:v>
                      </c:pt>
                      <c:pt idx="2590">
                        <c:v>43466.425567129627</c:v>
                      </c:pt>
                      <c:pt idx="2591">
                        <c:v>43466.425578703696</c:v>
                      </c:pt>
                      <c:pt idx="2592">
                        <c:v>43466.42559027778</c:v>
                      </c:pt>
                      <c:pt idx="2593">
                        <c:v>43466.42560185185</c:v>
                      </c:pt>
                      <c:pt idx="2594">
                        <c:v>43466.425613425927</c:v>
                      </c:pt>
                      <c:pt idx="2595">
                        <c:v>43466.425625000003</c:v>
                      </c:pt>
                      <c:pt idx="2596">
                        <c:v>43466.425636574073</c:v>
                      </c:pt>
                      <c:pt idx="2597">
                        <c:v>43466.42564814815</c:v>
                      </c:pt>
                      <c:pt idx="2598">
                        <c:v>43466.425659722219</c:v>
                      </c:pt>
                      <c:pt idx="2599">
                        <c:v>43466.425671296303</c:v>
                      </c:pt>
                      <c:pt idx="2600">
                        <c:v>43466.425682870373</c:v>
                      </c:pt>
                      <c:pt idx="2601">
                        <c:v>43466.425694444442</c:v>
                      </c:pt>
                      <c:pt idx="2602">
                        <c:v>43466.425706018519</c:v>
                      </c:pt>
                      <c:pt idx="2603">
                        <c:v>43466.425717592603</c:v>
                      </c:pt>
                      <c:pt idx="2604">
                        <c:v>43466.425729166673</c:v>
                      </c:pt>
                      <c:pt idx="2605">
                        <c:v>43466.425740740742</c:v>
                      </c:pt>
                      <c:pt idx="2606">
                        <c:v>43466.425752314812</c:v>
                      </c:pt>
                      <c:pt idx="2607">
                        <c:v>43466.425763888888</c:v>
                      </c:pt>
                      <c:pt idx="2608">
                        <c:v>43466.425775462973</c:v>
                      </c:pt>
                      <c:pt idx="2609">
                        <c:v>43466.425787037027</c:v>
                      </c:pt>
                      <c:pt idx="2610">
                        <c:v>43466.425798611112</c:v>
                      </c:pt>
                      <c:pt idx="2611">
                        <c:v>43466.425810185188</c:v>
                      </c:pt>
                      <c:pt idx="2612">
                        <c:v>43466.425821759258</c:v>
                      </c:pt>
                      <c:pt idx="2613">
                        <c:v>43466.425833333327</c:v>
                      </c:pt>
                      <c:pt idx="2614">
                        <c:v>43466.425844907397</c:v>
                      </c:pt>
                      <c:pt idx="2615">
                        <c:v>43466.425856481481</c:v>
                      </c:pt>
                      <c:pt idx="2616">
                        <c:v>43466.425868055558</c:v>
                      </c:pt>
                      <c:pt idx="2617">
                        <c:v>43466.425879629627</c:v>
                      </c:pt>
                      <c:pt idx="2618">
                        <c:v>43466.425891203697</c:v>
                      </c:pt>
                      <c:pt idx="2619">
                        <c:v>43466.425902777781</c:v>
                      </c:pt>
                      <c:pt idx="2620">
                        <c:v>43466.42591435185</c:v>
                      </c:pt>
                      <c:pt idx="2621">
                        <c:v>43466.425925925927</c:v>
                      </c:pt>
                      <c:pt idx="2622">
                        <c:v>43466.425937499997</c:v>
                      </c:pt>
                      <c:pt idx="2623">
                        <c:v>43466.425949074073</c:v>
                      </c:pt>
                      <c:pt idx="2624">
                        <c:v>43466.42596064815</c:v>
                      </c:pt>
                      <c:pt idx="2625">
                        <c:v>43466.42597222222</c:v>
                      </c:pt>
                      <c:pt idx="2626">
                        <c:v>43466.425983796304</c:v>
                      </c:pt>
                      <c:pt idx="2627">
                        <c:v>43466.425995370373</c:v>
                      </c:pt>
                      <c:pt idx="2628">
                        <c:v>43466.426006944443</c:v>
                      </c:pt>
                      <c:pt idx="2629">
                        <c:v>43466.426018518519</c:v>
                      </c:pt>
                      <c:pt idx="2630">
                        <c:v>43466.426030092603</c:v>
                      </c:pt>
                      <c:pt idx="2631">
                        <c:v>43466.426041666673</c:v>
                      </c:pt>
                      <c:pt idx="2632">
                        <c:v>43466.426053240742</c:v>
                      </c:pt>
                      <c:pt idx="2633">
                        <c:v>43466.426064814812</c:v>
                      </c:pt>
                      <c:pt idx="2634">
                        <c:v>43466.426076388889</c:v>
                      </c:pt>
                      <c:pt idx="2635">
                        <c:v>43466.426157407397</c:v>
                      </c:pt>
                      <c:pt idx="2636">
                        <c:v>43466.426168981481</c:v>
                      </c:pt>
                      <c:pt idx="2637">
                        <c:v>43466.426180555558</c:v>
                      </c:pt>
                      <c:pt idx="2638">
                        <c:v>43466.426192129627</c:v>
                      </c:pt>
                      <c:pt idx="2639">
                        <c:v>43466.426203703697</c:v>
                      </c:pt>
                      <c:pt idx="2640">
                        <c:v>43466.426215277781</c:v>
                      </c:pt>
                      <c:pt idx="2641">
                        <c:v>43466.426226851851</c:v>
                      </c:pt>
                      <c:pt idx="2642">
                        <c:v>43466.426238425927</c:v>
                      </c:pt>
                      <c:pt idx="2643">
                        <c:v>43466.426249999997</c:v>
                      </c:pt>
                      <c:pt idx="2644">
                        <c:v>43466.426261574074</c:v>
                      </c:pt>
                      <c:pt idx="2645">
                        <c:v>43466.42627314815</c:v>
                      </c:pt>
                      <c:pt idx="2646">
                        <c:v>43466.42628472222</c:v>
                      </c:pt>
                      <c:pt idx="2647">
                        <c:v>43466.426296296297</c:v>
                      </c:pt>
                      <c:pt idx="2648">
                        <c:v>43466.426307870373</c:v>
                      </c:pt>
                      <c:pt idx="2649">
                        <c:v>43466.426319444443</c:v>
                      </c:pt>
                      <c:pt idx="2650">
                        <c:v>43466.42633101852</c:v>
                      </c:pt>
                      <c:pt idx="2651">
                        <c:v>43466.426342592589</c:v>
                      </c:pt>
                      <c:pt idx="2652">
                        <c:v>43466.426354166673</c:v>
                      </c:pt>
                      <c:pt idx="2653">
                        <c:v>43466.426365740743</c:v>
                      </c:pt>
                      <c:pt idx="2654">
                        <c:v>43466.426377314812</c:v>
                      </c:pt>
                      <c:pt idx="2655">
                        <c:v>43466.426388888889</c:v>
                      </c:pt>
                      <c:pt idx="2656">
                        <c:v>43466.426400462973</c:v>
                      </c:pt>
                      <c:pt idx="2657">
                        <c:v>43466.426412037043</c:v>
                      </c:pt>
                      <c:pt idx="2658">
                        <c:v>43466.426423611112</c:v>
                      </c:pt>
                      <c:pt idx="2659">
                        <c:v>43466.426435185182</c:v>
                      </c:pt>
                      <c:pt idx="2660">
                        <c:v>43466.426446759258</c:v>
                      </c:pt>
                      <c:pt idx="2661">
                        <c:v>43466.426458333342</c:v>
                      </c:pt>
                      <c:pt idx="2662">
                        <c:v>43466.426469907397</c:v>
                      </c:pt>
                      <c:pt idx="2663">
                        <c:v>43466.426481481481</c:v>
                      </c:pt>
                      <c:pt idx="2664">
                        <c:v>43466.426493055558</c:v>
                      </c:pt>
                      <c:pt idx="2665">
                        <c:v>43466.426504629628</c:v>
                      </c:pt>
                      <c:pt idx="2666">
                        <c:v>43466.426516203697</c:v>
                      </c:pt>
                      <c:pt idx="2667">
                        <c:v>43466.426527777781</c:v>
                      </c:pt>
                      <c:pt idx="2668">
                        <c:v>43466.426539351851</c:v>
                      </c:pt>
                      <c:pt idx="2669">
                        <c:v>43466.426550925928</c:v>
                      </c:pt>
                      <c:pt idx="2670">
                        <c:v>43466.426562499997</c:v>
                      </c:pt>
                      <c:pt idx="2671">
                        <c:v>43466.426574074067</c:v>
                      </c:pt>
                      <c:pt idx="2672">
                        <c:v>43466.426585648151</c:v>
                      </c:pt>
                      <c:pt idx="2673">
                        <c:v>43466.42659722222</c:v>
                      </c:pt>
                      <c:pt idx="2674">
                        <c:v>43466.426608796297</c:v>
                      </c:pt>
                      <c:pt idx="2675">
                        <c:v>43466.426620370366</c:v>
                      </c:pt>
                      <c:pt idx="2676">
                        <c:v>43466.426631944443</c:v>
                      </c:pt>
                      <c:pt idx="2677">
                        <c:v>43466.42664351852</c:v>
                      </c:pt>
                      <c:pt idx="2678">
                        <c:v>43466.426655092589</c:v>
                      </c:pt>
                      <c:pt idx="2679">
                        <c:v>43466.426666666674</c:v>
                      </c:pt>
                      <c:pt idx="2680">
                        <c:v>43466.426678240743</c:v>
                      </c:pt>
                      <c:pt idx="2681">
                        <c:v>43466.426689814813</c:v>
                      </c:pt>
                      <c:pt idx="2682">
                        <c:v>43466.426701388889</c:v>
                      </c:pt>
                      <c:pt idx="2683">
                        <c:v>43466.426712962973</c:v>
                      </c:pt>
                      <c:pt idx="2684">
                        <c:v>43466.426724537043</c:v>
                      </c:pt>
                      <c:pt idx="2685">
                        <c:v>43466.426736111112</c:v>
                      </c:pt>
                      <c:pt idx="2686">
                        <c:v>43466.426747685182</c:v>
                      </c:pt>
                      <c:pt idx="2687">
                        <c:v>43466.426759259259</c:v>
                      </c:pt>
                      <c:pt idx="2688">
                        <c:v>43466.426770833343</c:v>
                      </c:pt>
                      <c:pt idx="2689">
                        <c:v>43466.426782407398</c:v>
                      </c:pt>
                      <c:pt idx="2690">
                        <c:v>43466.426793981482</c:v>
                      </c:pt>
                      <c:pt idx="2691">
                        <c:v>43466.426805555559</c:v>
                      </c:pt>
                      <c:pt idx="2692">
                        <c:v>43466.426817129628</c:v>
                      </c:pt>
                      <c:pt idx="2693">
                        <c:v>43466.426828703698</c:v>
                      </c:pt>
                      <c:pt idx="2694">
                        <c:v>43466.426840277767</c:v>
                      </c:pt>
                      <c:pt idx="2695">
                        <c:v>43466.426851851851</c:v>
                      </c:pt>
                      <c:pt idx="2696">
                        <c:v>43466.426863425928</c:v>
                      </c:pt>
                      <c:pt idx="2697">
                        <c:v>43466.426874999997</c:v>
                      </c:pt>
                      <c:pt idx="2698">
                        <c:v>43466.426886574067</c:v>
                      </c:pt>
                      <c:pt idx="2699">
                        <c:v>43466.426898148151</c:v>
                      </c:pt>
                      <c:pt idx="2700">
                        <c:v>43466.42690972222</c:v>
                      </c:pt>
                      <c:pt idx="2701">
                        <c:v>43466.426921296297</c:v>
                      </c:pt>
                      <c:pt idx="2702">
                        <c:v>43466.426932870367</c:v>
                      </c:pt>
                      <c:pt idx="2703">
                        <c:v>43466.426944444444</c:v>
                      </c:pt>
                      <c:pt idx="2704">
                        <c:v>43466.42695601852</c:v>
                      </c:pt>
                      <c:pt idx="2705">
                        <c:v>43466.42696759259</c:v>
                      </c:pt>
                      <c:pt idx="2706">
                        <c:v>43466.426979166667</c:v>
                      </c:pt>
                      <c:pt idx="2707">
                        <c:v>43466.426990740743</c:v>
                      </c:pt>
                      <c:pt idx="2708">
                        <c:v>43466.427002314813</c:v>
                      </c:pt>
                      <c:pt idx="2709">
                        <c:v>43466.42701388889</c:v>
                      </c:pt>
                      <c:pt idx="2710">
                        <c:v>43466.427025462966</c:v>
                      </c:pt>
                      <c:pt idx="2711">
                        <c:v>43466.427037037043</c:v>
                      </c:pt>
                      <c:pt idx="2712">
                        <c:v>43466.427048611113</c:v>
                      </c:pt>
                      <c:pt idx="2713">
                        <c:v>43466.427060185182</c:v>
                      </c:pt>
                      <c:pt idx="2714">
                        <c:v>43466.427071759259</c:v>
                      </c:pt>
                      <c:pt idx="2715">
                        <c:v>43466.427083333343</c:v>
                      </c:pt>
                      <c:pt idx="2716">
                        <c:v>43466.427094907413</c:v>
                      </c:pt>
                      <c:pt idx="2717">
                        <c:v>43466.427106481482</c:v>
                      </c:pt>
                      <c:pt idx="2718">
                        <c:v>43466.427118055559</c:v>
                      </c:pt>
                      <c:pt idx="2719">
                        <c:v>43466.427129629628</c:v>
                      </c:pt>
                      <c:pt idx="2720">
                        <c:v>43466.427141203712</c:v>
                      </c:pt>
                      <c:pt idx="2721">
                        <c:v>43466.427152777767</c:v>
                      </c:pt>
                      <c:pt idx="2722">
                        <c:v>43466.427164351851</c:v>
                      </c:pt>
                      <c:pt idx="2723">
                        <c:v>43466.427175925928</c:v>
                      </c:pt>
                      <c:pt idx="2724">
                        <c:v>43466.427187499998</c:v>
                      </c:pt>
                      <c:pt idx="2725">
                        <c:v>43466.427199074067</c:v>
                      </c:pt>
                      <c:pt idx="2726">
                        <c:v>43466.427210648151</c:v>
                      </c:pt>
                      <c:pt idx="2727">
                        <c:v>43466.427222222221</c:v>
                      </c:pt>
                      <c:pt idx="2728">
                        <c:v>43466.427233796298</c:v>
                      </c:pt>
                      <c:pt idx="2729">
                        <c:v>43466.427245370367</c:v>
                      </c:pt>
                      <c:pt idx="2730">
                        <c:v>43466.427256944437</c:v>
                      </c:pt>
                      <c:pt idx="2731">
                        <c:v>43466.427268518521</c:v>
                      </c:pt>
                      <c:pt idx="2732">
                        <c:v>43466.42728009259</c:v>
                      </c:pt>
                      <c:pt idx="2733">
                        <c:v>43466.427291666667</c:v>
                      </c:pt>
                      <c:pt idx="2734">
                        <c:v>43466.427303240736</c:v>
                      </c:pt>
                      <c:pt idx="2735">
                        <c:v>43466.427314814813</c:v>
                      </c:pt>
                      <c:pt idx="2736">
                        <c:v>43466.42732638889</c:v>
                      </c:pt>
                      <c:pt idx="2737">
                        <c:v>43466.427337962959</c:v>
                      </c:pt>
                      <c:pt idx="2738">
                        <c:v>43466.427349537043</c:v>
                      </c:pt>
                      <c:pt idx="2739">
                        <c:v>43466.427361111113</c:v>
                      </c:pt>
                      <c:pt idx="2740">
                        <c:v>43466.427372685182</c:v>
                      </c:pt>
                      <c:pt idx="2741">
                        <c:v>43466.427384259259</c:v>
                      </c:pt>
                      <c:pt idx="2742">
                        <c:v>43466.427395833343</c:v>
                      </c:pt>
                      <c:pt idx="2743">
                        <c:v>43466.427407407413</c:v>
                      </c:pt>
                      <c:pt idx="2744">
                        <c:v>43466.427418981482</c:v>
                      </c:pt>
                      <c:pt idx="2745">
                        <c:v>43466.427430555559</c:v>
                      </c:pt>
                      <c:pt idx="2746">
                        <c:v>43466.427442129629</c:v>
                      </c:pt>
                      <c:pt idx="2747">
                        <c:v>43466.427453703713</c:v>
                      </c:pt>
                      <c:pt idx="2748">
                        <c:v>43466.427465277768</c:v>
                      </c:pt>
                      <c:pt idx="2749">
                        <c:v>43466.427476851852</c:v>
                      </c:pt>
                      <c:pt idx="2750">
                        <c:v>43466.427488425928</c:v>
                      </c:pt>
                      <c:pt idx="2751">
                        <c:v>43466.427499999998</c:v>
                      </c:pt>
                      <c:pt idx="2752">
                        <c:v>43466.427511574067</c:v>
                      </c:pt>
                      <c:pt idx="2753">
                        <c:v>43466.427523148152</c:v>
                      </c:pt>
                      <c:pt idx="2754">
                        <c:v>43466.427534722221</c:v>
                      </c:pt>
                      <c:pt idx="2755">
                        <c:v>43466.427546296298</c:v>
                      </c:pt>
                      <c:pt idx="2756">
                        <c:v>43466.427557870367</c:v>
                      </c:pt>
                      <c:pt idx="2757">
                        <c:v>43466.427569444437</c:v>
                      </c:pt>
                      <c:pt idx="2758">
                        <c:v>43466.427581018521</c:v>
                      </c:pt>
                      <c:pt idx="2759">
                        <c:v>43466.42759259259</c:v>
                      </c:pt>
                      <c:pt idx="2760">
                        <c:v>43466.427604166667</c:v>
                      </c:pt>
                      <c:pt idx="2761">
                        <c:v>43466.427615740737</c:v>
                      </c:pt>
                      <c:pt idx="2762">
                        <c:v>43466.427627314813</c:v>
                      </c:pt>
                      <c:pt idx="2763">
                        <c:v>43466.42763888889</c:v>
                      </c:pt>
                      <c:pt idx="2764">
                        <c:v>43466.42765046296</c:v>
                      </c:pt>
                      <c:pt idx="2765">
                        <c:v>43466.427662037036</c:v>
                      </c:pt>
                      <c:pt idx="2766">
                        <c:v>43466.427673611113</c:v>
                      </c:pt>
                      <c:pt idx="2767">
                        <c:v>43466.427685185183</c:v>
                      </c:pt>
                      <c:pt idx="2768">
                        <c:v>43466.42769675926</c:v>
                      </c:pt>
                      <c:pt idx="2769">
                        <c:v>43466.427708333344</c:v>
                      </c:pt>
                      <c:pt idx="2770">
                        <c:v>43466.427719907413</c:v>
                      </c:pt>
                      <c:pt idx="2771">
                        <c:v>43466.427731481483</c:v>
                      </c:pt>
                      <c:pt idx="2772">
                        <c:v>43466.427743055552</c:v>
                      </c:pt>
                      <c:pt idx="2773">
                        <c:v>43466.427754629629</c:v>
                      </c:pt>
                      <c:pt idx="2774">
                        <c:v>43466.427766203713</c:v>
                      </c:pt>
                      <c:pt idx="2775">
                        <c:v>43466.427777777782</c:v>
                      </c:pt>
                      <c:pt idx="2776">
                        <c:v>43466.427789351852</c:v>
                      </c:pt>
                      <c:pt idx="2777">
                        <c:v>43466.427800925929</c:v>
                      </c:pt>
                      <c:pt idx="2778">
                        <c:v>43466.427812499998</c:v>
                      </c:pt>
                      <c:pt idx="2779">
                        <c:v>43466.427824074082</c:v>
                      </c:pt>
                      <c:pt idx="2780">
                        <c:v>43466.427835648137</c:v>
                      </c:pt>
                      <c:pt idx="2781">
                        <c:v>43466.427847222221</c:v>
                      </c:pt>
                      <c:pt idx="2782">
                        <c:v>43466.427858796298</c:v>
                      </c:pt>
                      <c:pt idx="2783">
                        <c:v>43466.427870370368</c:v>
                      </c:pt>
                      <c:pt idx="2784">
                        <c:v>43466.427881944437</c:v>
                      </c:pt>
                      <c:pt idx="2785">
                        <c:v>43466.427893518521</c:v>
                      </c:pt>
                      <c:pt idx="2786">
                        <c:v>43466.427905092591</c:v>
                      </c:pt>
                      <c:pt idx="2787">
                        <c:v>43466.427916666667</c:v>
                      </c:pt>
                      <c:pt idx="2788">
                        <c:v>43466.427928240737</c:v>
                      </c:pt>
                      <c:pt idx="2789">
                        <c:v>43466.427939814806</c:v>
                      </c:pt>
                      <c:pt idx="2790">
                        <c:v>43466.427951388891</c:v>
                      </c:pt>
                      <c:pt idx="2791">
                        <c:v>43466.42796296296</c:v>
                      </c:pt>
                      <c:pt idx="2792">
                        <c:v>43466.427974537037</c:v>
                      </c:pt>
                      <c:pt idx="2793">
                        <c:v>43466.427986111114</c:v>
                      </c:pt>
                      <c:pt idx="2794">
                        <c:v>43466.427997685183</c:v>
                      </c:pt>
                      <c:pt idx="2795">
                        <c:v>43466.42800925926</c:v>
                      </c:pt>
                      <c:pt idx="2796">
                        <c:v>43466.428020833337</c:v>
                      </c:pt>
                      <c:pt idx="2797">
                        <c:v>43466.428032407413</c:v>
                      </c:pt>
                      <c:pt idx="2798">
                        <c:v>43466.428043981483</c:v>
                      </c:pt>
                      <c:pt idx="2799">
                        <c:v>43466.428055555552</c:v>
                      </c:pt>
                      <c:pt idx="2800">
                        <c:v>43466.428067129629</c:v>
                      </c:pt>
                      <c:pt idx="2801">
                        <c:v>43466.428078703713</c:v>
                      </c:pt>
                      <c:pt idx="2802">
                        <c:v>43466.428090277783</c:v>
                      </c:pt>
                      <c:pt idx="2803">
                        <c:v>43466.428101851852</c:v>
                      </c:pt>
                      <c:pt idx="2804">
                        <c:v>43466.428113425929</c:v>
                      </c:pt>
                      <c:pt idx="2805">
                        <c:v>43466.428124999999</c:v>
                      </c:pt>
                      <c:pt idx="2806">
                        <c:v>43466.428136574083</c:v>
                      </c:pt>
                      <c:pt idx="2807">
                        <c:v>43466.428148148138</c:v>
                      </c:pt>
                      <c:pt idx="2808">
                        <c:v>43466.428159722222</c:v>
                      </c:pt>
                      <c:pt idx="2809">
                        <c:v>43466.428171296298</c:v>
                      </c:pt>
                      <c:pt idx="2810">
                        <c:v>43466.428182870368</c:v>
                      </c:pt>
                      <c:pt idx="2811">
                        <c:v>43466.428194444437</c:v>
                      </c:pt>
                      <c:pt idx="2812">
                        <c:v>43466.428206018521</c:v>
                      </c:pt>
                      <c:pt idx="2813">
                        <c:v>43466.428217592591</c:v>
                      </c:pt>
                      <c:pt idx="2814">
                        <c:v>43466.428229166668</c:v>
                      </c:pt>
                      <c:pt idx="2815">
                        <c:v>43466.428240740737</c:v>
                      </c:pt>
                      <c:pt idx="2816">
                        <c:v>43466.428252314807</c:v>
                      </c:pt>
                      <c:pt idx="2817">
                        <c:v>43466.428263888891</c:v>
                      </c:pt>
                      <c:pt idx="2818">
                        <c:v>43466.42827546296</c:v>
                      </c:pt>
                      <c:pt idx="2819">
                        <c:v>43466.428287037037</c:v>
                      </c:pt>
                      <c:pt idx="2820">
                        <c:v>43466.428298611107</c:v>
                      </c:pt>
                      <c:pt idx="2821">
                        <c:v>43466.428310185183</c:v>
                      </c:pt>
                      <c:pt idx="2822">
                        <c:v>43466.42832175926</c:v>
                      </c:pt>
                      <c:pt idx="2823">
                        <c:v>43466.428333333337</c:v>
                      </c:pt>
                      <c:pt idx="2824">
                        <c:v>43466.428344907406</c:v>
                      </c:pt>
                      <c:pt idx="2825">
                        <c:v>43466.428356481483</c:v>
                      </c:pt>
                      <c:pt idx="2826">
                        <c:v>43466.428368055553</c:v>
                      </c:pt>
                      <c:pt idx="2827">
                        <c:v>43466.428379629629</c:v>
                      </c:pt>
                      <c:pt idx="2828">
                        <c:v>43466.428391203714</c:v>
                      </c:pt>
                      <c:pt idx="2829">
                        <c:v>43466.428402777783</c:v>
                      </c:pt>
                      <c:pt idx="2830">
                        <c:v>43466.428414351853</c:v>
                      </c:pt>
                      <c:pt idx="2831">
                        <c:v>43466.428425925929</c:v>
                      </c:pt>
                      <c:pt idx="2832">
                        <c:v>43466.428437499999</c:v>
                      </c:pt>
                      <c:pt idx="2833">
                        <c:v>43466.428449074083</c:v>
                      </c:pt>
                      <c:pt idx="2834">
                        <c:v>43466.428460648152</c:v>
                      </c:pt>
                      <c:pt idx="2835">
                        <c:v>43466.428472222222</c:v>
                      </c:pt>
                      <c:pt idx="2836">
                        <c:v>43466.428483796299</c:v>
                      </c:pt>
                      <c:pt idx="2837">
                        <c:v>43466.428495370368</c:v>
                      </c:pt>
                      <c:pt idx="2838">
                        <c:v>43466.428506944438</c:v>
                      </c:pt>
                      <c:pt idx="2839">
                        <c:v>43466.428518518522</c:v>
                      </c:pt>
                      <c:pt idx="2840">
                        <c:v>43466.428530092591</c:v>
                      </c:pt>
                      <c:pt idx="2841">
                        <c:v>43466.428541666668</c:v>
                      </c:pt>
                      <c:pt idx="2842">
                        <c:v>43466.428553240738</c:v>
                      </c:pt>
                      <c:pt idx="2843">
                        <c:v>43466.428564814807</c:v>
                      </c:pt>
                      <c:pt idx="2844">
                        <c:v>43466.428576388891</c:v>
                      </c:pt>
                      <c:pt idx="2845">
                        <c:v>43466.428587962961</c:v>
                      </c:pt>
                      <c:pt idx="2846">
                        <c:v>43466.428599537037</c:v>
                      </c:pt>
                      <c:pt idx="2847">
                        <c:v>43466.428611111107</c:v>
                      </c:pt>
                      <c:pt idx="2848">
                        <c:v>43466.428622685176</c:v>
                      </c:pt>
                      <c:pt idx="2849">
                        <c:v>43466.42863425926</c:v>
                      </c:pt>
                      <c:pt idx="2850">
                        <c:v>43466.42864583333</c:v>
                      </c:pt>
                      <c:pt idx="2851">
                        <c:v>43466.428657407407</c:v>
                      </c:pt>
                      <c:pt idx="2852">
                        <c:v>43466.428668981483</c:v>
                      </c:pt>
                      <c:pt idx="2853">
                        <c:v>43466.428680555553</c:v>
                      </c:pt>
                      <c:pt idx="2854">
                        <c:v>43466.42869212963</c:v>
                      </c:pt>
                      <c:pt idx="2855">
                        <c:v>43466.428703703707</c:v>
                      </c:pt>
                      <c:pt idx="2856">
                        <c:v>43466.428715277783</c:v>
                      </c:pt>
                      <c:pt idx="2857">
                        <c:v>43466.428726851853</c:v>
                      </c:pt>
                      <c:pt idx="2858">
                        <c:v>43466.428738425922</c:v>
                      </c:pt>
                      <c:pt idx="2859">
                        <c:v>43466.428749999999</c:v>
                      </c:pt>
                      <c:pt idx="2860">
                        <c:v>43466.428761574083</c:v>
                      </c:pt>
                      <c:pt idx="2861">
                        <c:v>43466.428773148153</c:v>
                      </c:pt>
                      <c:pt idx="2862">
                        <c:v>43466.428784722222</c:v>
                      </c:pt>
                      <c:pt idx="2863">
                        <c:v>43466.428796296299</c:v>
                      </c:pt>
                      <c:pt idx="2864">
                        <c:v>43466.428807870368</c:v>
                      </c:pt>
                      <c:pt idx="2865">
                        <c:v>43466.428819444453</c:v>
                      </c:pt>
                      <c:pt idx="2866">
                        <c:v>43466.428831018522</c:v>
                      </c:pt>
                      <c:pt idx="2867">
                        <c:v>43466.428842592592</c:v>
                      </c:pt>
                      <c:pt idx="2868">
                        <c:v>43466.428854166668</c:v>
                      </c:pt>
                      <c:pt idx="2869">
                        <c:v>43466.428865740738</c:v>
                      </c:pt>
                      <c:pt idx="2870">
                        <c:v>43466.428877314807</c:v>
                      </c:pt>
                      <c:pt idx="2871">
                        <c:v>43466.428888888891</c:v>
                      </c:pt>
                      <c:pt idx="2872">
                        <c:v>43466.428900462961</c:v>
                      </c:pt>
                      <c:pt idx="2873">
                        <c:v>43466.428912037038</c:v>
                      </c:pt>
                      <c:pt idx="2874">
                        <c:v>43466.428923611107</c:v>
                      </c:pt>
                      <c:pt idx="2875">
                        <c:v>43466.428935185177</c:v>
                      </c:pt>
                      <c:pt idx="2876">
                        <c:v>43466.428946759261</c:v>
                      </c:pt>
                      <c:pt idx="2877">
                        <c:v>43466.42895833333</c:v>
                      </c:pt>
                      <c:pt idx="2878">
                        <c:v>43466.428969907407</c:v>
                      </c:pt>
                      <c:pt idx="2879">
                        <c:v>43466.428981481477</c:v>
                      </c:pt>
                      <c:pt idx="2880">
                        <c:v>43466.428993055553</c:v>
                      </c:pt>
                      <c:pt idx="2881">
                        <c:v>43466.42900462963</c:v>
                      </c:pt>
                      <c:pt idx="2882">
                        <c:v>43466.429016203707</c:v>
                      </c:pt>
                      <c:pt idx="2883">
                        <c:v>43466.429027777784</c:v>
                      </c:pt>
                      <c:pt idx="2884">
                        <c:v>43466.429039351853</c:v>
                      </c:pt>
                      <c:pt idx="2885">
                        <c:v>43466.429050925923</c:v>
                      </c:pt>
                      <c:pt idx="2886">
                        <c:v>43466.429062499999</c:v>
                      </c:pt>
                      <c:pt idx="2887">
                        <c:v>43466.429074074083</c:v>
                      </c:pt>
                      <c:pt idx="2888">
                        <c:v>43466.429085648153</c:v>
                      </c:pt>
                      <c:pt idx="2889">
                        <c:v>43466.429097222222</c:v>
                      </c:pt>
                      <c:pt idx="2890">
                        <c:v>43466.429108796299</c:v>
                      </c:pt>
                      <c:pt idx="2891">
                        <c:v>43466.429120370369</c:v>
                      </c:pt>
                      <c:pt idx="2892">
                        <c:v>43466.429178240738</c:v>
                      </c:pt>
                      <c:pt idx="2893">
                        <c:v>43466.429189814808</c:v>
                      </c:pt>
                      <c:pt idx="2894">
                        <c:v>43466.429224537038</c:v>
                      </c:pt>
                      <c:pt idx="2895">
                        <c:v>43466.429282407407</c:v>
                      </c:pt>
                      <c:pt idx="2896">
                        <c:v>43466.429409722223</c:v>
                      </c:pt>
                      <c:pt idx="2897">
                        <c:v>43466.4294212963</c:v>
                      </c:pt>
                      <c:pt idx="2898">
                        <c:v>43466.429432870369</c:v>
                      </c:pt>
                      <c:pt idx="2899">
                        <c:v>43466.429444444453</c:v>
                      </c:pt>
                      <c:pt idx="2900">
                        <c:v>43466.429479166669</c:v>
                      </c:pt>
                      <c:pt idx="2901">
                        <c:v>43466.429490740738</c:v>
                      </c:pt>
                      <c:pt idx="2902">
                        <c:v>43466.429502314822</c:v>
                      </c:pt>
                      <c:pt idx="2903">
                        <c:v>43466.429513888892</c:v>
                      </c:pt>
                      <c:pt idx="2904">
                        <c:v>43466.429525462961</c:v>
                      </c:pt>
                      <c:pt idx="2905">
                        <c:v>43466.429537037038</c:v>
                      </c:pt>
                      <c:pt idx="2906">
                        <c:v>43466.429548611108</c:v>
                      </c:pt>
                      <c:pt idx="2907">
                        <c:v>43466.429560185177</c:v>
                      </c:pt>
                      <c:pt idx="2908">
                        <c:v>43466.429571759261</c:v>
                      </c:pt>
                      <c:pt idx="2909">
                        <c:v>43466.429583333331</c:v>
                      </c:pt>
                      <c:pt idx="2910">
                        <c:v>43466.429594907408</c:v>
                      </c:pt>
                      <c:pt idx="2911">
                        <c:v>43466.429606481477</c:v>
                      </c:pt>
                      <c:pt idx="2912">
                        <c:v>43466.429618055547</c:v>
                      </c:pt>
                      <c:pt idx="2913">
                        <c:v>43466.429629629631</c:v>
                      </c:pt>
                      <c:pt idx="2914">
                        <c:v>43466.4296412037</c:v>
                      </c:pt>
                      <c:pt idx="2915">
                        <c:v>43466.429652777777</c:v>
                      </c:pt>
                      <c:pt idx="2916">
                        <c:v>43466.429664351846</c:v>
                      </c:pt>
                      <c:pt idx="2917">
                        <c:v>43466.429675925923</c:v>
                      </c:pt>
                      <c:pt idx="2918">
                        <c:v>43466.4296875</c:v>
                      </c:pt>
                      <c:pt idx="2919">
                        <c:v>43466.429699074077</c:v>
                      </c:pt>
                      <c:pt idx="2920">
                        <c:v>43466.429710648154</c:v>
                      </c:pt>
                      <c:pt idx="2921">
                        <c:v>43466.429722222223</c:v>
                      </c:pt>
                      <c:pt idx="2922">
                        <c:v>43466.4297337963</c:v>
                      </c:pt>
                      <c:pt idx="2923">
                        <c:v>43466.429745370369</c:v>
                      </c:pt>
                      <c:pt idx="2924">
                        <c:v>43466.429756944453</c:v>
                      </c:pt>
                      <c:pt idx="2925">
                        <c:v>43466.429768518523</c:v>
                      </c:pt>
                      <c:pt idx="2926">
                        <c:v>43466.429780092592</c:v>
                      </c:pt>
                      <c:pt idx="2927">
                        <c:v>43466.429791666669</c:v>
                      </c:pt>
                      <c:pt idx="2928">
                        <c:v>43466.429803240739</c:v>
                      </c:pt>
                      <c:pt idx="2929">
                        <c:v>43466.429814814823</c:v>
                      </c:pt>
                      <c:pt idx="2930">
                        <c:v>43466.429826388892</c:v>
                      </c:pt>
                      <c:pt idx="2931">
                        <c:v>43466.429837962962</c:v>
                      </c:pt>
                      <c:pt idx="2932">
                        <c:v>43466.429849537039</c:v>
                      </c:pt>
                      <c:pt idx="2933">
                        <c:v>43466.429861111108</c:v>
                      </c:pt>
                      <c:pt idx="2934">
                        <c:v>43466.429872685178</c:v>
                      </c:pt>
                      <c:pt idx="2935">
                        <c:v>43466.429884259262</c:v>
                      </c:pt>
                      <c:pt idx="2936">
                        <c:v>43466.429895833331</c:v>
                      </c:pt>
                      <c:pt idx="2937">
                        <c:v>43466.429907407408</c:v>
                      </c:pt>
                      <c:pt idx="2938">
                        <c:v>43466.429918981477</c:v>
                      </c:pt>
                      <c:pt idx="2939">
                        <c:v>43466.429930555547</c:v>
                      </c:pt>
                      <c:pt idx="2940">
                        <c:v>43466.429942129631</c:v>
                      </c:pt>
                      <c:pt idx="2941">
                        <c:v>43466.4299537037</c:v>
                      </c:pt>
                      <c:pt idx="2942">
                        <c:v>43466.429965277777</c:v>
                      </c:pt>
                      <c:pt idx="2943">
                        <c:v>43466.429976851847</c:v>
                      </c:pt>
                      <c:pt idx="2944">
                        <c:v>43466.429988425924</c:v>
                      </c:pt>
                      <c:pt idx="2945">
                        <c:v>43466.43</c:v>
                      </c:pt>
                      <c:pt idx="2946">
                        <c:v>43466.430011574077</c:v>
                      </c:pt>
                      <c:pt idx="2947">
                        <c:v>43466.430023148147</c:v>
                      </c:pt>
                      <c:pt idx="2948">
                        <c:v>43466.430034722223</c:v>
                      </c:pt>
                      <c:pt idx="2949">
                        <c:v>43466.430046296293</c:v>
                      </c:pt>
                      <c:pt idx="2950">
                        <c:v>43466.43005787037</c:v>
                      </c:pt>
                      <c:pt idx="2951">
                        <c:v>43466.430069444446</c:v>
                      </c:pt>
                      <c:pt idx="2952">
                        <c:v>43466.430081018523</c:v>
                      </c:pt>
                      <c:pt idx="2953">
                        <c:v>43466.430092592593</c:v>
                      </c:pt>
                      <c:pt idx="2954">
                        <c:v>43466.430104166669</c:v>
                      </c:pt>
                      <c:pt idx="2955">
                        <c:v>43466.430115740739</c:v>
                      </c:pt>
                      <c:pt idx="2956">
                        <c:v>43466.430127314823</c:v>
                      </c:pt>
                      <c:pt idx="2957">
                        <c:v>43466.430138888893</c:v>
                      </c:pt>
                      <c:pt idx="2958">
                        <c:v>43466.430150462962</c:v>
                      </c:pt>
                      <c:pt idx="2959">
                        <c:v>43466.430162037039</c:v>
                      </c:pt>
                      <c:pt idx="2960">
                        <c:v>43466.430173611108</c:v>
                      </c:pt>
                      <c:pt idx="2961">
                        <c:v>43466.430185185192</c:v>
                      </c:pt>
                      <c:pt idx="2962">
                        <c:v>43466.430196759262</c:v>
                      </c:pt>
                      <c:pt idx="2963">
                        <c:v>43466.430208333331</c:v>
                      </c:pt>
                      <c:pt idx="2964">
                        <c:v>43466.430219907408</c:v>
                      </c:pt>
                      <c:pt idx="2965">
                        <c:v>43466.430231481478</c:v>
                      </c:pt>
                      <c:pt idx="2966">
                        <c:v>43466.430243055547</c:v>
                      </c:pt>
                      <c:pt idx="2967">
                        <c:v>43466.430254629631</c:v>
                      </c:pt>
                      <c:pt idx="2968">
                        <c:v>43466.430266203701</c:v>
                      </c:pt>
                      <c:pt idx="2969">
                        <c:v>43466.430277777778</c:v>
                      </c:pt>
                      <c:pt idx="2970">
                        <c:v>43466.430289351847</c:v>
                      </c:pt>
                      <c:pt idx="2971">
                        <c:v>43466.430300925917</c:v>
                      </c:pt>
                      <c:pt idx="2972">
                        <c:v>43466.430312500001</c:v>
                      </c:pt>
                      <c:pt idx="2973">
                        <c:v>43466.430324074077</c:v>
                      </c:pt>
                      <c:pt idx="2974">
                        <c:v>43466.430335648147</c:v>
                      </c:pt>
                      <c:pt idx="2975">
                        <c:v>43466.430347222216</c:v>
                      </c:pt>
                      <c:pt idx="2976">
                        <c:v>43466.430358796293</c:v>
                      </c:pt>
                      <c:pt idx="2977">
                        <c:v>43466.43037037037</c:v>
                      </c:pt>
                      <c:pt idx="2978">
                        <c:v>43466.430381944447</c:v>
                      </c:pt>
                      <c:pt idx="2979">
                        <c:v>43466.430393518523</c:v>
                      </c:pt>
                      <c:pt idx="2980">
                        <c:v>43466.430405092593</c:v>
                      </c:pt>
                      <c:pt idx="2981">
                        <c:v>43466.43041666667</c:v>
                      </c:pt>
                      <c:pt idx="2982">
                        <c:v>43466.430428240739</c:v>
                      </c:pt>
                      <c:pt idx="2983">
                        <c:v>43466.430439814823</c:v>
                      </c:pt>
                      <c:pt idx="2984">
                        <c:v>43466.430451388893</c:v>
                      </c:pt>
                      <c:pt idx="2985">
                        <c:v>43466.430462962962</c:v>
                      </c:pt>
                      <c:pt idx="2986">
                        <c:v>43466.430474537039</c:v>
                      </c:pt>
                      <c:pt idx="2987">
                        <c:v>43466.430486111109</c:v>
                      </c:pt>
                      <c:pt idx="2988">
                        <c:v>43466.430497685193</c:v>
                      </c:pt>
                      <c:pt idx="2989">
                        <c:v>43466.430509259262</c:v>
                      </c:pt>
                      <c:pt idx="2990">
                        <c:v>43466.430520833332</c:v>
                      </c:pt>
                      <c:pt idx="2991">
                        <c:v>43466.430532407408</c:v>
                      </c:pt>
                      <c:pt idx="2992">
                        <c:v>43466.430543981478</c:v>
                      </c:pt>
                      <c:pt idx="2993">
                        <c:v>43466.430555555547</c:v>
                      </c:pt>
                      <c:pt idx="2994">
                        <c:v>43466.430567129632</c:v>
                      </c:pt>
                      <c:pt idx="2995">
                        <c:v>43466.430578703701</c:v>
                      </c:pt>
                      <c:pt idx="2996">
                        <c:v>43466.430590277778</c:v>
                      </c:pt>
                      <c:pt idx="2997">
                        <c:v>43466.430601851847</c:v>
                      </c:pt>
                      <c:pt idx="2998">
                        <c:v>43466.430613425917</c:v>
                      </c:pt>
                      <c:pt idx="2999">
                        <c:v>43466.430625000001</c:v>
                      </c:pt>
                      <c:pt idx="3000">
                        <c:v>43466.430636574078</c:v>
                      </c:pt>
                      <c:pt idx="3001">
                        <c:v>43466.430648148147</c:v>
                      </c:pt>
                      <c:pt idx="3002">
                        <c:v>43466.430659722217</c:v>
                      </c:pt>
                      <c:pt idx="3003">
                        <c:v>43466.430671296293</c:v>
                      </c:pt>
                      <c:pt idx="3004">
                        <c:v>43466.43068287037</c:v>
                      </c:pt>
                      <c:pt idx="3005">
                        <c:v>43466.430694444447</c:v>
                      </c:pt>
                      <c:pt idx="3006">
                        <c:v>43466.430706018517</c:v>
                      </c:pt>
                      <c:pt idx="3007">
                        <c:v>43466.430717592593</c:v>
                      </c:pt>
                      <c:pt idx="3008">
                        <c:v>43466.43072916667</c:v>
                      </c:pt>
                      <c:pt idx="3009">
                        <c:v>43466.43074074074</c:v>
                      </c:pt>
                      <c:pt idx="3010">
                        <c:v>43466.430752314824</c:v>
                      </c:pt>
                      <c:pt idx="3011">
                        <c:v>43466.430763888893</c:v>
                      </c:pt>
                      <c:pt idx="3012">
                        <c:v>43466.430775462963</c:v>
                      </c:pt>
                      <c:pt idx="3013">
                        <c:v>43466.430787037039</c:v>
                      </c:pt>
                      <c:pt idx="3014">
                        <c:v>43466.430798611109</c:v>
                      </c:pt>
                      <c:pt idx="3015">
                        <c:v>43466.430810185193</c:v>
                      </c:pt>
                      <c:pt idx="3016">
                        <c:v>43466.430821759262</c:v>
                      </c:pt>
                      <c:pt idx="3017">
                        <c:v>43466.430833333332</c:v>
                      </c:pt>
                      <c:pt idx="3018">
                        <c:v>43466.430844907409</c:v>
                      </c:pt>
                      <c:pt idx="3019">
                        <c:v>43466.430856481478</c:v>
                      </c:pt>
                      <c:pt idx="3020">
                        <c:v>43466.430868055562</c:v>
                      </c:pt>
                      <c:pt idx="3021">
                        <c:v>43466.430879629632</c:v>
                      </c:pt>
                      <c:pt idx="3022">
                        <c:v>43466.430891203701</c:v>
                      </c:pt>
                      <c:pt idx="3023">
                        <c:v>43466.430902777778</c:v>
                      </c:pt>
                      <c:pt idx="3024">
                        <c:v>43466.430914351848</c:v>
                      </c:pt>
                      <c:pt idx="3025">
                        <c:v>43466.430925925917</c:v>
                      </c:pt>
                      <c:pt idx="3026">
                        <c:v>43466.430937500001</c:v>
                      </c:pt>
                      <c:pt idx="3027">
                        <c:v>43466.430949074071</c:v>
                      </c:pt>
                      <c:pt idx="3028">
                        <c:v>43466.430960648147</c:v>
                      </c:pt>
                      <c:pt idx="3029">
                        <c:v>43466.430972222217</c:v>
                      </c:pt>
                      <c:pt idx="3030">
                        <c:v>43466.430983796286</c:v>
                      </c:pt>
                      <c:pt idx="3031">
                        <c:v>43466.430995370371</c:v>
                      </c:pt>
                      <c:pt idx="3032">
                        <c:v>43466.431006944447</c:v>
                      </c:pt>
                      <c:pt idx="3033">
                        <c:v>43466.431018518517</c:v>
                      </c:pt>
                      <c:pt idx="3034">
                        <c:v>43466.431030092594</c:v>
                      </c:pt>
                      <c:pt idx="3035">
                        <c:v>43466.431041666663</c:v>
                      </c:pt>
                      <c:pt idx="3036">
                        <c:v>43466.43105324074</c:v>
                      </c:pt>
                      <c:pt idx="3037">
                        <c:v>43466.431064814817</c:v>
                      </c:pt>
                      <c:pt idx="3038">
                        <c:v>43466.431076388893</c:v>
                      </c:pt>
                      <c:pt idx="3039">
                        <c:v>43466.431087962963</c:v>
                      </c:pt>
                      <c:pt idx="3040">
                        <c:v>43466.43109953704</c:v>
                      </c:pt>
                      <c:pt idx="3041">
                        <c:v>43466.431111111109</c:v>
                      </c:pt>
                      <c:pt idx="3042">
                        <c:v>43466.431122685193</c:v>
                      </c:pt>
                      <c:pt idx="3043">
                        <c:v>43466.431134259263</c:v>
                      </c:pt>
                      <c:pt idx="3044">
                        <c:v>43466.431145833332</c:v>
                      </c:pt>
                      <c:pt idx="3045">
                        <c:v>43466.431157407409</c:v>
                      </c:pt>
                      <c:pt idx="3046">
                        <c:v>43466.431168981479</c:v>
                      </c:pt>
                      <c:pt idx="3047">
                        <c:v>43466.431180555563</c:v>
                      </c:pt>
                      <c:pt idx="3048">
                        <c:v>43466.431192129632</c:v>
                      </c:pt>
                      <c:pt idx="3049">
                        <c:v>43466.431203703702</c:v>
                      </c:pt>
                      <c:pt idx="3050">
                        <c:v>43466.431215277778</c:v>
                      </c:pt>
                      <c:pt idx="3051">
                        <c:v>43466.431226851862</c:v>
                      </c:pt>
                      <c:pt idx="3052">
                        <c:v>43466.431238425917</c:v>
                      </c:pt>
                      <c:pt idx="3053">
                        <c:v>43466.431250000001</c:v>
                      </c:pt>
                      <c:pt idx="3054">
                        <c:v>43466.431261574071</c:v>
                      </c:pt>
                      <c:pt idx="3055">
                        <c:v>43466.431273148148</c:v>
                      </c:pt>
                      <c:pt idx="3056">
                        <c:v>43466.431284722217</c:v>
                      </c:pt>
                      <c:pt idx="3057">
                        <c:v>43466.431296296287</c:v>
                      </c:pt>
                      <c:pt idx="3058">
                        <c:v>43466.431307870371</c:v>
                      </c:pt>
                      <c:pt idx="3059">
                        <c:v>43466.431319444448</c:v>
                      </c:pt>
                      <c:pt idx="3060">
                        <c:v>43466.431331018517</c:v>
                      </c:pt>
                      <c:pt idx="3061">
                        <c:v>43466.431342592587</c:v>
                      </c:pt>
                      <c:pt idx="3062">
                        <c:v>43466.431354166663</c:v>
                      </c:pt>
                      <c:pt idx="3063">
                        <c:v>43466.43136574074</c:v>
                      </c:pt>
                      <c:pt idx="3064">
                        <c:v>43466.431377314817</c:v>
                      </c:pt>
                      <c:pt idx="3065">
                        <c:v>43466.431388888886</c:v>
                      </c:pt>
                      <c:pt idx="3066">
                        <c:v>43466.431400462963</c:v>
                      </c:pt>
                      <c:pt idx="3067">
                        <c:v>43466.43141203704</c:v>
                      </c:pt>
                      <c:pt idx="3068">
                        <c:v>43466.431423611109</c:v>
                      </c:pt>
                      <c:pt idx="3069">
                        <c:v>43466.431435185194</c:v>
                      </c:pt>
                      <c:pt idx="3070">
                        <c:v>43466.431446759263</c:v>
                      </c:pt>
                      <c:pt idx="3071">
                        <c:v>43466.431458333333</c:v>
                      </c:pt>
                      <c:pt idx="3072">
                        <c:v>43466.431469907409</c:v>
                      </c:pt>
                      <c:pt idx="3073">
                        <c:v>43466.431481481479</c:v>
                      </c:pt>
                      <c:pt idx="3074">
                        <c:v>43466.431493055563</c:v>
                      </c:pt>
                      <c:pt idx="3075">
                        <c:v>43466.431504629632</c:v>
                      </c:pt>
                      <c:pt idx="3076">
                        <c:v>43466.431516203702</c:v>
                      </c:pt>
                      <c:pt idx="3077">
                        <c:v>43466.431527777779</c:v>
                      </c:pt>
                      <c:pt idx="3078">
                        <c:v>43466.431539351863</c:v>
                      </c:pt>
                      <c:pt idx="3079">
                        <c:v>43466.431550925918</c:v>
                      </c:pt>
                      <c:pt idx="3080">
                        <c:v>43466.431562500002</c:v>
                      </c:pt>
                      <c:pt idx="3081">
                        <c:v>43466.431574074071</c:v>
                      </c:pt>
                      <c:pt idx="3082">
                        <c:v>43466.431585648148</c:v>
                      </c:pt>
                      <c:pt idx="3083">
                        <c:v>43466.431597222218</c:v>
                      </c:pt>
                      <c:pt idx="3084">
                        <c:v>43466.431608796287</c:v>
                      </c:pt>
                      <c:pt idx="3085">
                        <c:v>43466.431620370371</c:v>
                      </c:pt>
                      <c:pt idx="3086">
                        <c:v>43466.431631944448</c:v>
                      </c:pt>
                      <c:pt idx="3087">
                        <c:v>43466.431643518517</c:v>
                      </c:pt>
                      <c:pt idx="3088">
                        <c:v>43466.431655092587</c:v>
                      </c:pt>
                      <c:pt idx="3089">
                        <c:v>43466.431666666656</c:v>
                      </c:pt>
                      <c:pt idx="3090">
                        <c:v>43466.43167824074</c:v>
                      </c:pt>
                      <c:pt idx="3091">
                        <c:v>43466.431689814817</c:v>
                      </c:pt>
                      <c:pt idx="3092">
                        <c:v>43466.431701388887</c:v>
                      </c:pt>
                      <c:pt idx="3093">
                        <c:v>43466.431712962964</c:v>
                      </c:pt>
                      <c:pt idx="3094">
                        <c:v>43466.43172453704</c:v>
                      </c:pt>
                      <c:pt idx="3095">
                        <c:v>43466.43173611111</c:v>
                      </c:pt>
                      <c:pt idx="3096">
                        <c:v>43466.431747685187</c:v>
                      </c:pt>
                      <c:pt idx="3097">
                        <c:v>43466.431759259263</c:v>
                      </c:pt>
                      <c:pt idx="3098">
                        <c:v>43466.431770833333</c:v>
                      </c:pt>
                      <c:pt idx="3099">
                        <c:v>43466.43178240741</c:v>
                      </c:pt>
                      <c:pt idx="3100">
                        <c:v>43466.431793981479</c:v>
                      </c:pt>
                      <c:pt idx="3101">
                        <c:v>43466.431805555563</c:v>
                      </c:pt>
                      <c:pt idx="3102">
                        <c:v>43466.431817129633</c:v>
                      </c:pt>
                      <c:pt idx="3103">
                        <c:v>43466.431828703702</c:v>
                      </c:pt>
                      <c:pt idx="3104">
                        <c:v>43466.431840277779</c:v>
                      </c:pt>
                      <c:pt idx="3105">
                        <c:v>43466.431851851848</c:v>
                      </c:pt>
                      <c:pt idx="3106">
                        <c:v>43466.431863425933</c:v>
                      </c:pt>
                      <c:pt idx="3107">
                        <c:v>43466.431875000002</c:v>
                      </c:pt>
                      <c:pt idx="3108">
                        <c:v>43466.431886574072</c:v>
                      </c:pt>
                      <c:pt idx="3109">
                        <c:v>43466.431898148148</c:v>
                      </c:pt>
                      <c:pt idx="3110">
                        <c:v>43466.431909722232</c:v>
                      </c:pt>
                      <c:pt idx="3111">
                        <c:v>43466.431921296287</c:v>
                      </c:pt>
                      <c:pt idx="3112">
                        <c:v>43466.431932870371</c:v>
                      </c:pt>
                      <c:pt idx="3113">
                        <c:v>43466.431944444441</c:v>
                      </c:pt>
                      <c:pt idx="3114">
                        <c:v>43466.431956018518</c:v>
                      </c:pt>
                      <c:pt idx="3115">
                        <c:v>43466.431967592587</c:v>
                      </c:pt>
                      <c:pt idx="3116">
                        <c:v>43466.431979166657</c:v>
                      </c:pt>
                      <c:pt idx="3117">
                        <c:v>43466.431990740741</c:v>
                      </c:pt>
                      <c:pt idx="3118">
                        <c:v>43466.432002314818</c:v>
                      </c:pt>
                      <c:pt idx="3119">
                        <c:v>43466.432013888887</c:v>
                      </c:pt>
                      <c:pt idx="3120">
                        <c:v>43466.432025462957</c:v>
                      </c:pt>
                      <c:pt idx="3121">
                        <c:v>43466.432037037041</c:v>
                      </c:pt>
                      <c:pt idx="3122">
                        <c:v>43466.43204861111</c:v>
                      </c:pt>
                      <c:pt idx="3123">
                        <c:v>43466.432060185187</c:v>
                      </c:pt>
                      <c:pt idx="3124">
                        <c:v>43466.432071759264</c:v>
                      </c:pt>
                      <c:pt idx="3125">
                        <c:v>43466.432083333333</c:v>
                      </c:pt>
                      <c:pt idx="3126">
                        <c:v>43466.43209490741</c:v>
                      </c:pt>
                      <c:pt idx="3127">
                        <c:v>43466.432106481479</c:v>
                      </c:pt>
                      <c:pt idx="3128">
                        <c:v>43466.432118055563</c:v>
                      </c:pt>
                      <c:pt idx="3129">
                        <c:v>43466.432129629633</c:v>
                      </c:pt>
                      <c:pt idx="3130">
                        <c:v>43466.432141203702</c:v>
                      </c:pt>
                      <c:pt idx="3131">
                        <c:v>43466.432152777779</c:v>
                      </c:pt>
                      <c:pt idx="3132">
                        <c:v>43466.432164351849</c:v>
                      </c:pt>
                      <c:pt idx="3133">
                        <c:v>43466.432175925933</c:v>
                      </c:pt>
                      <c:pt idx="3134">
                        <c:v>43466.432187500002</c:v>
                      </c:pt>
                      <c:pt idx="3135">
                        <c:v>43466.432199074072</c:v>
                      </c:pt>
                      <c:pt idx="3136">
                        <c:v>43466.432210648149</c:v>
                      </c:pt>
                      <c:pt idx="3137">
                        <c:v>43466.432222222233</c:v>
                      </c:pt>
                      <c:pt idx="3138">
                        <c:v>43466.432233796288</c:v>
                      </c:pt>
                      <c:pt idx="3139">
                        <c:v>43466.432245370372</c:v>
                      </c:pt>
                      <c:pt idx="3140">
                        <c:v>43466.432256944441</c:v>
                      </c:pt>
                      <c:pt idx="3141">
                        <c:v>43466.432268518518</c:v>
                      </c:pt>
                      <c:pt idx="3142">
                        <c:v>43466.432280092587</c:v>
                      </c:pt>
                      <c:pt idx="3143">
                        <c:v>43466.432291666657</c:v>
                      </c:pt>
                      <c:pt idx="3144">
                        <c:v>43466.432303240741</c:v>
                      </c:pt>
                      <c:pt idx="3145">
                        <c:v>43466.432314814818</c:v>
                      </c:pt>
                      <c:pt idx="3146">
                        <c:v>43466.432326388887</c:v>
                      </c:pt>
                      <c:pt idx="3147">
                        <c:v>43466.432337962957</c:v>
                      </c:pt>
                      <c:pt idx="3148">
                        <c:v>43466.432349537034</c:v>
                      </c:pt>
                      <c:pt idx="3149">
                        <c:v>43466.43236111111</c:v>
                      </c:pt>
                      <c:pt idx="3150">
                        <c:v>43466.432372685187</c:v>
                      </c:pt>
                      <c:pt idx="3151">
                        <c:v>43466.432384259257</c:v>
                      </c:pt>
                      <c:pt idx="3152">
                        <c:v>43466.432395833333</c:v>
                      </c:pt>
                      <c:pt idx="3153">
                        <c:v>43466.43240740741</c:v>
                      </c:pt>
                      <c:pt idx="3154">
                        <c:v>43466.43241898148</c:v>
                      </c:pt>
                      <c:pt idx="3155">
                        <c:v>43466.432430555556</c:v>
                      </c:pt>
                      <c:pt idx="3156">
                        <c:v>43466.432442129633</c:v>
                      </c:pt>
                      <c:pt idx="3157">
                        <c:v>43466.432453703703</c:v>
                      </c:pt>
                      <c:pt idx="3158">
                        <c:v>43466.43246527778</c:v>
                      </c:pt>
                      <c:pt idx="3159">
                        <c:v>43466.432476851849</c:v>
                      </c:pt>
                      <c:pt idx="3160">
                        <c:v>43466.432488425933</c:v>
                      </c:pt>
                      <c:pt idx="3161">
                        <c:v>43466.432500000003</c:v>
                      </c:pt>
                      <c:pt idx="3162">
                        <c:v>43466.432511574072</c:v>
                      </c:pt>
                      <c:pt idx="3163">
                        <c:v>43466.432523148149</c:v>
                      </c:pt>
                      <c:pt idx="3164">
                        <c:v>43466.432534722233</c:v>
                      </c:pt>
                      <c:pt idx="3165">
                        <c:v>43466.432546296302</c:v>
                      </c:pt>
                      <c:pt idx="3166">
                        <c:v>43466.432557870372</c:v>
                      </c:pt>
                      <c:pt idx="3167">
                        <c:v>43466.432569444441</c:v>
                      </c:pt>
                      <c:pt idx="3168">
                        <c:v>43466.432581018518</c:v>
                      </c:pt>
                      <c:pt idx="3169">
                        <c:v>43466.432592592602</c:v>
                      </c:pt>
                      <c:pt idx="3170">
                        <c:v>43466.432604166657</c:v>
                      </c:pt>
                      <c:pt idx="3171">
                        <c:v>43466.432615740741</c:v>
                      </c:pt>
                      <c:pt idx="3172">
                        <c:v>43466.432627314818</c:v>
                      </c:pt>
                      <c:pt idx="3173">
                        <c:v>43466.432638888888</c:v>
                      </c:pt>
                      <c:pt idx="3174">
                        <c:v>43466.432650462957</c:v>
                      </c:pt>
                      <c:pt idx="3175">
                        <c:v>43466.432662037027</c:v>
                      </c:pt>
                      <c:pt idx="3176">
                        <c:v>43466.432673611111</c:v>
                      </c:pt>
                      <c:pt idx="3177">
                        <c:v>43466.432685185187</c:v>
                      </c:pt>
                      <c:pt idx="3178">
                        <c:v>43466.432696759257</c:v>
                      </c:pt>
                      <c:pt idx="3179">
                        <c:v>43466.432708333326</c:v>
                      </c:pt>
                      <c:pt idx="3180">
                        <c:v>43466.432719907411</c:v>
                      </c:pt>
                      <c:pt idx="3181">
                        <c:v>43466.43273148148</c:v>
                      </c:pt>
                      <c:pt idx="3182">
                        <c:v>43466.432743055557</c:v>
                      </c:pt>
                      <c:pt idx="3183">
                        <c:v>43466.432754629634</c:v>
                      </c:pt>
                      <c:pt idx="3184">
                        <c:v>43466.432766203703</c:v>
                      </c:pt>
                      <c:pt idx="3185">
                        <c:v>43466.43277777778</c:v>
                      </c:pt>
                      <c:pt idx="3186">
                        <c:v>43466.432789351849</c:v>
                      </c:pt>
                      <c:pt idx="3187">
                        <c:v>43466.432800925933</c:v>
                      </c:pt>
                      <c:pt idx="3188">
                        <c:v>43466.432812500003</c:v>
                      </c:pt>
                      <c:pt idx="3189">
                        <c:v>43466.432824074072</c:v>
                      </c:pt>
                      <c:pt idx="3190">
                        <c:v>43466.432835648149</c:v>
                      </c:pt>
                      <c:pt idx="3191">
                        <c:v>43466.432847222219</c:v>
                      </c:pt>
                      <c:pt idx="3192">
                        <c:v>43466.432858796303</c:v>
                      </c:pt>
                      <c:pt idx="3193">
                        <c:v>43466.432870370372</c:v>
                      </c:pt>
                      <c:pt idx="3194">
                        <c:v>43466.432881944442</c:v>
                      </c:pt>
                      <c:pt idx="3195">
                        <c:v>43466.432893518519</c:v>
                      </c:pt>
                      <c:pt idx="3196">
                        <c:v>43466.432905092603</c:v>
                      </c:pt>
                      <c:pt idx="3197">
                        <c:v>43466.432916666658</c:v>
                      </c:pt>
                      <c:pt idx="3198">
                        <c:v>43466.432928240742</c:v>
                      </c:pt>
                      <c:pt idx="3199">
                        <c:v>43466.432939814818</c:v>
                      </c:pt>
                      <c:pt idx="3200">
                        <c:v>43466.432951388888</c:v>
                      </c:pt>
                      <c:pt idx="3201">
                        <c:v>43466.432962962957</c:v>
                      </c:pt>
                      <c:pt idx="3202">
                        <c:v>43466.432974537027</c:v>
                      </c:pt>
                      <c:pt idx="3203">
                        <c:v>43466.432986111111</c:v>
                      </c:pt>
                      <c:pt idx="3204">
                        <c:v>43466.432997685188</c:v>
                      </c:pt>
                      <c:pt idx="3205">
                        <c:v>43466.433009259257</c:v>
                      </c:pt>
                      <c:pt idx="3206">
                        <c:v>43466.433020833327</c:v>
                      </c:pt>
                      <c:pt idx="3207">
                        <c:v>43466.433032407411</c:v>
                      </c:pt>
                      <c:pt idx="3208">
                        <c:v>43466.43304398148</c:v>
                      </c:pt>
                      <c:pt idx="3209">
                        <c:v>43466.433055555557</c:v>
                      </c:pt>
                      <c:pt idx="3210">
                        <c:v>43466.433067129627</c:v>
                      </c:pt>
                      <c:pt idx="3211">
                        <c:v>43466.433078703703</c:v>
                      </c:pt>
                      <c:pt idx="3212">
                        <c:v>43466.43309027778</c:v>
                      </c:pt>
                      <c:pt idx="3213">
                        <c:v>43466.43310185185</c:v>
                      </c:pt>
                      <c:pt idx="3214">
                        <c:v>43466.433113425926</c:v>
                      </c:pt>
                      <c:pt idx="3215">
                        <c:v>43466.433125000003</c:v>
                      </c:pt>
                      <c:pt idx="3216">
                        <c:v>43466.433136574073</c:v>
                      </c:pt>
                      <c:pt idx="3217">
                        <c:v>43466.433148148149</c:v>
                      </c:pt>
                      <c:pt idx="3218">
                        <c:v>43466.433159722219</c:v>
                      </c:pt>
                      <c:pt idx="3219">
                        <c:v>43466.433171296303</c:v>
                      </c:pt>
                      <c:pt idx="3220">
                        <c:v>43466.433182870373</c:v>
                      </c:pt>
                      <c:pt idx="3221">
                        <c:v>43466.433194444442</c:v>
                      </c:pt>
                      <c:pt idx="3222">
                        <c:v>43466.433206018519</c:v>
                      </c:pt>
                      <c:pt idx="3223">
                        <c:v>43466.433217592603</c:v>
                      </c:pt>
                      <c:pt idx="3224">
                        <c:v>43466.433229166672</c:v>
                      </c:pt>
                      <c:pt idx="3225">
                        <c:v>43466.433240740742</c:v>
                      </c:pt>
                      <c:pt idx="3226">
                        <c:v>43466.433252314811</c:v>
                      </c:pt>
                      <c:pt idx="3227">
                        <c:v>43466.433263888888</c:v>
                      </c:pt>
                      <c:pt idx="3228">
                        <c:v>43466.433275462958</c:v>
                      </c:pt>
                      <c:pt idx="3229">
                        <c:v>43466.433287037027</c:v>
                      </c:pt>
                      <c:pt idx="3230">
                        <c:v>43466.433298611111</c:v>
                      </c:pt>
                      <c:pt idx="3231">
                        <c:v>43466.433310185188</c:v>
                      </c:pt>
                      <c:pt idx="3232">
                        <c:v>43466.433321759258</c:v>
                      </c:pt>
                      <c:pt idx="3233">
                        <c:v>43466.433333333327</c:v>
                      </c:pt>
                      <c:pt idx="3234">
                        <c:v>43466.433344907397</c:v>
                      </c:pt>
                      <c:pt idx="3235">
                        <c:v>43466.433356481481</c:v>
                      </c:pt>
                      <c:pt idx="3236">
                        <c:v>43466.433368055557</c:v>
                      </c:pt>
                      <c:pt idx="3237">
                        <c:v>43466.433379629627</c:v>
                      </c:pt>
                      <c:pt idx="3238">
                        <c:v>43466.433391203696</c:v>
                      </c:pt>
                      <c:pt idx="3239">
                        <c:v>43466.43340277778</c:v>
                      </c:pt>
                      <c:pt idx="3240">
                        <c:v>43466.43341435185</c:v>
                      </c:pt>
                      <c:pt idx="3241">
                        <c:v>43466.433425925927</c:v>
                      </c:pt>
                      <c:pt idx="3242">
                        <c:v>43466.433437500003</c:v>
                      </c:pt>
                      <c:pt idx="3243">
                        <c:v>43466.433449074073</c:v>
                      </c:pt>
                      <c:pt idx="3244">
                        <c:v>43466.43346064815</c:v>
                      </c:pt>
                      <c:pt idx="3245">
                        <c:v>43466.433472222219</c:v>
                      </c:pt>
                      <c:pt idx="3246">
                        <c:v>43466.433483796303</c:v>
                      </c:pt>
                      <c:pt idx="3247">
                        <c:v>43466.433495370373</c:v>
                      </c:pt>
                      <c:pt idx="3248">
                        <c:v>43466.433506944442</c:v>
                      </c:pt>
                      <c:pt idx="3249">
                        <c:v>43466.433518518519</c:v>
                      </c:pt>
                      <c:pt idx="3250">
                        <c:v>43466.433530092603</c:v>
                      </c:pt>
                      <c:pt idx="3251">
                        <c:v>43466.433541666673</c:v>
                      </c:pt>
                      <c:pt idx="3252">
                        <c:v>43466.433553240742</c:v>
                      </c:pt>
                      <c:pt idx="3253">
                        <c:v>43466.433564814812</c:v>
                      </c:pt>
                      <c:pt idx="3254">
                        <c:v>43466.433576388888</c:v>
                      </c:pt>
                      <c:pt idx="3255">
                        <c:v>43466.433587962973</c:v>
                      </c:pt>
                      <c:pt idx="3256">
                        <c:v>43466.433599537027</c:v>
                      </c:pt>
                      <c:pt idx="3257">
                        <c:v>43466.433611111112</c:v>
                      </c:pt>
                      <c:pt idx="3258">
                        <c:v>43466.433622685188</c:v>
                      </c:pt>
                      <c:pt idx="3259">
                        <c:v>43466.433634259258</c:v>
                      </c:pt>
                      <c:pt idx="3260">
                        <c:v>43466.433645833327</c:v>
                      </c:pt>
                      <c:pt idx="3261">
                        <c:v>43466.433657407397</c:v>
                      </c:pt>
                      <c:pt idx="3262">
                        <c:v>43466.433668981481</c:v>
                      </c:pt>
                      <c:pt idx="3263">
                        <c:v>43466.433680555558</c:v>
                      </c:pt>
                      <c:pt idx="3264">
                        <c:v>43466.433692129627</c:v>
                      </c:pt>
                      <c:pt idx="3265">
                        <c:v>43466.433703703697</c:v>
                      </c:pt>
                      <c:pt idx="3266">
                        <c:v>43466.433715277781</c:v>
                      </c:pt>
                      <c:pt idx="3267">
                        <c:v>43466.43372685185</c:v>
                      </c:pt>
                      <c:pt idx="3268">
                        <c:v>43466.433738425927</c:v>
                      </c:pt>
                      <c:pt idx="3269">
                        <c:v>43466.433749999997</c:v>
                      </c:pt>
                      <c:pt idx="3270">
                        <c:v>43466.433761574073</c:v>
                      </c:pt>
                      <c:pt idx="3271">
                        <c:v>43466.43377314815</c:v>
                      </c:pt>
                      <c:pt idx="3272">
                        <c:v>43466.43378472222</c:v>
                      </c:pt>
                      <c:pt idx="3273">
                        <c:v>43466.433796296304</c:v>
                      </c:pt>
                      <c:pt idx="3274">
                        <c:v>43466.433807870373</c:v>
                      </c:pt>
                      <c:pt idx="3275">
                        <c:v>43466.433819444443</c:v>
                      </c:pt>
                      <c:pt idx="3276">
                        <c:v>43466.433831018519</c:v>
                      </c:pt>
                      <c:pt idx="3277">
                        <c:v>43466.433842592603</c:v>
                      </c:pt>
                      <c:pt idx="3278">
                        <c:v>43466.433854166673</c:v>
                      </c:pt>
                      <c:pt idx="3279">
                        <c:v>43466.433865740742</c:v>
                      </c:pt>
                      <c:pt idx="3280">
                        <c:v>43466.433877314812</c:v>
                      </c:pt>
                      <c:pt idx="3281">
                        <c:v>43466.433888888889</c:v>
                      </c:pt>
                      <c:pt idx="3282">
                        <c:v>43466.433900462973</c:v>
                      </c:pt>
                      <c:pt idx="3283">
                        <c:v>43466.433912037042</c:v>
                      </c:pt>
                      <c:pt idx="3284">
                        <c:v>43466.433923611112</c:v>
                      </c:pt>
                      <c:pt idx="3285">
                        <c:v>43466.433935185189</c:v>
                      </c:pt>
                      <c:pt idx="3286">
                        <c:v>43466.433946759258</c:v>
                      </c:pt>
                      <c:pt idx="3287">
                        <c:v>43466.433958333328</c:v>
                      </c:pt>
                      <c:pt idx="3288">
                        <c:v>43466.433969907397</c:v>
                      </c:pt>
                      <c:pt idx="3289">
                        <c:v>43466.433981481481</c:v>
                      </c:pt>
                      <c:pt idx="3290">
                        <c:v>43466.433993055558</c:v>
                      </c:pt>
                      <c:pt idx="3291">
                        <c:v>43466.434004629627</c:v>
                      </c:pt>
                      <c:pt idx="3292">
                        <c:v>43466.434016203697</c:v>
                      </c:pt>
                      <c:pt idx="3293">
                        <c:v>43466.434027777781</c:v>
                      </c:pt>
                      <c:pt idx="3294">
                        <c:v>43466.434039351851</c:v>
                      </c:pt>
                      <c:pt idx="3295">
                        <c:v>43466.434050925927</c:v>
                      </c:pt>
                      <c:pt idx="3296">
                        <c:v>43466.434062499997</c:v>
                      </c:pt>
                      <c:pt idx="3297">
                        <c:v>43466.434074074074</c:v>
                      </c:pt>
                      <c:pt idx="3298">
                        <c:v>43466.43408564815</c:v>
                      </c:pt>
                      <c:pt idx="3299">
                        <c:v>43466.43409722222</c:v>
                      </c:pt>
                      <c:pt idx="3300">
                        <c:v>43466.434108796297</c:v>
                      </c:pt>
                      <c:pt idx="3301">
                        <c:v>43466.434120370373</c:v>
                      </c:pt>
                      <c:pt idx="3302">
                        <c:v>43466.434131944443</c:v>
                      </c:pt>
                      <c:pt idx="3303">
                        <c:v>43466.43414351852</c:v>
                      </c:pt>
                      <c:pt idx="3304">
                        <c:v>43466.434155092589</c:v>
                      </c:pt>
                      <c:pt idx="3305">
                        <c:v>43466.434166666673</c:v>
                      </c:pt>
                      <c:pt idx="3306">
                        <c:v>43466.434178240743</c:v>
                      </c:pt>
                      <c:pt idx="3307">
                        <c:v>43466.434189814812</c:v>
                      </c:pt>
                      <c:pt idx="3308">
                        <c:v>43466.434201388889</c:v>
                      </c:pt>
                      <c:pt idx="3309">
                        <c:v>43466.434212962973</c:v>
                      </c:pt>
                      <c:pt idx="3310">
                        <c:v>43466.434224537043</c:v>
                      </c:pt>
                      <c:pt idx="3311">
                        <c:v>43466.434236111112</c:v>
                      </c:pt>
                      <c:pt idx="3312">
                        <c:v>43466.434247685182</c:v>
                      </c:pt>
                      <c:pt idx="3313">
                        <c:v>43466.434259259258</c:v>
                      </c:pt>
                      <c:pt idx="3314">
                        <c:v>43466.434270833342</c:v>
                      </c:pt>
                      <c:pt idx="3315">
                        <c:v>43466.434282407397</c:v>
                      </c:pt>
                      <c:pt idx="3316">
                        <c:v>43466.434293981481</c:v>
                      </c:pt>
                      <c:pt idx="3317">
                        <c:v>43466.434305555558</c:v>
                      </c:pt>
                      <c:pt idx="3318">
                        <c:v>43466.434317129628</c:v>
                      </c:pt>
                      <c:pt idx="3319">
                        <c:v>43466.434328703697</c:v>
                      </c:pt>
                      <c:pt idx="3320">
                        <c:v>43466.434340277781</c:v>
                      </c:pt>
                      <c:pt idx="3321">
                        <c:v>43466.434351851851</c:v>
                      </c:pt>
                      <c:pt idx="3322">
                        <c:v>43466.434363425928</c:v>
                      </c:pt>
                      <c:pt idx="3323">
                        <c:v>43466.434374999997</c:v>
                      </c:pt>
                      <c:pt idx="3324">
                        <c:v>43466.434386574067</c:v>
                      </c:pt>
                      <c:pt idx="3325">
                        <c:v>43466.434398148151</c:v>
                      </c:pt>
                      <c:pt idx="3326">
                        <c:v>43466.43440972222</c:v>
                      </c:pt>
                      <c:pt idx="3327">
                        <c:v>43466.434421296297</c:v>
                      </c:pt>
                      <c:pt idx="3328">
                        <c:v>43466.434432870366</c:v>
                      </c:pt>
                      <c:pt idx="3329">
                        <c:v>43466.434444444443</c:v>
                      </c:pt>
                      <c:pt idx="3330">
                        <c:v>43466.43445601852</c:v>
                      </c:pt>
                      <c:pt idx="3331">
                        <c:v>43466.434467592589</c:v>
                      </c:pt>
                      <c:pt idx="3332">
                        <c:v>43466.434479166674</c:v>
                      </c:pt>
                      <c:pt idx="3333">
                        <c:v>43466.434490740743</c:v>
                      </c:pt>
                      <c:pt idx="3334">
                        <c:v>43466.434502314813</c:v>
                      </c:pt>
                      <c:pt idx="3335">
                        <c:v>43466.434513888889</c:v>
                      </c:pt>
                      <c:pt idx="3336">
                        <c:v>43466.434525462973</c:v>
                      </c:pt>
                      <c:pt idx="3337">
                        <c:v>43466.434537037043</c:v>
                      </c:pt>
                      <c:pt idx="3338">
                        <c:v>43466.434548611112</c:v>
                      </c:pt>
                      <c:pt idx="3339">
                        <c:v>43466.434560185182</c:v>
                      </c:pt>
                      <c:pt idx="3340">
                        <c:v>43466.434571759259</c:v>
                      </c:pt>
                      <c:pt idx="3341">
                        <c:v>43466.434583333343</c:v>
                      </c:pt>
                      <c:pt idx="3342">
                        <c:v>43466.434594907398</c:v>
                      </c:pt>
                      <c:pt idx="3343">
                        <c:v>43466.434606481482</c:v>
                      </c:pt>
                      <c:pt idx="3344">
                        <c:v>43466.434618055559</c:v>
                      </c:pt>
                      <c:pt idx="3345">
                        <c:v>43466.434629629628</c:v>
                      </c:pt>
                      <c:pt idx="3346">
                        <c:v>43466.434641203698</c:v>
                      </c:pt>
                      <c:pt idx="3347">
                        <c:v>43466.434652777767</c:v>
                      </c:pt>
                      <c:pt idx="3348">
                        <c:v>43466.434664351851</c:v>
                      </c:pt>
                      <c:pt idx="3349">
                        <c:v>43466.434675925928</c:v>
                      </c:pt>
                      <c:pt idx="3350">
                        <c:v>43466.434687499997</c:v>
                      </c:pt>
                      <c:pt idx="3351">
                        <c:v>43466.434699074067</c:v>
                      </c:pt>
                      <c:pt idx="3352">
                        <c:v>43466.434710648151</c:v>
                      </c:pt>
                      <c:pt idx="3353">
                        <c:v>43466.43472222222</c:v>
                      </c:pt>
                      <c:pt idx="3354">
                        <c:v>43466.434733796297</c:v>
                      </c:pt>
                      <c:pt idx="3355">
                        <c:v>43466.434745370367</c:v>
                      </c:pt>
                      <c:pt idx="3356">
                        <c:v>43466.434756944444</c:v>
                      </c:pt>
                      <c:pt idx="3357">
                        <c:v>43466.43476851852</c:v>
                      </c:pt>
                      <c:pt idx="3358">
                        <c:v>43466.43478009259</c:v>
                      </c:pt>
                    </c:numCache>
                  </c:numRef>
                </c:xVal>
                <c:yVal>
                  <c:numRef>
                    <c:extLst xmlns:c15="http://schemas.microsoft.com/office/drawing/2012/chart">
                      <c:ext xmlns:c15="http://schemas.microsoft.com/office/drawing/2012/chart" uri="{02D57815-91ED-43cb-92C2-25804820EDAC}">
                        <c15:formulaRef>
                          <c15:sqref>'4) Erro SSP Smooth 5s'!$D$2:$D$3496</c15:sqref>
                        </c15:formulaRef>
                      </c:ext>
                    </c:extLst>
                    <c:numCache>
                      <c:formatCode>General</c:formatCode>
                      <c:ptCount val="3495"/>
                      <c:pt idx="0">
                        <c:v>-1.4380774989671641</c:v>
                      </c:pt>
                      <c:pt idx="1">
                        <c:v>-1.517702913723127</c:v>
                      </c:pt>
                      <c:pt idx="2">
                        <c:v>-1.7759516384909551</c:v>
                      </c:pt>
                      <c:pt idx="3">
                        <c:v>2.3956526822754869</c:v>
                      </c:pt>
                      <c:pt idx="4">
                        <c:v>2.4196761326315519</c:v>
                      </c:pt>
                      <c:pt idx="5">
                        <c:v>1.861555592956273</c:v>
                      </c:pt>
                      <c:pt idx="6">
                        <c:v>1.9655057839028689</c:v>
                      </c:pt>
                      <c:pt idx="7">
                        <c:v>1.9401595698573491</c:v>
                      </c:pt>
                      <c:pt idx="8">
                        <c:v>2.3669241332091482</c:v>
                      </c:pt>
                      <c:pt idx="9">
                        <c:v>2.4437515374552068</c:v>
                      </c:pt>
                      <c:pt idx="10">
                        <c:v>2.5500572104428998</c:v>
                      </c:pt>
                      <c:pt idx="11">
                        <c:v>2.5935235582592489</c:v>
                      </c:pt>
                      <c:pt idx="12">
                        <c:v>2.5688379196641171</c:v>
                      </c:pt>
                      <c:pt idx="13">
                        <c:v>2.5550455245099122</c:v>
                      </c:pt>
                      <c:pt idx="14">
                        <c:v>2.64937022951375</c:v>
                      </c:pt>
                      <c:pt idx="15">
                        <c:v>2.9204937659833741</c:v>
                      </c:pt>
                      <c:pt idx="16">
                        <c:v>3.2207661906981961</c:v>
                      </c:pt>
                      <c:pt idx="17">
                        <c:v>3.5702824418743031</c:v>
                      </c:pt>
                      <c:pt idx="18">
                        <c:v>3.7639978420569382</c:v>
                      </c:pt>
                      <c:pt idx="19">
                        <c:v>3.5868348546740858</c:v>
                      </c:pt>
                      <c:pt idx="20">
                        <c:v>3.300785572242162</c:v>
                      </c:pt>
                      <c:pt idx="21">
                        <c:v>3.1114398208198022</c:v>
                      </c:pt>
                      <c:pt idx="22">
                        <c:v>2.7497876302588309</c:v>
                      </c:pt>
                      <c:pt idx="23">
                        <c:v>2.574519407416807</c:v>
                      </c:pt>
                      <c:pt idx="24">
                        <c:v>2.5107192366489199</c:v>
                      </c:pt>
                      <c:pt idx="25">
                        <c:v>2.4550190981503208</c:v>
                      </c:pt>
                      <c:pt idx="26">
                        <c:v>2.5007464941960809</c:v>
                      </c:pt>
                      <c:pt idx="27">
                        <c:v>2.4565229916897988</c:v>
                      </c:pt>
                      <c:pt idx="28">
                        <c:v>2.4793843928904131</c:v>
                      </c:pt>
                      <c:pt idx="29">
                        <c:v>2.3467604878568729</c:v>
                      </c:pt>
                      <c:pt idx="30">
                        <c:v>2.317285177392316</c:v>
                      </c:pt>
                      <c:pt idx="31">
                        <c:v>2.343941151870697</c:v>
                      </c:pt>
                      <c:pt idx="32">
                        <c:v>3.073939204621094</c:v>
                      </c:pt>
                      <c:pt idx="33">
                        <c:v>3.0442464311297321</c:v>
                      </c:pt>
                      <c:pt idx="34">
                        <c:v>2.8589468555408191</c:v>
                      </c:pt>
                      <c:pt idx="35">
                        <c:v>2.568800138853975</c:v>
                      </c:pt>
                      <c:pt idx="36">
                        <c:v>2.2290207191990921</c:v>
                      </c:pt>
                      <c:pt idx="37">
                        <c:v>2.856527941897018</c:v>
                      </c:pt>
                      <c:pt idx="38">
                        <c:v>2.9504218766032939</c:v>
                      </c:pt>
                      <c:pt idx="39">
                        <c:v>2.7803347790874411</c:v>
                      </c:pt>
                      <c:pt idx="40">
                        <c:v>2.8454214317496951</c:v>
                      </c:pt>
                      <c:pt idx="41">
                        <c:v>2.1308818550153958</c:v>
                      </c:pt>
                      <c:pt idx="42">
                        <c:v>3.0477250189055058</c:v>
                      </c:pt>
                      <c:pt idx="43">
                        <c:v>2.2845896641012691</c:v>
                      </c:pt>
                      <c:pt idx="44">
                        <c:v>2.2834562063532342</c:v>
                      </c:pt>
                      <c:pt idx="45">
                        <c:v>2.2460225184893039</c:v>
                      </c:pt>
                      <c:pt idx="46">
                        <c:v>3.175772568349708</c:v>
                      </c:pt>
                      <c:pt idx="47">
                        <c:v>2.9213672770393821</c:v>
                      </c:pt>
                      <c:pt idx="48">
                        <c:v>2.4379911148772262</c:v>
                      </c:pt>
                      <c:pt idx="49">
                        <c:v>2.1963704104416708</c:v>
                      </c:pt>
                      <c:pt idx="50">
                        <c:v>2.0866300203167318</c:v>
                      </c:pt>
                      <c:pt idx="51">
                        <c:v>2.093039001311074</c:v>
                      </c:pt>
                      <c:pt idx="52">
                        <c:v>2.140763409992291</c:v>
                      </c:pt>
                      <c:pt idx="53">
                        <c:v>2.082858687178089</c:v>
                      </c:pt>
                      <c:pt idx="54">
                        <c:v>2.1060603759648342</c:v>
                      </c:pt>
                      <c:pt idx="55">
                        <c:v>2.224727025380115</c:v>
                      </c:pt>
                      <c:pt idx="56">
                        <c:v>2.2282455847721092</c:v>
                      </c:pt>
                      <c:pt idx="57">
                        <c:v>1.8763935509362251</c:v>
                      </c:pt>
                      <c:pt idx="58">
                        <c:v>2.058500332207347</c:v>
                      </c:pt>
                      <c:pt idx="59">
                        <c:v>1.981793890268523</c:v>
                      </c:pt>
                      <c:pt idx="60">
                        <c:v>1.924651513138341</c:v>
                      </c:pt>
                      <c:pt idx="61">
                        <c:v>1.880726078348768</c:v>
                      </c:pt>
                      <c:pt idx="62">
                        <c:v>1.6595154909690899</c:v>
                      </c:pt>
                      <c:pt idx="63">
                        <c:v>1.490609591468476</c:v>
                      </c:pt>
                      <c:pt idx="64">
                        <c:v>0.13996395537811629</c:v>
                      </c:pt>
                      <c:pt idx="65">
                        <c:v>1.038045596062243</c:v>
                      </c:pt>
                      <c:pt idx="66">
                        <c:v>1.07915950255092</c:v>
                      </c:pt>
                      <c:pt idx="67">
                        <c:v>1.14412900964589</c:v>
                      </c:pt>
                      <c:pt idx="68">
                        <c:v>1.2421466615201939</c:v>
                      </c:pt>
                      <c:pt idx="69">
                        <c:v>1.177439533554054</c:v>
                      </c:pt>
                      <c:pt idx="70">
                        <c:v>0.99875834566430899</c:v>
                      </c:pt>
                      <c:pt idx="71">
                        <c:v>0.73601977473132008</c:v>
                      </c:pt>
                      <c:pt idx="72">
                        <c:v>0.52508897253891385</c:v>
                      </c:pt>
                      <c:pt idx="73">
                        <c:v>0.37775081639626379</c:v>
                      </c:pt>
                      <c:pt idx="74">
                        <c:v>0.39617192343263019</c:v>
                      </c:pt>
                      <c:pt idx="75">
                        <c:v>0.41747695045898042</c:v>
                      </c:pt>
                      <c:pt idx="76">
                        <c:v>0.39577201427513531</c:v>
                      </c:pt>
                      <c:pt idx="77">
                        <c:v>0.35800727218511508</c:v>
                      </c:pt>
                      <c:pt idx="78">
                        <c:v>0.36838552727511981</c:v>
                      </c:pt>
                      <c:pt idx="79">
                        <c:v>0.41683041131876269</c:v>
                      </c:pt>
                      <c:pt idx="80">
                        <c:v>0.26172362535482308</c:v>
                      </c:pt>
                      <c:pt idx="81">
                        <c:v>-0.1132899060072011</c:v>
                      </c:pt>
                      <c:pt idx="82">
                        <c:v>1.2624844860650259</c:v>
                      </c:pt>
                      <c:pt idx="83">
                        <c:v>1.1814429267719111</c:v>
                      </c:pt>
                      <c:pt idx="84">
                        <c:v>1.08677725707148</c:v>
                      </c:pt>
                      <c:pt idx="85">
                        <c:v>-0.8440899835428356</c:v>
                      </c:pt>
                      <c:pt idx="86">
                        <c:v>-0.94599368946291829</c:v>
                      </c:pt>
                      <c:pt idx="87">
                        <c:v>-0.92989631158899289</c:v>
                      </c:pt>
                      <c:pt idx="88">
                        <c:v>1.146473825146382</c:v>
                      </c:pt>
                      <c:pt idx="89">
                        <c:v>1.033677395868239</c:v>
                      </c:pt>
                      <c:pt idx="90">
                        <c:v>0.72122034565608784</c:v>
                      </c:pt>
                      <c:pt idx="91">
                        <c:v>0.3717291710192952</c:v>
                      </c:pt>
                      <c:pt idx="92">
                        <c:v>9.2882670609658186E-2</c:v>
                      </c:pt>
                      <c:pt idx="93">
                        <c:v>-0.2160873145798351</c:v>
                      </c:pt>
                      <c:pt idx="94">
                        <c:v>-0.42806512286122522</c:v>
                      </c:pt>
                      <c:pt idx="95">
                        <c:v>-0.62013976607747123</c:v>
                      </c:pt>
                      <c:pt idx="96">
                        <c:v>-0.93962904088903465</c:v>
                      </c:pt>
                      <c:pt idx="97">
                        <c:v>-2.5606654292066819</c:v>
                      </c:pt>
                      <c:pt idx="98">
                        <c:v>-2.5580993572410451</c:v>
                      </c:pt>
                      <c:pt idx="99">
                        <c:v>-2.503344613582684</c:v>
                      </c:pt>
                      <c:pt idx="100">
                        <c:v>-2.4269775543332419</c:v>
                      </c:pt>
                      <c:pt idx="101">
                        <c:v>-2.447055692207126</c:v>
                      </c:pt>
                      <c:pt idx="102">
                        <c:v>-2.5953212966667119</c:v>
                      </c:pt>
                      <c:pt idx="103">
                        <c:v>-2.6930997814559161</c:v>
                      </c:pt>
                      <c:pt idx="104">
                        <c:v>-2.7585830064047272</c:v>
                      </c:pt>
                      <c:pt idx="105">
                        <c:v>-2.818733813034799</c:v>
                      </c:pt>
                      <c:pt idx="106">
                        <c:v>-2.8210441716320531</c:v>
                      </c:pt>
                      <c:pt idx="107">
                        <c:v>-2.5605994923325959</c:v>
                      </c:pt>
                      <c:pt idx="108">
                        <c:v>-2.3861917202954861</c:v>
                      </c:pt>
                      <c:pt idx="109">
                        <c:v>-2.274276955869821</c:v>
                      </c:pt>
                      <c:pt idx="110">
                        <c:v>-2.423213298673546</c:v>
                      </c:pt>
                      <c:pt idx="111">
                        <c:v>-2.625265088279821</c:v>
                      </c:pt>
                      <c:pt idx="112">
                        <c:v>-2.2797335103840748</c:v>
                      </c:pt>
                      <c:pt idx="113">
                        <c:v>-2.5704724718776601</c:v>
                      </c:pt>
                      <c:pt idx="114">
                        <c:v>-2.3327352839805662</c:v>
                      </c:pt>
                      <c:pt idx="115">
                        <c:v>-1.989272650824274</c:v>
                      </c:pt>
                      <c:pt idx="116">
                        <c:v>-1.7449989208892369</c:v>
                      </c:pt>
                      <c:pt idx="117">
                        <c:v>-1.449304442479995</c:v>
                      </c:pt>
                      <c:pt idx="118">
                        <c:v>-1.46193469379001</c:v>
                      </c:pt>
                      <c:pt idx="119">
                        <c:v>-1.568093571036153</c:v>
                      </c:pt>
                      <c:pt idx="120">
                        <c:v>-1.693887250106956</c:v>
                      </c:pt>
                      <c:pt idx="121">
                        <c:v>-1.829282075692086</c:v>
                      </c:pt>
                      <c:pt idx="122">
                        <c:v>-1.7125498968967361</c:v>
                      </c:pt>
                      <c:pt idx="123">
                        <c:v>-1.6581818950797069</c:v>
                      </c:pt>
                      <c:pt idx="124">
                        <c:v>-1.707257444910063</c:v>
                      </c:pt>
                      <c:pt idx="125">
                        <c:v>-1.6357348354706529</c:v>
                      </c:pt>
                      <c:pt idx="126">
                        <c:v>-1.418205966655429</c:v>
                      </c:pt>
                      <c:pt idx="127">
                        <c:v>-0.36805996297457899</c:v>
                      </c:pt>
                      <c:pt idx="128">
                        <c:v>-0.43080783670303002</c:v>
                      </c:pt>
                      <c:pt idx="129">
                        <c:v>-0.50321699133089526</c:v>
                      </c:pt>
                      <c:pt idx="130">
                        <c:v>-0.60179221263567551</c:v>
                      </c:pt>
                      <c:pt idx="131">
                        <c:v>-0.69275710173486815</c:v>
                      </c:pt>
                      <c:pt idx="132">
                        <c:v>-0.60161743610596385</c:v>
                      </c:pt>
                      <c:pt idx="133">
                        <c:v>-0.41414034249348519</c:v>
                      </c:pt>
                      <c:pt idx="134">
                        <c:v>-0.2518897327494336</c:v>
                      </c:pt>
                      <c:pt idx="135">
                        <c:v>-7.0672627558383869E-2</c:v>
                      </c:pt>
                      <c:pt idx="136">
                        <c:v>-0.1269327749261101</c:v>
                      </c:pt>
                      <c:pt idx="137">
                        <c:v>-0.1025481231954706</c:v>
                      </c:pt>
                      <c:pt idx="138">
                        <c:v>-0.22785004289727731</c:v>
                      </c:pt>
                      <c:pt idx="139">
                        <c:v>-0.29512568944483197</c:v>
                      </c:pt>
                      <c:pt idx="140">
                        <c:v>-0.41464833755670832</c:v>
                      </c:pt>
                      <c:pt idx="141">
                        <c:v>-0.30331234516511391</c:v>
                      </c:pt>
                      <c:pt idx="142">
                        <c:v>-7.0225680209794694E-2</c:v>
                      </c:pt>
                      <c:pt idx="143">
                        <c:v>0.1117129910349417</c:v>
                      </c:pt>
                      <c:pt idx="144">
                        <c:v>0.2494814493605341</c:v>
                      </c:pt>
                      <c:pt idx="145">
                        <c:v>0.25093656404370002</c:v>
                      </c:pt>
                      <c:pt idx="146">
                        <c:v>0.24738416904281271</c:v>
                      </c:pt>
                      <c:pt idx="147">
                        <c:v>0.35496923614846743</c:v>
                      </c:pt>
                      <c:pt idx="148">
                        <c:v>0.21988055959125041</c:v>
                      </c:pt>
                      <c:pt idx="149">
                        <c:v>6.9733094737233908E-2</c:v>
                      </c:pt>
                      <c:pt idx="150">
                        <c:v>-0.25367582796850829</c:v>
                      </c:pt>
                      <c:pt idx="151">
                        <c:v>-0.45264739009104921</c:v>
                      </c:pt>
                      <c:pt idx="152">
                        <c:v>-0.69362136879525038</c:v>
                      </c:pt>
                      <c:pt idx="153">
                        <c:v>-0.71200659632497121</c:v>
                      </c:pt>
                      <c:pt idx="154">
                        <c:v>-0.41504505948131831</c:v>
                      </c:pt>
                      <c:pt idx="155">
                        <c:v>-0.2179056378696298</c:v>
                      </c:pt>
                      <c:pt idx="156">
                        <c:v>-0.1455301466297175</c:v>
                      </c:pt>
                      <c:pt idx="157">
                        <c:v>-0.25146573707298142</c:v>
                      </c:pt>
                      <c:pt idx="158">
                        <c:v>-0.30658435171948661</c:v>
                      </c:pt>
                      <c:pt idx="159">
                        <c:v>-0.44359098184405588</c:v>
                      </c:pt>
                      <c:pt idx="160">
                        <c:v>-0.68903893539152428</c:v>
                      </c:pt>
                      <c:pt idx="161">
                        <c:v>-0.99802052789220097</c:v>
                      </c:pt>
                      <c:pt idx="162">
                        <c:v>-1.0971375520911439</c:v>
                      </c:pt>
                      <c:pt idx="163">
                        <c:v>-1.200954825675371</c:v>
                      </c:pt>
                      <c:pt idx="164">
                        <c:v>-1.1800276450984259</c:v>
                      </c:pt>
                      <c:pt idx="165">
                        <c:v>-2.4560428213925141</c:v>
                      </c:pt>
                      <c:pt idx="166">
                        <c:v>-0.47408912756170379</c:v>
                      </c:pt>
                      <c:pt idx="167">
                        <c:v>-0.31194052018112922</c:v>
                      </c:pt>
                      <c:pt idx="168">
                        <c:v>-0.19746988715116939</c:v>
                      </c:pt>
                      <c:pt idx="169">
                        <c:v>-2.3737424255435648</c:v>
                      </c:pt>
                      <c:pt idx="170">
                        <c:v>-2.3781740358059529</c:v>
                      </c:pt>
                      <c:pt idx="171">
                        <c:v>-0.1622221246593461</c:v>
                      </c:pt>
                      <c:pt idx="172">
                        <c:v>-2.3681869621960052</c:v>
                      </c:pt>
                      <c:pt idx="173">
                        <c:v>-2.4523186718934502</c:v>
                      </c:pt>
                      <c:pt idx="174">
                        <c:v>-2.6756311110808491</c:v>
                      </c:pt>
                      <c:pt idx="175">
                        <c:v>-2.5454153882371648</c:v>
                      </c:pt>
                      <c:pt idx="176">
                        <c:v>-2.3675236130339292</c:v>
                      </c:pt>
                      <c:pt idx="177">
                        <c:v>-2.2225222814923962</c:v>
                      </c:pt>
                      <c:pt idx="178">
                        <c:v>-1.9433351169562789</c:v>
                      </c:pt>
                      <c:pt idx="179">
                        <c:v>-1.771212548126688</c:v>
                      </c:pt>
                      <c:pt idx="180">
                        <c:v>-1.8178393699920909</c:v>
                      </c:pt>
                      <c:pt idx="181">
                        <c:v>-1.976659627613317</c:v>
                      </c:pt>
                      <c:pt idx="182">
                        <c:v>-2.0943002090558012</c:v>
                      </c:pt>
                      <c:pt idx="183">
                        <c:v>-2.381683567481482</c:v>
                      </c:pt>
                      <c:pt idx="184">
                        <c:v>-2.5260258642194762</c:v>
                      </c:pt>
                      <c:pt idx="185">
                        <c:v>-2.3674564986898412</c:v>
                      </c:pt>
                      <c:pt idx="186">
                        <c:v>-2.1443781494986909</c:v>
                      </c:pt>
                      <c:pt idx="187">
                        <c:v>-1.9914985598956509</c:v>
                      </c:pt>
                      <c:pt idx="188">
                        <c:v>-1.8468394574280991</c:v>
                      </c:pt>
                      <c:pt idx="189">
                        <c:v>-1.871926273999607</c:v>
                      </c:pt>
                      <c:pt idx="190">
                        <c:v>-2.1860944107696501</c:v>
                      </c:pt>
                      <c:pt idx="191">
                        <c:v>-2.399710337880979</c:v>
                      </c:pt>
                      <c:pt idx="192">
                        <c:v>-2.331447959903592</c:v>
                      </c:pt>
                      <c:pt idx="193">
                        <c:v>-2.4588333698002232</c:v>
                      </c:pt>
                      <c:pt idx="194">
                        <c:v>-2.218082864640504</c:v>
                      </c:pt>
                      <c:pt idx="195">
                        <c:v>-0.48027870937157108</c:v>
                      </c:pt>
                      <c:pt idx="196">
                        <c:v>-0.47366374484292217</c:v>
                      </c:pt>
                      <c:pt idx="197">
                        <c:v>-0.44371079066858993</c:v>
                      </c:pt>
                      <c:pt idx="198">
                        <c:v>-2.4272975833111392</c:v>
                      </c:pt>
                      <c:pt idx="199">
                        <c:v>-2.426178241805323</c:v>
                      </c:pt>
                      <c:pt idx="200">
                        <c:v>-2.5171149288881982</c:v>
                      </c:pt>
                      <c:pt idx="201">
                        <c:v>-2.693830224885835</c:v>
                      </c:pt>
                      <c:pt idx="202">
                        <c:v>-2.746086436413568</c:v>
                      </c:pt>
                      <c:pt idx="203">
                        <c:v>-2.661481884171486</c:v>
                      </c:pt>
                      <c:pt idx="204">
                        <c:v>-2.6295777163782739</c:v>
                      </c:pt>
                      <c:pt idx="205">
                        <c:v>-2.5931226331715358</c:v>
                      </c:pt>
                      <c:pt idx="206">
                        <c:v>-2.5693325086327752</c:v>
                      </c:pt>
                      <c:pt idx="207">
                        <c:v>-2.311893817367046</c:v>
                      </c:pt>
                      <c:pt idx="208">
                        <c:v>-2.1831540955191411</c:v>
                      </c:pt>
                      <c:pt idx="209">
                        <c:v>-2.0806377479062039</c:v>
                      </c:pt>
                      <c:pt idx="210">
                        <c:v>-2.0583127136274628</c:v>
                      </c:pt>
                      <c:pt idx="211">
                        <c:v>-2.0500497830270259</c:v>
                      </c:pt>
                      <c:pt idx="212">
                        <c:v>-1.889543673561872</c:v>
                      </c:pt>
                      <c:pt idx="213">
                        <c:v>-1.854258240790488</c:v>
                      </c:pt>
                      <c:pt idx="214">
                        <c:v>-1.830480797579745</c:v>
                      </c:pt>
                      <c:pt idx="215">
                        <c:v>-1.901455382942153</c:v>
                      </c:pt>
                      <c:pt idx="216">
                        <c:v>-2.0152147032051322</c:v>
                      </c:pt>
                      <c:pt idx="217">
                        <c:v>-1.8845821337758539</c:v>
                      </c:pt>
                      <c:pt idx="218">
                        <c:v>-1.5638114828259779</c:v>
                      </c:pt>
                      <c:pt idx="219">
                        <c:v>-1.1470846965213659</c:v>
                      </c:pt>
                      <c:pt idx="220">
                        <c:v>-0.95924850670348094</c:v>
                      </c:pt>
                      <c:pt idx="221">
                        <c:v>-0.9035914535738615</c:v>
                      </c:pt>
                      <c:pt idx="222">
                        <c:v>-1.0616427876369461</c:v>
                      </c:pt>
                      <c:pt idx="223">
                        <c:v>-1.09099113968984</c:v>
                      </c:pt>
                      <c:pt idx="224">
                        <c:v>-0.94011688971092755</c:v>
                      </c:pt>
                      <c:pt idx="225">
                        <c:v>-0.65359853812600432</c:v>
                      </c:pt>
                      <c:pt idx="226">
                        <c:v>-0.55956756822920617</c:v>
                      </c:pt>
                      <c:pt idx="227">
                        <c:v>-0.49647985352801061</c:v>
                      </c:pt>
                      <c:pt idx="228">
                        <c:v>-0.37759158980740992</c:v>
                      </c:pt>
                      <c:pt idx="229">
                        <c:v>-5.2518770472983867E-2</c:v>
                      </c:pt>
                      <c:pt idx="230">
                        <c:v>4.2710387274359626E-3</c:v>
                      </c:pt>
                      <c:pt idx="231">
                        <c:v>0.66320039066408898</c:v>
                      </c:pt>
                      <c:pt idx="232">
                        <c:v>0.89203328736456899</c:v>
                      </c:pt>
                      <c:pt idx="233">
                        <c:v>0.82911163151159539</c:v>
                      </c:pt>
                      <c:pt idx="234">
                        <c:v>0.94669887070481651</c:v>
                      </c:pt>
                      <c:pt idx="235">
                        <c:v>1.066052072589774</c:v>
                      </c:pt>
                      <c:pt idx="236">
                        <c:v>1.320357320752785</c:v>
                      </c:pt>
                      <c:pt idx="237">
                        <c:v>1.556048831301176</c:v>
                      </c:pt>
                      <c:pt idx="238">
                        <c:v>1.4030860583145419</c:v>
                      </c:pt>
                      <c:pt idx="239">
                        <c:v>2.153845440695441</c:v>
                      </c:pt>
                      <c:pt idx="240">
                        <c:v>2.321399261175408</c:v>
                      </c:pt>
                      <c:pt idx="241">
                        <c:v>2.4250891570292601</c:v>
                      </c:pt>
                      <c:pt idx="242">
                        <c:v>2.523514224770258</c:v>
                      </c:pt>
                      <c:pt idx="243">
                        <c:v>2.638630714674445</c:v>
                      </c:pt>
                      <c:pt idx="244">
                        <c:v>2.579279760888979</c:v>
                      </c:pt>
                      <c:pt idx="245">
                        <c:v>2.4615201260358668</c:v>
                      </c:pt>
                      <c:pt idx="246">
                        <c:v>2.473358739976887</c:v>
                      </c:pt>
                      <c:pt idx="247">
                        <c:v>2.4949690879526201</c:v>
                      </c:pt>
                      <c:pt idx="248">
                        <c:v>2.287451263944265</c:v>
                      </c:pt>
                      <c:pt idx="249">
                        <c:v>1.9987548458559039</c:v>
                      </c:pt>
                      <c:pt idx="250">
                        <c:v>1.797263896145906</c:v>
                      </c:pt>
                      <c:pt idx="251">
                        <c:v>1.6737057837665319</c:v>
                      </c:pt>
                      <c:pt idx="252">
                        <c:v>1.585955866921994</c:v>
                      </c:pt>
                      <c:pt idx="253">
                        <c:v>1.5389688956546741</c:v>
                      </c:pt>
                      <c:pt idx="254">
                        <c:v>1.458332298130262</c:v>
                      </c:pt>
                      <c:pt idx="255">
                        <c:v>1.4678680783157589</c:v>
                      </c:pt>
                      <c:pt idx="256">
                        <c:v>1.537108799858258</c:v>
                      </c:pt>
                      <c:pt idx="257">
                        <c:v>1.37540087594477</c:v>
                      </c:pt>
                      <c:pt idx="258">
                        <c:v>1.2863733090551761</c:v>
                      </c:pt>
                      <c:pt idx="259">
                        <c:v>1.008509225512054</c:v>
                      </c:pt>
                      <c:pt idx="260">
                        <c:v>0.65043169392819122</c:v>
                      </c:pt>
                      <c:pt idx="261">
                        <c:v>0.31159224204613822</c:v>
                      </c:pt>
                      <c:pt idx="262">
                        <c:v>0.28820359341444551</c:v>
                      </c:pt>
                      <c:pt idx="263">
                        <c:v>0.35382288716966542</c:v>
                      </c:pt>
                      <c:pt idx="264">
                        <c:v>0.46688254661690809</c:v>
                      </c:pt>
                      <c:pt idx="265">
                        <c:v>0.58737842248880678</c:v>
                      </c:pt>
                      <c:pt idx="266">
                        <c:v>0.64831166129936568</c:v>
                      </c:pt>
                      <c:pt idx="267">
                        <c:v>0.61566633674181637</c:v>
                      </c:pt>
                      <c:pt idx="268">
                        <c:v>0.57323252727656526</c:v>
                      </c:pt>
                      <c:pt idx="269">
                        <c:v>0.68736776212353101</c:v>
                      </c:pt>
                      <c:pt idx="270">
                        <c:v>0.83582426716419855</c:v>
                      </c:pt>
                      <c:pt idx="271">
                        <c:v>0.7918511146979843</c:v>
                      </c:pt>
                      <c:pt idx="272">
                        <c:v>0.90130282036155362</c:v>
                      </c:pt>
                      <c:pt idx="273">
                        <c:v>0.24974049049728339</c:v>
                      </c:pt>
                      <c:pt idx="274">
                        <c:v>8.3424062728317511E-2</c:v>
                      </c:pt>
                      <c:pt idx="275">
                        <c:v>7.7621359721739516E-2</c:v>
                      </c:pt>
                      <c:pt idx="276">
                        <c:v>0.26278533144134297</c:v>
                      </c:pt>
                      <c:pt idx="277">
                        <c:v>0.44298045585325979</c:v>
                      </c:pt>
                      <c:pt idx="278">
                        <c:v>0.55384010139154416</c:v>
                      </c:pt>
                      <c:pt idx="279">
                        <c:v>0.50035065807086176</c:v>
                      </c:pt>
                      <c:pt idx="280">
                        <c:v>0.27620310752796418</c:v>
                      </c:pt>
                      <c:pt idx="281">
                        <c:v>1.20391646968359</c:v>
                      </c:pt>
                      <c:pt idx="282">
                        <c:v>1.228264820946096</c:v>
                      </c:pt>
                      <c:pt idx="283">
                        <c:v>-9.1853550447583733E-3</c:v>
                      </c:pt>
                      <c:pt idx="284">
                        <c:v>1.0133878003645389</c:v>
                      </c:pt>
                      <c:pt idx="285">
                        <c:v>-0.2148901713424608</c:v>
                      </c:pt>
                      <c:pt idx="286">
                        <c:v>0.8446650650205566</c:v>
                      </c:pt>
                      <c:pt idx="287">
                        <c:v>0.8412550416663277</c:v>
                      </c:pt>
                      <c:pt idx="288">
                        <c:v>0.8212638397065819</c:v>
                      </c:pt>
                      <c:pt idx="289">
                        <c:v>0.91714682850177831</c:v>
                      </c:pt>
                      <c:pt idx="290">
                        <c:v>1.0910746146814441</c:v>
                      </c:pt>
                      <c:pt idx="291">
                        <c:v>1.240152096472374</c:v>
                      </c:pt>
                      <c:pt idx="292">
                        <c:v>1.2293741823119939</c:v>
                      </c:pt>
                      <c:pt idx="293">
                        <c:v>1.026426173141892</c:v>
                      </c:pt>
                      <c:pt idx="294">
                        <c:v>0.76279246313095239</c:v>
                      </c:pt>
                      <c:pt idx="295">
                        <c:v>0.53129690532494722</c:v>
                      </c:pt>
                      <c:pt idx="296">
                        <c:v>0.22340640218364261</c:v>
                      </c:pt>
                      <c:pt idx="297">
                        <c:v>-1.704900905551467E-2</c:v>
                      </c:pt>
                      <c:pt idx="298">
                        <c:v>-0.17931547496643899</c:v>
                      </c:pt>
                      <c:pt idx="299">
                        <c:v>-0.1231366434224524</c:v>
                      </c:pt>
                      <c:pt idx="300">
                        <c:v>-5.3652277533289217E-2</c:v>
                      </c:pt>
                      <c:pt idx="301">
                        <c:v>4.2706351901463553E-2</c:v>
                      </c:pt>
                      <c:pt idx="302">
                        <c:v>-2.0999347829036012E-2</c:v>
                      </c:pt>
                      <c:pt idx="303">
                        <c:v>-0.1587766042827046</c:v>
                      </c:pt>
                      <c:pt idx="304">
                        <c:v>-0.22957414292840869</c:v>
                      </c:pt>
                      <c:pt idx="305">
                        <c:v>-0.34305630966201822</c:v>
                      </c:pt>
                      <c:pt idx="306">
                        <c:v>-0.4292869845014784</c:v>
                      </c:pt>
                      <c:pt idx="307">
                        <c:v>-0.46453498545705341</c:v>
                      </c:pt>
                      <c:pt idx="308">
                        <c:v>-0.30185989149807368</c:v>
                      </c:pt>
                      <c:pt idx="309">
                        <c:v>-0.27840296442349022</c:v>
                      </c:pt>
                      <c:pt idx="310">
                        <c:v>-0.33810271630646532</c:v>
                      </c:pt>
                      <c:pt idx="311">
                        <c:v>-0.4112999416681829</c:v>
                      </c:pt>
                      <c:pt idx="312">
                        <c:v>-0.76191944548687263</c:v>
                      </c:pt>
                      <c:pt idx="313">
                        <c:v>-0.58168197106666009</c:v>
                      </c:pt>
                      <c:pt idx="314">
                        <c:v>-0.77100420774675205</c:v>
                      </c:pt>
                      <c:pt idx="315">
                        <c:v>-0.98170503500831041</c:v>
                      </c:pt>
                      <c:pt idx="316">
                        <c:v>-1.134430752830087</c:v>
                      </c:pt>
                      <c:pt idx="317">
                        <c:v>-1.3551736190139849</c:v>
                      </c:pt>
                      <c:pt idx="318">
                        <c:v>-1.618460319699359</c:v>
                      </c:pt>
                      <c:pt idx="319">
                        <c:v>-1.7633300803027709</c:v>
                      </c:pt>
                      <c:pt idx="320">
                        <c:v>-1.664760737762333</c:v>
                      </c:pt>
                      <c:pt idx="321">
                        <c:v>-1.653349938559693</c:v>
                      </c:pt>
                      <c:pt idx="322">
                        <c:v>-1.5817392344853181</c:v>
                      </c:pt>
                      <c:pt idx="323">
                        <c:v>-1.3190829645512601</c:v>
                      </c:pt>
                      <c:pt idx="324">
                        <c:v>-1.1120161534180559</c:v>
                      </c:pt>
                      <c:pt idx="325">
                        <c:v>-1.02664130287452</c:v>
                      </c:pt>
                      <c:pt idx="326">
                        <c:v>-1.138406032614232</c:v>
                      </c:pt>
                      <c:pt idx="327">
                        <c:v>-1.1844358126901799</c:v>
                      </c:pt>
                      <c:pt idx="328">
                        <c:v>-1.246562829411842</c:v>
                      </c:pt>
                      <c:pt idx="329">
                        <c:v>-1.356553617990429</c:v>
                      </c:pt>
                      <c:pt idx="330">
                        <c:v>-1.1119002063263801</c:v>
                      </c:pt>
                      <c:pt idx="331">
                        <c:v>-0.80575507715324346</c:v>
                      </c:pt>
                      <c:pt idx="332">
                        <c:v>-0.52056497334743801</c:v>
                      </c:pt>
                      <c:pt idx="333">
                        <c:v>-0.44536689017323022</c:v>
                      </c:pt>
                      <c:pt idx="334">
                        <c:v>2.17403629711258</c:v>
                      </c:pt>
                      <c:pt idx="335">
                        <c:v>1.9252449999408019</c:v>
                      </c:pt>
                      <c:pt idx="336">
                        <c:v>-0.93560186651434329</c:v>
                      </c:pt>
                      <c:pt idx="337">
                        <c:v>1.270509277250047</c:v>
                      </c:pt>
                      <c:pt idx="338">
                        <c:v>1.1226274593794621</c:v>
                      </c:pt>
                      <c:pt idx="339">
                        <c:v>1.0541149316051679</c:v>
                      </c:pt>
                      <c:pt idx="340">
                        <c:v>-1.1096523451854809</c:v>
                      </c:pt>
                      <c:pt idx="341">
                        <c:v>-0.93562186799642599</c:v>
                      </c:pt>
                      <c:pt idx="342">
                        <c:v>-0.85444770320220653</c:v>
                      </c:pt>
                      <c:pt idx="343">
                        <c:v>-0.82931253292957041</c:v>
                      </c:pt>
                      <c:pt idx="344">
                        <c:v>-0.75179149049209171</c:v>
                      </c:pt>
                      <c:pt idx="345">
                        <c:v>-0.71263133696125991</c:v>
                      </c:pt>
                      <c:pt idx="346">
                        <c:v>-0.72003019526560741</c:v>
                      </c:pt>
                      <c:pt idx="347">
                        <c:v>-0.65176172824995959</c:v>
                      </c:pt>
                      <c:pt idx="348">
                        <c:v>-0.64607340178419836</c:v>
                      </c:pt>
                      <c:pt idx="349">
                        <c:v>-0.80763283182379109</c:v>
                      </c:pt>
                      <c:pt idx="350">
                        <c:v>-1.004510672929674</c:v>
                      </c:pt>
                      <c:pt idx="351">
                        <c:v>-0.98716082097173119</c:v>
                      </c:pt>
                      <c:pt idx="352">
                        <c:v>-0.87263930906237996</c:v>
                      </c:pt>
                      <c:pt idx="353">
                        <c:v>-0.8515820704392485</c:v>
                      </c:pt>
                      <c:pt idx="354">
                        <c:v>-0.94550846467693483</c:v>
                      </c:pt>
                      <c:pt idx="355">
                        <c:v>-0.89530010944755878</c:v>
                      </c:pt>
                      <c:pt idx="356">
                        <c:v>-0.6680289209351491</c:v>
                      </c:pt>
                      <c:pt idx="357">
                        <c:v>-0.5849155874721178</c:v>
                      </c:pt>
                      <c:pt idx="358">
                        <c:v>-0.68592255801767776</c:v>
                      </c:pt>
                      <c:pt idx="359">
                        <c:v>-0.89409608807102536</c:v>
                      </c:pt>
                      <c:pt idx="360">
                        <c:v>-0.87659976076179791</c:v>
                      </c:pt>
                      <c:pt idx="361">
                        <c:v>-0.77907276784250779</c:v>
                      </c:pt>
                      <c:pt idx="362">
                        <c:v>-0.49777432730364118</c:v>
                      </c:pt>
                      <c:pt idx="363">
                        <c:v>-0.1001589636263706</c:v>
                      </c:pt>
                      <c:pt idx="364">
                        <c:v>0.26535850237952369</c:v>
                      </c:pt>
                      <c:pt idx="365">
                        <c:v>0.46368349666986608</c:v>
                      </c:pt>
                      <c:pt idx="366">
                        <c:v>0.55227363502320659</c:v>
                      </c:pt>
                      <c:pt idx="367">
                        <c:v>0.47067361637257371</c:v>
                      </c:pt>
                      <c:pt idx="368">
                        <c:v>0.4124145477424368</c:v>
                      </c:pt>
                      <c:pt idx="369">
                        <c:v>0.31911095037548498</c:v>
                      </c:pt>
                      <c:pt idx="370">
                        <c:v>0.26463340916460337</c:v>
                      </c:pt>
                      <c:pt idx="371">
                        <c:v>1.5107541776776669E-2</c:v>
                      </c:pt>
                      <c:pt idx="372">
                        <c:v>-0.2388149122952746</c:v>
                      </c:pt>
                      <c:pt idx="373">
                        <c:v>-0.34297484167766612</c:v>
                      </c:pt>
                      <c:pt idx="374">
                        <c:v>-0.27667535910474012</c:v>
                      </c:pt>
                      <c:pt idx="375">
                        <c:v>8.311785836222528E-2</c:v>
                      </c:pt>
                      <c:pt idx="376">
                        <c:v>0.45167036540532068</c:v>
                      </c:pt>
                      <c:pt idx="377">
                        <c:v>0.88401621189221458</c:v>
                      </c:pt>
                      <c:pt idx="378">
                        <c:v>1.27963674784878</c:v>
                      </c:pt>
                      <c:pt idx="379">
                        <c:v>1.5684935700408369</c:v>
                      </c:pt>
                      <c:pt idx="380">
                        <c:v>1.76586203875321</c:v>
                      </c:pt>
                      <c:pt idx="381">
                        <c:v>1.8245294228726809</c:v>
                      </c:pt>
                      <c:pt idx="382">
                        <c:v>1.842881069402986</c:v>
                      </c:pt>
                      <c:pt idx="383">
                        <c:v>1.880497814844744</c:v>
                      </c:pt>
                      <c:pt idx="384">
                        <c:v>1.8942378452036659</c:v>
                      </c:pt>
                      <c:pt idx="385">
                        <c:v>2.0046170334152271</c:v>
                      </c:pt>
                      <c:pt idx="386">
                        <c:v>2.0142674430315171</c:v>
                      </c:pt>
                      <c:pt idx="387">
                        <c:v>1.91560470817757</c:v>
                      </c:pt>
                      <c:pt idx="388">
                        <c:v>1.740105048169265</c:v>
                      </c:pt>
                      <c:pt idx="389">
                        <c:v>1.725245133537245</c:v>
                      </c:pt>
                      <c:pt idx="390">
                        <c:v>1.872993482361514</c:v>
                      </c:pt>
                      <c:pt idx="391">
                        <c:v>1.968918305895978</c:v>
                      </c:pt>
                      <c:pt idx="392">
                        <c:v>2.0690078246616328</c:v>
                      </c:pt>
                      <c:pt idx="393">
                        <c:v>2.0576361190382491</c:v>
                      </c:pt>
                      <c:pt idx="394">
                        <c:v>2.194786271117561</c:v>
                      </c:pt>
                      <c:pt idx="395">
                        <c:v>2.338301385907374</c:v>
                      </c:pt>
                      <c:pt idx="396">
                        <c:v>2.4188066942892479</c:v>
                      </c:pt>
                      <c:pt idx="397">
                        <c:v>2.5595019436720019</c:v>
                      </c:pt>
                      <c:pt idx="398">
                        <c:v>2.6831628081758079</c:v>
                      </c:pt>
                      <c:pt idx="399">
                        <c:v>2.521003150111687</c:v>
                      </c:pt>
                      <c:pt idx="400">
                        <c:v>2.3631850911923178</c:v>
                      </c:pt>
                      <c:pt idx="401">
                        <c:v>2.299835211020909</c:v>
                      </c:pt>
                      <c:pt idx="402">
                        <c:v>2.277827854763689</c:v>
                      </c:pt>
                      <c:pt idx="403">
                        <c:v>2.1794210587259069</c:v>
                      </c:pt>
                      <c:pt idx="404">
                        <c:v>2.0995555574933968</c:v>
                      </c:pt>
                      <c:pt idx="405">
                        <c:v>2.03349758839297</c:v>
                      </c:pt>
                      <c:pt idx="406">
                        <c:v>2.0562755601088631</c:v>
                      </c:pt>
                      <c:pt idx="407">
                        <c:v>2.2005002799923141</c:v>
                      </c:pt>
                      <c:pt idx="408">
                        <c:v>2.3496563375085269</c:v>
                      </c:pt>
                      <c:pt idx="409">
                        <c:v>2.1489614624524371</c:v>
                      </c:pt>
                      <c:pt idx="410">
                        <c:v>1.9261592166365959</c:v>
                      </c:pt>
                      <c:pt idx="411">
                        <c:v>1.677053266343195</c:v>
                      </c:pt>
                      <c:pt idx="412">
                        <c:v>1.686234568382889</c:v>
                      </c:pt>
                      <c:pt idx="413">
                        <c:v>1.5786663054726631</c:v>
                      </c:pt>
                      <c:pt idx="414">
                        <c:v>1.733742880999839</c:v>
                      </c:pt>
                      <c:pt idx="415">
                        <c:v>2.4764762754372418</c:v>
                      </c:pt>
                      <c:pt idx="416">
                        <c:v>1.8885812868276011</c:v>
                      </c:pt>
                      <c:pt idx="417">
                        <c:v>1.8825439282509471</c:v>
                      </c:pt>
                      <c:pt idx="418">
                        <c:v>1.8265460072648869</c:v>
                      </c:pt>
                      <c:pt idx="419">
                        <c:v>1.8371633773696929</c:v>
                      </c:pt>
                      <c:pt idx="420">
                        <c:v>2.0251855101978751</c:v>
                      </c:pt>
                      <c:pt idx="421">
                        <c:v>2.878166895360041</c:v>
                      </c:pt>
                      <c:pt idx="422">
                        <c:v>2.0696622281547379</c:v>
                      </c:pt>
                      <c:pt idx="423">
                        <c:v>2.0129283546917129</c:v>
                      </c:pt>
                      <c:pt idx="424">
                        <c:v>1.838958587315259</c:v>
                      </c:pt>
                      <c:pt idx="425">
                        <c:v>1.7527903886545011</c:v>
                      </c:pt>
                      <c:pt idx="426">
                        <c:v>1.7615040874415731</c:v>
                      </c:pt>
                      <c:pt idx="427">
                        <c:v>1.7075811322567771</c:v>
                      </c:pt>
                      <c:pt idx="428">
                        <c:v>1.537039358050015</c:v>
                      </c:pt>
                      <c:pt idx="429">
                        <c:v>1.431367804473499</c:v>
                      </c:pt>
                      <c:pt idx="430">
                        <c:v>1.309135736646613</c:v>
                      </c:pt>
                      <c:pt idx="431">
                        <c:v>1.314650112523946</c:v>
                      </c:pt>
                      <c:pt idx="432">
                        <c:v>1.5828156284539441</c:v>
                      </c:pt>
                      <c:pt idx="433">
                        <c:v>1.862814411561335</c:v>
                      </c:pt>
                      <c:pt idx="434">
                        <c:v>1.9250984900728829</c:v>
                      </c:pt>
                      <c:pt idx="435">
                        <c:v>1.83515914249249</c:v>
                      </c:pt>
                      <c:pt idx="436">
                        <c:v>1.6633710887147599</c:v>
                      </c:pt>
                      <c:pt idx="437">
                        <c:v>1.4500147080498491</c:v>
                      </c:pt>
                      <c:pt idx="438">
                        <c:v>1.373728490523122</c:v>
                      </c:pt>
                      <c:pt idx="439">
                        <c:v>1.304047910739651</c:v>
                      </c:pt>
                      <c:pt idx="440">
                        <c:v>1.178580512595069</c:v>
                      </c:pt>
                      <c:pt idx="441">
                        <c:v>1.1557706100570051</c:v>
                      </c:pt>
                      <c:pt idx="442">
                        <c:v>1.2080073379881091</c:v>
                      </c:pt>
                      <c:pt idx="443">
                        <c:v>1.204731947669277</c:v>
                      </c:pt>
                      <c:pt idx="444">
                        <c:v>1.118640045998915</c:v>
                      </c:pt>
                      <c:pt idx="445">
                        <c:v>1.1629867031297261</c:v>
                      </c:pt>
                      <c:pt idx="446">
                        <c:v>1.2258089376484269</c:v>
                      </c:pt>
                      <c:pt idx="447">
                        <c:v>1.3040724315470349</c:v>
                      </c:pt>
                      <c:pt idx="448">
                        <c:v>1.282539130469585</c:v>
                      </c:pt>
                      <c:pt idx="449">
                        <c:v>1.230715497031361</c:v>
                      </c:pt>
                      <c:pt idx="450">
                        <c:v>1.2201645903602329</c:v>
                      </c:pt>
                      <c:pt idx="451">
                        <c:v>1.1546610440512539</c:v>
                      </c:pt>
                      <c:pt idx="452">
                        <c:v>1.119239559979923</c:v>
                      </c:pt>
                      <c:pt idx="453">
                        <c:v>1.021775156650675</c:v>
                      </c:pt>
                      <c:pt idx="454">
                        <c:v>0.96125439702616189</c:v>
                      </c:pt>
                      <c:pt idx="455">
                        <c:v>0.92587514439981466</c:v>
                      </c:pt>
                      <c:pt idx="456">
                        <c:v>0.96850443136606557</c:v>
                      </c:pt>
                      <c:pt idx="457">
                        <c:v>0.99530923441623609</c:v>
                      </c:pt>
                      <c:pt idx="458">
                        <c:v>0.69868149316283679</c:v>
                      </c:pt>
                      <c:pt idx="459">
                        <c:v>0.42089953924152262</c:v>
                      </c:pt>
                      <c:pt idx="460">
                        <c:v>0.27811648355049878</c:v>
                      </c:pt>
                      <c:pt idx="461">
                        <c:v>0.27640449775172898</c:v>
                      </c:pt>
                      <c:pt idx="462">
                        <c:v>0.30832490944481328</c:v>
                      </c:pt>
                      <c:pt idx="463">
                        <c:v>0.57523592035116022</c:v>
                      </c:pt>
                      <c:pt idx="464">
                        <c:v>0.82975791846165314</c:v>
                      </c:pt>
                      <c:pt idx="465">
                        <c:v>0.84899719513553829</c:v>
                      </c:pt>
                      <c:pt idx="466">
                        <c:v>0.87280590584279427</c:v>
                      </c:pt>
                      <c:pt idx="467">
                        <c:v>0.96549455879295298</c:v>
                      </c:pt>
                      <c:pt idx="468">
                        <c:v>0.93937249528265332</c:v>
                      </c:pt>
                      <c:pt idx="469">
                        <c:v>0.94354111073116498</c:v>
                      </c:pt>
                      <c:pt idx="470">
                        <c:v>0.78609744380178415</c:v>
                      </c:pt>
                      <c:pt idx="471">
                        <c:v>0.52393168327556472</c:v>
                      </c:pt>
                      <c:pt idx="472">
                        <c:v>0.42798424886120229</c:v>
                      </c:pt>
                      <c:pt idx="473">
                        <c:v>0.26545924733033133</c:v>
                      </c:pt>
                      <c:pt idx="474">
                        <c:v>0.17227780878128471</c:v>
                      </c:pt>
                      <c:pt idx="475">
                        <c:v>0.2199254429049686</c:v>
                      </c:pt>
                      <c:pt idx="476">
                        <c:v>0.3778180184413652</c:v>
                      </c:pt>
                      <c:pt idx="477">
                        <c:v>0.51337162664020008</c:v>
                      </c:pt>
                      <c:pt idx="478">
                        <c:v>0.70790312503305053</c:v>
                      </c:pt>
                      <c:pt idx="479">
                        <c:v>0.8875903529142567</c:v>
                      </c:pt>
                      <c:pt idx="480">
                        <c:v>0.9303343383534437</c:v>
                      </c:pt>
                      <c:pt idx="481">
                        <c:v>0.96570062367136567</c:v>
                      </c:pt>
                      <c:pt idx="482">
                        <c:v>1.2003770032506971</c:v>
                      </c:pt>
                      <c:pt idx="483">
                        <c:v>1.275122671780873</c:v>
                      </c:pt>
                      <c:pt idx="484">
                        <c:v>1.3454854698234699</c:v>
                      </c:pt>
                      <c:pt idx="485">
                        <c:v>1.5297371811620519</c:v>
                      </c:pt>
                      <c:pt idx="486">
                        <c:v>1.6506615768230271</c:v>
                      </c:pt>
                      <c:pt idx="487">
                        <c:v>1.8766653131787681</c:v>
                      </c:pt>
                      <c:pt idx="488">
                        <c:v>2.027407215872616</c:v>
                      </c:pt>
                      <c:pt idx="489">
                        <c:v>2.0431475704152939</c:v>
                      </c:pt>
                      <c:pt idx="490">
                        <c:v>1.9781411310745021</c:v>
                      </c:pt>
                      <c:pt idx="491">
                        <c:v>1.8305319719623181</c:v>
                      </c:pt>
                      <c:pt idx="492">
                        <c:v>1.6465999145488459</c:v>
                      </c:pt>
                      <c:pt idx="493">
                        <c:v>1.500139923523097</c:v>
                      </c:pt>
                      <c:pt idx="494">
                        <c:v>1.5833337565157759</c:v>
                      </c:pt>
                      <c:pt idx="495">
                        <c:v>1.658321576880831</c:v>
                      </c:pt>
                      <c:pt idx="496">
                        <c:v>1.7357671856890431</c:v>
                      </c:pt>
                      <c:pt idx="497">
                        <c:v>1.928462242364162</c:v>
                      </c:pt>
                      <c:pt idx="498">
                        <c:v>2.0434331650155899</c:v>
                      </c:pt>
                      <c:pt idx="499">
                        <c:v>2.20720637597779</c:v>
                      </c:pt>
                      <c:pt idx="500">
                        <c:v>2.3593938418108138</c:v>
                      </c:pt>
                      <c:pt idx="501">
                        <c:v>2.3286694826036571</c:v>
                      </c:pt>
                      <c:pt idx="502">
                        <c:v>2.2137151773464758</c:v>
                      </c:pt>
                      <c:pt idx="503">
                        <c:v>1.967264017860676</c:v>
                      </c:pt>
                      <c:pt idx="504">
                        <c:v>1.6832443207685841</c:v>
                      </c:pt>
                      <c:pt idx="505">
                        <c:v>1.3939554497952049</c:v>
                      </c:pt>
                      <c:pt idx="506">
                        <c:v>1.3167145723343809</c:v>
                      </c:pt>
                      <c:pt idx="507">
                        <c:v>1.250122055703816</c:v>
                      </c:pt>
                      <c:pt idx="508">
                        <c:v>1.1755281377120039</c:v>
                      </c:pt>
                      <c:pt idx="509">
                        <c:v>1.1048236970904901</c:v>
                      </c:pt>
                      <c:pt idx="510">
                        <c:v>1.1458494381400739</c:v>
                      </c:pt>
                      <c:pt idx="511">
                        <c:v>1.3372814919709819</c:v>
                      </c:pt>
                      <c:pt idx="512">
                        <c:v>1.5110256805570881</c:v>
                      </c:pt>
                      <c:pt idx="513">
                        <c:v>1.598607244657049</c:v>
                      </c:pt>
                      <c:pt idx="514">
                        <c:v>1.6903369912414321</c:v>
                      </c:pt>
                      <c:pt idx="515">
                        <c:v>1.663407365547295</c:v>
                      </c:pt>
                      <c:pt idx="516">
                        <c:v>1.401783171429442</c:v>
                      </c:pt>
                      <c:pt idx="517">
                        <c:v>1.209902125631108</c:v>
                      </c:pt>
                      <c:pt idx="518">
                        <c:v>1.135864041838597</c:v>
                      </c:pt>
                      <c:pt idx="519">
                        <c:v>1.097412364247045</c:v>
                      </c:pt>
                      <c:pt idx="520">
                        <c:v>1.1203257231229271</c:v>
                      </c:pt>
                      <c:pt idx="521">
                        <c:v>0.95006190623351305</c:v>
                      </c:pt>
                      <c:pt idx="522">
                        <c:v>0.82128614294073321</c:v>
                      </c:pt>
                      <c:pt idx="523">
                        <c:v>0.82443004519622565</c:v>
                      </c:pt>
                      <c:pt idx="524">
                        <c:v>0.87898842776163044</c:v>
                      </c:pt>
                      <c:pt idx="525">
                        <c:v>0.93067429625262332</c:v>
                      </c:pt>
                      <c:pt idx="526">
                        <c:v>0.90964764651376573</c:v>
                      </c:pt>
                      <c:pt idx="527">
                        <c:v>0.7917759394641356</c:v>
                      </c:pt>
                      <c:pt idx="528">
                        <c:v>0.71116902832768791</c:v>
                      </c:pt>
                      <c:pt idx="529">
                        <c:v>0.82502967083191547</c:v>
                      </c:pt>
                      <c:pt idx="530">
                        <c:v>0.88889401045321437</c:v>
                      </c:pt>
                      <c:pt idx="531">
                        <c:v>0.95527938091936326</c:v>
                      </c:pt>
                      <c:pt idx="532">
                        <c:v>0.90588731106961884</c:v>
                      </c:pt>
                      <c:pt idx="533">
                        <c:v>0.67945845344535571</c:v>
                      </c:pt>
                      <c:pt idx="534">
                        <c:v>0.42609950404688929</c:v>
                      </c:pt>
                      <c:pt idx="535">
                        <c:v>0.18229958512593991</c:v>
                      </c:pt>
                      <c:pt idx="536">
                        <c:v>9.2344368137945824E-3</c:v>
                      </c:pt>
                      <c:pt idx="537">
                        <c:v>-0.12941320862065131</c:v>
                      </c:pt>
                      <c:pt idx="538">
                        <c:v>-0.2161568166185858</c:v>
                      </c:pt>
                      <c:pt idx="539">
                        <c:v>-0.15845878337011349</c:v>
                      </c:pt>
                      <c:pt idx="540">
                        <c:v>-0.1609634166485894</c:v>
                      </c:pt>
                      <c:pt idx="541">
                        <c:v>-0.23187866348087099</c:v>
                      </c:pt>
                      <c:pt idx="542">
                        <c:v>-0.50053116091515071</c:v>
                      </c:pt>
                      <c:pt idx="543">
                        <c:v>-0.66675740869304523</c:v>
                      </c:pt>
                      <c:pt idx="544">
                        <c:v>-0.70087141089704286</c:v>
                      </c:pt>
                      <c:pt idx="545">
                        <c:v>-0.64382757365469379</c:v>
                      </c:pt>
                      <c:pt idx="546">
                        <c:v>-0.73650478387012808</c:v>
                      </c:pt>
                      <c:pt idx="547">
                        <c:v>-0.98216545791772758</c:v>
                      </c:pt>
                      <c:pt idx="548">
                        <c:v>-1.0433627556946501</c:v>
                      </c:pt>
                      <c:pt idx="549">
                        <c:v>-1.104883918122096</c:v>
                      </c:pt>
                      <c:pt idx="550">
                        <c:v>-1.081373939041973</c:v>
                      </c:pt>
                      <c:pt idx="551">
                        <c:v>-0.97757172813412729</c:v>
                      </c:pt>
                      <c:pt idx="552">
                        <c:v>-0.92345022673036947</c:v>
                      </c:pt>
                      <c:pt idx="553">
                        <c:v>-0.98043428003649957</c:v>
                      </c:pt>
                      <c:pt idx="554">
                        <c:v>-1.124813836070214</c:v>
                      </c:pt>
                      <c:pt idx="555">
                        <c:v>-1.1182162613091631</c:v>
                      </c:pt>
                      <c:pt idx="556">
                        <c:v>-0.96871831164737843</c:v>
                      </c:pt>
                      <c:pt idx="557">
                        <c:v>-0.91932618392981391</c:v>
                      </c:pt>
                      <c:pt idx="558">
                        <c:v>-0.87205774276888626</c:v>
                      </c:pt>
                      <c:pt idx="559">
                        <c:v>-0.8115624118502599</c:v>
                      </c:pt>
                      <c:pt idx="560">
                        <c:v>-0.87281478052177119</c:v>
                      </c:pt>
                      <c:pt idx="561">
                        <c:v>-0.96916783794691408</c:v>
                      </c:pt>
                      <c:pt idx="562">
                        <c:v>-1.1075072081172721</c:v>
                      </c:pt>
                      <c:pt idx="563">
                        <c:v>-1.0952996813304801</c:v>
                      </c:pt>
                      <c:pt idx="564">
                        <c:v>-1.0663821671698239</c:v>
                      </c:pt>
                      <c:pt idx="565">
                        <c:v>-1.052555342165717</c:v>
                      </c:pt>
                      <c:pt idx="566">
                        <c:v>-1.0437330333414849</c:v>
                      </c:pt>
                      <c:pt idx="567">
                        <c:v>-0.97332980420497284</c:v>
                      </c:pt>
                      <c:pt idx="568">
                        <c:v>-0.93644011477903899</c:v>
                      </c:pt>
                      <c:pt idx="569">
                        <c:v>-0.8874065129104769</c:v>
                      </c:pt>
                      <c:pt idx="570">
                        <c:v>-0.98193393743882718</c:v>
                      </c:pt>
                      <c:pt idx="571">
                        <c:v>-0.98697125756838333</c:v>
                      </c:pt>
                      <c:pt idx="572">
                        <c:v>-1.1153163502030961</c:v>
                      </c:pt>
                      <c:pt idx="573">
                        <c:v>-1.1748566862501579</c:v>
                      </c:pt>
                      <c:pt idx="574">
                        <c:v>-1.2030062181513761</c:v>
                      </c:pt>
                      <c:pt idx="575">
                        <c:v>-0.98633488312460293</c:v>
                      </c:pt>
                      <c:pt idx="576">
                        <c:v>-0.7833436051041256</c:v>
                      </c:pt>
                      <c:pt idx="577">
                        <c:v>-0.69718802657020995</c:v>
                      </c:pt>
                      <c:pt idx="578">
                        <c:v>-0.83816387765917377</c:v>
                      </c:pt>
                      <c:pt idx="579">
                        <c:v>-0.93093882383639392</c:v>
                      </c:pt>
                      <c:pt idx="580">
                        <c:v>-1.1633512925568379</c:v>
                      </c:pt>
                      <c:pt idx="581">
                        <c:v>-1.432856487281702</c:v>
                      </c:pt>
                      <c:pt idx="582">
                        <c:v>-1.674251680807759</c:v>
                      </c:pt>
                      <c:pt idx="583">
                        <c:v>-1.6865998086401239</c:v>
                      </c:pt>
                      <c:pt idx="584">
                        <c:v>-1.621994756451496</c:v>
                      </c:pt>
                      <c:pt idx="585">
                        <c:v>-1.2053979284975349</c:v>
                      </c:pt>
                      <c:pt idx="586">
                        <c:v>-0.77472886408262642</c:v>
                      </c:pt>
                      <c:pt idx="587">
                        <c:v>-0.30636762234155068</c:v>
                      </c:pt>
                      <c:pt idx="588">
                        <c:v>9.6527121309844463E-2</c:v>
                      </c:pt>
                      <c:pt idx="589">
                        <c:v>0.25682759661973609</c:v>
                      </c:pt>
                      <c:pt idx="590">
                        <c:v>0.2318273387197971</c:v>
                      </c:pt>
                      <c:pt idx="591">
                        <c:v>7.0915824805423758E-2</c:v>
                      </c:pt>
                      <c:pt idx="592">
                        <c:v>-7.4271433447228849E-2</c:v>
                      </c:pt>
                      <c:pt idx="593">
                        <c:v>4.082845815905662E-4</c:v>
                      </c:pt>
                      <c:pt idx="594">
                        <c:v>-5.563870596536763E-2</c:v>
                      </c:pt>
                      <c:pt idx="595">
                        <c:v>-2.2593958991407689E-2</c:v>
                      </c:pt>
                      <c:pt idx="596">
                        <c:v>-8.5825082941748163E-2</c:v>
                      </c:pt>
                      <c:pt idx="597">
                        <c:v>5.8091421752932623E-2</c:v>
                      </c:pt>
                      <c:pt idx="598">
                        <c:v>4.9966751360962597E-2</c:v>
                      </c:pt>
                      <c:pt idx="599">
                        <c:v>-4.5011039761876689E-2</c:v>
                      </c:pt>
                      <c:pt idx="600">
                        <c:v>-0.2471027535922197</c:v>
                      </c:pt>
                      <c:pt idx="601">
                        <c:v>0.1256641138818701</c:v>
                      </c:pt>
                      <c:pt idx="602">
                        <c:v>0.18981078308229379</c:v>
                      </c:pt>
                      <c:pt idx="603">
                        <c:v>0.36477123888136093</c:v>
                      </c:pt>
                      <c:pt idx="604">
                        <c:v>0.57292268413172986</c:v>
                      </c:pt>
                      <c:pt idx="605">
                        <c:v>0.81679759573038113</c:v>
                      </c:pt>
                      <c:pt idx="606">
                        <c:v>0.83281298535885595</c:v>
                      </c:pt>
                      <c:pt idx="607">
                        <c:v>0.59860202094750414</c:v>
                      </c:pt>
                      <c:pt idx="608">
                        <c:v>0.43899129581644691</c:v>
                      </c:pt>
                      <c:pt idx="609">
                        <c:v>0.34661995793694977</c:v>
                      </c:pt>
                      <c:pt idx="610">
                        <c:v>0.4213691099908819</c:v>
                      </c:pt>
                      <c:pt idx="611">
                        <c:v>0.61201249129567892</c:v>
                      </c:pt>
                      <c:pt idx="612">
                        <c:v>0.76387414005500032</c:v>
                      </c:pt>
                      <c:pt idx="613">
                        <c:v>0.67955426662243867</c:v>
                      </c:pt>
                      <c:pt idx="614">
                        <c:v>0.52606147907418088</c:v>
                      </c:pt>
                      <c:pt idx="615">
                        <c:v>0.3750643167664704</c:v>
                      </c:pt>
                      <c:pt idx="616">
                        <c:v>0.41687168191929019</c:v>
                      </c:pt>
                      <c:pt idx="617">
                        <c:v>0.35492020192973961</c:v>
                      </c:pt>
                      <c:pt idx="618">
                        <c:v>0.24337759034873471</c:v>
                      </c:pt>
                      <c:pt idx="619">
                        <c:v>0.18303127963638949</c:v>
                      </c:pt>
                      <c:pt idx="620">
                        <c:v>3.7955650283702513E-2</c:v>
                      </c:pt>
                      <c:pt idx="621">
                        <c:v>-0.12984402361783631</c:v>
                      </c:pt>
                      <c:pt idx="622">
                        <c:v>-0.3083693540008598</c:v>
                      </c:pt>
                      <c:pt idx="623">
                        <c:v>-0.35994674498988938</c:v>
                      </c:pt>
                      <c:pt idx="624">
                        <c:v>-0.26655113975482531</c:v>
                      </c:pt>
                      <c:pt idx="625">
                        <c:v>-0.14822730688516481</c:v>
                      </c:pt>
                      <c:pt idx="626">
                        <c:v>3.0564248468128531E-2</c:v>
                      </c:pt>
                      <c:pt idx="627">
                        <c:v>0.14104348165210689</c:v>
                      </c:pt>
                      <c:pt idx="628">
                        <c:v>4.0524004621454487E-2</c:v>
                      </c:pt>
                      <c:pt idx="629">
                        <c:v>-0.22771916276063869</c:v>
                      </c:pt>
                      <c:pt idx="630">
                        <c:v>-0.3412651389632439</c:v>
                      </c:pt>
                      <c:pt idx="631">
                        <c:v>-0.468949954401637</c:v>
                      </c:pt>
                      <c:pt idx="632">
                        <c:v>-0.55901033958978175</c:v>
                      </c:pt>
                      <c:pt idx="633">
                        <c:v>-0.40497949557059282</c:v>
                      </c:pt>
                      <c:pt idx="634">
                        <c:v>-0.24571338241319779</c:v>
                      </c:pt>
                      <c:pt idx="635">
                        <c:v>-0.25613203460682538</c:v>
                      </c:pt>
                      <c:pt idx="636">
                        <c:v>-0.13045242444583971</c:v>
                      </c:pt>
                      <c:pt idx="637">
                        <c:v>-0.18608960460423221</c:v>
                      </c:pt>
                      <c:pt idx="638">
                        <c:v>-0.28739400357239292</c:v>
                      </c:pt>
                      <c:pt idx="639">
                        <c:v>-0.21719583132610101</c:v>
                      </c:pt>
                      <c:pt idx="640">
                        <c:v>-0.33040013819504588</c:v>
                      </c:pt>
                      <c:pt idx="641">
                        <c:v>-0.6888129739930372</c:v>
                      </c:pt>
                      <c:pt idx="642">
                        <c:v>-0.9083905864161036</c:v>
                      </c:pt>
                      <c:pt idx="643">
                        <c:v>-1.0513580122510751</c:v>
                      </c:pt>
                      <c:pt idx="644">
                        <c:v>-1.139548075360447</c:v>
                      </c:pt>
                      <c:pt idx="645">
                        <c:v>-1.003600215468317</c:v>
                      </c:pt>
                      <c:pt idx="646">
                        <c:v>-1.036707901261497</c:v>
                      </c:pt>
                      <c:pt idx="647">
                        <c:v>-1.116689945479507</c:v>
                      </c:pt>
                      <c:pt idx="648">
                        <c:v>-1.1683121282533959</c:v>
                      </c:pt>
                      <c:pt idx="649">
                        <c:v>-1.1999027242552509</c:v>
                      </c:pt>
                      <c:pt idx="650">
                        <c:v>-1.3769157186104919</c:v>
                      </c:pt>
                      <c:pt idx="651">
                        <c:v>-1.487779520932148</c:v>
                      </c:pt>
                      <c:pt idx="652">
                        <c:v>-1.723227030216552</c:v>
                      </c:pt>
                      <c:pt idx="653">
                        <c:v>-1.7561214584843761</c:v>
                      </c:pt>
                      <c:pt idx="654">
                        <c:v>-1.7910997605494601</c:v>
                      </c:pt>
                      <c:pt idx="655">
                        <c:v>-1.951316720089791</c:v>
                      </c:pt>
                      <c:pt idx="656">
                        <c:v>-2.050321643892357</c:v>
                      </c:pt>
                      <c:pt idx="657">
                        <c:v>-2.139745642822759</c:v>
                      </c:pt>
                      <c:pt idx="658">
                        <c:v>-2.3824739167312918</c:v>
                      </c:pt>
                      <c:pt idx="659">
                        <c:v>-2.5027960787737782</c:v>
                      </c:pt>
                      <c:pt idx="660">
                        <c:v>-2.338737818304661</c:v>
                      </c:pt>
                      <c:pt idx="661">
                        <c:v>-2.248416275310567</c:v>
                      </c:pt>
                      <c:pt idx="662">
                        <c:v>-2.2585352998013901</c:v>
                      </c:pt>
                      <c:pt idx="663">
                        <c:v>-0.69340424387464061</c:v>
                      </c:pt>
                      <c:pt idx="664">
                        <c:v>-0.93200761974806234</c:v>
                      </c:pt>
                      <c:pt idx="665">
                        <c:v>-1.1794756543124061</c:v>
                      </c:pt>
                      <c:pt idx="666">
                        <c:v>-1.3723316368180549</c:v>
                      </c:pt>
                      <c:pt idx="667">
                        <c:v>-1.540984136906357</c:v>
                      </c:pt>
                      <c:pt idx="668">
                        <c:v>-1.7305082867119179</c:v>
                      </c:pt>
                      <c:pt idx="669">
                        <c:v>-1.8097598727716551</c:v>
                      </c:pt>
                      <c:pt idx="670">
                        <c:v>-1.9833301787080151</c:v>
                      </c:pt>
                      <c:pt idx="671">
                        <c:v>-2.034951817705581</c:v>
                      </c:pt>
                      <c:pt idx="672">
                        <c:v>-2.2328744501920359</c:v>
                      </c:pt>
                      <c:pt idx="673">
                        <c:v>-2.1222302375298669</c:v>
                      </c:pt>
                      <c:pt idx="674">
                        <c:v>-1.7690680056033929</c:v>
                      </c:pt>
                      <c:pt idx="675">
                        <c:v>-1.5434501359522721</c:v>
                      </c:pt>
                      <c:pt idx="676">
                        <c:v>-1.402824990622396</c:v>
                      </c:pt>
                      <c:pt idx="677">
                        <c:v>-1.3876905184805599</c:v>
                      </c:pt>
                      <c:pt idx="678">
                        <c:v>-1.4518609495729431</c:v>
                      </c:pt>
                      <c:pt idx="679">
                        <c:v>-1.5416611402053511</c:v>
                      </c:pt>
                      <c:pt idx="680">
                        <c:v>-3.6330998925345672</c:v>
                      </c:pt>
                      <c:pt idx="681">
                        <c:v>-2.1167375544680609</c:v>
                      </c:pt>
                      <c:pt idx="682">
                        <c:v>-3.8340962352641612</c:v>
                      </c:pt>
                      <c:pt idx="683">
                        <c:v>-3.529302921294629</c:v>
                      </c:pt>
                      <c:pt idx="684">
                        <c:v>-3.541033313451325</c:v>
                      </c:pt>
                      <c:pt idx="685">
                        <c:v>-3.3464602533385719</c:v>
                      </c:pt>
                      <c:pt idx="686">
                        <c:v>-3.022950160123842</c:v>
                      </c:pt>
                      <c:pt idx="687">
                        <c:v>-2.9235608923310372</c:v>
                      </c:pt>
                      <c:pt idx="688">
                        <c:v>-2.7847815065575579</c:v>
                      </c:pt>
                      <c:pt idx="689">
                        <c:v>-2.6987441999176229</c:v>
                      </c:pt>
                      <c:pt idx="690">
                        <c:v>-2.6303613554984659</c:v>
                      </c:pt>
                      <c:pt idx="691">
                        <c:v>-2.712800377162679</c:v>
                      </c:pt>
                      <c:pt idx="692">
                        <c:v>-2.7904917988440259</c:v>
                      </c:pt>
                      <c:pt idx="693">
                        <c:v>-2.854016062134423</c:v>
                      </c:pt>
                      <c:pt idx="694">
                        <c:v>-2.933914386089373</c:v>
                      </c:pt>
                      <c:pt idx="695">
                        <c:v>-2.9144298420847599</c:v>
                      </c:pt>
                      <c:pt idx="696">
                        <c:v>-2.836459256963046</c:v>
                      </c:pt>
                      <c:pt idx="697">
                        <c:v>-2.7168815791776999</c:v>
                      </c:pt>
                      <c:pt idx="698">
                        <c:v>-2.6603456400120948</c:v>
                      </c:pt>
                      <c:pt idx="699">
                        <c:v>-2.587604316636543</c:v>
                      </c:pt>
                      <c:pt idx="700">
                        <c:v>-2.3435110158337631</c:v>
                      </c:pt>
                      <c:pt idx="701">
                        <c:v>-2.1355481805955701</c:v>
                      </c:pt>
                      <c:pt idx="702">
                        <c:v>-2.044204027529466</c:v>
                      </c:pt>
                      <c:pt idx="703">
                        <c:v>-1.9561826270367879</c:v>
                      </c:pt>
                      <c:pt idx="704">
                        <c:v>-1.7424800776675959</c:v>
                      </c:pt>
                      <c:pt idx="705">
                        <c:v>-1.7192761208393761</c:v>
                      </c:pt>
                      <c:pt idx="706">
                        <c:v>-1.708228463320185</c:v>
                      </c:pt>
                      <c:pt idx="707">
                        <c:v>-0.54603535112801038</c:v>
                      </c:pt>
                      <c:pt idx="708">
                        <c:v>-0.34820626601709143</c:v>
                      </c:pt>
                      <c:pt idx="709">
                        <c:v>-0.25012884270266678</c:v>
                      </c:pt>
                      <c:pt idx="710">
                        <c:v>-8.4993849477829911E-2</c:v>
                      </c:pt>
                      <c:pt idx="711">
                        <c:v>5.0106715584849207E-2</c:v>
                      </c:pt>
                      <c:pt idx="712">
                        <c:v>0.38659500789087392</c:v>
                      </c:pt>
                      <c:pt idx="713">
                        <c:v>0.48389690185580952</c:v>
                      </c:pt>
                      <c:pt idx="714">
                        <c:v>0.48943879206065211</c:v>
                      </c:pt>
                      <c:pt idx="715">
                        <c:v>0.35487620092634192</c:v>
                      </c:pt>
                      <c:pt idx="716">
                        <c:v>0.19834050573801629</c:v>
                      </c:pt>
                      <c:pt idx="717">
                        <c:v>-0.1210942804425757</c:v>
                      </c:pt>
                      <c:pt idx="718">
                        <c:v>-0.39784435482316521</c:v>
                      </c:pt>
                      <c:pt idx="719">
                        <c:v>-0.46287734957004728</c:v>
                      </c:pt>
                      <c:pt idx="720">
                        <c:v>-0.35009504691478871</c:v>
                      </c:pt>
                      <c:pt idx="721">
                        <c:v>1.718857646023993</c:v>
                      </c:pt>
                      <c:pt idx="722">
                        <c:v>-0.11217050497957021</c:v>
                      </c:pt>
                      <c:pt idx="723">
                        <c:v>1.7812343927529539</c:v>
                      </c:pt>
                      <c:pt idx="724">
                        <c:v>-0.21757379721686221</c:v>
                      </c:pt>
                      <c:pt idx="725">
                        <c:v>-0.44667887946516738</c:v>
                      </c:pt>
                      <c:pt idx="726">
                        <c:v>-0.52591795915519834</c:v>
                      </c:pt>
                      <c:pt idx="727">
                        <c:v>-0.56030115274844683</c:v>
                      </c:pt>
                      <c:pt idx="728">
                        <c:v>-0.43869946750181971</c:v>
                      </c:pt>
                      <c:pt idx="729">
                        <c:v>-0.41603150192782162</c:v>
                      </c:pt>
                      <c:pt idx="730">
                        <c:v>-0.48598811158761551</c:v>
                      </c:pt>
                      <c:pt idx="731">
                        <c:v>-0.70282014798374792</c:v>
                      </c:pt>
                      <c:pt idx="732">
                        <c:v>-0.93583923911611011</c:v>
                      </c:pt>
                      <c:pt idx="733">
                        <c:v>-0.91761239335792821</c:v>
                      </c:pt>
                      <c:pt idx="734">
                        <c:v>-0.78232296074917895</c:v>
                      </c:pt>
                      <c:pt idx="735">
                        <c:v>-0.47866182914179051</c:v>
                      </c:pt>
                      <c:pt idx="736">
                        <c:v>-0.25882236532846642</c:v>
                      </c:pt>
                      <c:pt idx="737">
                        <c:v>-3.0509951390833529E-2</c:v>
                      </c:pt>
                      <c:pt idx="738">
                        <c:v>7.5989106877970794E-2</c:v>
                      </c:pt>
                      <c:pt idx="739">
                        <c:v>0.1417124194787763</c:v>
                      </c:pt>
                      <c:pt idx="740">
                        <c:v>0.25537529018084509</c:v>
                      </c:pt>
                      <c:pt idx="741">
                        <c:v>0.41887197511210877</c:v>
                      </c:pt>
                      <c:pt idx="742">
                        <c:v>0.59075102465040408</c:v>
                      </c:pt>
                      <c:pt idx="743">
                        <c:v>0.64439898745752044</c:v>
                      </c:pt>
                      <c:pt idx="744">
                        <c:v>0.41939372011445469</c:v>
                      </c:pt>
                      <c:pt idx="745">
                        <c:v>0.38439284932823148</c:v>
                      </c:pt>
                      <c:pt idx="746">
                        <c:v>0.45122090497391459</c:v>
                      </c:pt>
                      <c:pt idx="747">
                        <c:v>3.7088596410934911</c:v>
                      </c:pt>
                      <c:pt idx="748">
                        <c:v>3.8015807606217908</c:v>
                      </c:pt>
                      <c:pt idx="749">
                        <c:v>4.043702781951378</c:v>
                      </c:pt>
                      <c:pt idx="750">
                        <c:v>4.2521041597818749</c:v>
                      </c:pt>
                      <c:pt idx="751">
                        <c:v>4.3976202700984928</c:v>
                      </c:pt>
                      <c:pt idx="752">
                        <c:v>4.5523064212418296</c:v>
                      </c:pt>
                      <c:pt idx="753">
                        <c:v>4.7063198140137299</c:v>
                      </c:pt>
                      <c:pt idx="754">
                        <c:v>4.877343223277455</c:v>
                      </c:pt>
                      <c:pt idx="755">
                        <c:v>4.9547600998613044</c:v>
                      </c:pt>
                      <c:pt idx="756">
                        <c:v>4.9404147439522372</c:v>
                      </c:pt>
                      <c:pt idx="757">
                        <c:v>4.9415029636979719</c:v>
                      </c:pt>
                      <c:pt idx="758">
                        <c:v>4.8279349240815312</c:v>
                      </c:pt>
                      <c:pt idx="759">
                        <c:v>4.7062106069946434</c:v>
                      </c:pt>
                      <c:pt idx="760">
                        <c:v>4.4927734828887056</c:v>
                      </c:pt>
                      <c:pt idx="761">
                        <c:v>4.1117631031604747</c:v>
                      </c:pt>
                      <c:pt idx="762">
                        <c:v>3.8714919121575431</c:v>
                      </c:pt>
                      <c:pt idx="763">
                        <c:v>3.7059577952630618</c:v>
                      </c:pt>
                      <c:pt idx="764">
                        <c:v>3.57742623943839</c:v>
                      </c:pt>
                      <c:pt idx="765">
                        <c:v>3.52416848760374</c:v>
                      </c:pt>
                      <c:pt idx="766">
                        <c:v>3.4147913943009862</c:v>
                      </c:pt>
                      <c:pt idx="767">
                        <c:v>3.5726070466703219</c:v>
                      </c:pt>
                      <c:pt idx="768">
                        <c:v>3.739826745255987</c:v>
                      </c:pt>
                      <c:pt idx="769">
                        <c:v>3.5714074319146651</c:v>
                      </c:pt>
                      <c:pt idx="770">
                        <c:v>3.3570986343631528</c:v>
                      </c:pt>
                      <c:pt idx="771">
                        <c:v>3.092251419112499</c:v>
                      </c:pt>
                      <c:pt idx="772">
                        <c:v>2.9078738816098131</c:v>
                      </c:pt>
                      <c:pt idx="773">
                        <c:v>2.7594394251466152</c:v>
                      </c:pt>
                      <c:pt idx="774">
                        <c:v>2.6168150675487829</c:v>
                      </c:pt>
                      <c:pt idx="775">
                        <c:v>2.7881068447670998</c:v>
                      </c:pt>
                      <c:pt idx="776">
                        <c:v>3.0444886034261822</c:v>
                      </c:pt>
                      <c:pt idx="777">
                        <c:v>3.3377452781196721</c:v>
                      </c:pt>
                      <c:pt idx="778">
                        <c:v>3.5595206273354241</c:v>
                      </c:pt>
                      <c:pt idx="779">
                        <c:v>3.5772394163028589</c:v>
                      </c:pt>
                      <c:pt idx="780">
                        <c:v>3.5562160197234101</c:v>
                      </c:pt>
                      <c:pt idx="781">
                        <c:v>3.483173573255455</c:v>
                      </c:pt>
                      <c:pt idx="782">
                        <c:v>3.2794237632968319</c:v>
                      </c:pt>
                      <c:pt idx="783">
                        <c:v>2.9998412782084438</c:v>
                      </c:pt>
                      <c:pt idx="784">
                        <c:v>2.8503111761712132</c:v>
                      </c:pt>
                      <c:pt idx="785">
                        <c:v>1.5271837295799171</c:v>
                      </c:pt>
                      <c:pt idx="786">
                        <c:v>2.807818528921258</c:v>
                      </c:pt>
                      <c:pt idx="787">
                        <c:v>2.662655642232115</c:v>
                      </c:pt>
                      <c:pt idx="788">
                        <c:v>2.465999322871236</c:v>
                      </c:pt>
                      <c:pt idx="789">
                        <c:v>2.3815944594202572</c:v>
                      </c:pt>
                      <c:pt idx="790">
                        <c:v>2.2473835155791999</c:v>
                      </c:pt>
                      <c:pt idx="791">
                        <c:v>1.977284144742081</c:v>
                      </c:pt>
                      <c:pt idx="792">
                        <c:v>1.913559753925322</c:v>
                      </c:pt>
                      <c:pt idx="793">
                        <c:v>1.808578176986237</c:v>
                      </c:pt>
                      <c:pt idx="794">
                        <c:v>1.8847873158460171</c:v>
                      </c:pt>
                      <c:pt idx="795">
                        <c:v>2.264266430267885</c:v>
                      </c:pt>
                      <c:pt idx="796">
                        <c:v>2.3800446734600729</c:v>
                      </c:pt>
                      <c:pt idx="797">
                        <c:v>1.0347550085332411</c:v>
                      </c:pt>
                      <c:pt idx="798">
                        <c:v>2.3111186980190501</c:v>
                      </c:pt>
                      <c:pt idx="799">
                        <c:v>2.291071087811158</c:v>
                      </c:pt>
                      <c:pt idx="800">
                        <c:v>0.36416051199771698</c:v>
                      </c:pt>
                      <c:pt idx="801">
                        <c:v>0.19146414619476271</c:v>
                      </c:pt>
                      <c:pt idx="802">
                        <c:v>4.8244498720788363E-2</c:v>
                      </c:pt>
                      <c:pt idx="803">
                        <c:v>4.4674916119723351E-2</c:v>
                      </c:pt>
                      <c:pt idx="804">
                        <c:v>4.936817745187911E-2</c:v>
                      </c:pt>
                      <c:pt idx="805">
                        <c:v>2.3927316278049888</c:v>
                      </c:pt>
                      <c:pt idx="806">
                        <c:v>0.19257427786638989</c:v>
                      </c:pt>
                      <c:pt idx="807">
                        <c:v>2.6117016944753142</c:v>
                      </c:pt>
                      <c:pt idx="808">
                        <c:v>2.691588436251128</c:v>
                      </c:pt>
                      <c:pt idx="809">
                        <c:v>2.7931790691095819</c:v>
                      </c:pt>
                      <c:pt idx="810">
                        <c:v>2.784959056484043</c:v>
                      </c:pt>
                      <c:pt idx="811">
                        <c:v>2.8403933982565981</c:v>
                      </c:pt>
                      <c:pt idx="812">
                        <c:v>2.7452891959078971</c:v>
                      </c:pt>
                      <c:pt idx="813">
                        <c:v>2.6557984258302052</c:v>
                      </c:pt>
                      <c:pt idx="814">
                        <c:v>2.544142608770704</c:v>
                      </c:pt>
                      <c:pt idx="815">
                        <c:v>2.5233516065010431</c:v>
                      </c:pt>
                      <c:pt idx="816">
                        <c:v>2.5422202472854689</c:v>
                      </c:pt>
                      <c:pt idx="817">
                        <c:v>2.4880987672272079</c:v>
                      </c:pt>
                      <c:pt idx="818">
                        <c:v>2.2365470160785859</c:v>
                      </c:pt>
                      <c:pt idx="819">
                        <c:v>1.8195450163215381</c:v>
                      </c:pt>
                      <c:pt idx="820">
                        <c:v>1.4141278189404241</c:v>
                      </c:pt>
                      <c:pt idx="821">
                        <c:v>1.3679093540285681</c:v>
                      </c:pt>
                      <c:pt idx="822">
                        <c:v>1.5269683537827139</c:v>
                      </c:pt>
                      <c:pt idx="823">
                        <c:v>1.6748256190790389</c:v>
                      </c:pt>
                      <c:pt idx="824">
                        <c:v>1.9110580151907051</c:v>
                      </c:pt>
                      <c:pt idx="825">
                        <c:v>2.1558937924562742</c:v>
                      </c:pt>
                      <c:pt idx="826">
                        <c:v>2.3046101650429018</c:v>
                      </c:pt>
                      <c:pt idx="827">
                        <c:v>2.383586794564561</c:v>
                      </c:pt>
                      <c:pt idx="828">
                        <c:v>2.4162090113553258</c:v>
                      </c:pt>
                      <c:pt idx="829">
                        <c:v>2.2624732624917399</c:v>
                      </c:pt>
                      <c:pt idx="830">
                        <c:v>2.2245323953034029</c:v>
                      </c:pt>
                      <c:pt idx="831">
                        <c:v>2.2646588456046821</c:v>
                      </c:pt>
                      <c:pt idx="832">
                        <c:v>2.3066062326562671</c:v>
                      </c:pt>
                      <c:pt idx="833">
                        <c:v>2.138974618188934</c:v>
                      </c:pt>
                      <c:pt idx="834">
                        <c:v>2.2381915120632971</c:v>
                      </c:pt>
                      <c:pt idx="835">
                        <c:v>2.2966225361800801</c:v>
                      </c:pt>
                      <c:pt idx="836">
                        <c:v>2.2006764224277209</c:v>
                      </c:pt>
                      <c:pt idx="837">
                        <c:v>2.1027941127098719</c:v>
                      </c:pt>
                      <c:pt idx="838">
                        <c:v>1.999461769832384</c:v>
                      </c:pt>
                      <c:pt idx="839">
                        <c:v>1.8347708231143529</c:v>
                      </c:pt>
                      <c:pt idx="840">
                        <c:v>1.812679767901801</c:v>
                      </c:pt>
                      <c:pt idx="841">
                        <c:v>1.9140671090052239</c:v>
                      </c:pt>
                      <c:pt idx="842">
                        <c:v>2.202750429846323</c:v>
                      </c:pt>
                      <c:pt idx="843">
                        <c:v>2.3611303332678841</c:v>
                      </c:pt>
                      <c:pt idx="844">
                        <c:v>2.4777696784615428</c:v>
                      </c:pt>
                      <c:pt idx="845">
                        <c:v>2.636519685129842</c:v>
                      </c:pt>
                      <c:pt idx="846">
                        <c:v>2.6686461049080439</c:v>
                      </c:pt>
                      <c:pt idx="847">
                        <c:v>2.6885810901514882</c:v>
                      </c:pt>
                      <c:pt idx="848">
                        <c:v>2.6439229542487639</c:v>
                      </c:pt>
                      <c:pt idx="849">
                        <c:v>2.6319315383944568</c:v>
                      </c:pt>
                      <c:pt idx="850">
                        <c:v>2.5641409455998438</c:v>
                      </c:pt>
                      <c:pt idx="851">
                        <c:v>2.337201994816462</c:v>
                      </c:pt>
                      <c:pt idx="852">
                        <c:v>2.1330871676956988</c:v>
                      </c:pt>
                      <c:pt idx="853">
                        <c:v>2.2302777312708271</c:v>
                      </c:pt>
                      <c:pt idx="854">
                        <c:v>2.3305020383675812</c:v>
                      </c:pt>
                      <c:pt idx="855">
                        <c:v>2.3689823967728851</c:v>
                      </c:pt>
                      <c:pt idx="856">
                        <c:v>2.4561978439109922</c:v>
                      </c:pt>
                      <c:pt idx="857">
                        <c:v>2.5068605288083821</c:v>
                      </c:pt>
                      <c:pt idx="858">
                        <c:v>2.389283567231995</c:v>
                      </c:pt>
                      <c:pt idx="859">
                        <c:v>2.3864393036258549</c:v>
                      </c:pt>
                      <c:pt idx="860">
                        <c:v>2.4605245304670271</c:v>
                      </c:pt>
                      <c:pt idx="861">
                        <c:v>2.5057502231450068</c:v>
                      </c:pt>
                      <c:pt idx="862">
                        <c:v>2.648497032990297</c:v>
                      </c:pt>
                      <c:pt idx="863">
                        <c:v>2.6284845482175689</c:v>
                      </c:pt>
                      <c:pt idx="864">
                        <c:v>2.6966647188633468</c:v>
                      </c:pt>
                      <c:pt idx="865">
                        <c:v>2.7807791059205278</c:v>
                      </c:pt>
                      <c:pt idx="866">
                        <c:v>2.8552707378674049</c:v>
                      </c:pt>
                      <c:pt idx="867">
                        <c:v>2.776402239730611</c:v>
                      </c:pt>
                      <c:pt idx="868">
                        <c:v>2.601667081169408</c:v>
                      </c:pt>
                      <c:pt idx="869">
                        <c:v>2.3833742136280631</c:v>
                      </c:pt>
                      <c:pt idx="870">
                        <c:v>2.1918046810586982</c:v>
                      </c:pt>
                      <c:pt idx="871">
                        <c:v>2.0746664783897182</c:v>
                      </c:pt>
                      <c:pt idx="872">
                        <c:v>2.0436892714613029</c:v>
                      </c:pt>
                      <c:pt idx="873">
                        <c:v>2.1180549797642541</c:v>
                      </c:pt>
                      <c:pt idx="874">
                        <c:v>2.4208994619672501</c:v>
                      </c:pt>
                      <c:pt idx="875">
                        <c:v>2.6303820349137479</c:v>
                      </c:pt>
                      <c:pt idx="876">
                        <c:v>2.6450378849045948</c:v>
                      </c:pt>
                      <c:pt idx="877">
                        <c:v>3.5802061229772</c:v>
                      </c:pt>
                      <c:pt idx="878">
                        <c:v>3.5108584797711502</c:v>
                      </c:pt>
                      <c:pt idx="879">
                        <c:v>3.4115487410157219</c:v>
                      </c:pt>
                      <c:pt idx="880">
                        <c:v>3.4589441929489331</c:v>
                      </c:pt>
                      <c:pt idx="881">
                        <c:v>3.4760491354299252</c:v>
                      </c:pt>
                      <c:pt idx="882">
                        <c:v>3.3072446775652709</c:v>
                      </c:pt>
                      <c:pt idx="883">
                        <c:v>3.1582672472010298</c:v>
                      </c:pt>
                      <c:pt idx="884">
                        <c:v>2.9261089924698269</c:v>
                      </c:pt>
                      <c:pt idx="885">
                        <c:v>2.7161319497521479</c:v>
                      </c:pt>
                      <c:pt idx="886">
                        <c:v>2.5129241245522902</c:v>
                      </c:pt>
                      <c:pt idx="887">
                        <c:v>2.1670203826375212</c:v>
                      </c:pt>
                      <c:pt idx="888">
                        <c:v>2.1024917834619812</c:v>
                      </c:pt>
                      <c:pt idx="889">
                        <c:v>2.0079829786244878</c:v>
                      </c:pt>
                      <c:pt idx="890">
                        <c:v>1.841921811954027</c:v>
                      </c:pt>
                      <c:pt idx="891">
                        <c:v>1.9401779743748711</c:v>
                      </c:pt>
                      <c:pt idx="892">
                        <c:v>2.0407718761956972</c:v>
                      </c:pt>
                      <c:pt idx="893">
                        <c:v>2.3330787829179909</c:v>
                      </c:pt>
                      <c:pt idx="894">
                        <c:v>2.4530924529741029</c:v>
                      </c:pt>
                      <c:pt idx="895">
                        <c:v>2.439714922208716</c:v>
                      </c:pt>
                      <c:pt idx="896">
                        <c:v>2.2734338129450928</c:v>
                      </c:pt>
                      <c:pt idx="897">
                        <c:v>1.899912187488578</c:v>
                      </c:pt>
                      <c:pt idx="898">
                        <c:v>0.64045052848148409</c:v>
                      </c:pt>
                      <c:pt idx="899">
                        <c:v>0.9657093432139664</c:v>
                      </c:pt>
                      <c:pt idx="900">
                        <c:v>0.75801624850632332</c:v>
                      </c:pt>
                      <c:pt idx="901">
                        <c:v>1.0157666473003599</c:v>
                      </c:pt>
                      <c:pt idx="902">
                        <c:v>1.2777170329375001</c:v>
                      </c:pt>
                      <c:pt idx="903">
                        <c:v>1.4459618741523601</c:v>
                      </c:pt>
                      <c:pt idx="904">
                        <c:v>1.5463036419148299</c:v>
                      </c:pt>
                      <c:pt idx="905">
                        <c:v>1.53598765111928</c:v>
                      </c:pt>
                      <c:pt idx="906">
                        <c:v>1.381802111992172</c:v>
                      </c:pt>
                      <c:pt idx="907">
                        <c:v>1.324000999031818</c:v>
                      </c:pt>
                      <c:pt idx="908">
                        <c:v>1.498465135966383</c:v>
                      </c:pt>
                      <c:pt idx="909">
                        <c:v>1.7509935870303159</c:v>
                      </c:pt>
                      <c:pt idx="910">
                        <c:v>2.033495718812103</c:v>
                      </c:pt>
                      <c:pt idx="911">
                        <c:v>2.0652807975492369</c:v>
                      </c:pt>
                      <c:pt idx="912">
                        <c:v>2.0174306888178668</c:v>
                      </c:pt>
                      <c:pt idx="913">
                        <c:v>2.0208191581035129</c:v>
                      </c:pt>
                      <c:pt idx="914">
                        <c:v>2.2362335380306502</c:v>
                      </c:pt>
                      <c:pt idx="915">
                        <c:v>2.4784180445612431</c:v>
                      </c:pt>
                      <c:pt idx="916">
                        <c:v>2.5739742451113079</c:v>
                      </c:pt>
                      <c:pt idx="917">
                        <c:v>2.65043869045962</c:v>
                      </c:pt>
                      <c:pt idx="918">
                        <c:v>2.4727281961747618</c:v>
                      </c:pt>
                      <c:pt idx="919">
                        <c:v>2.1334478399674421</c:v>
                      </c:pt>
                      <c:pt idx="920">
                        <c:v>1.8999547384038871</c:v>
                      </c:pt>
                      <c:pt idx="921">
                        <c:v>1.690016251840176</c:v>
                      </c:pt>
                      <c:pt idx="922">
                        <c:v>1.5749976551956271</c:v>
                      </c:pt>
                      <c:pt idx="923">
                        <c:v>1.444222880528927</c:v>
                      </c:pt>
                      <c:pt idx="924">
                        <c:v>1.291196885204468</c:v>
                      </c:pt>
                      <c:pt idx="925">
                        <c:v>1.3169906647631631</c:v>
                      </c:pt>
                      <c:pt idx="926">
                        <c:v>1.530147728046596</c:v>
                      </c:pt>
                      <c:pt idx="927">
                        <c:v>1.449010161177962</c:v>
                      </c:pt>
                      <c:pt idx="928">
                        <c:v>1.354985860769125</c:v>
                      </c:pt>
                      <c:pt idx="929">
                        <c:v>1.2579268813191891</c:v>
                      </c:pt>
                      <c:pt idx="930">
                        <c:v>1.3238654146545841</c:v>
                      </c:pt>
                      <c:pt idx="931">
                        <c:v>1.3792745147201391</c:v>
                      </c:pt>
                      <c:pt idx="932">
                        <c:v>1.492573602542838</c:v>
                      </c:pt>
                      <c:pt idx="933">
                        <c:v>1.7217330208148149</c:v>
                      </c:pt>
                      <c:pt idx="934">
                        <c:v>1.6896624400984841</c:v>
                      </c:pt>
                      <c:pt idx="935">
                        <c:v>1.890441349162429</c:v>
                      </c:pt>
                      <c:pt idx="936">
                        <c:v>2.0553582435330768</c:v>
                      </c:pt>
                      <c:pt idx="937">
                        <c:v>2.496701569038382</c:v>
                      </c:pt>
                      <c:pt idx="938">
                        <c:v>2.8647579941843069</c:v>
                      </c:pt>
                      <c:pt idx="939">
                        <c:v>3.2413311272965761</c:v>
                      </c:pt>
                      <c:pt idx="940">
                        <c:v>3.3107499522939379</c:v>
                      </c:pt>
                      <c:pt idx="941">
                        <c:v>3.2523105573993361</c:v>
                      </c:pt>
                      <c:pt idx="942">
                        <c:v>3.2996178928628952</c:v>
                      </c:pt>
                      <c:pt idx="943">
                        <c:v>3.2895479361143392</c:v>
                      </c:pt>
                      <c:pt idx="944">
                        <c:v>3.3104741518561158</c:v>
                      </c:pt>
                      <c:pt idx="945">
                        <c:v>3.1958744375783779</c:v>
                      </c:pt>
                      <c:pt idx="946">
                        <c:v>3.0956520374953049</c:v>
                      </c:pt>
                      <c:pt idx="947">
                        <c:v>3.2511376264296339</c:v>
                      </c:pt>
                      <c:pt idx="948">
                        <c:v>3.492416027248948</c:v>
                      </c:pt>
                      <c:pt idx="949">
                        <c:v>3.6069451616603971</c:v>
                      </c:pt>
                      <c:pt idx="950">
                        <c:v>3.5787804545412421</c:v>
                      </c:pt>
                      <c:pt idx="951">
                        <c:v>4.5871284081051487</c:v>
                      </c:pt>
                      <c:pt idx="952">
                        <c:v>4.6034425906303946</c:v>
                      </c:pt>
                      <c:pt idx="953">
                        <c:v>3.4425602829460078</c:v>
                      </c:pt>
                      <c:pt idx="954">
                        <c:v>4.5577989802815102</c:v>
                      </c:pt>
                      <c:pt idx="955">
                        <c:v>4.6113722230337464</c:v>
                      </c:pt>
                      <c:pt idx="956">
                        <c:v>4.5442371620404183</c:v>
                      </c:pt>
                      <c:pt idx="957">
                        <c:v>3.0830415133528049</c:v>
                      </c:pt>
                      <c:pt idx="958">
                        <c:v>3.001692884107289</c:v>
                      </c:pt>
                      <c:pt idx="959">
                        <c:v>2.9361592890413082</c:v>
                      </c:pt>
                      <c:pt idx="960">
                        <c:v>2.641724800073431</c:v>
                      </c:pt>
                      <c:pt idx="961">
                        <c:v>2.4691911354062048</c:v>
                      </c:pt>
                      <c:pt idx="962">
                        <c:v>2.3539384450721039</c:v>
                      </c:pt>
                      <c:pt idx="963">
                        <c:v>2.406420939272532</c:v>
                      </c:pt>
                      <c:pt idx="964">
                        <c:v>2.6604880138545939</c:v>
                      </c:pt>
                      <c:pt idx="965">
                        <c:v>2.650006699404504</c:v>
                      </c:pt>
                      <c:pt idx="966">
                        <c:v>2.4742370373404392</c:v>
                      </c:pt>
                      <c:pt idx="967">
                        <c:v>2.0446955086328278</c:v>
                      </c:pt>
                      <c:pt idx="968">
                        <c:v>1.744237693562972</c:v>
                      </c:pt>
                      <c:pt idx="969">
                        <c:v>1.5550422845277929</c:v>
                      </c:pt>
                      <c:pt idx="970">
                        <c:v>1.7412832712371229</c:v>
                      </c:pt>
                      <c:pt idx="971">
                        <c:v>1.924323032660473</c:v>
                      </c:pt>
                      <c:pt idx="972">
                        <c:v>1.9608290113779789</c:v>
                      </c:pt>
                      <c:pt idx="973">
                        <c:v>1.8652818321555931</c:v>
                      </c:pt>
                      <c:pt idx="974">
                        <c:v>1.914032919776981</c:v>
                      </c:pt>
                      <c:pt idx="975">
                        <c:v>1.7734416394590189</c:v>
                      </c:pt>
                      <c:pt idx="976">
                        <c:v>1.592022747118373</c:v>
                      </c:pt>
                      <c:pt idx="977">
                        <c:v>1.449508516701133</c:v>
                      </c:pt>
                      <c:pt idx="978">
                        <c:v>1.4413546395878361</c:v>
                      </c:pt>
                      <c:pt idx="979">
                        <c:v>1.5867213368019779</c:v>
                      </c:pt>
                      <c:pt idx="980">
                        <c:v>1.6939300436213449</c:v>
                      </c:pt>
                      <c:pt idx="981">
                        <c:v>1.683965444471617</c:v>
                      </c:pt>
                      <c:pt idx="982">
                        <c:v>1.533591968804739</c:v>
                      </c:pt>
                      <c:pt idx="983">
                        <c:v>1.355317179784141</c:v>
                      </c:pt>
                      <c:pt idx="984">
                        <c:v>1.273721901377173</c:v>
                      </c:pt>
                      <c:pt idx="985">
                        <c:v>1.3114833660272229</c:v>
                      </c:pt>
                      <c:pt idx="986">
                        <c:v>1.3168525627205421</c:v>
                      </c:pt>
                      <c:pt idx="987">
                        <c:v>1.242010697804447</c:v>
                      </c:pt>
                      <c:pt idx="988">
                        <c:v>1.1509058446707741</c:v>
                      </c:pt>
                      <c:pt idx="989">
                        <c:v>1.0652643248342619</c:v>
                      </c:pt>
                      <c:pt idx="990">
                        <c:v>1.0899831650796781</c:v>
                      </c:pt>
                      <c:pt idx="991">
                        <c:v>1.209928289189601</c:v>
                      </c:pt>
                      <c:pt idx="992">
                        <c:v>1.479329020834711</c:v>
                      </c:pt>
                      <c:pt idx="993">
                        <c:v>1.714293029649637</c:v>
                      </c:pt>
                      <c:pt idx="994">
                        <c:v>1.949827626720867</c:v>
                      </c:pt>
                      <c:pt idx="995">
                        <c:v>1.945036534004712</c:v>
                      </c:pt>
                      <c:pt idx="996">
                        <c:v>1.8572960126378131</c:v>
                      </c:pt>
                      <c:pt idx="997">
                        <c:v>1.8331337166899311</c:v>
                      </c:pt>
                      <c:pt idx="998">
                        <c:v>1.9208951968718131</c:v>
                      </c:pt>
                      <c:pt idx="999">
                        <c:v>2.0226742227982668</c:v>
                      </c:pt>
                      <c:pt idx="1000">
                        <c:v>1.962475977477766</c:v>
                      </c:pt>
                      <c:pt idx="1001">
                        <c:v>1.9887290485946481</c:v>
                      </c:pt>
                      <c:pt idx="1002">
                        <c:v>2.7368965063319868</c:v>
                      </c:pt>
                      <c:pt idx="1003">
                        <c:v>2.6295839541005659</c:v>
                      </c:pt>
                      <c:pt idx="1004">
                        <c:v>2.5889157263363138</c:v>
                      </c:pt>
                      <c:pt idx="1005">
                        <c:v>2.6959089360737249</c:v>
                      </c:pt>
                      <c:pt idx="1006">
                        <c:v>2.8751098863318072</c:v>
                      </c:pt>
                      <c:pt idx="1007">
                        <c:v>2.932952400110636</c:v>
                      </c:pt>
                      <c:pt idx="1008">
                        <c:v>2.8483753697697032</c:v>
                      </c:pt>
                      <c:pt idx="1009">
                        <c:v>2.7085865590666098</c:v>
                      </c:pt>
                      <c:pt idx="1010">
                        <c:v>2.4178114664391162</c:v>
                      </c:pt>
                      <c:pt idx="1011">
                        <c:v>2.1511271680682742</c:v>
                      </c:pt>
                      <c:pt idx="1012">
                        <c:v>2.0038102943450098</c:v>
                      </c:pt>
                      <c:pt idx="1013">
                        <c:v>1.9500813116568601</c:v>
                      </c:pt>
                      <c:pt idx="1014">
                        <c:v>1.820479357773902</c:v>
                      </c:pt>
                      <c:pt idx="1015">
                        <c:v>1.854032509371673</c:v>
                      </c:pt>
                      <c:pt idx="1016">
                        <c:v>1.8217425988452269</c:v>
                      </c:pt>
                      <c:pt idx="1017">
                        <c:v>1.7993029637568609</c:v>
                      </c:pt>
                      <c:pt idx="1018">
                        <c:v>1.857178674985188</c:v>
                      </c:pt>
                      <c:pt idx="1019">
                        <c:v>1.9275459986480541</c:v>
                      </c:pt>
                      <c:pt idx="1020">
                        <c:v>1.906590341914898</c:v>
                      </c:pt>
                      <c:pt idx="1021">
                        <c:v>1.83320536374289</c:v>
                      </c:pt>
                      <c:pt idx="1022">
                        <c:v>1.873868685830814</c:v>
                      </c:pt>
                      <c:pt idx="1023">
                        <c:v>1.9785067879544349</c:v>
                      </c:pt>
                      <c:pt idx="1024">
                        <c:v>1.947175399448414</c:v>
                      </c:pt>
                      <c:pt idx="1025">
                        <c:v>1.896226240423796</c:v>
                      </c:pt>
                      <c:pt idx="1026">
                        <c:v>1.7440654276542871</c:v>
                      </c:pt>
                      <c:pt idx="1027">
                        <c:v>1.596320807402194</c:v>
                      </c:pt>
                      <c:pt idx="1028">
                        <c:v>1.5141684025237829</c:v>
                      </c:pt>
                      <c:pt idx="1029">
                        <c:v>1.481003819661328</c:v>
                      </c:pt>
                      <c:pt idx="1030">
                        <c:v>1.3184082152493239</c:v>
                      </c:pt>
                      <c:pt idx="1031">
                        <c:v>1.0480095154367</c:v>
                      </c:pt>
                      <c:pt idx="1032">
                        <c:v>0.96428398930524584</c:v>
                      </c:pt>
                      <c:pt idx="1033">
                        <c:v>0.94982630670525892</c:v>
                      </c:pt>
                      <c:pt idx="1034">
                        <c:v>0.86939334228336584</c:v>
                      </c:pt>
                      <c:pt idx="1035">
                        <c:v>0.74006470201154007</c:v>
                      </c:pt>
                      <c:pt idx="1036">
                        <c:v>0.46278713502988089</c:v>
                      </c:pt>
                      <c:pt idx="1037">
                        <c:v>-0.1823791951917452</c:v>
                      </c:pt>
                      <c:pt idx="1038">
                        <c:v>-0.22034660186290869</c:v>
                      </c:pt>
                      <c:pt idx="1039">
                        <c:v>-5.3224684992560077E-2</c:v>
                      </c:pt>
                      <c:pt idx="1040">
                        <c:v>-1.684314157882753</c:v>
                      </c:pt>
                      <c:pt idx="1041">
                        <c:v>-1.462840391005805</c:v>
                      </c:pt>
                      <c:pt idx="1042">
                        <c:v>-1.1738245415806241</c:v>
                      </c:pt>
                      <c:pt idx="1043">
                        <c:v>-1.146853478248284</c:v>
                      </c:pt>
                      <c:pt idx="1044">
                        <c:v>1.7206876235421089</c:v>
                      </c:pt>
                      <c:pt idx="1045">
                        <c:v>2.0491111823560928</c:v>
                      </c:pt>
                      <c:pt idx="1046">
                        <c:v>-0.94276792895747474</c:v>
                      </c:pt>
                      <c:pt idx="1047">
                        <c:v>3.34373340240613</c:v>
                      </c:pt>
                      <c:pt idx="1048">
                        <c:v>3.3427921888038998</c:v>
                      </c:pt>
                      <c:pt idx="1049">
                        <c:v>3.441075989358406</c:v>
                      </c:pt>
                      <c:pt idx="1050">
                        <c:v>3.6785758234654748</c:v>
                      </c:pt>
                      <c:pt idx="1051">
                        <c:v>3.8174238532922331</c:v>
                      </c:pt>
                      <c:pt idx="1052">
                        <c:v>4.0847645077062298</c:v>
                      </c:pt>
                      <c:pt idx="1053">
                        <c:v>3.9212480928305351</c:v>
                      </c:pt>
                      <c:pt idx="1054">
                        <c:v>8.4785435560041194</c:v>
                      </c:pt>
                      <c:pt idx="1055">
                        <c:v>8.3666173873740668</c:v>
                      </c:pt>
                      <c:pt idx="1056">
                        <c:v>8.4022642218045274</c:v>
                      </c:pt>
                      <c:pt idx="1057">
                        <c:v>8.3367124064795437</c:v>
                      </c:pt>
                      <c:pt idx="1058">
                        <c:v>8.3547913671149079</c:v>
                      </c:pt>
                      <c:pt idx="1059">
                        <c:v>4.6199435226770982</c:v>
                      </c:pt>
                      <c:pt idx="1060">
                        <c:v>4.7152231170316918</c:v>
                      </c:pt>
                      <c:pt idx="1061">
                        <c:v>4.7377788583405973</c:v>
                      </c:pt>
                      <c:pt idx="1062">
                        <c:v>4.65001213248381</c:v>
                      </c:pt>
                      <c:pt idx="1063">
                        <c:v>4.573815599793722</c:v>
                      </c:pt>
                      <c:pt idx="1064">
                        <c:v>8.0734463466263673</c:v>
                      </c:pt>
                      <c:pt idx="1065">
                        <c:v>7.7307557424141748</c:v>
                      </c:pt>
                      <c:pt idx="1066">
                        <c:v>3.8721238074231872</c:v>
                      </c:pt>
                      <c:pt idx="1067">
                        <c:v>6.7397974006540053</c:v>
                      </c:pt>
                      <c:pt idx="1068">
                        <c:v>6.4485711441826981</c:v>
                      </c:pt>
                      <c:pt idx="1069">
                        <c:v>6.2152237769838994</c:v>
                      </c:pt>
                      <c:pt idx="1070">
                        <c:v>6.1170948472391231</c:v>
                      </c:pt>
                      <c:pt idx="1071">
                        <c:v>6.3862526125981054</c:v>
                      </c:pt>
                      <c:pt idx="1072">
                        <c:v>6.6120710233009463</c:v>
                      </c:pt>
                      <c:pt idx="1073">
                        <c:v>6.6683482137810346</c:v>
                      </c:pt>
                      <c:pt idx="1074">
                        <c:v>6.7567303850006768</c:v>
                      </c:pt>
                      <c:pt idx="1075">
                        <c:v>6.8270124627357296</c:v>
                      </c:pt>
                      <c:pt idx="1076">
                        <c:v>6.6090640262646696</c:v>
                      </c:pt>
                      <c:pt idx="1077">
                        <c:v>6.4183820408985817</c:v>
                      </c:pt>
                      <c:pt idx="1078">
                        <c:v>6.4461039740307902</c:v>
                      </c:pt>
                      <c:pt idx="1079">
                        <c:v>6.5060288101775257</c:v>
                      </c:pt>
                      <c:pt idx="1080">
                        <c:v>6.6240705876947086</c:v>
                      </c:pt>
                      <c:pt idx="1081">
                        <c:v>6.5513139674889658</c:v>
                      </c:pt>
                      <c:pt idx="1082">
                        <c:v>6.3944116151625101</c:v>
                      </c:pt>
                      <c:pt idx="1083">
                        <c:v>6.1389480387487199</c:v>
                      </c:pt>
                      <c:pt idx="1084">
                        <c:v>5.9483803259209127</c:v>
                      </c:pt>
                      <c:pt idx="1085">
                        <c:v>5.9135430682900054</c:v>
                      </c:pt>
                      <c:pt idx="1086">
                        <c:v>5.7965483261184971</c:v>
                      </c:pt>
                      <c:pt idx="1087">
                        <c:v>5.8922416372038633</c:v>
                      </c:pt>
                      <c:pt idx="1088">
                        <c:v>6.1630755916606983</c:v>
                      </c:pt>
                      <c:pt idx="1089">
                        <c:v>2.0123562497174281</c:v>
                      </c:pt>
                      <c:pt idx="1090">
                        <c:v>6.2774425420960682</c:v>
                      </c:pt>
                      <c:pt idx="1091">
                        <c:v>6.2384572073192057</c:v>
                      </c:pt>
                      <c:pt idx="1092">
                        <c:v>6.34989803308852</c:v>
                      </c:pt>
                      <c:pt idx="1093">
                        <c:v>6.5770362417846897</c:v>
                      </c:pt>
                      <c:pt idx="1094">
                        <c:v>6.7160005996968062</c:v>
                      </c:pt>
                      <c:pt idx="1095">
                        <c:v>6.715244921167586</c:v>
                      </c:pt>
                      <c:pt idx="1096">
                        <c:v>6.9142071601886004</c:v>
                      </c:pt>
                      <c:pt idx="1097">
                        <c:v>6.9237789977145026</c:v>
                      </c:pt>
                      <c:pt idx="1098">
                        <c:v>6.7849750796258839</c:v>
                      </c:pt>
                      <c:pt idx="1099">
                        <c:v>6.5897080214026111</c:v>
                      </c:pt>
                      <c:pt idx="1100">
                        <c:v>6.4759409759490874</c:v>
                      </c:pt>
                      <c:pt idx="1101">
                        <c:v>6.4236814114825798</c:v>
                      </c:pt>
                      <c:pt idx="1102">
                        <c:v>6.3796970675265028</c:v>
                      </c:pt>
                      <c:pt idx="1103">
                        <c:v>6.4372130938061494</c:v>
                      </c:pt>
                      <c:pt idx="1104">
                        <c:v>6.5310758401643483</c:v>
                      </c:pt>
                      <c:pt idx="1105">
                        <c:v>6.5487734134909843</c:v>
                      </c:pt>
                      <c:pt idx="1106">
                        <c:v>6.3803361603910087</c:v>
                      </c:pt>
                      <c:pt idx="1107">
                        <c:v>6.2552473720079336</c:v>
                      </c:pt>
                      <c:pt idx="1108">
                        <c:v>6.356977695359916</c:v>
                      </c:pt>
                      <c:pt idx="1109">
                        <c:v>6.5020988987463948</c:v>
                      </c:pt>
                      <c:pt idx="1110">
                        <c:v>6.4527994685341996</c:v>
                      </c:pt>
                      <c:pt idx="1111">
                        <c:v>6.2651665894051547</c:v>
                      </c:pt>
                      <c:pt idx="1112">
                        <c:v>6.2366045711855973</c:v>
                      </c:pt>
                      <c:pt idx="1113">
                        <c:v>6.3967632626479896</c:v>
                      </c:pt>
                      <c:pt idx="1114">
                        <c:v>6.433264719037286</c:v>
                      </c:pt>
                      <c:pt idx="1115">
                        <c:v>6.4082908111931189</c:v>
                      </c:pt>
                      <c:pt idx="1116">
                        <c:v>6.4687815236662312</c:v>
                      </c:pt>
                      <c:pt idx="1117">
                        <c:v>6.6019727805584489</c:v>
                      </c:pt>
                      <c:pt idx="1118">
                        <c:v>6.7365860128383428</c:v>
                      </c:pt>
                      <c:pt idx="1119">
                        <c:v>6.8540141601022162</c:v>
                      </c:pt>
                      <c:pt idx="1120">
                        <c:v>6.7058951378689136</c:v>
                      </c:pt>
                      <c:pt idx="1121">
                        <c:v>6.5735603861897083</c:v>
                      </c:pt>
                      <c:pt idx="1122">
                        <c:v>6.2955205732667538</c:v>
                      </c:pt>
                      <c:pt idx="1123">
                        <c:v>5.8991288327323339</c:v>
                      </c:pt>
                      <c:pt idx="1124">
                        <c:v>5.6769198643867709</c:v>
                      </c:pt>
                      <c:pt idx="1125">
                        <c:v>5.5725762233698548</c:v>
                      </c:pt>
                      <c:pt idx="1126">
                        <c:v>5.4510815389622964</c:v>
                      </c:pt>
                      <c:pt idx="1127">
                        <c:v>5.4494639845948463</c:v>
                      </c:pt>
                      <c:pt idx="1128">
                        <c:v>5.4752979029484727</c:v>
                      </c:pt>
                      <c:pt idx="1129">
                        <c:v>5.4029467149527726</c:v>
                      </c:pt>
                      <c:pt idx="1130">
                        <c:v>5.3711937154201603</c:v>
                      </c:pt>
                      <c:pt idx="1131">
                        <c:v>5.378158257970922</c:v>
                      </c:pt>
                      <c:pt idx="1132">
                        <c:v>5.4852336581082284</c:v>
                      </c:pt>
                      <c:pt idx="1133">
                        <c:v>5.5661148765393342</c:v>
                      </c:pt>
                      <c:pt idx="1134">
                        <c:v>5.4757086224180247</c:v>
                      </c:pt>
                      <c:pt idx="1135">
                        <c:v>5.1989884553307437</c:v>
                      </c:pt>
                      <c:pt idx="1136">
                        <c:v>5.0397332129949968</c:v>
                      </c:pt>
                      <c:pt idx="1137">
                        <c:v>2.3173088919705851</c:v>
                      </c:pt>
                      <c:pt idx="1138">
                        <c:v>4.9064773200947691</c:v>
                      </c:pt>
                      <c:pt idx="1139">
                        <c:v>2.7161168057299032</c:v>
                      </c:pt>
                      <c:pt idx="1140">
                        <c:v>2.804268801289886</c:v>
                      </c:pt>
                      <c:pt idx="1141">
                        <c:v>5.0902925343963723</c:v>
                      </c:pt>
                      <c:pt idx="1142">
                        <c:v>2.5999640635865351</c:v>
                      </c:pt>
                      <c:pt idx="1143">
                        <c:v>2.3231666968626752</c:v>
                      </c:pt>
                      <c:pt idx="1144">
                        <c:v>2.1342759749545528</c:v>
                      </c:pt>
                      <c:pt idx="1145">
                        <c:v>4.4706893830188479</c:v>
                      </c:pt>
                      <c:pt idx="1146">
                        <c:v>4.5293196553634241</c:v>
                      </c:pt>
                      <c:pt idx="1147">
                        <c:v>4.5594027420937762</c:v>
                      </c:pt>
                      <c:pt idx="1148">
                        <c:v>4.592435906161028</c:v>
                      </c:pt>
                      <c:pt idx="1149">
                        <c:v>4.5774558872409017</c:v>
                      </c:pt>
                      <c:pt idx="1150">
                        <c:v>4.5409638515887609</c:v>
                      </c:pt>
                      <c:pt idx="1151">
                        <c:v>4.3523999555550814</c:v>
                      </c:pt>
                      <c:pt idx="1152">
                        <c:v>4.062552118265204</c:v>
                      </c:pt>
                      <c:pt idx="1153">
                        <c:v>3.9710752266800902</c:v>
                      </c:pt>
                      <c:pt idx="1154">
                        <c:v>4.0847287993548278</c:v>
                      </c:pt>
                      <c:pt idx="1155">
                        <c:v>4.1576810223193261</c:v>
                      </c:pt>
                      <c:pt idx="1156">
                        <c:v>4.2635050869045177</c:v>
                      </c:pt>
                      <c:pt idx="1157">
                        <c:v>4.1515963043458424</c:v>
                      </c:pt>
                      <c:pt idx="1158">
                        <c:v>4.1181342688120948</c:v>
                      </c:pt>
                      <c:pt idx="1159">
                        <c:v>4.05352052779328</c:v>
                      </c:pt>
                      <c:pt idx="1160">
                        <c:v>3.8987197059124452</c:v>
                      </c:pt>
                      <c:pt idx="1161">
                        <c:v>3.7992803828819892</c:v>
                      </c:pt>
                      <c:pt idx="1162">
                        <c:v>3.722041642898303</c:v>
                      </c:pt>
                      <c:pt idx="1163">
                        <c:v>3.5891096634002939</c:v>
                      </c:pt>
                      <c:pt idx="1164">
                        <c:v>3.508867761315952</c:v>
                      </c:pt>
                      <c:pt idx="1165">
                        <c:v>3.3053174825738552</c:v>
                      </c:pt>
                      <c:pt idx="1166">
                        <c:v>3.1436347877532649</c:v>
                      </c:pt>
                      <c:pt idx="1167">
                        <c:v>2.9451346670773639</c:v>
                      </c:pt>
                      <c:pt idx="1168">
                        <c:v>2.9852691148391028</c:v>
                      </c:pt>
                      <c:pt idx="1169">
                        <c:v>3.0836218511020479</c:v>
                      </c:pt>
                      <c:pt idx="1170">
                        <c:v>3.2249513417778899</c:v>
                      </c:pt>
                      <c:pt idx="1171">
                        <c:v>3.447625412529101</c:v>
                      </c:pt>
                      <c:pt idx="1172">
                        <c:v>3.649811972199434</c:v>
                      </c:pt>
                      <c:pt idx="1173">
                        <c:v>3.843465269399168</c:v>
                      </c:pt>
                      <c:pt idx="1174">
                        <c:v>4.034580099098811</c:v>
                      </c:pt>
                      <c:pt idx="1175">
                        <c:v>4.0271953179852744</c:v>
                      </c:pt>
                      <c:pt idx="1176">
                        <c:v>3.874824064025836</c:v>
                      </c:pt>
                      <c:pt idx="1177">
                        <c:v>3.566389793125353</c:v>
                      </c:pt>
                      <c:pt idx="1178">
                        <c:v>3.1788416327883251</c:v>
                      </c:pt>
                      <c:pt idx="1179">
                        <c:v>2.867841198468867</c:v>
                      </c:pt>
                      <c:pt idx="1180">
                        <c:v>2.5241590725522371</c:v>
                      </c:pt>
                      <c:pt idx="1181">
                        <c:v>2.5474169079102809</c:v>
                      </c:pt>
                      <c:pt idx="1182">
                        <c:v>2.7279083828848032</c:v>
                      </c:pt>
                      <c:pt idx="1183">
                        <c:v>2.7690075689916762</c:v>
                      </c:pt>
                      <c:pt idx="1184">
                        <c:v>2.6882548733868652</c:v>
                      </c:pt>
                      <c:pt idx="1185">
                        <c:v>2.597756227255092</c:v>
                      </c:pt>
                      <c:pt idx="1186">
                        <c:v>2.5435649116096548</c:v>
                      </c:pt>
                      <c:pt idx="1187">
                        <c:v>2.445823489672502</c:v>
                      </c:pt>
                      <c:pt idx="1188">
                        <c:v>2.3047772336041339</c:v>
                      </c:pt>
                      <c:pt idx="1189">
                        <c:v>2.191529820341116</c:v>
                      </c:pt>
                      <c:pt idx="1190">
                        <c:v>2.1785753934286252</c:v>
                      </c:pt>
                      <c:pt idx="1191">
                        <c:v>2.0051967664029262</c:v>
                      </c:pt>
                      <c:pt idx="1192">
                        <c:v>1.818356625384971</c:v>
                      </c:pt>
                      <c:pt idx="1193">
                        <c:v>1.4491475024245519</c:v>
                      </c:pt>
                      <c:pt idx="1194">
                        <c:v>1.2816828883773581</c:v>
                      </c:pt>
                      <c:pt idx="1195">
                        <c:v>1.205169636929988</c:v>
                      </c:pt>
                      <c:pt idx="1196">
                        <c:v>1.1916142751702841</c:v>
                      </c:pt>
                      <c:pt idx="1197">
                        <c:v>1.022615807402129</c:v>
                      </c:pt>
                      <c:pt idx="1198">
                        <c:v>0.95475621576834069</c:v>
                      </c:pt>
                      <c:pt idx="1199">
                        <c:v>0.93607836266701261</c:v>
                      </c:pt>
                      <c:pt idx="1200">
                        <c:v>1.058802107286714</c:v>
                      </c:pt>
                      <c:pt idx="1201">
                        <c:v>1.3039633858430419</c:v>
                      </c:pt>
                      <c:pt idx="1202">
                        <c:v>1.2744060290126391</c:v>
                      </c:pt>
                      <c:pt idx="1203">
                        <c:v>1.2156717541765081</c:v>
                      </c:pt>
                      <c:pt idx="1204">
                        <c:v>1.2499793043669489</c:v>
                      </c:pt>
                      <c:pt idx="1205">
                        <c:v>1.0651506432195921</c:v>
                      </c:pt>
                      <c:pt idx="1206">
                        <c:v>0.96079533016282193</c:v>
                      </c:pt>
                      <c:pt idx="1207">
                        <c:v>0.99594864710099329</c:v>
                      </c:pt>
                      <c:pt idx="1208">
                        <c:v>0.95357649400525957</c:v>
                      </c:pt>
                      <c:pt idx="1209">
                        <c:v>0.90742897379763277</c:v>
                      </c:pt>
                      <c:pt idx="1210">
                        <c:v>0.96085875254201769</c:v>
                      </c:pt>
                      <c:pt idx="1211">
                        <c:v>0.69388716988551458</c:v>
                      </c:pt>
                      <c:pt idx="1212">
                        <c:v>0.71970418678046044</c:v>
                      </c:pt>
                      <c:pt idx="1213">
                        <c:v>0.79484213931068481</c:v>
                      </c:pt>
                      <c:pt idx="1214">
                        <c:v>0.89219938063030546</c:v>
                      </c:pt>
                      <c:pt idx="1215">
                        <c:v>1.244746917067614</c:v>
                      </c:pt>
                      <c:pt idx="1216">
                        <c:v>1.2354693538254069</c:v>
                      </c:pt>
                      <c:pt idx="1217">
                        <c:v>1.2728614816092381</c:v>
                      </c:pt>
                      <c:pt idx="1218">
                        <c:v>1.324520832538832</c:v>
                      </c:pt>
                      <c:pt idx="1219">
                        <c:v>1.2742436259498151</c:v>
                      </c:pt>
                      <c:pt idx="1220">
                        <c:v>1.06926333679695</c:v>
                      </c:pt>
                      <c:pt idx="1221">
                        <c:v>0.94610572625710088</c:v>
                      </c:pt>
                      <c:pt idx="1222">
                        <c:v>1.001783122753267</c:v>
                      </c:pt>
                      <c:pt idx="1223">
                        <c:v>1.1595051133827481</c:v>
                      </c:pt>
                      <c:pt idx="1224">
                        <c:v>1.3929093065203331</c:v>
                      </c:pt>
                      <c:pt idx="1225">
                        <c:v>1.4370971655378411</c:v>
                      </c:pt>
                      <c:pt idx="1226">
                        <c:v>1.344612819593036</c:v>
                      </c:pt>
                      <c:pt idx="1227">
                        <c:v>1.039334826345079</c:v>
                      </c:pt>
                      <c:pt idx="1228">
                        <c:v>0.78638824314913525</c:v>
                      </c:pt>
                      <c:pt idx="1229">
                        <c:v>0.77889896627313826</c:v>
                      </c:pt>
                      <c:pt idx="1230">
                        <c:v>0.81015534794546806</c:v>
                      </c:pt>
                      <c:pt idx="1231">
                        <c:v>0.77833703691529066</c:v>
                      </c:pt>
                      <c:pt idx="1232">
                        <c:v>0.6446329762877413</c:v>
                      </c:pt>
                      <c:pt idx="1233">
                        <c:v>0.44933571953196721</c:v>
                      </c:pt>
                      <c:pt idx="1234">
                        <c:v>0.23134183920027759</c:v>
                      </c:pt>
                      <c:pt idx="1235">
                        <c:v>9.0163165559056027E-2</c:v>
                      </c:pt>
                      <c:pt idx="1236">
                        <c:v>1.7096729847772059E-2</c:v>
                      </c:pt>
                      <c:pt idx="1237">
                        <c:v>-0.10235497032566861</c:v>
                      </c:pt>
                      <c:pt idx="1238">
                        <c:v>-0.18043050847415351</c:v>
                      </c:pt>
                      <c:pt idx="1239">
                        <c:v>-3.6949671288088577E-2</c:v>
                      </c:pt>
                      <c:pt idx="1240">
                        <c:v>5.828855646314568E-2</c:v>
                      </c:pt>
                      <c:pt idx="1241">
                        <c:v>9.0828471651342155E-2</c:v>
                      </c:pt>
                      <c:pt idx="1242">
                        <c:v>9.7435791958877679E-2</c:v>
                      </c:pt>
                      <c:pt idx="1243">
                        <c:v>3.8850021531894409E-2</c:v>
                      </c:pt>
                      <c:pt idx="1244">
                        <c:v>9.0344113323200234E-2</c:v>
                      </c:pt>
                      <c:pt idx="1245">
                        <c:v>0.25207362711064801</c:v>
                      </c:pt>
                      <c:pt idx="1246">
                        <c:v>0.43989830856882789</c:v>
                      </c:pt>
                      <c:pt idx="1247">
                        <c:v>0.41964964516705122</c:v>
                      </c:pt>
                      <c:pt idx="1248">
                        <c:v>0.25613427359046947</c:v>
                      </c:pt>
                      <c:pt idx="1249">
                        <c:v>-1.95788922360178E-2</c:v>
                      </c:pt>
                      <c:pt idx="1250">
                        <c:v>-0.36795863862263839</c:v>
                      </c:pt>
                      <c:pt idx="1251">
                        <c:v>-0.68483919712965413</c:v>
                      </c:pt>
                      <c:pt idx="1252">
                        <c:v>-1.102649034502694</c:v>
                      </c:pt>
                      <c:pt idx="1253">
                        <c:v>-1.11108252591124</c:v>
                      </c:pt>
                      <c:pt idx="1254">
                        <c:v>-1.034006562976894</c:v>
                      </c:pt>
                      <c:pt idx="1255">
                        <c:v>-0.8316599203419629</c:v>
                      </c:pt>
                      <c:pt idx="1256">
                        <c:v>-0.6116176295136202</c:v>
                      </c:pt>
                      <c:pt idx="1257">
                        <c:v>-0.1898240628503228</c:v>
                      </c:pt>
                      <c:pt idx="1258">
                        <c:v>2.0923006396873601E-2</c:v>
                      </c:pt>
                      <c:pt idx="1259">
                        <c:v>-0.14285268776598189</c:v>
                      </c:pt>
                      <c:pt idx="1260">
                        <c:v>0.19303804509645989</c:v>
                      </c:pt>
                      <c:pt idx="1261">
                        <c:v>0.1681422293928268</c:v>
                      </c:pt>
                      <c:pt idx="1262">
                        <c:v>0.17510095472976389</c:v>
                      </c:pt>
                      <c:pt idx="1263">
                        <c:v>0.21155854844069091</c:v>
                      </c:pt>
                      <c:pt idx="1264">
                        <c:v>3.964487460800796E-2</c:v>
                      </c:pt>
                      <c:pt idx="1265">
                        <c:v>5.805851248956536E-2</c:v>
                      </c:pt>
                      <c:pt idx="1266">
                        <c:v>1.388761100472935E-2</c:v>
                      </c:pt>
                      <c:pt idx="1267">
                        <c:v>8.2080206391664245E-3</c:v>
                      </c:pt>
                      <c:pt idx="1268">
                        <c:v>-0.22687580837345969</c:v>
                      </c:pt>
                      <c:pt idx="1269">
                        <c:v>-0.29748589165334222</c:v>
                      </c:pt>
                      <c:pt idx="1270">
                        <c:v>-0.43026850890951268</c:v>
                      </c:pt>
                      <c:pt idx="1271">
                        <c:v>-0.7065678278420765</c:v>
                      </c:pt>
                      <c:pt idx="1272">
                        <c:v>-0.91837428046412084</c:v>
                      </c:pt>
                      <c:pt idx="1273">
                        <c:v>-1.0082210481789631</c:v>
                      </c:pt>
                      <c:pt idx="1274">
                        <c:v>-0.87120436457066186</c:v>
                      </c:pt>
                      <c:pt idx="1275">
                        <c:v>-0.75018614508998593</c:v>
                      </c:pt>
                      <c:pt idx="1276">
                        <c:v>-1.0389686751161551</c:v>
                      </c:pt>
                      <c:pt idx="1277">
                        <c:v>-1.2717823428486801</c:v>
                      </c:pt>
                      <c:pt idx="1278">
                        <c:v>-1.628569964934393</c:v>
                      </c:pt>
                      <c:pt idx="1279">
                        <c:v>-1.656937741121753</c:v>
                      </c:pt>
                      <c:pt idx="1280">
                        <c:v>-1.562034784466521</c:v>
                      </c:pt>
                      <c:pt idx="1281">
                        <c:v>-1.6682661051457399</c:v>
                      </c:pt>
                      <c:pt idx="1282">
                        <c:v>-1.820725897469218</c:v>
                      </c:pt>
                      <c:pt idx="1283">
                        <c:v>-2.0905288825939121</c:v>
                      </c:pt>
                      <c:pt idx="1284">
                        <c:v>-2.492978437116157</c:v>
                      </c:pt>
                      <c:pt idx="1285">
                        <c:v>-2.7023209663964671</c:v>
                      </c:pt>
                      <c:pt idx="1286">
                        <c:v>-2.600529162123066</c:v>
                      </c:pt>
                      <c:pt idx="1287">
                        <c:v>-2.5593342872796301</c:v>
                      </c:pt>
                      <c:pt idx="1288">
                        <c:v>-2.2552170852298472</c:v>
                      </c:pt>
                      <c:pt idx="1289">
                        <c:v>-2.171149646074654</c:v>
                      </c:pt>
                      <c:pt idx="1290">
                        <c:v>-2.0125275311819499</c:v>
                      </c:pt>
                      <c:pt idx="1291">
                        <c:v>-1.9102531794207249</c:v>
                      </c:pt>
                      <c:pt idx="1292">
                        <c:v>-1.893893347386538</c:v>
                      </c:pt>
                      <c:pt idx="1293">
                        <c:v>-1.8273430218183411</c:v>
                      </c:pt>
                      <c:pt idx="1294">
                        <c:v>-1.534684899691406</c:v>
                      </c:pt>
                      <c:pt idx="1295">
                        <c:v>-1.37553805484949</c:v>
                      </c:pt>
                      <c:pt idx="1296">
                        <c:v>-1.526441241481945</c:v>
                      </c:pt>
                      <c:pt idx="1297">
                        <c:v>-1.5833419871994341</c:v>
                      </c:pt>
                      <c:pt idx="1298">
                        <c:v>-0.28142970866281469</c:v>
                      </c:pt>
                      <c:pt idx="1299">
                        <c:v>-1.2120787883445761</c:v>
                      </c:pt>
                      <c:pt idx="1300">
                        <c:v>-0.86350999351679492</c:v>
                      </c:pt>
                      <c:pt idx="1301">
                        <c:v>-0.56661408988334061</c:v>
                      </c:pt>
                      <c:pt idx="1302">
                        <c:v>-0.72620380393260997</c:v>
                      </c:pt>
                      <c:pt idx="1303">
                        <c:v>-0.61786754650288389</c:v>
                      </c:pt>
                      <c:pt idx="1304">
                        <c:v>-1.293684502191389</c:v>
                      </c:pt>
                      <c:pt idx="1305">
                        <c:v>-1.4250561894214959</c:v>
                      </c:pt>
                      <c:pt idx="1306">
                        <c:v>-1.500680246068723</c:v>
                      </c:pt>
                      <c:pt idx="1307">
                        <c:v>-1.5211210494037011</c:v>
                      </c:pt>
                      <c:pt idx="1308">
                        <c:v>-1.6601093324069549</c:v>
                      </c:pt>
                      <c:pt idx="1309">
                        <c:v>-1.536820347557359</c:v>
                      </c:pt>
                      <c:pt idx="1310">
                        <c:v>-1.33346166199935</c:v>
                      </c:pt>
                      <c:pt idx="1311">
                        <c:v>-1.122567323224112</c:v>
                      </c:pt>
                      <c:pt idx="1312">
                        <c:v>-0.60495413796004449</c:v>
                      </c:pt>
                      <c:pt idx="1313">
                        <c:v>-1.2719673436037451</c:v>
                      </c:pt>
                      <c:pt idx="1314">
                        <c:v>-1.537714699787911</c:v>
                      </c:pt>
                      <c:pt idx="1315">
                        <c:v>-1.7289754160784341</c:v>
                      </c:pt>
                      <c:pt idx="1316">
                        <c:v>-1.789783377672068</c:v>
                      </c:pt>
                      <c:pt idx="1317">
                        <c:v>-2.0196490685274369</c:v>
                      </c:pt>
                      <c:pt idx="1318">
                        <c:v>-1.867490703736796</c:v>
                      </c:pt>
                      <c:pt idx="1319">
                        <c:v>-1.8373577534458141</c:v>
                      </c:pt>
                      <c:pt idx="1320">
                        <c:v>-1.791520378797133</c:v>
                      </c:pt>
                      <c:pt idx="1321">
                        <c:v>-1.726055550335458</c:v>
                      </c:pt>
                      <c:pt idx="1322">
                        <c:v>-1.7156308029673371</c:v>
                      </c:pt>
                      <c:pt idx="1323">
                        <c:v>-1.6814786437444571</c:v>
                      </c:pt>
                      <c:pt idx="1324">
                        <c:v>-1.4710954491450829</c:v>
                      </c:pt>
                      <c:pt idx="1325">
                        <c:v>-1.363766375566525</c:v>
                      </c:pt>
                      <c:pt idx="1326">
                        <c:v>-1.2583725103418479</c:v>
                      </c:pt>
                      <c:pt idx="1327">
                        <c:v>-1.1715374854684359</c:v>
                      </c:pt>
                      <c:pt idx="1328">
                        <c:v>-1.137118284467237</c:v>
                      </c:pt>
                      <c:pt idx="1329">
                        <c:v>-0.1223027193546873</c:v>
                      </c:pt>
                      <c:pt idx="1330">
                        <c:v>0.57653075691124922</c:v>
                      </c:pt>
                      <c:pt idx="1331">
                        <c:v>0.8125111065510946</c:v>
                      </c:pt>
                      <c:pt idx="1332">
                        <c:v>1.0395559880506731</c:v>
                      </c:pt>
                      <c:pt idx="1333">
                        <c:v>1.106527461028977</c:v>
                      </c:pt>
                      <c:pt idx="1334">
                        <c:v>1.0578371227495811</c:v>
                      </c:pt>
                      <c:pt idx="1335">
                        <c:v>1.0320429388365759</c:v>
                      </c:pt>
                      <c:pt idx="1336">
                        <c:v>0.94563426655755944</c:v>
                      </c:pt>
                      <c:pt idx="1337">
                        <c:v>0.55816207737662282</c:v>
                      </c:pt>
                      <c:pt idx="1338">
                        <c:v>0.55842966194701671</c:v>
                      </c:pt>
                      <c:pt idx="1339">
                        <c:v>0.43175647523546767</c:v>
                      </c:pt>
                      <c:pt idx="1340">
                        <c:v>0.320463544922445</c:v>
                      </c:pt>
                      <c:pt idx="1341">
                        <c:v>0.23324567536238139</c:v>
                      </c:pt>
                      <c:pt idx="1342">
                        <c:v>-5.3352674118168778E-3</c:v>
                      </c:pt>
                      <c:pt idx="1343">
                        <c:v>-0.12040811873887949</c:v>
                      </c:pt>
                      <c:pt idx="1344">
                        <c:v>-3.406374763434211</c:v>
                      </c:pt>
                      <c:pt idx="1345">
                        <c:v>-3.3553985441475969</c:v>
                      </c:pt>
                      <c:pt idx="1346">
                        <c:v>-3.218011978068696</c:v>
                      </c:pt>
                      <c:pt idx="1347">
                        <c:v>-2.9285452379748551</c:v>
                      </c:pt>
                      <c:pt idx="1348">
                        <c:v>-1.46717435901266</c:v>
                      </c:pt>
                      <c:pt idx="1349">
                        <c:v>-1.327142966073138</c:v>
                      </c:pt>
                      <c:pt idx="1350">
                        <c:v>-1.252065528881563</c:v>
                      </c:pt>
                      <c:pt idx="1351">
                        <c:v>-1.2810046059171309</c:v>
                      </c:pt>
                      <c:pt idx="1352">
                        <c:v>-0.68349407350657254</c:v>
                      </c:pt>
                      <c:pt idx="1353">
                        <c:v>-0.69206274846198168</c:v>
                      </c:pt>
                      <c:pt idx="1354">
                        <c:v>-0.82024399776647106</c:v>
                      </c:pt>
                      <c:pt idx="1355">
                        <c:v>-0.71847814100785667</c:v>
                      </c:pt>
                      <c:pt idx="1356">
                        <c:v>-0.77895204712170518</c:v>
                      </c:pt>
                      <c:pt idx="1357">
                        <c:v>-0.74269711475592071</c:v>
                      </c:pt>
                      <c:pt idx="1358">
                        <c:v>-0.58926843020654107</c:v>
                      </c:pt>
                      <c:pt idx="1359">
                        <c:v>-0.65312238052152094</c:v>
                      </c:pt>
                      <c:pt idx="1360">
                        <c:v>-0.71702548446116665</c:v>
                      </c:pt>
                      <c:pt idx="1361">
                        <c:v>-0.9157570954871177</c:v>
                      </c:pt>
                      <c:pt idx="1362">
                        <c:v>-0.90003225404257448</c:v>
                      </c:pt>
                      <c:pt idx="1363">
                        <c:v>-0.88227146952057833</c:v>
                      </c:pt>
                      <c:pt idx="1364">
                        <c:v>-0.83958305610789774</c:v>
                      </c:pt>
                      <c:pt idx="1365">
                        <c:v>-1.053233520115902</c:v>
                      </c:pt>
                      <c:pt idx="1366">
                        <c:v>-1.0514976897699351</c:v>
                      </c:pt>
                      <c:pt idx="1367">
                        <c:v>-1.093422923440188</c:v>
                      </c:pt>
                      <c:pt idx="1368">
                        <c:v>-0.95562765927325188</c:v>
                      </c:pt>
                      <c:pt idx="1369">
                        <c:v>-1.083571806165883</c:v>
                      </c:pt>
                      <c:pt idx="1370">
                        <c:v>-1.093371718141704</c:v>
                      </c:pt>
                      <c:pt idx="1371">
                        <c:v>-1.091507052997241</c:v>
                      </c:pt>
                      <c:pt idx="1372">
                        <c:v>-1.1131869830517449</c:v>
                      </c:pt>
                      <c:pt idx="1373">
                        <c:v>-1.1918926903331231</c:v>
                      </c:pt>
                      <c:pt idx="1374">
                        <c:v>-1.2215889597440031</c:v>
                      </c:pt>
                      <c:pt idx="1375">
                        <c:v>-1.2984620616010349</c:v>
                      </c:pt>
                      <c:pt idx="1376">
                        <c:v>-1.291186663574849</c:v>
                      </c:pt>
                      <c:pt idx="1377">
                        <c:v>-1.287051002464042</c:v>
                      </c:pt>
                      <c:pt idx="1378">
                        <c:v>-1.388031342487676</c:v>
                      </c:pt>
                      <c:pt idx="1379">
                        <c:v>-1.5193073771683681</c:v>
                      </c:pt>
                      <c:pt idx="1380">
                        <c:v>-1.6926134054646691</c:v>
                      </c:pt>
                      <c:pt idx="1381">
                        <c:v>-1.989705549200198</c:v>
                      </c:pt>
                      <c:pt idx="1382">
                        <c:v>-2.2389214250885541</c:v>
                      </c:pt>
                      <c:pt idx="1383">
                        <c:v>-2.3843240257092861</c:v>
                      </c:pt>
                      <c:pt idx="1384">
                        <c:v>-2.4324512781334122</c:v>
                      </c:pt>
                      <c:pt idx="1385">
                        <c:v>-2.470108327515399</c:v>
                      </c:pt>
                      <c:pt idx="1386">
                        <c:v>-2.4824103847132748</c:v>
                      </c:pt>
                      <c:pt idx="1387">
                        <c:v>-2.5858628078077728</c:v>
                      </c:pt>
                      <c:pt idx="1388">
                        <c:v>-2.6495974333922181</c:v>
                      </c:pt>
                      <c:pt idx="1389">
                        <c:v>-2.5824187868191002</c:v>
                      </c:pt>
                      <c:pt idx="1390">
                        <c:v>-2.5357874660156079</c:v>
                      </c:pt>
                      <c:pt idx="1391">
                        <c:v>-2.586875444810782</c:v>
                      </c:pt>
                      <c:pt idx="1392">
                        <c:v>-2.7013186388527011</c:v>
                      </c:pt>
                      <c:pt idx="1393">
                        <c:v>-2.6113042589307289</c:v>
                      </c:pt>
                      <c:pt idx="1394">
                        <c:v>-2.636993077937376</c:v>
                      </c:pt>
                      <c:pt idx="1395">
                        <c:v>-2.598834914087822</c:v>
                      </c:pt>
                      <c:pt idx="1396">
                        <c:v>-2.66283071385172</c:v>
                      </c:pt>
                      <c:pt idx="1397">
                        <c:v>-2.4432317864363209</c:v>
                      </c:pt>
                      <c:pt idx="1398">
                        <c:v>-2.434504785691316</c:v>
                      </c:pt>
                      <c:pt idx="1399">
                        <c:v>-2.6661308183620438</c:v>
                      </c:pt>
                      <c:pt idx="1400">
                        <c:v>-2.6670928851174218</c:v>
                      </c:pt>
                      <c:pt idx="1401">
                        <c:v>-2.4592220079382301</c:v>
                      </c:pt>
                      <c:pt idx="1402">
                        <c:v>-2.4899540375949019</c:v>
                      </c:pt>
                      <c:pt idx="1403">
                        <c:v>-2.7208396738340901</c:v>
                      </c:pt>
                      <c:pt idx="1404">
                        <c:v>-2.724115676678124</c:v>
                      </c:pt>
                      <c:pt idx="1405">
                        <c:v>-2.461996033384338</c:v>
                      </c:pt>
                      <c:pt idx="1406">
                        <c:v>-1.9995227410668519</c:v>
                      </c:pt>
                      <c:pt idx="1407">
                        <c:v>-2.1120329798360959</c:v>
                      </c:pt>
                      <c:pt idx="1408">
                        <c:v>-2.0408763685480049</c:v>
                      </c:pt>
                      <c:pt idx="1409">
                        <c:v>-2.116660072196205</c:v>
                      </c:pt>
                      <c:pt idx="1410">
                        <c:v>-2.2387510213629191</c:v>
                      </c:pt>
                      <c:pt idx="1411">
                        <c:v>-2.2946142771725899</c:v>
                      </c:pt>
                      <c:pt idx="1412">
                        <c:v>-2.2974715447333991</c:v>
                      </c:pt>
                      <c:pt idx="1413">
                        <c:v>-2.3065735657581259</c:v>
                      </c:pt>
                      <c:pt idx="1414">
                        <c:v>-2.3198490435011978</c:v>
                      </c:pt>
                      <c:pt idx="1415">
                        <c:v>-2.4263356986522409</c:v>
                      </c:pt>
                      <c:pt idx="1416">
                        <c:v>-2.4526773481393311</c:v>
                      </c:pt>
                      <c:pt idx="1417">
                        <c:v>-2.5260136302312381</c:v>
                      </c:pt>
                      <c:pt idx="1418">
                        <c:v>-2.622956327703954</c:v>
                      </c:pt>
                      <c:pt idx="1419">
                        <c:v>-2.7197421625318152</c:v>
                      </c:pt>
                      <c:pt idx="1420">
                        <c:v>-2.7501058676068402</c:v>
                      </c:pt>
                      <c:pt idx="1421">
                        <c:v>-2.6758521871990859</c:v>
                      </c:pt>
                      <c:pt idx="1422">
                        <c:v>-3.1370372445989609</c:v>
                      </c:pt>
                      <c:pt idx="1423">
                        <c:v>-3.0346810418599151</c:v>
                      </c:pt>
                      <c:pt idx="1424">
                        <c:v>-3.1419964660841448</c:v>
                      </c:pt>
                      <c:pt idx="1425">
                        <c:v>-3.0023308967152911</c:v>
                      </c:pt>
                      <c:pt idx="1426">
                        <c:v>-2.795894588485266</c:v>
                      </c:pt>
                      <c:pt idx="1427">
                        <c:v>0.87108529630896203</c:v>
                      </c:pt>
                      <c:pt idx="1428">
                        <c:v>0.76186146459072945</c:v>
                      </c:pt>
                      <c:pt idx="1429">
                        <c:v>0.74248318524965085</c:v>
                      </c:pt>
                      <c:pt idx="1430">
                        <c:v>0.78566019622198091</c:v>
                      </c:pt>
                      <c:pt idx="1431">
                        <c:v>0.7332934352179874</c:v>
                      </c:pt>
                      <c:pt idx="1432">
                        <c:v>0.79291221038890936</c:v>
                      </c:pt>
                      <c:pt idx="1433">
                        <c:v>0.7063792772083527</c:v>
                      </c:pt>
                      <c:pt idx="1434">
                        <c:v>0.71748404953405986</c:v>
                      </c:pt>
                      <c:pt idx="1435">
                        <c:v>-0.83343633516333804</c:v>
                      </c:pt>
                      <c:pt idx="1436">
                        <c:v>-0.70090871902825302</c:v>
                      </c:pt>
                      <c:pt idx="1437">
                        <c:v>-0.41654873781971691</c:v>
                      </c:pt>
                      <c:pt idx="1438">
                        <c:v>0.72093328969602044</c:v>
                      </c:pt>
                      <c:pt idx="1439">
                        <c:v>0.82999888053165538</c:v>
                      </c:pt>
                      <c:pt idx="1440">
                        <c:v>-0.1102458730813255</c:v>
                      </c:pt>
                      <c:pt idx="1441">
                        <c:v>-0.31880345982036729</c:v>
                      </c:pt>
                      <c:pt idx="1442">
                        <c:v>-0.4835394086296152</c:v>
                      </c:pt>
                      <c:pt idx="1443">
                        <c:v>-0.5468288006130686</c:v>
                      </c:pt>
                      <c:pt idx="1444">
                        <c:v>-0.52158812726480441</c:v>
                      </c:pt>
                      <c:pt idx="1445">
                        <c:v>-0.47347802027915697</c:v>
                      </c:pt>
                      <c:pt idx="1446">
                        <c:v>-0.28693418401599541</c:v>
                      </c:pt>
                      <c:pt idx="1447">
                        <c:v>-0.1564069027197123</c:v>
                      </c:pt>
                      <c:pt idx="1448">
                        <c:v>-0.1773222152403566</c:v>
                      </c:pt>
                      <c:pt idx="1449">
                        <c:v>-0.34827675250757639</c:v>
                      </c:pt>
                      <c:pt idx="1450">
                        <c:v>-0.57467950536227563</c:v>
                      </c:pt>
                      <c:pt idx="1451">
                        <c:v>-0.61668754366885259</c:v>
                      </c:pt>
                      <c:pt idx="1452">
                        <c:v>-0.70094188400395985</c:v>
                      </c:pt>
                      <c:pt idx="1453">
                        <c:v>-0.97573064618869165</c:v>
                      </c:pt>
                      <c:pt idx="1454">
                        <c:v>-1.024115159205673</c:v>
                      </c:pt>
                      <c:pt idx="1455">
                        <c:v>-0.85041196179722711</c:v>
                      </c:pt>
                      <c:pt idx="1456">
                        <c:v>-0.61095290951336823</c:v>
                      </c:pt>
                      <c:pt idx="1457">
                        <c:v>-0.54471884215908628</c:v>
                      </c:pt>
                      <c:pt idx="1458">
                        <c:v>-0.5415847566041283</c:v>
                      </c:pt>
                      <c:pt idx="1459">
                        <c:v>-0.6058818834028048</c:v>
                      </c:pt>
                      <c:pt idx="1460">
                        <c:v>-0.8828953560257593</c:v>
                      </c:pt>
                      <c:pt idx="1461">
                        <c:v>-1.35877899556089</c:v>
                      </c:pt>
                      <c:pt idx="1462">
                        <c:v>-1.5812635030662929</c:v>
                      </c:pt>
                      <c:pt idx="1463">
                        <c:v>-1.640345926855052</c:v>
                      </c:pt>
                      <c:pt idx="1464">
                        <c:v>-1.469823615677756</c:v>
                      </c:pt>
                      <c:pt idx="1465">
                        <c:v>-1.416087265762024</c:v>
                      </c:pt>
                      <c:pt idx="1466">
                        <c:v>-1.4874335217657051</c:v>
                      </c:pt>
                      <c:pt idx="1467">
                        <c:v>-1.6952066314262959</c:v>
                      </c:pt>
                      <c:pt idx="1468">
                        <c:v>-1.894546581160913</c:v>
                      </c:pt>
                      <c:pt idx="1469">
                        <c:v>-1.9206639894708519</c:v>
                      </c:pt>
                      <c:pt idx="1470">
                        <c:v>-1.9152311329825711</c:v>
                      </c:pt>
                      <c:pt idx="1471">
                        <c:v>-1.8591402071781811</c:v>
                      </c:pt>
                      <c:pt idx="1472">
                        <c:v>-1.854523552137926</c:v>
                      </c:pt>
                      <c:pt idx="1473">
                        <c:v>-1.605836800708881</c:v>
                      </c:pt>
                      <c:pt idx="1474">
                        <c:v>-1.2588423565281019</c:v>
                      </c:pt>
                      <c:pt idx="1475">
                        <c:v>-1.075582495776112</c:v>
                      </c:pt>
                      <c:pt idx="1476">
                        <c:v>-1.0739519110403051</c:v>
                      </c:pt>
                      <c:pt idx="1477">
                        <c:v>-1.203958904601224</c:v>
                      </c:pt>
                      <c:pt idx="1478">
                        <c:v>-1.2786116504762031</c:v>
                      </c:pt>
                      <c:pt idx="1479">
                        <c:v>-1.2852586254126981</c:v>
                      </c:pt>
                      <c:pt idx="1480">
                        <c:v>-1.1897478353927069</c:v>
                      </c:pt>
                      <c:pt idx="1481">
                        <c:v>-1.1563533123627261</c:v>
                      </c:pt>
                      <c:pt idx="1482">
                        <c:v>-1.489227347143153</c:v>
                      </c:pt>
                      <c:pt idx="1483">
                        <c:v>-1.5758579861979769</c:v>
                      </c:pt>
                      <c:pt idx="1484">
                        <c:v>-1.295501746282284</c:v>
                      </c:pt>
                      <c:pt idx="1485">
                        <c:v>-1.2733351631866161</c:v>
                      </c:pt>
                      <c:pt idx="1486">
                        <c:v>-0.83437289172535223</c:v>
                      </c:pt>
                      <c:pt idx="1487">
                        <c:v>-1.424972850094298</c:v>
                      </c:pt>
                      <c:pt idx="1488">
                        <c:v>-1.524099876313862</c:v>
                      </c:pt>
                      <c:pt idx="1489">
                        <c:v>-1.8429793554849609</c:v>
                      </c:pt>
                      <c:pt idx="1490">
                        <c:v>-1.8563905296027661</c:v>
                      </c:pt>
                      <c:pt idx="1491">
                        <c:v>-1.4672253818611971</c:v>
                      </c:pt>
                      <c:pt idx="1492">
                        <c:v>-1.1156717948362831</c:v>
                      </c:pt>
                      <c:pt idx="1493">
                        <c:v>-1.2442852071430279</c:v>
                      </c:pt>
                      <c:pt idx="1494">
                        <c:v>-1.6020265025832721</c:v>
                      </c:pt>
                      <c:pt idx="1495">
                        <c:v>-1.5553793745787989</c:v>
                      </c:pt>
                      <c:pt idx="1496">
                        <c:v>-1.3627628878155209</c:v>
                      </c:pt>
                      <c:pt idx="1497">
                        <c:v>-1.5000361548519039</c:v>
                      </c:pt>
                      <c:pt idx="1498">
                        <c:v>-1.833092981044576</c:v>
                      </c:pt>
                      <c:pt idx="1499">
                        <c:v>-2.008563096228293</c:v>
                      </c:pt>
                      <c:pt idx="1500">
                        <c:v>-2.0652918356516139</c:v>
                      </c:pt>
                      <c:pt idx="1501">
                        <c:v>-1.905898171588768</c:v>
                      </c:pt>
                      <c:pt idx="1502">
                        <c:v>-2.23112424048839</c:v>
                      </c:pt>
                      <c:pt idx="1503">
                        <c:v>-2.2007473951841812</c:v>
                      </c:pt>
                      <c:pt idx="1504">
                        <c:v>-1.813079839633553</c:v>
                      </c:pt>
                      <c:pt idx="1505">
                        <c:v>-1.823527517538944</c:v>
                      </c:pt>
                      <c:pt idx="1506">
                        <c:v>-2.1665941327910501</c:v>
                      </c:pt>
                      <c:pt idx="1507">
                        <c:v>-2.0442330732979932</c:v>
                      </c:pt>
                      <c:pt idx="1508">
                        <c:v>-2.1519944789664271</c:v>
                      </c:pt>
                      <c:pt idx="1509">
                        <c:v>-2.2411528622440962</c:v>
                      </c:pt>
                      <c:pt idx="1510">
                        <c:v>-2.343071122383396</c:v>
                      </c:pt>
                      <c:pt idx="1511">
                        <c:v>-2.362377116869117</c:v>
                      </c:pt>
                      <c:pt idx="1512">
                        <c:v>-4.9423500355975269</c:v>
                      </c:pt>
                      <c:pt idx="1513">
                        <c:v>-2.4765595044219619</c:v>
                      </c:pt>
                      <c:pt idx="1514">
                        <c:v>-2.5122405415515572</c:v>
                      </c:pt>
                      <c:pt idx="1515">
                        <c:v>-2.5714722229358289</c:v>
                      </c:pt>
                      <c:pt idx="1516">
                        <c:v>-4.1569797248947911</c:v>
                      </c:pt>
                      <c:pt idx="1517">
                        <c:v>-2.4495612778931282</c:v>
                      </c:pt>
                      <c:pt idx="1518">
                        <c:v>-2.4427703177878319</c:v>
                      </c:pt>
                      <c:pt idx="1519">
                        <c:v>-4.8591001705890573</c:v>
                      </c:pt>
                      <c:pt idx="1520">
                        <c:v>-5.1610463173378811</c:v>
                      </c:pt>
                      <c:pt idx="1521">
                        <c:v>-5.1985233668922151</c:v>
                      </c:pt>
                      <c:pt idx="1522">
                        <c:v>-4.8185081789533202</c:v>
                      </c:pt>
                      <c:pt idx="1523">
                        <c:v>-4.2932456893709441</c:v>
                      </c:pt>
                      <c:pt idx="1524">
                        <c:v>-4.7386625510708598</c:v>
                      </c:pt>
                      <c:pt idx="1525">
                        <c:v>-4.7961301496794784</c:v>
                      </c:pt>
                      <c:pt idx="1526">
                        <c:v>-4.5086853056477372</c:v>
                      </c:pt>
                      <c:pt idx="1527">
                        <c:v>-1.735971797906567</c:v>
                      </c:pt>
                      <c:pt idx="1528">
                        <c:v>-1.9214123217680701</c:v>
                      </c:pt>
                      <c:pt idx="1529">
                        <c:v>-2.3344379637947732</c:v>
                      </c:pt>
                      <c:pt idx="1530">
                        <c:v>-2.3261266435361851</c:v>
                      </c:pt>
                      <c:pt idx="1531">
                        <c:v>-2.2860393411503588</c:v>
                      </c:pt>
                      <c:pt idx="1532">
                        <c:v>-2.4894108515871531</c:v>
                      </c:pt>
                      <c:pt idx="1533">
                        <c:v>-2.6287830890715411</c:v>
                      </c:pt>
                      <c:pt idx="1534">
                        <c:v>-2.6556918300492138</c:v>
                      </c:pt>
                      <c:pt idx="1535">
                        <c:v>-2.4912968305850991</c:v>
                      </c:pt>
                      <c:pt idx="1536">
                        <c:v>-4.3625056126106454</c:v>
                      </c:pt>
                      <c:pt idx="1537">
                        <c:v>-4.4505285775486287</c:v>
                      </c:pt>
                      <c:pt idx="1538">
                        <c:v>-4.3543318540697182</c:v>
                      </c:pt>
                      <c:pt idx="1539">
                        <c:v>-4.7447842214974214</c:v>
                      </c:pt>
                      <c:pt idx="1540">
                        <c:v>-4.9847419153751318</c:v>
                      </c:pt>
                      <c:pt idx="1541">
                        <c:v>-5.1933007585726392</c:v>
                      </c:pt>
                      <c:pt idx="1542">
                        <c:v>-5.2020796155460083</c:v>
                      </c:pt>
                      <c:pt idx="1543">
                        <c:v>-5.2469550972581738</c:v>
                      </c:pt>
                      <c:pt idx="1544">
                        <c:v>-5.3519170610099094</c:v>
                      </c:pt>
                      <c:pt idx="1545">
                        <c:v>-5.4492877070785539</c:v>
                      </c:pt>
                      <c:pt idx="1546">
                        <c:v>-5.6350893759680067</c:v>
                      </c:pt>
                      <c:pt idx="1547">
                        <c:v>-5.5808649064692748</c:v>
                      </c:pt>
                      <c:pt idx="1548">
                        <c:v>-6.2218319413330967</c:v>
                      </c:pt>
                      <c:pt idx="1549">
                        <c:v>-6.4463886301868278</c:v>
                      </c:pt>
                      <c:pt idx="1550">
                        <c:v>-6.4342181148904798</c:v>
                      </c:pt>
                      <c:pt idx="1551">
                        <c:v>0.79944640290908786</c:v>
                      </c:pt>
                      <c:pt idx="1552">
                        <c:v>0.83064478004023101</c:v>
                      </c:pt>
                      <c:pt idx="1553">
                        <c:v>0.91011779419891403</c:v>
                      </c:pt>
                      <c:pt idx="1554">
                        <c:v>0.8288885783869121</c:v>
                      </c:pt>
                      <c:pt idx="1555">
                        <c:v>0.80158910014800155</c:v>
                      </c:pt>
                      <c:pt idx="1556">
                        <c:v>0.71923044786509849</c:v>
                      </c:pt>
                      <c:pt idx="1557">
                        <c:v>0.42621740666025038</c:v>
                      </c:pt>
                      <c:pt idx="1558">
                        <c:v>0.3817858836476456</c:v>
                      </c:pt>
                      <c:pt idx="1559">
                        <c:v>0.28411732790716088</c:v>
                      </c:pt>
                      <c:pt idx="1560">
                        <c:v>0.29091093386534389</c:v>
                      </c:pt>
                      <c:pt idx="1561">
                        <c:v>0.2390059697475562</c:v>
                      </c:pt>
                      <c:pt idx="1562">
                        <c:v>3.472562898230705E-2</c:v>
                      </c:pt>
                      <c:pt idx="1563">
                        <c:v>0.1030722104452184</c:v>
                      </c:pt>
                      <c:pt idx="1564">
                        <c:v>0.112660239568772</c:v>
                      </c:pt>
                      <c:pt idx="1565">
                        <c:v>0.19124867424011491</c:v>
                      </c:pt>
                      <c:pt idx="1566">
                        <c:v>6.6697698583633891E-2</c:v>
                      </c:pt>
                      <c:pt idx="1567">
                        <c:v>-7.4979293627098459E-2</c:v>
                      </c:pt>
                      <c:pt idx="1568">
                        <c:v>6.7081229890553882</c:v>
                      </c:pt>
                      <c:pt idx="1569">
                        <c:v>-0.33852300522772238</c:v>
                      </c:pt>
                      <c:pt idx="1570">
                        <c:v>6.1944374378340408</c:v>
                      </c:pt>
                      <c:pt idx="1571">
                        <c:v>6.0103811887836223</c:v>
                      </c:pt>
                      <c:pt idx="1572">
                        <c:v>5.8497973980732709</c:v>
                      </c:pt>
                      <c:pt idx="1573">
                        <c:v>5.7362691537257007</c:v>
                      </c:pt>
                      <c:pt idx="1574">
                        <c:v>5.5103476252998949</c:v>
                      </c:pt>
                      <c:pt idx="1575">
                        <c:v>5.3299946512941547</c:v>
                      </c:pt>
                      <c:pt idx="1576">
                        <c:v>-1.030429846520788</c:v>
                      </c:pt>
                      <c:pt idx="1577">
                        <c:v>-1.159957794270797</c:v>
                      </c:pt>
                      <c:pt idx="1578">
                        <c:v>-1.375337972766258</c:v>
                      </c:pt>
                      <c:pt idx="1579">
                        <c:v>-1.744575988912662</c:v>
                      </c:pt>
                      <c:pt idx="1580">
                        <c:v>-1.895856612114126</c:v>
                      </c:pt>
                      <c:pt idx="1581">
                        <c:v>-1.9417611426749859</c:v>
                      </c:pt>
                      <c:pt idx="1582">
                        <c:v>-2.1151782719597909</c:v>
                      </c:pt>
                      <c:pt idx="1583">
                        <c:v>-2.867582951039588</c:v>
                      </c:pt>
                      <c:pt idx="1584">
                        <c:v>-2.9647997062066471</c:v>
                      </c:pt>
                      <c:pt idx="1585">
                        <c:v>-2.9197900149443372</c:v>
                      </c:pt>
                      <c:pt idx="1586">
                        <c:v>-2.959333653035964</c:v>
                      </c:pt>
                      <c:pt idx="1587">
                        <c:v>-2.5157286611095899</c:v>
                      </c:pt>
                      <c:pt idx="1588">
                        <c:v>-2.4468295134885878</c:v>
                      </c:pt>
                      <c:pt idx="1589">
                        <c:v>-2.7037494864085239</c:v>
                      </c:pt>
                      <c:pt idx="1590">
                        <c:v>-2.6128650697183908</c:v>
                      </c:pt>
                      <c:pt idx="1591">
                        <c:v>-2.7541079294533488</c:v>
                      </c:pt>
                      <c:pt idx="1592">
                        <c:v>-2.5967442280159712</c:v>
                      </c:pt>
                      <c:pt idx="1593">
                        <c:v>-2.7920742101902118</c:v>
                      </c:pt>
                      <c:pt idx="1594">
                        <c:v>-3.0313186470019788</c:v>
                      </c:pt>
                      <c:pt idx="1595">
                        <c:v>-3.098006535100958</c:v>
                      </c:pt>
                      <c:pt idx="1596">
                        <c:v>-2.8651868435840289</c:v>
                      </c:pt>
                      <c:pt idx="1597">
                        <c:v>-2.742457210735131</c:v>
                      </c:pt>
                      <c:pt idx="1598">
                        <c:v>-2.8119003604774</c:v>
                      </c:pt>
                      <c:pt idx="1599">
                        <c:v>-2.900541732644768</c:v>
                      </c:pt>
                      <c:pt idx="1600">
                        <c:v>-2.6235053454066439</c:v>
                      </c:pt>
                      <c:pt idx="1601">
                        <c:v>-3.182129220301988</c:v>
                      </c:pt>
                      <c:pt idx="1602">
                        <c:v>-3.390743155114714</c:v>
                      </c:pt>
                      <c:pt idx="1603">
                        <c:v>-2.8636814242198732</c:v>
                      </c:pt>
                      <c:pt idx="1604">
                        <c:v>-2.6873336461983039</c:v>
                      </c:pt>
                      <c:pt idx="1605">
                        <c:v>-2.8482558638836641</c:v>
                      </c:pt>
                      <c:pt idx="1606">
                        <c:v>-2.642235725408455</c:v>
                      </c:pt>
                      <c:pt idx="1607">
                        <c:v>-1.9155423494309161</c:v>
                      </c:pt>
                      <c:pt idx="1608">
                        <c:v>-1.603349303954563</c:v>
                      </c:pt>
                      <c:pt idx="1609">
                        <c:v>-1.6983957220272039</c:v>
                      </c:pt>
                      <c:pt idx="1610">
                        <c:v>-1.672359054024356</c:v>
                      </c:pt>
                      <c:pt idx="1611">
                        <c:v>-1.496506219112582</c:v>
                      </c:pt>
                      <c:pt idx="1612">
                        <c:v>-1.1763858536488501</c:v>
                      </c:pt>
                      <c:pt idx="1613">
                        <c:v>-1.174694144765519</c:v>
                      </c:pt>
                      <c:pt idx="1614">
                        <c:v>-1.207552057021283</c:v>
                      </c:pt>
                      <c:pt idx="1615">
                        <c:v>-1.239545479616009</c:v>
                      </c:pt>
                      <c:pt idx="1616">
                        <c:v>-1.1260901325097601</c:v>
                      </c:pt>
                      <c:pt idx="1617">
                        <c:v>-1.1183886934671921</c:v>
                      </c:pt>
                      <c:pt idx="1618">
                        <c:v>-1.014095854018763</c:v>
                      </c:pt>
                      <c:pt idx="1619">
                        <c:v>-1.168872819560824</c:v>
                      </c:pt>
                      <c:pt idx="1620">
                        <c:v>-1.1492389884774321</c:v>
                      </c:pt>
                      <c:pt idx="1621">
                        <c:v>-1.1022522449533161</c:v>
                      </c:pt>
                      <c:pt idx="1622">
                        <c:v>-1.106951037545441</c:v>
                      </c:pt>
                      <c:pt idx="1623">
                        <c:v>-1.086251998256627</c:v>
                      </c:pt>
                      <c:pt idx="1624">
                        <c:v>-1.3196210211862349</c:v>
                      </c:pt>
                      <c:pt idx="1625">
                        <c:v>-1.419343621803703</c:v>
                      </c:pt>
                      <c:pt idx="1626">
                        <c:v>-1.5962353100955149</c:v>
                      </c:pt>
                      <c:pt idx="1627">
                        <c:v>-1.7505029556254119</c:v>
                      </c:pt>
                      <c:pt idx="1628">
                        <c:v>-1.41416351828422</c:v>
                      </c:pt>
                      <c:pt idx="1629">
                        <c:v>-1.265301364672347</c:v>
                      </c:pt>
                      <c:pt idx="1630">
                        <c:v>-1.0489695793077201</c:v>
                      </c:pt>
                      <c:pt idx="1631">
                        <c:v>-0.93702922948434342</c:v>
                      </c:pt>
                      <c:pt idx="1632">
                        <c:v>-0.62993371145162136</c:v>
                      </c:pt>
                      <c:pt idx="1633">
                        <c:v>-0.64019730471138192</c:v>
                      </c:pt>
                      <c:pt idx="1634">
                        <c:v>-0.32059090932176398</c:v>
                      </c:pt>
                      <c:pt idx="1635">
                        <c:v>-0.15746768141450859</c:v>
                      </c:pt>
                      <c:pt idx="1636">
                        <c:v>-0.14389626829405511</c:v>
                      </c:pt>
                      <c:pt idx="1637">
                        <c:v>-1.9627472090076859E-2</c:v>
                      </c:pt>
                      <c:pt idx="1638">
                        <c:v>0.19301284485840889</c:v>
                      </c:pt>
                      <c:pt idx="1639">
                        <c:v>0.25972927198766599</c:v>
                      </c:pt>
                      <c:pt idx="1640">
                        <c:v>0.36069641381161682</c:v>
                      </c:pt>
                      <c:pt idx="1641">
                        <c:v>0.17076202078952149</c:v>
                      </c:pt>
                      <c:pt idx="1642">
                        <c:v>5.7075440079354667E-2</c:v>
                      </c:pt>
                      <c:pt idx="1643">
                        <c:v>0.18525571325574741</c:v>
                      </c:pt>
                      <c:pt idx="1644">
                        <c:v>0.52073522883353129</c:v>
                      </c:pt>
                      <c:pt idx="1645">
                        <c:v>1.104727732459704</c:v>
                      </c:pt>
                      <c:pt idx="1646">
                        <c:v>1.3114203018552459</c:v>
                      </c:pt>
                      <c:pt idx="1647">
                        <c:v>1.3069262550933911</c:v>
                      </c:pt>
                      <c:pt idx="1648">
                        <c:v>1.0437999460374361</c:v>
                      </c:pt>
                      <c:pt idx="1649">
                        <c:v>0.78983521114319644</c:v>
                      </c:pt>
                      <c:pt idx="1650">
                        <c:v>0.61644919639648521</c:v>
                      </c:pt>
                      <c:pt idx="1651">
                        <c:v>8.767636409141713E-2</c:v>
                      </c:pt>
                      <c:pt idx="1652">
                        <c:v>-0.56442432627057715</c:v>
                      </c:pt>
                      <c:pt idx="1653">
                        <c:v>-0.76486160952976423</c:v>
                      </c:pt>
                      <c:pt idx="1654">
                        <c:v>-0.1727252580749222</c:v>
                      </c:pt>
                      <c:pt idx="1655">
                        <c:v>0.49667196143587289</c:v>
                      </c:pt>
                      <c:pt idx="1656">
                        <c:v>1.049062738671775</c:v>
                      </c:pt>
                      <c:pt idx="1657">
                        <c:v>1.00570639769008</c:v>
                      </c:pt>
                      <c:pt idx="1658">
                        <c:v>0.87823257523002307</c:v>
                      </c:pt>
                      <c:pt idx="1659">
                        <c:v>1.121705115925778</c:v>
                      </c:pt>
                      <c:pt idx="1660">
                        <c:v>1.524586707055485</c:v>
                      </c:pt>
                      <c:pt idx="1661">
                        <c:v>1.54653401345285</c:v>
                      </c:pt>
                      <c:pt idx="1662">
                        <c:v>1.767514338160479</c:v>
                      </c:pt>
                      <c:pt idx="1663">
                        <c:v>1.7337340829142469</c:v>
                      </c:pt>
                      <c:pt idx="1664">
                        <c:v>1.506978782964862</c:v>
                      </c:pt>
                      <c:pt idx="1665">
                        <c:v>1.421952702390975</c:v>
                      </c:pt>
                      <c:pt idx="1666">
                        <c:v>1.4501752753450809</c:v>
                      </c:pt>
                      <c:pt idx="1667">
                        <c:v>1.44216750199227</c:v>
                      </c:pt>
                      <c:pt idx="1668">
                        <c:v>1.3878536368337699</c:v>
                      </c:pt>
                      <c:pt idx="1669">
                        <c:v>1.4474275015261151</c:v>
                      </c:pt>
                      <c:pt idx="1670">
                        <c:v>1.25245977926727</c:v>
                      </c:pt>
                      <c:pt idx="1671">
                        <c:v>1.213630273510494</c:v>
                      </c:pt>
                      <c:pt idx="1672">
                        <c:v>1.4705444607923259</c:v>
                      </c:pt>
                      <c:pt idx="1673">
                        <c:v>1.632361106351625</c:v>
                      </c:pt>
                      <c:pt idx="1674">
                        <c:v>1.634816944564339</c:v>
                      </c:pt>
                      <c:pt idx="1675">
                        <c:v>1.5259404540619581</c:v>
                      </c:pt>
                      <c:pt idx="1676">
                        <c:v>1.3718040537603491</c:v>
                      </c:pt>
                      <c:pt idx="1677">
                        <c:v>1.13504019617654</c:v>
                      </c:pt>
                      <c:pt idx="1678">
                        <c:v>1.1943570474753049</c:v>
                      </c:pt>
                      <c:pt idx="1679">
                        <c:v>1.3283494333780641</c:v>
                      </c:pt>
                      <c:pt idx="1680">
                        <c:v>1.634902493010119</c:v>
                      </c:pt>
                      <c:pt idx="1681">
                        <c:v>1.892077672249231</c:v>
                      </c:pt>
                      <c:pt idx="1682">
                        <c:v>1.992054600934692</c:v>
                      </c:pt>
                      <c:pt idx="1683">
                        <c:v>2.0159018201081231</c:v>
                      </c:pt>
                      <c:pt idx="1684">
                        <c:v>1.9942596233895691</c:v>
                      </c:pt>
                      <c:pt idx="1685">
                        <c:v>1.6839437023225581</c:v>
                      </c:pt>
                      <c:pt idx="1686">
                        <c:v>1.2078042778926319</c:v>
                      </c:pt>
                      <c:pt idx="1687">
                        <c:v>1.2930696126454571</c:v>
                      </c:pt>
                      <c:pt idx="1688">
                        <c:v>1.4843996633670411</c:v>
                      </c:pt>
                      <c:pt idx="1689">
                        <c:v>1.676520154869064</c:v>
                      </c:pt>
                      <c:pt idx="1690">
                        <c:v>1.8201494610212241</c:v>
                      </c:pt>
                      <c:pt idx="1691">
                        <c:v>2.088927639829667</c:v>
                      </c:pt>
                      <c:pt idx="1692">
                        <c:v>2.2451650781474601</c:v>
                      </c:pt>
                      <c:pt idx="1693">
                        <c:v>2.324904816275208</c:v>
                      </c:pt>
                      <c:pt idx="1694">
                        <c:v>2.2353740551676982</c:v>
                      </c:pt>
                      <c:pt idx="1695">
                        <c:v>1.965672294196037</c:v>
                      </c:pt>
                      <c:pt idx="1696">
                        <c:v>1.709958815457862</c:v>
                      </c:pt>
                      <c:pt idx="1697">
                        <c:v>1.4139582785021361</c:v>
                      </c:pt>
                      <c:pt idx="1698">
                        <c:v>1.6754058758181569</c:v>
                      </c:pt>
                      <c:pt idx="1699">
                        <c:v>2.0046644118509609</c:v>
                      </c:pt>
                      <c:pt idx="1700">
                        <c:v>2.6396663325767662</c:v>
                      </c:pt>
                      <c:pt idx="1701">
                        <c:v>3.26056631852523</c:v>
                      </c:pt>
                      <c:pt idx="1702">
                        <c:v>3.5609095004715861</c:v>
                      </c:pt>
                      <c:pt idx="1703">
                        <c:v>3.448022564511255</c:v>
                      </c:pt>
                      <c:pt idx="1704">
                        <c:v>3.360329792614424</c:v>
                      </c:pt>
                      <c:pt idx="1705">
                        <c:v>3.0928728509980692</c:v>
                      </c:pt>
                      <c:pt idx="1706">
                        <c:v>2.7180954789877889</c:v>
                      </c:pt>
                      <c:pt idx="1707">
                        <c:v>2.7273692216923049</c:v>
                      </c:pt>
                      <c:pt idx="1708">
                        <c:v>2.8592629886191299</c:v>
                      </c:pt>
                      <c:pt idx="1709">
                        <c:v>3.435169260147366</c:v>
                      </c:pt>
                      <c:pt idx="1710">
                        <c:v>4.4872981029963421</c:v>
                      </c:pt>
                      <c:pt idx="1711">
                        <c:v>4.8819801928866449</c:v>
                      </c:pt>
                      <c:pt idx="1712">
                        <c:v>4.6995085971241286</c:v>
                      </c:pt>
                      <c:pt idx="1713">
                        <c:v>4.5811831517389754</c:v>
                      </c:pt>
                      <c:pt idx="1714">
                        <c:v>4.4680020363146964</c:v>
                      </c:pt>
                      <c:pt idx="1715">
                        <c:v>4.3006231692322281</c:v>
                      </c:pt>
                      <c:pt idx="1716">
                        <c:v>4.0657926388576699</c:v>
                      </c:pt>
                      <c:pt idx="1717">
                        <c:v>3.8881821025989169</c:v>
                      </c:pt>
                      <c:pt idx="1718">
                        <c:v>3.9169455167524241</c:v>
                      </c:pt>
                      <c:pt idx="1719">
                        <c:v>3.7275080683224311</c:v>
                      </c:pt>
                      <c:pt idx="1720">
                        <c:v>3.4526571672142539</c:v>
                      </c:pt>
                      <c:pt idx="1721">
                        <c:v>3.5881629234776531</c:v>
                      </c:pt>
                      <c:pt idx="1722">
                        <c:v>4.077661838802209</c:v>
                      </c:pt>
                      <c:pt idx="1723">
                        <c:v>4.1083662137263124</c:v>
                      </c:pt>
                      <c:pt idx="1724">
                        <c:v>4.1742943690583454</c:v>
                      </c:pt>
                      <c:pt idx="1725">
                        <c:v>3.675813753773149</c:v>
                      </c:pt>
                      <c:pt idx="1726">
                        <c:v>3.5090465006648879</c:v>
                      </c:pt>
                      <c:pt idx="1727">
                        <c:v>3.694946060310317</c:v>
                      </c:pt>
                      <c:pt idx="1728">
                        <c:v>4.0880613837495714</c:v>
                      </c:pt>
                      <c:pt idx="1729">
                        <c:v>4.3427154933969403</c:v>
                      </c:pt>
                      <c:pt idx="1730">
                        <c:v>4.343931021421974</c:v>
                      </c:pt>
                      <c:pt idx="1731">
                        <c:v>4.4922532897659453</c:v>
                      </c:pt>
                      <c:pt idx="1732">
                        <c:v>4.8446753994527674</c:v>
                      </c:pt>
                      <c:pt idx="1733">
                        <c:v>5.1174492956840689</c:v>
                      </c:pt>
                      <c:pt idx="1734">
                        <c:v>5.0061126918181911</c:v>
                      </c:pt>
                      <c:pt idx="1735">
                        <c:v>4.5498740059787419</c:v>
                      </c:pt>
                      <c:pt idx="1736">
                        <c:v>3.612758488635758</c:v>
                      </c:pt>
                      <c:pt idx="1737">
                        <c:v>2.9795953692216188</c:v>
                      </c:pt>
                      <c:pt idx="1738">
                        <c:v>2.7908063356483459</c:v>
                      </c:pt>
                      <c:pt idx="1739">
                        <c:v>2.9123704889977171</c:v>
                      </c:pt>
                      <c:pt idx="1740">
                        <c:v>3.0652773078034641</c:v>
                      </c:pt>
                      <c:pt idx="1741">
                        <c:v>3.3286239072779789</c:v>
                      </c:pt>
                      <c:pt idx="1742">
                        <c:v>3.2296213700011198</c:v>
                      </c:pt>
                      <c:pt idx="1743">
                        <c:v>3.1373445120880761</c:v>
                      </c:pt>
                      <c:pt idx="1744">
                        <c:v>2.941209841676538</c:v>
                      </c:pt>
                      <c:pt idx="1745">
                        <c:v>2.709440663538901</c:v>
                      </c:pt>
                      <c:pt idx="1746">
                        <c:v>2.7558064553987629</c:v>
                      </c:pt>
                      <c:pt idx="1747">
                        <c:v>2.9086691721412992</c:v>
                      </c:pt>
                      <c:pt idx="1748">
                        <c:v>3.024670910054108</c:v>
                      </c:pt>
                      <c:pt idx="1749">
                        <c:v>3.4359463807388182</c:v>
                      </c:pt>
                      <c:pt idx="1750">
                        <c:v>3.6857275329309762</c:v>
                      </c:pt>
                      <c:pt idx="1751">
                        <c:v>3.5167217792787411</c:v>
                      </c:pt>
                      <c:pt idx="1752">
                        <c:v>3.0007343106697819</c:v>
                      </c:pt>
                      <c:pt idx="1753">
                        <c:v>2.9538685022319799</c:v>
                      </c:pt>
                      <c:pt idx="1754">
                        <c:v>2.849410400167919</c:v>
                      </c:pt>
                      <c:pt idx="1755">
                        <c:v>2.5833373934190011</c:v>
                      </c:pt>
                      <c:pt idx="1756">
                        <c:v>2.3145728896757678</c:v>
                      </c:pt>
                      <c:pt idx="1757">
                        <c:v>2.3792050046985609</c:v>
                      </c:pt>
                      <c:pt idx="1758">
                        <c:v>2.444232943127957</c:v>
                      </c:pt>
                      <c:pt idx="1759">
                        <c:v>2.2946080848288042</c:v>
                      </c:pt>
                      <c:pt idx="1760">
                        <c:v>2.3384545463831099</c:v>
                      </c:pt>
                      <c:pt idx="1761">
                        <c:v>2.3982467623576089</c:v>
                      </c:pt>
                      <c:pt idx="1762">
                        <c:v>2.355393252265312</c:v>
                      </c:pt>
                      <c:pt idx="1763">
                        <c:v>2.9211707319451539</c:v>
                      </c:pt>
                      <c:pt idx="1764">
                        <c:v>3.5863347211484768</c:v>
                      </c:pt>
                      <c:pt idx="1765">
                        <c:v>3.9162444625114801</c:v>
                      </c:pt>
                      <c:pt idx="1766">
                        <c:v>3.656737643835331</c:v>
                      </c:pt>
                      <c:pt idx="1767">
                        <c:v>3.470117325734924</c:v>
                      </c:pt>
                      <c:pt idx="1768">
                        <c:v>2.7932177924569932</c:v>
                      </c:pt>
                      <c:pt idx="1769">
                        <c:v>2.107688714944667</c:v>
                      </c:pt>
                      <c:pt idx="1770">
                        <c:v>1.874276089158921</c:v>
                      </c:pt>
                      <c:pt idx="1771">
                        <c:v>2.191181720186806</c:v>
                      </c:pt>
                      <c:pt idx="1772">
                        <c:v>2.6418970927528149</c:v>
                      </c:pt>
                      <c:pt idx="1773">
                        <c:v>3.157774593755533</c:v>
                      </c:pt>
                      <c:pt idx="1774">
                        <c:v>2.9077320840836789</c:v>
                      </c:pt>
                      <c:pt idx="1775">
                        <c:v>2.4902096823018769</c:v>
                      </c:pt>
                      <c:pt idx="1776">
                        <c:v>1.9598700952287089</c:v>
                      </c:pt>
                      <c:pt idx="1777">
                        <c:v>1.61869581306251</c:v>
                      </c:pt>
                      <c:pt idx="1778">
                        <c:v>1.4656292269517459</c:v>
                      </c:pt>
                      <c:pt idx="1779">
                        <c:v>1.335935297251966</c:v>
                      </c:pt>
                      <c:pt idx="1780">
                        <c:v>1.2394418102073299</c:v>
                      </c:pt>
                      <c:pt idx="1781">
                        <c:v>1.1651790273720759</c:v>
                      </c:pt>
                      <c:pt idx="1782">
                        <c:v>1.0281475758729559</c:v>
                      </c:pt>
                      <c:pt idx="1783">
                        <c:v>1.0080933439115101</c:v>
                      </c:pt>
                      <c:pt idx="1784">
                        <c:v>1.295265132221884</c:v>
                      </c:pt>
                      <c:pt idx="1785">
                        <c:v>1.812026757788455</c:v>
                      </c:pt>
                      <c:pt idx="1786">
                        <c:v>2.3992555203632389</c:v>
                      </c:pt>
                      <c:pt idx="1787">
                        <c:v>2.8579812123561812</c:v>
                      </c:pt>
                      <c:pt idx="1788">
                        <c:v>3.126341979914538</c:v>
                      </c:pt>
                      <c:pt idx="1789">
                        <c:v>3.3775305215035729</c:v>
                      </c:pt>
                      <c:pt idx="1790">
                        <c:v>3.3305605857731821</c:v>
                      </c:pt>
                      <c:pt idx="1791">
                        <c:v>2.9955353771754649</c:v>
                      </c:pt>
                      <c:pt idx="1792">
                        <c:v>2.6488464789740571</c:v>
                      </c:pt>
                      <c:pt idx="1793">
                        <c:v>2.5267589050793799</c:v>
                      </c:pt>
                      <c:pt idx="1794">
                        <c:v>2.1208188475405678</c:v>
                      </c:pt>
                      <c:pt idx="1795">
                        <c:v>2.1434501286988081</c:v>
                      </c:pt>
                      <c:pt idx="1796">
                        <c:v>1.882757907851361</c:v>
                      </c:pt>
                      <c:pt idx="1797">
                        <c:v>1.7674377219965629</c:v>
                      </c:pt>
                      <c:pt idx="1798">
                        <c:v>1.9714322433952629</c:v>
                      </c:pt>
                      <c:pt idx="1799">
                        <c:v>2.0752720554744428</c:v>
                      </c:pt>
                      <c:pt idx="1800">
                        <c:v>1.746487171382348</c:v>
                      </c:pt>
                      <c:pt idx="1801">
                        <c:v>1.479837573109172</c:v>
                      </c:pt>
                      <c:pt idx="1802">
                        <c:v>1.249850052541019</c:v>
                      </c:pt>
                      <c:pt idx="1803">
                        <c:v>1.14646229137198</c:v>
                      </c:pt>
                      <c:pt idx="1804">
                        <c:v>1.207250274526688</c:v>
                      </c:pt>
                      <c:pt idx="1805">
                        <c:v>1.1942986227379651</c:v>
                      </c:pt>
                      <c:pt idx="1806">
                        <c:v>0.82915163834606398</c:v>
                      </c:pt>
                      <c:pt idx="1807">
                        <c:v>0.64414593651555141</c:v>
                      </c:pt>
                      <c:pt idx="1808">
                        <c:v>0.44716225381657287</c:v>
                      </c:pt>
                      <c:pt idx="1809">
                        <c:v>0.30245748577988879</c:v>
                      </c:pt>
                      <c:pt idx="1810">
                        <c:v>0.48083739875531512</c:v>
                      </c:pt>
                      <c:pt idx="1811">
                        <c:v>0.72844230177521851</c:v>
                      </c:pt>
                      <c:pt idx="1812">
                        <c:v>0.9343033753921145</c:v>
                      </c:pt>
                      <c:pt idx="1813">
                        <c:v>0.9924009454260263</c:v>
                      </c:pt>
                      <c:pt idx="1814">
                        <c:v>1.3700112212945961</c:v>
                      </c:pt>
                      <c:pt idx="1815">
                        <c:v>1.678695795889779</c:v>
                      </c:pt>
                      <c:pt idx="1816">
                        <c:v>2.5328118412562399</c:v>
                      </c:pt>
                      <c:pt idx="1817">
                        <c:v>3.0584385297358949</c:v>
                      </c:pt>
                      <c:pt idx="1818">
                        <c:v>3.4844668251759661</c:v>
                      </c:pt>
                      <c:pt idx="1819">
                        <c:v>3.7136962570960672</c:v>
                      </c:pt>
                      <c:pt idx="1820">
                        <c:v>3.596762314384276</c:v>
                      </c:pt>
                      <c:pt idx="1821">
                        <c:v>3.370950676090342</c:v>
                      </c:pt>
                      <c:pt idx="1822">
                        <c:v>2.809803757688127</c:v>
                      </c:pt>
                      <c:pt idx="1823">
                        <c:v>2.7159994074950848</c:v>
                      </c:pt>
                      <c:pt idx="1824">
                        <c:v>2.6950100469087319</c:v>
                      </c:pt>
                      <c:pt idx="1825">
                        <c:v>2.856849450897085</c:v>
                      </c:pt>
                      <c:pt idx="1826">
                        <c:v>3.2056330560125978</c:v>
                      </c:pt>
                      <c:pt idx="1827">
                        <c:v>3.4241919282172</c:v>
                      </c:pt>
                      <c:pt idx="1828">
                        <c:v>3.8312362611753952</c:v>
                      </c:pt>
                      <c:pt idx="1829">
                        <c:v>4.0738323771515876</c:v>
                      </c:pt>
                      <c:pt idx="1830">
                        <c:v>4.3588625400913994</c:v>
                      </c:pt>
                      <c:pt idx="1831">
                        <c:v>4.3615017683505144</c:v>
                      </c:pt>
                      <c:pt idx="1832">
                        <c:v>4.4190909926386617</c:v>
                      </c:pt>
                      <c:pt idx="1833">
                        <c:v>4.4039111737631069</c:v>
                      </c:pt>
                      <c:pt idx="1834">
                        <c:v>4.1643506519638063</c:v>
                      </c:pt>
                      <c:pt idx="1835">
                        <c:v>3.9859167448586059</c:v>
                      </c:pt>
                      <c:pt idx="1836">
                        <c:v>3.4342168248361609</c:v>
                      </c:pt>
                      <c:pt idx="1837">
                        <c:v>2.9365821076012342</c:v>
                      </c:pt>
                      <c:pt idx="1838">
                        <c:v>2.708429513964743</c:v>
                      </c:pt>
                      <c:pt idx="1839">
                        <c:v>2.7539865967923012</c:v>
                      </c:pt>
                      <c:pt idx="1840">
                        <c:v>2.5292503776741881</c:v>
                      </c:pt>
                      <c:pt idx="1841">
                        <c:v>2.3542070299431508</c:v>
                      </c:pt>
                      <c:pt idx="1842">
                        <c:v>2.4080655606471781</c:v>
                      </c:pt>
                      <c:pt idx="1843">
                        <c:v>2.0428110146019232</c:v>
                      </c:pt>
                      <c:pt idx="1844">
                        <c:v>1.476372141777359</c:v>
                      </c:pt>
                      <c:pt idx="1845">
                        <c:v>1.0871580051427501</c:v>
                      </c:pt>
                      <c:pt idx="1846">
                        <c:v>0.85628419701032299</c:v>
                      </c:pt>
                      <c:pt idx="1847">
                        <c:v>0.55662086196536009</c:v>
                      </c:pt>
                      <c:pt idx="1848">
                        <c:v>0.1870855358015234</c:v>
                      </c:pt>
                      <c:pt idx="1849">
                        <c:v>-0.32943072872452911</c:v>
                      </c:pt>
                      <c:pt idx="1850">
                        <c:v>-0.78031328830410573</c:v>
                      </c:pt>
                      <c:pt idx="1851">
                        <c:v>-0.96297449372325128</c:v>
                      </c:pt>
                      <c:pt idx="1852">
                        <c:v>-1.1367741735476089</c:v>
                      </c:pt>
                      <c:pt idx="1853">
                        <c:v>-1.477685109891048</c:v>
                      </c:pt>
                      <c:pt idx="1854">
                        <c:v>-1.992028073802129</c:v>
                      </c:pt>
                      <c:pt idx="1855">
                        <c:v>-2.31661644112812</c:v>
                      </c:pt>
                      <c:pt idx="1856">
                        <c:v>-2.0461930335057308</c:v>
                      </c:pt>
                      <c:pt idx="1857">
                        <c:v>-1.5710081510237379</c:v>
                      </c:pt>
                      <c:pt idx="1858">
                        <c:v>-1.5621185383558041</c:v>
                      </c:pt>
                      <c:pt idx="1859">
                        <c:v>-1.687865209173151</c:v>
                      </c:pt>
                      <c:pt idx="1860">
                        <c:v>-1.8830733651621261</c:v>
                      </c:pt>
                      <c:pt idx="1861">
                        <c:v>-2.0236684567458689</c:v>
                      </c:pt>
                      <c:pt idx="1862">
                        <c:v>-1.9076790300112509</c:v>
                      </c:pt>
                      <c:pt idx="1863">
                        <c:v>-1.951112929841069</c:v>
                      </c:pt>
                      <c:pt idx="1864">
                        <c:v>-2.149984710010461</c:v>
                      </c:pt>
                      <c:pt idx="1865">
                        <c:v>-2.4952527900868979</c:v>
                      </c:pt>
                      <c:pt idx="1866">
                        <c:v>-2.8546633990544299</c:v>
                      </c:pt>
                      <c:pt idx="1867">
                        <c:v>-3.1054208924873019</c:v>
                      </c:pt>
                      <c:pt idx="1868">
                        <c:v>-3.1964989231559162</c:v>
                      </c:pt>
                      <c:pt idx="1869">
                        <c:v>-3.1192973624892839</c:v>
                      </c:pt>
                      <c:pt idx="1870">
                        <c:v>-2.709625484169341</c:v>
                      </c:pt>
                      <c:pt idx="1871">
                        <c:v>-2.8469829279689431</c:v>
                      </c:pt>
                      <c:pt idx="1872">
                        <c:v>-3.5542801314765349</c:v>
                      </c:pt>
                      <c:pt idx="1873">
                        <c:v>-4.1014212908728407</c:v>
                      </c:pt>
                      <c:pt idx="1874">
                        <c:v>-4.1844678273224991</c:v>
                      </c:pt>
                      <c:pt idx="1875">
                        <c:v>-3.869790004474424</c:v>
                      </c:pt>
                      <c:pt idx="1876">
                        <c:v>-3.6748101869282919</c:v>
                      </c:pt>
                      <c:pt idx="1877">
                        <c:v>-3.6161452619962429</c:v>
                      </c:pt>
                      <c:pt idx="1878">
                        <c:v>-3.285905754679213</c:v>
                      </c:pt>
                      <c:pt idx="1879">
                        <c:v>-3.184030675820865</c:v>
                      </c:pt>
                      <c:pt idx="1880">
                        <c:v>-3.1419097919442258</c:v>
                      </c:pt>
                      <c:pt idx="1881">
                        <c:v>-3.121706366457996</c:v>
                      </c:pt>
                      <c:pt idx="1882">
                        <c:v>-3.481360376165898</c:v>
                      </c:pt>
                      <c:pt idx="1883">
                        <c:v>-3.620676290054798</c:v>
                      </c:pt>
                      <c:pt idx="1884">
                        <c:v>-3.7080154685791178</c:v>
                      </c:pt>
                      <c:pt idx="1885">
                        <c:v>-3.7984704884203842</c:v>
                      </c:pt>
                      <c:pt idx="1886">
                        <c:v>-3.6017334432117192</c:v>
                      </c:pt>
                      <c:pt idx="1887">
                        <c:v>-3.5380288498957242</c:v>
                      </c:pt>
                      <c:pt idx="1888">
                        <c:v>-3.419338725006178</c:v>
                      </c:pt>
                      <c:pt idx="1889">
                        <c:v>-3.2612576072039712</c:v>
                      </c:pt>
                      <c:pt idx="1890">
                        <c:v>-3.2552720121602361</c:v>
                      </c:pt>
                      <c:pt idx="1891">
                        <c:v>-3.697826282680976</c:v>
                      </c:pt>
                      <c:pt idx="1892">
                        <c:v>-3.6802345218335542</c:v>
                      </c:pt>
                      <c:pt idx="1893">
                        <c:v>-3.7985725415152789</c:v>
                      </c:pt>
                      <c:pt idx="1894">
                        <c:v>-3.822222383453818</c:v>
                      </c:pt>
                      <c:pt idx="1895">
                        <c:v>-3.973353152465501</c:v>
                      </c:pt>
                      <c:pt idx="1896">
                        <c:v>-3.8735629581990452</c:v>
                      </c:pt>
                      <c:pt idx="1897">
                        <c:v>-3.669443030258865</c:v>
                      </c:pt>
                      <c:pt idx="1898">
                        <c:v>-3.6495369958951871</c:v>
                      </c:pt>
                      <c:pt idx="1899">
                        <c:v>-3.3745559288556142</c:v>
                      </c:pt>
                      <c:pt idx="1900">
                        <c:v>-3.454240144693967</c:v>
                      </c:pt>
                      <c:pt idx="1901">
                        <c:v>-3.373252951443606</c:v>
                      </c:pt>
                      <c:pt idx="1902">
                        <c:v>-3.4181990410702818</c:v>
                      </c:pt>
                      <c:pt idx="1903">
                        <c:v>-3.540950948011107</c:v>
                      </c:pt>
                      <c:pt idx="1904">
                        <c:v>-3.653201362502478</c:v>
                      </c:pt>
                      <c:pt idx="1905">
                        <c:v>-3.7322886510832962</c:v>
                      </c:pt>
                      <c:pt idx="1906">
                        <c:v>-3.6760010744024711</c:v>
                      </c:pt>
                      <c:pt idx="1907">
                        <c:v>-3.8590439273591421</c:v>
                      </c:pt>
                      <c:pt idx="1908">
                        <c:v>-3.9520836508844832</c:v>
                      </c:pt>
                      <c:pt idx="1909">
                        <c:v>-3.927131104500174</c:v>
                      </c:pt>
                      <c:pt idx="1910">
                        <c:v>-3.7799044937472082</c:v>
                      </c:pt>
                      <c:pt idx="1911">
                        <c:v>-3.5899550520070611</c:v>
                      </c:pt>
                      <c:pt idx="1912">
                        <c:v>-3.5799488018012711</c:v>
                      </c:pt>
                      <c:pt idx="1913">
                        <c:v>-3.622266117380275</c:v>
                      </c:pt>
                      <c:pt idx="1914">
                        <c:v>-3.4215051054860548</c:v>
                      </c:pt>
                      <c:pt idx="1915">
                        <c:v>-3.3463856289731821</c:v>
                      </c:pt>
                      <c:pt idx="1916">
                        <c:v>-3.122024710770317</c:v>
                      </c:pt>
                      <c:pt idx="1917">
                        <c:v>-3.216832040390547</c:v>
                      </c:pt>
                      <c:pt idx="1918">
                        <c:v>-3.171893000091921</c:v>
                      </c:pt>
                      <c:pt idx="1919">
                        <c:v>-2.977177701553368</c:v>
                      </c:pt>
                      <c:pt idx="1920">
                        <c:v>-2.9735109222462408</c:v>
                      </c:pt>
                      <c:pt idx="1921">
                        <c:v>-3.0542999533261819</c:v>
                      </c:pt>
                      <c:pt idx="1922">
                        <c:v>-3.255819792867563</c:v>
                      </c:pt>
                      <c:pt idx="1923">
                        <c:v>-3.3722897762515189</c:v>
                      </c:pt>
                      <c:pt idx="1924">
                        <c:v>-3.320319392107745</c:v>
                      </c:pt>
                      <c:pt idx="1925">
                        <c:v>-3.5389773900195611</c:v>
                      </c:pt>
                      <c:pt idx="1926">
                        <c:v>-3.4938305892410209</c:v>
                      </c:pt>
                      <c:pt idx="1927">
                        <c:v>-3.329188331628357</c:v>
                      </c:pt>
                      <c:pt idx="1928">
                        <c:v>-3.2073694122428851</c:v>
                      </c:pt>
                      <c:pt idx="1929">
                        <c:v>-3.1845504677686449</c:v>
                      </c:pt>
                      <c:pt idx="1930">
                        <c:v>-3.0096448684113279</c:v>
                      </c:pt>
                      <c:pt idx="1931">
                        <c:v>-3.0387806994667179</c:v>
                      </c:pt>
                      <c:pt idx="1932">
                        <c:v>-2.9319976019846359</c:v>
                      </c:pt>
                      <c:pt idx="1933">
                        <c:v>-2.9448591078693771</c:v>
                      </c:pt>
                      <c:pt idx="1934">
                        <c:v>-2.962076133014286</c:v>
                      </c:pt>
                      <c:pt idx="1935">
                        <c:v>-3.0279014619563358</c:v>
                      </c:pt>
                      <c:pt idx="1936">
                        <c:v>-2.940446422350206</c:v>
                      </c:pt>
                      <c:pt idx="1937">
                        <c:v>-3.0237961973706899</c:v>
                      </c:pt>
                      <c:pt idx="1938">
                        <c:v>-2.8270454376164018</c:v>
                      </c:pt>
                      <c:pt idx="1939">
                        <c:v>-2.9873518416897449</c:v>
                      </c:pt>
                      <c:pt idx="1940">
                        <c:v>-2.802056714462736</c:v>
                      </c:pt>
                      <c:pt idx="1941">
                        <c:v>-2.3042380365105402</c:v>
                      </c:pt>
                      <c:pt idx="1942">
                        <c:v>-2.098702752063129</c:v>
                      </c:pt>
                      <c:pt idx="1943">
                        <c:v>-1.944815974298401</c:v>
                      </c:pt>
                      <c:pt idx="1944">
                        <c:v>-1.8298402366557049</c:v>
                      </c:pt>
                      <c:pt idx="1945">
                        <c:v>-1.7834209198954141</c:v>
                      </c:pt>
                      <c:pt idx="1946">
                        <c:v>-1.9402455793957789</c:v>
                      </c:pt>
                      <c:pt idx="1947">
                        <c:v>-1.7158357685706169</c:v>
                      </c:pt>
                      <c:pt idx="1948">
                        <c:v>-1.7880895410301869</c:v>
                      </c:pt>
                      <c:pt idx="1949">
                        <c:v>-1.789663954527039</c:v>
                      </c:pt>
                      <c:pt idx="1950">
                        <c:v>-1.649860969804787</c:v>
                      </c:pt>
                      <c:pt idx="1951">
                        <c:v>-1.7607081012669481</c:v>
                      </c:pt>
                      <c:pt idx="1952">
                        <c:v>-2.0224350944375762</c:v>
                      </c:pt>
                      <c:pt idx="1953">
                        <c:v>-1.9642239376913291</c:v>
                      </c:pt>
                      <c:pt idx="1954">
                        <c:v>-1.868201581028111</c:v>
                      </c:pt>
                      <c:pt idx="1955">
                        <c:v>-1.626495714828265</c:v>
                      </c:pt>
                      <c:pt idx="1956">
                        <c:v>-1.4542883693255479</c:v>
                      </c:pt>
                      <c:pt idx="1957">
                        <c:v>-1.2565777061467249</c:v>
                      </c:pt>
                      <c:pt idx="1958">
                        <c:v>-1.2652951497596889</c:v>
                      </c:pt>
                      <c:pt idx="1959">
                        <c:v>-1.4650714012689749</c:v>
                      </c:pt>
                      <c:pt idx="1960">
                        <c:v>-1.728619904172163</c:v>
                      </c:pt>
                      <c:pt idx="1961">
                        <c:v>-1.711162731312347</c:v>
                      </c:pt>
                      <c:pt idx="1962">
                        <c:v>-1.2880388094094981</c:v>
                      </c:pt>
                      <c:pt idx="1963">
                        <c:v>-0.85424099834046685</c:v>
                      </c:pt>
                      <c:pt idx="1964">
                        <c:v>-0.88901208020986577</c:v>
                      </c:pt>
                      <c:pt idx="1965">
                        <c:v>-1.1532482038911449</c:v>
                      </c:pt>
                      <c:pt idx="1966">
                        <c:v>-1.438159902799671</c:v>
                      </c:pt>
                      <c:pt idx="1967">
                        <c:v>-1.6243461292282459</c:v>
                      </c:pt>
                      <c:pt idx="1968">
                        <c:v>-1.741297413813895</c:v>
                      </c:pt>
                      <c:pt idx="1969">
                        <c:v>-1.7146229519237479</c:v>
                      </c:pt>
                      <c:pt idx="1970">
                        <c:v>-2.207456555511591</c:v>
                      </c:pt>
                      <c:pt idx="1971">
                        <c:v>-2.8376819435036831</c:v>
                      </c:pt>
                      <c:pt idx="1972">
                        <c:v>-3.398148395655574</c:v>
                      </c:pt>
                      <c:pt idx="1973">
                        <c:v>-3.544768337023998</c:v>
                      </c:pt>
                      <c:pt idx="1974">
                        <c:v>-3.5134416751072228</c:v>
                      </c:pt>
                      <c:pt idx="1975">
                        <c:v>-3.4534774362095622</c:v>
                      </c:pt>
                      <c:pt idx="1976">
                        <c:v>-3.4772533223025852</c:v>
                      </c:pt>
                      <c:pt idx="1977">
                        <c:v>-3.4039419755004832</c:v>
                      </c:pt>
                      <c:pt idx="1978">
                        <c:v>-3.3358625123561758</c:v>
                      </c:pt>
                      <c:pt idx="1979">
                        <c:v>-3.4258669175002758</c:v>
                      </c:pt>
                      <c:pt idx="1980">
                        <c:v>-3.6958091805124891</c:v>
                      </c:pt>
                      <c:pt idx="1981">
                        <c:v>-3.6017896870079129</c:v>
                      </c:pt>
                      <c:pt idx="1982">
                        <c:v>-3.3601391166601</c:v>
                      </c:pt>
                      <c:pt idx="1983">
                        <c:v>-2.8989194838803982</c:v>
                      </c:pt>
                      <c:pt idx="1984">
                        <c:v>-2.5859999789329309</c:v>
                      </c:pt>
                      <c:pt idx="1985">
                        <c:v>-2.5469415843144989</c:v>
                      </c:pt>
                      <c:pt idx="1986">
                        <c:v>-2.6974024737977969</c:v>
                      </c:pt>
                      <c:pt idx="1987">
                        <c:v>-2.759870075476285</c:v>
                      </c:pt>
                      <c:pt idx="1988">
                        <c:v>-2.9462412976519019</c:v>
                      </c:pt>
                      <c:pt idx="1989">
                        <c:v>-3.0939448210296838</c:v>
                      </c:pt>
                      <c:pt idx="1990">
                        <c:v>-2.9511848249461972</c:v>
                      </c:pt>
                      <c:pt idx="1991">
                        <c:v>-2.753183535023926</c:v>
                      </c:pt>
                      <c:pt idx="1992">
                        <c:v>-2.745862196662646</c:v>
                      </c:pt>
                      <c:pt idx="1993">
                        <c:v>-2.256203284294295</c:v>
                      </c:pt>
                      <c:pt idx="1994">
                        <c:v>-1.8708864706703221</c:v>
                      </c:pt>
                      <c:pt idx="1995">
                        <c:v>-1.5817257103173481</c:v>
                      </c:pt>
                      <c:pt idx="1996">
                        <c:v>-1.282343737233544</c:v>
                      </c:pt>
                      <c:pt idx="1997">
                        <c:v>-0.97798503571619366</c:v>
                      </c:pt>
                      <c:pt idx="1998">
                        <c:v>-1.050014294686173</c:v>
                      </c:pt>
                      <c:pt idx="1999">
                        <c:v>-1.14062813982803</c:v>
                      </c:pt>
                      <c:pt idx="2000">
                        <c:v>-1.246062278503572</c:v>
                      </c:pt>
                      <c:pt idx="2001">
                        <c:v>-1.448810237154915</c:v>
                      </c:pt>
                      <c:pt idx="2002">
                        <c:v>-1.424150484807879</c:v>
                      </c:pt>
                      <c:pt idx="2003">
                        <c:v>-1.6189088872574591</c:v>
                      </c:pt>
                      <c:pt idx="2004">
                        <c:v>-1.825925418140717</c:v>
                      </c:pt>
                      <c:pt idx="2005">
                        <c:v>-1.768125048861749</c:v>
                      </c:pt>
                      <c:pt idx="2006">
                        <c:v>-1.659675968046556</c:v>
                      </c:pt>
                      <c:pt idx="2007">
                        <c:v>-1.7705475297962689</c:v>
                      </c:pt>
                      <c:pt idx="2008">
                        <c:v>-1.9228128114595839</c:v>
                      </c:pt>
                      <c:pt idx="2009">
                        <c:v>-2.0447991672996539</c:v>
                      </c:pt>
                      <c:pt idx="2010">
                        <c:v>-2.2883689059152492</c:v>
                      </c:pt>
                      <c:pt idx="2011">
                        <c:v>-2.702793393645547</c:v>
                      </c:pt>
                      <c:pt idx="2012">
                        <c:v>-3.2655205956223332</c:v>
                      </c:pt>
                      <c:pt idx="2013">
                        <c:v>-3.5891166959615619</c:v>
                      </c:pt>
                      <c:pt idx="2014">
                        <c:v>-3.5555402279416648</c:v>
                      </c:pt>
                      <c:pt idx="2015">
                        <c:v>-3.6629727503740659</c:v>
                      </c:pt>
                      <c:pt idx="2016">
                        <c:v>-3.489115520932589</c:v>
                      </c:pt>
                      <c:pt idx="2017">
                        <c:v>-3.1262542376447851</c:v>
                      </c:pt>
                      <c:pt idx="2018">
                        <c:v>-3.5492907487399821</c:v>
                      </c:pt>
                      <c:pt idx="2019">
                        <c:v>-3.8335694264001581</c:v>
                      </c:pt>
                      <c:pt idx="2020">
                        <c:v>-4.2721492359705371</c:v>
                      </c:pt>
                      <c:pt idx="2021">
                        <c:v>-4.8663343487638393</c:v>
                      </c:pt>
                      <c:pt idx="2022">
                        <c:v>-5.2168536750642556</c:v>
                      </c:pt>
                      <c:pt idx="2023">
                        <c:v>-5.6581402992216194</c:v>
                      </c:pt>
                      <c:pt idx="2024">
                        <c:v>-5.7064463253402016</c:v>
                      </c:pt>
                      <c:pt idx="2025">
                        <c:v>-5.0615466461457403</c:v>
                      </c:pt>
                      <c:pt idx="2026">
                        <c:v>-4.4510084838263229</c:v>
                      </c:pt>
                      <c:pt idx="2027">
                        <c:v>-3.6345575995611128</c:v>
                      </c:pt>
                      <c:pt idx="2028">
                        <c:v>-3.177711056714311</c:v>
                      </c:pt>
                      <c:pt idx="2029">
                        <c:v>-2.887388128428392</c:v>
                      </c:pt>
                      <c:pt idx="2030">
                        <c:v>-3.0818946027782732</c:v>
                      </c:pt>
                      <c:pt idx="2031">
                        <c:v>-3.0772399006436948</c:v>
                      </c:pt>
                      <c:pt idx="2032">
                        <c:v>-3.2820354897909758</c:v>
                      </c:pt>
                      <c:pt idx="2033">
                        <c:v>-2.915427240318369</c:v>
                      </c:pt>
                      <c:pt idx="2034">
                        <c:v>-2.5720224050748519</c:v>
                      </c:pt>
                      <c:pt idx="2035">
                        <c:v>-2.122980228428887</c:v>
                      </c:pt>
                      <c:pt idx="2036">
                        <c:v>-1.546738751414374</c:v>
                      </c:pt>
                      <c:pt idx="2037">
                        <c:v>-0.99161822460325921</c:v>
                      </c:pt>
                      <c:pt idx="2038">
                        <c:v>-0.65388800150529125</c:v>
                      </c:pt>
                      <c:pt idx="2039">
                        <c:v>-0.54338790381681712</c:v>
                      </c:pt>
                      <c:pt idx="2040">
                        <c:v>-0.59305481192752396</c:v>
                      </c:pt>
                      <c:pt idx="2041">
                        <c:v>-0.40896660745755181</c:v>
                      </c:pt>
                      <c:pt idx="2042">
                        <c:v>8.871799226652459E-2</c:v>
                      </c:pt>
                      <c:pt idx="2043">
                        <c:v>0.90015502622713528</c:v>
                      </c:pt>
                      <c:pt idx="2044">
                        <c:v>1.236308944043921</c:v>
                      </c:pt>
                      <c:pt idx="2045">
                        <c:v>1.2320834638388489</c:v>
                      </c:pt>
                      <c:pt idx="2046">
                        <c:v>1.1689091797301869</c:v>
                      </c:pt>
                      <c:pt idx="2047">
                        <c:v>1.334680590806169</c:v>
                      </c:pt>
                      <c:pt idx="2048">
                        <c:v>1.9462054419264549</c:v>
                      </c:pt>
                      <c:pt idx="2049">
                        <c:v>1.970181269420302</c:v>
                      </c:pt>
                      <c:pt idx="2050">
                        <c:v>2.0712907161229248</c:v>
                      </c:pt>
                      <c:pt idx="2051">
                        <c:v>2.4309499501520091</c:v>
                      </c:pt>
                      <c:pt idx="2052">
                        <c:v>1.951363173510714</c:v>
                      </c:pt>
                      <c:pt idx="2053">
                        <c:v>1.4746102447390259</c:v>
                      </c:pt>
                      <c:pt idx="2054">
                        <c:v>1.8117441352128729</c:v>
                      </c:pt>
                      <c:pt idx="2055">
                        <c:v>1.7099144897070579</c:v>
                      </c:pt>
                      <c:pt idx="2056">
                        <c:v>2.5272957141506911</c:v>
                      </c:pt>
                      <c:pt idx="2057">
                        <c:v>2.7148128995247269</c:v>
                      </c:pt>
                      <c:pt idx="2058">
                        <c:v>2.3970022678104201</c:v>
                      </c:pt>
                      <c:pt idx="2059">
                        <c:v>2.4651133249352442</c:v>
                      </c:pt>
                      <c:pt idx="2060">
                        <c:v>1.836606534411541</c:v>
                      </c:pt>
                      <c:pt idx="2061">
                        <c:v>1.47600773210586</c:v>
                      </c:pt>
                      <c:pt idx="2062">
                        <c:v>1.6638585113512061</c:v>
                      </c:pt>
                      <c:pt idx="2063">
                        <c:v>1.740774906696769</c:v>
                      </c:pt>
                      <c:pt idx="2064">
                        <c:v>1.5657113016173141</c:v>
                      </c:pt>
                      <c:pt idx="2065">
                        <c:v>1.5499224813317489</c:v>
                      </c:pt>
                      <c:pt idx="2066">
                        <c:v>1.7166990989149229</c:v>
                      </c:pt>
                      <c:pt idx="2067">
                        <c:v>1.6585103942820161</c:v>
                      </c:pt>
                      <c:pt idx="2068">
                        <c:v>1.6009612041236201</c:v>
                      </c:pt>
                      <c:pt idx="2069">
                        <c:v>1.662490029950318</c:v>
                      </c:pt>
                      <c:pt idx="2070">
                        <c:v>1.7152536163757599</c:v>
                      </c:pt>
                      <c:pt idx="2071">
                        <c:v>2.288001544350859</c:v>
                      </c:pt>
                      <c:pt idx="2072">
                        <c:v>2.2109298766694971</c:v>
                      </c:pt>
                      <c:pt idx="2073">
                        <c:v>1.794891174306271</c:v>
                      </c:pt>
                      <c:pt idx="2074">
                        <c:v>1.7776690424257819</c:v>
                      </c:pt>
                      <c:pt idx="2075">
                        <c:v>1.633577740701468</c:v>
                      </c:pt>
                      <c:pt idx="2076">
                        <c:v>1.701977253565522</c:v>
                      </c:pt>
                      <c:pt idx="2077">
                        <c:v>2.0944957076710971</c:v>
                      </c:pt>
                      <c:pt idx="2078">
                        <c:v>1.9904352833498109</c:v>
                      </c:pt>
                      <c:pt idx="2079">
                        <c:v>1.99965702580549</c:v>
                      </c:pt>
                      <c:pt idx="2080">
                        <c:v>1.7707781848417521</c:v>
                      </c:pt>
                      <c:pt idx="2081">
                        <c:v>1.8158479077765119</c:v>
                      </c:pt>
                      <c:pt idx="2082">
                        <c:v>1.7695625074713599</c:v>
                      </c:pt>
                      <c:pt idx="2083">
                        <c:v>1.5473259822052721</c:v>
                      </c:pt>
                      <c:pt idx="2084">
                        <c:v>1.233590483679103</c:v>
                      </c:pt>
                      <c:pt idx="2085">
                        <c:v>1.3626871824999289</c:v>
                      </c:pt>
                      <c:pt idx="2086">
                        <c:v>1.21264499867259</c:v>
                      </c:pt>
                      <c:pt idx="2087">
                        <c:v>0.95465573392413605</c:v>
                      </c:pt>
                      <c:pt idx="2088">
                        <c:v>0.62652867859516304</c:v>
                      </c:pt>
                      <c:pt idx="2089">
                        <c:v>0.83918599912959313</c:v>
                      </c:pt>
                      <c:pt idx="2090">
                        <c:v>1.1514615245993221</c:v>
                      </c:pt>
                      <c:pt idx="2091">
                        <c:v>1.4374985061139209</c:v>
                      </c:pt>
                      <c:pt idx="2092">
                        <c:v>1.487178910098317</c:v>
                      </c:pt>
                      <c:pt idx="2093">
                        <c:v>1.3929512449281569</c:v>
                      </c:pt>
                      <c:pt idx="2094">
                        <c:v>1.485554111979583</c:v>
                      </c:pt>
                      <c:pt idx="2095">
                        <c:v>1.3882333057061531</c:v>
                      </c:pt>
                      <c:pt idx="2096">
                        <c:v>1.5323170830077011</c:v>
                      </c:pt>
                      <c:pt idx="2097">
                        <c:v>1.623275342403802</c:v>
                      </c:pt>
                      <c:pt idx="2098">
                        <c:v>1.7682438915288119</c:v>
                      </c:pt>
                      <c:pt idx="2099">
                        <c:v>1.7580249737989651</c:v>
                      </c:pt>
                      <c:pt idx="2100">
                        <c:v>1.8953685221797081</c:v>
                      </c:pt>
                      <c:pt idx="2101">
                        <c:v>1.775690858397341</c:v>
                      </c:pt>
                      <c:pt idx="2102">
                        <c:v>1.7707198382957201</c:v>
                      </c:pt>
                      <c:pt idx="2103">
                        <c:v>1.6681815693468951</c:v>
                      </c:pt>
                      <c:pt idx="2104">
                        <c:v>2.199701019243788</c:v>
                      </c:pt>
                      <c:pt idx="2105">
                        <c:v>2.2379313744684461</c:v>
                      </c:pt>
                      <c:pt idx="2106">
                        <c:v>2.2230576465051559</c:v>
                      </c:pt>
                      <c:pt idx="2107">
                        <c:v>2.0257082833284068</c:v>
                      </c:pt>
                      <c:pt idx="2108">
                        <c:v>1.9747757529378609</c:v>
                      </c:pt>
                      <c:pt idx="2109">
                        <c:v>1.887428168545495</c:v>
                      </c:pt>
                      <c:pt idx="2110">
                        <c:v>1.8145322180721299</c:v>
                      </c:pt>
                      <c:pt idx="2111">
                        <c:v>2.108349091725024</c:v>
                      </c:pt>
                      <c:pt idx="2112">
                        <c:v>2.3646586783677019</c:v>
                      </c:pt>
                      <c:pt idx="2113">
                        <c:v>2.421433985838775</c:v>
                      </c:pt>
                      <c:pt idx="2114">
                        <c:v>2.550124247648951</c:v>
                      </c:pt>
                      <c:pt idx="2115">
                        <c:v>2.9134585960372652</c:v>
                      </c:pt>
                      <c:pt idx="2116">
                        <c:v>2.9327203065715839</c:v>
                      </c:pt>
                      <c:pt idx="2117">
                        <c:v>3.111662248755025</c:v>
                      </c:pt>
                      <c:pt idx="2118">
                        <c:v>3.574176901383908</c:v>
                      </c:pt>
                      <c:pt idx="2119">
                        <c:v>3.7669960389028061</c:v>
                      </c:pt>
                      <c:pt idx="2120">
                        <c:v>4.0170981198967084</c:v>
                      </c:pt>
                      <c:pt idx="2121">
                        <c:v>4.1909533644807846</c:v>
                      </c:pt>
                      <c:pt idx="2122">
                        <c:v>4.1949922747813737</c:v>
                      </c:pt>
                      <c:pt idx="2123">
                        <c:v>4.2430223995374554</c:v>
                      </c:pt>
                      <c:pt idx="2124">
                        <c:v>4.3135955212605497</c:v>
                      </c:pt>
                      <c:pt idx="2125">
                        <c:v>4.4528485324513314</c:v>
                      </c:pt>
                      <c:pt idx="2126">
                        <c:v>3.9395367543963018</c:v>
                      </c:pt>
                      <c:pt idx="2127">
                        <c:v>4.0744185744197443</c:v>
                      </c:pt>
                      <c:pt idx="2128">
                        <c:v>4.3931471406030074</c:v>
                      </c:pt>
                      <c:pt idx="2129">
                        <c:v>3.8108516496329909</c:v>
                      </c:pt>
                      <c:pt idx="2130">
                        <c:v>3.1803147155851721</c:v>
                      </c:pt>
                      <c:pt idx="2131">
                        <c:v>3.2840032609314411</c:v>
                      </c:pt>
                      <c:pt idx="2132">
                        <c:v>3.187080098534989</c:v>
                      </c:pt>
                      <c:pt idx="2133">
                        <c:v>2.954558919802706</c:v>
                      </c:pt>
                      <c:pt idx="2134">
                        <c:v>2.6282362930928511</c:v>
                      </c:pt>
                      <c:pt idx="2135">
                        <c:v>2.8762220615742722</c:v>
                      </c:pt>
                      <c:pt idx="2136">
                        <c:v>3.1683080447661678</c:v>
                      </c:pt>
                      <c:pt idx="2137">
                        <c:v>3.7515703233540929</c:v>
                      </c:pt>
                      <c:pt idx="2138">
                        <c:v>3.2460968020958592</c:v>
                      </c:pt>
                      <c:pt idx="2139">
                        <c:v>3.141595816653203</c:v>
                      </c:pt>
                      <c:pt idx="2140">
                        <c:v>3.204732683301482</c:v>
                      </c:pt>
                      <c:pt idx="2141">
                        <c:v>3.1847560925112059</c:v>
                      </c:pt>
                      <c:pt idx="2142">
                        <c:v>3.2165411905787251</c:v>
                      </c:pt>
                      <c:pt idx="2143">
                        <c:v>3.081145752531512</c:v>
                      </c:pt>
                      <c:pt idx="2144">
                        <c:v>3.031062584743927</c:v>
                      </c:pt>
                      <c:pt idx="2145">
                        <c:v>2.9900716909570111</c:v>
                      </c:pt>
                      <c:pt idx="2146">
                        <c:v>3.1800251711957568</c:v>
                      </c:pt>
                      <c:pt idx="2147">
                        <c:v>3.0304636977143531</c:v>
                      </c:pt>
                      <c:pt idx="2148">
                        <c:v>3.0102522442328659</c:v>
                      </c:pt>
                      <c:pt idx="2149">
                        <c:v>2.738633762101931</c:v>
                      </c:pt>
                      <c:pt idx="2150">
                        <c:v>2.5073278745884711</c:v>
                      </c:pt>
                      <c:pt idx="2151">
                        <c:v>2.5805989400302889</c:v>
                      </c:pt>
                      <c:pt idx="2152">
                        <c:v>2.4856623754007789</c:v>
                      </c:pt>
                      <c:pt idx="2153">
                        <c:v>2.3167075235542511</c:v>
                      </c:pt>
                      <c:pt idx="2154">
                        <c:v>2.300543424122071</c:v>
                      </c:pt>
                      <c:pt idx="2155">
                        <c:v>2.3727029198022591</c:v>
                      </c:pt>
                      <c:pt idx="2156">
                        <c:v>2.3992677557582121</c:v>
                      </c:pt>
                      <c:pt idx="2157">
                        <c:v>2.2412776658363089</c:v>
                      </c:pt>
                      <c:pt idx="2158">
                        <c:v>2.100991692481688</c:v>
                      </c:pt>
                      <c:pt idx="2159">
                        <c:v>1.8488819584823031</c:v>
                      </c:pt>
                      <c:pt idx="2160">
                        <c:v>1.647687632738388</c:v>
                      </c:pt>
                      <c:pt idx="2161">
                        <c:v>1.705983846694699</c:v>
                      </c:pt>
                      <c:pt idx="2162">
                        <c:v>1.916748963209322</c:v>
                      </c:pt>
                      <c:pt idx="2163">
                        <c:v>1.583435491555941</c:v>
                      </c:pt>
                      <c:pt idx="2164">
                        <c:v>1.322876077671294</c:v>
                      </c:pt>
                      <c:pt idx="2165">
                        <c:v>0.93742600641728258</c:v>
                      </c:pt>
                      <c:pt idx="2166">
                        <c:v>0.79779291264647922</c:v>
                      </c:pt>
                      <c:pt idx="2167">
                        <c:v>1.11826516977685</c:v>
                      </c:pt>
                      <c:pt idx="2168">
                        <c:v>1.606058911190716</c:v>
                      </c:pt>
                      <c:pt idx="2169">
                        <c:v>1.5594566430661541</c:v>
                      </c:pt>
                      <c:pt idx="2170">
                        <c:v>1.818306478507542</c:v>
                      </c:pt>
                      <c:pt idx="2171">
                        <c:v>2.2680492873177629</c:v>
                      </c:pt>
                      <c:pt idx="2172">
                        <c:v>2.2654159316076989</c:v>
                      </c:pt>
                      <c:pt idx="2173">
                        <c:v>1.943730963561896</c:v>
                      </c:pt>
                      <c:pt idx="2174">
                        <c:v>2.491052517868348</c:v>
                      </c:pt>
                      <c:pt idx="2175">
                        <c:v>3.1071341409807371</c:v>
                      </c:pt>
                      <c:pt idx="2176">
                        <c:v>2.7351164657708358</c:v>
                      </c:pt>
                      <c:pt idx="2177">
                        <c:v>2.632640386193009</c:v>
                      </c:pt>
                      <c:pt idx="2178">
                        <c:v>2.483487082024296</c:v>
                      </c:pt>
                      <c:pt idx="2179">
                        <c:v>2.4542544306255869</c:v>
                      </c:pt>
                      <c:pt idx="2180">
                        <c:v>2.8920945688047079</c:v>
                      </c:pt>
                      <c:pt idx="2181">
                        <c:v>2.9704109088440069</c:v>
                      </c:pt>
                      <c:pt idx="2182">
                        <c:v>2.7109825692955121</c:v>
                      </c:pt>
                      <c:pt idx="2183">
                        <c:v>2.0553982380408078</c:v>
                      </c:pt>
                      <c:pt idx="2184">
                        <c:v>1.500681132167395</c:v>
                      </c:pt>
                      <c:pt idx="2185">
                        <c:v>1.7309226926427661</c:v>
                      </c:pt>
                      <c:pt idx="2186">
                        <c:v>1.9590025690851109</c:v>
                      </c:pt>
                      <c:pt idx="2187">
                        <c:v>1.899467513364715</c:v>
                      </c:pt>
                      <c:pt idx="2188">
                        <c:v>1.421144994717942</c:v>
                      </c:pt>
                      <c:pt idx="2189">
                        <c:v>1.2756254606903119</c:v>
                      </c:pt>
                      <c:pt idx="2190">
                        <c:v>1.1493701971444761</c:v>
                      </c:pt>
                      <c:pt idx="2191">
                        <c:v>0.97814451709333194</c:v>
                      </c:pt>
                      <c:pt idx="2192">
                        <c:v>0.71603055682060779</c:v>
                      </c:pt>
                      <c:pt idx="2193">
                        <c:v>0.20342886209437619</c:v>
                      </c:pt>
                      <c:pt idx="2194">
                        <c:v>9.1343430796326258E-2</c:v>
                      </c:pt>
                      <c:pt idx="2195">
                        <c:v>2.0290566244972569E-2</c:v>
                      </c:pt>
                      <c:pt idx="2196">
                        <c:v>-5.6903493283995632E-2</c:v>
                      </c:pt>
                      <c:pt idx="2197">
                        <c:v>-0.1105335545843205</c:v>
                      </c:pt>
                      <c:pt idx="2198">
                        <c:v>-0.5507395432403307</c:v>
                      </c:pt>
                      <c:pt idx="2199">
                        <c:v>-0.62335216655063519</c:v>
                      </c:pt>
                      <c:pt idx="2200">
                        <c:v>-0.48738650662871502</c:v>
                      </c:pt>
                      <c:pt idx="2201">
                        <c:v>-0.44346587951462091</c:v>
                      </c:pt>
                      <c:pt idx="2202">
                        <c:v>-0.34915860623299771</c:v>
                      </c:pt>
                      <c:pt idx="2203">
                        <c:v>5.4745442795103953E-2</c:v>
                      </c:pt>
                      <c:pt idx="2204">
                        <c:v>-6.2117440497629281E-2</c:v>
                      </c:pt>
                      <c:pt idx="2205">
                        <c:v>-0.43688564416623388</c:v>
                      </c:pt>
                      <c:pt idx="2206">
                        <c:v>0.2360424097895337</c:v>
                      </c:pt>
                      <c:pt idx="2207">
                        <c:v>-0.54751600030811221</c:v>
                      </c:pt>
                      <c:pt idx="2208">
                        <c:v>-0.65610697502226489</c:v>
                      </c:pt>
                      <c:pt idx="2209">
                        <c:v>-0.45756967079432892</c:v>
                      </c:pt>
                      <c:pt idx="2210">
                        <c:v>0.26895096867093382</c:v>
                      </c:pt>
                      <c:pt idx="2211">
                        <c:v>8.7232535292328522E-2</c:v>
                      </c:pt>
                      <c:pt idx="2212">
                        <c:v>1.006124992332948E-2</c:v>
                      </c:pt>
                      <c:pt idx="2213">
                        <c:v>-0.49227561038123191</c:v>
                      </c:pt>
                      <c:pt idx="2214">
                        <c:v>-0.56365265697517997</c:v>
                      </c:pt>
                      <c:pt idx="2215">
                        <c:v>-0.42804501994109623</c:v>
                      </c:pt>
                      <c:pt idx="2216">
                        <c:v>-0.32085947658191188</c:v>
                      </c:pt>
                      <c:pt idx="2217">
                        <c:v>-0.54232999042809271</c:v>
                      </c:pt>
                      <c:pt idx="2218">
                        <c:v>-0.5203503410834982</c:v>
                      </c:pt>
                      <c:pt idx="2219">
                        <c:v>-0.16745419954864249</c:v>
                      </c:pt>
                      <c:pt idx="2220">
                        <c:v>5.8918075661039397E-2</c:v>
                      </c:pt>
                      <c:pt idx="2221">
                        <c:v>-0.23695459424456991</c:v>
                      </c:pt>
                      <c:pt idx="2222">
                        <c:v>-0.2866537663334508</c:v>
                      </c:pt>
                      <c:pt idx="2223">
                        <c:v>-0.60352586978644618</c:v>
                      </c:pt>
                      <c:pt idx="2224">
                        <c:v>-0.68468228763257544</c:v>
                      </c:pt>
                      <c:pt idx="2225">
                        <c:v>-1.038319609855902</c:v>
                      </c:pt>
                      <c:pt idx="2226">
                        <c:v>-1.308198842485244</c:v>
                      </c:pt>
                      <c:pt idx="2227">
                        <c:v>-1.141466956573858</c:v>
                      </c:pt>
                      <c:pt idx="2228">
                        <c:v>-1.27832351249844</c:v>
                      </c:pt>
                      <c:pt idx="2229">
                        <c:v>-1.3856304075170101</c:v>
                      </c:pt>
                      <c:pt idx="2230">
                        <c:v>-1.2080677568860521</c:v>
                      </c:pt>
                      <c:pt idx="2231">
                        <c:v>-1.4841005499100171</c:v>
                      </c:pt>
                      <c:pt idx="2232">
                        <c:v>-1.700650097817662</c:v>
                      </c:pt>
                      <c:pt idx="2233">
                        <c:v>-2.247345982815562</c:v>
                      </c:pt>
                      <c:pt idx="2234">
                        <c:v>-2.9279928636230008</c:v>
                      </c:pt>
                      <c:pt idx="2235">
                        <c:v>-2.6821165089170398</c:v>
                      </c:pt>
                      <c:pt idx="2236">
                        <c:v>-2.962056300950267</c:v>
                      </c:pt>
                      <c:pt idx="2237">
                        <c:v>-1.57165186536561</c:v>
                      </c:pt>
                      <c:pt idx="2238">
                        <c:v>-2.9981888477462899</c:v>
                      </c:pt>
                      <c:pt idx="2239">
                        <c:v>-3.298406094833652</c:v>
                      </c:pt>
                      <c:pt idx="2240">
                        <c:v>-3.1422741776673861</c:v>
                      </c:pt>
                      <c:pt idx="2241">
                        <c:v>-2.652457819502521</c:v>
                      </c:pt>
                      <c:pt idx="2242">
                        <c:v>-2.768164651936357</c:v>
                      </c:pt>
                      <c:pt idx="2243">
                        <c:v>-2.7280920360234839</c:v>
                      </c:pt>
                      <c:pt idx="2244">
                        <c:v>-2.583297393788043</c:v>
                      </c:pt>
                      <c:pt idx="2245">
                        <c:v>-2.3339089046028678</c:v>
                      </c:pt>
                      <c:pt idx="2246">
                        <c:v>-2.1760242190281889</c:v>
                      </c:pt>
                      <c:pt idx="2247">
                        <c:v>-2.0931246709524149</c:v>
                      </c:pt>
                      <c:pt idx="2248">
                        <c:v>-2.0153387199946891</c:v>
                      </c:pt>
                      <c:pt idx="2249">
                        <c:v>-1.7758000615944329</c:v>
                      </c:pt>
                      <c:pt idx="2250">
                        <c:v>-1.5443960541538719</c:v>
                      </c:pt>
                      <c:pt idx="2251">
                        <c:v>-1.376153710339916</c:v>
                      </c:pt>
                      <c:pt idx="2252">
                        <c:v>-1.3369293496589849</c:v>
                      </c:pt>
                      <c:pt idx="2253">
                        <c:v>-1.541572802181246</c:v>
                      </c:pt>
                      <c:pt idx="2254">
                        <c:v>-1.807252931746488</c:v>
                      </c:pt>
                      <c:pt idx="2255">
                        <c:v>-2.099996853544591</c:v>
                      </c:pt>
                      <c:pt idx="2256">
                        <c:v>-2.282392726052465</c:v>
                      </c:pt>
                      <c:pt idx="2257">
                        <c:v>-2.2445475478650638</c:v>
                      </c:pt>
                      <c:pt idx="2258">
                        <c:v>-2.288858720121989</c:v>
                      </c:pt>
                      <c:pt idx="2259">
                        <c:v>-2.1005886127137252</c:v>
                      </c:pt>
                      <c:pt idx="2260">
                        <c:v>-1.809086705141749</c:v>
                      </c:pt>
                      <c:pt idx="2261">
                        <c:v>-1.50702133997623</c:v>
                      </c:pt>
                      <c:pt idx="2262">
                        <c:v>-1.28811624624471</c:v>
                      </c:pt>
                      <c:pt idx="2263">
                        <c:v>-1.0714421448668849</c:v>
                      </c:pt>
                      <c:pt idx="2264">
                        <c:v>-0.74289962292432299</c:v>
                      </c:pt>
                      <c:pt idx="2265">
                        <c:v>-0.44257575039641489</c:v>
                      </c:pt>
                      <c:pt idx="2266">
                        <c:v>-0.19363445148867181</c:v>
                      </c:pt>
                      <c:pt idx="2267">
                        <c:v>-0.14634678870182879</c:v>
                      </c:pt>
                      <c:pt idx="2268">
                        <c:v>-0.20853489145605919</c:v>
                      </c:pt>
                      <c:pt idx="2269">
                        <c:v>-0.34311948337501091</c:v>
                      </c:pt>
                      <c:pt idx="2270">
                        <c:v>-0.52373473484903643</c:v>
                      </c:pt>
                      <c:pt idx="2271">
                        <c:v>-0.93066571752282556</c:v>
                      </c:pt>
                      <c:pt idx="2272">
                        <c:v>-1.448515016396354</c:v>
                      </c:pt>
                      <c:pt idx="2273">
                        <c:v>-1.434656620908666</c:v>
                      </c:pt>
                      <c:pt idx="2274">
                        <c:v>-1.3645640995845421</c:v>
                      </c:pt>
                      <c:pt idx="2275">
                        <c:v>-1.026833651980551</c:v>
                      </c:pt>
                      <c:pt idx="2276">
                        <c:v>-0.82203909219058491</c:v>
                      </c:pt>
                      <c:pt idx="2277">
                        <c:v>-0.70021293574529997</c:v>
                      </c:pt>
                      <c:pt idx="2278">
                        <c:v>-0.86316498937040553</c:v>
                      </c:pt>
                      <c:pt idx="2279">
                        <c:v>-0.9794358755147009</c:v>
                      </c:pt>
                      <c:pt idx="2280">
                        <c:v>-0.89408771792930786</c:v>
                      </c:pt>
                      <c:pt idx="2281">
                        <c:v>-0.71217812363108746</c:v>
                      </c:pt>
                      <c:pt idx="2282">
                        <c:v>-0.63339153872541809</c:v>
                      </c:pt>
                      <c:pt idx="2283">
                        <c:v>-0.58860596300131351</c:v>
                      </c:pt>
                      <c:pt idx="2284">
                        <c:v>-0.60439286901345968</c:v>
                      </c:pt>
                      <c:pt idx="2285">
                        <c:v>-0.67197540432034908</c:v>
                      </c:pt>
                      <c:pt idx="2286">
                        <c:v>-0.66177364492809965</c:v>
                      </c:pt>
                      <c:pt idx="2287">
                        <c:v>-0.46408763904361211</c:v>
                      </c:pt>
                      <c:pt idx="2288">
                        <c:v>-0.26072780901809789</c:v>
                      </c:pt>
                      <c:pt idx="2289">
                        <c:v>5.4779257613749271E-2</c:v>
                      </c:pt>
                      <c:pt idx="2290">
                        <c:v>0.60919622313467092</c:v>
                      </c:pt>
                      <c:pt idx="2291">
                        <c:v>0.83968860735106288</c:v>
                      </c:pt>
                      <c:pt idx="2292">
                        <c:v>0.94179378606167363</c:v>
                      </c:pt>
                      <c:pt idx="2293">
                        <c:v>0.80801020841722659</c:v>
                      </c:pt>
                      <c:pt idx="2294">
                        <c:v>0.43738379835754521</c:v>
                      </c:pt>
                      <c:pt idx="2295">
                        <c:v>4.2282785932641577E-3</c:v>
                      </c:pt>
                      <c:pt idx="2296">
                        <c:v>-0.1198278912322548</c:v>
                      </c:pt>
                      <c:pt idx="2297">
                        <c:v>-0.39962055126765872</c:v>
                      </c:pt>
                      <c:pt idx="2298">
                        <c:v>-0.31946068423971752</c:v>
                      </c:pt>
                      <c:pt idx="2299">
                        <c:v>-0.32961396661915032</c:v>
                      </c:pt>
                      <c:pt idx="2300">
                        <c:v>-0.25097673755178412</c:v>
                      </c:pt>
                      <c:pt idx="2301">
                        <c:v>-0.16558261118182421</c:v>
                      </c:pt>
                      <c:pt idx="2302">
                        <c:v>-0.28170864772815613</c:v>
                      </c:pt>
                      <c:pt idx="2303">
                        <c:v>-0.57804573940084969</c:v>
                      </c:pt>
                      <c:pt idx="2304">
                        <c:v>-0.81495710521364284</c:v>
                      </c:pt>
                      <c:pt idx="2305">
                        <c:v>-0.54329072367899067</c:v>
                      </c:pt>
                      <c:pt idx="2306">
                        <c:v>0.12827356764011</c:v>
                      </c:pt>
                      <c:pt idx="2307">
                        <c:v>0.44305149814645972</c:v>
                      </c:pt>
                      <c:pt idx="2308">
                        <c:v>0.76756571171483468</c:v>
                      </c:pt>
                      <c:pt idx="2309">
                        <c:v>0.97391765055108781</c:v>
                      </c:pt>
                      <c:pt idx="2310">
                        <c:v>0.42790288125806608</c:v>
                      </c:pt>
                      <c:pt idx="2311">
                        <c:v>0.61741999255409186</c:v>
                      </c:pt>
                      <c:pt idx="2312">
                        <c:v>0.51340967091040801</c:v>
                      </c:pt>
                      <c:pt idx="2313">
                        <c:v>0.60722718905806627</c:v>
                      </c:pt>
                      <c:pt idx="2314">
                        <c:v>0.9114711967351945</c:v>
                      </c:pt>
                      <c:pt idx="2315">
                        <c:v>1.10541373249663</c:v>
                      </c:pt>
                      <c:pt idx="2316">
                        <c:v>1.1852174992762949</c:v>
                      </c:pt>
                      <c:pt idx="2317">
                        <c:v>1.3655308455754021</c:v>
                      </c:pt>
                      <c:pt idx="2318">
                        <c:v>1.664791651735148</c:v>
                      </c:pt>
                      <c:pt idx="2319">
                        <c:v>1.6802137841920179</c:v>
                      </c:pt>
                      <c:pt idx="2320">
                        <c:v>1.613430282629239</c:v>
                      </c:pt>
                      <c:pt idx="2321">
                        <c:v>1.382323372694001</c:v>
                      </c:pt>
                      <c:pt idx="2322">
                        <c:v>1.300612805846397</c:v>
                      </c:pt>
                      <c:pt idx="2323">
                        <c:v>1.3775137500650669</c:v>
                      </c:pt>
                      <c:pt idx="2324">
                        <c:v>1.979026277694633</c:v>
                      </c:pt>
                      <c:pt idx="2325">
                        <c:v>2.4142328793594721</c:v>
                      </c:pt>
                      <c:pt idx="2326">
                        <c:v>2.8081119121502551</c:v>
                      </c:pt>
                      <c:pt idx="2327">
                        <c:v>2.87021232545762</c:v>
                      </c:pt>
                      <c:pt idx="2328">
                        <c:v>2.556335827298974</c:v>
                      </c:pt>
                      <c:pt idx="2329">
                        <c:v>2.308251248870218</c:v>
                      </c:pt>
                      <c:pt idx="2330">
                        <c:v>2.4438426474467452</c:v>
                      </c:pt>
                      <c:pt idx="2331">
                        <c:v>2.896069101513937</c:v>
                      </c:pt>
                      <c:pt idx="2332">
                        <c:v>3.0939711801457488</c:v>
                      </c:pt>
                      <c:pt idx="2333">
                        <c:v>3.238901851712523</c:v>
                      </c:pt>
                      <c:pt idx="2334">
                        <c:v>3.0329429729512341</c:v>
                      </c:pt>
                      <c:pt idx="2335">
                        <c:v>2.8399937701718398</c:v>
                      </c:pt>
                      <c:pt idx="2336">
                        <c:v>2.793991546184424</c:v>
                      </c:pt>
                      <c:pt idx="2337">
                        <c:v>2.8415715484137558</c:v>
                      </c:pt>
                      <c:pt idx="2338">
                        <c:v>3.030813228230413</c:v>
                      </c:pt>
                      <c:pt idx="2339">
                        <c:v>3.421660885893365</c:v>
                      </c:pt>
                      <c:pt idx="2340">
                        <c:v>3.9678014734871492</c:v>
                      </c:pt>
                      <c:pt idx="2341">
                        <c:v>4.4666295832935647</c:v>
                      </c:pt>
                      <c:pt idx="2342">
                        <c:v>4.5422451787676552</c:v>
                      </c:pt>
                      <c:pt idx="2343">
                        <c:v>4.7228794582079603</c:v>
                      </c:pt>
                      <c:pt idx="2344">
                        <c:v>4.8513186654725979</c:v>
                      </c:pt>
                      <c:pt idx="2345">
                        <c:v>4.8104212402225954</c:v>
                      </c:pt>
                      <c:pt idx="2346">
                        <c:v>4.8340143267119169</c:v>
                      </c:pt>
                      <c:pt idx="2347">
                        <c:v>4.9955334741514852</c:v>
                      </c:pt>
                      <c:pt idx="2348">
                        <c:v>5.0014855121459254</c:v>
                      </c:pt>
                      <c:pt idx="2349">
                        <c:v>4.7446026681308071</c:v>
                      </c:pt>
                      <c:pt idx="2350">
                        <c:v>4.3260024009580356</c:v>
                      </c:pt>
                      <c:pt idx="2351">
                        <c:v>3.8198439489815001</c:v>
                      </c:pt>
                      <c:pt idx="2352">
                        <c:v>3.587168543067726</c:v>
                      </c:pt>
                      <c:pt idx="2353">
                        <c:v>3.3176261892412828</c:v>
                      </c:pt>
                      <c:pt idx="2354">
                        <c:v>3.0897132063068602</c:v>
                      </c:pt>
                      <c:pt idx="2355">
                        <c:v>3.1991336050189001</c:v>
                      </c:pt>
                      <c:pt idx="2356">
                        <c:v>3.40992199231132</c:v>
                      </c:pt>
                      <c:pt idx="2357">
                        <c:v>3.524807169431889</c:v>
                      </c:pt>
                      <c:pt idx="2358">
                        <c:v>3.723437492794647</c:v>
                      </c:pt>
                      <c:pt idx="2359">
                        <c:v>3.7563961896196969</c:v>
                      </c:pt>
                      <c:pt idx="2360">
                        <c:v>3.645452303122946</c:v>
                      </c:pt>
                      <c:pt idx="2361">
                        <c:v>3.533006786085982</c:v>
                      </c:pt>
                      <c:pt idx="2362">
                        <c:v>3.4578473244540948</c:v>
                      </c:pt>
                      <c:pt idx="2363">
                        <c:v>3.5118364340802901</c:v>
                      </c:pt>
                      <c:pt idx="2364">
                        <c:v>3.5752946025968839</c:v>
                      </c:pt>
                      <c:pt idx="2365">
                        <c:v>3.5074017560157378</c:v>
                      </c:pt>
                      <c:pt idx="2366">
                        <c:v>3.2759105122089238</c:v>
                      </c:pt>
                      <c:pt idx="2367">
                        <c:v>3.036923650477664</c:v>
                      </c:pt>
                      <c:pt idx="2368">
                        <c:v>2.72799015201814</c:v>
                      </c:pt>
                      <c:pt idx="2369">
                        <c:v>2.4761444597931859</c:v>
                      </c:pt>
                      <c:pt idx="2370">
                        <c:v>2.4131608831847911</c:v>
                      </c:pt>
                      <c:pt idx="2371">
                        <c:v>2.384730589599366</c:v>
                      </c:pt>
                      <c:pt idx="2372">
                        <c:v>2.1829852382739841</c:v>
                      </c:pt>
                      <c:pt idx="2373">
                        <c:v>2.0132940915249362</c:v>
                      </c:pt>
                      <c:pt idx="2374">
                        <c:v>1.8734069854236379</c:v>
                      </c:pt>
                      <c:pt idx="2375">
                        <c:v>1.8368780789841259</c:v>
                      </c:pt>
                      <c:pt idx="2376">
                        <c:v>1.929181537695646</c:v>
                      </c:pt>
                      <c:pt idx="2377">
                        <c:v>2.0709421933053411</c:v>
                      </c:pt>
                      <c:pt idx="2378">
                        <c:v>2.1366773079243919</c:v>
                      </c:pt>
                      <c:pt idx="2379">
                        <c:v>2.2919345789299772</c:v>
                      </c:pt>
                      <c:pt idx="2380">
                        <c:v>2.1707374028464002</c:v>
                      </c:pt>
                      <c:pt idx="2381">
                        <c:v>1.794720500076207</c:v>
                      </c:pt>
                      <c:pt idx="2382">
                        <c:v>1.552934542243841</c:v>
                      </c:pt>
                      <c:pt idx="2383">
                        <c:v>1.449709319070891</c:v>
                      </c:pt>
                      <c:pt idx="2384">
                        <c:v>1.663284940086454</c:v>
                      </c:pt>
                      <c:pt idx="2385">
                        <c:v>1.7994622767993009</c:v>
                      </c:pt>
                      <c:pt idx="2386">
                        <c:v>2.1319996034269848</c:v>
                      </c:pt>
                      <c:pt idx="2387">
                        <c:v>2.337861979224642</c:v>
                      </c:pt>
                      <c:pt idx="2388">
                        <c:v>2.3726233404164052</c:v>
                      </c:pt>
                      <c:pt idx="2389">
                        <c:v>2.4098551058487461</c:v>
                      </c:pt>
                      <c:pt idx="2390">
                        <c:v>2.5944846092096561</c:v>
                      </c:pt>
                      <c:pt idx="2391">
                        <c:v>2.80396591905631</c:v>
                      </c:pt>
                      <c:pt idx="2392">
                        <c:v>3.0061032963734129</c:v>
                      </c:pt>
                      <c:pt idx="2393">
                        <c:v>3.1539397361015951</c:v>
                      </c:pt>
                      <c:pt idx="2394">
                        <c:v>3.2036179312217312</c:v>
                      </c:pt>
                      <c:pt idx="2395">
                        <c:v>2.9765090946394501</c:v>
                      </c:pt>
                      <c:pt idx="2396">
                        <c:v>2.7310853011205651</c:v>
                      </c:pt>
                      <c:pt idx="2397">
                        <c:v>2.6367520854501612</c:v>
                      </c:pt>
                      <c:pt idx="2398">
                        <c:v>2.6586244430634229</c:v>
                      </c:pt>
                      <c:pt idx="2399">
                        <c:v>2.549451036699605</c:v>
                      </c:pt>
                      <c:pt idx="2400">
                        <c:v>2.5075226751400792</c:v>
                      </c:pt>
                      <c:pt idx="2401">
                        <c:v>2.58812768553656</c:v>
                      </c:pt>
                      <c:pt idx="2402">
                        <c:v>2.7115908711472678</c:v>
                      </c:pt>
                      <c:pt idx="2403">
                        <c:v>2.802197404170149</c:v>
                      </c:pt>
                      <c:pt idx="2404">
                        <c:v>2.7912651450391501</c:v>
                      </c:pt>
                      <c:pt idx="2405">
                        <c:v>2.8924995319553708</c:v>
                      </c:pt>
                      <c:pt idx="2406">
                        <c:v>2.9602112564714109</c:v>
                      </c:pt>
                      <c:pt idx="2407">
                        <c:v>2.73545660118927</c:v>
                      </c:pt>
                      <c:pt idx="2408">
                        <c:v>2.573052961840653</c:v>
                      </c:pt>
                      <c:pt idx="2409">
                        <c:v>2.5404374020022251</c:v>
                      </c:pt>
                      <c:pt idx="2410">
                        <c:v>2.408178158485732</c:v>
                      </c:pt>
                      <c:pt idx="2411">
                        <c:v>2.332696332921933</c:v>
                      </c:pt>
                      <c:pt idx="2412">
                        <c:v>2.283569390283819</c:v>
                      </c:pt>
                      <c:pt idx="2413">
                        <c:v>2.2576784929597919</c:v>
                      </c:pt>
                      <c:pt idx="2414">
                        <c:v>2.3243349566999019</c:v>
                      </c:pt>
                      <c:pt idx="2415">
                        <c:v>2.299722516675005</c:v>
                      </c:pt>
                      <c:pt idx="2416">
                        <c:v>2.4114448401766491</c:v>
                      </c:pt>
                      <c:pt idx="2417">
                        <c:v>2.2575999712880672</c:v>
                      </c:pt>
                      <c:pt idx="2418">
                        <c:v>2.0685915049005792</c:v>
                      </c:pt>
                      <c:pt idx="2419">
                        <c:v>2.0757908661374391</c:v>
                      </c:pt>
                      <c:pt idx="2420">
                        <c:v>1.9867734819812279</c:v>
                      </c:pt>
                      <c:pt idx="2421">
                        <c:v>1.931121634482583</c:v>
                      </c:pt>
                      <c:pt idx="2422">
                        <c:v>1.8873590180248481</c:v>
                      </c:pt>
                      <c:pt idx="2423">
                        <c:v>1.7623370760128769</c:v>
                      </c:pt>
                      <c:pt idx="2424">
                        <c:v>1.6542608159363841</c:v>
                      </c:pt>
                      <c:pt idx="2425">
                        <c:v>1.614240991563032</c:v>
                      </c:pt>
                      <c:pt idx="2426">
                        <c:v>1.6337157832169471</c:v>
                      </c:pt>
                      <c:pt idx="2427">
                        <c:v>1.545025625241554</c:v>
                      </c:pt>
                      <c:pt idx="2428">
                        <c:v>1.248944852309489</c:v>
                      </c:pt>
                      <c:pt idx="2429">
                        <c:v>1.207595685839125</c:v>
                      </c:pt>
                      <c:pt idx="2430">
                        <c:v>1.380439089640386</c:v>
                      </c:pt>
                      <c:pt idx="2431">
                        <c:v>1.538347636355887</c:v>
                      </c:pt>
                      <c:pt idx="2432">
                        <c:v>1.755504492769318</c:v>
                      </c:pt>
                      <c:pt idx="2433">
                        <c:v>1.855180551465371</c:v>
                      </c:pt>
                      <c:pt idx="2434">
                        <c:v>1.8833987885867911</c:v>
                      </c:pt>
                      <c:pt idx="2435">
                        <c:v>1.7473932419491509</c:v>
                      </c:pt>
                      <c:pt idx="2436">
                        <c:v>1.5072332769505621</c:v>
                      </c:pt>
                      <c:pt idx="2437">
                        <c:v>1.266819510716791</c:v>
                      </c:pt>
                      <c:pt idx="2438">
                        <c:v>0.73691171284820844</c:v>
                      </c:pt>
                      <c:pt idx="2439">
                        <c:v>0.34051246155848242</c:v>
                      </c:pt>
                      <c:pt idx="2440">
                        <c:v>0.20603274303873209</c:v>
                      </c:pt>
                      <c:pt idx="2441">
                        <c:v>4.7223421841171988E-2</c:v>
                      </c:pt>
                      <c:pt idx="2442">
                        <c:v>1.9014284601062741E-2</c:v>
                      </c:pt>
                      <c:pt idx="2443">
                        <c:v>9.079923497821181E-2</c:v>
                      </c:pt>
                      <c:pt idx="2444">
                        <c:v>0.34629767334877198</c:v>
                      </c:pt>
                      <c:pt idx="2445">
                        <c:v>0.59816475223640742</c:v>
                      </c:pt>
                      <c:pt idx="2446">
                        <c:v>0.65883673691421762</c:v>
                      </c:pt>
                      <c:pt idx="2447">
                        <c:v>0.30064542283939089</c:v>
                      </c:pt>
                      <c:pt idx="2448">
                        <c:v>-0.17379117635557109</c:v>
                      </c:pt>
                      <c:pt idx="2449">
                        <c:v>-0.65173275750402504</c:v>
                      </c:pt>
                      <c:pt idx="2450">
                        <c:v>-0.99670146251392389</c:v>
                      </c:pt>
                      <c:pt idx="2451">
                        <c:v>-1.130479794495848</c:v>
                      </c:pt>
                      <c:pt idx="2452">
                        <c:v>-1.1217075554145719</c:v>
                      </c:pt>
                      <c:pt idx="2453">
                        <c:v>-0.88548673248099452</c:v>
                      </c:pt>
                      <c:pt idx="2454">
                        <c:v>-0.40457361735317388</c:v>
                      </c:pt>
                      <c:pt idx="2455">
                        <c:v>-1.501595559929523</c:v>
                      </c:pt>
                      <c:pt idx="2456">
                        <c:v>-1.762723606819024</c:v>
                      </c:pt>
                      <c:pt idx="2457">
                        <c:v>-1.8991605561656359</c:v>
                      </c:pt>
                      <c:pt idx="2458">
                        <c:v>-1.697938054881061</c:v>
                      </c:pt>
                      <c:pt idx="2459">
                        <c:v>-1.346261379426654</c:v>
                      </c:pt>
                      <c:pt idx="2460">
                        <c:v>-0.81028645600703442</c:v>
                      </c:pt>
                      <c:pt idx="2461">
                        <c:v>-0.73080996705658952</c:v>
                      </c:pt>
                      <c:pt idx="2462">
                        <c:v>-0.79643494923567193</c:v>
                      </c:pt>
                      <c:pt idx="2463">
                        <c:v>2.0998233333182981</c:v>
                      </c:pt>
                      <c:pt idx="2464">
                        <c:v>2.0401919681540939</c:v>
                      </c:pt>
                      <c:pt idx="2465">
                        <c:v>1.914703864547729</c:v>
                      </c:pt>
                      <c:pt idx="2466">
                        <c:v>1.9441853867650549</c:v>
                      </c:pt>
                      <c:pt idx="2467">
                        <c:v>1.6769666862452759</c:v>
                      </c:pt>
                      <c:pt idx="2468">
                        <c:v>1.07340984413968</c:v>
                      </c:pt>
                      <c:pt idx="2469">
                        <c:v>1.227413177075626</c:v>
                      </c:pt>
                      <c:pt idx="2470">
                        <c:v>1.2479266784230709</c:v>
                      </c:pt>
                      <c:pt idx="2471">
                        <c:v>1.51307106240508</c:v>
                      </c:pt>
                      <c:pt idx="2472">
                        <c:v>1.9737296128334789</c:v>
                      </c:pt>
                      <c:pt idx="2473">
                        <c:v>2.338907619879397</c:v>
                      </c:pt>
                      <c:pt idx="2474">
                        <c:v>2.3832250924044369</c:v>
                      </c:pt>
                      <c:pt idx="2475">
                        <c:v>1.977275694647076</c:v>
                      </c:pt>
                      <c:pt idx="2476">
                        <c:v>1.3462587579180989</c:v>
                      </c:pt>
                      <c:pt idx="2477">
                        <c:v>0.96435703889598456</c:v>
                      </c:pt>
                      <c:pt idx="2478">
                        <c:v>0.69688101436585448</c:v>
                      </c:pt>
                      <c:pt idx="2479">
                        <c:v>0.49744807609081643</c:v>
                      </c:pt>
                      <c:pt idx="2480">
                        <c:v>0.53384635604902098</c:v>
                      </c:pt>
                      <c:pt idx="2481">
                        <c:v>0.63863194525735412</c:v>
                      </c:pt>
                      <c:pt idx="2482">
                        <c:v>0.70461496781655086</c:v>
                      </c:pt>
                      <c:pt idx="2483">
                        <c:v>0.77976379688396846</c:v>
                      </c:pt>
                      <c:pt idx="2484">
                        <c:v>0.66829970808284189</c:v>
                      </c:pt>
                      <c:pt idx="2485">
                        <c:v>0.42102216793192082</c:v>
                      </c:pt>
                      <c:pt idx="2486">
                        <c:v>0.48104316847404838</c:v>
                      </c:pt>
                      <c:pt idx="2487">
                        <c:v>0.94983787429293542</c:v>
                      </c:pt>
                      <c:pt idx="2488">
                        <c:v>0.74905305336478412</c:v>
                      </c:pt>
                      <c:pt idx="2489">
                        <c:v>0.56173992022315677</c:v>
                      </c:pt>
                      <c:pt idx="2490">
                        <c:v>0.61105127303910545</c:v>
                      </c:pt>
                      <c:pt idx="2491">
                        <c:v>0.72712156300481778</c:v>
                      </c:pt>
                      <c:pt idx="2492">
                        <c:v>0.92827343032410836</c:v>
                      </c:pt>
                      <c:pt idx="2493">
                        <c:v>-1.027952695353862E-2</c:v>
                      </c:pt>
                      <c:pt idx="2494">
                        <c:v>0.23362819721053221</c:v>
                      </c:pt>
                      <c:pt idx="2495">
                        <c:v>0.33664316458562871</c:v>
                      </c:pt>
                      <c:pt idx="2496">
                        <c:v>0.83089423447138921</c:v>
                      </c:pt>
                      <c:pt idx="2497">
                        <c:v>0.91979495911396525</c:v>
                      </c:pt>
                      <c:pt idx="2498">
                        <c:v>0.73382205378226772</c:v>
                      </c:pt>
                      <c:pt idx="2499">
                        <c:v>0.63240028521462532</c:v>
                      </c:pt>
                      <c:pt idx="2500">
                        <c:v>0.60336402000021683</c:v>
                      </c:pt>
                      <c:pt idx="2501">
                        <c:v>0.41693119924086669</c:v>
                      </c:pt>
                      <c:pt idx="2502">
                        <c:v>0.1581329328838022</c:v>
                      </c:pt>
                      <c:pt idx="2503">
                        <c:v>-0.73788019694977314</c:v>
                      </c:pt>
                      <c:pt idx="2504">
                        <c:v>-0.89059275158712237</c:v>
                      </c:pt>
                      <c:pt idx="2505">
                        <c:v>-1.2098650544412139</c:v>
                      </c:pt>
                      <c:pt idx="2506">
                        <c:v>-1.7409718623894519</c:v>
                      </c:pt>
                      <c:pt idx="2507">
                        <c:v>-1.714544840938468</c:v>
                      </c:pt>
                      <c:pt idx="2508">
                        <c:v>-1.759546497311044</c:v>
                      </c:pt>
                      <c:pt idx="2509">
                        <c:v>-2.1623830100877348</c:v>
                      </c:pt>
                      <c:pt idx="2510">
                        <c:v>-2.295941544334906</c:v>
                      </c:pt>
                      <c:pt idx="2511">
                        <c:v>-2.4388213685078051</c:v>
                      </c:pt>
                      <c:pt idx="2512">
                        <c:v>-2.4734197879291919</c:v>
                      </c:pt>
                      <c:pt idx="2513">
                        <c:v>-2.3517684539288322</c:v>
                      </c:pt>
                      <c:pt idx="2514">
                        <c:v>-2.5462756565531581</c:v>
                      </c:pt>
                      <c:pt idx="2515">
                        <c:v>-2.71435738715136</c:v>
                      </c:pt>
                      <c:pt idx="2516">
                        <c:v>-2.8099715428005112</c:v>
                      </c:pt>
                      <c:pt idx="2517">
                        <c:v>-2.8532884480818539</c:v>
                      </c:pt>
                      <c:pt idx="2518">
                        <c:v>-2.9959005465340178</c:v>
                      </c:pt>
                      <c:pt idx="2519">
                        <c:v>-3.3937581144569302</c:v>
                      </c:pt>
                      <c:pt idx="2520">
                        <c:v>-4.1694391650003926</c:v>
                      </c:pt>
                      <c:pt idx="2521">
                        <c:v>-4.2348842520984293</c:v>
                      </c:pt>
                      <c:pt idx="2522">
                        <c:v>-4.354188127789044</c:v>
                      </c:pt>
                      <c:pt idx="2523">
                        <c:v>-4.1815346325328413</c:v>
                      </c:pt>
                      <c:pt idx="2524">
                        <c:v>-4.25383653737806</c:v>
                      </c:pt>
                      <c:pt idx="2525">
                        <c:v>-4.3267925407023746</c:v>
                      </c:pt>
                      <c:pt idx="2526">
                        <c:v>-4.3664751663793853</c:v>
                      </c:pt>
                      <c:pt idx="2527">
                        <c:v>-1.857126709628792</c:v>
                      </c:pt>
                      <c:pt idx="2528">
                        <c:v>-1.9279614575675319</c:v>
                      </c:pt>
                      <c:pt idx="2529">
                        <c:v>-2.4658981797541228</c:v>
                      </c:pt>
                      <c:pt idx="2530">
                        <c:v>-3.2314014667652371</c:v>
                      </c:pt>
                      <c:pt idx="2531">
                        <c:v>-3.6947800487235378</c:v>
                      </c:pt>
                      <c:pt idx="2532">
                        <c:v>-3.8062446072461089</c:v>
                      </c:pt>
                      <c:pt idx="2533">
                        <c:v>-3.8861374408907721</c:v>
                      </c:pt>
                      <c:pt idx="2534">
                        <c:v>-3.8773644497932538</c:v>
                      </c:pt>
                      <c:pt idx="2535">
                        <c:v>-3.8383453832253469</c:v>
                      </c:pt>
                      <c:pt idx="2536">
                        <c:v>-3.868535674191345</c:v>
                      </c:pt>
                      <c:pt idx="2537">
                        <c:v>-4.0187919226919044</c:v>
                      </c:pt>
                      <c:pt idx="2538">
                        <c:v>-3.843247751930793</c:v>
                      </c:pt>
                      <c:pt idx="2539">
                        <c:v>-3.8435227105677909</c:v>
                      </c:pt>
                      <c:pt idx="2540">
                        <c:v>-3.8539031797584151</c:v>
                      </c:pt>
                      <c:pt idx="2541">
                        <c:v>-3.8997518917526031</c:v>
                      </c:pt>
                      <c:pt idx="2542">
                        <c:v>-3.9930568988049449</c:v>
                      </c:pt>
                      <c:pt idx="2543">
                        <c:v>-4.0656569604923387</c:v>
                      </c:pt>
                      <c:pt idx="2544">
                        <c:v>-3.8207565056430282</c:v>
                      </c:pt>
                      <c:pt idx="2545">
                        <c:v>-3.7937205880797991</c:v>
                      </c:pt>
                      <c:pt idx="2546">
                        <c:v>-3.8201664681214629</c:v>
                      </c:pt>
                      <c:pt idx="2547">
                        <c:v>-3.8666319746837892</c:v>
                      </c:pt>
                      <c:pt idx="2548">
                        <c:v>-3.9791989005794099</c:v>
                      </c:pt>
                      <c:pt idx="2549">
                        <c:v>-3.9146768772463618</c:v>
                      </c:pt>
                      <c:pt idx="2550">
                        <c:v>-3.8510589129623121</c:v>
                      </c:pt>
                      <c:pt idx="2551">
                        <c:v>-3.8471091954866861</c:v>
                      </c:pt>
                      <c:pt idx="2552">
                        <c:v>-3.855251248646169</c:v>
                      </c:pt>
                      <c:pt idx="2553">
                        <c:v>-4.0185093938048722</c:v>
                      </c:pt>
                      <c:pt idx="2554">
                        <c:v>-3.8782038642580292</c:v>
                      </c:pt>
                      <c:pt idx="2555">
                        <c:v>-3.827027916489846</c:v>
                      </c:pt>
                      <c:pt idx="2556">
                        <c:v>-3.8456819476864519</c:v>
                      </c:pt>
                      <c:pt idx="2557">
                        <c:v>-3.572326958327471</c:v>
                      </c:pt>
                      <c:pt idx="2558">
                        <c:v>-3.6990222815617919</c:v>
                      </c:pt>
                      <c:pt idx="2559">
                        <c:v>-3.6004353901791761</c:v>
                      </c:pt>
                      <c:pt idx="2560">
                        <c:v>-3.8015633681949539</c:v>
                      </c:pt>
                      <c:pt idx="2561">
                        <c:v>-3.5705556390585111</c:v>
                      </c:pt>
                      <c:pt idx="2562">
                        <c:v>-3.5318177277348202</c:v>
                      </c:pt>
                      <c:pt idx="2563">
                        <c:v>-3.560583718968128</c:v>
                      </c:pt>
                      <c:pt idx="2564">
                        <c:v>-3.6058220893870101</c:v>
                      </c:pt>
                      <c:pt idx="2565">
                        <c:v>-3.7246017893208032</c:v>
                      </c:pt>
                      <c:pt idx="2566">
                        <c:v>-3.6709431712636582</c:v>
                      </c:pt>
                      <c:pt idx="2567">
                        <c:v>-3.6965128552724682</c:v>
                      </c:pt>
                      <c:pt idx="2568">
                        <c:v>-3.471237427585661</c:v>
                      </c:pt>
                      <c:pt idx="2569">
                        <c:v>-3.1220468417693752</c:v>
                      </c:pt>
                      <c:pt idx="2570">
                        <c:v>-3.1434141993807958</c:v>
                      </c:pt>
                      <c:pt idx="2571">
                        <c:v>-3.058123125075201</c:v>
                      </c:pt>
                      <c:pt idx="2572">
                        <c:v>-2.905632595057285</c:v>
                      </c:pt>
                      <c:pt idx="2573">
                        <c:v>-2.8696817127968428</c:v>
                      </c:pt>
                      <c:pt idx="2574">
                        <c:v>-2.919079123564309</c:v>
                      </c:pt>
                      <c:pt idx="2575">
                        <c:v>-2.726888481684711</c:v>
                      </c:pt>
                      <c:pt idx="2576">
                        <c:v>-4.5881596742256416</c:v>
                      </c:pt>
                      <c:pt idx="2577">
                        <c:v>-3.183303279086573</c:v>
                      </c:pt>
                      <c:pt idx="2578">
                        <c:v>-3.2164156089730471</c:v>
                      </c:pt>
                      <c:pt idx="2579">
                        <c:v>-2.8559194481662669</c:v>
                      </c:pt>
                      <c:pt idx="2580">
                        <c:v>-3.1625612577167299</c:v>
                      </c:pt>
                      <c:pt idx="2581">
                        <c:v>-3.3968848787885868</c:v>
                      </c:pt>
                      <c:pt idx="2582">
                        <c:v>-3.7257430075253981</c:v>
                      </c:pt>
                      <c:pt idx="2583">
                        <c:v>-3.6608999147772372</c:v>
                      </c:pt>
                      <c:pt idx="2584">
                        <c:v>-3.7948163861891562</c:v>
                      </c:pt>
                      <c:pt idx="2585">
                        <c:v>-3.9846120095501401</c:v>
                      </c:pt>
                      <c:pt idx="2586">
                        <c:v>-4.4291199623402608</c:v>
                      </c:pt>
                      <c:pt idx="2587">
                        <c:v>-4.779651002929568</c:v>
                      </c:pt>
                      <c:pt idx="2588">
                        <c:v>-4.0460473711935281</c:v>
                      </c:pt>
                      <c:pt idx="2589">
                        <c:v>-3.7341027614826712</c:v>
                      </c:pt>
                      <c:pt idx="2590">
                        <c:v>-4.135146806525305</c:v>
                      </c:pt>
                      <c:pt idx="2591">
                        <c:v>-4.2607088770757056</c:v>
                      </c:pt>
                      <c:pt idx="2592">
                        <c:v>-4.2197811330670261</c:v>
                      </c:pt>
                      <c:pt idx="2593">
                        <c:v>-4.0982710736592356</c:v>
                      </c:pt>
                      <c:pt idx="2594">
                        <c:v>-4.2001796634782096</c:v>
                      </c:pt>
                      <c:pt idx="2595">
                        <c:v>-4.1008678380236914</c:v>
                      </c:pt>
                      <c:pt idx="2596">
                        <c:v>-3.933336051201084</c:v>
                      </c:pt>
                      <c:pt idx="2597">
                        <c:v>-3.7811467425543608</c:v>
                      </c:pt>
                      <c:pt idx="2598">
                        <c:v>-3.8602959555349061</c:v>
                      </c:pt>
                      <c:pt idx="2599">
                        <c:v>-3.8570175001831521</c:v>
                      </c:pt>
                      <c:pt idx="2600">
                        <c:v>-3.9862796615057721</c:v>
                      </c:pt>
                      <c:pt idx="2601">
                        <c:v>-3.7903740596443058</c:v>
                      </c:pt>
                      <c:pt idx="2602">
                        <c:v>-3.8655374664024809</c:v>
                      </c:pt>
                      <c:pt idx="2603">
                        <c:v>-3.7740629447955372</c:v>
                      </c:pt>
                      <c:pt idx="2604">
                        <c:v>-3.5248983340006941</c:v>
                      </c:pt>
                      <c:pt idx="2605">
                        <c:v>-3.4626757871272629</c:v>
                      </c:pt>
                      <c:pt idx="2606">
                        <c:v>-3.4144999533839151</c:v>
                      </c:pt>
                      <c:pt idx="2607">
                        <c:v>-3.382553263526086</c:v>
                      </c:pt>
                      <c:pt idx="2608">
                        <c:v>-3.513150044520267</c:v>
                      </c:pt>
                      <c:pt idx="2609">
                        <c:v>-3.405285569439191</c:v>
                      </c:pt>
                      <c:pt idx="2610">
                        <c:v>-3.5214522454804329</c:v>
                      </c:pt>
                      <c:pt idx="2611">
                        <c:v>-3.4759677086014991</c:v>
                      </c:pt>
                      <c:pt idx="2612">
                        <c:v>-3.5978814715397962</c:v>
                      </c:pt>
                      <c:pt idx="2613">
                        <c:v>-3.6680575324289779</c:v>
                      </c:pt>
                      <c:pt idx="2614">
                        <c:v>-3.7728363193840142</c:v>
                      </c:pt>
                      <c:pt idx="2615">
                        <c:v>-3.527111433210194</c:v>
                      </c:pt>
                      <c:pt idx="2616">
                        <c:v>-3.1033406940973181</c:v>
                      </c:pt>
                      <c:pt idx="2617">
                        <c:v>-3.0981338634564981</c:v>
                      </c:pt>
                      <c:pt idx="2618">
                        <c:v>-3.176072258219425</c:v>
                      </c:pt>
                      <c:pt idx="2619">
                        <c:v>-3.158141635236408</c:v>
                      </c:pt>
                      <c:pt idx="2620">
                        <c:v>-3.246582048681478</c:v>
                      </c:pt>
                      <c:pt idx="2621">
                        <c:v>-3.4601178774912289</c:v>
                      </c:pt>
                      <c:pt idx="2622">
                        <c:v>-3.6322813174806008</c:v>
                      </c:pt>
                      <c:pt idx="2623">
                        <c:v>-3.5356816790911578</c:v>
                      </c:pt>
                      <c:pt idx="2624">
                        <c:v>-3.3964740075083291</c:v>
                      </c:pt>
                      <c:pt idx="2625">
                        <c:v>-3.3284693458934158</c:v>
                      </c:pt>
                      <c:pt idx="2626">
                        <c:v>-3.154245787247643</c:v>
                      </c:pt>
                      <c:pt idx="2627">
                        <c:v>-2.9441038241688249</c:v>
                      </c:pt>
                      <c:pt idx="2628">
                        <c:v>-2.5720285051623328</c:v>
                      </c:pt>
                      <c:pt idx="2629">
                        <c:v>-2.2072324834167532</c:v>
                      </c:pt>
                      <c:pt idx="2630">
                        <c:v>-2.0960850944036542</c:v>
                      </c:pt>
                      <c:pt idx="2631">
                        <c:v>-2.504162196433632</c:v>
                      </c:pt>
                      <c:pt idx="2632">
                        <c:v>-2.7673179433600308</c:v>
                      </c:pt>
                      <c:pt idx="2633">
                        <c:v>-2.8676340094615989</c:v>
                      </c:pt>
                      <c:pt idx="2634">
                        <c:v>-2.857451293138686</c:v>
                      </c:pt>
                      <c:pt idx="2635">
                        <c:v>-3.2548500688627282</c:v>
                      </c:pt>
                      <c:pt idx="2636">
                        <c:v>-3.2722199237537422</c:v>
                      </c:pt>
                      <c:pt idx="2637">
                        <c:v>-3.3141792122104992</c:v>
                      </c:pt>
                      <c:pt idx="2638">
                        <c:v>-3.36984635657649</c:v>
                      </c:pt>
                      <c:pt idx="2639">
                        <c:v>-3.3696749166197071</c:v>
                      </c:pt>
                      <c:pt idx="2640">
                        <c:v>-3.462450819338537</c:v>
                      </c:pt>
                      <c:pt idx="2641">
                        <c:v>-3.5054924292958418</c:v>
                      </c:pt>
                      <c:pt idx="2642">
                        <c:v>-3.6963351887814389</c:v>
                      </c:pt>
                      <c:pt idx="2643">
                        <c:v>-3.7666575309574299</c:v>
                      </c:pt>
                      <c:pt idx="2644">
                        <c:v>-3.7508856378868871</c:v>
                      </c:pt>
                      <c:pt idx="2645">
                        <c:v>-4.0140262848374499</c:v>
                      </c:pt>
                      <c:pt idx="2646">
                        <c:v>-3.9819640564412642</c:v>
                      </c:pt>
                      <c:pt idx="2647">
                        <c:v>-3.7275619503758959</c:v>
                      </c:pt>
                      <c:pt idx="2648">
                        <c:v>-3.7389895959055801</c:v>
                      </c:pt>
                      <c:pt idx="2649">
                        <c:v>-3.7264550478463061</c:v>
                      </c:pt>
                      <c:pt idx="2650">
                        <c:v>-3.506886466681947</c:v>
                      </c:pt>
                      <c:pt idx="2651">
                        <c:v>-2.8141600438650189</c:v>
                      </c:pt>
                      <c:pt idx="2652">
                        <c:v>-2.3100489839313738</c:v>
                      </c:pt>
                      <c:pt idx="2653">
                        <c:v>-2.009383433787467</c:v>
                      </c:pt>
                      <c:pt idx="2654">
                        <c:v>-1.836741265307261</c:v>
                      </c:pt>
                      <c:pt idx="2655">
                        <c:v>-2.072488895168259</c:v>
                      </c:pt>
                      <c:pt idx="2656">
                        <c:v>-2.0531592202745359</c:v>
                      </c:pt>
                      <c:pt idx="2657">
                        <c:v>-1.8685422028625009</c:v>
                      </c:pt>
                      <c:pt idx="2658">
                        <c:v>-1.72145284811219</c:v>
                      </c:pt>
                      <c:pt idx="2659">
                        <c:v>-1.88027152389848</c:v>
                      </c:pt>
                      <c:pt idx="2660">
                        <c:v>-2.0907523034337352</c:v>
                      </c:pt>
                      <c:pt idx="2661">
                        <c:v>-2.2399111551527069</c:v>
                      </c:pt>
                      <c:pt idx="2662">
                        <c:v>-2.7309504092004051</c:v>
                      </c:pt>
                      <c:pt idx="2663">
                        <c:v>-3.2151078360972489</c:v>
                      </c:pt>
                      <c:pt idx="2664">
                        <c:v>-3.3781594978194338</c:v>
                      </c:pt>
                      <c:pt idx="2665">
                        <c:v>-3.4435719707571502</c:v>
                      </c:pt>
                      <c:pt idx="2666">
                        <c:v>-3.7475099844347262</c:v>
                      </c:pt>
                      <c:pt idx="2667">
                        <c:v>-3.840848448080783</c:v>
                      </c:pt>
                      <c:pt idx="2668">
                        <c:v>-3.887871205124299</c:v>
                      </c:pt>
                      <c:pt idx="2669">
                        <c:v>-3.7579772799241291</c:v>
                      </c:pt>
                      <c:pt idx="2670">
                        <c:v>-3.6064052952628889</c:v>
                      </c:pt>
                      <c:pt idx="2671">
                        <c:v>-3.4661574198650191</c:v>
                      </c:pt>
                      <c:pt idx="2672">
                        <c:v>-3.396947030360923</c:v>
                      </c:pt>
                      <c:pt idx="2673">
                        <c:v>-3.4202860947061531</c:v>
                      </c:pt>
                      <c:pt idx="2674">
                        <c:v>-3.2454749168585582</c:v>
                      </c:pt>
                      <c:pt idx="2675">
                        <c:v>-3.3047046959550852</c:v>
                      </c:pt>
                      <c:pt idx="2676">
                        <c:v>-3.1583293096877911</c:v>
                      </c:pt>
                      <c:pt idx="2677">
                        <c:v>-2.8757195828282569</c:v>
                      </c:pt>
                      <c:pt idx="2678">
                        <c:v>-2.5686093057765662</c:v>
                      </c:pt>
                      <c:pt idx="2679">
                        <c:v>-2.545458697129694</c:v>
                      </c:pt>
                      <c:pt idx="2680">
                        <c:v>-2.4710690526686552</c:v>
                      </c:pt>
                      <c:pt idx="2681">
                        <c:v>-2.3900333166347272</c:v>
                      </c:pt>
                      <c:pt idx="2682">
                        <c:v>-2.0756876464422929</c:v>
                      </c:pt>
                      <c:pt idx="2683">
                        <c:v>-1.9499878126434951</c:v>
                      </c:pt>
                      <c:pt idx="2684">
                        <c:v>-2.0127771765159261</c:v>
                      </c:pt>
                      <c:pt idx="2685">
                        <c:v>-2.00328186453853</c:v>
                      </c:pt>
                      <c:pt idx="2686">
                        <c:v>-2.1038800572050449</c:v>
                      </c:pt>
                      <c:pt idx="2687">
                        <c:v>-1.946734437429317</c:v>
                      </c:pt>
                      <c:pt idx="2688">
                        <c:v>-1.927705713908056</c:v>
                      </c:pt>
                      <c:pt idx="2689">
                        <c:v>-1.903380267384001</c:v>
                      </c:pt>
                      <c:pt idx="2690">
                        <c:v>-1.7467308514635169</c:v>
                      </c:pt>
                      <c:pt idx="2691">
                        <c:v>-1.7057089825805609</c:v>
                      </c:pt>
                      <c:pt idx="2692">
                        <c:v>-1.65218877206271</c:v>
                      </c:pt>
                      <c:pt idx="2693">
                        <c:v>-1.625030344921738</c:v>
                      </c:pt>
                      <c:pt idx="2694">
                        <c:v>-1.5429627242340569</c:v>
                      </c:pt>
                      <c:pt idx="2695">
                        <c:v>-1.459360333401464</c:v>
                      </c:pt>
                      <c:pt idx="2696">
                        <c:v>-1.6004250245498759</c:v>
                      </c:pt>
                      <c:pt idx="2697">
                        <c:v>-1.644527634307386</c:v>
                      </c:pt>
                      <c:pt idx="2698">
                        <c:v>-1.525823792841762</c:v>
                      </c:pt>
                      <c:pt idx="2699">
                        <c:v>-1.351088243557669</c:v>
                      </c:pt>
                      <c:pt idx="2700">
                        <c:v>-1.310457332548628</c:v>
                      </c:pt>
                      <c:pt idx="2701">
                        <c:v>-1.148833019033261</c:v>
                      </c:pt>
                      <c:pt idx="2702">
                        <c:v>-1.1094447752726311</c:v>
                      </c:pt>
                      <c:pt idx="2703">
                        <c:v>-1.1743224254834681</c:v>
                      </c:pt>
                      <c:pt idx="2704">
                        <c:v>-0.99537760518869556</c:v>
                      </c:pt>
                      <c:pt idx="2705">
                        <c:v>-0.88960760882827639</c:v>
                      </c:pt>
                      <c:pt idx="2706">
                        <c:v>-1.105598134100001</c:v>
                      </c:pt>
                      <c:pt idx="2707">
                        <c:v>-1.1856681053092979</c:v>
                      </c:pt>
                      <c:pt idx="2708">
                        <c:v>-1.5957187553962711</c:v>
                      </c:pt>
                      <c:pt idx="2709">
                        <c:v>-1.80629742719098</c:v>
                      </c:pt>
                      <c:pt idx="2710">
                        <c:v>-1.677288083610087</c:v>
                      </c:pt>
                      <c:pt idx="2711">
                        <c:v>-1.485577565243845</c:v>
                      </c:pt>
                      <c:pt idx="2712">
                        <c:v>-1.3440581226403949</c:v>
                      </c:pt>
                      <c:pt idx="2713">
                        <c:v>-1.3052849137508871</c:v>
                      </c:pt>
                      <c:pt idx="2714">
                        <c:v>-1.2945898147845141</c:v>
                      </c:pt>
                      <c:pt idx="2715">
                        <c:v>-1.2171930684048591</c:v>
                      </c:pt>
                      <c:pt idx="2716">
                        <c:v>-1.07449980621935</c:v>
                      </c:pt>
                      <c:pt idx="2717">
                        <c:v>-1.0060203601305751</c:v>
                      </c:pt>
                      <c:pt idx="2718">
                        <c:v>-1.083798734055307</c:v>
                      </c:pt>
                      <c:pt idx="2719">
                        <c:v>-1.166465568944598</c:v>
                      </c:pt>
                      <c:pt idx="2720">
                        <c:v>-1.037109119264668</c:v>
                      </c:pt>
                      <c:pt idx="2721">
                        <c:v>-0.87200662869537493</c:v>
                      </c:pt>
                      <c:pt idx="2722">
                        <c:v>-0.71452735808097834</c:v>
                      </c:pt>
                      <c:pt idx="2723">
                        <c:v>-0.4025031948184869</c:v>
                      </c:pt>
                      <c:pt idx="2724">
                        <c:v>-0.32794576767422468</c:v>
                      </c:pt>
                      <c:pt idx="2725">
                        <c:v>-7.7493693947450093E-2</c:v>
                      </c:pt>
                      <c:pt idx="2726">
                        <c:v>-8.7306391474498216E-2</c:v>
                      </c:pt>
                      <c:pt idx="2727">
                        <c:v>4.5379300244459693E-2</c:v>
                      </c:pt>
                      <c:pt idx="2728">
                        <c:v>0.23830014610126871</c:v>
                      </c:pt>
                      <c:pt idx="2729">
                        <c:v>0.2079881018471228</c:v>
                      </c:pt>
                      <c:pt idx="2730">
                        <c:v>1.1795498098614439E-2</c:v>
                      </c:pt>
                      <c:pt idx="2731">
                        <c:v>-0.24011508180937571</c:v>
                      </c:pt>
                      <c:pt idx="2732">
                        <c:v>-0.53229595648792072</c:v>
                      </c:pt>
                      <c:pt idx="2733">
                        <c:v>-0.6574156298531606</c:v>
                      </c:pt>
                      <c:pt idx="2734">
                        <c:v>-0.68748922480030794</c:v>
                      </c:pt>
                      <c:pt idx="2735">
                        <c:v>-0.52424951365773764</c:v>
                      </c:pt>
                      <c:pt idx="2736">
                        <c:v>-0.15546770275068991</c:v>
                      </c:pt>
                      <c:pt idx="2737">
                        <c:v>0.28620124748744702</c:v>
                      </c:pt>
                      <c:pt idx="2738">
                        <c:v>0.42609633865222868</c:v>
                      </c:pt>
                      <c:pt idx="2739">
                        <c:v>0.49425284842929068</c:v>
                      </c:pt>
                      <c:pt idx="2740">
                        <c:v>0.23427639671275341</c:v>
                      </c:pt>
                      <c:pt idx="2741">
                        <c:v>0.124911384478779</c:v>
                      </c:pt>
                      <c:pt idx="2742">
                        <c:v>6.5013643781034081E-2</c:v>
                      </c:pt>
                      <c:pt idx="2743">
                        <c:v>0.28100778500135348</c:v>
                      </c:pt>
                      <c:pt idx="2744">
                        <c:v>0.62218433773690662</c:v>
                      </c:pt>
                      <c:pt idx="2745">
                        <c:v>0.7342926072231637</c:v>
                      </c:pt>
                      <c:pt idx="2746">
                        <c:v>0.5041381778091929</c:v>
                      </c:pt>
                      <c:pt idx="2747">
                        <c:v>0.5627736171239851</c:v>
                      </c:pt>
                      <c:pt idx="2748">
                        <c:v>0.71106668042657484</c:v>
                      </c:pt>
                      <c:pt idx="2749">
                        <c:v>0.93983758368870196</c:v>
                      </c:pt>
                      <c:pt idx="2750">
                        <c:v>1.2557249545205491</c:v>
                      </c:pt>
                      <c:pt idx="2751">
                        <c:v>1.474064408635144</c:v>
                      </c:pt>
                      <c:pt idx="2752">
                        <c:v>1.670340551799441</c:v>
                      </c:pt>
                      <c:pt idx="2753">
                        <c:v>1.752122945649192</c:v>
                      </c:pt>
                      <c:pt idx="2754">
                        <c:v>1.719642280864067</c:v>
                      </c:pt>
                      <c:pt idx="2755">
                        <c:v>1.573865302712034</c:v>
                      </c:pt>
                      <c:pt idx="2756">
                        <c:v>1.4758952124621769</c:v>
                      </c:pt>
                      <c:pt idx="2757">
                        <c:v>1.285339419139639</c:v>
                      </c:pt>
                      <c:pt idx="2758">
                        <c:v>1.2754694074380031</c:v>
                      </c:pt>
                      <c:pt idx="2759">
                        <c:v>1.3502383467430139</c:v>
                      </c:pt>
                      <c:pt idx="2760">
                        <c:v>1.42758544968496</c:v>
                      </c:pt>
                      <c:pt idx="2761">
                        <c:v>1.3297462511774001</c:v>
                      </c:pt>
                      <c:pt idx="2762">
                        <c:v>1.29165940557957</c:v>
                      </c:pt>
                      <c:pt idx="2763">
                        <c:v>1.364128550412703</c:v>
                      </c:pt>
                      <c:pt idx="2764">
                        <c:v>1.1861219908411129</c:v>
                      </c:pt>
                      <c:pt idx="2765">
                        <c:v>0.96600589993881114</c:v>
                      </c:pt>
                      <c:pt idx="2766">
                        <c:v>1.093870782385898</c:v>
                      </c:pt>
                      <c:pt idx="2767">
                        <c:v>1.150404580870237</c:v>
                      </c:pt>
                      <c:pt idx="2768">
                        <c:v>1.297129200349004</c:v>
                      </c:pt>
                      <c:pt idx="2769">
                        <c:v>0.94850104402876489</c:v>
                      </c:pt>
                      <c:pt idx="2770">
                        <c:v>0.54340609561397157</c:v>
                      </c:pt>
                      <c:pt idx="2771">
                        <c:v>0.31158532516122311</c:v>
                      </c:pt>
                      <c:pt idx="2772">
                        <c:v>9.6281248950877571E-2</c:v>
                      </c:pt>
                      <c:pt idx="2773">
                        <c:v>0.1508714767687796</c:v>
                      </c:pt>
                      <c:pt idx="2774">
                        <c:v>0.25275654029589911</c:v>
                      </c:pt>
                      <c:pt idx="2775">
                        <c:v>0.38289866471202483</c:v>
                      </c:pt>
                      <c:pt idx="2776">
                        <c:v>0.56820263581535979</c:v>
                      </c:pt>
                      <c:pt idx="2777">
                        <c:v>0.66655664033542006</c:v>
                      </c:pt>
                      <c:pt idx="2778">
                        <c:v>0.55271949964895017</c:v>
                      </c:pt>
                      <c:pt idx="2779">
                        <c:v>0.36362727689385449</c:v>
                      </c:pt>
                      <c:pt idx="2780">
                        <c:v>0.387004157170112</c:v>
                      </c:pt>
                      <c:pt idx="2781">
                        <c:v>0.5720371377398239</c:v>
                      </c:pt>
                      <c:pt idx="2782">
                        <c:v>0.61499046794329448</c:v>
                      </c:pt>
                      <c:pt idx="2783">
                        <c:v>0.5087104933509996</c:v>
                      </c:pt>
                      <c:pt idx="2784">
                        <c:v>0.72841651368315519</c:v>
                      </c:pt>
                      <c:pt idx="2785">
                        <c:v>0.98445352450295143</c:v>
                      </c:pt>
                      <c:pt idx="2786">
                        <c:v>1.1865826743917911</c:v>
                      </c:pt>
                      <c:pt idx="2787">
                        <c:v>1.295632690382297</c:v>
                      </c:pt>
                      <c:pt idx="2788">
                        <c:v>1.320750897005514</c:v>
                      </c:pt>
                      <c:pt idx="2789">
                        <c:v>1.203999260957582</c:v>
                      </c:pt>
                      <c:pt idx="2790">
                        <c:v>0.916978670173342</c:v>
                      </c:pt>
                      <c:pt idx="2791">
                        <c:v>0.77177622999591033</c:v>
                      </c:pt>
                      <c:pt idx="2792">
                        <c:v>0.56333182986168673</c:v>
                      </c:pt>
                      <c:pt idx="2793">
                        <c:v>0.36317609974379972</c:v>
                      </c:pt>
                      <c:pt idx="2794">
                        <c:v>0.12612262670447341</c:v>
                      </c:pt>
                      <c:pt idx="2795">
                        <c:v>8.841337323806131E-2</c:v>
                      </c:pt>
                      <c:pt idx="2796">
                        <c:v>0.15032068282563019</c:v>
                      </c:pt>
                      <c:pt idx="2797">
                        <c:v>0.2107106796589012</c:v>
                      </c:pt>
                      <c:pt idx="2798">
                        <c:v>0.14717999985255109</c:v>
                      </c:pt>
                      <c:pt idx="2799">
                        <c:v>0.26440737626391952</c:v>
                      </c:pt>
                      <c:pt idx="2800">
                        <c:v>0.43624956748675481</c:v>
                      </c:pt>
                      <c:pt idx="2801">
                        <c:v>0.63932515663194178</c:v>
                      </c:pt>
                      <c:pt idx="2802">
                        <c:v>0.7521348685057716</c:v>
                      </c:pt>
                      <c:pt idx="2803">
                        <c:v>0.68649214409215253</c:v>
                      </c:pt>
                      <c:pt idx="2804">
                        <c:v>0.55350647005614251</c:v>
                      </c:pt>
                      <c:pt idx="2805">
                        <c:v>0.64102319700798482</c:v>
                      </c:pt>
                      <c:pt idx="2806">
                        <c:v>0.816699166268676</c:v>
                      </c:pt>
                      <c:pt idx="2807">
                        <c:v>0.72116214704157877</c:v>
                      </c:pt>
                      <c:pt idx="2808">
                        <c:v>0.61497360262160816</c:v>
                      </c:pt>
                      <c:pt idx="2809">
                        <c:v>0.41750403190127022</c:v>
                      </c:pt>
                      <c:pt idx="2810">
                        <c:v>0.34660642531788433</c:v>
                      </c:pt>
                      <c:pt idx="2811">
                        <c:v>2.8685573801889769E-2</c:v>
                      </c:pt>
                      <c:pt idx="2812">
                        <c:v>-0.19687817271530469</c:v>
                      </c:pt>
                      <c:pt idx="2813">
                        <c:v>-0.12693477236047701</c:v>
                      </c:pt>
                      <c:pt idx="2814">
                        <c:v>-6.236154718090188E-2</c:v>
                      </c:pt>
                      <c:pt idx="2815">
                        <c:v>4.3971163170197357E-2</c:v>
                      </c:pt>
                      <c:pt idx="2816">
                        <c:v>-0.115320186452542</c:v>
                      </c:pt>
                      <c:pt idx="2817">
                        <c:v>-0.1020051668362837</c:v>
                      </c:pt>
                      <c:pt idx="2818">
                        <c:v>-4.3940647592569347E-2</c:v>
                      </c:pt>
                      <c:pt idx="2819">
                        <c:v>0.18164082608620041</c:v>
                      </c:pt>
                      <c:pt idx="2820">
                        <c:v>8.5544495832284073E-2</c:v>
                      </c:pt>
                      <c:pt idx="2821">
                        <c:v>5.6844495831093383E-2</c:v>
                      </c:pt>
                      <c:pt idx="2822">
                        <c:v>2.8701648036447539E-2</c:v>
                      </c:pt>
                      <c:pt idx="2823">
                        <c:v>0.13386756447315781</c:v>
                      </c:pt>
                      <c:pt idx="2824">
                        <c:v>2.3238870174383489E-2</c:v>
                      </c:pt>
                      <c:pt idx="2825">
                        <c:v>-0.34535812376349501</c:v>
                      </c:pt>
                      <c:pt idx="2826">
                        <c:v>-0.51274982839194128</c:v>
                      </c:pt>
                      <c:pt idx="2827">
                        <c:v>-0.70170311069889724</c:v>
                      </c:pt>
                      <c:pt idx="2828">
                        <c:v>-0.73983785258308843</c:v>
                      </c:pt>
                      <c:pt idx="2829">
                        <c:v>-0.79988491356688263</c:v>
                      </c:pt>
                      <c:pt idx="2830">
                        <c:v>-0.84004567123014684</c:v>
                      </c:pt>
                      <c:pt idx="2831">
                        <c:v>-0.83913480906987425</c:v>
                      </c:pt>
                      <c:pt idx="2832">
                        <c:v>-0.77572005268597055</c:v>
                      </c:pt>
                      <c:pt idx="2833">
                        <c:v>-0.89772673705977379</c:v>
                      </c:pt>
                      <c:pt idx="2834">
                        <c:v>-1.2341761842857399</c:v>
                      </c:pt>
                      <c:pt idx="2835">
                        <c:v>-1.733590803834016</c:v>
                      </c:pt>
                      <c:pt idx="2836">
                        <c:v>-1.996382697011414</c:v>
                      </c:pt>
                      <c:pt idx="2837">
                        <c:v>-2.069654091103418</c:v>
                      </c:pt>
                      <c:pt idx="2838">
                        <c:v>-2.1557826302458292</c:v>
                      </c:pt>
                      <c:pt idx="2839">
                        <c:v>-2.0338514365200022</c:v>
                      </c:pt>
                      <c:pt idx="2840">
                        <c:v>-1.877202776791747</c:v>
                      </c:pt>
                      <c:pt idx="2841">
                        <c:v>-1.612608637409785</c:v>
                      </c:pt>
                      <c:pt idx="2842">
                        <c:v>-1.7566455665279039</c:v>
                      </c:pt>
                      <c:pt idx="2843">
                        <c:v>-2.1217424073739251</c:v>
                      </c:pt>
                      <c:pt idx="2844">
                        <c:v>-2.467858201952565</c:v>
                      </c:pt>
                      <c:pt idx="2845">
                        <c:v>-2.485160615276143</c:v>
                      </c:pt>
                      <c:pt idx="2846">
                        <c:v>-2.457914199135486</c:v>
                      </c:pt>
                      <c:pt idx="2847">
                        <c:v>-2.506678741778837</c:v>
                      </c:pt>
                      <c:pt idx="2848">
                        <c:v>-2.5487743151393878</c:v>
                      </c:pt>
                      <c:pt idx="2849">
                        <c:v>-2.4439859102777701</c:v>
                      </c:pt>
                      <c:pt idx="2850">
                        <c:v>-2.4704863867465718</c:v>
                      </c:pt>
                      <c:pt idx="2851">
                        <c:v>-2.5517513841286821</c:v>
                      </c:pt>
                      <c:pt idx="2852">
                        <c:v>-2.5368519754192511</c:v>
                      </c:pt>
                      <c:pt idx="2853">
                        <c:v>-2.5199917358169119</c:v>
                      </c:pt>
                      <c:pt idx="2854">
                        <c:v>-2.5288312002041899</c:v>
                      </c:pt>
                      <c:pt idx="2855">
                        <c:v>-2.6171951566248208</c:v>
                      </c:pt>
                      <c:pt idx="2856">
                        <c:v>-2.742958893678531</c:v>
                      </c:pt>
                      <c:pt idx="2857">
                        <c:v>-2.8010671943190371</c:v>
                      </c:pt>
                      <c:pt idx="2858">
                        <c:v>-2.90594280239864</c:v>
                      </c:pt>
                      <c:pt idx="2859">
                        <c:v>-2.9653863134631901</c:v>
                      </c:pt>
                      <c:pt idx="2860">
                        <c:v>-3.123179828959223</c:v>
                      </c:pt>
                      <c:pt idx="2861">
                        <c:v>-3.1848415133204031</c:v>
                      </c:pt>
                      <c:pt idx="2862">
                        <c:v>-3.2885643856676312</c:v>
                      </c:pt>
                      <c:pt idx="2863">
                        <c:v>-3.3093558558218281</c:v>
                      </c:pt>
                      <c:pt idx="2864">
                        <c:v>-3.4625628420014962</c:v>
                      </c:pt>
                      <c:pt idx="2865">
                        <c:v>-3.543374361980284</c:v>
                      </c:pt>
                      <c:pt idx="2866">
                        <c:v>-3.4684300441456011</c:v>
                      </c:pt>
                      <c:pt idx="2867">
                        <c:v>-3.4659057450418231</c:v>
                      </c:pt>
                      <c:pt idx="2868">
                        <c:v>-3.6274681965836391</c:v>
                      </c:pt>
                      <c:pt idx="2869">
                        <c:v>-3.6099716843060188</c:v>
                      </c:pt>
                      <c:pt idx="2870">
                        <c:v>-3.6210637609394358</c:v>
                      </c:pt>
                      <c:pt idx="2871">
                        <c:v>-3.5563040684594238</c:v>
                      </c:pt>
                      <c:pt idx="2872">
                        <c:v>-3.5585356394613141</c:v>
                      </c:pt>
                      <c:pt idx="2873">
                        <c:v>-3.5136737136999141</c:v>
                      </c:pt>
                      <c:pt idx="2874">
                        <c:v>-3.3211308988230939</c:v>
                      </c:pt>
                      <c:pt idx="2875">
                        <c:v>-3.1770397283741829</c:v>
                      </c:pt>
                      <c:pt idx="2876">
                        <c:v>-3.0435361852978522</c:v>
                      </c:pt>
                      <c:pt idx="2877">
                        <c:v>-2.964870084214728</c:v>
                      </c:pt>
                      <c:pt idx="2878">
                        <c:v>-2.803654700593849</c:v>
                      </c:pt>
                      <c:pt idx="2879">
                        <c:v>-2.7810710774081091</c:v>
                      </c:pt>
                      <c:pt idx="2880">
                        <c:v>-2.906178858053535</c:v>
                      </c:pt>
                      <c:pt idx="2881">
                        <c:v>-2.801682485264807</c:v>
                      </c:pt>
                      <c:pt idx="2882">
                        <c:v>-2.7763950973505209</c:v>
                      </c:pt>
                      <c:pt idx="2883">
                        <c:v>-2.7673590854001291</c:v>
                      </c:pt>
                      <c:pt idx="2884">
                        <c:v>-2.8039893533683111</c:v>
                      </c:pt>
                      <c:pt idx="2885">
                        <c:v>-2.8976252453856408</c:v>
                      </c:pt>
                      <c:pt idx="2886">
                        <c:v>-3.0223177499078071</c:v>
                      </c:pt>
                      <c:pt idx="2887">
                        <c:v>-3.1735790491672602</c:v>
                      </c:pt>
                      <c:pt idx="2888">
                        <c:v>-2.8809753483598679</c:v>
                      </c:pt>
                      <c:pt idx="2889">
                        <c:v>-2.6903129376897419</c:v>
                      </c:pt>
                      <c:pt idx="2890">
                        <c:v>-2.7125541148951049</c:v>
                      </c:pt>
                      <c:pt idx="2891">
                        <c:v>-3.018650541949877</c:v>
                      </c:pt>
                      <c:pt idx="2892">
                        <c:v>-4.5194704608061054</c:v>
                      </c:pt>
                      <c:pt idx="2893">
                        <c:v>-4.6901926401530849</c:v>
                      </c:pt>
                      <c:pt idx="2894">
                        <c:v>-3.7120043200921602</c:v>
                      </c:pt>
                      <c:pt idx="2895">
                        <c:v>-3.5856661261548251</c:v>
                      </c:pt>
                      <c:pt idx="2896">
                        <c:v>-2.473337642272595</c:v>
                      </c:pt>
                      <c:pt idx="2897">
                        <c:v>-2.35649297403969</c:v>
                      </c:pt>
                      <c:pt idx="2898">
                        <c:v>-2.232371365769465</c:v>
                      </c:pt>
                      <c:pt idx="2899">
                        <c:v>-2.154045618552451</c:v>
                      </c:pt>
                      <c:pt idx="2900">
                        <c:v>-2.806125071037084</c:v>
                      </c:pt>
                      <c:pt idx="2901">
                        <c:v>-3.0608715998255338</c:v>
                      </c:pt>
                      <c:pt idx="2902">
                        <c:v>-2.996778545574486</c:v>
                      </c:pt>
                      <c:pt idx="2903">
                        <c:v>-3.098163761597716</c:v>
                      </c:pt>
                      <c:pt idx="2904">
                        <c:v>-3.187038375568183</c:v>
                      </c:pt>
                      <c:pt idx="2905">
                        <c:v>-3.478896063540446</c:v>
                      </c:pt>
                      <c:pt idx="2906">
                        <c:v>-3.7974171848732499</c:v>
                      </c:pt>
                      <c:pt idx="2907">
                        <c:v>-3.8170403339064141</c:v>
                      </c:pt>
                      <c:pt idx="2908">
                        <c:v>-3.7524458252488331</c:v>
                      </c:pt>
                      <c:pt idx="2909">
                        <c:v>-3.570526118143925</c:v>
                      </c:pt>
                      <c:pt idx="2910">
                        <c:v>-3.431256951169158</c:v>
                      </c:pt>
                      <c:pt idx="2911">
                        <c:v>-3.4883490923058611</c:v>
                      </c:pt>
                      <c:pt idx="2912">
                        <c:v>-3.4465689979073089</c:v>
                      </c:pt>
                      <c:pt idx="2913">
                        <c:v>-3.501961476337704</c:v>
                      </c:pt>
                      <c:pt idx="2914">
                        <c:v>-3.5485839522617848</c:v>
                      </c:pt>
                      <c:pt idx="2915">
                        <c:v>-3.5732549749815661</c:v>
                      </c:pt>
                      <c:pt idx="2916">
                        <c:v>-3.6446841710711628</c:v>
                      </c:pt>
                      <c:pt idx="2917">
                        <c:v>-3.6551776818949189</c:v>
                      </c:pt>
                      <c:pt idx="2918">
                        <c:v>-3.843976361003409</c:v>
                      </c:pt>
                      <c:pt idx="2919">
                        <c:v>-4.1387576055016213</c:v>
                      </c:pt>
                      <c:pt idx="2920">
                        <c:v>-4.3183814387921666</c:v>
                      </c:pt>
                      <c:pt idx="2921">
                        <c:v>-4.4910218089718041</c:v>
                      </c:pt>
                      <c:pt idx="2922">
                        <c:v>-4.5367055072844691</c:v>
                      </c:pt>
                      <c:pt idx="2923">
                        <c:v>-4.4477385933912039</c:v>
                      </c:pt>
                      <c:pt idx="2924">
                        <c:v>-4.4131196613404047</c:v>
                      </c:pt>
                      <c:pt idx="2925">
                        <c:v>-4.4228134774842172</c:v>
                      </c:pt>
                      <c:pt idx="2926">
                        <c:v>-4.1129712061894281</c:v>
                      </c:pt>
                      <c:pt idx="2927">
                        <c:v>-3.6991393575163252</c:v>
                      </c:pt>
                      <c:pt idx="2928">
                        <c:v>-3.6465961516073508</c:v>
                      </c:pt>
                      <c:pt idx="2929">
                        <c:v>-3.6979540646942541</c:v>
                      </c:pt>
                      <c:pt idx="2930">
                        <c:v>-3.750684258581348</c:v>
                      </c:pt>
                      <c:pt idx="2931">
                        <c:v>-3.7326900399148162</c:v>
                      </c:pt>
                      <c:pt idx="2932">
                        <c:v>-3.8758165693284781</c:v>
                      </c:pt>
                      <c:pt idx="2933">
                        <c:v>-3.9899931665904189</c:v>
                      </c:pt>
                      <c:pt idx="2934">
                        <c:v>-4.1593084566651823</c:v>
                      </c:pt>
                      <c:pt idx="2935">
                        <c:v>-4.3005233926979418</c:v>
                      </c:pt>
                      <c:pt idx="2936">
                        <c:v>-4.2740670175624356</c:v>
                      </c:pt>
                      <c:pt idx="2937">
                        <c:v>-4.1071063836352586</c:v>
                      </c:pt>
                      <c:pt idx="2938">
                        <c:v>-3.602650590729997</c:v>
                      </c:pt>
                      <c:pt idx="2939">
                        <c:v>-3.1121725487925351</c:v>
                      </c:pt>
                      <c:pt idx="2940">
                        <c:v>-2.731648245922679</c:v>
                      </c:pt>
                      <c:pt idx="2941">
                        <c:v>-2.2791554831896992</c:v>
                      </c:pt>
                      <c:pt idx="2942">
                        <c:v>-1.8311864190532989</c:v>
                      </c:pt>
                      <c:pt idx="2943">
                        <c:v>-1.444696068470138</c:v>
                      </c:pt>
                      <c:pt idx="2944">
                        <c:v>-1.4979961503288839</c:v>
                      </c:pt>
                      <c:pt idx="2945">
                        <c:v>-1.613653676832274</c:v>
                      </c:pt>
                      <c:pt idx="2946">
                        <c:v>-1.7953327430404891</c:v>
                      </c:pt>
                      <c:pt idx="2947">
                        <c:v>-1.907572552338205</c:v>
                      </c:pt>
                      <c:pt idx="2948">
                        <c:v>-1.7782897604247501</c:v>
                      </c:pt>
                      <c:pt idx="2949">
                        <c:v>-1.7230969570159611</c:v>
                      </c:pt>
                      <c:pt idx="2950">
                        <c:v>-1.840039078276827</c:v>
                      </c:pt>
                      <c:pt idx="2951">
                        <c:v>-1.977273794625146</c:v>
                      </c:pt>
                      <c:pt idx="2952">
                        <c:v>-1.7317313719639531</c:v>
                      </c:pt>
                      <c:pt idx="2953">
                        <c:v>-1.8775199675841749</c:v>
                      </c:pt>
                      <c:pt idx="2954">
                        <c:v>-1.9820760277079339</c:v>
                      </c:pt>
                      <c:pt idx="2955">
                        <c:v>-1.911172986544837</c:v>
                      </c:pt>
                      <c:pt idx="2956">
                        <c:v>-1.8068010966505299</c:v>
                      </c:pt>
                      <c:pt idx="2957">
                        <c:v>-1.7342887370636459</c:v>
                      </c:pt>
                      <c:pt idx="2958">
                        <c:v>-1.6144085072249961</c:v>
                      </c:pt>
                      <c:pt idx="2959">
                        <c:v>-1.6976048398679491</c:v>
                      </c:pt>
                      <c:pt idx="2960">
                        <c:v>-2.015431746412252</c:v>
                      </c:pt>
                      <c:pt idx="2961">
                        <c:v>-2.4533558913410869</c:v>
                      </c:pt>
                      <c:pt idx="2962">
                        <c:v>-2.534921188485423</c:v>
                      </c:pt>
                      <c:pt idx="2963">
                        <c:v>-2.7536364584785722</c:v>
                      </c:pt>
                      <c:pt idx="2964">
                        <c:v>-2.80628958741806</c:v>
                      </c:pt>
                      <c:pt idx="2965">
                        <c:v>-2.6604673561028518</c:v>
                      </c:pt>
                      <c:pt idx="2966">
                        <c:v>-2.435598435260736</c:v>
                      </c:pt>
                      <c:pt idx="2967">
                        <c:v>-2.484359286996034</c:v>
                      </c:pt>
                      <c:pt idx="2968">
                        <c:v>-2.381925442151116</c:v>
                      </c:pt>
                      <c:pt idx="2969">
                        <c:v>-2.322122982613223</c:v>
                      </c:pt>
                      <c:pt idx="2970">
                        <c:v>-2.1468397243181299</c:v>
                      </c:pt>
                      <c:pt idx="2971">
                        <c:v>-2.0789028646747481</c:v>
                      </c:pt>
                      <c:pt idx="2972">
                        <c:v>-2.09076147804437</c:v>
                      </c:pt>
                      <c:pt idx="2973">
                        <c:v>-2.1846893830833269</c:v>
                      </c:pt>
                      <c:pt idx="2974">
                        <c:v>-2.4275372566099191</c:v>
                      </c:pt>
                      <c:pt idx="2975">
                        <c:v>-2.5561756189194962</c:v>
                      </c:pt>
                      <c:pt idx="2976">
                        <c:v>-2.4748758412828589</c:v>
                      </c:pt>
                      <c:pt idx="2977">
                        <c:v>-2.5011872967656759</c:v>
                      </c:pt>
                      <c:pt idx="2978">
                        <c:v>-2.1741263885545679</c:v>
                      </c:pt>
                      <c:pt idx="2979">
                        <c:v>-1.7857641838786269</c:v>
                      </c:pt>
                      <c:pt idx="2980">
                        <c:v>-1.60999038731906</c:v>
                      </c:pt>
                      <c:pt idx="2981">
                        <c:v>-1.46389304576151</c:v>
                      </c:pt>
                      <c:pt idx="2982">
                        <c:v>-1.478220808417307</c:v>
                      </c:pt>
                      <c:pt idx="2983">
                        <c:v>-1.666947760053989</c:v>
                      </c:pt>
                      <c:pt idx="2984">
                        <c:v>-1.644379214704337</c:v>
                      </c:pt>
                      <c:pt idx="2985">
                        <c:v>-1.5733108946323611</c:v>
                      </c:pt>
                      <c:pt idx="2986">
                        <c:v>-1.403198410770619</c:v>
                      </c:pt>
                      <c:pt idx="2987">
                        <c:v>-1.082394423490342</c:v>
                      </c:pt>
                      <c:pt idx="2988">
                        <c:v>-0.79490684166654935</c:v>
                      </c:pt>
                      <c:pt idx="2989">
                        <c:v>-0.51506447525210441</c:v>
                      </c:pt>
                      <c:pt idx="2990">
                        <c:v>-0.13377496003674849</c:v>
                      </c:pt>
                      <c:pt idx="2991">
                        <c:v>5.7315505398634531E-2</c:v>
                      </c:pt>
                      <c:pt idx="2992">
                        <c:v>-1.641293223853639E-2</c:v>
                      </c:pt>
                      <c:pt idx="2993">
                        <c:v>-0.26300005324794667</c:v>
                      </c:pt>
                      <c:pt idx="2994">
                        <c:v>-0.47806782316515051</c:v>
                      </c:pt>
                      <c:pt idx="2995">
                        <c:v>-0.68169632792950696</c:v>
                      </c:pt>
                      <c:pt idx="2996">
                        <c:v>-0.77726408057060026</c:v>
                      </c:pt>
                      <c:pt idx="2997">
                        <c:v>-0.67460298082354853</c:v>
                      </c:pt>
                      <c:pt idx="2998">
                        <c:v>-0.76555691872527099</c:v>
                      </c:pt>
                      <c:pt idx="2999">
                        <c:v>-0.43767219895628517</c:v>
                      </c:pt>
                      <c:pt idx="3000">
                        <c:v>-0.9957824890929885</c:v>
                      </c:pt>
                      <c:pt idx="3001">
                        <c:v>-0.2148202603792489</c:v>
                      </c:pt>
                      <c:pt idx="3002">
                        <c:v>-1.6157461514713269</c:v>
                      </c:pt>
                      <c:pt idx="3003">
                        <c:v>-1.888852639252796</c:v>
                      </c:pt>
                      <c:pt idx="3004">
                        <c:v>-2.3798856894648042</c:v>
                      </c:pt>
                      <c:pt idx="3005">
                        <c:v>-2.463188636868467</c:v>
                      </c:pt>
                      <c:pt idx="3006">
                        <c:v>-2.5409245477081339</c:v>
                      </c:pt>
                      <c:pt idx="3007">
                        <c:v>-2.386699524457665</c:v>
                      </c:pt>
                      <c:pt idx="3008">
                        <c:v>0.65211737704150641</c:v>
                      </c:pt>
                      <c:pt idx="3009">
                        <c:v>1.050103296804245</c:v>
                      </c:pt>
                      <c:pt idx="3010">
                        <c:v>1.4136290569545771</c:v>
                      </c:pt>
                      <c:pt idx="3011">
                        <c:v>1.675352448367426</c:v>
                      </c:pt>
                      <c:pt idx="3012">
                        <c:v>1.8278383205219759</c:v>
                      </c:pt>
                      <c:pt idx="3013">
                        <c:v>1.814151099466903</c:v>
                      </c:pt>
                      <c:pt idx="3014">
                        <c:v>1.483799594288463</c:v>
                      </c:pt>
                      <c:pt idx="3015">
                        <c:v>1.1689127533477239</c:v>
                      </c:pt>
                      <c:pt idx="3016">
                        <c:v>0.87675101908611008</c:v>
                      </c:pt>
                      <c:pt idx="3017">
                        <c:v>0.7683767052453252</c:v>
                      </c:pt>
                      <c:pt idx="3018">
                        <c:v>1.011700999660045</c:v>
                      </c:pt>
                      <c:pt idx="3019">
                        <c:v>1.231825189483877</c:v>
                      </c:pt>
                      <c:pt idx="3020">
                        <c:v>1.430694351197165</c:v>
                      </c:pt>
                      <c:pt idx="3021">
                        <c:v>1.463753668373204</c:v>
                      </c:pt>
                      <c:pt idx="3022">
                        <c:v>1.3250217155905619</c:v>
                      </c:pt>
                      <c:pt idx="3023">
                        <c:v>1.330789065627072</c:v>
                      </c:pt>
                      <c:pt idx="3024">
                        <c:v>1.1378504850592159</c:v>
                      </c:pt>
                      <c:pt idx="3025">
                        <c:v>0.96494299525099214</c:v>
                      </c:pt>
                      <c:pt idx="3026">
                        <c:v>0.86107093383701994</c:v>
                      </c:pt>
                      <c:pt idx="3027">
                        <c:v>0.98959572286680986</c:v>
                      </c:pt>
                      <c:pt idx="3028">
                        <c:v>0.85740447929145192</c:v>
                      </c:pt>
                      <c:pt idx="3029">
                        <c:v>0.64571378604879526</c:v>
                      </c:pt>
                      <c:pt idx="3030">
                        <c:v>0.420814451496062</c:v>
                      </c:pt>
                      <c:pt idx="3031">
                        <c:v>7.8094550933792348E-2</c:v>
                      </c:pt>
                      <c:pt idx="3032">
                        <c:v>-0.231612880161428</c:v>
                      </c:pt>
                      <c:pt idx="3033">
                        <c:v>-0.40264886253034848</c:v>
                      </c:pt>
                      <c:pt idx="3034">
                        <c:v>-0.59139494015302163</c:v>
                      </c:pt>
                      <c:pt idx="3035">
                        <c:v>-0.71516119583996041</c:v>
                      </c:pt>
                      <c:pt idx="3036">
                        <c:v>-0.38282044365053969</c:v>
                      </c:pt>
                      <c:pt idx="3037">
                        <c:v>0.36465576869594191</c:v>
                      </c:pt>
                      <c:pt idx="3038">
                        <c:v>0.91309393085161594</c:v>
                      </c:pt>
                      <c:pt idx="3039">
                        <c:v>1.346912229087005</c:v>
                      </c:pt>
                      <c:pt idx="3040">
                        <c:v>1.3273616824393351</c:v>
                      </c:pt>
                      <c:pt idx="3041">
                        <c:v>1.490036809880557</c:v>
                      </c:pt>
                      <c:pt idx="3042">
                        <c:v>1.589251441874449</c:v>
                      </c:pt>
                      <c:pt idx="3043">
                        <c:v>1.4405993551874561</c:v>
                      </c:pt>
                      <c:pt idx="3044">
                        <c:v>1.1321774547869441</c:v>
                      </c:pt>
                      <c:pt idx="3045">
                        <c:v>0.88113395050402976</c:v>
                      </c:pt>
                      <c:pt idx="3046">
                        <c:v>0.80891545866440939</c:v>
                      </c:pt>
                      <c:pt idx="3047">
                        <c:v>0.71835233929071429</c:v>
                      </c:pt>
                      <c:pt idx="3048">
                        <c:v>0.57092874990744735</c:v>
                      </c:pt>
                      <c:pt idx="3049">
                        <c:v>0.66947943583166658</c:v>
                      </c:pt>
                      <c:pt idx="3050">
                        <c:v>0.59635263787173354</c:v>
                      </c:pt>
                      <c:pt idx="3051">
                        <c:v>0.59685197291772352</c:v>
                      </c:pt>
                      <c:pt idx="3052">
                        <c:v>0.55627442182137621</c:v>
                      </c:pt>
                      <c:pt idx="3053">
                        <c:v>0.57174324343961569</c:v>
                      </c:pt>
                      <c:pt idx="3054">
                        <c:v>0.51728257707427794</c:v>
                      </c:pt>
                      <c:pt idx="3055">
                        <c:v>0.49711529219562872</c:v>
                      </c:pt>
                      <c:pt idx="3056">
                        <c:v>0.38047461992994108</c:v>
                      </c:pt>
                      <c:pt idx="3057">
                        <c:v>0.43102697328953199</c:v>
                      </c:pt>
                      <c:pt idx="3058">
                        <c:v>0.79289721183106032</c:v>
                      </c:pt>
                      <c:pt idx="3059">
                        <c:v>1.187119500724088</c:v>
                      </c:pt>
                      <c:pt idx="3060">
                        <c:v>1.5239221018803979</c:v>
                      </c:pt>
                      <c:pt idx="3061">
                        <c:v>1.678587073521115</c:v>
                      </c:pt>
                      <c:pt idx="3062">
                        <c:v>1.726060725641184</c:v>
                      </c:pt>
                      <c:pt idx="3063">
                        <c:v>1.765806472627484</c:v>
                      </c:pt>
                      <c:pt idx="3064">
                        <c:v>1.4154402087021869</c:v>
                      </c:pt>
                      <c:pt idx="3065">
                        <c:v>1.163728812061426</c:v>
                      </c:pt>
                      <c:pt idx="3066">
                        <c:v>0.78896057545166876</c:v>
                      </c:pt>
                      <c:pt idx="3067">
                        <c:v>0.26665193463985187</c:v>
                      </c:pt>
                      <c:pt idx="3068">
                        <c:v>-0.28080493914394361</c:v>
                      </c:pt>
                      <c:pt idx="3069">
                        <c:v>-0.48665915040213897</c:v>
                      </c:pt>
                      <c:pt idx="3070">
                        <c:v>-0.24630612110338149</c:v>
                      </c:pt>
                      <c:pt idx="3071">
                        <c:v>7.7175678251091021E-2</c:v>
                      </c:pt>
                      <c:pt idx="3072">
                        <c:v>0.28513040905643983</c:v>
                      </c:pt>
                      <c:pt idx="3073">
                        <c:v>0.42473611468155681</c:v>
                      </c:pt>
                      <c:pt idx="3074">
                        <c:v>0.38906803441068111</c:v>
                      </c:pt>
                      <c:pt idx="3075">
                        <c:v>0.34480793233190632</c:v>
                      </c:pt>
                      <c:pt idx="3076">
                        <c:v>0.27329419651701792</c:v>
                      </c:pt>
                      <c:pt idx="3077">
                        <c:v>0.32820914944160728</c:v>
                      </c:pt>
                      <c:pt idx="3078">
                        <c:v>0.49648353711023702</c:v>
                      </c:pt>
                      <c:pt idx="3079">
                        <c:v>0.85621534552322009</c:v>
                      </c:pt>
                      <c:pt idx="3080">
                        <c:v>0.96074604763135774</c:v>
                      </c:pt>
                      <c:pt idx="3081">
                        <c:v>0.82957721760173175</c:v>
                      </c:pt>
                      <c:pt idx="3082">
                        <c:v>0.86160739280407495</c:v>
                      </c:pt>
                      <c:pt idx="3083">
                        <c:v>0.95094012223703239</c:v>
                      </c:pt>
                      <c:pt idx="3084">
                        <c:v>0.78613265094335583</c:v>
                      </c:pt>
                      <c:pt idx="3085">
                        <c:v>0.77488697608203427</c:v>
                      </c:pt>
                      <c:pt idx="3086">
                        <c:v>0.87309380853970864</c:v>
                      </c:pt>
                      <c:pt idx="3087">
                        <c:v>0.84325692195876112</c:v>
                      </c:pt>
                      <c:pt idx="3088">
                        <c:v>0.79967928682655554</c:v>
                      </c:pt>
                      <c:pt idx="3089">
                        <c:v>1.0148745394137251</c:v>
                      </c:pt>
                      <c:pt idx="3090">
                        <c:v>1.3279778944358529</c:v>
                      </c:pt>
                      <c:pt idx="3091">
                        <c:v>1.6096293729245219</c:v>
                      </c:pt>
                      <c:pt idx="3092">
                        <c:v>1.7049174356642049</c:v>
                      </c:pt>
                      <c:pt idx="3093">
                        <c:v>1.475551948631072</c:v>
                      </c:pt>
                      <c:pt idx="3094">
                        <c:v>1.285907581722628</c:v>
                      </c:pt>
                      <c:pt idx="3095">
                        <c:v>1.274689849134464</c:v>
                      </c:pt>
                      <c:pt idx="3096">
                        <c:v>1.38530500960157</c:v>
                      </c:pt>
                      <c:pt idx="3097">
                        <c:v>1.4190988334079719</c:v>
                      </c:pt>
                      <c:pt idx="3098">
                        <c:v>1.4774971251285911</c:v>
                      </c:pt>
                      <c:pt idx="3099">
                        <c:v>1.439746514829356</c:v>
                      </c:pt>
                      <c:pt idx="3100">
                        <c:v>1.390212657341418</c:v>
                      </c:pt>
                      <c:pt idx="3101">
                        <c:v>1.4822304545754801</c:v>
                      </c:pt>
                      <c:pt idx="3102">
                        <c:v>1.690164479483576</c:v>
                      </c:pt>
                      <c:pt idx="3103">
                        <c:v>1.7550055398806499</c:v>
                      </c:pt>
                      <c:pt idx="3104">
                        <c:v>1.991192220716155</c:v>
                      </c:pt>
                      <c:pt idx="3105">
                        <c:v>2.090942011579338</c:v>
                      </c:pt>
                      <c:pt idx="3106">
                        <c:v>2.206611775106333</c:v>
                      </c:pt>
                      <c:pt idx="3107">
                        <c:v>2.4860478502542378</c:v>
                      </c:pt>
                      <c:pt idx="3108">
                        <c:v>2.7954849467561029</c:v>
                      </c:pt>
                      <c:pt idx="3109">
                        <c:v>2.814586173122517</c:v>
                      </c:pt>
                      <c:pt idx="3110">
                        <c:v>2.4287932972790491</c:v>
                      </c:pt>
                      <c:pt idx="3111">
                        <c:v>2.151531622613065</c:v>
                      </c:pt>
                      <c:pt idx="3112">
                        <c:v>2.0251593730566162</c:v>
                      </c:pt>
                      <c:pt idx="3113">
                        <c:v>2.2285526091043542</c:v>
                      </c:pt>
                      <c:pt idx="3114">
                        <c:v>2.5995866855515568</c:v>
                      </c:pt>
                      <c:pt idx="3115">
                        <c:v>2.9991083347311291</c:v>
                      </c:pt>
                      <c:pt idx="3116">
                        <c:v>3.478429029857939</c:v>
                      </c:pt>
                      <c:pt idx="3117">
                        <c:v>3.6917946910136599</c:v>
                      </c:pt>
                      <c:pt idx="3118">
                        <c:v>3.7812658708982019</c:v>
                      </c:pt>
                      <c:pt idx="3119">
                        <c:v>3.7510353585032461</c:v>
                      </c:pt>
                      <c:pt idx="3120">
                        <c:v>3.5665958699788209</c:v>
                      </c:pt>
                      <c:pt idx="3121">
                        <c:v>3.63435091531111</c:v>
                      </c:pt>
                      <c:pt idx="3122">
                        <c:v>3.7170993737696159</c:v>
                      </c:pt>
                      <c:pt idx="3123">
                        <c:v>3.8730017793359708</c:v>
                      </c:pt>
                      <c:pt idx="3124">
                        <c:v>3.902103102528343</c:v>
                      </c:pt>
                      <c:pt idx="3125">
                        <c:v>3.758416582906758</c:v>
                      </c:pt>
                      <c:pt idx="3126">
                        <c:v>3.4745079788441888</c:v>
                      </c:pt>
                      <c:pt idx="3127">
                        <c:v>2.9301224042074949</c:v>
                      </c:pt>
                      <c:pt idx="3128">
                        <c:v>2.5335102756921581</c:v>
                      </c:pt>
                      <c:pt idx="3129">
                        <c:v>2.987154561268679</c:v>
                      </c:pt>
                      <c:pt idx="3130">
                        <c:v>2.8641332091681888</c:v>
                      </c:pt>
                      <c:pt idx="3131">
                        <c:v>2.9146973384893422</c:v>
                      </c:pt>
                      <c:pt idx="3132">
                        <c:v>2.923835168545267</c:v>
                      </c:pt>
                      <c:pt idx="3133">
                        <c:v>2.9198598546156398</c:v>
                      </c:pt>
                      <c:pt idx="3134">
                        <c:v>3.02537665726752</c:v>
                      </c:pt>
                      <c:pt idx="3135">
                        <c:v>3.274596305700745</c:v>
                      </c:pt>
                      <c:pt idx="3136">
                        <c:v>3.3547862829246911</c:v>
                      </c:pt>
                      <c:pt idx="3137">
                        <c:v>3.398201465204417</c:v>
                      </c:pt>
                      <c:pt idx="3138">
                        <c:v>3.6459111642896089</c:v>
                      </c:pt>
                      <c:pt idx="3139">
                        <c:v>3.965664473402299</c:v>
                      </c:pt>
                      <c:pt idx="3140">
                        <c:v>4.2874887438191838</c:v>
                      </c:pt>
                      <c:pt idx="3141">
                        <c:v>4.7477016944562402</c:v>
                      </c:pt>
                      <c:pt idx="3142">
                        <c:v>5.3171928026852608</c:v>
                      </c:pt>
                      <c:pt idx="3143">
                        <c:v>5.3944226810425047</c:v>
                      </c:pt>
                      <c:pt idx="3144">
                        <c:v>5.2870632910047828</c:v>
                      </c:pt>
                      <c:pt idx="3145">
                        <c:v>5.295831841933083</c:v>
                      </c:pt>
                      <c:pt idx="3146">
                        <c:v>5.0867618857913453</c:v>
                      </c:pt>
                      <c:pt idx="3147">
                        <c:v>4.8461040318140389</c:v>
                      </c:pt>
                      <c:pt idx="3148">
                        <c:v>4.4669738241785879</c:v>
                      </c:pt>
                      <c:pt idx="3149">
                        <c:v>4.1069884041545226</c:v>
                      </c:pt>
                      <c:pt idx="3150">
                        <c:v>3.9740602913784828</c:v>
                      </c:pt>
                      <c:pt idx="3151">
                        <c:v>4.0527596924172267</c:v>
                      </c:pt>
                      <c:pt idx="3152">
                        <c:v>4.0886799820286877</c:v>
                      </c:pt>
                      <c:pt idx="3153">
                        <c:v>4.0549556033019174</c:v>
                      </c:pt>
                      <c:pt idx="3154">
                        <c:v>4.1067616805532614</c:v>
                      </c:pt>
                      <c:pt idx="3155">
                        <c:v>4.0374852906619676</c:v>
                      </c:pt>
                      <c:pt idx="3156">
                        <c:v>3.9930578148315359</c:v>
                      </c:pt>
                      <c:pt idx="3157">
                        <c:v>3.8504843978618628</c:v>
                      </c:pt>
                      <c:pt idx="3158">
                        <c:v>3.6978774731953452</c:v>
                      </c:pt>
                      <c:pt idx="3159">
                        <c:v>3.5568275140922121</c:v>
                      </c:pt>
                      <c:pt idx="3160">
                        <c:v>3.3692693182361029</c:v>
                      </c:pt>
                      <c:pt idx="3161">
                        <c:v>3.0977247445175542</c:v>
                      </c:pt>
                      <c:pt idx="3162">
                        <c:v>2.8282295977981109</c:v>
                      </c:pt>
                      <c:pt idx="3163">
                        <c:v>2.735332830248884</c:v>
                      </c:pt>
                      <c:pt idx="3164">
                        <c:v>2.4798561537389459</c:v>
                      </c:pt>
                      <c:pt idx="3165">
                        <c:v>2.297573133611805</c:v>
                      </c:pt>
                      <c:pt idx="3166">
                        <c:v>2.2578315252267829</c:v>
                      </c:pt>
                      <c:pt idx="3167">
                        <c:v>2.5510135405968648</c:v>
                      </c:pt>
                      <c:pt idx="3168">
                        <c:v>2.8964428368963109</c:v>
                      </c:pt>
                      <c:pt idx="3169">
                        <c:v>2.873934622963696</c:v>
                      </c:pt>
                      <c:pt idx="3170">
                        <c:v>2.6556846332642192</c:v>
                      </c:pt>
                      <c:pt idx="3171">
                        <c:v>2.5026884281591348</c:v>
                      </c:pt>
                      <c:pt idx="3172">
                        <c:v>2.2677266297284988</c:v>
                      </c:pt>
                      <c:pt idx="3173">
                        <c:v>1.975875766751106</c:v>
                      </c:pt>
                      <c:pt idx="3174">
                        <c:v>1.574923085073219</c:v>
                      </c:pt>
                      <c:pt idx="3175">
                        <c:v>0.86360151018167586</c:v>
                      </c:pt>
                      <c:pt idx="3176">
                        <c:v>0.23890414489271561</c:v>
                      </c:pt>
                      <c:pt idx="3177">
                        <c:v>-1.3283097621668259E-2</c:v>
                      </c:pt>
                      <c:pt idx="3178">
                        <c:v>-6.9021373888429105E-2</c:v>
                      </c:pt>
                      <c:pt idx="3179">
                        <c:v>-0.220744246602009</c:v>
                      </c:pt>
                      <c:pt idx="3180">
                        <c:v>-0.1059869521084404</c:v>
                      </c:pt>
                      <c:pt idx="3181">
                        <c:v>1.771848648073621E-2</c:v>
                      </c:pt>
                      <c:pt idx="3182">
                        <c:v>4.4652781245020479E-2</c:v>
                      </c:pt>
                      <c:pt idx="3183">
                        <c:v>2.7462320895538329E-2</c:v>
                      </c:pt>
                      <c:pt idx="3184">
                        <c:v>1.359805181967718E-2</c:v>
                      </c:pt>
                      <c:pt idx="3185">
                        <c:v>-0.131560898924175</c:v>
                      </c:pt>
                      <c:pt idx="3186">
                        <c:v>-0.31576845709400581</c:v>
                      </c:pt>
                      <c:pt idx="3187">
                        <c:v>-0.51048006026470405</c:v>
                      </c:pt>
                      <c:pt idx="3188">
                        <c:v>-0.51906347418998755</c:v>
                      </c:pt>
                      <c:pt idx="3189">
                        <c:v>-0.47052193863927971</c:v>
                      </c:pt>
                      <c:pt idx="3190">
                        <c:v>-0.53494850252733217</c:v>
                      </c:pt>
                      <c:pt idx="3191">
                        <c:v>-0.70930864956319728</c:v>
                      </c:pt>
                      <c:pt idx="3192">
                        <c:v>-0.91056023865585878</c:v>
                      </c:pt>
                      <c:pt idx="3193">
                        <c:v>-1.005692941944075</c:v>
                      </c:pt>
                      <c:pt idx="3194">
                        <c:v>-0.63771322765731608</c:v>
                      </c:pt>
                      <c:pt idx="3195">
                        <c:v>-0.19501607349167391</c:v>
                      </c:pt>
                      <c:pt idx="3196">
                        <c:v>0.14448274696360991</c:v>
                      </c:pt>
                      <c:pt idx="3197">
                        <c:v>0.38531837226706878</c:v>
                      </c:pt>
                      <c:pt idx="3198">
                        <c:v>0.63626201792320036</c:v>
                      </c:pt>
                      <c:pt idx="3199">
                        <c:v>0.83786907841738434</c:v>
                      </c:pt>
                      <c:pt idx="3200">
                        <c:v>0.78044062442214046</c:v>
                      </c:pt>
                      <c:pt idx="3201">
                        <c:v>0.73222872751724111</c:v>
                      </c:pt>
                      <c:pt idx="3202">
                        <c:v>0.51950089264179988</c:v>
                      </c:pt>
                      <c:pt idx="3203">
                        <c:v>0.14727972125418801</c:v>
                      </c:pt>
                      <c:pt idx="3204">
                        <c:v>-0.18620409456524339</c:v>
                      </c:pt>
                      <c:pt idx="3205">
                        <c:v>-0.4773609407479058</c:v>
                      </c:pt>
                      <c:pt idx="3206">
                        <c:v>-0.94969617957972086</c:v>
                      </c:pt>
                      <c:pt idx="3207">
                        <c:v>-1.232286650693214</c:v>
                      </c:pt>
                      <c:pt idx="3208">
                        <c:v>-1.3307750876933351</c:v>
                      </c:pt>
                      <c:pt idx="3209">
                        <c:v>-1.5593495052709381</c:v>
                      </c:pt>
                      <c:pt idx="3210">
                        <c:v>-1.673981023476196</c:v>
                      </c:pt>
                      <c:pt idx="3211">
                        <c:v>-1.6523553228600449</c:v>
                      </c:pt>
                      <c:pt idx="3212">
                        <c:v>-1.5811638239290251</c:v>
                      </c:pt>
                      <c:pt idx="3213">
                        <c:v>-1.4190589602309771</c:v>
                      </c:pt>
                      <c:pt idx="3214">
                        <c:v>-1.34161305951442</c:v>
                      </c:pt>
                      <c:pt idx="3215">
                        <c:v>-0.98351127506019065</c:v>
                      </c:pt>
                      <c:pt idx="3216">
                        <c:v>0.92851933332585723</c:v>
                      </c:pt>
                      <c:pt idx="3217">
                        <c:v>-0.69574315724014058</c:v>
                      </c:pt>
                      <c:pt idx="3218">
                        <c:v>0.66617634768387024</c:v>
                      </c:pt>
                      <c:pt idx="3219">
                        <c:v>0.61538295971119561</c:v>
                      </c:pt>
                      <c:pt idx="3220">
                        <c:v>-1.4722181067958999</c:v>
                      </c:pt>
                      <c:pt idx="3221">
                        <c:v>-0.59662833516144953</c:v>
                      </c:pt>
                      <c:pt idx="3222">
                        <c:v>-1.245698267895152</c:v>
                      </c:pt>
                      <c:pt idx="3223">
                        <c:v>-0.96373434605962094</c:v>
                      </c:pt>
                      <c:pt idx="3224">
                        <c:v>-1.0304096787929189</c:v>
                      </c:pt>
                      <c:pt idx="3225">
                        <c:v>-1.1704180714071459</c:v>
                      </c:pt>
                      <c:pt idx="3226">
                        <c:v>-1.1922421912650041</c:v>
                      </c:pt>
                      <c:pt idx="3227">
                        <c:v>-1.043938378990207</c:v>
                      </c:pt>
                      <c:pt idx="3228">
                        <c:v>-0.96479314739628674</c:v>
                      </c:pt>
                      <c:pt idx="3229">
                        <c:v>-0.98367097730609321</c:v>
                      </c:pt>
                      <c:pt idx="3230">
                        <c:v>-1.153483725229868</c:v>
                      </c:pt>
                      <c:pt idx="3231">
                        <c:v>-1.0897125686170459</c:v>
                      </c:pt>
                      <c:pt idx="3232">
                        <c:v>-1.2150736658908781</c:v>
                      </c:pt>
                      <c:pt idx="3233">
                        <c:v>-0.99405870711481736</c:v>
                      </c:pt>
                      <c:pt idx="3234">
                        <c:v>-0.65173380253795365</c:v>
                      </c:pt>
                      <c:pt idx="3235">
                        <c:v>-0.49249227988212357</c:v>
                      </c:pt>
                      <c:pt idx="3236">
                        <c:v>-0.31746234410146279</c:v>
                      </c:pt>
                      <c:pt idx="3237">
                        <c:v>-0.44064904110873832</c:v>
                      </c:pt>
                      <c:pt idx="3238">
                        <c:v>-0.66438570405628816</c:v>
                      </c:pt>
                      <c:pt idx="3239">
                        <c:v>-0.85625371818809037</c:v>
                      </c:pt>
                      <c:pt idx="3240">
                        <c:v>-0.87876974408817066</c:v>
                      </c:pt>
                      <c:pt idx="3241">
                        <c:v>-0.91727113964139773</c:v>
                      </c:pt>
                      <c:pt idx="3242">
                        <c:v>-0.96288411705368049</c:v>
                      </c:pt>
                      <c:pt idx="3243">
                        <c:v>-0.93319913311331326</c:v>
                      </c:pt>
                      <c:pt idx="3244">
                        <c:v>-0.88356402968898839</c:v>
                      </c:pt>
                      <c:pt idx="3245">
                        <c:v>-0.81049151811766673</c:v>
                      </c:pt>
                      <c:pt idx="3246">
                        <c:v>-0.94848637581519357</c:v>
                      </c:pt>
                      <c:pt idx="3247">
                        <c:v>-0.88901940355389597</c:v>
                      </c:pt>
                      <c:pt idx="3248">
                        <c:v>-0.72582971985095091</c:v>
                      </c:pt>
                      <c:pt idx="3249">
                        <c:v>-0.67149263133161874</c:v>
                      </c:pt>
                      <c:pt idx="3250">
                        <c:v>-0.5857160447118207</c:v>
                      </c:pt>
                      <c:pt idx="3251">
                        <c:v>-0.68088613252694952</c:v>
                      </c:pt>
                      <c:pt idx="3252">
                        <c:v>-0.70588862986489809</c:v>
                      </c:pt>
                      <c:pt idx="3253">
                        <c:v>-0.71169623436119522</c:v>
                      </c:pt>
                      <c:pt idx="3254">
                        <c:v>-0.61091104718674882</c:v>
                      </c:pt>
                      <c:pt idx="3255">
                        <c:v>-0.48998201813826892</c:v>
                      </c:pt>
                      <c:pt idx="3256">
                        <c:v>-0.36679353818900529</c:v>
                      </c:pt>
                      <c:pt idx="3257">
                        <c:v>-0.3530770962778661</c:v>
                      </c:pt>
                      <c:pt idx="3258">
                        <c:v>-0.37783682218482628</c:v>
                      </c:pt>
                      <c:pt idx="3259">
                        <c:v>-0.27149453354205982</c:v>
                      </c:pt>
                      <c:pt idx="3260">
                        <c:v>9.7044647430700754E-3</c:v>
                      </c:pt>
                      <c:pt idx="3261">
                        <c:v>0.36380232709848748</c:v>
                      </c:pt>
                      <c:pt idx="3262">
                        <c:v>0.39422700405420102</c:v>
                      </c:pt>
                      <c:pt idx="3263">
                        <c:v>0.17523180915253561</c:v>
                      </c:pt>
                      <c:pt idx="3264">
                        <c:v>8.4897661885831224E-3</c:v>
                      </c:pt>
                      <c:pt idx="3265">
                        <c:v>-8.9560593266127211E-2</c:v>
                      </c:pt>
                      <c:pt idx="3266">
                        <c:v>0.14355281388880639</c:v>
                      </c:pt>
                      <c:pt idx="3267">
                        <c:v>0.17358971565281281</c:v>
                      </c:pt>
                      <c:pt idx="3268">
                        <c:v>0.28236862782049632</c:v>
                      </c:pt>
                      <c:pt idx="3269">
                        <c:v>0.54799797834943831</c:v>
                      </c:pt>
                      <c:pt idx="3270">
                        <c:v>0.7662181764487499</c:v>
                      </c:pt>
                      <c:pt idx="3271">
                        <c:v>0.83190506071020276</c:v>
                      </c:pt>
                      <c:pt idx="3272">
                        <c:v>0.71802408458399813</c:v>
                      </c:pt>
                      <c:pt idx="3273">
                        <c:v>0.69488976933690294</c:v>
                      </c:pt>
                      <c:pt idx="3274">
                        <c:v>0.79310927535890774</c:v>
                      </c:pt>
                      <c:pt idx="3275">
                        <c:v>0.84949666508116661</c:v>
                      </c:pt>
                      <c:pt idx="3276">
                        <c:v>1.023060746746256</c:v>
                      </c:pt>
                      <c:pt idx="3277">
                        <c:v>1.2175847945316449</c:v>
                      </c:pt>
                      <c:pt idx="3278">
                        <c:v>1.259739003783279</c:v>
                      </c:pt>
                      <c:pt idx="3279">
                        <c:v>1.3176033020835329</c:v>
                      </c:pt>
                      <c:pt idx="3280">
                        <c:v>1.3386941149089659</c:v>
                      </c:pt>
                      <c:pt idx="3281">
                        <c:v>1.4257704192987459</c:v>
                      </c:pt>
                      <c:pt idx="3282">
                        <c:v>1.691609238915625</c:v>
                      </c:pt>
                      <c:pt idx="3283">
                        <c:v>2.006571519419464</c:v>
                      </c:pt>
                      <c:pt idx="3284">
                        <c:v>2.2351749716284721</c:v>
                      </c:pt>
                      <c:pt idx="3285">
                        <c:v>2.135360007168511</c:v>
                      </c:pt>
                      <c:pt idx="3286">
                        <c:v>1.9292291151353911</c:v>
                      </c:pt>
                      <c:pt idx="3287">
                        <c:v>1.693933129767867</c:v>
                      </c:pt>
                      <c:pt idx="3288">
                        <c:v>1.68846298665615</c:v>
                      </c:pt>
                      <c:pt idx="3289">
                        <c:v>1.786070870342553</c:v>
                      </c:pt>
                      <c:pt idx="3290">
                        <c:v>1.824611159249576</c:v>
                      </c:pt>
                      <c:pt idx="3291">
                        <c:v>2.002270442731104</c:v>
                      </c:pt>
                      <c:pt idx="3292">
                        <c:v>2.1678827614493228</c:v>
                      </c:pt>
                      <c:pt idx="3293">
                        <c:v>2.2998543118766288</c:v>
                      </c:pt>
                      <c:pt idx="3294">
                        <c:v>2.1072140824526389</c:v>
                      </c:pt>
                      <c:pt idx="3295">
                        <c:v>1.7594153512679651</c:v>
                      </c:pt>
                      <c:pt idx="3296">
                        <c:v>1.568991173576096</c:v>
                      </c:pt>
                      <c:pt idx="3297">
                        <c:v>1.481028872673007</c:v>
                      </c:pt>
                      <c:pt idx="3298">
                        <c:v>1.530109473149009</c:v>
                      </c:pt>
                      <c:pt idx="3299">
                        <c:v>1.418915581072947</c:v>
                      </c:pt>
                      <c:pt idx="3300">
                        <c:v>1.969143484312091</c:v>
                      </c:pt>
                      <c:pt idx="3301">
                        <c:v>1.75037523389167</c:v>
                      </c:pt>
                      <c:pt idx="3302">
                        <c:v>1.415668781102922</c:v>
                      </c:pt>
                      <c:pt idx="3303">
                        <c:v>1.4347921846385021</c:v>
                      </c:pt>
                      <c:pt idx="3304">
                        <c:v>0.90448302128780544</c:v>
                      </c:pt>
                      <c:pt idx="3305">
                        <c:v>0.52129615154795594</c:v>
                      </c:pt>
                      <c:pt idx="3306">
                        <c:v>0.35685536800332529</c:v>
                      </c:pt>
                      <c:pt idx="3307">
                        <c:v>0.26573258892653451</c:v>
                      </c:pt>
                      <c:pt idx="3308">
                        <c:v>0.22837221578686079</c:v>
                      </c:pt>
                      <c:pt idx="3309">
                        <c:v>0.19905454384499291</c:v>
                      </c:pt>
                      <c:pt idx="3310">
                        <c:v>0.26026680839340838</c:v>
                      </c:pt>
                      <c:pt idx="3311">
                        <c:v>0.52398619415250802</c:v>
                      </c:pt>
                      <c:pt idx="3312">
                        <c:v>0.6813858544904503</c:v>
                      </c:pt>
                      <c:pt idx="3313">
                        <c:v>0.65003874286670815</c:v>
                      </c:pt>
                      <c:pt idx="3314">
                        <c:v>0.58235976471162842</c:v>
                      </c:pt>
                      <c:pt idx="3315">
                        <c:v>0.7573100930700486</c:v>
                      </c:pt>
                      <c:pt idx="3316">
                        <c:v>0.92810961732568242</c:v>
                      </c:pt>
                      <c:pt idx="3317">
                        <c:v>1.344039988341144</c:v>
                      </c:pt>
                      <c:pt idx="3318">
                        <c:v>1.6139884122431609</c:v>
                      </c:pt>
                      <c:pt idx="3319">
                        <c:v>1.856076484806247</c:v>
                      </c:pt>
                      <c:pt idx="3320">
                        <c:v>1.984937429382565</c:v>
                      </c:pt>
                      <c:pt idx="3321">
                        <c:v>2.6092752535492192</c:v>
                      </c:pt>
                      <c:pt idx="3322">
                        <c:v>2.4404489963108689</c:v>
                      </c:pt>
                      <c:pt idx="3323">
                        <c:v>1.144883222948569</c:v>
                      </c:pt>
                      <c:pt idx="3324">
                        <c:v>1.0186740550353011</c:v>
                      </c:pt>
                      <c:pt idx="3325">
                        <c:v>1.861697182673838</c:v>
                      </c:pt>
                      <c:pt idx="3326">
                        <c:v>1.5734261943594789</c:v>
                      </c:pt>
                      <c:pt idx="3327">
                        <c:v>2.5849306622670079</c:v>
                      </c:pt>
                      <c:pt idx="3328">
                        <c:v>2.7719766918933422</c:v>
                      </c:pt>
                      <c:pt idx="3329">
                        <c:v>2.602841300206955</c:v>
                      </c:pt>
                      <c:pt idx="3330">
                        <c:v>2.6189017101305869</c:v>
                      </c:pt>
                      <c:pt idx="3331">
                        <c:v>2.4468796821152701</c:v>
                      </c:pt>
                      <c:pt idx="3332">
                        <c:v>2.3744618680590648</c:v>
                      </c:pt>
                      <c:pt idx="3333">
                        <c:v>2.2294355945079012</c:v>
                      </c:pt>
                      <c:pt idx="3334">
                        <c:v>2.0666410130634891</c:v>
                      </c:pt>
                      <c:pt idx="3335">
                        <c:v>1.6657562361506</c:v>
                      </c:pt>
                      <c:pt idx="3336">
                        <c:v>1.49567274440743</c:v>
                      </c:pt>
                      <c:pt idx="3337">
                        <c:v>1.078639415093545</c:v>
                      </c:pt>
                      <c:pt idx="3338">
                        <c:v>1.08907466842593</c:v>
                      </c:pt>
                      <c:pt idx="3339">
                        <c:v>1.223346792594721</c:v>
                      </c:pt>
                      <c:pt idx="3340">
                        <c:v>1.393673726435692</c:v>
                      </c:pt>
                      <c:pt idx="3341">
                        <c:v>1.4873292355608609</c:v>
                      </c:pt>
                      <c:pt idx="3342">
                        <c:v>1.382375139780945</c:v>
                      </c:pt>
                      <c:pt idx="3343">
                        <c:v>1.244941867666187</c:v>
                      </c:pt>
                      <c:pt idx="3344">
                        <c:v>1.0359474616169659</c:v>
                      </c:pt>
                      <c:pt idx="3345">
                        <c:v>0.92367917116387299</c:v>
                      </c:pt>
                      <c:pt idx="3346">
                        <c:v>0.61998898370290956</c:v>
                      </c:pt>
                      <c:pt idx="3347">
                        <c:v>0.55457658009766009</c:v>
                      </c:pt>
                      <c:pt idx="3348">
                        <c:v>0.47390324459486971</c:v>
                      </c:pt>
                      <c:pt idx="3349">
                        <c:v>0.19185962055747441</c:v>
                      </c:pt>
                      <c:pt idx="3350">
                        <c:v>-0.32803974015124032</c:v>
                      </c:pt>
                      <c:pt idx="3351">
                        <c:v>-0.46661678925560629</c:v>
                      </c:pt>
                      <c:pt idx="3352">
                        <c:v>-0.33235050288553369</c:v>
                      </c:pt>
                      <c:pt idx="3353">
                        <c:v>-0.24047736478092679</c:v>
                      </c:pt>
                      <c:pt idx="3354">
                        <c:v>-9.3841416648111867E-2</c:v>
                      </c:pt>
                      <c:pt idx="3355">
                        <c:v>0.1638994383059906</c:v>
                      </c:pt>
                      <c:pt idx="3356">
                        <c:v>0.15789270871477801</c:v>
                      </c:pt>
                      <c:pt idx="3357">
                        <c:v>-0.77551555905647263</c:v>
                      </c:pt>
                      <c:pt idx="3358">
                        <c:v>-1.4218326884002011</c:v>
                      </c:pt>
                    </c:numCache>
                  </c:numRef>
                </c:yVal>
                <c:smooth val="0"/>
                <c:extLst xmlns:c15="http://schemas.microsoft.com/office/drawing/2012/chart">
                  <c:ext xmlns:c16="http://schemas.microsoft.com/office/drawing/2014/chart" uri="{C3380CC4-5D6E-409C-BE32-E72D297353CC}">
                    <c16:uniqueId val="{00000004-E946-4262-AC4C-ABCC7CF37838}"/>
                  </c:ext>
                </c:extLst>
              </c15:ser>
            </c15:filteredScatterSeries>
            <c15:filteredScatterSeries>
              <c15:ser>
                <c:idx val="4"/>
                <c:order val="5"/>
                <c:tx>
                  <c:v>5) Erro SSP Filter Avg</c:v>
                </c:tx>
                <c:spPr>
                  <a:ln w="25400" cap="rnd">
                    <a:noFill/>
                    <a:round/>
                  </a:ln>
                  <a:effectLst/>
                </c:spPr>
                <c:marker>
                  <c:symbol val="circle"/>
                  <c:size val="2"/>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5) Erro SSP Smooth Avg'!$G$2:$G$3501</c15:sqref>
                        </c15:formulaRef>
                      </c:ext>
                    </c:extLst>
                    <c:numCache>
                      <c:formatCode>h:mm:ss</c:formatCode>
                      <c:ptCount val="3500"/>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53703702</c:v>
                      </c:pt>
                      <c:pt idx="1050">
                        <c:v>43466.392465277779</c:v>
                      </c:pt>
                      <c:pt idx="1051">
                        <c:v>43466.392476851863</c:v>
                      </c:pt>
                      <c:pt idx="1052">
                        <c:v>43466.392777777779</c:v>
                      </c:pt>
                      <c:pt idx="1053">
                        <c:v>43466.392789351848</c:v>
                      </c:pt>
                      <c:pt idx="1054">
                        <c:v>43466.392800925933</c:v>
                      </c:pt>
                      <c:pt idx="1055">
                        <c:v>43466.392812500002</c:v>
                      </c:pt>
                      <c:pt idx="1056">
                        <c:v>43466.392824074072</c:v>
                      </c:pt>
                      <c:pt idx="1057">
                        <c:v>43466.392858796287</c:v>
                      </c:pt>
                      <c:pt idx="1058">
                        <c:v>43466.393067129633</c:v>
                      </c:pt>
                      <c:pt idx="1059">
                        <c:v>43466.393078703702</c:v>
                      </c:pt>
                      <c:pt idx="1060">
                        <c:v>43466.393090277779</c:v>
                      </c:pt>
                      <c:pt idx="1061">
                        <c:v>43466.393101851849</c:v>
                      </c:pt>
                      <c:pt idx="1062">
                        <c:v>43466.393113425933</c:v>
                      </c:pt>
                      <c:pt idx="1063">
                        <c:v>43466.393125000002</c:v>
                      </c:pt>
                      <c:pt idx="1064">
                        <c:v>43466.393136574072</c:v>
                      </c:pt>
                      <c:pt idx="1065">
                        <c:v>43466.393148148149</c:v>
                      </c:pt>
                      <c:pt idx="1066">
                        <c:v>43466.393159722233</c:v>
                      </c:pt>
                      <c:pt idx="1067">
                        <c:v>43466.393171296288</c:v>
                      </c:pt>
                      <c:pt idx="1068">
                        <c:v>43466.393182870372</c:v>
                      </c:pt>
                      <c:pt idx="1069">
                        <c:v>43466.393194444441</c:v>
                      </c:pt>
                      <c:pt idx="1070">
                        <c:v>43466.393206018518</c:v>
                      </c:pt>
                      <c:pt idx="1071">
                        <c:v>43466.393217592587</c:v>
                      </c:pt>
                      <c:pt idx="1072">
                        <c:v>43466.393229166657</c:v>
                      </c:pt>
                      <c:pt idx="1073">
                        <c:v>43466.393240740741</c:v>
                      </c:pt>
                      <c:pt idx="1074">
                        <c:v>43466.393252314818</c:v>
                      </c:pt>
                      <c:pt idx="1075">
                        <c:v>43466.393263888887</c:v>
                      </c:pt>
                      <c:pt idx="1076">
                        <c:v>43466.393275462957</c:v>
                      </c:pt>
                      <c:pt idx="1077">
                        <c:v>43466.393287037034</c:v>
                      </c:pt>
                      <c:pt idx="1078">
                        <c:v>43466.39329861111</c:v>
                      </c:pt>
                      <c:pt idx="1079">
                        <c:v>43466.393310185187</c:v>
                      </c:pt>
                      <c:pt idx="1080">
                        <c:v>43466.393321759257</c:v>
                      </c:pt>
                      <c:pt idx="1081">
                        <c:v>43466.393333333333</c:v>
                      </c:pt>
                      <c:pt idx="1082">
                        <c:v>43466.39334490741</c:v>
                      </c:pt>
                      <c:pt idx="1083">
                        <c:v>43466.39335648148</c:v>
                      </c:pt>
                      <c:pt idx="1084">
                        <c:v>43466.393368055556</c:v>
                      </c:pt>
                      <c:pt idx="1085">
                        <c:v>43466.393379629633</c:v>
                      </c:pt>
                      <c:pt idx="1086">
                        <c:v>43466.393391203703</c:v>
                      </c:pt>
                      <c:pt idx="1087">
                        <c:v>43466.39340277778</c:v>
                      </c:pt>
                      <c:pt idx="1088">
                        <c:v>43466.393414351849</c:v>
                      </c:pt>
                      <c:pt idx="1089">
                        <c:v>43466.393425925933</c:v>
                      </c:pt>
                      <c:pt idx="1090">
                        <c:v>43466.393437500003</c:v>
                      </c:pt>
                      <c:pt idx="1091">
                        <c:v>43466.393449074072</c:v>
                      </c:pt>
                      <c:pt idx="1092">
                        <c:v>43466.393460648149</c:v>
                      </c:pt>
                      <c:pt idx="1093">
                        <c:v>43466.393472222233</c:v>
                      </c:pt>
                      <c:pt idx="1094">
                        <c:v>43466.393483796302</c:v>
                      </c:pt>
                      <c:pt idx="1095">
                        <c:v>43466.393495370372</c:v>
                      </c:pt>
                      <c:pt idx="1096">
                        <c:v>43466.393506944441</c:v>
                      </c:pt>
                      <c:pt idx="1097">
                        <c:v>43466.393518518518</c:v>
                      </c:pt>
                      <c:pt idx="1098">
                        <c:v>43466.393530092602</c:v>
                      </c:pt>
                      <c:pt idx="1099">
                        <c:v>43466.393541666657</c:v>
                      </c:pt>
                      <c:pt idx="1100">
                        <c:v>43466.393553240741</c:v>
                      </c:pt>
                      <c:pt idx="1101">
                        <c:v>43466.393564814818</c:v>
                      </c:pt>
                      <c:pt idx="1102">
                        <c:v>43466.393576388888</c:v>
                      </c:pt>
                      <c:pt idx="1103">
                        <c:v>43466.393587962957</c:v>
                      </c:pt>
                      <c:pt idx="1104">
                        <c:v>43466.393599537027</c:v>
                      </c:pt>
                      <c:pt idx="1105">
                        <c:v>43466.393611111111</c:v>
                      </c:pt>
                      <c:pt idx="1106">
                        <c:v>43466.393622685187</c:v>
                      </c:pt>
                      <c:pt idx="1107">
                        <c:v>43466.393634259257</c:v>
                      </c:pt>
                      <c:pt idx="1108">
                        <c:v>43466.393645833326</c:v>
                      </c:pt>
                      <c:pt idx="1109">
                        <c:v>43466.393657407411</c:v>
                      </c:pt>
                      <c:pt idx="1110">
                        <c:v>43466.39366898148</c:v>
                      </c:pt>
                      <c:pt idx="1111">
                        <c:v>43466.393680555557</c:v>
                      </c:pt>
                      <c:pt idx="1112">
                        <c:v>43466.393692129634</c:v>
                      </c:pt>
                      <c:pt idx="1113">
                        <c:v>43466.393703703703</c:v>
                      </c:pt>
                      <c:pt idx="1114">
                        <c:v>43466.39371527778</c:v>
                      </c:pt>
                      <c:pt idx="1115">
                        <c:v>43466.393726851849</c:v>
                      </c:pt>
                      <c:pt idx="1116">
                        <c:v>43466.393738425933</c:v>
                      </c:pt>
                      <c:pt idx="1117">
                        <c:v>43466.393750000003</c:v>
                      </c:pt>
                      <c:pt idx="1118">
                        <c:v>43466.393761574072</c:v>
                      </c:pt>
                      <c:pt idx="1119">
                        <c:v>43466.393773148149</c:v>
                      </c:pt>
                      <c:pt idx="1120">
                        <c:v>43466.393784722219</c:v>
                      </c:pt>
                      <c:pt idx="1121">
                        <c:v>43466.393796296303</c:v>
                      </c:pt>
                      <c:pt idx="1122">
                        <c:v>43466.393807870372</c:v>
                      </c:pt>
                      <c:pt idx="1123">
                        <c:v>43466.393819444442</c:v>
                      </c:pt>
                      <c:pt idx="1124">
                        <c:v>43466.393831018519</c:v>
                      </c:pt>
                      <c:pt idx="1125">
                        <c:v>43466.393842592603</c:v>
                      </c:pt>
                      <c:pt idx="1126">
                        <c:v>43466.393854166658</c:v>
                      </c:pt>
                      <c:pt idx="1127">
                        <c:v>43466.393865740742</c:v>
                      </c:pt>
                      <c:pt idx="1128">
                        <c:v>43466.393877314818</c:v>
                      </c:pt>
                      <c:pt idx="1129">
                        <c:v>43466.393888888888</c:v>
                      </c:pt>
                      <c:pt idx="1130">
                        <c:v>43466.393900462957</c:v>
                      </c:pt>
                      <c:pt idx="1131">
                        <c:v>43466.393912037027</c:v>
                      </c:pt>
                      <c:pt idx="1132">
                        <c:v>43466.393923611111</c:v>
                      </c:pt>
                      <c:pt idx="1133">
                        <c:v>43466.393935185188</c:v>
                      </c:pt>
                      <c:pt idx="1134">
                        <c:v>43466.393946759257</c:v>
                      </c:pt>
                      <c:pt idx="1135">
                        <c:v>43466.393958333327</c:v>
                      </c:pt>
                      <c:pt idx="1136">
                        <c:v>43466.393969907411</c:v>
                      </c:pt>
                      <c:pt idx="1137">
                        <c:v>43466.39398148148</c:v>
                      </c:pt>
                      <c:pt idx="1138">
                        <c:v>43466.393993055557</c:v>
                      </c:pt>
                      <c:pt idx="1139">
                        <c:v>43466.394004629627</c:v>
                      </c:pt>
                      <c:pt idx="1140">
                        <c:v>43466.394016203703</c:v>
                      </c:pt>
                      <c:pt idx="1141">
                        <c:v>43466.39402777778</c:v>
                      </c:pt>
                      <c:pt idx="1142">
                        <c:v>43466.39403935185</c:v>
                      </c:pt>
                      <c:pt idx="1143">
                        <c:v>43466.394050925926</c:v>
                      </c:pt>
                      <c:pt idx="1144">
                        <c:v>43466.394062500003</c:v>
                      </c:pt>
                      <c:pt idx="1145">
                        <c:v>43466.394074074073</c:v>
                      </c:pt>
                      <c:pt idx="1146">
                        <c:v>43466.394085648149</c:v>
                      </c:pt>
                      <c:pt idx="1147">
                        <c:v>43466.394097222219</c:v>
                      </c:pt>
                      <c:pt idx="1148">
                        <c:v>43466.394108796303</c:v>
                      </c:pt>
                      <c:pt idx="1149">
                        <c:v>43466.394120370373</c:v>
                      </c:pt>
                      <c:pt idx="1150">
                        <c:v>43466.394131944442</c:v>
                      </c:pt>
                      <c:pt idx="1151">
                        <c:v>43466.394143518519</c:v>
                      </c:pt>
                      <c:pt idx="1152">
                        <c:v>43466.394155092603</c:v>
                      </c:pt>
                      <c:pt idx="1153">
                        <c:v>43466.394166666672</c:v>
                      </c:pt>
                      <c:pt idx="1154">
                        <c:v>43466.394178240742</c:v>
                      </c:pt>
                      <c:pt idx="1155">
                        <c:v>43466.394189814811</c:v>
                      </c:pt>
                      <c:pt idx="1156">
                        <c:v>43466.394201388888</c:v>
                      </c:pt>
                      <c:pt idx="1157">
                        <c:v>43466.394212962958</c:v>
                      </c:pt>
                      <c:pt idx="1158">
                        <c:v>43466.394224537027</c:v>
                      </c:pt>
                      <c:pt idx="1159">
                        <c:v>43466.394236111111</c:v>
                      </c:pt>
                      <c:pt idx="1160">
                        <c:v>43466.394247685188</c:v>
                      </c:pt>
                      <c:pt idx="1161">
                        <c:v>43466.394259259258</c:v>
                      </c:pt>
                      <c:pt idx="1162">
                        <c:v>43466.394270833327</c:v>
                      </c:pt>
                      <c:pt idx="1163">
                        <c:v>43466.394282407397</c:v>
                      </c:pt>
                      <c:pt idx="1164">
                        <c:v>43466.394293981481</c:v>
                      </c:pt>
                      <c:pt idx="1165">
                        <c:v>43466.394305555557</c:v>
                      </c:pt>
                      <c:pt idx="1166">
                        <c:v>43466.394317129627</c:v>
                      </c:pt>
                      <c:pt idx="1167">
                        <c:v>43466.394328703696</c:v>
                      </c:pt>
                      <c:pt idx="1168">
                        <c:v>43466.39434027778</c:v>
                      </c:pt>
                      <c:pt idx="1169">
                        <c:v>43466.39435185185</c:v>
                      </c:pt>
                      <c:pt idx="1170">
                        <c:v>43466.394363425927</c:v>
                      </c:pt>
                      <c:pt idx="1171">
                        <c:v>43466.394375000003</c:v>
                      </c:pt>
                      <c:pt idx="1172">
                        <c:v>43466.394386574073</c:v>
                      </c:pt>
                      <c:pt idx="1173">
                        <c:v>43466.39439814815</c:v>
                      </c:pt>
                      <c:pt idx="1174">
                        <c:v>43466.394409722219</c:v>
                      </c:pt>
                      <c:pt idx="1175">
                        <c:v>43466.394421296303</c:v>
                      </c:pt>
                      <c:pt idx="1176">
                        <c:v>43466.394432870373</c:v>
                      </c:pt>
                      <c:pt idx="1177">
                        <c:v>43466.394444444442</c:v>
                      </c:pt>
                      <c:pt idx="1178">
                        <c:v>43466.394456018519</c:v>
                      </c:pt>
                      <c:pt idx="1179">
                        <c:v>43466.394467592603</c:v>
                      </c:pt>
                      <c:pt idx="1180">
                        <c:v>43466.394479166673</c:v>
                      </c:pt>
                      <c:pt idx="1181">
                        <c:v>43466.394490740742</c:v>
                      </c:pt>
                      <c:pt idx="1182">
                        <c:v>43466.394502314812</c:v>
                      </c:pt>
                      <c:pt idx="1183">
                        <c:v>43466.394513888888</c:v>
                      </c:pt>
                      <c:pt idx="1184">
                        <c:v>43466.394525462973</c:v>
                      </c:pt>
                      <c:pt idx="1185">
                        <c:v>43466.394537037027</c:v>
                      </c:pt>
                      <c:pt idx="1186">
                        <c:v>43466.394548611112</c:v>
                      </c:pt>
                      <c:pt idx="1187">
                        <c:v>43466.394560185188</c:v>
                      </c:pt>
                      <c:pt idx="1188">
                        <c:v>43466.394571759258</c:v>
                      </c:pt>
                      <c:pt idx="1189">
                        <c:v>43466.394583333327</c:v>
                      </c:pt>
                      <c:pt idx="1190">
                        <c:v>43466.394594907397</c:v>
                      </c:pt>
                      <c:pt idx="1191">
                        <c:v>43466.394606481481</c:v>
                      </c:pt>
                      <c:pt idx="1192">
                        <c:v>43466.394618055558</c:v>
                      </c:pt>
                      <c:pt idx="1193">
                        <c:v>43466.394629629627</c:v>
                      </c:pt>
                      <c:pt idx="1194">
                        <c:v>43466.394641203697</c:v>
                      </c:pt>
                      <c:pt idx="1195">
                        <c:v>43466.394652777781</c:v>
                      </c:pt>
                      <c:pt idx="1196">
                        <c:v>43466.39466435185</c:v>
                      </c:pt>
                      <c:pt idx="1197">
                        <c:v>43466.394675925927</c:v>
                      </c:pt>
                      <c:pt idx="1198">
                        <c:v>43466.394687499997</c:v>
                      </c:pt>
                      <c:pt idx="1199">
                        <c:v>43466.394699074073</c:v>
                      </c:pt>
                      <c:pt idx="1200">
                        <c:v>43466.39471064815</c:v>
                      </c:pt>
                      <c:pt idx="1201">
                        <c:v>43466.39472222222</c:v>
                      </c:pt>
                      <c:pt idx="1202">
                        <c:v>43466.394733796304</c:v>
                      </c:pt>
                      <c:pt idx="1203">
                        <c:v>43466.394745370373</c:v>
                      </c:pt>
                      <c:pt idx="1204">
                        <c:v>43466.394756944443</c:v>
                      </c:pt>
                      <c:pt idx="1205">
                        <c:v>43466.394768518519</c:v>
                      </c:pt>
                      <c:pt idx="1206">
                        <c:v>43466.394780092603</c:v>
                      </c:pt>
                      <c:pt idx="1207">
                        <c:v>43466.394791666673</c:v>
                      </c:pt>
                      <c:pt idx="1208">
                        <c:v>43466.394803240742</c:v>
                      </c:pt>
                      <c:pt idx="1209">
                        <c:v>43466.394814814812</c:v>
                      </c:pt>
                      <c:pt idx="1210">
                        <c:v>43466.394826388889</c:v>
                      </c:pt>
                      <c:pt idx="1211">
                        <c:v>43466.394837962973</c:v>
                      </c:pt>
                      <c:pt idx="1212">
                        <c:v>43466.394849537042</c:v>
                      </c:pt>
                      <c:pt idx="1213">
                        <c:v>43466.394861111112</c:v>
                      </c:pt>
                      <c:pt idx="1214">
                        <c:v>43466.394872685189</c:v>
                      </c:pt>
                      <c:pt idx="1215">
                        <c:v>43466.394884259258</c:v>
                      </c:pt>
                      <c:pt idx="1216">
                        <c:v>43466.394895833328</c:v>
                      </c:pt>
                      <c:pt idx="1217">
                        <c:v>43466.394907407397</c:v>
                      </c:pt>
                      <c:pt idx="1218">
                        <c:v>43466.394918981481</c:v>
                      </c:pt>
                      <c:pt idx="1219">
                        <c:v>43466.394930555558</c:v>
                      </c:pt>
                      <c:pt idx="1220">
                        <c:v>43466.394942129627</c:v>
                      </c:pt>
                      <c:pt idx="1221">
                        <c:v>43466.394953703697</c:v>
                      </c:pt>
                      <c:pt idx="1222">
                        <c:v>43466.394965277781</c:v>
                      </c:pt>
                      <c:pt idx="1223">
                        <c:v>43466.394976851851</c:v>
                      </c:pt>
                      <c:pt idx="1224">
                        <c:v>43466.394988425927</c:v>
                      </c:pt>
                      <c:pt idx="1225">
                        <c:v>43466.394999999997</c:v>
                      </c:pt>
                      <c:pt idx="1226">
                        <c:v>43466.395011574074</c:v>
                      </c:pt>
                      <c:pt idx="1227">
                        <c:v>43466.39502314815</c:v>
                      </c:pt>
                      <c:pt idx="1228">
                        <c:v>43466.39503472222</c:v>
                      </c:pt>
                      <c:pt idx="1229">
                        <c:v>43466.395046296297</c:v>
                      </c:pt>
                      <c:pt idx="1230">
                        <c:v>43466.395057870373</c:v>
                      </c:pt>
                      <c:pt idx="1231">
                        <c:v>43466.395069444443</c:v>
                      </c:pt>
                      <c:pt idx="1232">
                        <c:v>43466.39508101852</c:v>
                      </c:pt>
                      <c:pt idx="1233">
                        <c:v>43466.395092592589</c:v>
                      </c:pt>
                      <c:pt idx="1234">
                        <c:v>43466.395104166673</c:v>
                      </c:pt>
                      <c:pt idx="1235">
                        <c:v>43466.395115740743</c:v>
                      </c:pt>
                      <c:pt idx="1236">
                        <c:v>43466.395127314812</c:v>
                      </c:pt>
                      <c:pt idx="1237">
                        <c:v>43466.395138888889</c:v>
                      </c:pt>
                      <c:pt idx="1238">
                        <c:v>43466.395150462973</c:v>
                      </c:pt>
                      <c:pt idx="1239">
                        <c:v>43466.395162037043</c:v>
                      </c:pt>
                      <c:pt idx="1240">
                        <c:v>43466.395173611112</c:v>
                      </c:pt>
                      <c:pt idx="1241">
                        <c:v>43466.395185185182</c:v>
                      </c:pt>
                      <c:pt idx="1242">
                        <c:v>43466.395196759258</c:v>
                      </c:pt>
                      <c:pt idx="1243">
                        <c:v>43466.395208333342</c:v>
                      </c:pt>
                      <c:pt idx="1244">
                        <c:v>43466.395219907397</c:v>
                      </c:pt>
                      <c:pt idx="1245">
                        <c:v>43466.395231481481</c:v>
                      </c:pt>
                      <c:pt idx="1246">
                        <c:v>43466.395243055558</c:v>
                      </c:pt>
                      <c:pt idx="1247">
                        <c:v>43466.395254629628</c:v>
                      </c:pt>
                      <c:pt idx="1248">
                        <c:v>43466.395266203697</c:v>
                      </c:pt>
                      <c:pt idx="1249">
                        <c:v>43466.395277777781</c:v>
                      </c:pt>
                      <c:pt idx="1250">
                        <c:v>43466.395289351851</c:v>
                      </c:pt>
                      <c:pt idx="1251">
                        <c:v>43466.395300925928</c:v>
                      </c:pt>
                      <c:pt idx="1252">
                        <c:v>43466.395312499997</c:v>
                      </c:pt>
                      <c:pt idx="1253">
                        <c:v>43466.395324074067</c:v>
                      </c:pt>
                      <c:pt idx="1254">
                        <c:v>43466.395335648151</c:v>
                      </c:pt>
                      <c:pt idx="1255">
                        <c:v>43466.39534722222</c:v>
                      </c:pt>
                      <c:pt idx="1256">
                        <c:v>43466.395358796297</c:v>
                      </c:pt>
                      <c:pt idx="1257">
                        <c:v>43466.395370370366</c:v>
                      </c:pt>
                      <c:pt idx="1258">
                        <c:v>43466.395381944443</c:v>
                      </c:pt>
                      <c:pt idx="1259">
                        <c:v>43466.39539351852</c:v>
                      </c:pt>
                      <c:pt idx="1260">
                        <c:v>43466.395405092589</c:v>
                      </c:pt>
                      <c:pt idx="1261">
                        <c:v>43466.395416666674</c:v>
                      </c:pt>
                      <c:pt idx="1262">
                        <c:v>43466.395428240743</c:v>
                      </c:pt>
                      <c:pt idx="1263">
                        <c:v>43466.395439814813</c:v>
                      </c:pt>
                      <c:pt idx="1264">
                        <c:v>43466.395451388889</c:v>
                      </c:pt>
                      <c:pt idx="1265">
                        <c:v>43466.395462962973</c:v>
                      </c:pt>
                      <c:pt idx="1266">
                        <c:v>43466.395474537043</c:v>
                      </c:pt>
                      <c:pt idx="1267">
                        <c:v>43466.395486111112</c:v>
                      </c:pt>
                      <c:pt idx="1268">
                        <c:v>43466.395497685182</c:v>
                      </c:pt>
                      <c:pt idx="1269">
                        <c:v>43466.395509259259</c:v>
                      </c:pt>
                      <c:pt idx="1270">
                        <c:v>43466.395520833343</c:v>
                      </c:pt>
                      <c:pt idx="1271">
                        <c:v>43466.395532407398</c:v>
                      </c:pt>
                      <c:pt idx="1272">
                        <c:v>43466.395543981482</c:v>
                      </c:pt>
                      <c:pt idx="1273">
                        <c:v>43466.395555555559</c:v>
                      </c:pt>
                      <c:pt idx="1274">
                        <c:v>43466.395567129628</c:v>
                      </c:pt>
                      <c:pt idx="1275">
                        <c:v>43466.395578703698</c:v>
                      </c:pt>
                      <c:pt idx="1276">
                        <c:v>43466.395590277767</c:v>
                      </c:pt>
                      <c:pt idx="1277">
                        <c:v>43466.395601851851</c:v>
                      </c:pt>
                      <c:pt idx="1278">
                        <c:v>43466.395613425928</c:v>
                      </c:pt>
                      <c:pt idx="1279">
                        <c:v>43466.395624999997</c:v>
                      </c:pt>
                      <c:pt idx="1280">
                        <c:v>43466.395636574067</c:v>
                      </c:pt>
                      <c:pt idx="1281">
                        <c:v>43466.395648148151</c:v>
                      </c:pt>
                      <c:pt idx="1282">
                        <c:v>43466.39565972222</c:v>
                      </c:pt>
                      <c:pt idx="1283">
                        <c:v>43466.395671296297</c:v>
                      </c:pt>
                      <c:pt idx="1284">
                        <c:v>43466.395682870367</c:v>
                      </c:pt>
                      <c:pt idx="1285">
                        <c:v>43466.395694444444</c:v>
                      </c:pt>
                      <c:pt idx="1286">
                        <c:v>43466.39570601852</c:v>
                      </c:pt>
                      <c:pt idx="1287">
                        <c:v>43466.39571759259</c:v>
                      </c:pt>
                      <c:pt idx="1288">
                        <c:v>43466.395729166667</c:v>
                      </c:pt>
                      <c:pt idx="1289">
                        <c:v>43466.395740740743</c:v>
                      </c:pt>
                      <c:pt idx="1290">
                        <c:v>43466.395752314813</c:v>
                      </c:pt>
                      <c:pt idx="1291">
                        <c:v>43466.39576388889</c:v>
                      </c:pt>
                      <c:pt idx="1292">
                        <c:v>43466.395775462966</c:v>
                      </c:pt>
                      <c:pt idx="1293">
                        <c:v>43466.395787037043</c:v>
                      </c:pt>
                      <c:pt idx="1294">
                        <c:v>43466.395798611113</c:v>
                      </c:pt>
                      <c:pt idx="1295">
                        <c:v>43466.39707175926</c:v>
                      </c:pt>
                      <c:pt idx="1296">
                        <c:v>43466.397083333337</c:v>
                      </c:pt>
                      <c:pt idx="1297">
                        <c:v>43466.397094907406</c:v>
                      </c:pt>
                      <c:pt idx="1298">
                        <c:v>43466.397106481483</c:v>
                      </c:pt>
                      <c:pt idx="1299">
                        <c:v>43466.397118055553</c:v>
                      </c:pt>
                      <c:pt idx="1300">
                        <c:v>43466.397129629629</c:v>
                      </c:pt>
                      <c:pt idx="1301">
                        <c:v>43466.397141203714</c:v>
                      </c:pt>
                      <c:pt idx="1302">
                        <c:v>43466.397152777783</c:v>
                      </c:pt>
                      <c:pt idx="1303">
                        <c:v>43466.397164351853</c:v>
                      </c:pt>
                      <c:pt idx="1304">
                        <c:v>43466.397175925929</c:v>
                      </c:pt>
                      <c:pt idx="1305">
                        <c:v>43466.397187499999</c:v>
                      </c:pt>
                      <c:pt idx="1306">
                        <c:v>43466.397199074083</c:v>
                      </c:pt>
                      <c:pt idx="1307">
                        <c:v>43466.397210648152</c:v>
                      </c:pt>
                      <c:pt idx="1308">
                        <c:v>43466.399791666663</c:v>
                      </c:pt>
                      <c:pt idx="1309">
                        <c:v>43466.39980324074</c:v>
                      </c:pt>
                      <c:pt idx="1310">
                        <c:v>43466.399814814817</c:v>
                      </c:pt>
                      <c:pt idx="1311">
                        <c:v>43466.399826388893</c:v>
                      </c:pt>
                      <c:pt idx="1312">
                        <c:v>43466.399837962963</c:v>
                      </c:pt>
                      <c:pt idx="1313">
                        <c:v>43466.39984953704</c:v>
                      </c:pt>
                      <c:pt idx="1314">
                        <c:v>43466.399861111109</c:v>
                      </c:pt>
                      <c:pt idx="1315">
                        <c:v>43466.399872685193</c:v>
                      </c:pt>
                      <c:pt idx="1316">
                        <c:v>43466.399884259263</c:v>
                      </c:pt>
                      <c:pt idx="1317">
                        <c:v>43466.399895833332</c:v>
                      </c:pt>
                      <c:pt idx="1318">
                        <c:v>43466.399907407409</c:v>
                      </c:pt>
                      <c:pt idx="1319">
                        <c:v>43466.399918981479</c:v>
                      </c:pt>
                      <c:pt idx="1320">
                        <c:v>43466.401689814818</c:v>
                      </c:pt>
                      <c:pt idx="1321">
                        <c:v>43466.401701388888</c:v>
                      </c:pt>
                      <c:pt idx="1322">
                        <c:v>43466.401712962957</c:v>
                      </c:pt>
                      <c:pt idx="1323">
                        <c:v>43466.401724537027</c:v>
                      </c:pt>
                      <c:pt idx="1324">
                        <c:v>43466.401736111111</c:v>
                      </c:pt>
                      <c:pt idx="1325">
                        <c:v>43466.401747685188</c:v>
                      </c:pt>
                      <c:pt idx="1326">
                        <c:v>43466.401759259257</c:v>
                      </c:pt>
                      <c:pt idx="1327">
                        <c:v>43466.401770833327</c:v>
                      </c:pt>
                      <c:pt idx="1328">
                        <c:v>43466.401782407411</c:v>
                      </c:pt>
                      <c:pt idx="1329">
                        <c:v>43466.40179398148</c:v>
                      </c:pt>
                      <c:pt idx="1330">
                        <c:v>43466.401805555557</c:v>
                      </c:pt>
                      <c:pt idx="1331">
                        <c:v>43466.401817129627</c:v>
                      </c:pt>
                      <c:pt idx="1332">
                        <c:v>43466.401828703703</c:v>
                      </c:pt>
                      <c:pt idx="1333">
                        <c:v>43466.40184027778</c:v>
                      </c:pt>
                      <c:pt idx="1334">
                        <c:v>43466.40185185185</c:v>
                      </c:pt>
                      <c:pt idx="1335">
                        <c:v>43466.403599537043</c:v>
                      </c:pt>
                      <c:pt idx="1336">
                        <c:v>43466.403611111113</c:v>
                      </c:pt>
                      <c:pt idx="1337">
                        <c:v>43466.403622685182</c:v>
                      </c:pt>
                      <c:pt idx="1338">
                        <c:v>43466.403634259259</c:v>
                      </c:pt>
                      <c:pt idx="1339">
                        <c:v>43466.404756944437</c:v>
                      </c:pt>
                      <c:pt idx="1340">
                        <c:v>43466.404768518521</c:v>
                      </c:pt>
                      <c:pt idx="1341">
                        <c:v>43466.404780092591</c:v>
                      </c:pt>
                      <c:pt idx="1342">
                        <c:v>43466.404791666668</c:v>
                      </c:pt>
                      <c:pt idx="1343">
                        <c:v>43466.404861111107</c:v>
                      </c:pt>
                      <c:pt idx="1344">
                        <c:v>43466.404872685183</c:v>
                      </c:pt>
                      <c:pt idx="1345">
                        <c:v>43466.40488425926</c:v>
                      </c:pt>
                      <c:pt idx="1346">
                        <c:v>43466.404895833337</c:v>
                      </c:pt>
                      <c:pt idx="1347">
                        <c:v>43466.404907407406</c:v>
                      </c:pt>
                      <c:pt idx="1348">
                        <c:v>43466.404918981483</c:v>
                      </c:pt>
                      <c:pt idx="1349">
                        <c:v>43466.404930555553</c:v>
                      </c:pt>
                      <c:pt idx="1350">
                        <c:v>43466.404942129629</c:v>
                      </c:pt>
                      <c:pt idx="1351">
                        <c:v>43466.404953703714</c:v>
                      </c:pt>
                      <c:pt idx="1352">
                        <c:v>43466.404965277783</c:v>
                      </c:pt>
                      <c:pt idx="1353">
                        <c:v>43466.404976851853</c:v>
                      </c:pt>
                      <c:pt idx="1354">
                        <c:v>43466.404988425929</c:v>
                      </c:pt>
                      <c:pt idx="1355">
                        <c:v>43466.404999999999</c:v>
                      </c:pt>
                      <c:pt idx="1356">
                        <c:v>43466.405011574083</c:v>
                      </c:pt>
                      <c:pt idx="1357">
                        <c:v>43466.405023148152</c:v>
                      </c:pt>
                      <c:pt idx="1358">
                        <c:v>43466.405034722222</c:v>
                      </c:pt>
                      <c:pt idx="1359">
                        <c:v>43466.405046296299</c:v>
                      </c:pt>
                      <c:pt idx="1360">
                        <c:v>43466.405057870368</c:v>
                      </c:pt>
                      <c:pt idx="1361">
                        <c:v>43466.405069444438</c:v>
                      </c:pt>
                      <c:pt idx="1362">
                        <c:v>43466.405081018522</c:v>
                      </c:pt>
                      <c:pt idx="1363">
                        <c:v>43466.405092592591</c:v>
                      </c:pt>
                      <c:pt idx="1364">
                        <c:v>43466.405104166668</c:v>
                      </c:pt>
                      <c:pt idx="1365">
                        <c:v>43466.405115740738</c:v>
                      </c:pt>
                      <c:pt idx="1366">
                        <c:v>43466.405127314807</c:v>
                      </c:pt>
                      <c:pt idx="1367">
                        <c:v>43466.405138888891</c:v>
                      </c:pt>
                      <c:pt idx="1368">
                        <c:v>43466.405150462961</c:v>
                      </c:pt>
                      <c:pt idx="1369">
                        <c:v>43466.405162037037</c:v>
                      </c:pt>
                      <c:pt idx="1370">
                        <c:v>43466.405173611107</c:v>
                      </c:pt>
                      <c:pt idx="1371">
                        <c:v>43466.405185185176</c:v>
                      </c:pt>
                      <c:pt idx="1372">
                        <c:v>43466.40519675926</c:v>
                      </c:pt>
                      <c:pt idx="1373">
                        <c:v>43466.40520833333</c:v>
                      </c:pt>
                      <c:pt idx="1374">
                        <c:v>43466.405219907407</c:v>
                      </c:pt>
                      <c:pt idx="1375">
                        <c:v>43466.405231481483</c:v>
                      </c:pt>
                      <c:pt idx="1376">
                        <c:v>43466.405243055553</c:v>
                      </c:pt>
                      <c:pt idx="1377">
                        <c:v>43466.40525462963</c:v>
                      </c:pt>
                      <c:pt idx="1378">
                        <c:v>43466.405266203707</c:v>
                      </c:pt>
                      <c:pt idx="1379">
                        <c:v>43466.405277777783</c:v>
                      </c:pt>
                      <c:pt idx="1380">
                        <c:v>43466.405289351853</c:v>
                      </c:pt>
                      <c:pt idx="1381">
                        <c:v>43466.405300925922</c:v>
                      </c:pt>
                      <c:pt idx="1382">
                        <c:v>43466.405312499999</c:v>
                      </c:pt>
                      <c:pt idx="1383">
                        <c:v>43466.405324074083</c:v>
                      </c:pt>
                      <c:pt idx="1384">
                        <c:v>43466.405335648153</c:v>
                      </c:pt>
                      <c:pt idx="1385">
                        <c:v>43466.405451388891</c:v>
                      </c:pt>
                      <c:pt idx="1386">
                        <c:v>43466.405462962961</c:v>
                      </c:pt>
                      <c:pt idx="1387">
                        <c:v>43466.405474537038</c:v>
                      </c:pt>
                      <c:pt idx="1388">
                        <c:v>43466.405486111107</c:v>
                      </c:pt>
                      <c:pt idx="1389">
                        <c:v>43466.405497685177</c:v>
                      </c:pt>
                      <c:pt idx="1390">
                        <c:v>43466.405509259261</c:v>
                      </c:pt>
                      <c:pt idx="1391">
                        <c:v>43466.40552083333</c:v>
                      </c:pt>
                      <c:pt idx="1392">
                        <c:v>43466.405532407407</c:v>
                      </c:pt>
                      <c:pt idx="1393">
                        <c:v>43466.405543981477</c:v>
                      </c:pt>
                      <c:pt idx="1394">
                        <c:v>43466.405555555553</c:v>
                      </c:pt>
                      <c:pt idx="1395">
                        <c:v>43466.40556712963</c:v>
                      </c:pt>
                      <c:pt idx="1396">
                        <c:v>43466.406805555547</c:v>
                      </c:pt>
                      <c:pt idx="1397">
                        <c:v>43466.40697916667</c:v>
                      </c:pt>
                      <c:pt idx="1398">
                        <c:v>43466.406990740739</c:v>
                      </c:pt>
                      <c:pt idx="1399">
                        <c:v>43466.407002314823</c:v>
                      </c:pt>
                      <c:pt idx="1400">
                        <c:v>43466.407013888893</c:v>
                      </c:pt>
                      <c:pt idx="1401">
                        <c:v>43466.407025462962</c:v>
                      </c:pt>
                      <c:pt idx="1402">
                        <c:v>43466.407037037039</c:v>
                      </c:pt>
                      <c:pt idx="1403">
                        <c:v>43466.407048611109</c:v>
                      </c:pt>
                      <c:pt idx="1404">
                        <c:v>43466.407060185193</c:v>
                      </c:pt>
                      <c:pt idx="1405">
                        <c:v>43466.407071759262</c:v>
                      </c:pt>
                      <c:pt idx="1406">
                        <c:v>43466.407083333332</c:v>
                      </c:pt>
                      <c:pt idx="1407">
                        <c:v>43466.407094907408</c:v>
                      </c:pt>
                      <c:pt idx="1408">
                        <c:v>43466.407106481478</c:v>
                      </c:pt>
                      <c:pt idx="1409">
                        <c:v>43466.407118055547</c:v>
                      </c:pt>
                      <c:pt idx="1410">
                        <c:v>43466.407129629632</c:v>
                      </c:pt>
                      <c:pt idx="1411">
                        <c:v>43466.407141203701</c:v>
                      </c:pt>
                      <c:pt idx="1412">
                        <c:v>43466.407152777778</c:v>
                      </c:pt>
                      <c:pt idx="1413">
                        <c:v>43466.408101851863</c:v>
                      </c:pt>
                      <c:pt idx="1414">
                        <c:v>43466.408113425918</c:v>
                      </c:pt>
                      <c:pt idx="1415">
                        <c:v>43466.408125000002</c:v>
                      </c:pt>
                      <c:pt idx="1416">
                        <c:v>43466.408136574071</c:v>
                      </c:pt>
                      <c:pt idx="1417">
                        <c:v>43466.408148148148</c:v>
                      </c:pt>
                      <c:pt idx="1418">
                        <c:v>43466.408159722218</c:v>
                      </c:pt>
                      <c:pt idx="1419">
                        <c:v>43466.408171296287</c:v>
                      </c:pt>
                      <c:pt idx="1420">
                        <c:v>43466.408182870371</c:v>
                      </c:pt>
                      <c:pt idx="1421">
                        <c:v>43466.408194444448</c:v>
                      </c:pt>
                      <c:pt idx="1422">
                        <c:v>43466.408206018517</c:v>
                      </c:pt>
                      <c:pt idx="1423">
                        <c:v>43466.408217592587</c:v>
                      </c:pt>
                      <c:pt idx="1424">
                        <c:v>43466.408229166656</c:v>
                      </c:pt>
                      <c:pt idx="1425">
                        <c:v>43466.40824074074</c:v>
                      </c:pt>
                      <c:pt idx="1426">
                        <c:v>43466.409756944442</c:v>
                      </c:pt>
                      <c:pt idx="1427">
                        <c:v>43466.409768518519</c:v>
                      </c:pt>
                      <c:pt idx="1428">
                        <c:v>43466.409780092603</c:v>
                      </c:pt>
                      <c:pt idx="1429">
                        <c:v>43466.409791666672</c:v>
                      </c:pt>
                      <c:pt idx="1430">
                        <c:v>43466.409803240742</c:v>
                      </c:pt>
                      <c:pt idx="1431">
                        <c:v>43466.409814814811</c:v>
                      </c:pt>
                      <c:pt idx="1432">
                        <c:v>43466.409826388888</c:v>
                      </c:pt>
                      <c:pt idx="1433">
                        <c:v>43466.409837962958</c:v>
                      </c:pt>
                      <c:pt idx="1434">
                        <c:v>43466.409849537027</c:v>
                      </c:pt>
                      <c:pt idx="1435">
                        <c:v>43466.409861111111</c:v>
                      </c:pt>
                      <c:pt idx="1436">
                        <c:v>43466.409872685188</c:v>
                      </c:pt>
                      <c:pt idx="1437">
                        <c:v>43466.409884259258</c:v>
                      </c:pt>
                      <c:pt idx="1438">
                        <c:v>43466.409895833327</c:v>
                      </c:pt>
                      <c:pt idx="1439">
                        <c:v>43466.409907407397</c:v>
                      </c:pt>
                      <c:pt idx="1440">
                        <c:v>43466.409918981481</c:v>
                      </c:pt>
                      <c:pt idx="1441">
                        <c:v>43466.409930555557</c:v>
                      </c:pt>
                      <c:pt idx="1442">
                        <c:v>43466.409942129627</c:v>
                      </c:pt>
                      <c:pt idx="1443">
                        <c:v>43466.409953703696</c:v>
                      </c:pt>
                      <c:pt idx="1444">
                        <c:v>43466.40996527778</c:v>
                      </c:pt>
                      <c:pt idx="1445">
                        <c:v>43466.40997685185</c:v>
                      </c:pt>
                      <c:pt idx="1446">
                        <c:v>43466.409988425927</c:v>
                      </c:pt>
                      <c:pt idx="1447">
                        <c:v>43466.41</c:v>
                      </c:pt>
                      <c:pt idx="1448">
                        <c:v>43466.410011574073</c:v>
                      </c:pt>
                      <c:pt idx="1449">
                        <c:v>43466.41002314815</c:v>
                      </c:pt>
                      <c:pt idx="1450">
                        <c:v>43466.410034722219</c:v>
                      </c:pt>
                      <c:pt idx="1451">
                        <c:v>43466.410046296303</c:v>
                      </c:pt>
                      <c:pt idx="1452">
                        <c:v>43466.410057870373</c:v>
                      </c:pt>
                      <c:pt idx="1453">
                        <c:v>43466.410069444442</c:v>
                      </c:pt>
                      <c:pt idx="1454">
                        <c:v>43466.410081018519</c:v>
                      </c:pt>
                      <c:pt idx="1455">
                        <c:v>43466.410092592603</c:v>
                      </c:pt>
                      <c:pt idx="1456">
                        <c:v>43466.410104166673</c:v>
                      </c:pt>
                      <c:pt idx="1457">
                        <c:v>43466.410115740742</c:v>
                      </c:pt>
                      <c:pt idx="1458">
                        <c:v>43466.410127314812</c:v>
                      </c:pt>
                      <c:pt idx="1459">
                        <c:v>43466.410138888888</c:v>
                      </c:pt>
                      <c:pt idx="1460">
                        <c:v>43466.410150462973</c:v>
                      </c:pt>
                      <c:pt idx="1461">
                        <c:v>43466.410162037027</c:v>
                      </c:pt>
                      <c:pt idx="1462">
                        <c:v>43466.410173611112</c:v>
                      </c:pt>
                      <c:pt idx="1463">
                        <c:v>43466.410185185188</c:v>
                      </c:pt>
                      <c:pt idx="1464">
                        <c:v>43466.410196759258</c:v>
                      </c:pt>
                      <c:pt idx="1465">
                        <c:v>43466.410208333327</c:v>
                      </c:pt>
                      <c:pt idx="1466">
                        <c:v>43466.410219907397</c:v>
                      </c:pt>
                      <c:pt idx="1467">
                        <c:v>43466.410231481481</c:v>
                      </c:pt>
                      <c:pt idx="1468">
                        <c:v>43466.410243055558</c:v>
                      </c:pt>
                      <c:pt idx="1469">
                        <c:v>43466.410254629627</c:v>
                      </c:pt>
                      <c:pt idx="1470">
                        <c:v>43466.410266203697</c:v>
                      </c:pt>
                      <c:pt idx="1471">
                        <c:v>43466.410277777781</c:v>
                      </c:pt>
                      <c:pt idx="1472">
                        <c:v>43466.41028935185</c:v>
                      </c:pt>
                      <c:pt idx="1473">
                        <c:v>43466.410300925927</c:v>
                      </c:pt>
                      <c:pt idx="1474">
                        <c:v>43466.410312499997</c:v>
                      </c:pt>
                      <c:pt idx="1475">
                        <c:v>43466.410324074073</c:v>
                      </c:pt>
                      <c:pt idx="1476">
                        <c:v>43466.41033564815</c:v>
                      </c:pt>
                      <c:pt idx="1477">
                        <c:v>43466.41034722222</c:v>
                      </c:pt>
                      <c:pt idx="1478">
                        <c:v>43466.410393518519</c:v>
                      </c:pt>
                      <c:pt idx="1479">
                        <c:v>43466.410416666673</c:v>
                      </c:pt>
                      <c:pt idx="1480">
                        <c:v>43466.410428240742</c:v>
                      </c:pt>
                      <c:pt idx="1481">
                        <c:v>43466.410451388889</c:v>
                      </c:pt>
                      <c:pt idx="1482">
                        <c:v>43466.410462962973</c:v>
                      </c:pt>
                      <c:pt idx="1483">
                        <c:v>43466.410474537042</c:v>
                      </c:pt>
                      <c:pt idx="1484">
                        <c:v>43466.410486111112</c:v>
                      </c:pt>
                      <c:pt idx="1485">
                        <c:v>43466.410497685189</c:v>
                      </c:pt>
                      <c:pt idx="1486">
                        <c:v>43466.410509259258</c:v>
                      </c:pt>
                      <c:pt idx="1487">
                        <c:v>43466.410520833328</c:v>
                      </c:pt>
                      <c:pt idx="1488">
                        <c:v>43466.410532407397</c:v>
                      </c:pt>
                      <c:pt idx="1489">
                        <c:v>43466.410543981481</c:v>
                      </c:pt>
                      <c:pt idx="1490">
                        <c:v>43466.410555555558</c:v>
                      </c:pt>
                      <c:pt idx="1491">
                        <c:v>43466.410567129627</c:v>
                      </c:pt>
                      <c:pt idx="1492">
                        <c:v>43466.410578703697</c:v>
                      </c:pt>
                      <c:pt idx="1493">
                        <c:v>43466.410590277781</c:v>
                      </c:pt>
                      <c:pt idx="1494">
                        <c:v>43466.410601851851</c:v>
                      </c:pt>
                      <c:pt idx="1495">
                        <c:v>43466.410613425927</c:v>
                      </c:pt>
                      <c:pt idx="1496">
                        <c:v>43466.410624999997</c:v>
                      </c:pt>
                      <c:pt idx="1497">
                        <c:v>43466.410636574074</c:v>
                      </c:pt>
                      <c:pt idx="1498">
                        <c:v>43466.41064814815</c:v>
                      </c:pt>
                      <c:pt idx="1499">
                        <c:v>43466.41065972222</c:v>
                      </c:pt>
                      <c:pt idx="1500">
                        <c:v>43466.411377314813</c:v>
                      </c:pt>
                      <c:pt idx="1501">
                        <c:v>43466.41138888889</c:v>
                      </c:pt>
                      <c:pt idx="1502">
                        <c:v>43466.411400462966</c:v>
                      </c:pt>
                      <c:pt idx="1503">
                        <c:v>43466.411412037043</c:v>
                      </c:pt>
                      <c:pt idx="1504">
                        <c:v>43466.411423611113</c:v>
                      </c:pt>
                      <c:pt idx="1505">
                        <c:v>43466.411435185182</c:v>
                      </c:pt>
                      <c:pt idx="1506">
                        <c:v>43466.411446759259</c:v>
                      </c:pt>
                      <c:pt idx="1507">
                        <c:v>43466.411678240736</c:v>
                      </c:pt>
                      <c:pt idx="1508">
                        <c:v>43466.411689814813</c:v>
                      </c:pt>
                      <c:pt idx="1509">
                        <c:v>43466.41170138889</c:v>
                      </c:pt>
                      <c:pt idx="1510">
                        <c:v>43466.411712962959</c:v>
                      </c:pt>
                      <c:pt idx="1511">
                        <c:v>43466.411793981482</c:v>
                      </c:pt>
                      <c:pt idx="1512">
                        <c:v>43466.41196759259</c:v>
                      </c:pt>
                      <c:pt idx="1513">
                        <c:v>43466.411979166667</c:v>
                      </c:pt>
                      <c:pt idx="1514">
                        <c:v>43466.411990740737</c:v>
                      </c:pt>
                      <c:pt idx="1515">
                        <c:v>43466.412002314813</c:v>
                      </c:pt>
                      <c:pt idx="1516">
                        <c:v>43466.41201388889</c:v>
                      </c:pt>
                      <c:pt idx="1517">
                        <c:v>43466.41202546296</c:v>
                      </c:pt>
                      <c:pt idx="1518">
                        <c:v>43466.412037037036</c:v>
                      </c:pt>
                      <c:pt idx="1519">
                        <c:v>43466.412048611113</c:v>
                      </c:pt>
                      <c:pt idx="1520">
                        <c:v>43466.412060185183</c:v>
                      </c:pt>
                      <c:pt idx="1521">
                        <c:v>43466.41207175926</c:v>
                      </c:pt>
                      <c:pt idx="1522">
                        <c:v>43466.412083333344</c:v>
                      </c:pt>
                      <c:pt idx="1523">
                        <c:v>43466.412094907413</c:v>
                      </c:pt>
                      <c:pt idx="1524">
                        <c:v>43466.412106481483</c:v>
                      </c:pt>
                      <c:pt idx="1525">
                        <c:v>43466.412118055552</c:v>
                      </c:pt>
                      <c:pt idx="1526">
                        <c:v>43466.412129629629</c:v>
                      </c:pt>
                      <c:pt idx="1527">
                        <c:v>43466.412141203713</c:v>
                      </c:pt>
                      <c:pt idx="1528">
                        <c:v>43466.412152777782</c:v>
                      </c:pt>
                      <c:pt idx="1529">
                        <c:v>43466.412164351852</c:v>
                      </c:pt>
                      <c:pt idx="1530">
                        <c:v>43466.412175925929</c:v>
                      </c:pt>
                      <c:pt idx="1531">
                        <c:v>43466.412187499998</c:v>
                      </c:pt>
                      <c:pt idx="1532">
                        <c:v>43466.412199074082</c:v>
                      </c:pt>
                      <c:pt idx="1533">
                        <c:v>43466.412210648137</c:v>
                      </c:pt>
                      <c:pt idx="1534">
                        <c:v>43466.412222222221</c:v>
                      </c:pt>
                      <c:pt idx="1535">
                        <c:v>43466.412233796298</c:v>
                      </c:pt>
                      <c:pt idx="1536">
                        <c:v>43466.412245370368</c:v>
                      </c:pt>
                      <c:pt idx="1537">
                        <c:v>43466.412256944437</c:v>
                      </c:pt>
                      <c:pt idx="1538">
                        <c:v>43466.412268518521</c:v>
                      </c:pt>
                      <c:pt idx="1539">
                        <c:v>43466.412280092591</c:v>
                      </c:pt>
                      <c:pt idx="1540">
                        <c:v>43466.412291666667</c:v>
                      </c:pt>
                      <c:pt idx="1541">
                        <c:v>43466.412303240737</c:v>
                      </c:pt>
                      <c:pt idx="1542">
                        <c:v>43466.412314814806</c:v>
                      </c:pt>
                      <c:pt idx="1543">
                        <c:v>43466.412326388891</c:v>
                      </c:pt>
                      <c:pt idx="1544">
                        <c:v>43466.41233796296</c:v>
                      </c:pt>
                      <c:pt idx="1545">
                        <c:v>43466.412349537037</c:v>
                      </c:pt>
                      <c:pt idx="1546">
                        <c:v>43466.412361111114</c:v>
                      </c:pt>
                      <c:pt idx="1547">
                        <c:v>43466.412372685183</c:v>
                      </c:pt>
                      <c:pt idx="1548">
                        <c:v>43466.413136574083</c:v>
                      </c:pt>
                      <c:pt idx="1549">
                        <c:v>43466.413148148153</c:v>
                      </c:pt>
                      <c:pt idx="1550">
                        <c:v>43466.413159722222</c:v>
                      </c:pt>
                      <c:pt idx="1551">
                        <c:v>43466.413171296299</c:v>
                      </c:pt>
                      <c:pt idx="1552">
                        <c:v>43466.413182870368</c:v>
                      </c:pt>
                      <c:pt idx="1553">
                        <c:v>43466.413194444453</c:v>
                      </c:pt>
                      <c:pt idx="1554">
                        <c:v>43466.413206018522</c:v>
                      </c:pt>
                      <c:pt idx="1555">
                        <c:v>43466.413217592592</c:v>
                      </c:pt>
                      <c:pt idx="1556">
                        <c:v>43466.413229166668</c:v>
                      </c:pt>
                      <c:pt idx="1557">
                        <c:v>43466.413240740738</c:v>
                      </c:pt>
                      <c:pt idx="1558">
                        <c:v>43466.413252314807</c:v>
                      </c:pt>
                      <c:pt idx="1559">
                        <c:v>43466.413263888891</c:v>
                      </c:pt>
                      <c:pt idx="1560">
                        <c:v>43466.413275462961</c:v>
                      </c:pt>
                      <c:pt idx="1561">
                        <c:v>43466.413287037038</c:v>
                      </c:pt>
                      <c:pt idx="1562">
                        <c:v>43466.413298611107</c:v>
                      </c:pt>
                      <c:pt idx="1563">
                        <c:v>43466.413310185177</c:v>
                      </c:pt>
                      <c:pt idx="1564">
                        <c:v>43466.413321759261</c:v>
                      </c:pt>
                      <c:pt idx="1565">
                        <c:v>43466.41333333333</c:v>
                      </c:pt>
                      <c:pt idx="1566">
                        <c:v>43466.413344907407</c:v>
                      </c:pt>
                      <c:pt idx="1567">
                        <c:v>43466.413356481477</c:v>
                      </c:pt>
                      <c:pt idx="1568">
                        <c:v>43466.413368055553</c:v>
                      </c:pt>
                      <c:pt idx="1569">
                        <c:v>43466.41337962963</c:v>
                      </c:pt>
                      <c:pt idx="1570">
                        <c:v>43466.413391203707</c:v>
                      </c:pt>
                      <c:pt idx="1571">
                        <c:v>43466.413402777784</c:v>
                      </c:pt>
                      <c:pt idx="1572">
                        <c:v>43466.413414351853</c:v>
                      </c:pt>
                      <c:pt idx="1573">
                        <c:v>43466.413425925923</c:v>
                      </c:pt>
                      <c:pt idx="1574">
                        <c:v>43466.413437499999</c:v>
                      </c:pt>
                      <c:pt idx="1575">
                        <c:v>43466.413449074083</c:v>
                      </c:pt>
                      <c:pt idx="1576">
                        <c:v>43466.413657407407</c:v>
                      </c:pt>
                      <c:pt idx="1577">
                        <c:v>43466.413668981477</c:v>
                      </c:pt>
                      <c:pt idx="1578">
                        <c:v>43466.413680555554</c:v>
                      </c:pt>
                      <c:pt idx="1579">
                        <c:v>43466.41369212963</c:v>
                      </c:pt>
                      <c:pt idx="1580">
                        <c:v>43466.413819444453</c:v>
                      </c:pt>
                      <c:pt idx="1581">
                        <c:v>43466.413831018523</c:v>
                      </c:pt>
                      <c:pt idx="1582">
                        <c:v>43466.413842592592</c:v>
                      </c:pt>
                      <c:pt idx="1583">
                        <c:v>43466.413854166669</c:v>
                      </c:pt>
                      <c:pt idx="1584">
                        <c:v>43466.413865740738</c:v>
                      </c:pt>
                      <c:pt idx="1585">
                        <c:v>43466.413877314822</c:v>
                      </c:pt>
                      <c:pt idx="1586">
                        <c:v>43466.413888888892</c:v>
                      </c:pt>
                      <c:pt idx="1587">
                        <c:v>43466.413900462961</c:v>
                      </c:pt>
                      <c:pt idx="1588">
                        <c:v>43466.413912037038</c:v>
                      </c:pt>
                      <c:pt idx="1589">
                        <c:v>43466.413923611108</c:v>
                      </c:pt>
                      <c:pt idx="1590">
                        <c:v>43466.413935185177</c:v>
                      </c:pt>
                      <c:pt idx="1591">
                        <c:v>43466.413946759261</c:v>
                      </c:pt>
                      <c:pt idx="1592">
                        <c:v>43466.413958333331</c:v>
                      </c:pt>
                      <c:pt idx="1593">
                        <c:v>43466.413969907408</c:v>
                      </c:pt>
                      <c:pt idx="1594">
                        <c:v>43466.413981481477</c:v>
                      </c:pt>
                      <c:pt idx="1595">
                        <c:v>43466.413993055547</c:v>
                      </c:pt>
                      <c:pt idx="1596">
                        <c:v>43466.414004629631</c:v>
                      </c:pt>
                      <c:pt idx="1597">
                        <c:v>43466.4140162037</c:v>
                      </c:pt>
                      <c:pt idx="1598">
                        <c:v>43466.414027777777</c:v>
                      </c:pt>
                      <c:pt idx="1599">
                        <c:v>43466.414039351846</c:v>
                      </c:pt>
                      <c:pt idx="1600">
                        <c:v>43466.414050925923</c:v>
                      </c:pt>
                      <c:pt idx="1601">
                        <c:v>43466.4140625</c:v>
                      </c:pt>
                      <c:pt idx="1602">
                        <c:v>43466.414074074077</c:v>
                      </c:pt>
                      <c:pt idx="1603">
                        <c:v>43466.414085648154</c:v>
                      </c:pt>
                      <c:pt idx="1604">
                        <c:v>43466.414097222223</c:v>
                      </c:pt>
                      <c:pt idx="1605">
                        <c:v>43466.4141087963</c:v>
                      </c:pt>
                      <c:pt idx="1606">
                        <c:v>43466.414120370369</c:v>
                      </c:pt>
                      <c:pt idx="1607">
                        <c:v>43466.414131944453</c:v>
                      </c:pt>
                      <c:pt idx="1608">
                        <c:v>43466.414143518523</c:v>
                      </c:pt>
                      <c:pt idx="1609">
                        <c:v>43466.414155092592</c:v>
                      </c:pt>
                      <c:pt idx="1610">
                        <c:v>43466.414166666669</c:v>
                      </c:pt>
                      <c:pt idx="1611">
                        <c:v>43466.414178240739</c:v>
                      </c:pt>
                      <c:pt idx="1612">
                        <c:v>43466.414189814823</c:v>
                      </c:pt>
                      <c:pt idx="1613">
                        <c:v>43466.414201388892</c:v>
                      </c:pt>
                      <c:pt idx="1614">
                        <c:v>43466.414212962962</c:v>
                      </c:pt>
                      <c:pt idx="1615">
                        <c:v>43466.414224537039</c:v>
                      </c:pt>
                      <c:pt idx="1616">
                        <c:v>43466.414236111108</c:v>
                      </c:pt>
                      <c:pt idx="1617">
                        <c:v>43466.414247685178</c:v>
                      </c:pt>
                      <c:pt idx="1618">
                        <c:v>43466.414259259262</c:v>
                      </c:pt>
                      <c:pt idx="1619">
                        <c:v>43466.414270833331</c:v>
                      </c:pt>
                      <c:pt idx="1620">
                        <c:v>43466.414282407408</c:v>
                      </c:pt>
                      <c:pt idx="1621">
                        <c:v>43466.414293981477</c:v>
                      </c:pt>
                      <c:pt idx="1622">
                        <c:v>43466.414305555547</c:v>
                      </c:pt>
                      <c:pt idx="1623">
                        <c:v>43466.414317129631</c:v>
                      </c:pt>
                      <c:pt idx="1624">
                        <c:v>43466.4143287037</c:v>
                      </c:pt>
                      <c:pt idx="1625">
                        <c:v>43466.414340277777</c:v>
                      </c:pt>
                      <c:pt idx="1626">
                        <c:v>43466.414351851847</c:v>
                      </c:pt>
                      <c:pt idx="1627">
                        <c:v>43466.414363425924</c:v>
                      </c:pt>
                      <c:pt idx="1628">
                        <c:v>43466.414375</c:v>
                      </c:pt>
                      <c:pt idx="1629">
                        <c:v>43466.414386574077</c:v>
                      </c:pt>
                      <c:pt idx="1630">
                        <c:v>43466.414398148147</c:v>
                      </c:pt>
                      <c:pt idx="1631">
                        <c:v>43466.414409722223</c:v>
                      </c:pt>
                      <c:pt idx="1632">
                        <c:v>43466.414421296293</c:v>
                      </c:pt>
                      <c:pt idx="1633">
                        <c:v>43466.41443287037</c:v>
                      </c:pt>
                      <c:pt idx="1634">
                        <c:v>43466.414444444446</c:v>
                      </c:pt>
                      <c:pt idx="1635">
                        <c:v>43466.414456018523</c:v>
                      </c:pt>
                      <c:pt idx="1636">
                        <c:v>43466.414467592593</c:v>
                      </c:pt>
                      <c:pt idx="1637">
                        <c:v>43466.414479166669</c:v>
                      </c:pt>
                      <c:pt idx="1638">
                        <c:v>43466.414490740739</c:v>
                      </c:pt>
                      <c:pt idx="1639">
                        <c:v>43466.414502314823</c:v>
                      </c:pt>
                      <c:pt idx="1640">
                        <c:v>43466.414513888893</c:v>
                      </c:pt>
                      <c:pt idx="1641">
                        <c:v>43466.414525462962</c:v>
                      </c:pt>
                      <c:pt idx="1642">
                        <c:v>43466.414537037039</c:v>
                      </c:pt>
                      <c:pt idx="1643">
                        <c:v>43466.414548611108</c:v>
                      </c:pt>
                      <c:pt idx="1644">
                        <c:v>43466.414560185192</c:v>
                      </c:pt>
                      <c:pt idx="1645">
                        <c:v>43466.414571759262</c:v>
                      </c:pt>
                      <c:pt idx="1646">
                        <c:v>43466.414583333331</c:v>
                      </c:pt>
                      <c:pt idx="1647">
                        <c:v>43466.414594907408</c:v>
                      </c:pt>
                      <c:pt idx="1648">
                        <c:v>43466.414606481478</c:v>
                      </c:pt>
                      <c:pt idx="1649">
                        <c:v>43466.414618055547</c:v>
                      </c:pt>
                      <c:pt idx="1650">
                        <c:v>43466.414629629631</c:v>
                      </c:pt>
                      <c:pt idx="1651">
                        <c:v>43466.414641203701</c:v>
                      </c:pt>
                      <c:pt idx="1652">
                        <c:v>43466.414652777778</c:v>
                      </c:pt>
                      <c:pt idx="1653">
                        <c:v>43466.414664351847</c:v>
                      </c:pt>
                      <c:pt idx="1654">
                        <c:v>43466.414675925917</c:v>
                      </c:pt>
                      <c:pt idx="1655">
                        <c:v>43466.414687500001</c:v>
                      </c:pt>
                      <c:pt idx="1656">
                        <c:v>43466.414699074077</c:v>
                      </c:pt>
                      <c:pt idx="1657">
                        <c:v>43466.414710648147</c:v>
                      </c:pt>
                      <c:pt idx="1658">
                        <c:v>43466.414722222216</c:v>
                      </c:pt>
                      <c:pt idx="1659">
                        <c:v>43466.414733796293</c:v>
                      </c:pt>
                      <c:pt idx="1660">
                        <c:v>43466.41474537037</c:v>
                      </c:pt>
                      <c:pt idx="1661">
                        <c:v>43466.414756944447</c:v>
                      </c:pt>
                      <c:pt idx="1662">
                        <c:v>43466.414768518523</c:v>
                      </c:pt>
                      <c:pt idx="1663">
                        <c:v>43466.414780092593</c:v>
                      </c:pt>
                      <c:pt idx="1664">
                        <c:v>43466.41479166667</c:v>
                      </c:pt>
                      <c:pt idx="1665">
                        <c:v>43466.414803240739</c:v>
                      </c:pt>
                      <c:pt idx="1666">
                        <c:v>43466.414814814823</c:v>
                      </c:pt>
                      <c:pt idx="1667">
                        <c:v>43466.414826388893</c:v>
                      </c:pt>
                      <c:pt idx="1668">
                        <c:v>43466.414837962962</c:v>
                      </c:pt>
                      <c:pt idx="1669">
                        <c:v>43466.414849537039</c:v>
                      </c:pt>
                      <c:pt idx="1670">
                        <c:v>43466.414861111109</c:v>
                      </c:pt>
                      <c:pt idx="1671">
                        <c:v>43466.414872685193</c:v>
                      </c:pt>
                      <c:pt idx="1672">
                        <c:v>43466.414884259262</c:v>
                      </c:pt>
                      <c:pt idx="1673">
                        <c:v>43466.414895833332</c:v>
                      </c:pt>
                      <c:pt idx="1674">
                        <c:v>43466.414907407408</c:v>
                      </c:pt>
                      <c:pt idx="1675">
                        <c:v>43466.414918981478</c:v>
                      </c:pt>
                      <c:pt idx="1676">
                        <c:v>43466.414930555547</c:v>
                      </c:pt>
                      <c:pt idx="1677">
                        <c:v>43466.414942129632</c:v>
                      </c:pt>
                      <c:pt idx="1678">
                        <c:v>43466.414953703701</c:v>
                      </c:pt>
                      <c:pt idx="1679">
                        <c:v>43466.414965277778</c:v>
                      </c:pt>
                      <c:pt idx="1680">
                        <c:v>43466.414976851847</c:v>
                      </c:pt>
                      <c:pt idx="1681">
                        <c:v>43466.414988425917</c:v>
                      </c:pt>
                      <c:pt idx="1682">
                        <c:v>43466.415000000001</c:v>
                      </c:pt>
                      <c:pt idx="1683">
                        <c:v>43466.415011574078</c:v>
                      </c:pt>
                      <c:pt idx="1684">
                        <c:v>43466.415023148147</c:v>
                      </c:pt>
                      <c:pt idx="1685">
                        <c:v>43466.415034722217</c:v>
                      </c:pt>
                      <c:pt idx="1686">
                        <c:v>43466.415046296293</c:v>
                      </c:pt>
                      <c:pt idx="1687">
                        <c:v>43466.41505787037</c:v>
                      </c:pt>
                      <c:pt idx="1688">
                        <c:v>43466.415069444447</c:v>
                      </c:pt>
                      <c:pt idx="1689">
                        <c:v>43466.415081018517</c:v>
                      </c:pt>
                      <c:pt idx="1690">
                        <c:v>43466.415092592593</c:v>
                      </c:pt>
                      <c:pt idx="1691">
                        <c:v>43466.41510416667</c:v>
                      </c:pt>
                      <c:pt idx="1692">
                        <c:v>43466.41511574074</c:v>
                      </c:pt>
                      <c:pt idx="1693">
                        <c:v>43466.415127314824</c:v>
                      </c:pt>
                      <c:pt idx="1694">
                        <c:v>43466.415138888893</c:v>
                      </c:pt>
                      <c:pt idx="1695">
                        <c:v>43466.415150462963</c:v>
                      </c:pt>
                      <c:pt idx="1696">
                        <c:v>43466.415162037039</c:v>
                      </c:pt>
                      <c:pt idx="1697">
                        <c:v>43466.415173611109</c:v>
                      </c:pt>
                      <c:pt idx="1698">
                        <c:v>43466.415185185193</c:v>
                      </c:pt>
                      <c:pt idx="1699">
                        <c:v>43466.415196759262</c:v>
                      </c:pt>
                      <c:pt idx="1700">
                        <c:v>43466.415208333332</c:v>
                      </c:pt>
                      <c:pt idx="1701">
                        <c:v>43466.415219907409</c:v>
                      </c:pt>
                      <c:pt idx="1702">
                        <c:v>43466.415231481478</c:v>
                      </c:pt>
                      <c:pt idx="1703">
                        <c:v>43466.415243055562</c:v>
                      </c:pt>
                      <c:pt idx="1704">
                        <c:v>43466.415254629632</c:v>
                      </c:pt>
                      <c:pt idx="1705">
                        <c:v>43466.415266203701</c:v>
                      </c:pt>
                      <c:pt idx="1706">
                        <c:v>43466.415277777778</c:v>
                      </c:pt>
                      <c:pt idx="1707">
                        <c:v>43466.415289351848</c:v>
                      </c:pt>
                      <c:pt idx="1708">
                        <c:v>43466.415300925917</c:v>
                      </c:pt>
                      <c:pt idx="1709">
                        <c:v>43466.415312500001</c:v>
                      </c:pt>
                      <c:pt idx="1710">
                        <c:v>43466.415324074071</c:v>
                      </c:pt>
                      <c:pt idx="1711">
                        <c:v>43466.415335648147</c:v>
                      </c:pt>
                      <c:pt idx="1712">
                        <c:v>43466.415347222217</c:v>
                      </c:pt>
                      <c:pt idx="1713">
                        <c:v>43466.415358796286</c:v>
                      </c:pt>
                      <c:pt idx="1714">
                        <c:v>43466.415370370371</c:v>
                      </c:pt>
                      <c:pt idx="1715">
                        <c:v>43466.415381944447</c:v>
                      </c:pt>
                      <c:pt idx="1716">
                        <c:v>43466.415393518517</c:v>
                      </c:pt>
                      <c:pt idx="1717">
                        <c:v>43466.415405092594</c:v>
                      </c:pt>
                      <c:pt idx="1718">
                        <c:v>43466.415416666663</c:v>
                      </c:pt>
                      <c:pt idx="1719">
                        <c:v>43466.41542824074</c:v>
                      </c:pt>
                      <c:pt idx="1720">
                        <c:v>43466.415439814817</c:v>
                      </c:pt>
                      <c:pt idx="1721">
                        <c:v>43466.415451388893</c:v>
                      </c:pt>
                      <c:pt idx="1722">
                        <c:v>43466.415462962963</c:v>
                      </c:pt>
                      <c:pt idx="1723">
                        <c:v>43466.41547453704</c:v>
                      </c:pt>
                      <c:pt idx="1724">
                        <c:v>43466.415486111109</c:v>
                      </c:pt>
                      <c:pt idx="1725">
                        <c:v>43466.415497685193</c:v>
                      </c:pt>
                      <c:pt idx="1726">
                        <c:v>43466.415509259263</c:v>
                      </c:pt>
                      <c:pt idx="1727">
                        <c:v>43466.415520833332</c:v>
                      </c:pt>
                      <c:pt idx="1728">
                        <c:v>43466.415532407409</c:v>
                      </c:pt>
                      <c:pt idx="1729">
                        <c:v>43466.415543981479</c:v>
                      </c:pt>
                      <c:pt idx="1730">
                        <c:v>43466.415555555563</c:v>
                      </c:pt>
                      <c:pt idx="1731">
                        <c:v>43466.415567129632</c:v>
                      </c:pt>
                      <c:pt idx="1732">
                        <c:v>43466.415578703702</c:v>
                      </c:pt>
                      <c:pt idx="1733">
                        <c:v>43466.415590277778</c:v>
                      </c:pt>
                      <c:pt idx="1734">
                        <c:v>43466.415601851862</c:v>
                      </c:pt>
                      <c:pt idx="1735">
                        <c:v>43466.415613425917</c:v>
                      </c:pt>
                      <c:pt idx="1736">
                        <c:v>43466.415625000001</c:v>
                      </c:pt>
                      <c:pt idx="1737">
                        <c:v>43466.415636574071</c:v>
                      </c:pt>
                      <c:pt idx="1738">
                        <c:v>43466.415648148148</c:v>
                      </c:pt>
                      <c:pt idx="1739">
                        <c:v>43466.415659722217</c:v>
                      </c:pt>
                      <c:pt idx="1740">
                        <c:v>43466.415671296287</c:v>
                      </c:pt>
                      <c:pt idx="1741">
                        <c:v>43466.415682870371</c:v>
                      </c:pt>
                      <c:pt idx="1742">
                        <c:v>43466.415694444448</c:v>
                      </c:pt>
                      <c:pt idx="1743">
                        <c:v>43466.415706018517</c:v>
                      </c:pt>
                      <c:pt idx="1744">
                        <c:v>43466.415717592587</c:v>
                      </c:pt>
                      <c:pt idx="1745">
                        <c:v>43466.415729166663</c:v>
                      </c:pt>
                      <c:pt idx="1746">
                        <c:v>43466.41574074074</c:v>
                      </c:pt>
                      <c:pt idx="1747">
                        <c:v>43466.415752314817</c:v>
                      </c:pt>
                      <c:pt idx="1748">
                        <c:v>43466.415763888886</c:v>
                      </c:pt>
                      <c:pt idx="1749">
                        <c:v>43466.415775462963</c:v>
                      </c:pt>
                      <c:pt idx="1750">
                        <c:v>43466.41578703704</c:v>
                      </c:pt>
                      <c:pt idx="1751">
                        <c:v>43466.415798611109</c:v>
                      </c:pt>
                      <c:pt idx="1752">
                        <c:v>43466.415810185194</c:v>
                      </c:pt>
                      <c:pt idx="1753">
                        <c:v>43466.415821759263</c:v>
                      </c:pt>
                      <c:pt idx="1754">
                        <c:v>43466.415833333333</c:v>
                      </c:pt>
                      <c:pt idx="1755">
                        <c:v>43466.415844907409</c:v>
                      </c:pt>
                      <c:pt idx="1756">
                        <c:v>43466.415856481479</c:v>
                      </c:pt>
                      <c:pt idx="1757">
                        <c:v>43466.415868055563</c:v>
                      </c:pt>
                      <c:pt idx="1758">
                        <c:v>43466.415879629632</c:v>
                      </c:pt>
                      <c:pt idx="1759">
                        <c:v>43466.415891203702</c:v>
                      </c:pt>
                      <c:pt idx="1760">
                        <c:v>43466.415902777779</c:v>
                      </c:pt>
                      <c:pt idx="1761">
                        <c:v>43466.415914351863</c:v>
                      </c:pt>
                      <c:pt idx="1762">
                        <c:v>43466.415925925918</c:v>
                      </c:pt>
                      <c:pt idx="1763">
                        <c:v>43466.415937500002</c:v>
                      </c:pt>
                      <c:pt idx="1764">
                        <c:v>43466.415949074071</c:v>
                      </c:pt>
                      <c:pt idx="1765">
                        <c:v>43466.415960648148</c:v>
                      </c:pt>
                      <c:pt idx="1766">
                        <c:v>43466.415972222218</c:v>
                      </c:pt>
                      <c:pt idx="1767">
                        <c:v>43466.415983796287</c:v>
                      </c:pt>
                      <c:pt idx="1768">
                        <c:v>43466.415995370371</c:v>
                      </c:pt>
                      <c:pt idx="1769">
                        <c:v>43466.416006944448</c:v>
                      </c:pt>
                      <c:pt idx="1770">
                        <c:v>43466.416018518517</c:v>
                      </c:pt>
                      <c:pt idx="1771">
                        <c:v>43466.416030092587</c:v>
                      </c:pt>
                      <c:pt idx="1772">
                        <c:v>43466.416041666656</c:v>
                      </c:pt>
                      <c:pt idx="1773">
                        <c:v>43466.41605324074</c:v>
                      </c:pt>
                      <c:pt idx="1774">
                        <c:v>43466.416064814817</c:v>
                      </c:pt>
                      <c:pt idx="1775">
                        <c:v>43466.416076388887</c:v>
                      </c:pt>
                      <c:pt idx="1776">
                        <c:v>43466.416087962964</c:v>
                      </c:pt>
                      <c:pt idx="1777">
                        <c:v>43466.41609953704</c:v>
                      </c:pt>
                      <c:pt idx="1778">
                        <c:v>43466.41611111111</c:v>
                      </c:pt>
                      <c:pt idx="1779">
                        <c:v>43466.416122685187</c:v>
                      </c:pt>
                      <c:pt idx="1780">
                        <c:v>43466.416134259263</c:v>
                      </c:pt>
                      <c:pt idx="1781">
                        <c:v>43466.416145833333</c:v>
                      </c:pt>
                      <c:pt idx="1782">
                        <c:v>43466.41615740741</c:v>
                      </c:pt>
                      <c:pt idx="1783">
                        <c:v>43466.416168981479</c:v>
                      </c:pt>
                      <c:pt idx="1784">
                        <c:v>43466.416180555563</c:v>
                      </c:pt>
                      <c:pt idx="1785">
                        <c:v>43466.416192129633</c:v>
                      </c:pt>
                      <c:pt idx="1786">
                        <c:v>43466.416203703702</c:v>
                      </c:pt>
                      <c:pt idx="1787">
                        <c:v>43466.416215277779</c:v>
                      </c:pt>
                      <c:pt idx="1788">
                        <c:v>43466.416226851848</c:v>
                      </c:pt>
                      <c:pt idx="1789">
                        <c:v>43466.416238425933</c:v>
                      </c:pt>
                      <c:pt idx="1790">
                        <c:v>43466.416250000002</c:v>
                      </c:pt>
                      <c:pt idx="1791">
                        <c:v>43466.416261574072</c:v>
                      </c:pt>
                      <c:pt idx="1792">
                        <c:v>43466.416273148148</c:v>
                      </c:pt>
                      <c:pt idx="1793">
                        <c:v>43466.416284722232</c:v>
                      </c:pt>
                      <c:pt idx="1794">
                        <c:v>43466.416296296287</c:v>
                      </c:pt>
                      <c:pt idx="1795">
                        <c:v>43466.416307870371</c:v>
                      </c:pt>
                      <c:pt idx="1796">
                        <c:v>43466.416319444441</c:v>
                      </c:pt>
                      <c:pt idx="1797">
                        <c:v>43466.416331018518</c:v>
                      </c:pt>
                      <c:pt idx="1798">
                        <c:v>43466.416342592587</c:v>
                      </c:pt>
                      <c:pt idx="1799">
                        <c:v>43466.416354166657</c:v>
                      </c:pt>
                      <c:pt idx="1800">
                        <c:v>43466.416365740741</c:v>
                      </c:pt>
                      <c:pt idx="1801">
                        <c:v>43466.416377314818</c:v>
                      </c:pt>
                      <c:pt idx="1802">
                        <c:v>43466.416388888887</c:v>
                      </c:pt>
                      <c:pt idx="1803">
                        <c:v>43466.416400462957</c:v>
                      </c:pt>
                      <c:pt idx="1804">
                        <c:v>43466.416412037041</c:v>
                      </c:pt>
                      <c:pt idx="1805">
                        <c:v>43466.41642361111</c:v>
                      </c:pt>
                      <c:pt idx="1806">
                        <c:v>43466.416435185187</c:v>
                      </c:pt>
                      <c:pt idx="1807">
                        <c:v>43466.416446759264</c:v>
                      </c:pt>
                      <c:pt idx="1808">
                        <c:v>43466.416458333333</c:v>
                      </c:pt>
                      <c:pt idx="1809">
                        <c:v>43466.41646990741</c:v>
                      </c:pt>
                      <c:pt idx="1810">
                        <c:v>43466.416481481479</c:v>
                      </c:pt>
                      <c:pt idx="1811">
                        <c:v>43466.416493055563</c:v>
                      </c:pt>
                      <c:pt idx="1812">
                        <c:v>43466.416504629633</c:v>
                      </c:pt>
                      <c:pt idx="1813">
                        <c:v>43466.416516203702</c:v>
                      </c:pt>
                      <c:pt idx="1814">
                        <c:v>43466.416527777779</c:v>
                      </c:pt>
                      <c:pt idx="1815">
                        <c:v>43466.416539351849</c:v>
                      </c:pt>
                      <c:pt idx="1816">
                        <c:v>43466.416550925933</c:v>
                      </c:pt>
                      <c:pt idx="1817">
                        <c:v>43466.416562500002</c:v>
                      </c:pt>
                      <c:pt idx="1818">
                        <c:v>43466.416574074072</c:v>
                      </c:pt>
                      <c:pt idx="1819">
                        <c:v>43466.416585648149</c:v>
                      </c:pt>
                      <c:pt idx="1820">
                        <c:v>43466.416597222233</c:v>
                      </c:pt>
                      <c:pt idx="1821">
                        <c:v>43466.416608796288</c:v>
                      </c:pt>
                      <c:pt idx="1822">
                        <c:v>43466.416620370372</c:v>
                      </c:pt>
                      <c:pt idx="1823">
                        <c:v>43466.416631944441</c:v>
                      </c:pt>
                      <c:pt idx="1824">
                        <c:v>43466.416643518518</c:v>
                      </c:pt>
                      <c:pt idx="1825">
                        <c:v>43466.416655092587</c:v>
                      </c:pt>
                      <c:pt idx="1826">
                        <c:v>43466.416666666657</c:v>
                      </c:pt>
                      <c:pt idx="1827">
                        <c:v>43466.416678240741</c:v>
                      </c:pt>
                      <c:pt idx="1828">
                        <c:v>43466.416689814818</c:v>
                      </c:pt>
                      <c:pt idx="1829">
                        <c:v>43466.416701388887</c:v>
                      </c:pt>
                      <c:pt idx="1830">
                        <c:v>43466.416712962957</c:v>
                      </c:pt>
                      <c:pt idx="1831">
                        <c:v>43466.416724537034</c:v>
                      </c:pt>
                      <c:pt idx="1832">
                        <c:v>43466.41673611111</c:v>
                      </c:pt>
                      <c:pt idx="1833">
                        <c:v>43466.416747685187</c:v>
                      </c:pt>
                      <c:pt idx="1834">
                        <c:v>43466.416759259257</c:v>
                      </c:pt>
                      <c:pt idx="1835">
                        <c:v>43466.416770833333</c:v>
                      </c:pt>
                      <c:pt idx="1836">
                        <c:v>43466.41678240741</c:v>
                      </c:pt>
                      <c:pt idx="1837">
                        <c:v>43466.41679398148</c:v>
                      </c:pt>
                      <c:pt idx="1838">
                        <c:v>43466.416805555556</c:v>
                      </c:pt>
                      <c:pt idx="1839">
                        <c:v>43466.416817129633</c:v>
                      </c:pt>
                      <c:pt idx="1840">
                        <c:v>43466.416828703703</c:v>
                      </c:pt>
                      <c:pt idx="1841">
                        <c:v>43466.41684027778</c:v>
                      </c:pt>
                      <c:pt idx="1842">
                        <c:v>43466.416851851849</c:v>
                      </c:pt>
                      <c:pt idx="1843">
                        <c:v>43466.416863425933</c:v>
                      </c:pt>
                      <c:pt idx="1844">
                        <c:v>43466.416875000003</c:v>
                      </c:pt>
                      <c:pt idx="1845">
                        <c:v>43466.416886574072</c:v>
                      </c:pt>
                      <c:pt idx="1846">
                        <c:v>43466.416898148149</c:v>
                      </c:pt>
                      <c:pt idx="1847">
                        <c:v>43466.416909722233</c:v>
                      </c:pt>
                      <c:pt idx="1848">
                        <c:v>43466.416921296302</c:v>
                      </c:pt>
                      <c:pt idx="1849">
                        <c:v>43466.416932870372</c:v>
                      </c:pt>
                      <c:pt idx="1850">
                        <c:v>43466.416944444441</c:v>
                      </c:pt>
                      <c:pt idx="1851">
                        <c:v>43466.416956018518</c:v>
                      </c:pt>
                      <c:pt idx="1852">
                        <c:v>43466.416967592602</c:v>
                      </c:pt>
                      <c:pt idx="1853">
                        <c:v>43466.416979166657</c:v>
                      </c:pt>
                      <c:pt idx="1854">
                        <c:v>43466.416990740741</c:v>
                      </c:pt>
                      <c:pt idx="1855">
                        <c:v>43466.417002314818</c:v>
                      </c:pt>
                      <c:pt idx="1856">
                        <c:v>43466.417013888888</c:v>
                      </c:pt>
                      <c:pt idx="1857">
                        <c:v>43466.417025462957</c:v>
                      </c:pt>
                      <c:pt idx="1858">
                        <c:v>43466.417037037027</c:v>
                      </c:pt>
                      <c:pt idx="1859">
                        <c:v>43466.417048611111</c:v>
                      </c:pt>
                      <c:pt idx="1860">
                        <c:v>43466.417060185187</c:v>
                      </c:pt>
                      <c:pt idx="1861">
                        <c:v>43466.417071759257</c:v>
                      </c:pt>
                      <c:pt idx="1862">
                        <c:v>43466.417083333326</c:v>
                      </c:pt>
                      <c:pt idx="1863">
                        <c:v>43466.417094907411</c:v>
                      </c:pt>
                      <c:pt idx="1864">
                        <c:v>43466.41710648148</c:v>
                      </c:pt>
                      <c:pt idx="1865">
                        <c:v>43466.417118055557</c:v>
                      </c:pt>
                      <c:pt idx="1866">
                        <c:v>43466.417129629634</c:v>
                      </c:pt>
                      <c:pt idx="1867">
                        <c:v>43466.417141203703</c:v>
                      </c:pt>
                      <c:pt idx="1868">
                        <c:v>43466.41715277778</c:v>
                      </c:pt>
                      <c:pt idx="1869">
                        <c:v>43466.417164351849</c:v>
                      </c:pt>
                      <c:pt idx="1870">
                        <c:v>43466.417175925933</c:v>
                      </c:pt>
                      <c:pt idx="1871">
                        <c:v>43466.417187500003</c:v>
                      </c:pt>
                      <c:pt idx="1872">
                        <c:v>43466.417199074072</c:v>
                      </c:pt>
                      <c:pt idx="1873">
                        <c:v>43466.417210648149</c:v>
                      </c:pt>
                      <c:pt idx="1874">
                        <c:v>43466.417222222219</c:v>
                      </c:pt>
                      <c:pt idx="1875">
                        <c:v>43466.417233796303</c:v>
                      </c:pt>
                      <c:pt idx="1876">
                        <c:v>43466.417245370372</c:v>
                      </c:pt>
                      <c:pt idx="1877">
                        <c:v>43466.417256944442</c:v>
                      </c:pt>
                      <c:pt idx="1878">
                        <c:v>43466.417268518519</c:v>
                      </c:pt>
                      <c:pt idx="1879">
                        <c:v>43466.417280092603</c:v>
                      </c:pt>
                      <c:pt idx="1880">
                        <c:v>43466.417291666658</c:v>
                      </c:pt>
                      <c:pt idx="1881">
                        <c:v>43466.417303240742</c:v>
                      </c:pt>
                      <c:pt idx="1882">
                        <c:v>43466.417314814818</c:v>
                      </c:pt>
                      <c:pt idx="1883">
                        <c:v>43466.417326388888</c:v>
                      </c:pt>
                      <c:pt idx="1884">
                        <c:v>43466.417337962957</c:v>
                      </c:pt>
                      <c:pt idx="1885">
                        <c:v>43466.417349537027</c:v>
                      </c:pt>
                      <c:pt idx="1886">
                        <c:v>43466.417361111111</c:v>
                      </c:pt>
                      <c:pt idx="1887">
                        <c:v>43466.417372685188</c:v>
                      </c:pt>
                      <c:pt idx="1888">
                        <c:v>43466.417384259257</c:v>
                      </c:pt>
                      <c:pt idx="1889">
                        <c:v>43466.417395833327</c:v>
                      </c:pt>
                      <c:pt idx="1890">
                        <c:v>43466.417407407411</c:v>
                      </c:pt>
                      <c:pt idx="1891">
                        <c:v>43466.41741898148</c:v>
                      </c:pt>
                      <c:pt idx="1892">
                        <c:v>43466.417430555557</c:v>
                      </c:pt>
                      <c:pt idx="1893">
                        <c:v>43466.417442129627</c:v>
                      </c:pt>
                      <c:pt idx="1894">
                        <c:v>43466.417453703703</c:v>
                      </c:pt>
                      <c:pt idx="1895">
                        <c:v>43466.41746527778</c:v>
                      </c:pt>
                      <c:pt idx="1896">
                        <c:v>43466.41747685185</c:v>
                      </c:pt>
                      <c:pt idx="1897">
                        <c:v>43466.417488425926</c:v>
                      </c:pt>
                      <c:pt idx="1898">
                        <c:v>43466.417500000003</c:v>
                      </c:pt>
                      <c:pt idx="1899">
                        <c:v>43466.417511574073</c:v>
                      </c:pt>
                      <c:pt idx="1900">
                        <c:v>43466.417523148149</c:v>
                      </c:pt>
                      <c:pt idx="1901">
                        <c:v>43466.417534722219</c:v>
                      </c:pt>
                      <c:pt idx="1902">
                        <c:v>43466.417546296303</c:v>
                      </c:pt>
                      <c:pt idx="1903">
                        <c:v>43466.417557870373</c:v>
                      </c:pt>
                      <c:pt idx="1904">
                        <c:v>43466.417569444442</c:v>
                      </c:pt>
                      <c:pt idx="1905">
                        <c:v>43466.417581018519</c:v>
                      </c:pt>
                      <c:pt idx="1906">
                        <c:v>43466.417592592603</c:v>
                      </c:pt>
                      <c:pt idx="1907">
                        <c:v>43466.417604166672</c:v>
                      </c:pt>
                      <c:pt idx="1908">
                        <c:v>43466.417615740742</c:v>
                      </c:pt>
                      <c:pt idx="1909">
                        <c:v>43466.417627314811</c:v>
                      </c:pt>
                      <c:pt idx="1910">
                        <c:v>43466.417638888888</c:v>
                      </c:pt>
                      <c:pt idx="1911">
                        <c:v>43466.417650462958</c:v>
                      </c:pt>
                      <c:pt idx="1912">
                        <c:v>43466.417662037027</c:v>
                      </c:pt>
                      <c:pt idx="1913">
                        <c:v>43466.417673611111</c:v>
                      </c:pt>
                      <c:pt idx="1914">
                        <c:v>43466.417685185188</c:v>
                      </c:pt>
                      <c:pt idx="1915">
                        <c:v>43466.417696759258</c:v>
                      </c:pt>
                      <c:pt idx="1916">
                        <c:v>43466.417708333327</c:v>
                      </c:pt>
                      <c:pt idx="1917">
                        <c:v>43466.417719907397</c:v>
                      </c:pt>
                      <c:pt idx="1918">
                        <c:v>43466.417731481481</c:v>
                      </c:pt>
                      <c:pt idx="1919">
                        <c:v>43466.417743055557</c:v>
                      </c:pt>
                      <c:pt idx="1920">
                        <c:v>43466.417754629627</c:v>
                      </c:pt>
                      <c:pt idx="1921">
                        <c:v>43466.417766203696</c:v>
                      </c:pt>
                      <c:pt idx="1922">
                        <c:v>43466.41777777778</c:v>
                      </c:pt>
                      <c:pt idx="1923">
                        <c:v>43466.41778935185</c:v>
                      </c:pt>
                      <c:pt idx="1924">
                        <c:v>43466.417800925927</c:v>
                      </c:pt>
                      <c:pt idx="1925">
                        <c:v>43466.417812500003</c:v>
                      </c:pt>
                      <c:pt idx="1926">
                        <c:v>43466.417824074073</c:v>
                      </c:pt>
                      <c:pt idx="1927">
                        <c:v>43466.41783564815</c:v>
                      </c:pt>
                      <c:pt idx="1928">
                        <c:v>43466.417847222219</c:v>
                      </c:pt>
                      <c:pt idx="1929">
                        <c:v>43466.417858796303</c:v>
                      </c:pt>
                      <c:pt idx="1930">
                        <c:v>43466.417870370373</c:v>
                      </c:pt>
                      <c:pt idx="1931">
                        <c:v>43466.417881944442</c:v>
                      </c:pt>
                      <c:pt idx="1932">
                        <c:v>43466.417893518519</c:v>
                      </c:pt>
                      <c:pt idx="1933">
                        <c:v>43466.417905092603</c:v>
                      </c:pt>
                      <c:pt idx="1934">
                        <c:v>43466.417916666673</c:v>
                      </c:pt>
                      <c:pt idx="1935">
                        <c:v>43466.417928240742</c:v>
                      </c:pt>
                      <c:pt idx="1936">
                        <c:v>43466.417939814812</c:v>
                      </c:pt>
                      <c:pt idx="1937">
                        <c:v>43466.417951388888</c:v>
                      </c:pt>
                      <c:pt idx="1938">
                        <c:v>43466.417962962973</c:v>
                      </c:pt>
                      <c:pt idx="1939">
                        <c:v>43466.417974537027</c:v>
                      </c:pt>
                      <c:pt idx="1940">
                        <c:v>43466.417986111112</c:v>
                      </c:pt>
                      <c:pt idx="1941">
                        <c:v>43466.417997685188</c:v>
                      </c:pt>
                      <c:pt idx="1942">
                        <c:v>43466.418009259258</c:v>
                      </c:pt>
                      <c:pt idx="1943">
                        <c:v>43466.418020833327</c:v>
                      </c:pt>
                      <c:pt idx="1944">
                        <c:v>43466.418032407397</c:v>
                      </c:pt>
                      <c:pt idx="1945">
                        <c:v>43466.418043981481</c:v>
                      </c:pt>
                      <c:pt idx="1946">
                        <c:v>43466.418055555558</c:v>
                      </c:pt>
                      <c:pt idx="1947">
                        <c:v>43466.418067129627</c:v>
                      </c:pt>
                      <c:pt idx="1948">
                        <c:v>43466.418078703697</c:v>
                      </c:pt>
                      <c:pt idx="1949">
                        <c:v>43466.418090277781</c:v>
                      </c:pt>
                      <c:pt idx="1950">
                        <c:v>43466.41810185185</c:v>
                      </c:pt>
                      <c:pt idx="1951">
                        <c:v>43466.418113425927</c:v>
                      </c:pt>
                      <c:pt idx="1952">
                        <c:v>43466.418124999997</c:v>
                      </c:pt>
                      <c:pt idx="1953">
                        <c:v>43466.418136574073</c:v>
                      </c:pt>
                      <c:pt idx="1954">
                        <c:v>43466.41814814815</c:v>
                      </c:pt>
                      <c:pt idx="1955">
                        <c:v>43466.41815972222</c:v>
                      </c:pt>
                      <c:pt idx="1956">
                        <c:v>43466.418171296304</c:v>
                      </c:pt>
                      <c:pt idx="1957">
                        <c:v>43466.418182870373</c:v>
                      </c:pt>
                      <c:pt idx="1958">
                        <c:v>43466.418194444443</c:v>
                      </c:pt>
                      <c:pt idx="1959">
                        <c:v>43466.418206018519</c:v>
                      </c:pt>
                      <c:pt idx="1960">
                        <c:v>43466.418217592603</c:v>
                      </c:pt>
                      <c:pt idx="1961">
                        <c:v>43466.418229166673</c:v>
                      </c:pt>
                      <c:pt idx="1962">
                        <c:v>43466.418240740742</c:v>
                      </c:pt>
                      <c:pt idx="1963">
                        <c:v>43466.418252314812</c:v>
                      </c:pt>
                      <c:pt idx="1964">
                        <c:v>43466.418263888889</c:v>
                      </c:pt>
                      <c:pt idx="1965">
                        <c:v>43466.418275462973</c:v>
                      </c:pt>
                      <c:pt idx="1966">
                        <c:v>43466.418287037042</c:v>
                      </c:pt>
                      <c:pt idx="1967">
                        <c:v>43466.418298611112</c:v>
                      </c:pt>
                      <c:pt idx="1968">
                        <c:v>43466.418310185189</c:v>
                      </c:pt>
                      <c:pt idx="1969">
                        <c:v>43466.418321759258</c:v>
                      </c:pt>
                      <c:pt idx="1970">
                        <c:v>43466.418333333328</c:v>
                      </c:pt>
                      <c:pt idx="1971">
                        <c:v>43466.418344907397</c:v>
                      </c:pt>
                      <c:pt idx="1972">
                        <c:v>43466.418356481481</c:v>
                      </c:pt>
                      <c:pt idx="1973">
                        <c:v>43466.418368055558</c:v>
                      </c:pt>
                      <c:pt idx="1974">
                        <c:v>43466.418379629627</c:v>
                      </c:pt>
                      <c:pt idx="1975">
                        <c:v>43466.418391203697</c:v>
                      </c:pt>
                      <c:pt idx="1976">
                        <c:v>43466.418402777781</c:v>
                      </c:pt>
                      <c:pt idx="1977">
                        <c:v>43466.418414351851</c:v>
                      </c:pt>
                      <c:pt idx="1978">
                        <c:v>43466.418425925927</c:v>
                      </c:pt>
                      <c:pt idx="1979">
                        <c:v>43466.418437499997</c:v>
                      </c:pt>
                      <c:pt idx="1980">
                        <c:v>43466.418449074074</c:v>
                      </c:pt>
                      <c:pt idx="1981">
                        <c:v>43466.41846064815</c:v>
                      </c:pt>
                      <c:pt idx="1982">
                        <c:v>43466.41847222222</c:v>
                      </c:pt>
                      <c:pt idx="1983">
                        <c:v>43466.418483796297</c:v>
                      </c:pt>
                      <c:pt idx="1984">
                        <c:v>43466.418495370373</c:v>
                      </c:pt>
                      <c:pt idx="1985">
                        <c:v>43466.418506944443</c:v>
                      </c:pt>
                      <c:pt idx="1986">
                        <c:v>43466.41851851852</c:v>
                      </c:pt>
                      <c:pt idx="1987">
                        <c:v>43466.418530092589</c:v>
                      </c:pt>
                      <c:pt idx="1988">
                        <c:v>43466.418541666673</c:v>
                      </c:pt>
                      <c:pt idx="1989">
                        <c:v>43466.418553240743</c:v>
                      </c:pt>
                      <c:pt idx="1990">
                        <c:v>43466.418564814812</c:v>
                      </c:pt>
                      <c:pt idx="1991">
                        <c:v>43466.418576388889</c:v>
                      </c:pt>
                      <c:pt idx="1992">
                        <c:v>43466.418587962973</c:v>
                      </c:pt>
                      <c:pt idx="1993">
                        <c:v>43466.418599537043</c:v>
                      </c:pt>
                      <c:pt idx="1994">
                        <c:v>43466.418611111112</c:v>
                      </c:pt>
                      <c:pt idx="1995">
                        <c:v>43466.418622685182</c:v>
                      </c:pt>
                      <c:pt idx="1996">
                        <c:v>43466.418634259258</c:v>
                      </c:pt>
                      <c:pt idx="1997">
                        <c:v>43466.418645833342</c:v>
                      </c:pt>
                      <c:pt idx="1998">
                        <c:v>43466.418657407397</c:v>
                      </c:pt>
                      <c:pt idx="1999">
                        <c:v>43466.418668981481</c:v>
                      </c:pt>
                      <c:pt idx="2000">
                        <c:v>43466.418680555558</c:v>
                      </c:pt>
                      <c:pt idx="2001">
                        <c:v>43466.418692129628</c:v>
                      </c:pt>
                      <c:pt idx="2002">
                        <c:v>43466.418703703697</c:v>
                      </c:pt>
                      <c:pt idx="2003">
                        <c:v>43466.418715277781</c:v>
                      </c:pt>
                      <c:pt idx="2004">
                        <c:v>43466.418726851851</c:v>
                      </c:pt>
                      <c:pt idx="2005">
                        <c:v>43466.418738425928</c:v>
                      </c:pt>
                      <c:pt idx="2006">
                        <c:v>43466.418749999997</c:v>
                      </c:pt>
                      <c:pt idx="2007">
                        <c:v>43466.418761574067</c:v>
                      </c:pt>
                      <c:pt idx="2008">
                        <c:v>43466.418773148151</c:v>
                      </c:pt>
                      <c:pt idx="2009">
                        <c:v>43466.41878472222</c:v>
                      </c:pt>
                      <c:pt idx="2010">
                        <c:v>43466.418796296297</c:v>
                      </c:pt>
                      <c:pt idx="2011">
                        <c:v>43466.418807870366</c:v>
                      </c:pt>
                      <c:pt idx="2012">
                        <c:v>43466.418819444443</c:v>
                      </c:pt>
                      <c:pt idx="2013">
                        <c:v>43466.41883101852</c:v>
                      </c:pt>
                      <c:pt idx="2014">
                        <c:v>43466.418842592589</c:v>
                      </c:pt>
                      <c:pt idx="2015">
                        <c:v>43466.418854166674</c:v>
                      </c:pt>
                      <c:pt idx="2016">
                        <c:v>43466.418865740743</c:v>
                      </c:pt>
                      <c:pt idx="2017">
                        <c:v>43466.418877314813</c:v>
                      </c:pt>
                      <c:pt idx="2018">
                        <c:v>43466.418888888889</c:v>
                      </c:pt>
                      <c:pt idx="2019">
                        <c:v>43466.418900462973</c:v>
                      </c:pt>
                      <c:pt idx="2020">
                        <c:v>43466.418912037043</c:v>
                      </c:pt>
                      <c:pt idx="2021">
                        <c:v>43466.418923611112</c:v>
                      </c:pt>
                      <c:pt idx="2022">
                        <c:v>43466.418935185182</c:v>
                      </c:pt>
                      <c:pt idx="2023">
                        <c:v>43466.418946759259</c:v>
                      </c:pt>
                      <c:pt idx="2024">
                        <c:v>43466.418958333343</c:v>
                      </c:pt>
                      <c:pt idx="2025">
                        <c:v>43466.418969907398</c:v>
                      </c:pt>
                      <c:pt idx="2026">
                        <c:v>43466.418981481482</c:v>
                      </c:pt>
                      <c:pt idx="2027">
                        <c:v>43466.418993055559</c:v>
                      </c:pt>
                      <c:pt idx="2028">
                        <c:v>43466.419004629628</c:v>
                      </c:pt>
                      <c:pt idx="2029">
                        <c:v>43466.419016203698</c:v>
                      </c:pt>
                      <c:pt idx="2030">
                        <c:v>43466.419027777767</c:v>
                      </c:pt>
                      <c:pt idx="2031">
                        <c:v>43466.419039351851</c:v>
                      </c:pt>
                      <c:pt idx="2032">
                        <c:v>43466.419050925928</c:v>
                      </c:pt>
                      <c:pt idx="2033">
                        <c:v>43466.419062499997</c:v>
                      </c:pt>
                      <c:pt idx="2034">
                        <c:v>43466.419074074067</c:v>
                      </c:pt>
                      <c:pt idx="2035">
                        <c:v>43466.419085648151</c:v>
                      </c:pt>
                      <c:pt idx="2036">
                        <c:v>43466.41909722222</c:v>
                      </c:pt>
                      <c:pt idx="2037">
                        <c:v>43466.419108796297</c:v>
                      </c:pt>
                      <c:pt idx="2038">
                        <c:v>43466.419120370367</c:v>
                      </c:pt>
                      <c:pt idx="2039">
                        <c:v>43466.419131944444</c:v>
                      </c:pt>
                      <c:pt idx="2040">
                        <c:v>43466.41914351852</c:v>
                      </c:pt>
                      <c:pt idx="2041">
                        <c:v>43466.41915509259</c:v>
                      </c:pt>
                      <c:pt idx="2042">
                        <c:v>43466.419166666667</c:v>
                      </c:pt>
                      <c:pt idx="2043">
                        <c:v>43466.419178240743</c:v>
                      </c:pt>
                      <c:pt idx="2044">
                        <c:v>43466.419189814813</c:v>
                      </c:pt>
                      <c:pt idx="2045">
                        <c:v>43466.41920138889</c:v>
                      </c:pt>
                      <c:pt idx="2046">
                        <c:v>43466.419212962966</c:v>
                      </c:pt>
                      <c:pt idx="2047">
                        <c:v>43466.419224537043</c:v>
                      </c:pt>
                      <c:pt idx="2048">
                        <c:v>43466.419236111113</c:v>
                      </c:pt>
                      <c:pt idx="2049">
                        <c:v>43466.419247685182</c:v>
                      </c:pt>
                      <c:pt idx="2050">
                        <c:v>43466.419259259259</c:v>
                      </c:pt>
                      <c:pt idx="2051">
                        <c:v>43466.419270833343</c:v>
                      </c:pt>
                      <c:pt idx="2052">
                        <c:v>43466.419282407413</c:v>
                      </c:pt>
                      <c:pt idx="2053">
                        <c:v>43466.419293981482</c:v>
                      </c:pt>
                      <c:pt idx="2054">
                        <c:v>43466.419305555559</c:v>
                      </c:pt>
                      <c:pt idx="2055">
                        <c:v>43466.419317129628</c:v>
                      </c:pt>
                      <c:pt idx="2056">
                        <c:v>43466.419328703712</c:v>
                      </c:pt>
                      <c:pt idx="2057">
                        <c:v>43466.419340277767</c:v>
                      </c:pt>
                      <c:pt idx="2058">
                        <c:v>43466.419351851851</c:v>
                      </c:pt>
                      <c:pt idx="2059">
                        <c:v>43466.419363425928</c:v>
                      </c:pt>
                      <c:pt idx="2060">
                        <c:v>43466.419374999998</c:v>
                      </c:pt>
                      <c:pt idx="2061">
                        <c:v>43466.419386574067</c:v>
                      </c:pt>
                      <c:pt idx="2062">
                        <c:v>43466.419398148151</c:v>
                      </c:pt>
                      <c:pt idx="2063">
                        <c:v>43466.419409722221</c:v>
                      </c:pt>
                      <c:pt idx="2064">
                        <c:v>43466.419421296298</c:v>
                      </c:pt>
                      <c:pt idx="2065">
                        <c:v>43466.419432870367</c:v>
                      </c:pt>
                      <c:pt idx="2066">
                        <c:v>43466.419444444437</c:v>
                      </c:pt>
                      <c:pt idx="2067">
                        <c:v>43466.419456018521</c:v>
                      </c:pt>
                      <c:pt idx="2068">
                        <c:v>43466.41946759259</c:v>
                      </c:pt>
                      <c:pt idx="2069">
                        <c:v>43466.419479166667</c:v>
                      </c:pt>
                      <c:pt idx="2070">
                        <c:v>43466.419490740736</c:v>
                      </c:pt>
                      <c:pt idx="2071">
                        <c:v>43466.419502314813</c:v>
                      </c:pt>
                      <c:pt idx="2072">
                        <c:v>43466.41951388889</c:v>
                      </c:pt>
                      <c:pt idx="2073">
                        <c:v>43466.419525462959</c:v>
                      </c:pt>
                      <c:pt idx="2074">
                        <c:v>43466.419537037043</c:v>
                      </c:pt>
                      <c:pt idx="2075">
                        <c:v>43466.419548611113</c:v>
                      </c:pt>
                      <c:pt idx="2076">
                        <c:v>43466.419560185182</c:v>
                      </c:pt>
                      <c:pt idx="2077">
                        <c:v>43466.419571759259</c:v>
                      </c:pt>
                      <c:pt idx="2078">
                        <c:v>43466.419583333343</c:v>
                      </c:pt>
                      <c:pt idx="2079">
                        <c:v>43466.419594907413</c:v>
                      </c:pt>
                      <c:pt idx="2080">
                        <c:v>43466.419606481482</c:v>
                      </c:pt>
                      <c:pt idx="2081">
                        <c:v>43466.419618055559</c:v>
                      </c:pt>
                      <c:pt idx="2082">
                        <c:v>43466.419629629629</c:v>
                      </c:pt>
                      <c:pt idx="2083">
                        <c:v>43466.419641203713</c:v>
                      </c:pt>
                      <c:pt idx="2084">
                        <c:v>43466.419652777768</c:v>
                      </c:pt>
                      <c:pt idx="2085">
                        <c:v>43466.419664351852</c:v>
                      </c:pt>
                      <c:pt idx="2086">
                        <c:v>43466.419675925928</c:v>
                      </c:pt>
                      <c:pt idx="2087">
                        <c:v>43466.419687499998</c:v>
                      </c:pt>
                      <c:pt idx="2088">
                        <c:v>43466.419699074067</c:v>
                      </c:pt>
                      <c:pt idx="2089">
                        <c:v>43466.419710648152</c:v>
                      </c:pt>
                      <c:pt idx="2090">
                        <c:v>43466.419722222221</c:v>
                      </c:pt>
                      <c:pt idx="2091">
                        <c:v>43466.419733796298</c:v>
                      </c:pt>
                      <c:pt idx="2092">
                        <c:v>43466.419745370367</c:v>
                      </c:pt>
                      <c:pt idx="2093">
                        <c:v>43466.419756944437</c:v>
                      </c:pt>
                      <c:pt idx="2094">
                        <c:v>43466.419768518521</c:v>
                      </c:pt>
                      <c:pt idx="2095">
                        <c:v>43466.41978009259</c:v>
                      </c:pt>
                      <c:pt idx="2096">
                        <c:v>43466.419791666667</c:v>
                      </c:pt>
                      <c:pt idx="2097">
                        <c:v>43466.419803240737</c:v>
                      </c:pt>
                      <c:pt idx="2098">
                        <c:v>43466.419814814813</c:v>
                      </c:pt>
                      <c:pt idx="2099">
                        <c:v>43466.41982638889</c:v>
                      </c:pt>
                      <c:pt idx="2100">
                        <c:v>43466.41983796296</c:v>
                      </c:pt>
                      <c:pt idx="2101">
                        <c:v>43466.419849537036</c:v>
                      </c:pt>
                      <c:pt idx="2102">
                        <c:v>43466.419861111113</c:v>
                      </c:pt>
                      <c:pt idx="2103">
                        <c:v>43466.419872685183</c:v>
                      </c:pt>
                      <c:pt idx="2104">
                        <c:v>43466.41988425926</c:v>
                      </c:pt>
                      <c:pt idx="2105">
                        <c:v>43466.419895833344</c:v>
                      </c:pt>
                      <c:pt idx="2106">
                        <c:v>43466.419907407413</c:v>
                      </c:pt>
                      <c:pt idx="2107">
                        <c:v>43466.419918981483</c:v>
                      </c:pt>
                      <c:pt idx="2108">
                        <c:v>43466.419930555552</c:v>
                      </c:pt>
                      <c:pt idx="2109">
                        <c:v>43466.419942129629</c:v>
                      </c:pt>
                      <c:pt idx="2110">
                        <c:v>43466.419953703713</c:v>
                      </c:pt>
                      <c:pt idx="2111">
                        <c:v>43466.419965277782</c:v>
                      </c:pt>
                      <c:pt idx="2112">
                        <c:v>43466.419976851852</c:v>
                      </c:pt>
                      <c:pt idx="2113">
                        <c:v>43466.419988425929</c:v>
                      </c:pt>
                      <c:pt idx="2114">
                        <c:v>43466.42</c:v>
                      </c:pt>
                      <c:pt idx="2115">
                        <c:v>43466.420011574082</c:v>
                      </c:pt>
                      <c:pt idx="2116">
                        <c:v>43466.420023148137</c:v>
                      </c:pt>
                      <c:pt idx="2117">
                        <c:v>43466.420034722221</c:v>
                      </c:pt>
                      <c:pt idx="2118">
                        <c:v>43466.420046296298</c:v>
                      </c:pt>
                      <c:pt idx="2119">
                        <c:v>43466.420057870368</c:v>
                      </c:pt>
                      <c:pt idx="2120">
                        <c:v>43466.420069444437</c:v>
                      </c:pt>
                      <c:pt idx="2121">
                        <c:v>43466.420081018521</c:v>
                      </c:pt>
                      <c:pt idx="2122">
                        <c:v>43466.420092592591</c:v>
                      </c:pt>
                      <c:pt idx="2123">
                        <c:v>43466.420104166667</c:v>
                      </c:pt>
                      <c:pt idx="2124">
                        <c:v>43466.420115740737</c:v>
                      </c:pt>
                      <c:pt idx="2125">
                        <c:v>43466.420127314806</c:v>
                      </c:pt>
                      <c:pt idx="2126">
                        <c:v>43466.420138888891</c:v>
                      </c:pt>
                      <c:pt idx="2127">
                        <c:v>43466.42015046296</c:v>
                      </c:pt>
                      <c:pt idx="2128">
                        <c:v>43466.420162037037</c:v>
                      </c:pt>
                      <c:pt idx="2129">
                        <c:v>43466.420173611114</c:v>
                      </c:pt>
                      <c:pt idx="2130">
                        <c:v>43466.420185185183</c:v>
                      </c:pt>
                      <c:pt idx="2131">
                        <c:v>43466.42019675926</c:v>
                      </c:pt>
                      <c:pt idx="2132">
                        <c:v>43466.420208333337</c:v>
                      </c:pt>
                      <c:pt idx="2133">
                        <c:v>43466.420219907413</c:v>
                      </c:pt>
                      <c:pt idx="2134">
                        <c:v>43466.420231481483</c:v>
                      </c:pt>
                      <c:pt idx="2135">
                        <c:v>43466.420243055552</c:v>
                      </c:pt>
                      <c:pt idx="2136">
                        <c:v>43466.420254629629</c:v>
                      </c:pt>
                      <c:pt idx="2137">
                        <c:v>43466.420266203713</c:v>
                      </c:pt>
                      <c:pt idx="2138">
                        <c:v>43466.420277777783</c:v>
                      </c:pt>
                      <c:pt idx="2139">
                        <c:v>43466.420289351852</c:v>
                      </c:pt>
                      <c:pt idx="2140">
                        <c:v>43466.420300925929</c:v>
                      </c:pt>
                      <c:pt idx="2141">
                        <c:v>43466.420312499999</c:v>
                      </c:pt>
                      <c:pt idx="2142">
                        <c:v>43466.420324074083</c:v>
                      </c:pt>
                      <c:pt idx="2143">
                        <c:v>43466.420335648138</c:v>
                      </c:pt>
                      <c:pt idx="2144">
                        <c:v>43466.420347222222</c:v>
                      </c:pt>
                      <c:pt idx="2145">
                        <c:v>43466.420358796298</c:v>
                      </c:pt>
                      <c:pt idx="2146">
                        <c:v>43466.420370370368</c:v>
                      </c:pt>
                      <c:pt idx="2147">
                        <c:v>43466.420381944437</c:v>
                      </c:pt>
                      <c:pt idx="2148">
                        <c:v>43466.420393518521</c:v>
                      </c:pt>
                      <c:pt idx="2149">
                        <c:v>43466.420405092591</c:v>
                      </c:pt>
                      <c:pt idx="2150">
                        <c:v>43466.420416666668</c:v>
                      </c:pt>
                      <c:pt idx="2151">
                        <c:v>43466.420428240737</c:v>
                      </c:pt>
                      <c:pt idx="2152">
                        <c:v>43466.420439814807</c:v>
                      </c:pt>
                      <c:pt idx="2153">
                        <c:v>43466.420451388891</c:v>
                      </c:pt>
                      <c:pt idx="2154">
                        <c:v>43466.42046296296</c:v>
                      </c:pt>
                      <c:pt idx="2155">
                        <c:v>43466.420474537037</c:v>
                      </c:pt>
                      <c:pt idx="2156">
                        <c:v>43466.420486111107</c:v>
                      </c:pt>
                      <c:pt idx="2157">
                        <c:v>43466.420497685183</c:v>
                      </c:pt>
                      <c:pt idx="2158">
                        <c:v>43466.42050925926</c:v>
                      </c:pt>
                      <c:pt idx="2159">
                        <c:v>43466.420520833337</c:v>
                      </c:pt>
                      <c:pt idx="2160">
                        <c:v>43466.420532407406</c:v>
                      </c:pt>
                      <c:pt idx="2161">
                        <c:v>43466.420543981483</c:v>
                      </c:pt>
                      <c:pt idx="2162">
                        <c:v>43466.420555555553</c:v>
                      </c:pt>
                      <c:pt idx="2163">
                        <c:v>43466.420567129629</c:v>
                      </c:pt>
                      <c:pt idx="2164">
                        <c:v>43466.420578703714</c:v>
                      </c:pt>
                      <c:pt idx="2165">
                        <c:v>43466.420590277783</c:v>
                      </c:pt>
                      <c:pt idx="2166">
                        <c:v>43466.420601851853</c:v>
                      </c:pt>
                      <c:pt idx="2167">
                        <c:v>43466.420613425929</c:v>
                      </c:pt>
                      <c:pt idx="2168">
                        <c:v>43466.420624999999</c:v>
                      </c:pt>
                      <c:pt idx="2169">
                        <c:v>43466.420636574083</c:v>
                      </c:pt>
                      <c:pt idx="2170">
                        <c:v>43466.420648148152</c:v>
                      </c:pt>
                      <c:pt idx="2171">
                        <c:v>43466.420659722222</c:v>
                      </c:pt>
                      <c:pt idx="2172">
                        <c:v>43466.420671296299</c:v>
                      </c:pt>
                      <c:pt idx="2173">
                        <c:v>43466.420682870368</c:v>
                      </c:pt>
                      <c:pt idx="2174">
                        <c:v>43466.420694444438</c:v>
                      </c:pt>
                      <c:pt idx="2175">
                        <c:v>43466.420706018522</c:v>
                      </c:pt>
                      <c:pt idx="2176">
                        <c:v>43466.420717592591</c:v>
                      </c:pt>
                      <c:pt idx="2177">
                        <c:v>43466.420729166668</c:v>
                      </c:pt>
                      <c:pt idx="2178">
                        <c:v>43466.420740740738</c:v>
                      </c:pt>
                      <c:pt idx="2179">
                        <c:v>43466.420752314807</c:v>
                      </c:pt>
                      <c:pt idx="2180">
                        <c:v>43466.420763888891</c:v>
                      </c:pt>
                      <c:pt idx="2181">
                        <c:v>43466.420775462961</c:v>
                      </c:pt>
                      <c:pt idx="2182">
                        <c:v>43466.420787037037</c:v>
                      </c:pt>
                      <c:pt idx="2183">
                        <c:v>43466.420798611107</c:v>
                      </c:pt>
                      <c:pt idx="2184">
                        <c:v>43466.420810185176</c:v>
                      </c:pt>
                      <c:pt idx="2185">
                        <c:v>43466.42082175926</c:v>
                      </c:pt>
                      <c:pt idx="2186">
                        <c:v>43466.42083333333</c:v>
                      </c:pt>
                      <c:pt idx="2187">
                        <c:v>43466.420844907407</c:v>
                      </c:pt>
                      <c:pt idx="2188">
                        <c:v>43466.420856481483</c:v>
                      </c:pt>
                      <c:pt idx="2189">
                        <c:v>43466.420868055553</c:v>
                      </c:pt>
                      <c:pt idx="2190">
                        <c:v>43466.42087962963</c:v>
                      </c:pt>
                      <c:pt idx="2191">
                        <c:v>43466.420891203707</c:v>
                      </c:pt>
                      <c:pt idx="2192">
                        <c:v>43466.420902777783</c:v>
                      </c:pt>
                      <c:pt idx="2193">
                        <c:v>43466.420914351853</c:v>
                      </c:pt>
                      <c:pt idx="2194">
                        <c:v>43466.420925925922</c:v>
                      </c:pt>
                      <c:pt idx="2195">
                        <c:v>43466.420937499999</c:v>
                      </c:pt>
                      <c:pt idx="2196">
                        <c:v>43466.420949074083</c:v>
                      </c:pt>
                      <c:pt idx="2197">
                        <c:v>43466.420960648153</c:v>
                      </c:pt>
                      <c:pt idx="2198">
                        <c:v>43466.420972222222</c:v>
                      </c:pt>
                      <c:pt idx="2199">
                        <c:v>43466.420983796299</c:v>
                      </c:pt>
                      <c:pt idx="2200">
                        <c:v>43466.420995370368</c:v>
                      </c:pt>
                      <c:pt idx="2201">
                        <c:v>43466.421006944453</c:v>
                      </c:pt>
                      <c:pt idx="2202">
                        <c:v>43466.421018518522</c:v>
                      </c:pt>
                      <c:pt idx="2203">
                        <c:v>43466.421030092592</c:v>
                      </c:pt>
                      <c:pt idx="2204">
                        <c:v>43466.421041666668</c:v>
                      </c:pt>
                      <c:pt idx="2205">
                        <c:v>43466.421053240738</c:v>
                      </c:pt>
                      <c:pt idx="2206">
                        <c:v>43466.421064814807</c:v>
                      </c:pt>
                      <c:pt idx="2207">
                        <c:v>43466.421076388891</c:v>
                      </c:pt>
                      <c:pt idx="2208">
                        <c:v>43466.421087962961</c:v>
                      </c:pt>
                      <c:pt idx="2209">
                        <c:v>43466.421099537038</c:v>
                      </c:pt>
                      <c:pt idx="2210">
                        <c:v>43466.421111111107</c:v>
                      </c:pt>
                      <c:pt idx="2211">
                        <c:v>43466.421122685177</c:v>
                      </c:pt>
                      <c:pt idx="2212">
                        <c:v>43466.421134259261</c:v>
                      </c:pt>
                      <c:pt idx="2213">
                        <c:v>43466.42114583333</c:v>
                      </c:pt>
                      <c:pt idx="2214">
                        <c:v>43466.421157407407</c:v>
                      </c:pt>
                      <c:pt idx="2215">
                        <c:v>43466.421168981477</c:v>
                      </c:pt>
                      <c:pt idx="2216">
                        <c:v>43466.421180555553</c:v>
                      </c:pt>
                      <c:pt idx="2217">
                        <c:v>43466.42119212963</c:v>
                      </c:pt>
                      <c:pt idx="2218">
                        <c:v>43466.421203703707</c:v>
                      </c:pt>
                      <c:pt idx="2219">
                        <c:v>43466.421215277784</c:v>
                      </c:pt>
                      <c:pt idx="2220">
                        <c:v>43466.421226851853</c:v>
                      </c:pt>
                      <c:pt idx="2221">
                        <c:v>43466.421238425923</c:v>
                      </c:pt>
                      <c:pt idx="2222">
                        <c:v>43466.421249999999</c:v>
                      </c:pt>
                      <c:pt idx="2223">
                        <c:v>43466.421261574083</c:v>
                      </c:pt>
                      <c:pt idx="2224">
                        <c:v>43466.421273148153</c:v>
                      </c:pt>
                      <c:pt idx="2225">
                        <c:v>43466.421284722222</c:v>
                      </c:pt>
                      <c:pt idx="2226">
                        <c:v>43466.421296296299</c:v>
                      </c:pt>
                      <c:pt idx="2227">
                        <c:v>43466.421307870369</c:v>
                      </c:pt>
                      <c:pt idx="2228">
                        <c:v>43466.421319444453</c:v>
                      </c:pt>
                      <c:pt idx="2229">
                        <c:v>43466.421331018522</c:v>
                      </c:pt>
                      <c:pt idx="2230">
                        <c:v>43466.421342592592</c:v>
                      </c:pt>
                      <c:pt idx="2231">
                        <c:v>43466.421354166669</c:v>
                      </c:pt>
                      <c:pt idx="2232">
                        <c:v>43466.421365740738</c:v>
                      </c:pt>
                      <c:pt idx="2233">
                        <c:v>43466.421377314808</c:v>
                      </c:pt>
                      <c:pt idx="2234">
                        <c:v>43466.421388888892</c:v>
                      </c:pt>
                      <c:pt idx="2235">
                        <c:v>43466.421400462961</c:v>
                      </c:pt>
                      <c:pt idx="2236">
                        <c:v>43466.421412037038</c:v>
                      </c:pt>
                      <c:pt idx="2237">
                        <c:v>43466.421423611107</c:v>
                      </c:pt>
                      <c:pt idx="2238">
                        <c:v>43466.421435185177</c:v>
                      </c:pt>
                      <c:pt idx="2239">
                        <c:v>43466.421446759261</c:v>
                      </c:pt>
                      <c:pt idx="2240">
                        <c:v>43466.421458333331</c:v>
                      </c:pt>
                      <c:pt idx="2241">
                        <c:v>43466.421469907407</c:v>
                      </c:pt>
                      <c:pt idx="2242">
                        <c:v>43466.421481481477</c:v>
                      </c:pt>
                      <c:pt idx="2243">
                        <c:v>43466.421493055554</c:v>
                      </c:pt>
                      <c:pt idx="2244">
                        <c:v>43466.42150462963</c:v>
                      </c:pt>
                      <c:pt idx="2245">
                        <c:v>43466.421516203707</c:v>
                      </c:pt>
                      <c:pt idx="2246">
                        <c:v>43466.421527777777</c:v>
                      </c:pt>
                      <c:pt idx="2247">
                        <c:v>43466.421539351853</c:v>
                      </c:pt>
                      <c:pt idx="2248">
                        <c:v>43466.421550925923</c:v>
                      </c:pt>
                      <c:pt idx="2249">
                        <c:v>43466.4215625</c:v>
                      </c:pt>
                      <c:pt idx="2250">
                        <c:v>43466.421574074076</c:v>
                      </c:pt>
                      <c:pt idx="2251">
                        <c:v>43466.421585648153</c:v>
                      </c:pt>
                      <c:pt idx="2252">
                        <c:v>43466.421597222223</c:v>
                      </c:pt>
                      <c:pt idx="2253">
                        <c:v>43466.4216087963</c:v>
                      </c:pt>
                      <c:pt idx="2254">
                        <c:v>43466.421620370369</c:v>
                      </c:pt>
                      <c:pt idx="2255">
                        <c:v>43466.421631944453</c:v>
                      </c:pt>
                      <c:pt idx="2256">
                        <c:v>43466.421643518523</c:v>
                      </c:pt>
                      <c:pt idx="2257">
                        <c:v>43466.421655092592</c:v>
                      </c:pt>
                      <c:pt idx="2258">
                        <c:v>43466.421666666669</c:v>
                      </c:pt>
                      <c:pt idx="2259">
                        <c:v>43466.421678240738</c:v>
                      </c:pt>
                      <c:pt idx="2260">
                        <c:v>43466.421689814822</c:v>
                      </c:pt>
                      <c:pt idx="2261">
                        <c:v>43466.421701388892</c:v>
                      </c:pt>
                      <c:pt idx="2262">
                        <c:v>43466.421712962961</c:v>
                      </c:pt>
                      <c:pt idx="2263">
                        <c:v>43466.421724537038</c:v>
                      </c:pt>
                      <c:pt idx="2264">
                        <c:v>43466.421736111108</c:v>
                      </c:pt>
                      <c:pt idx="2265">
                        <c:v>43466.421747685177</c:v>
                      </c:pt>
                      <c:pt idx="2266">
                        <c:v>43466.421759259261</c:v>
                      </c:pt>
                      <c:pt idx="2267">
                        <c:v>43466.421770833331</c:v>
                      </c:pt>
                      <c:pt idx="2268">
                        <c:v>43466.421782407408</c:v>
                      </c:pt>
                      <c:pt idx="2269">
                        <c:v>43466.421793981477</c:v>
                      </c:pt>
                      <c:pt idx="2270">
                        <c:v>43466.421805555547</c:v>
                      </c:pt>
                      <c:pt idx="2271">
                        <c:v>43466.421817129631</c:v>
                      </c:pt>
                      <c:pt idx="2272">
                        <c:v>43466.4218287037</c:v>
                      </c:pt>
                      <c:pt idx="2273">
                        <c:v>43466.421840277777</c:v>
                      </c:pt>
                      <c:pt idx="2274">
                        <c:v>43466.421851851846</c:v>
                      </c:pt>
                      <c:pt idx="2275">
                        <c:v>43466.421863425923</c:v>
                      </c:pt>
                      <c:pt idx="2276">
                        <c:v>43466.421875</c:v>
                      </c:pt>
                      <c:pt idx="2277">
                        <c:v>43466.421886574077</c:v>
                      </c:pt>
                      <c:pt idx="2278">
                        <c:v>43466.421898148154</c:v>
                      </c:pt>
                      <c:pt idx="2279">
                        <c:v>43466.421909722223</c:v>
                      </c:pt>
                      <c:pt idx="2280">
                        <c:v>43466.4219212963</c:v>
                      </c:pt>
                      <c:pt idx="2281">
                        <c:v>43466.421932870369</c:v>
                      </c:pt>
                      <c:pt idx="2282">
                        <c:v>43466.421944444453</c:v>
                      </c:pt>
                      <c:pt idx="2283">
                        <c:v>43466.421956018523</c:v>
                      </c:pt>
                      <c:pt idx="2284">
                        <c:v>43466.421967592592</c:v>
                      </c:pt>
                      <c:pt idx="2285">
                        <c:v>43466.421979166669</c:v>
                      </c:pt>
                      <c:pt idx="2286">
                        <c:v>43466.421990740739</c:v>
                      </c:pt>
                      <c:pt idx="2287">
                        <c:v>43466.422002314823</c:v>
                      </c:pt>
                      <c:pt idx="2288">
                        <c:v>43466.422013888892</c:v>
                      </c:pt>
                      <c:pt idx="2289">
                        <c:v>43466.422025462962</c:v>
                      </c:pt>
                      <c:pt idx="2290">
                        <c:v>43466.422037037039</c:v>
                      </c:pt>
                      <c:pt idx="2291">
                        <c:v>43466.422048611108</c:v>
                      </c:pt>
                      <c:pt idx="2292">
                        <c:v>43466.422060185178</c:v>
                      </c:pt>
                      <c:pt idx="2293">
                        <c:v>43466.422071759262</c:v>
                      </c:pt>
                      <c:pt idx="2294">
                        <c:v>43466.422083333331</c:v>
                      </c:pt>
                      <c:pt idx="2295">
                        <c:v>43466.422094907408</c:v>
                      </c:pt>
                      <c:pt idx="2296">
                        <c:v>43466.422106481477</c:v>
                      </c:pt>
                      <c:pt idx="2297">
                        <c:v>43466.422118055547</c:v>
                      </c:pt>
                      <c:pt idx="2298">
                        <c:v>43466.422129629631</c:v>
                      </c:pt>
                      <c:pt idx="2299">
                        <c:v>43466.4221412037</c:v>
                      </c:pt>
                      <c:pt idx="2300">
                        <c:v>43466.422152777777</c:v>
                      </c:pt>
                      <c:pt idx="2301">
                        <c:v>43466.422164351847</c:v>
                      </c:pt>
                      <c:pt idx="2302">
                        <c:v>43466.422175925924</c:v>
                      </c:pt>
                      <c:pt idx="2303">
                        <c:v>43466.4221875</c:v>
                      </c:pt>
                      <c:pt idx="2304">
                        <c:v>43466.422199074077</c:v>
                      </c:pt>
                      <c:pt idx="2305">
                        <c:v>43466.422210648147</c:v>
                      </c:pt>
                      <c:pt idx="2306">
                        <c:v>43466.422222222223</c:v>
                      </c:pt>
                      <c:pt idx="2307">
                        <c:v>43466.422233796293</c:v>
                      </c:pt>
                      <c:pt idx="2308">
                        <c:v>43466.42224537037</c:v>
                      </c:pt>
                      <c:pt idx="2309">
                        <c:v>43466.422256944446</c:v>
                      </c:pt>
                      <c:pt idx="2310">
                        <c:v>43466.422268518523</c:v>
                      </c:pt>
                      <c:pt idx="2311">
                        <c:v>43466.422280092593</c:v>
                      </c:pt>
                      <c:pt idx="2312">
                        <c:v>43466.422291666669</c:v>
                      </c:pt>
                      <c:pt idx="2313">
                        <c:v>43466.422303240739</c:v>
                      </c:pt>
                      <c:pt idx="2314">
                        <c:v>43466.422314814823</c:v>
                      </c:pt>
                      <c:pt idx="2315">
                        <c:v>43466.422326388893</c:v>
                      </c:pt>
                      <c:pt idx="2316">
                        <c:v>43466.422337962962</c:v>
                      </c:pt>
                      <c:pt idx="2317">
                        <c:v>43466.422349537039</c:v>
                      </c:pt>
                      <c:pt idx="2318">
                        <c:v>43466.422361111108</c:v>
                      </c:pt>
                      <c:pt idx="2319">
                        <c:v>43466.422372685192</c:v>
                      </c:pt>
                      <c:pt idx="2320">
                        <c:v>43466.422384259262</c:v>
                      </c:pt>
                      <c:pt idx="2321">
                        <c:v>43466.422395833331</c:v>
                      </c:pt>
                      <c:pt idx="2322">
                        <c:v>43466.422407407408</c:v>
                      </c:pt>
                      <c:pt idx="2323">
                        <c:v>43466.422418981478</c:v>
                      </c:pt>
                      <c:pt idx="2324">
                        <c:v>43466.422430555547</c:v>
                      </c:pt>
                      <c:pt idx="2325">
                        <c:v>43466.422442129631</c:v>
                      </c:pt>
                      <c:pt idx="2326">
                        <c:v>43466.422453703701</c:v>
                      </c:pt>
                      <c:pt idx="2327">
                        <c:v>43466.422465277778</c:v>
                      </c:pt>
                      <c:pt idx="2328">
                        <c:v>43466.422476851847</c:v>
                      </c:pt>
                      <c:pt idx="2329">
                        <c:v>43466.422488425917</c:v>
                      </c:pt>
                      <c:pt idx="2330">
                        <c:v>43466.422500000001</c:v>
                      </c:pt>
                      <c:pt idx="2331">
                        <c:v>43466.422511574077</c:v>
                      </c:pt>
                      <c:pt idx="2332">
                        <c:v>43466.422523148147</c:v>
                      </c:pt>
                      <c:pt idx="2333">
                        <c:v>43466.422534722216</c:v>
                      </c:pt>
                      <c:pt idx="2334">
                        <c:v>43466.422546296293</c:v>
                      </c:pt>
                      <c:pt idx="2335">
                        <c:v>43466.42255787037</c:v>
                      </c:pt>
                      <c:pt idx="2336">
                        <c:v>43466.422569444447</c:v>
                      </c:pt>
                      <c:pt idx="2337">
                        <c:v>43466.422581018523</c:v>
                      </c:pt>
                      <c:pt idx="2338">
                        <c:v>43466.422592592593</c:v>
                      </c:pt>
                      <c:pt idx="2339">
                        <c:v>43466.42260416667</c:v>
                      </c:pt>
                      <c:pt idx="2340">
                        <c:v>43466.422615740739</c:v>
                      </c:pt>
                      <c:pt idx="2341">
                        <c:v>43466.422627314823</c:v>
                      </c:pt>
                      <c:pt idx="2342">
                        <c:v>43466.422638888893</c:v>
                      </c:pt>
                      <c:pt idx="2343">
                        <c:v>43466.422650462962</c:v>
                      </c:pt>
                      <c:pt idx="2344">
                        <c:v>43466.422662037039</c:v>
                      </c:pt>
                      <c:pt idx="2345">
                        <c:v>43466.422673611109</c:v>
                      </c:pt>
                      <c:pt idx="2346">
                        <c:v>43466.422685185193</c:v>
                      </c:pt>
                      <c:pt idx="2347">
                        <c:v>43466.422696759262</c:v>
                      </c:pt>
                      <c:pt idx="2348">
                        <c:v>43466.422708333332</c:v>
                      </c:pt>
                      <c:pt idx="2349">
                        <c:v>43466.422719907408</c:v>
                      </c:pt>
                      <c:pt idx="2350">
                        <c:v>43466.422731481478</c:v>
                      </c:pt>
                      <c:pt idx="2351">
                        <c:v>43466.422743055547</c:v>
                      </c:pt>
                      <c:pt idx="2352">
                        <c:v>43466.422754629632</c:v>
                      </c:pt>
                      <c:pt idx="2353">
                        <c:v>43466.422766203701</c:v>
                      </c:pt>
                      <c:pt idx="2354">
                        <c:v>43466.422777777778</c:v>
                      </c:pt>
                      <c:pt idx="2355">
                        <c:v>43466.422789351847</c:v>
                      </c:pt>
                      <c:pt idx="2356">
                        <c:v>43466.422800925917</c:v>
                      </c:pt>
                      <c:pt idx="2357">
                        <c:v>43466.422812500001</c:v>
                      </c:pt>
                      <c:pt idx="2358">
                        <c:v>43466.422824074078</c:v>
                      </c:pt>
                      <c:pt idx="2359">
                        <c:v>43466.422835648147</c:v>
                      </c:pt>
                      <c:pt idx="2360">
                        <c:v>43466.422847222217</c:v>
                      </c:pt>
                      <c:pt idx="2361">
                        <c:v>43466.422858796293</c:v>
                      </c:pt>
                      <c:pt idx="2362">
                        <c:v>43466.42287037037</c:v>
                      </c:pt>
                      <c:pt idx="2363">
                        <c:v>43466.422881944447</c:v>
                      </c:pt>
                      <c:pt idx="2364">
                        <c:v>43466.422893518517</c:v>
                      </c:pt>
                      <c:pt idx="2365">
                        <c:v>43466.422905092593</c:v>
                      </c:pt>
                      <c:pt idx="2366">
                        <c:v>43466.42291666667</c:v>
                      </c:pt>
                      <c:pt idx="2367">
                        <c:v>43466.42292824074</c:v>
                      </c:pt>
                      <c:pt idx="2368">
                        <c:v>43466.422939814824</c:v>
                      </c:pt>
                      <c:pt idx="2369">
                        <c:v>43466.422951388893</c:v>
                      </c:pt>
                      <c:pt idx="2370">
                        <c:v>43466.422962962963</c:v>
                      </c:pt>
                      <c:pt idx="2371">
                        <c:v>43466.422974537039</c:v>
                      </c:pt>
                      <c:pt idx="2372">
                        <c:v>43466.422986111109</c:v>
                      </c:pt>
                      <c:pt idx="2373">
                        <c:v>43466.422997685193</c:v>
                      </c:pt>
                      <c:pt idx="2374">
                        <c:v>43466.423009259262</c:v>
                      </c:pt>
                      <c:pt idx="2375">
                        <c:v>43466.423020833332</c:v>
                      </c:pt>
                      <c:pt idx="2376">
                        <c:v>43466.423032407409</c:v>
                      </c:pt>
                      <c:pt idx="2377">
                        <c:v>43466.423043981478</c:v>
                      </c:pt>
                      <c:pt idx="2378">
                        <c:v>43466.423055555562</c:v>
                      </c:pt>
                      <c:pt idx="2379">
                        <c:v>43466.423067129632</c:v>
                      </c:pt>
                      <c:pt idx="2380">
                        <c:v>43466.423078703701</c:v>
                      </c:pt>
                      <c:pt idx="2381">
                        <c:v>43466.423090277778</c:v>
                      </c:pt>
                      <c:pt idx="2382">
                        <c:v>43466.423101851848</c:v>
                      </c:pt>
                      <c:pt idx="2383">
                        <c:v>43466.423113425917</c:v>
                      </c:pt>
                      <c:pt idx="2384">
                        <c:v>43466.423125000001</c:v>
                      </c:pt>
                      <c:pt idx="2385">
                        <c:v>43466.423136574071</c:v>
                      </c:pt>
                      <c:pt idx="2386">
                        <c:v>43466.423148148147</c:v>
                      </c:pt>
                      <c:pt idx="2387">
                        <c:v>43466.423159722217</c:v>
                      </c:pt>
                      <c:pt idx="2388">
                        <c:v>43466.423171296286</c:v>
                      </c:pt>
                      <c:pt idx="2389">
                        <c:v>43466.423182870371</c:v>
                      </c:pt>
                      <c:pt idx="2390">
                        <c:v>43466.423194444447</c:v>
                      </c:pt>
                      <c:pt idx="2391">
                        <c:v>43466.423206018517</c:v>
                      </c:pt>
                      <c:pt idx="2392">
                        <c:v>43466.423217592594</c:v>
                      </c:pt>
                      <c:pt idx="2393">
                        <c:v>43466.423229166663</c:v>
                      </c:pt>
                      <c:pt idx="2394">
                        <c:v>43466.42324074074</c:v>
                      </c:pt>
                      <c:pt idx="2395">
                        <c:v>43466.423252314817</c:v>
                      </c:pt>
                      <c:pt idx="2396">
                        <c:v>43466.423263888893</c:v>
                      </c:pt>
                      <c:pt idx="2397">
                        <c:v>43466.423275462963</c:v>
                      </c:pt>
                      <c:pt idx="2398">
                        <c:v>43466.42328703704</c:v>
                      </c:pt>
                      <c:pt idx="2399">
                        <c:v>43466.423298611109</c:v>
                      </c:pt>
                      <c:pt idx="2400">
                        <c:v>43466.423310185193</c:v>
                      </c:pt>
                      <c:pt idx="2401">
                        <c:v>43466.423321759263</c:v>
                      </c:pt>
                      <c:pt idx="2402">
                        <c:v>43466.423333333332</c:v>
                      </c:pt>
                      <c:pt idx="2403">
                        <c:v>43466.423344907409</c:v>
                      </c:pt>
                      <c:pt idx="2404">
                        <c:v>43466.423356481479</c:v>
                      </c:pt>
                      <c:pt idx="2405">
                        <c:v>43466.423368055563</c:v>
                      </c:pt>
                      <c:pt idx="2406">
                        <c:v>43466.423379629632</c:v>
                      </c:pt>
                      <c:pt idx="2407">
                        <c:v>43466.423391203702</c:v>
                      </c:pt>
                      <c:pt idx="2408">
                        <c:v>43466.423402777778</c:v>
                      </c:pt>
                      <c:pt idx="2409">
                        <c:v>43466.423414351862</c:v>
                      </c:pt>
                      <c:pt idx="2410">
                        <c:v>43466.423425925917</c:v>
                      </c:pt>
                      <c:pt idx="2411">
                        <c:v>43466.423437500001</c:v>
                      </c:pt>
                      <c:pt idx="2412">
                        <c:v>43466.423449074071</c:v>
                      </c:pt>
                      <c:pt idx="2413">
                        <c:v>43466.423460648148</c:v>
                      </c:pt>
                      <c:pt idx="2414">
                        <c:v>43466.423472222217</c:v>
                      </c:pt>
                      <c:pt idx="2415">
                        <c:v>43466.423483796287</c:v>
                      </c:pt>
                      <c:pt idx="2416">
                        <c:v>43466.423495370371</c:v>
                      </c:pt>
                      <c:pt idx="2417">
                        <c:v>43466.423506944448</c:v>
                      </c:pt>
                      <c:pt idx="2418">
                        <c:v>43466.423518518517</c:v>
                      </c:pt>
                      <c:pt idx="2419">
                        <c:v>43466.423530092587</c:v>
                      </c:pt>
                      <c:pt idx="2420">
                        <c:v>43466.423541666663</c:v>
                      </c:pt>
                      <c:pt idx="2421">
                        <c:v>43466.42355324074</c:v>
                      </c:pt>
                      <c:pt idx="2422">
                        <c:v>43466.423564814817</c:v>
                      </c:pt>
                      <c:pt idx="2423">
                        <c:v>43466.423576388886</c:v>
                      </c:pt>
                      <c:pt idx="2424">
                        <c:v>43466.423587962963</c:v>
                      </c:pt>
                      <c:pt idx="2425">
                        <c:v>43466.42359953704</c:v>
                      </c:pt>
                      <c:pt idx="2426">
                        <c:v>43466.423611111109</c:v>
                      </c:pt>
                      <c:pt idx="2427">
                        <c:v>43466.423622685194</c:v>
                      </c:pt>
                      <c:pt idx="2428">
                        <c:v>43466.423634259263</c:v>
                      </c:pt>
                      <c:pt idx="2429">
                        <c:v>43466.423645833333</c:v>
                      </c:pt>
                      <c:pt idx="2430">
                        <c:v>43466.423657407409</c:v>
                      </c:pt>
                      <c:pt idx="2431">
                        <c:v>43466.423668981479</c:v>
                      </c:pt>
                      <c:pt idx="2432">
                        <c:v>43466.423680555563</c:v>
                      </c:pt>
                      <c:pt idx="2433">
                        <c:v>43466.423692129632</c:v>
                      </c:pt>
                      <c:pt idx="2434">
                        <c:v>43466.423703703702</c:v>
                      </c:pt>
                      <c:pt idx="2435">
                        <c:v>43466.423715277779</c:v>
                      </c:pt>
                      <c:pt idx="2436">
                        <c:v>43466.423726851863</c:v>
                      </c:pt>
                      <c:pt idx="2437">
                        <c:v>43466.423738425918</c:v>
                      </c:pt>
                      <c:pt idx="2438">
                        <c:v>43466.423750000002</c:v>
                      </c:pt>
                      <c:pt idx="2439">
                        <c:v>43466.423761574071</c:v>
                      </c:pt>
                      <c:pt idx="2440">
                        <c:v>43466.423773148148</c:v>
                      </c:pt>
                      <c:pt idx="2441">
                        <c:v>43466.423784722218</c:v>
                      </c:pt>
                      <c:pt idx="2442">
                        <c:v>43466.423796296287</c:v>
                      </c:pt>
                      <c:pt idx="2443">
                        <c:v>43466.423807870371</c:v>
                      </c:pt>
                      <c:pt idx="2444">
                        <c:v>43466.423819444448</c:v>
                      </c:pt>
                      <c:pt idx="2445">
                        <c:v>43466.423831018517</c:v>
                      </c:pt>
                      <c:pt idx="2446">
                        <c:v>43466.423842592587</c:v>
                      </c:pt>
                      <c:pt idx="2447">
                        <c:v>43466.423854166656</c:v>
                      </c:pt>
                      <c:pt idx="2448">
                        <c:v>43466.42386574074</c:v>
                      </c:pt>
                      <c:pt idx="2449">
                        <c:v>43466.423877314817</c:v>
                      </c:pt>
                      <c:pt idx="2450">
                        <c:v>43466.423888888887</c:v>
                      </c:pt>
                      <c:pt idx="2451">
                        <c:v>43466.423900462964</c:v>
                      </c:pt>
                      <c:pt idx="2452">
                        <c:v>43466.42391203704</c:v>
                      </c:pt>
                      <c:pt idx="2453">
                        <c:v>43466.42392361111</c:v>
                      </c:pt>
                      <c:pt idx="2454">
                        <c:v>43466.423935185187</c:v>
                      </c:pt>
                      <c:pt idx="2455">
                        <c:v>43466.423946759263</c:v>
                      </c:pt>
                      <c:pt idx="2456">
                        <c:v>43466.423958333333</c:v>
                      </c:pt>
                      <c:pt idx="2457">
                        <c:v>43466.42396990741</c:v>
                      </c:pt>
                      <c:pt idx="2458">
                        <c:v>43466.423981481479</c:v>
                      </c:pt>
                      <c:pt idx="2459">
                        <c:v>43466.423993055563</c:v>
                      </c:pt>
                      <c:pt idx="2460">
                        <c:v>43466.424004629633</c:v>
                      </c:pt>
                      <c:pt idx="2461">
                        <c:v>43466.424016203702</c:v>
                      </c:pt>
                      <c:pt idx="2462">
                        <c:v>43466.424027777779</c:v>
                      </c:pt>
                      <c:pt idx="2463">
                        <c:v>43466.424039351848</c:v>
                      </c:pt>
                      <c:pt idx="2464">
                        <c:v>43466.424050925933</c:v>
                      </c:pt>
                      <c:pt idx="2465">
                        <c:v>43466.424062500002</c:v>
                      </c:pt>
                      <c:pt idx="2466">
                        <c:v>43466.424074074072</c:v>
                      </c:pt>
                      <c:pt idx="2467">
                        <c:v>43466.424085648148</c:v>
                      </c:pt>
                      <c:pt idx="2468">
                        <c:v>43466.424097222232</c:v>
                      </c:pt>
                      <c:pt idx="2469">
                        <c:v>43466.424108796287</c:v>
                      </c:pt>
                      <c:pt idx="2470">
                        <c:v>43466.424120370371</c:v>
                      </c:pt>
                      <c:pt idx="2471">
                        <c:v>43466.424131944441</c:v>
                      </c:pt>
                      <c:pt idx="2472">
                        <c:v>43466.424143518518</c:v>
                      </c:pt>
                      <c:pt idx="2473">
                        <c:v>43466.424155092587</c:v>
                      </c:pt>
                      <c:pt idx="2474">
                        <c:v>43466.424166666657</c:v>
                      </c:pt>
                      <c:pt idx="2475">
                        <c:v>43466.424178240741</c:v>
                      </c:pt>
                      <c:pt idx="2476">
                        <c:v>43466.424189814818</c:v>
                      </c:pt>
                      <c:pt idx="2477">
                        <c:v>43466.424201388887</c:v>
                      </c:pt>
                      <c:pt idx="2478">
                        <c:v>43466.424212962957</c:v>
                      </c:pt>
                      <c:pt idx="2479">
                        <c:v>43466.424224537041</c:v>
                      </c:pt>
                      <c:pt idx="2480">
                        <c:v>43466.42423611111</c:v>
                      </c:pt>
                      <c:pt idx="2481">
                        <c:v>43466.424247685187</c:v>
                      </c:pt>
                      <c:pt idx="2482">
                        <c:v>43466.424259259264</c:v>
                      </c:pt>
                      <c:pt idx="2483">
                        <c:v>43466.424270833333</c:v>
                      </c:pt>
                      <c:pt idx="2484">
                        <c:v>43466.42428240741</c:v>
                      </c:pt>
                      <c:pt idx="2485">
                        <c:v>43466.424293981479</c:v>
                      </c:pt>
                      <c:pt idx="2486">
                        <c:v>43466.424305555563</c:v>
                      </c:pt>
                      <c:pt idx="2487">
                        <c:v>43466.424317129633</c:v>
                      </c:pt>
                      <c:pt idx="2488">
                        <c:v>43466.424328703702</c:v>
                      </c:pt>
                      <c:pt idx="2489">
                        <c:v>43466.424340277779</c:v>
                      </c:pt>
                      <c:pt idx="2490">
                        <c:v>43466.424351851849</c:v>
                      </c:pt>
                      <c:pt idx="2491">
                        <c:v>43466.424363425933</c:v>
                      </c:pt>
                      <c:pt idx="2492">
                        <c:v>43466.424375000002</c:v>
                      </c:pt>
                      <c:pt idx="2493">
                        <c:v>43466.424386574072</c:v>
                      </c:pt>
                      <c:pt idx="2494">
                        <c:v>43466.424398148149</c:v>
                      </c:pt>
                      <c:pt idx="2495">
                        <c:v>43466.424409722233</c:v>
                      </c:pt>
                      <c:pt idx="2496">
                        <c:v>43466.424421296288</c:v>
                      </c:pt>
                      <c:pt idx="2497">
                        <c:v>43466.424432870372</c:v>
                      </c:pt>
                      <c:pt idx="2498">
                        <c:v>43466.424444444441</c:v>
                      </c:pt>
                      <c:pt idx="2499">
                        <c:v>43466.424456018518</c:v>
                      </c:pt>
                      <c:pt idx="2500">
                        <c:v>43466.424467592587</c:v>
                      </c:pt>
                      <c:pt idx="2501">
                        <c:v>43466.424479166657</c:v>
                      </c:pt>
                      <c:pt idx="2502">
                        <c:v>43466.424490740741</c:v>
                      </c:pt>
                      <c:pt idx="2503">
                        <c:v>43466.424502314818</c:v>
                      </c:pt>
                      <c:pt idx="2504">
                        <c:v>43466.424513888887</c:v>
                      </c:pt>
                      <c:pt idx="2505">
                        <c:v>43466.424525462957</c:v>
                      </c:pt>
                      <c:pt idx="2506">
                        <c:v>43466.424537037034</c:v>
                      </c:pt>
                      <c:pt idx="2507">
                        <c:v>43466.42454861111</c:v>
                      </c:pt>
                      <c:pt idx="2508">
                        <c:v>43466.424560185187</c:v>
                      </c:pt>
                      <c:pt idx="2509">
                        <c:v>43466.424571759257</c:v>
                      </c:pt>
                      <c:pt idx="2510">
                        <c:v>43466.424583333333</c:v>
                      </c:pt>
                      <c:pt idx="2511">
                        <c:v>43466.42459490741</c:v>
                      </c:pt>
                      <c:pt idx="2512">
                        <c:v>43466.42460648148</c:v>
                      </c:pt>
                      <c:pt idx="2513">
                        <c:v>43466.424618055556</c:v>
                      </c:pt>
                      <c:pt idx="2514">
                        <c:v>43466.424629629633</c:v>
                      </c:pt>
                      <c:pt idx="2515">
                        <c:v>43466.424641203703</c:v>
                      </c:pt>
                      <c:pt idx="2516">
                        <c:v>43466.42465277778</c:v>
                      </c:pt>
                      <c:pt idx="2517">
                        <c:v>43466.424664351849</c:v>
                      </c:pt>
                      <c:pt idx="2518">
                        <c:v>43466.424675925933</c:v>
                      </c:pt>
                      <c:pt idx="2519">
                        <c:v>43466.424687500003</c:v>
                      </c:pt>
                      <c:pt idx="2520">
                        <c:v>43466.424699074072</c:v>
                      </c:pt>
                      <c:pt idx="2521">
                        <c:v>43466.424710648149</c:v>
                      </c:pt>
                      <c:pt idx="2522">
                        <c:v>43466.424722222233</c:v>
                      </c:pt>
                      <c:pt idx="2523">
                        <c:v>43466.424733796302</c:v>
                      </c:pt>
                      <c:pt idx="2524">
                        <c:v>43466.424745370372</c:v>
                      </c:pt>
                      <c:pt idx="2525">
                        <c:v>43466.424756944441</c:v>
                      </c:pt>
                      <c:pt idx="2526">
                        <c:v>43466.424768518518</c:v>
                      </c:pt>
                      <c:pt idx="2527">
                        <c:v>43466.424780092602</c:v>
                      </c:pt>
                      <c:pt idx="2528">
                        <c:v>43466.424791666657</c:v>
                      </c:pt>
                      <c:pt idx="2529">
                        <c:v>43466.424803240741</c:v>
                      </c:pt>
                      <c:pt idx="2530">
                        <c:v>43466.424814814818</c:v>
                      </c:pt>
                      <c:pt idx="2531">
                        <c:v>43466.424826388888</c:v>
                      </c:pt>
                      <c:pt idx="2532">
                        <c:v>43466.424837962957</c:v>
                      </c:pt>
                      <c:pt idx="2533">
                        <c:v>43466.424849537027</c:v>
                      </c:pt>
                      <c:pt idx="2534">
                        <c:v>43466.424861111111</c:v>
                      </c:pt>
                      <c:pt idx="2535">
                        <c:v>43466.424872685187</c:v>
                      </c:pt>
                      <c:pt idx="2536">
                        <c:v>43466.424884259257</c:v>
                      </c:pt>
                      <c:pt idx="2537">
                        <c:v>43466.424895833326</c:v>
                      </c:pt>
                      <c:pt idx="2538">
                        <c:v>43466.424907407411</c:v>
                      </c:pt>
                      <c:pt idx="2539">
                        <c:v>43466.42491898148</c:v>
                      </c:pt>
                      <c:pt idx="2540">
                        <c:v>43466.424930555557</c:v>
                      </c:pt>
                      <c:pt idx="2541">
                        <c:v>43466.425034722219</c:v>
                      </c:pt>
                      <c:pt idx="2542">
                        <c:v>43466.425046296303</c:v>
                      </c:pt>
                      <c:pt idx="2543">
                        <c:v>43466.425057870372</c:v>
                      </c:pt>
                      <c:pt idx="2544">
                        <c:v>43466.425069444442</c:v>
                      </c:pt>
                      <c:pt idx="2545">
                        <c:v>43466.425081018519</c:v>
                      </c:pt>
                      <c:pt idx="2546">
                        <c:v>43466.425092592603</c:v>
                      </c:pt>
                      <c:pt idx="2547">
                        <c:v>43466.425104166658</c:v>
                      </c:pt>
                      <c:pt idx="2548">
                        <c:v>43466.425115740742</c:v>
                      </c:pt>
                      <c:pt idx="2549">
                        <c:v>43466.425127314818</c:v>
                      </c:pt>
                      <c:pt idx="2550">
                        <c:v>43466.425138888888</c:v>
                      </c:pt>
                      <c:pt idx="2551">
                        <c:v>43466.425150462957</c:v>
                      </c:pt>
                      <c:pt idx="2552">
                        <c:v>43466.425162037027</c:v>
                      </c:pt>
                      <c:pt idx="2553">
                        <c:v>43466.425173611111</c:v>
                      </c:pt>
                      <c:pt idx="2554">
                        <c:v>43466.425185185188</c:v>
                      </c:pt>
                      <c:pt idx="2555">
                        <c:v>43466.425196759257</c:v>
                      </c:pt>
                      <c:pt idx="2556">
                        <c:v>43466.425208333327</c:v>
                      </c:pt>
                      <c:pt idx="2557">
                        <c:v>43466.425219907411</c:v>
                      </c:pt>
                      <c:pt idx="2558">
                        <c:v>43466.42523148148</c:v>
                      </c:pt>
                      <c:pt idx="2559">
                        <c:v>43466.425243055557</c:v>
                      </c:pt>
                      <c:pt idx="2560">
                        <c:v>43466.425254629627</c:v>
                      </c:pt>
                      <c:pt idx="2561">
                        <c:v>43466.425266203703</c:v>
                      </c:pt>
                      <c:pt idx="2562">
                        <c:v>43466.42527777778</c:v>
                      </c:pt>
                      <c:pt idx="2563">
                        <c:v>43466.42528935185</c:v>
                      </c:pt>
                      <c:pt idx="2564">
                        <c:v>43466.425300925926</c:v>
                      </c:pt>
                      <c:pt idx="2565">
                        <c:v>43466.425312500003</c:v>
                      </c:pt>
                      <c:pt idx="2566">
                        <c:v>43466.425324074073</c:v>
                      </c:pt>
                      <c:pt idx="2567">
                        <c:v>43466.425335648149</c:v>
                      </c:pt>
                      <c:pt idx="2568">
                        <c:v>43466.425347222219</c:v>
                      </c:pt>
                      <c:pt idx="2569">
                        <c:v>43466.425358796303</c:v>
                      </c:pt>
                      <c:pt idx="2570">
                        <c:v>43466.425370370373</c:v>
                      </c:pt>
                      <c:pt idx="2571">
                        <c:v>43466.425381944442</c:v>
                      </c:pt>
                      <c:pt idx="2572">
                        <c:v>43466.425393518519</c:v>
                      </c:pt>
                      <c:pt idx="2573">
                        <c:v>43466.425405092603</c:v>
                      </c:pt>
                      <c:pt idx="2574">
                        <c:v>43466.425416666672</c:v>
                      </c:pt>
                      <c:pt idx="2575">
                        <c:v>43466.425428240742</c:v>
                      </c:pt>
                      <c:pt idx="2576">
                        <c:v>43466.425439814811</c:v>
                      </c:pt>
                      <c:pt idx="2577">
                        <c:v>43466.425451388888</c:v>
                      </c:pt>
                      <c:pt idx="2578">
                        <c:v>43466.425462962958</c:v>
                      </c:pt>
                      <c:pt idx="2579">
                        <c:v>43466.425474537027</c:v>
                      </c:pt>
                      <c:pt idx="2580">
                        <c:v>43466.425486111111</c:v>
                      </c:pt>
                      <c:pt idx="2581">
                        <c:v>43466.425497685188</c:v>
                      </c:pt>
                      <c:pt idx="2582">
                        <c:v>43466.425509259258</c:v>
                      </c:pt>
                      <c:pt idx="2583">
                        <c:v>43466.425520833327</c:v>
                      </c:pt>
                      <c:pt idx="2584">
                        <c:v>43466.425532407397</c:v>
                      </c:pt>
                      <c:pt idx="2585">
                        <c:v>43466.425543981481</c:v>
                      </c:pt>
                      <c:pt idx="2586">
                        <c:v>43466.425555555557</c:v>
                      </c:pt>
                      <c:pt idx="2587">
                        <c:v>43466.425567129627</c:v>
                      </c:pt>
                      <c:pt idx="2588">
                        <c:v>43466.425578703696</c:v>
                      </c:pt>
                      <c:pt idx="2589">
                        <c:v>43466.42559027778</c:v>
                      </c:pt>
                      <c:pt idx="2590">
                        <c:v>43466.42560185185</c:v>
                      </c:pt>
                      <c:pt idx="2591">
                        <c:v>43466.425613425927</c:v>
                      </c:pt>
                      <c:pt idx="2592">
                        <c:v>43466.425625000003</c:v>
                      </c:pt>
                      <c:pt idx="2593">
                        <c:v>43466.425636574073</c:v>
                      </c:pt>
                      <c:pt idx="2594">
                        <c:v>43466.42564814815</c:v>
                      </c:pt>
                      <c:pt idx="2595">
                        <c:v>43466.425659722219</c:v>
                      </c:pt>
                      <c:pt idx="2596">
                        <c:v>43466.425671296303</c:v>
                      </c:pt>
                      <c:pt idx="2597">
                        <c:v>43466.425682870373</c:v>
                      </c:pt>
                      <c:pt idx="2598">
                        <c:v>43466.425694444442</c:v>
                      </c:pt>
                      <c:pt idx="2599">
                        <c:v>43466.425706018519</c:v>
                      </c:pt>
                      <c:pt idx="2600">
                        <c:v>43466.425717592603</c:v>
                      </c:pt>
                      <c:pt idx="2601">
                        <c:v>43466.425729166673</c:v>
                      </c:pt>
                      <c:pt idx="2602">
                        <c:v>43466.425740740742</c:v>
                      </c:pt>
                      <c:pt idx="2603">
                        <c:v>43466.425752314812</c:v>
                      </c:pt>
                      <c:pt idx="2604">
                        <c:v>43466.425763888888</c:v>
                      </c:pt>
                      <c:pt idx="2605">
                        <c:v>43466.425775462973</c:v>
                      </c:pt>
                      <c:pt idx="2606">
                        <c:v>43466.425787037027</c:v>
                      </c:pt>
                      <c:pt idx="2607">
                        <c:v>43466.425798611112</c:v>
                      </c:pt>
                      <c:pt idx="2608">
                        <c:v>43466.425810185188</c:v>
                      </c:pt>
                      <c:pt idx="2609">
                        <c:v>43466.425821759258</c:v>
                      </c:pt>
                      <c:pt idx="2610">
                        <c:v>43466.425833333327</c:v>
                      </c:pt>
                      <c:pt idx="2611">
                        <c:v>43466.425844907397</c:v>
                      </c:pt>
                      <c:pt idx="2612">
                        <c:v>43466.425856481481</c:v>
                      </c:pt>
                      <c:pt idx="2613">
                        <c:v>43466.425868055558</c:v>
                      </c:pt>
                      <c:pt idx="2614">
                        <c:v>43466.425879629627</c:v>
                      </c:pt>
                      <c:pt idx="2615">
                        <c:v>43466.425891203697</c:v>
                      </c:pt>
                      <c:pt idx="2616">
                        <c:v>43466.425902777781</c:v>
                      </c:pt>
                      <c:pt idx="2617">
                        <c:v>43466.42591435185</c:v>
                      </c:pt>
                      <c:pt idx="2618">
                        <c:v>43466.425925925927</c:v>
                      </c:pt>
                      <c:pt idx="2619">
                        <c:v>43466.425937499997</c:v>
                      </c:pt>
                      <c:pt idx="2620">
                        <c:v>43466.425949074073</c:v>
                      </c:pt>
                      <c:pt idx="2621">
                        <c:v>43466.42596064815</c:v>
                      </c:pt>
                      <c:pt idx="2622">
                        <c:v>43466.42597222222</c:v>
                      </c:pt>
                      <c:pt idx="2623">
                        <c:v>43466.425983796304</c:v>
                      </c:pt>
                      <c:pt idx="2624">
                        <c:v>43466.425995370373</c:v>
                      </c:pt>
                      <c:pt idx="2625">
                        <c:v>43466.426006944443</c:v>
                      </c:pt>
                      <c:pt idx="2626">
                        <c:v>43466.426018518519</c:v>
                      </c:pt>
                      <c:pt idx="2627">
                        <c:v>43466.426030092603</c:v>
                      </c:pt>
                      <c:pt idx="2628">
                        <c:v>43466.426041666673</c:v>
                      </c:pt>
                      <c:pt idx="2629">
                        <c:v>43466.426053240742</c:v>
                      </c:pt>
                      <c:pt idx="2630">
                        <c:v>43466.426064814812</c:v>
                      </c:pt>
                      <c:pt idx="2631">
                        <c:v>43466.426076388889</c:v>
                      </c:pt>
                      <c:pt idx="2632">
                        <c:v>43466.426157407397</c:v>
                      </c:pt>
                      <c:pt idx="2633">
                        <c:v>43466.426168981481</c:v>
                      </c:pt>
                      <c:pt idx="2634">
                        <c:v>43466.426180555558</c:v>
                      </c:pt>
                      <c:pt idx="2635">
                        <c:v>43466.426192129627</c:v>
                      </c:pt>
                      <c:pt idx="2636">
                        <c:v>43466.426203703697</c:v>
                      </c:pt>
                      <c:pt idx="2637">
                        <c:v>43466.426215277781</c:v>
                      </c:pt>
                      <c:pt idx="2638">
                        <c:v>43466.426226851851</c:v>
                      </c:pt>
                      <c:pt idx="2639">
                        <c:v>43466.426238425927</c:v>
                      </c:pt>
                      <c:pt idx="2640">
                        <c:v>43466.426249999997</c:v>
                      </c:pt>
                      <c:pt idx="2641">
                        <c:v>43466.426261574074</c:v>
                      </c:pt>
                      <c:pt idx="2642">
                        <c:v>43466.42627314815</c:v>
                      </c:pt>
                      <c:pt idx="2643">
                        <c:v>43466.42628472222</c:v>
                      </c:pt>
                      <c:pt idx="2644">
                        <c:v>43466.426296296297</c:v>
                      </c:pt>
                      <c:pt idx="2645">
                        <c:v>43466.426307870373</c:v>
                      </c:pt>
                      <c:pt idx="2646">
                        <c:v>43466.426319444443</c:v>
                      </c:pt>
                      <c:pt idx="2647">
                        <c:v>43466.42633101852</c:v>
                      </c:pt>
                      <c:pt idx="2648">
                        <c:v>43466.426342592589</c:v>
                      </c:pt>
                      <c:pt idx="2649">
                        <c:v>43466.426354166673</c:v>
                      </c:pt>
                      <c:pt idx="2650">
                        <c:v>43466.426365740743</c:v>
                      </c:pt>
                      <c:pt idx="2651">
                        <c:v>43466.426377314812</c:v>
                      </c:pt>
                      <c:pt idx="2652">
                        <c:v>43466.426388888889</c:v>
                      </c:pt>
                      <c:pt idx="2653">
                        <c:v>43466.426400462973</c:v>
                      </c:pt>
                      <c:pt idx="2654">
                        <c:v>43466.426412037043</c:v>
                      </c:pt>
                      <c:pt idx="2655">
                        <c:v>43466.426423611112</c:v>
                      </c:pt>
                      <c:pt idx="2656">
                        <c:v>43466.426435185182</c:v>
                      </c:pt>
                      <c:pt idx="2657">
                        <c:v>43466.426446759258</c:v>
                      </c:pt>
                      <c:pt idx="2658">
                        <c:v>43466.426458333342</c:v>
                      </c:pt>
                      <c:pt idx="2659">
                        <c:v>43466.426469907397</c:v>
                      </c:pt>
                      <c:pt idx="2660">
                        <c:v>43466.426481481481</c:v>
                      </c:pt>
                      <c:pt idx="2661">
                        <c:v>43466.426493055558</c:v>
                      </c:pt>
                      <c:pt idx="2662">
                        <c:v>43466.426504629628</c:v>
                      </c:pt>
                      <c:pt idx="2663">
                        <c:v>43466.426516203697</c:v>
                      </c:pt>
                      <c:pt idx="2664">
                        <c:v>43466.426527777781</c:v>
                      </c:pt>
                      <c:pt idx="2665">
                        <c:v>43466.426539351851</c:v>
                      </c:pt>
                      <c:pt idx="2666">
                        <c:v>43466.426550925928</c:v>
                      </c:pt>
                      <c:pt idx="2667">
                        <c:v>43466.426562499997</c:v>
                      </c:pt>
                      <c:pt idx="2668">
                        <c:v>43466.426574074067</c:v>
                      </c:pt>
                      <c:pt idx="2669">
                        <c:v>43466.426585648151</c:v>
                      </c:pt>
                      <c:pt idx="2670">
                        <c:v>43466.42659722222</c:v>
                      </c:pt>
                      <c:pt idx="2671">
                        <c:v>43466.426608796297</c:v>
                      </c:pt>
                      <c:pt idx="2672">
                        <c:v>43466.426620370366</c:v>
                      </c:pt>
                      <c:pt idx="2673">
                        <c:v>43466.426631944443</c:v>
                      </c:pt>
                      <c:pt idx="2674">
                        <c:v>43466.42664351852</c:v>
                      </c:pt>
                      <c:pt idx="2675">
                        <c:v>43466.426655092589</c:v>
                      </c:pt>
                      <c:pt idx="2676">
                        <c:v>43466.426666666674</c:v>
                      </c:pt>
                      <c:pt idx="2677">
                        <c:v>43466.426678240743</c:v>
                      </c:pt>
                      <c:pt idx="2678">
                        <c:v>43466.426689814813</c:v>
                      </c:pt>
                      <c:pt idx="2679">
                        <c:v>43466.426701388889</c:v>
                      </c:pt>
                      <c:pt idx="2680">
                        <c:v>43466.426712962973</c:v>
                      </c:pt>
                      <c:pt idx="2681">
                        <c:v>43466.426724537043</c:v>
                      </c:pt>
                      <c:pt idx="2682">
                        <c:v>43466.426736111112</c:v>
                      </c:pt>
                      <c:pt idx="2683">
                        <c:v>43466.426747685182</c:v>
                      </c:pt>
                      <c:pt idx="2684">
                        <c:v>43466.426759259259</c:v>
                      </c:pt>
                      <c:pt idx="2685">
                        <c:v>43466.426770833343</c:v>
                      </c:pt>
                      <c:pt idx="2686">
                        <c:v>43466.426782407398</c:v>
                      </c:pt>
                      <c:pt idx="2687">
                        <c:v>43466.426793981482</c:v>
                      </c:pt>
                      <c:pt idx="2688">
                        <c:v>43466.426805555559</c:v>
                      </c:pt>
                      <c:pt idx="2689">
                        <c:v>43466.426817129628</c:v>
                      </c:pt>
                      <c:pt idx="2690">
                        <c:v>43466.426828703698</c:v>
                      </c:pt>
                      <c:pt idx="2691">
                        <c:v>43466.426840277767</c:v>
                      </c:pt>
                      <c:pt idx="2692">
                        <c:v>43466.426851851851</c:v>
                      </c:pt>
                      <c:pt idx="2693">
                        <c:v>43466.426863425928</c:v>
                      </c:pt>
                      <c:pt idx="2694">
                        <c:v>43466.426874999997</c:v>
                      </c:pt>
                      <c:pt idx="2695">
                        <c:v>43466.426886574067</c:v>
                      </c:pt>
                      <c:pt idx="2696">
                        <c:v>43466.426898148151</c:v>
                      </c:pt>
                      <c:pt idx="2697">
                        <c:v>43466.42690972222</c:v>
                      </c:pt>
                      <c:pt idx="2698">
                        <c:v>43466.426921296297</c:v>
                      </c:pt>
                      <c:pt idx="2699">
                        <c:v>43466.426932870367</c:v>
                      </c:pt>
                      <c:pt idx="2700">
                        <c:v>43466.426944444444</c:v>
                      </c:pt>
                      <c:pt idx="2701">
                        <c:v>43466.42695601852</c:v>
                      </c:pt>
                      <c:pt idx="2702">
                        <c:v>43466.42696759259</c:v>
                      </c:pt>
                      <c:pt idx="2703">
                        <c:v>43466.426979166667</c:v>
                      </c:pt>
                      <c:pt idx="2704">
                        <c:v>43466.426990740743</c:v>
                      </c:pt>
                      <c:pt idx="2705">
                        <c:v>43466.427002314813</c:v>
                      </c:pt>
                      <c:pt idx="2706">
                        <c:v>43466.42701388889</c:v>
                      </c:pt>
                      <c:pt idx="2707">
                        <c:v>43466.427025462966</c:v>
                      </c:pt>
                      <c:pt idx="2708">
                        <c:v>43466.427037037043</c:v>
                      </c:pt>
                      <c:pt idx="2709">
                        <c:v>43466.427048611113</c:v>
                      </c:pt>
                      <c:pt idx="2710">
                        <c:v>43466.427060185182</c:v>
                      </c:pt>
                      <c:pt idx="2711">
                        <c:v>43466.427071759259</c:v>
                      </c:pt>
                      <c:pt idx="2712">
                        <c:v>43466.427083333343</c:v>
                      </c:pt>
                      <c:pt idx="2713">
                        <c:v>43466.427094907413</c:v>
                      </c:pt>
                      <c:pt idx="2714">
                        <c:v>43466.427106481482</c:v>
                      </c:pt>
                      <c:pt idx="2715">
                        <c:v>43466.427118055559</c:v>
                      </c:pt>
                      <c:pt idx="2716">
                        <c:v>43466.427129629628</c:v>
                      </c:pt>
                      <c:pt idx="2717">
                        <c:v>43466.427141203712</c:v>
                      </c:pt>
                      <c:pt idx="2718">
                        <c:v>43466.427152777767</c:v>
                      </c:pt>
                      <c:pt idx="2719">
                        <c:v>43466.427164351851</c:v>
                      </c:pt>
                      <c:pt idx="2720">
                        <c:v>43466.427175925928</c:v>
                      </c:pt>
                      <c:pt idx="2721">
                        <c:v>43466.427187499998</c:v>
                      </c:pt>
                      <c:pt idx="2722">
                        <c:v>43466.427199074067</c:v>
                      </c:pt>
                      <c:pt idx="2723">
                        <c:v>43466.427210648151</c:v>
                      </c:pt>
                      <c:pt idx="2724">
                        <c:v>43466.427222222221</c:v>
                      </c:pt>
                      <c:pt idx="2725">
                        <c:v>43466.427233796298</c:v>
                      </c:pt>
                      <c:pt idx="2726">
                        <c:v>43466.427245370367</c:v>
                      </c:pt>
                      <c:pt idx="2727">
                        <c:v>43466.427256944437</c:v>
                      </c:pt>
                      <c:pt idx="2728">
                        <c:v>43466.427268518521</c:v>
                      </c:pt>
                      <c:pt idx="2729">
                        <c:v>43466.42728009259</c:v>
                      </c:pt>
                      <c:pt idx="2730">
                        <c:v>43466.427291666667</c:v>
                      </c:pt>
                      <c:pt idx="2731">
                        <c:v>43466.427303240736</c:v>
                      </c:pt>
                      <c:pt idx="2732">
                        <c:v>43466.427314814813</c:v>
                      </c:pt>
                      <c:pt idx="2733">
                        <c:v>43466.42732638889</c:v>
                      </c:pt>
                      <c:pt idx="2734">
                        <c:v>43466.427337962959</c:v>
                      </c:pt>
                      <c:pt idx="2735">
                        <c:v>43466.427349537043</c:v>
                      </c:pt>
                      <c:pt idx="2736">
                        <c:v>43466.427361111113</c:v>
                      </c:pt>
                      <c:pt idx="2737">
                        <c:v>43466.427372685182</c:v>
                      </c:pt>
                      <c:pt idx="2738">
                        <c:v>43466.427384259259</c:v>
                      </c:pt>
                      <c:pt idx="2739">
                        <c:v>43466.427395833343</c:v>
                      </c:pt>
                      <c:pt idx="2740">
                        <c:v>43466.427407407413</c:v>
                      </c:pt>
                      <c:pt idx="2741">
                        <c:v>43466.427418981482</c:v>
                      </c:pt>
                      <c:pt idx="2742">
                        <c:v>43466.427430555559</c:v>
                      </c:pt>
                      <c:pt idx="2743">
                        <c:v>43466.427442129629</c:v>
                      </c:pt>
                      <c:pt idx="2744">
                        <c:v>43466.427453703713</c:v>
                      </c:pt>
                      <c:pt idx="2745">
                        <c:v>43466.427465277768</c:v>
                      </c:pt>
                      <c:pt idx="2746">
                        <c:v>43466.427476851852</c:v>
                      </c:pt>
                      <c:pt idx="2747">
                        <c:v>43466.427488425928</c:v>
                      </c:pt>
                      <c:pt idx="2748">
                        <c:v>43466.427499999998</c:v>
                      </c:pt>
                      <c:pt idx="2749">
                        <c:v>43466.427511574067</c:v>
                      </c:pt>
                      <c:pt idx="2750">
                        <c:v>43466.427523148152</c:v>
                      </c:pt>
                      <c:pt idx="2751">
                        <c:v>43466.427534722221</c:v>
                      </c:pt>
                      <c:pt idx="2752">
                        <c:v>43466.427546296298</c:v>
                      </c:pt>
                      <c:pt idx="2753">
                        <c:v>43466.427557870367</c:v>
                      </c:pt>
                      <c:pt idx="2754">
                        <c:v>43466.427569444437</c:v>
                      </c:pt>
                      <c:pt idx="2755">
                        <c:v>43466.427581018521</c:v>
                      </c:pt>
                      <c:pt idx="2756">
                        <c:v>43466.42759259259</c:v>
                      </c:pt>
                      <c:pt idx="2757">
                        <c:v>43466.427604166667</c:v>
                      </c:pt>
                      <c:pt idx="2758">
                        <c:v>43466.427615740737</c:v>
                      </c:pt>
                      <c:pt idx="2759">
                        <c:v>43466.427627314813</c:v>
                      </c:pt>
                      <c:pt idx="2760">
                        <c:v>43466.42763888889</c:v>
                      </c:pt>
                      <c:pt idx="2761">
                        <c:v>43466.42765046296</c:v>
                      </c:pt>
                      <c:pt idx="2762">
                        <c:v>43466.427662037036</c:v>
                      </c:pt>
                      <c:pt idx="2763">
                        <c:v>43466.427673611113</c:v>
                      </c:pt>
                      <c:pt idx="2764">
                        <c:v>43466.427685185183</c:v>
                      </c:pt>
                      <c:pt idx="2765">
                        <c:v>43466.42769675926</c:v>
                      </c:pt>
                      <c:pt idx="2766">
                        <c:v>43466.427708333344</c:v>
                      </c:pt>
                      <c:pt idx="2767">
                        <c:v>43466.427719907413</c:v>
                      </c:pt>
                      <c:pt idx="2768">
                        <c:v>43466.427731481483</c:v>
                      </c:pt>
                      <c:pt idx="2769">
                        <c:v>43466.427743055552</c:v>
                      </c:pt>
                      <c:pt idx="2770">
                        <c:v>43466.427754629629</c:v>
                      </c:pt>
                      <c:pt idx="2771">
                        <c:v>43466.427766203713</c:v>
                      </c:pt>
                      <c:pt idx="2772">
                        <c:v>43466.427777777782</c:v>
                      </c:pt>
                      <c:pt idx="2773">
                        <c:v>43466.427789351852</c:v>
                      </c:pt>
                      <c:pt idx="2774">
                        <c:v>43466.427800925929</c:v>
                      </c:pt>
                      <c:pt idx="2775">
                        <c:v>43466.427812499998</c:v>
                      </c:pt>
                      <c:pt idx="2776">
                        <c:v>43466.427824074082</c:v>
                      </c:pt>
                      <c:pt idx="2777">
                        <c:v>43466.427835648137</c:v>
                      </c:pt>
                      <c:pt idx="2778">
                        <c:v>43466.427847222221</c:v>
                      </c:pt>
                      <c:pt idx="2779">
                        <c:v>43466.427858796298</c:v>
                      </c:pt>
                      <c:pt idx="2780">
                        <c:v>43466.427870370368</c:v>
                      </c:pt>
                      <c:pt idx="2781">
                        <c:v>43466.427881944437</c:v>
                      </c:pt>
                      <c:pt idx="2782">
                        <c:v>43466.427893518521</c:v>
                      </c:pt>
                      <c:pt idx="2783">
                        <c:v>43466.427905092591</c:v>
                      </c:pt>
                      <c:pt idx="2784">
                        <c:v>43466.427916666667</c:v>
                      </c:pt>
                      <c:pt idx="2785">
                        <c:v>43466.427928240737</c:v>
                      </c:pt>
                      <c:pt idx="2786">
                        <c:v>43466.427939814806</c:v>
                      </c:pt>
                      <c:pt idx="2787">
                        <c:v>43466.427951388891</c:v>
                      </c:pt>
                      <c:pt idx="2788">
                        <c:v>43466.42796296296</c:v>
                      </c:pt>
                      <c:pt idx="2789">
                        <c:v>43466.427974537037</c:v>
                      </c:pt>
                      <c:pt idx="2790">
                        <c:v>43466.427986111114</c:v>
                      </c:pt>
                      <c:pt idx="2791">
                        <c:v>43466.427997685183</c:v>
                      </c:pt>
                      <c:pt idx="2792">
                        <c:v>43466.42800925926</c:v>
                      </c:pt>
                      <c:pt idx="2793">
                        <c:v>43466.428020833337</c:v>
                      </c:pt>
                      <c:pt idx="2794">
                        <c:v>43466.428032407413</c:v>
                      </c:pt>
                      <c:pt idx="2795">
                        <c:v>43466.428043981483</c:v>
                      </c:pt>
                      <c:pt idx="2796">
                        <c:v>43466.428055555552</c:v>
                      </c:pt>
                      <c:pt idx="2797">
                        <c:v>43466.428067129629</c:v>
                      </c:pt>
                      <c:pt idx="2798">
                        <c:v>43466.428078703713</c:v>
                      </c:pt>
                      <c:pt idx="2799">
                        <c:v>43466.428090277783</c:v>
                      </c:pt>
                      <c:pt idx="2800">
                        <c:v>43466.428101851852</c:v>
                      </c:pt>
                      <c:pt idx="2801">
                        <c:v>43466.428113425929</c:v>
                      </c:pt>
                      <c:pt idx="2802">
                        <c:v>43466.428124999999</c:v>
                      </c:pt>
                      <c:pt idx="2803">
                        <c:v>43466.428136574083</c:v>
                      </c:pt>
                      <c:pt idx="2804">
                        <c:v>43466.428148148138</c:v>
                      </c:pt>
                      <c:pt idx="2805">
                        <c:v>43466.428159722222</c:v>
                      </c:pt>
                      <c:pt idx="2806">
                        <c:v>43466.428171296298</c:v>
                      </c:pt>
                      <c:pt idx="2807">
                        <c:v>43466.428182870368</c:v>
                      </c:pt>
                      <c:pt idx="2808">
                        <c:v>43466.428194444437</c:v>
                      </c:pt>
                      <c:pt idx="2809">
                        <c:v>43466.428206018521</c:v>
                      </c:pt>
                      <c:pt idx="2810">
                        <c:v>43466.428217592591</c:v>
                      </c:pt>
                      <c:pt idx="2811">
                        <c:v>43466.428229166668</c:v>
                      </c:pt>
                      <c:pt idx="2812">
                        <c:v>43466.428240740737</c:v>
                      </c:pt>
                      <c:pt idx="2813">
                        <c:v>43466.428252314807</c:v>
                      </c:pt>
                      <c:pt idx="2814">
                        <c:v>43466.428263888891</c:v>
                      </c:pt>
                      <c:pt idx="2815">
                        <c:v>43466.42827546296</c:v>
                      </c:pt>
                      <c:pt idx="2816">
                        <c:v>43466.428287037037</c:v>
                      </c:pt>
                      <c:pt idx="2817">
                        <c:v>43466.428298611107</c:v>
                      </c:pt>
                      <c:pt idx="2818">
                        <c:v>43466.428310185183</c:v>
                      </c:pt>
                      <c:pt idx="2819">
                        <c:v>43466.42832175926</c:v>
                      </c:pt>
                      <c:pt idx="2820">
                        <c:v>43466.428333333337</c:v>
                      </c:pt>
                      <c:pt idx="2821">
                        <c:v>43466.428344907406</c:v>
                      </c:pt>
                      <c:pt idx="2822">
                        <c:v>43466.428356481483</c:v>
                      </c:pt>
                      <c:pt idx="2823">
                        <c:v>43466.428368055553</c:v>
                      </c:pt>
                      <c:pt idx="2824">
                        <c:v>43466.428379629629</c:v>
                      </c:pt>
                      <c:pt idx="2825">
                        <c:v>43466.428391203714</c:v>
                      </c:pt>
                      <c:pt idx="2826">
                        <c:v>43466.428402777783</c:v>
                      </c:pt>
                      <c:pt idx="2827">
                        <c:v>43466.428414351853</c:v>
                      </c:pt>
                      <c:pt idx="2828">
                        <c:v>43466.428425925929</c:v>
                      </c:pt>
                      <c:pt idx="2829">
                        <c:v>43466.428437499999</c:v>
                      </c:pt>
                      <c:pt idx="2830">
                        <c:v>43466.428449074083</c:v>
                      </c:pt>
                      <c:pt idx="2831">
                        <c:v>43466.428460648152</c:v>
                      </c:pt>
                      <c:pt idx="2832">
                        <c:v>43466.428472222222</c:v>
                      </c:pt>
                      <c:pt idx="2833">
                        <c:v>43466.428483796299</c:v>
                      </c:pt>
                      <c:pt idx="2834">
                        <c:v>43466.428495370368</c:v>
                      </c:pt>
                      <c:pt idx="2835">
                        <c:v>43466.428506944438</c:v>
                      </c:pt>
                      <c:pt idx="2836">
                        <c:v>43466.428518518522</c:v>
                      </c:pt>
                      <c:pt idx="2837">
                        <c:v>43466.428530092591</c:v>
                      </c:pt>
                      <c:pt idx="2838">
                        <c:v>43466.428541666668</c:v>
                      </c:pt>
                      <c:pt idx="2839">
                        <c:v>43466.428553240738</c:v>
                      </c:pt>
                      <c:pt idx="2840">
                        <c:v>43466.428564814807</c:v>
                      </c:pt>
                      <c:pt idx="2841">
                        <c:v>43466.428576388891</c:v>
                      </c:pt>
                      <c:pt idx="2842">
                        <c:v>43466.428587962961</c:v>
                      </c:pt>
                      <c:pt idx="2843">
                        <c:v>43466.428599537037</c:v>
                      </c:pt>
                      <c:pt idx="2844">
                        <c:v>43466.428611111107</c:v>
                      </c:pt>
                      <c:pt idx="2845">
                        <c:v>43466.428622685176</c:v>
                      </c:pt>
                      <c:pt idx="2846">
                        <c:v>43466.42863425926</c:v>
                      </c:pt>
                      <c:pt idx="2847">
                        <c:v>43466.42864583333</c:v>
                      </c:pt>
                      <c:pt idx="2848">
                        <c:v>43466.428657407407</c:v>
                      </c:pt>
                      <c:pt idx="2849">
                        <c:v>43466.428668981483</c:v>
                      </c:pt>
                      <c:pt idx="2850">
                        <c:v>43466.428680555553</c:v>
                      </c:pt>
                      <c:pt idx="2851">
                        <c:v>43466.42869212963</c:v>
                      </c:pt>
                      <c:pt idx="2852">
                        <c:v>43466.428703703707</c:v>
                      </c:pt>
                      <c:pt idx="2853">
                        <c:v>43466.428715277783</c:v>
                      </c:pt>
                      <c:pt idx="2854">
                        <c:v>43466.428726851853</c:v>
                      </c:pt>
                      <c:pt idx="2855">
                        <c:v>43466.428738425922</c:v>
                      </c:pt>
                      <c:pt idx="2856">
                        <c:v>43466.428749999999</c:v>
                      </c:pt>
                      <c:pt idx="2857">
                        <c:v>43466.428761574083</c:v>
                      </c:pt>
                      <c:pt idx="2858">
                        <c:v>43466.428773148153</c:v>
                      </c:pt>
                      <c:pt idx="2859">
                        <c:v>43466.428784722222</c:v>
                      </c:pt>
                      <c:pt idx="2860">
                        <c:v>43466.428796296299</c:v>
                      </c:pt>
                      <c:pt idx="2861">
                        <c:v>43466.428807870368</c:v>
                      </c:pt>
                      <c:pt idx="2862">
                        <c:v>43466.428819444453</c:v>
                      </c:pt>
                      <c:pt idx="2863">
                        <c:v>43466.428831018522</c:v>
                      </c:pt>
                      <c:pt idx="2864">
                        <c:v>43466.428842592592</c:v>
                      </c:pt>
                      <c:pt idx="2865">
                        <c:v>43466.428854166668</c:v>
                      </c:pt>
                      <c:pt idx="2866">
                        <c:v>43466.428865740738</c:v>
                      </c:pt>
                      <c:pt idx="2867">
                        <c:v>43466.428877314807</c:v>
                      </c:pt>
                      <c:pt idx="2868">
                        <c:v>43466.428888888891</c:v>
                      </c:pt>
                      <c:pt idx="2869">
                        <c:v>43466.428900462961</c:v>
                      </c:pt>
                      <c:pt idx="2870">
                        <c:v>43466.428912037038</c:v>
                      </c:pt>
                      <c:pt idx="2871">
                        <c:v>43466.428923611107</c:v>
                      </c:pt>
                      <c:pt idx="2872">
                        <c:v>43466.428935185177</c:v>
                      </c:pt>
                      <c:pt idx="2873">
                        <c:v>43466.428946759261</c:v>
                      </c:pt>
                      <c:pt idx="2874">
                        <c:v>43466.42895833333</c:v>
                      </c:pt>
                      <c:pt idx="2875">
                        <c:v>43466.428969907407</c:v>
                      </c:pt>
                      <c:pt idx="2876">
                        <c:v>43466.428981481477</c:v>
                      </c:pt>
                      <c:pt idx="2877">
                        <c:v>43466.428993055553</c:v>
                      </c:pt>
                      <c:pt idx="2878">
                        <c:v>43466.42900462963</c:v>
                      </c:pt>
                      <c:pt idx="2879">
                        <c:v>43466.429016203707</c:v>
                      </c:pt>
                      <c:pt idx="2880">
                        <c:v>43466.429027777784</c:v>
                      </c:pt>
                      <c:pt idx="2881">
                        <c:v>43466.429039351853</c:v>
                      </c:pt>
                      <c:pt idx="2882">
                        <c:v>43466.429050925923</c:v>
                      </c:pt>
                      <c:pt idx="2883">
                        <c:v>43466.429062499999</c:v>
                      </c:pt>
                      <c:pt idx="2884">
                        <c:v>43466.429074074083</c:v>
                      </c:pt>
                      <c:pt idx="2885">
                        <c:v>43466.429085648153</c:v>
                      </c:pt>
                      <c:pt idx="2886">
                        <c:v>43466.429097222222</c:v>
                      </c:pt>
                      <c:pt idx="2887">
                        <c:v>43466.429108796299</c:v>
                      </c:pt>
                      <c:pt idx="2888">
                        <c:v>43466.429120370369</c:v>
                      </c:pt>
                      <c:pt idx="2889">
                        <c:v>43466.429178240738</c:v>
                      </c:pt>
                      <c:pt idx="2890">
                        <c:v>43466.429189814808</c:v>
                      </c:pt>
                      <c:pt idx="2891">
                        <c:v>43466.429224537038</c:v>
                      </c:pt>
                      <c:pt idx="2892">
                        <c:v>43466.429282407407</c:v>
                      </c:pt>
                      <c:pt idx="2893">
                        <c:v>43466.429409722223</c:v>
                      </c:pt>
                      <c:pt idx="2894">
                        <c:v>43466.4294212963</c:v>
                      </c:pt>
                      <c:pt idx="2895">
                        <c:v>43466.429432870369</c:v>
                      </c:pt>
                      <c:pt idx="2896">
                        <c:v>43466.429444444453</c:v>
                      </c:pt>
                      <c:pt idx="2897">
                        <c:v>43466.429479166669</c:v>
                      </c:pt>
                      <c:pt idx="2898">
                        <c:v>43466.429490740738</c:v>
                      </c:pt>
                      <c:pt idx="2899">
                        <c:v>43466.429502314822</c:v>
                      </c:pt>
                      <c:pt idx="2900">
                        <c:v>43466.429513888892</c:v>
                      </c:pt>
                      <c:pt idx="2901">
                        <c:v>43466.429525462961</c:v>
                      </c:pt>
                      <c:pt idx="2902">
                        <c:v>43466.429537037038</c:v>
                      </c:pt>
                      <c:pt idx="2903">
                        <c:v>43466.429548611108</c:v>
                      </c:pt>
                      <c:pt idx="2904">
                        <c:v>43466.429560185177</c:v>
                      </c:pt>
                      <c:pt idx="2905">
                        <c:v>43466.429571759261</c:v>
                      </c:pt>
                      <c:pt idx="2906">
                        <c:v>43466.429583333331</c:v>
                      </c:pt>
                      <c:pt idx="2907">
                        <c:v>43466.429594907408</c:v>
                      </c:pt>
                      <c:pt idx="2908">
                        <c:v>43466.429606481477</c:v>
                      </c:pt>
                      <c:pt idx="2909">
                        <c:v>43466.429618055547</c:v>
                      </c:pt>
                      <c:pt idx="2910">
                        <c:v>43466.429629629631</c:v>
                      </c:pt>
                      <c:pt idx="2911">
                        <c:v>43466.4296412037</c:v>
                      </c:pt>
                      <c:pt idx="2912">
                        <c:v>43466.429652777777</c:v>
                      </c:pt>
                      <c:pt idx="2913">
                        <c:v>43466.429664351846</c:v>
                      </c:pt>
                      <c:pt idx="2914">
                        <c:v>43466.429675925923</c:v>
                      </c:pt>
                      <c:pt idx="2915">
                        <c:v>43466.4296875</c:v>
                      </c:pt>
                      <c:pt idx="2916">
                        <c:v>43466.429699074077</c:v>
                      </c:pt>
                      <c:pt idx="2917">
                        <c:v>43466.429710648154</c:v>
                      </c:pt>
                      <c:pt idx="2918">
                        <c:v>43466.429722222223</c:v>
                      </c:pt>
                      <c:pt idx="2919">
                        <c:v>43466.4297337963</c:v>
                      </c:pt>
                      <c:pt idx="2920">
                        <c:v>43466.429745370369</c:v>
                      </c:pt>
                      <c:pt idx="2921">
                        <c:v>43466.429756944453</c:v>
                      </c:pt>
                      <c:pt idx="2922">
                        <c:v>43466.429768518523</c:v>
                      </c:pt>
                      <c:pt idx="2923">
                        <c:v>43466.429780092592</c:v>
                      </c:pt>
                      <c:pt idx="2924">
                        <c:v>43466.429791666669</c:v>
                      </c:pt>
                      <c:pt idx="2925">
                        <c:v>43466.429803240739</c:v>
                      </c:pt>
                      <c:pt idx="2926">
                        <c:v>43466.429814814823</c:v>
                      </c:pt>
                      <c:pt idx="2927">
                        <c:v>43466.429826388892</c:v>
                      </c:pt>
                      <c:pt idx="2928">
                        <c:v>43466.429837962962</c:v>
                      </c:pt>
                      <c:pt idx="2929">
                        <c:v>43466.429849537039</c:v>
                      </c:pt>
                      <c:pt idx="2930">
                        <c:v>43466.429861111108</c:v>
                      </c:pt>
                      <c:pt idx="2931">
                        <c:v>43466.429872685178</c:v>
                      </c:pt>
                      <c:pt idx="2932">
                        <c:v>43466.429884259262</c:v>
                      </c:pt>
                      <c:pt idx="2933">
                        <c:v>43466.429895833331</c:v>
                      </c:pt>
                      <c:pt idx="2934">
                        <c:v>43466.429907407408</c:v>
                      </c:pt>
                      <c:pt idx="2935">
                        <c:v>43466.429918981477</c:v>
                      </c:pt>
                      <c:pt idx="2936">
                        <c:v>43466.429930555547</c:v>
                      </c:pt>
                      <c:pt idx="2937">
                        <c:v>43466.429942129631</c:v>
                      </c:pt>
                      <c:pt idx="2938">
                        <c:v>43466.4299537037</c:v>
                      </c:pt>
                      <c:pt idx="2939">
                        <c:v>43466.429965277777</c:v>
                      </c:pt>
                      <c:pt idx="2940">
                        <c:v>43466.429976851847</c:v>
                      </c:pt>
                      <c:pt idx="2941">
                        <c:v>43466.429988425924</c:v>
                      </c:pt>
                      <c:pt idx="2942">
                        <c:v>43466.43</c:v>
                      </c:pt>
                      <c:pt idx="2943">
                        <c:v>43466.430011574077</c:v>
                      </c:pt>
                      <c:pt idx="2944">
                        <c:v>43466.430023148147</c:v>
                      </c:pt>
                      <c:pt idx="2945">
                        <c:v>43466.430034722223</c:v>
                      </c:pt>
                      <c:pt idx="2946">
                        <c:v>43466.430046296293</c:v>
                      </c:pt>
                      <c:pt idx="2947">
                        <c:v>43466.43005787037</c:v>
                      </c:pt>
                      <c:pt idx="2948">
                        <c:v>43466.430069444446</c:v>
                      </c:pt>
                      <c:pt idx="2949">
                        <c:v>43466.430081018523</c:v>
                      </c:pt>
                      <c:pt idx="2950">
                        <c:v>43466.430092592593</c:v>
                      </c:pt>
                      <c:pt idx="2951">
                        <c:v>43466.430104166669</c:v>
                      </c:pt>
                      <c:pt idx="2952">
                        <c:v>43466.430115740739</c:v>
                      </c:pt>
                      <c:pt idx="2953">
                        <c:v>43466.430127314823</c:v>
                      </c:pt>
                      <c:pt idx="2954">
                        <c:v>43466.430138888893</c:v>
                      </c:pt>
                      <c:pt idx="2955">
                        <c:v>43466.430150462962</c:v>
                      </c:pt>
                      <c:pt idx="2956">
                        <c:v>43466.430162037039</c:v>
                      </c:pt>
                      <c:pt idx="2957">
                        <c:v>43466.430173611108</c:v>
                      </c:pt>
                      <c:pt idx="2958">
                        <c:v>43466.430185185192</c:v>
                      </c:pt>
                      <c:pt idx="2959">
                        <c:v>43466.430196759262</c:v>
                      </c:pt>
                      <c:pt idx="2960">
                        <c:v>43466.430208333331</c:v>
                      </c:pt>
                      <c:pt idx="2961">
                        <c:v>43466.430219907408</c:v>
                      </c:pt>
                      <c:pt idx="2962">
                        <c:v>43466.430231481478</c:v>
                      </c:pt>
                      <c:pt idx="2963">
                        <c:v>43466.430243055547</c:v>
                      </c:pt>
                      <c:pt idx="2964">
                        <c:v>43466.430254629631</c:v>
                      </c:pt>
                      <c:pt idx="2965">
                        <c:v>43466.430266203701</c:v>
                      </c:pt>
                      <c:pt idx="2966">
                        <c:v>43466.430277777778</c:v>
                      </c:pt>
                      <c:pt idx="2967">
                        <c:v>43466.430289351847</c:v>
                      </c:pt>
                      <c:pt idx="2968">
                        <c:v>43466.430300925917</c:v>
                      </c:pt>
                      <c:pt idx="2969">
                        <c:v>43466.430312500001</c:v>
                      </c:pt>
                      <c:pt idx="2970">
                        <c:v>43466.430324074077</c:v>
                      </c:pt>
                      <c:pt idx="2971">
                        <c:v>43466.430335648147</c:v>
                      </c:pt>
                      <c:pt idx="2972">
                        <c:v>43466.430347222216</c:v>
                      </c:pt>
                      <c:pt idx="2973">
                        <c:v>43466.430358796293</c:v>
                      </c:pt>
                      <c:pt idx="2974">
                        <c:v>43466.43037037037</c:v>
                      </c:pt>
                      <c:pt idx="2975">
                        <c:v>43466.430381944447</c:v>
                      </c:pt>
                      <c:pt idx="2976">
                        <c:v>43466.430393518523</c:v>
                      </c:pt>
                      <c:pt idx="2977">
                        <c:v>43466.430405092593</c:v>
                      </c:pt>
                      <c:pt idx="2978">
                        <c:v>43466.43041666667</c:v>
                      </c:pt>
                      <c:pt idx="2979">
                        <c:v>43466.430428240739</c:v>
                      </c:pt>
                      <c:pt idx="2980">
                        <c:v>43466.430439814823</c:v>
                      </c:pt>
                      <c:pt idx="2981">
                        <c:v>43466.430451388893</c:v>
                      </c:pt>
                      <c:pt idx="2982">
                        <c:v>43466.430462962962</c:v>
                      </c:pt>
                      <c:pt idx="2983">
                        <c:v>43466.430474537039</c:v>
                      </c:pt>
                      <c:pt idx="2984">
                        <c:v>43466.430486111109</c:v>
                      </c:pt>
                      <c:pt idx="2985">
                        <c:v>43466.430497685193</c:v>
                      </c:pt>
                      <c:pt idx="2986">
                        <c:v>43466.430509259262</c:v>
                      </c:pt>
                      <c:pt idx="2987">
                        <c:v>43466.430520833332</c:v>
                      </c:pt>
                      <c:pt idx="2988">
                        <c:v>43466.430532407408</c:v>
                      </c:pt>
                      <c:pt idx="2989">
                        <c:v>43466.430543981478</c:v>
                      </c:pt>
                      <c:pt idx="2990">
                        <c:v>43466.430555555547</c:v>
                      </c:pt>
                      <c:pt idx="2991">
                        <c:v>43466.430567129632</c:v>
                      </c:pt>
                      <c:pt idx="2992">
                        <c:v>43466.430578703701</c:v>
                      </c:pt>
                      <c:pt idx="2993">
                        <c:v>43466.430590277778</c:v>
                      </c:pt>
                      <c:pt idx="2994">
                        <c:v>43466.430601851847</c:v>
                      </c:pt>
                      <c:pt idx="2995">
                        <c:v>43466.430613425917</c:v>
                      </c:pt>
                      <c:pt idx="2996">
                        <c:v>43466.430625000001</c:v>
                      </c:pt>
                      <c:pt idx="2997">
                        <c:v>43466.430636574078</c:v>
                      </c:pt>
                      <c:pt idx="2998">
                        <c:v>43466.430648148147</c:v>
                      </c:pt>
                      <c:pt idx="2999">
                        <c:v>43466.430659722217</c:v>
                      </c:pt>
                      <c:pt idx="3000">
                        <c:v>43466.430671296293</c:v>
                      </c:pt>
                      <c:pt idx="3001">
                        <c:v>43466.43068287037</c:v>
                      </c:pt>
                      <c:pt idx="3002">
                        <c:v>43466.430694444447</c:v>
                      </c:pt>
                      <c:pt idx="3003">
                        <c:v>43466.430706018517</c:v>
                      </c:pt>
                      <c:pt idx="3004">
                        <c:v>43466.430717592593</c:v>
                      </c:pt>
                      <c:pt idx="3005">
                        <c:v>43466.43072916667</c:v>
                      </c:pt>
                      <c:pt idx="3006">
                        <c:v>43466.43074074074</c:v>
                      </c:pt>
                      <c:pt idx="3007">
                        <c:v>43466.430752314824</c:v>
                      </c:pt>
                      <c:pt idx="3008">
                        <c:v>43466.430763888893</c:v>
                      </c:pt>
                      <c:pt idx="3009">
                        <c:v>43466.430775462963</c:v>
                      </c:pt>
                      <c:pt idx="3010">
                        <c:v>43466.430787037039</c:v>
                      </c:pt>
                      <c:pt idx="3011">
                        <c:v>43466.430798611109</c:v>
                      </c:pt>
                      <c:pt idx="3012">
                        <c:v>43466.430810185193</c:v>
                      </c:pt>
                      <c:pt idx="3013">
                        <c:v>43466.430821759262</c:v>
                      </c:pt>
                      <c:pt idx="3014">
                        <c:v>43466.430833333332</c:v>
                      </c:pt>
                      <c:pt idx="3015">
                        <c:v>43466.430844907409</c:v>
                      </c:pt>
                      <c:pt idx="3016">
                        <c:v>43466.430856481478</c:v>
                      </c:pt>
                      <c:pt idx="3017">
                        <c:v>43466.430868055562</c:v>
                      </c:pt>
                      <c:pt idx="3018">
                        <c:v>43466.430879629632</c:v>
                      </c:pt>
                      <c:pt idx="3019">
                        <c:v>43466.430891203701</c:v>
                      </c:pt>
                      <c:pt idx="3020">
                        <c:v>43466.430902777778</c:v>
                      </c:pt>
                      <c:pt idx="3021">
                        <c:v>43466.430914351848</c:v>
                      </c:pt>
                      <c:pt idx="3022">
                        <c:v>43466.430925925917</c:v>
                      </c:pt>
                      <c:pt idx="3023">
                        <c:v>43466.430937500001</c:v>
                      </c:pt>
                      <c:pt idx="3024">
                        <c:v>43466.430949074071</c:v>
                      </c:pt>
                      <c:pt idx="3025">
                        <c:v>43466.430960648147</c:v>
                      </c:pt>
                      <c:pt idx="3026">
                        <c:v>43466.430972222217</c:v>
                      </c:pt>
                      <c:pt idx="3027">
                        <c:v>43466.430983796286</c:v>
                      </c:pt>
                      <c:pt idx="3028">
                        <c:v>43466.430995370371</c:v>
                      </c:pt>
                      <c:pt idx="3029">
                        <c:v>43466.431006944447</c:v>
                      </c:pt>
                      <c:pt idx="3030">
                        <c:v>43466.431018518517</c:v>
                      </c:pt>
                      <c:pt idx="3031">
                        <c:v>43466.431030092594</c:v>
                      </c:pt>
                      <c:pt idx="3032">
                        <c:v>43466.431041666663</c:v>
                      </c:pt>
                      <c:pt idx="3033">
                        <c:v>43466.43105324074</c:v>
                      </c:pt>
                      <c:pt idx="3034">
                        <c:v>43466.431064814817</c:v>
                      </c:pt>
                      <c:pt idx="3035">
                        <c:v>43466.431076388893</c:v>
                      </c:pt>
                      <c:pt idx="3036">
                        <c:v>43466.431087962963</c:v>
                      </c:pt>
                      <c:pt idx="3037">
                        <c:v>43466.43109953704</c:v>
                      </c:pt>
                      <c:pt idx="3038">
                        <c:v>43466.431111111109</c:v>
                      </c:pt>
                      <c:pt idx="3039">
                        <c:v>43466.431122685193</c:v>
                      </c:pt>
                      <c:pt idx="3040">
                        <c:v>43466.431134259263</c:v>
                      </c:pt>
                      <c:pt idx="3041">
                        <c:v>43466.431145833332</c:v>
                      </c:pt>
                      <c:pt idx="3042">
                        <c:v>43466.431157407409</c:v>
                      </c:pt>
                      <c:pt idx="3043">
                        <c:v>43466.431168981479</c:v>
                      </c:pt>
                      <c:pt idx="3044">
                        <c:v>43466.431180555563</c:v>
                      </c:pt>
                      <c:pt idx="3045">
                        <c:v>43466.431192129632</c:v>
                      </c:pt>
                      <c:pt idx="3046">
                        <c:v>43466.431203703702</c:v>
                      </c:pt>
                      <c:pt idx="3047">
                        <c:v>43466.431215277778</c:v>
                      </c:pt>
                      <c:pt idx="3048">
                        <c:v>43466.431226851862</c:v>
                      </c:pt>
                      <c:pt idx="3049">
                        <c:v>43466.431238425917</c:v>
                      </c:pt>
                      <c:pt idx="3050">
                        <c:v>43466.431250000001</c:v>
                      </c:pt>
                      <c:pt idx="3051">
                        <c:v>43466.431261574071</c:v>
                      </c:pt>
                      <c:pt idx="3052">
                        <c:v>43466.431273148148</c:v>
                      </c:pt>
                      <c:pt idx="3053">
                        <c:v>43466.431284722217</c:v>
                      </c:pt>
                      <c:pt idx="3054">
                        <c:v>43466.431296296287</c:v>
                      </c:pt>
                      <c:pt idx="3055">
                        <c:v>43466.431307870371</c:v>
                      </c:pt>
                      <c:pt idx="3056">
                        <c:v>43466.431319444448</c:v>
                      </c:pt>
                      <c:pt idx="3057">
                        <c:v>43466.431331018517</c:v>
                      </c:pt>
                      <c:pt idx="3058">
                        <c:v>43466.431342592587</c:v>
                      </c:pt>
                      <c:pt idx="3059">
                        <c:v>43466.431354166663</c:v>
                      </c:pt>
                      <c:pt idx="3060">
                        <c:v>43466.43136574074</c:v>
                      </c:pt>
                      <c:pt idx="3061">
                        <c:v>43466.431377314817</c:v>
                      </c:pt>
                      <c:pt idx="3062">
                        <c:v>43466.431388888886</c:v>
                      </c:pt>
                      <c:pt idx="3063">
                        <c:v>43466.431400462963</c:v>
                      </c:pt>
                      <c:pt idx="3064">
                        <c:v>43466.43141203704</c:v>
                      </c:pt>
                      <c:pt idx="3065">
                        <c:v>43466.431423611109</c:v>
                      </c:pt>
                      <c:pt idx="3066">
                        <c:v>43466.431435185194</c:v>
                      </c:pt>
                      <c:pt idx="3067">
                        <c:v>43466.431446759263</c:v>
                      </c:pt>
                      <c:pt idx="3068">
                        <c:v>43466.431458333333</c:v>
                      </c:pt>
                      <c:pt idx="3069">
                        <c:v>43466.431469907409</c:v>
                      </c:pt>
                      <c:pt idx="3070">
                        <c:v>43466.431481481479</c:v>
                      </c:pt>
                      <c:pt idx="3071">
                        <c:v>43466.431493055563</c:v>
                      </c:pt>
                      <c:pt idx="3072">
                        <c:v>43466.431504629632</c:v>
                      </c:pt>
                      <c:pt idx="3073">
                        <c:v>43466.431516203702</c:v>
                      </c:pt>
                      <c:pt idx="3074">
                        <c:v>43466.431527777779</c:v>
                      </c:pt>
                      <c:pt idx="3075">
                        <c:v>43466.431539351863</c:v>
                      </c:pt>
                      <c:pt idx="3076">
                        <c:v>43466.431550925918</c:v>
                      </c:pt>
                      <c:pt idx="3077">
                        <c:v>43466.431562500002</c:v>
                      </c:pt>
                      <c:pt idx="3078">
                        <c:v>43466.431574074071</c:v>
                      </c:pt>
                      <c:pt idx="3079">
                        <c:v>43466.431585648148</c:v>
                      </c:pt>
                      <c:pt idx="3080">
                        <c:v>43466.431597222218</c:v>
                      </c:pt>
                      <c:pt idx="3081">
                        <c:v>43466.431608796287</c:v>
                      </c:pt>
                      <c:pt idx="3082">
                        <c:v>43466.431620370371</c:v>
                      </c:pt>
                      <c:pt idx="3083">
                        <c:v>43466.431631944448</c:v>
                      </c:pt>
                      <c:pt idx="3084">
                        <c:v>43466.431643518517</c:v>
                      </c:pt>
                      <c:pt idx="3085">
                        <c:v>43466.431655092587</c:v>
                      </c:pt>
                      <c:pt idx="3086">
                        <c:v>43466.431666666656</c:v>
                      </c:pt>
                      <c:pt idx="3087">
                        <c:v>43466.43167824074</c:v>
                      </c:pt>
                      <c:pt idx="3088">
                        <c:v>43466.431689814817</c:v>
                      </c:pt>
                      <c:pt idx="3089">
                        <c:v>43466.431701388887</c:v>
                      </c:pt>
                      <c:pt idx="3090">
                        <c:v>43466.431712962964</c:v>
                      </c:pt>
                      <c:pt idx="3091">
                        <c:v>43466.43172453704</c:v>
                      </c:pt>
                      <c:pt idx="3092">
                        <c:v>43466.43173611111</c:v>
                      </c:pt>
                      <c:pt idx="3093">
                        <c:v>43466.431747685187</c:v>
                      </c:pt>
                      <c:pt idx="3094">
                        <c:v>43466.431759259263</c:v>
                      </c:pt>
                      <c:pt idx="3095">
                        <c:v>43466.431770833333</c:v>
                      </c:pt>
                      <c:pt idx="3096">
                        <c:v>43466.43178240741</c:v>
                      </c:pt>
                      <c:pt idx="3097">
                        <c:v>43466.431793981479</c:v>
                      </c:pt>
                      <c:pt idx="3098">
                        <c:v>43466.431805555563</c:v>
                      </c:pt>
                      <c:pt idx="3099">
                        <c:v>43466.431817129633</c:v>
                      </c:pt>
                      <c:pt idx="3100">
                        <c:v>43466.431828703702</c:v>
                      </c:pt>
                      <c:pt idx="3101">
                        <c:v>43466.431840277779</c:v>
                      </c:pt>
                      <c:pt idx="3102">
                        <c:v>43466.431851851848</c:v>
                      </c:pt>
                      <c:pt idx="3103">
                        <c:v>43466.431863425933</c:v>
                      </c:pt>
                      <c:pt idx="3104">
                        <c:v>43466.431875000002</c:v>
                      </c:pt>
                      <c:pt idx="3105">
                        <c:v>43466.431886574072</c:v>
                      </c:pt>
                      <c:pt idx="3106">
                        <c:v>43466.431898148148</c:v>
                      </c:pt>
                      <c:pt idx="3107">
                        <c:v>43466.431909722232</c:v>
                      </c:pt>
                      <c:pt idx="3108">
                        <c:v>43466.431921296287</c:v>
                      </c:pt>
                      <c:pt idx="3109">
                        <c:v>43466.431932870371</c:v>
                      </c:pt>
                      <c:pt idx="3110">
                        <c:v>43466.431944444441</c:v>
                      </c:pt>
                      <c:pt idx="3111">
                        <c:v>43466.431956018518</c:v>
                      </c:pt>
                      <c:pt idx="3112">
                        <c:v>43466.431967592587</c:v>
                      </c:pt>
                      <c:pt idx="3113">
                        <c:v>43466.431979166657</c:v>
                      </c:pt>
                      <c:pt idx="3114">
                        <c:v>43466.431990740741</c:v>
                      </c:pt>
                      <c:pt idx="3115">
                        <c:v>43466.432002314818</c:v>
                      </c:pt>
                      <c:pt idx="3116">
                        <c:v>43466.432013888887</c:v>
                      </c:pt>
                      <c:pt idx="3117">
                        <c:v>43466.432025462957</c:v>
                      </c:pt>
                      <c:pt idx="3118">
                        <c:v>43466.432037037041</c:v>
                      </c:pt>
                      <c:pt idx="3119">
                        <c:v>43466.43204861111</c:v>
                      </c:pt>
                      <c:pt idx="3120">
                        <c:v>43466.432060185187</c:v>
                      </c:pt>
                      <c:pt idx="3121">
                        <c:v>43466.432071759264</c:v>
                      </c:pt>
                      <c:pt idx="3122">
                        <c:v>43466.432083333333</c:v>
                      </c:pt>
                      <c:pt idx="3123">
                        <c:v>43466.43209490741</c:v>
                      </c:pt>
                      <c:pt idx="3124">
                        <c:v>43466.432106481479</c:v>
                      </c:pt>
                      <c:pt idx="3125">
                        <c:v>43466.432118055563</c:v>
                      </c:pt>
                      <c:pt idx="3126">
                        <c:v>43466.432129629633</c:v>
                      </c:pt>
                      <c:pt idx="3127">
                        <c:v>43466.432141203702</c:v>
                      </c:pt>
                      <c:pt idx="3128">
                        <c:v>43466.432152777779</c:v>
                      </c:pt>
                      <c:pt idx="3129">
                        <c:v>43466.432164351849</c:v>
                      </c:pt>
                      <c:pt idx="3130">
                        <c:v>43466.432175925933</c:v>
                      </c:pt>
                      <c:pt idx="3131">
                        <c:v>43466.432187500002</c:v>
                      </c:pt>
                      <c:pt idx="3132">
                        <c:v>43466.432199074072</c:v>
                      </c:pt>
                      <c:pt idx="3133">
                        <c:v>43466.432210648149</c:v>
                      </c:pt>
                      <c:pt idx="3134">
                        <c:v>43466.432222222233</c:v>
                      </c:pt>
                      <c:pt idx="3135">
                        <c:v>43466.432233796288</c:v>
                      </c:pt>
                      <c:pt idx="3136">
                        <c:v>43466.432245370372</c:v>
                      </c:pt>
                      <c:pt idx="3137">
                        <c:v>43466.432256944441</c:v>
                      </c:pt>
                      <c:pt idx="3138">
                        <c:v>43466.432268518518</c:v>
                      </c:pt>
                      <c:pt idx="3139">
                        <c:v>43466.432280092587</c:v>
                      </c:pt>
                      <c:pt idx="3140">
                        <c:v>43466.432291666657</c:v>
                      </c:pt>
                      <c:pt idx="3141">
                        <c:v>43466.432303240741</c:v>
                      </c:pt>
                      <c:pt idx="3142">
                        <c:v>43466.432314814818</c:v>
                      </c:pt>
                      <c:pt idx="3143">
                        <c:v>43466.432326388887</c:v>
                      </c:pt>
                      <c:pt idx="3144">
                        <c:v>43466.432337962957</c:v>
                      </c:pt>
                      <c:pt idx="3145">
                        <c:v>43466.432349537034</c:v>
                      </c:pt>
                      <c:pt idx="3146">
                        <c:v>43466.43236111111</c:v>
                      </c:pt>
                      <c:pt idx="3147">
                        <c:v>43466.432372685187</c:v>
                      </c:pt>
                      <c:pt idx="3148">
                        <c:v>43466.432384259257</c:v>
                      </c:pt>
                      <c:pt idx="3149">
                        <c:v>43466.432395833333</c:v>
                      </c:pt>
                      <c:pt idx="3150">
                        <c:v>43466.43240740741</c:v>
                      </c:pt>
                      <c:pt idx="3151">
                        <c:v>43466.43241898148</c:v>
                      </c:pt>
                      <c:pt idx="3152">
                        <c:v>43466.432430555556</c:v>
                      </c:pt>
                      <c:pt idx="3153">
                        <c:v>43466.432442129633</c:v>
                      </c:pt>
                      <c:pt idx="3154">
                        <c:v>43466.432453703703</c:v>
                      </c:pt>
                      <c:pt idx="3155">
                        <c:v>43466.43246527778</c:v>
                      </c:pt>
                      <c:pt idx="3156">
                        <c:v>43466.432476851849</c:v>
                      </c:pt>
                      <c:pt idx="3157">
                        <c:v>43466.432488425933</c:v>
                      </c:pt>
                      <c:pt idx="3158">
                        <c:v>43466.432500000003</c:v>
                      </c:pt>
                      <c:pt idx="3159">
                        <c:v>43466.432511574072</c:v>
                      </c:pt>
                      <c:pt idx="3160">
                        <c:v>43466.432523148149</c:v>
                      </c:pt>
                      <c:pt idx="3161">
                        <c:v>43466.432534722233</c:v>
                      </c:pt>
                      <c:pt idx="3162">
                        <c:v>43466.432546296302</c:v>
                      </c:pt>
                      <c:pt idx="3163">
                        <c:v>43466.432557870372</c:v>
                      </c:pt>
                      <c:pt idx="3164">
                        <c:v>43466.432569444441</c:v>
                      </c:pt>
                      <c:pt idx="3165">
                        <c:v>43466.432581018518</c:v>
                      </c:pt>
                      <c:pt idx="3166">
                        <c:v>43466.432592592602</c:v>
                      </c:pt>
                      <c:pt idx="3167">
                        <c:v>43466.432604166657</c:v>
                      </c:pt>
                      <c:pt idx="3168">
                        <c:v>43466.432615740741</c:v>
                      </c:pt>
                      <c:pt idx="3169">
                        <c:v>43466.432627314818</c:v>
                      </c:pt>
                      <c:pt idx="3170">
                        <c:v>43466.432638888888</c:v>
                      </c:pt>
                      <c:pt idx="3171">
                        <c:v>43466.432650462957</c:v>
                      </c:pt>
                      <c:pt idx="3172">
                        <c:v>43466.432662037027</c:v>
                      </c:pt>
                      <c:pt idx="3173">
                        <c:v>43466.432673611111</c:v>
                      </c:pt>
                      <c:pt idx="3174">
                        <c:v>43466.432685185187</c:v>
                      </c:pt>
                      <c:pt idx="3175">
                        <c:v>43466.432696759257</c:v>
                      </c:pt>
                      <c:pt idx="3176">
                        <c:v>43466.432708333326</c:v>
                      </c:pt>
                      <c:pt idx="3177">
                        <c:v>43466.432719907411</c:v>
                      </c:pt>
                      <c:pt idx="3178">
                        <c:v>43466.43273148148</c:v>
                      </c:pt>
                      <c:pt idx="3179">
                        <c:v>43466.432743055557</c:v>
                      </c:pt>
                      <c:pt idx="3180">
                        <c:v>43466.432754629634</c:v>
                      </c:pt>
                      <c:pt idx="3181">
                        <c:v>43466.432766203703</c:v>
                      </c:pt>
                      <c:pt idx="3182">
                        <c:v>43466.43277777778</c:v>
                      </c:pt>
                      <c:pt idx="3183">
                        <c:v>43466.432789351849</c:v>
                      </c:pt>
                      <c:pt idx="3184">
                        <c:v>43466.432800925933</c:v>
                      </c:pt>
                      <c:pt idx="3185">
                        <c:v>43466.432812500003</c:v>
                      </c:pt>
                      <c:pt idx="3186">
                        <c:v>43466.432824074072</c:v>
                      </c:pt>
                      <c:pt idx="3187">
                        <c:v>43466.432835648149</c:v>
                      </c:pt>
                      <c:pt idx="3188">
                        <c:v>43466.432847222219</c:v>
                      </c:pt>
                      <c:pt idx="3189">
                        <c:v>43466.432858796303</c:v>
                      </c:pt>
                      <c:pt idx="3190">
                        <c:v>43466.432870370372</c:v>
                      </c:pt>
                      <c:pt idx="3191">
                        <c:v>43466.432881944442</c:v>
                      </c:pt>
                      <c:pt idx="3192">
                        <c:v>43466.432893518519</c:v>
                      </c:pt>
                      <c:pt idx="3193">
                        <c:v>43466.432905092603</c:v>
                      </c:pt>
                      <c:pt idx="3194">
                        <c:v>43466.432916666658</c:v>
                      </c:pt>
                      <c:pt idx="3195">
                        <c:v>43466.432928240742</c:v>
                      </c:pt>
                      <c:pt idx="3196">
                        <c:v>43466.432939814818</c:v>
                      </c:pt>
                      <c:pt idx="3197">
                        <c:v>43466.432951388888</c:v>
                      </c:pt>
                      <c:pt idx="3198">
                        <c:v>43466.432962962957</c:v>
                      </c:pt>
                      <c:pt idx="3199">
                        <c:v>43466.432974537027</c:v>
                      </c:pt>
                      <c:pt idx="3200">
                        <c:v>43466.432986111111</c:v>
                      </c:pt>
                      <c:pt idx="3201">
                        <c:v>43466.432997685188</c:v>
                      </c:pt>
                      <c:pt idx="3202">
                        <c:v>43466.433009259257</c:v>
                      </c:pt>
                      <c:pt idx="3203">
                        <c:v>43466.433020833327</c:v>
                      </c:pt>
                      <c:pt idx="3204">
                        <c:v>43466.433032407411</c:v>
                      </c:pt>
                      <c:pt idx="3205">
                        <c:v>43466.43304398148</c:v>
                      </c:pt>
                      <c:pt idx="3206">
                        <c:v>43466.433055555557</c:v>
                      </c:pt>
                      <c:pt idx="3207">
                        <c:v>43466.433067129627</c:v>
                      </c:pt>
                      <c:pt idx="3208">
                        <c:v>43466.433078703703</c:v>
                      </c:pt>
                      <c:pt idx="3209">
                        <c:v>43466.43309027778</c:v>
                      </c:pt>
                      <c:pt idx="3210">
                        <c:v>43466.43310185185</c:v>
                      </c:pt>
                      <c:pt idx="3211">
                        <c:v>43466.433113425926</c:v>
                      </c:pt>
                      <c:pt idx="3212">
                        <c:v>43466.433125000003</c:v>
                      </c:pt>
                      <c:pt idx="3213">
                        <c:v>43466.433136574073</c:v>
                      </c:pt>
                      <c:pt idx="3214">
                        <c:v>43466.433148148149</c:v>
                      </c:pt>
                      <c:pt idx="3215">
                        <c:v>43466.433159722219</c:v>
                      </c:pt>
                      <c:pt idx="3216">
                        <c:v>43466.433171296303</c:v>
                      </c:pt>
                      <c:pt idx="3217">
                        <c:v>43466.433182870373</c:v>
                      </c:pt>
                      <c:pt idx="3218">
                        <c:v>43466.433194444442</c:v>
                      </c:pt>
                      <c:pt idx="3219">
                        <c:v>43466.433206018519</c:v>
                      </c:pt>
                      <c:pt idx="3220">
                        <c:v>43466.433217592603</c:v>
                      </c:pt>
                      <c:pt idx="3221">
                        <c:v>43466.433229166672</c:v>
                      </c:pt>
                      <c:pt idx="3222">
                        <c:v>43466.433240740742</c:v>
                      </c:pt>
                      <c:pt idx="3223">
                        <c:v>43466.433252314811</c:v>
                      </c:pt>
                      <c:pt idx="3224">
                        <c:v>43466.433263888888</c:v>
                      </c:pt>
                      <c:pt idx="3225">
                        <c:v>43466.433275462958</c:v>
                      </c:pt>
                      <c:pt idx="3226">
                        <c:v>43466.433287037027</c:v>
                      </c:pt>
                      <c:pt idx="3227">
                        <c:v>43466.433298611111</c:v>
                      </c:pt>
                      <c:pt idx="3228">
                        <c:v>43466.433310185188</c:v>
                      </c:pt>
                      <c:pt idx="3229">
                        <c:v>43466.433321759258</c:v>
                      </c:pt>
                      <c:pt idx="3230">
                        <c:v>43466.433333333327</c:v>
                      </c:pt>
                      <c:pt idx="3231">
                        <c:v>43466.433344907397</c:v>
                      </c:pt>
                      <c:pt idx="3232">
                        <c:v>43466.433356481481</c:v>
                      </c:pt>
                      <c:pt idx="3233">
                        <c:v>43466.433368055557</c:v>
                      </c:pt>
                      <c:pt idx="3234">
                        <c:v>43466.433379629627</c:v>
                      </c:pt>
                      <c:pt idx="3235">
                        <c:v>43466.433391203696</c:v>
                      </c:pt>
                      <c:pt idx="3236">
                        <c:v>43466.43340277778</c:v>
                      </c:pt>
                      <c:pt idx="3237">
                        <c:v>43466.43341435185</c:v>
                      </c:pt>
                      <c:pt idx="3238">
                        <c:v>43466.433425925927</c:v>
                      </c:pt>
                      <c:pt idx="3239">
                        <c:v>43466.433437500003</c:v>
                      </c:pt>
                      <c:pt idx="3240">
                        <c:v>43466.433449074073</c:v>
                      </c:pt>
                      <c:pt idx="3241">
                        <c:v>43466.43346064815</c:v>
                      </c:pt>
                      <c:pt idx="3242">
                        <c:v>43466.433472222219</c:v>
                      </c:pt>
                      <c:pt idx="3243">
                        <c:v>43466.433483796303</c:v>
                      </c:pt>
                      <c:pt idx="3244">
                        <c:v>43466.433495370373</c:v>
                      </c:pt>
                      <c:pt idx="3245">
                        <c:v>43466.433506944442</c:v>
                      </c:pt>
                      <c:pt idx="3246">
                        <c:v>43466.433518518519</c:v>
                      </c:pt>
                      <c:pt idx="3247">
                        <c:v>43466.433530092603</c:v>
                      </c:pt>
                      <c:pt idx="3248">
                        <c:v>43466.433541666673</c:v>
                      </c:pt>
                      <c:pt idx="3249">
                        <c:v>43466.433553240742</c:v>
                      </c:pt>
                      <c:pt idx="3250">
                        <c:v>43466.433564814812</c:v>
                      </c:pt>
                      <c:pt idx="3251">
                        <c:v>43466.433576388888</c:v>
                      </c:pt>
                      <c:pt idx="3252">
                        <c:v>43466.433587962973</c:v>
                      </c:pt>
                      <c:pt idx="3253">
                        <c:v>43466.433599537027</c:v>
                      </c:pt>
                      <c:pt idx="3254">
                        <c:v>43466.433611111112</c:v>
                      </c:pt>
                      <c:pt idx="3255">
                        <c:v>43466.433622685188</c:v>
                      </c:pt>
                      <c:pt idx="3256">
                        <c:v>43466.433634259258</c:v>
                      </c:pt>
                      <c:pt idx="3257">
                        <c:v>43466.433645833327</c:v>
                      </c:pt>
                      <c:pt idx="3258">
                        <c:v>43466.433657407397</c:v>
                      </c:pt>
                      <c:pt idx="3259">
                        <c:v>43466.433668981481</c:v>
                      </c:pt>
                      <c:pt idx="3260">
                        <c:v>43466.433680555558</c:v>
                      </c:pt>
                      <c:pt idx="3261">
                        <c:v>43466.433692129627</c:v>
                      </c:pt>
                      <c:pt idx="3262">
                        <c:v>43466.433703703697</c:v>
                      </c:pt>
                      <c:pt idx="3263">
                        <c:v>43466.433715277781</c:v>
                      </c:pt>
                      <c:pt idx="3264">
                        <c:v>43466.43372685185</c:v>
                      </c:pt>
                      <c:pt idx="3265">
                        <c:v>43466.433738425927</c:v>
                      </c:pt>
                      <c:pt idx="3266">
                        <c:v>43466.433749999997</c:v>
                      </c:pt>
                      <c:pt idx="3267">
                        <c:v>43466.433761574073</c:v>
                      </c:pt>
                      <c:pt idx="3268">
                        <c:v>43466.43377314815</c:v>
                      </c:pt>
                      <c:pt idx="3269">
                        <c:v>43466.43378472222</c:v>
                      </c:pt>
                      <c:pt idx="3270">
                        <c:v>43466.433796296304</c:v>
                      </c:pt>
                      <c:pt idx="3271">
                        <c:v>43466.433807870373</c:v>
                      </c:pt>
                      <c:pt idx="3272">
                        <c:v>43466.433819444443</c:v>
                      </c:pt>
                      <c:pt idx="3273">
                        <c:v>43466.433831018519</c:v>
                      </c:pt>
                      <c:pt idx="3274">
                        <c:v>43466.433842592603</c:v>
                      </c:pt>
                      <c:pt idx="3275">
                        <c:v>43466.433854166673</c:v>
                      </c:pt>
                      <c:pt idx="3276">
                        <c:v>43466.433865740742</c:v>
                      </c:pt>
                      <c:pt idx="3277">
                        <c:v>43466.433877314812</c:v>
                      </c:pt>
                      <c:pt idx="3278">
                        <c:v>43466.433888888889</c:v>
                      </c:pt>
                      <c:pt idx="3279">
                        <c:v>43466.433900462973</c:v>
                      </c:pt>
                      <c:pt idx="3280">
                        <c:v>43466.433912037042</c:v>
                      </c:pt>
                      <c:pt idx="3281">
                        <c:v>43466.433923611112</c:v>
                      </c:pt>
                      <c:pt idx="3282">
                        <c:v>43466.433935185189</c:v>
                      </c:pt>
                      <c:pt idx="3283">
                        <c:v>43466.433946759258</c:v>
                      </c:pt>
                      <c:pt idx="3284">
                        <c:v>43466.433958333328</c:v>
                      </c:pt>
                      <c:pt idx="3285">
                        <c:v>43466.433969907397</c:v>
                      </c:pt>
                      <c:pt idx="3286">
                        <c:v>43466.433981481481</c:v>
                      </c:pt>
                      <c:pt idx="3287">
                        <c:v>43466.433993055558</c:v>
                      </c:pt>
                      <c:pt idx="3288">
                        <c:v>43466.434004629627</c:v>
                      </c:pt>
                      <c:pt idx="3289">
                        <c:v>43466.434016203697</c:v>
                      </c:pt>
                      <c:pt idx="3290">
                        <c:v>43466.434027777781</c:v>
                      </c:pt>
                      <c:pt idx="3291">
                        <c:v>43466.434039351851</c:v>
                      </c:pt>
                      <c:pt idx="3292">
                        <c:v>43466.434050925927</c:v>
                      </c:pt>
                      <c:pt idx="3293">
                        <c:v>43466.434062499997</c:v>
                      </c:pt>
                      <c:pt idx="3294">
                        <c:v>43466.434074074074</c:v>
                      </c:pt>
                      <c:pt idx="3295">
                        <c:v>43466.43408564815</c:v>
                      </c:pt>
                      <c:pt idx="3296">
                        <c:v>43466.43409722222</c:v>
                      </c:pt>
                      <c:pt idx="3297">
                        <c:v>43466.434108796297</c:v>
                      </c:pt>
                      <c:pt idx="3298">
                        <c:v>43466.434120370373</c:v>
                      </c:pt>
                      <c:pt idx="3299">
                        <c:v>43466.434131944443</c:v>
                      </c:pt>
                      <c:pt idx="3300">
                        <c:v>43466.43414351852</c:v>
                      </c:pt>
                      <c:pt idx="3301">
                        <c:v>43466.434155092589</c:v>
                      </c:pt>
                      <c:pt idx="3302">
                        <c:v>43466.434166666673</c:v>
                      </c:pt>
                      <c:pt idx="3303">
                        <c:v>43466.434178240743</c:v>
                      </c:pt>
                      <c:pt idx="3304">
                        <c:v>43466.434189814812</c:v>
                      </c:pt>
                      <c:pt idx="3305">
                        <c:v>43466.434201388889</c:v>
                      </c:pt>
                      <c:pt idx="3306">
                        <c:v>43466.434212962973</c:v>
                      </c:pt>
                      <c:pt idx="3307">
                        <c:v>43466.434224537043</c:v>
                      </c:pt>
                      <c:pt idx="3308">
                        <c:v>43466.434236111112</c:v>
                      </c:pt>
                      <c:pt idx="3309">
                        <c:v>43466.434247685182</c:v>
                      </c:pt>
                      <c:pt idx="3310">
                        <c:v>43466.434259259258</c:v>
                      </c:pt>
                      <c:pt idx="3311">
                        <c:v>43466.434270833342</c:v>
                      </c:pt>
                      <c:pt idx="3312">
                        <c:v>43466.434282407397</c:v>
                      </c:pt>
                      <c:pt idx="3313">
                        <c:v>43466.434293981481</c:v>
                      </c:pt>
                      <c:pt idx="3314">
                        <c:v>43466.434305555558</c:v>
                      </c:pt>
                      <c:pt idx="3315">
                        <c:v>43466.434317129628</c:v>
                      </c:pt>
                      <c:pt idx="3316">
                        <c:v>43466.434328703697</c:v>
                      </c:pt>
                      <c:pt idx="3317">
                        <c:v>43466.434340277781</c:v>
                      </c:pt>
                      <c:pt idx="3318">
                        <c:v>43466.434351851851</c:v>
                      </c:pt>
                      <c:pt idx="3319">
                        <c:v>43466.434363425928</c:v>
                      </c:pt>
                      <c:pt idx="3320">
                        <c:v>43466.434374999997</c:v>
                      </c:pt>
                      <c:pt idx="3321">
                        <c:v>43466.434386574067</c:v>
                      </c:pt>
                      <c:pt idx="3322">
                        <c:v>43466.434398148151</c:v>
                      </c:pt>
                      <c:pt idx="3323">
                        <c:v>43466.43440972222</c:v>
                      </c:pt>
                      <c:pt idx="3324">
                        <c:v>43466.434421296297</c:v>
                      </c:pt>
                      <c:pt idx="3325">
                        <c:v>43466.434432870366</c:v>
                      </c:pt>
                      <c:pt idx="3326">
                        <c:v>43466.434444444443</c:v>
                      </c:pt>
                      <c:pt idx="3327">
                        <c:v>43466.43445601852</c:v>
                      </c:pt>
                      <c:pt idx="3328">
                        <c:v>43466.434467592589</c:v>
                      </c:pt>
                      <c:pt idx="3329">
                        <c:v>43466.434479166674</c:v>
                      </c:pt>
                      <c:pt idx="3330">
                        <c:v>43466.434490740743</c:v>
                      </c:pt>
                      <c:pt idx="3331">
                        <c:v>43466.434502314813</c:v>
                      </c:pt>
                      <c:pt idx="3332">
                        <c:v>43466.434513888889</c:v>
                      </c:pt>
                      <c:pt idx="3333">
                        <c:v>43466.434525462973</c:v>
                      </c:pt>
                      <c:pt idx="3334">
                        <c:v>43466.434537037043</c:v>
                      </c:pt>
                      <c:pt idx="3335">
                        <c:v>43466.434548611112</c:v>
                      </c:pt>
                      <c:pt idx="3336">
                        <c:v>43466.434560185182</c:v>
                      </c:pt>
                      <c:pt idx="3337">
                        <c:v>43466.434571759259</c:v>
                      </c:pt>
                      <c:pt idx="3338">
                        <c:v>43466.434583333343</c:v>
                      </c:pt>
                      <c:pt idx="3339">
                        <c:v>43466.434594907398</c:v>
                      </c:pt>
                      <c:pt idx="3340">
                        <c:v>43466.434606481482</c:v>
                      </c:pt>
                      <c:pt idx="3341">
                        <c:v>43466.434618055559</c:v>
                      </c:pt>
                      <c:pt idx="3342">
                        <c:v>43466.434629629628</c:v>
                      </c:pt>
                      <c:pt idx="3343">
                        <c:v>43466.434641203698</c:v>
                      </c:pt>
                      <c:pt idx="3344">
                        <c:v>43466.434652777767</c:v>
                      </c:pt>
                      <c:pt idx="3345">
                        <c:v>43466.434664351851</c:v>
                      </c:pt>
                      <c:pt idx="3346">
                        <c:v>43466.434675925928</c:v>
                      </c:pt>
                      <c:pt idx="3347">
                        <c:v>43466.434687499997</c:v>
                      </c:pt>
                      <c:pt idx="3348">
                        <c:v>43466.434699074067</c:v>
                      </c:pt>
                      <c:pt idx="3349">
                        <c:v>43466.434710648151</c:v>
                      </c:pt>
                      <c:pt idx="3350">
                        <c:v>43466.43472222222</c:v>
                      </c:pt>
                      <c:pt idx="3351">
                        <c:v>43466.434733796297</c:v>
                      </c:pt>
                      <c:pt idx="3352">
                        <c:v>43466.434745370367</c:v>
                      </c:pt>
                      <c:pt idx="3353">
                        <c:v>43466.434756944444</c:v>
                      </c:pt>
                      <c:pt idx="3354">
                        <c:v>43466.43476851852</c:v>
                      </c:pt>
                      <c:pt idx="3355">
                        <c:v>43466.43478009259</c:v>
                      </c:pt>
                    </c:numCache>
                  </c:numRef>
                </c:xVal>
                <c:yVal>
                  <c:numRef>
                    <c:extLst xmlns:c15="http://schemas.microsoft.com/office/drawing/2012/chart">
                      <c:ext xmlns:c15="http://schemas.microsoft.com/office/drawing/2012/chart" uri="{02D57815-91ED-43cb-92C2-25804820EDAC}">
                        <c15:formulaRef>
                          <c15:sqref>'5) Erro SSP Smooth Avg'!$D$2:$D$3501</c15:sqref>
                        </c15:formulaRef>
                      </c:ext>
                    </c:extLst>
                    <c:numCache>
                      <c:formatCode>General</c:formatCode>
                      <c:ptCount val="3500"/>
                      <c:pt idx="0">
                        <c:v>4.7360325043964471</c:v>
                      </c:pt>
                      <c:pt idx="1">
                        <c:v>5.2148745691035181</c:v>
                      </c:pt>
                      <c:pt idx="2">
                        <c:v>0.26336848800316698</c:v>
                      </c:pt>
                      <c:pt idx="3">
                        <c:v>0.28155067514072513</c:v>
                      </c:pt>
                      <c:pt idx="4">
                        <c:v>0.1009295213039445</c:v>
                      </c:pt>
                      <c:pt idx="5">
                        <c:v>3.444155297040012</c:v>
                      </c:pt>
                      <c:pt idx="6">
                        <c:v>3.462602112504892</c:v>
                      </c:pt>
                      <c:pt idx="7">
                        <c:v>3.0014847351467631</c:v>
                      </c:pt>
                      <c:pt idx="8">
                        <c:v>2.993742974772573</c:v>
                      </c:pt>
                      <c:pt idx="9">
                        <c:v>3.010935164814172</c:v>
                      </c:pt>
                      <c:pt idx="10">
                        <c:v>3.3203749862524261</c:v>
                      </c:pt>
                      <c:pt idx="11">
                        <c:v>3.430014067370422</c:v>
                      </c:pt>
                      <c:pt idx="12">
                        <c:v>3.521917154649207</c:v>
                      </c:pt>
                      <c:pt idx="13">
                        <c:v>3.6618201607259939</c:v>
                      </c:pt>
                      <c:pt idx="14">
                        <c:v>3.6857447504705738</c:v>
                      </c:pt>
                      <c:pt idx="15">
                        <c:v>3.6348568410843201</c:v>
                      </c:pt>
                      <c:pt idx="16">
                        <c:v>3.6996195596526591</c:v>
                      </c:pt>
                      <c:pt idx="17">
                        <c:v>3.866241139377812</c:v>
                      </c:pt>
                      <c:pt idx="18">
                        <c:v>4.153366556375035</c:v>
                      </c:pt>
                      <c:pt idx="19">
                        <c:v>4.4893122475592584</c:v>
                      </c:pt>
                      <c:pt idx="20">
                        <c:v>4.7369348949716468</c:v>
                      </c:pt>
                      <c:pt idx="21">
                        <c:v>4.7178571644938616</c:v>
                      </c:pt>
                      <c:pt idx="22">
                        <c:v>4.484360118405279</c:v>
                      </c:pt>
                      <c:pt idx="23">
                        <c:v>4.2697573912013507</c:v>
                      </c:pt>
                      <c:pt idx="24">
                        <c:v>3.9588418255777689</c:v>
                      </c:pt>
                      <c:pt idx="25">
                        <c:v>3.6799766702985268</c:v>
                      </c:pt>
                      <c:pt idx="26">
                        <c:v>3.5509627666119741</c:v>
                      </c:pt>
                      <c:pt idx="27">
                        <c:v>3.5490944627011771</c:v>
                      </c:pt>
                      <c:pt idx="28">
                        <c:v>3.5645800798459968</c:v>
                      </c:pt>
                      <c:pt idx="29">
                        <c:v>3.5285802935977579</c:v>
                      </c:pt>
                      <c:pt idx="30">
                        <c:v>3.5423515045033471</c:v>
                      </c:pt>
                      <c:pt idx="31">
                        <c:v>3.4329637826315551</c:v>
                      </c:pt>
                      <c:pt idx="32">
                        <c:v>3.3744489881475448</c:v>
                      </c:pt>
                      <c:pt idx="33">
                        <c:v>3.3696668227914159</c:v>
                      </c:pt>
                      <c:pt idx="34">
                        <c:v>4.5520771669468569</c:v>
                      </c:pt>
                      <c:pt idx="35">
                        <c:v>4.4923368361983487</c:v>
                      </c:pt>
                      <c:pt idx="36">
                        <c:v>4.3809596481308626</c:v>
                      </c:pt>
                      <c:pt idx="37">
                        <c:v>4.1185986474946086</c:v>
                      </c:pt>
                      <c:pt idx="38">
                        <c:v>3.210895326998576</c:v>
                      </c:pt>
                      <c:pt idx="39">
                        <c:v>4.2037021442155611</c:v>
                      </c:pt>
                      <c:pt idx="40">
                        <c:v>4.2919017093170861</c:v>
                      </c:pt>
                      <c:pt idx="41">
                        <c:v>4.2412501261220079</c:v>
                      </c:pt>
                      <c:pt idx="42">
                        <c:v>4.204923779020751</c:v>
                      </c:pt>
                      <c:pt idx="43">
                        <c:v>3.1528603031697791</c:v>
                      </c:pt>
                      <c:pt idx="44">
                        <c:v>4.4101267919459239</c:v>
                      </c:pt>
                      <c:pt idx="45">
                        <c:v>3.311770728374495</c:v>
                      </c:pt>
                      <c:pt idx="46">
                        <c:v>3.3484169488080289</c:v>
                      </c:pt>
                      <c:pt idx="47">
                        <c:v>3.3134712934531918</c:v>
                      </c:pt>
                      <c:pt idx="48">
                        <c:v>4.5618554075051492</c:v>
                      </c:pt>
                      <c:pt idx="49">
                        <c:v>4.421734804325669</c:v>
                      </c:pt>
                      <c:pt idx="50">
                        <c:v>4.0695276757820471</c:v>
                      </c:pt>
                      <c:pt idx="51">
                        <c:v>3.721865759695635</c:v>
                      </c:pt>
                      <c:pt idx="52">
                        <c:v>3.5539992095490889</c:v>
                      </c:pt>
                      <c:pt idx="53">
                        <c:v>3.5350315194206701</c:v>
                      </c:pt>
                      <c:pt idx="54">
                        <c:v>3.5290791327180879</c:v>
                      </c:pt>
                      <c:pt idx="55">
                        <c:v>3.5059600894246499</c:v>
                      </c:pt>
                      <c:pt idx="56">
                        <c:v>3.4617790839954998</c:v>
                      </c:pt>
                      <c:pt idx="57">
                        <c:v>3.5370098594782848</c:v>
                      </c:pt>
                      <c:pt idx="58">
                        <c:v>3.5779921506330989</c:v>
                      </c:pt>
                      <c:pt idx="59">
                        <c:v>2.914988910957685</c:v>
                      </c:pt>
                      <c:pt idx="60">
                        <c:v>3.4788056358287629</c:v>
                      </c:pt>
                      <c:pt idx="61">
                        <c:v>3.3672228438091918</c:v>
                      </c:pt>
                      <c:pt idx="62">
                        <c:v>3.3705692848670208</c:v>
                      </c:pt>
                      <c:pt idx="63">
                        <c:v>3.311747207517858</c:v>
                      </c:pt>
                      <c:pt idx="64">
                        <c:v>3.1116591002643301</c:v>
                      </c:pt>
                      <c:pt idx="65">
                        <c:v>2.9329388319163159</c:v>
                      </c:pt>
                      <c:pt idx="66">
                        <c:v>1.0323513780333351</c:v>
                      </c:pt>
                      <c:pt idx="67">
                        <c:v>1.958721461053673</c:v>
                      </c:pt>
                      <c:pt idx="68">
                        <c:v>2.0611381202468451</c:v>
                      </c:pt>
                      <c:pt idx="69">
                        <c:v>2.1057095475213199</c:v>
                      </c:pt>
                      <c:pt idx="70">
                        <c:v>2.2255572765006328</c:v>
                      </c:pt>
                      <c:pt idx="71">
                        <c:v>2.2084424792519628</c:v>
                      </c:pt>
                      <c:pt idx="72">
                        <c:v>2.090240779465685</c:v>
                      </c:pt>
                      <c:pt idx="73">
                        <c:v>1.852355374626242</c:v>
                      </c:pt>
                      <c:pt idx="74">
                        <c:v>1.623336991711261</c:v>
                      </c:pt>
                      <c:pt idx="75">
                        <c:v>1.414254184327211</c:v>
                      </c:pt>
                      <c:pt idx="76">
                        <c:v>1.3857458667240701</c:v>
                      </c:pt>
                      <c:pt idx="77">
                        <c:v>1.4463482154672229</c:v>
                      </c:pt>
                      <c:pt idx="78">
                        <c:v>1.431313252035554</c:v>
                      </c:pt>
                      <c:pt idx="79">
                        <c:v>1.365205757320177</c:v>
                      </c:pt>
                      <c:pt idx="80">
                        <c:v>1.361305130441157</c:v>
                      </c:pt>
                      <c:pt idx="81">
                        <c:v>1.418510157921778</c:v>
                      </c:pt>
                      <c:pt idx="82">
                        <c:v>1.347218912117776</c:v>
                      </c:pt>
                      <c:pt idx="83">
                        <c:v>1.0796071289784961</c:v>
                      </c:pt>
                      <c:pt idx="84">
                        <c:v>2.7994601433987651</c:v>
                      </c:pt>
                      <c:pt idx="85">
                        <c:v>2.596166762023095</c:v>
                      </c:pt>
                      <c:pt idx="86">
                        <c:v>2.5118733573453471</c:v>
                      </c:pt>
                      <c:pt idx="87">
                        <c:v>0.20356023392757461</c:v>
                      </c:pt>
                      <c:pt idx="88">
                        <c:v>0.1124195902693452</c:v>
                      </c:pt>
                      <c:pt idx="89">
                        <c:v>7.4654295532932277E-2</c:v>
                      </c:pt>
                      <c:pt idx="90">
                        <c:v>2.4967736683405639</c:v>
                      </c:pt>
                      <c:pt idx="91">
                        <c:v>2.460151665418143</c:v>
                      </c:pt>
                      <c:pt idx="92">
                        <c:v>2.2621691443214171</c:v>
                      </c:pt>
                      <c:pt idx="93">
                        <c:v>1.9015364495291609</c:v>
                      </c:pt>
                      <c:pt idx="94">
                        <c:v>1.5977368658875839</c:v>
                      </c:pt>
                      <c:pt idx="95">
                        <c:v>1.282115521881146</c:v>
                      </c:pt>
                      <c:pt idx="96">
                        <c:v>1.0234106136330881</c:v>
                      </c:pt>
                      <c:pt idx="97">
                        <c:v>0.82203571187807867</c:v>
                      </c:pt>
                      <c:pt idx="98">
                        <c:v>0.57495427483305428</c:v>
                      </c:pt>
                      <c:pt idx="99">
                        <c:v>-1.500778871715625</c:v>
                      </c:pt>
                      <c:pt idx="100">
                        <c:v>-1.5425068424881649</c:v>
                      </c:pt>
                      <c:pt idx="101">
                        <c:v>-1.523757381026521</c:v>
                      </c:pt>
                      <c:pt idx="102">
                        <c:v>-1.4929335831143531</c:v>
                      </c:pt>
                      <c:pt idx="103">
                        <c:v>-1.462748925625861</c:v>
                      </c:pt>
                      <c:pt idx="104">
                        <c:v>-1.561380307357574</c:v>
                      </c:pt>
                      <c:pt idx="105">
                        <c:v>-1.687425414343799</c:v>
                      </c:pt>
                      <c:pt idx="106">
                        <c:v>-1.7670232175898599</c:v>
                      </c:pt>
                      <c:pt idx="107">
                        <c:v>-1.832328330070367</c:v>
                      </c:pt>
                      <c:pt idx="108">
                        <c:v>-1.8602075804793801</c:v>
                      </c:pt>
                      <c:pt idx="109">
                        <c:v>-1.723820375430249</c:v>
                      </c:pt>
                      <c:pt idx="110">
                        <c:v>-1.493452748112472</c:v>
                      </c:pt>
                      <c:pt idx="111">
                        <c:v>-0.89260014341141836</c:v>
                      </c:pt>
                      <c:pt idx="112">
                        <c:v>-1.3654488129801829</c:v>
                      </c:pt>
                      <c:pt idx="113">
                        <c:v>-1.58385306066145</c:v>
                      </c:pt>
                      <c:pt idx="114">
                        <c:v>-0.94055091377921951</c:v>
                      </c:pt>
                      <c:pt idx="115">
                        <c:v>-1.638062696197105</c:v>
                      </c:pt>
                      <c:pt idx="116">
                        <c:v>-1.453819907714496</c:v>
                      </c:pt>
                      <c:pt idx="117">
                        <c:v>-1.142729432628923</c:v>
                      </c:pt>
                      <c:pt idx="118">
                        <c:v>-0.87034729335071503</c:v>
                      </c:pt>
                      <c:pt idx="119">
                        <c:v>-0.58488562557999046</c:v>
                      </c:pt>
                      <c:pt idx="120">
                        <c:v>-0.46081133822994069</c:v>
                      </c:pt>
                      <c:pt idx="121">
                        <c:v>-0.49818047356013728</c:v>
                      </c:pt>
                      <c:pt idx="122">
                        <c:v>-0.62192614694473503</c:v>
                      </c:pt>
                      <c:pt idx="123">
                        <c:v>-0.75428517291947283</c:v>
                      </c:pt>
                      <c:pt idx="124">
                        <c:v>-0.73106786629859366</c:v>
                      </c:pt>
                      <c:pt idx="125">
                        <c:v>-0.64621217128065156</c:v>
                      </c:pt>
                      <c:pt idx="126">
                        <c:v>-0.72030841439611015</c:v>
                      </c:pt>
                      <c:pt idx="127">
                        <c:v>-0.68205023935082243</c:v>
                      </c:pt>
                      <c:pt idx="128">
                        <c:v>-0.52488921269760891</c:v>
                      </c:pt>
                      <c:pt idx="129">
                        <c:v>0.54769818120733915</c:v>
                      </c:pt>
                      <c:pt idx="130">
                        <c:v>0.57210702052560358</c:v>
                      </c:pt>
                      <c:pt idx="131">
                        <c:v>0.51968008353658812</c:v>
                      </c:pt>
                      <c:pt idx="132">
                        <c:v>0.44246890478339018</c:v>
                      </c:pt>
                      <c:pt idx="133">
                        <c:v>0.33835751412717519</c:v>
                      </c:pt>
                      <c:pt idx="134">
                        <c:v>0.3896109752708572</c:v>
                      </c:pt>
                      <c:pt idx="135">
                        <c:v>0.52940970941674703</c:v>
                      </c:pt>
                      <c:pt idx="136">
                        <c:v>0.65271467309581843</c:v>
                      </c:pt>
                      <c:pt idx="137">
                        <c:v>0.83728878751153002</c:v>
                      </c:pt>
                      <c:pt idx="138">
                        <c:v>0.87734243977259774</c:v>
                      </c:pt>
                      <c:pt idx="139">
                        <c:v>0.88996719854006456</c:v>
                      </c:pt>
                      <c:pt idx="140">
                        <c:v>0.81584525516456396</c:v>
                      </c:pt>
                      <c:pt idx="141">
                        <c:v>0.7363635221577951</c:v>
                      </c:pt>
                      <c:pt idx="142">
                        <c:v>0.60124234849414726</c:v>
                      </c:pt>
                      <c:pt idx="143">
                        <c:v>0.63791352448491112</c:v>
                      </c:pt>
                      <c:pt idx="144">
                        <c:v>0.81733915905971644</c:v>
                      </c:pt>
                      <c:pt idx="145">
                        <c:v>0.9976284985158117</c:v>
                      </c:pt>
                      <c:pt idx="146">
                        <c:v>1.1848431806171451</c:v>
                      </c:pt>
                      <c:pt idx="147">
                        <c:v>1.2133144288991919</c:v>
                      </c:pt>
                      <c:pt idx="148">
                        <c:v>1.1788521839660999</c:v>
                      </c:pt>
                      <c:pt idx="149">
                        <c:v>1.262344258027607</c:v>
                      </c:pt>
                      <c:pt idx="150">
                        <c:v>1.2410252391080789</c:v>
                      </c:pt>
                      <c:pt idx="151">
                        <c:v>1.126602485202622</c:v>
                      </c:pt>
                      <c:pt idx="152">
                        <c:v>0.86074425390317522</c:v>
                      </c:pt>
                      <c:pt idx="153">
                        <c:v>0.64238518559752089</c:v>
                      </c:pt>
                      <c:pt idx="154">
                        <c:v>0.37250584182863522</c:v>
                      </c:pt>
                      <c:pt idx="155">
                        <c:v>0.27237882066727892</c:v>
                      </c:pt>
                      <c:pt idx="156">
                        <c:v>0.40834884832272128</c:v>
                      </c:pt>
                      <c:pt idx="157">
                        <c:v>0.64797204223631233</c:v>
                      </c:pt>
                      <c:pt idx="158">
                        <c:v>0.75667600100901411</c:v>
                      </c:pt>
                      <c:pt idx="159">
                        <c:v>0.71235667713772199</c:v>
                      </c:pt>
                      <c:pt idx="160">
                        <c:v>0.66985935125658491</c:v>
                      </c:pt>
                      <c:pt idx="161">
                        <c:v>0.59232481718158425</c:v>
                      </c:pt>
                      <c:pt idx="162">
                        <c:v>0.36629554882023002</c:v>
                      </c:pt>
                      <c:pt idx="163">
                        <c:v>8.8178949064364284E-2</c:v>
                      </c:pt>
                      <c:pt idx="164">
                        <c:v>-6.9955003153670231E-2</c:v>
                      </c:pt>
                      <c:pt idx="165">
                        <c:v>-0.22778632007424399</c:v>
                      </c:pt>
                      <c:pt idx="166">
                        <c:v>-0.24688832174080469</c:v>
                      </c:pt>
                      <c:pt idx="167">
                        <c:v>-1.4360549782626191</c:v>
                      </c:pt>
                      <c:pt idx="168">
                        <c:v>0.97609526963684501</c:v>
                      </c:pt>
                      <c:pt idx="169">
                        <c:v>1.076113167876513</c:v>
                      </c:pt>
                      <c:pt idx="170">
                        <c:v>1.234325016019781</c:v>
                      </c:pt>
                      <c:pt idx="171">
                        <c:v>-1.3622132114635519</c:v>
                      </c:pt>
                      <c:pt idx="172">
                        <c:v>-1.378343931134365</c:v>
                      </c:pt>
                      <c:pt idx="173">
                        <c:v>1.328201266316859</c:v>
                      </c:pt>
                      <c:pt idx="174">
                        <c:v>-1.3769926299340871</c:v>
                      </c:pt>
                      <c:pt idx="175">
                        <c:v>-1.384014289839911</c:v>
                      </c:pt>
                      <c:pt idx="176">
                        <c:v>-1.5762866315239159</c:v>
                      </c:pt>
                      <c:pt idx="177">
                        <c:v>-1.5964936573611941</c:v>
                      </c:pt>
                      <c:pt idx="178">
                        <c:v>-1.430495657768301</c:v>
                      </c:pt>
                      <c:pt idx="179">
                        <c:v>-1.281790048400163</c:v>
                      </c:pt>
                      <c:pt idx="180">
                        <c:v>-1.0534038389575551</c:v>
                      </c:pt>
                      <c:pt idx="181">
                        <c:v>-0.8534582105361227</c:v>
                      </c:pt>
                      <c:pt idx="182">
                        <c:v>-0.81136233540286851</c:v>
                      </c:pt>
                      <c:pt idx="183">
                        <c:v>-0.9640799581380457</c:v>
                      </c:pt>
                      <c:pt idx="184">
                        <c:v>-1.0818821806595129</c:v>
                      </c:pt>
                      <c:pt idx="185">
                        <c:v>-1.2719340303430511</c:v>
                      </c:pt>
                      <c:pt idx="186">
                        <c:v>-1.49496993864378</c:v>
                      </c:pt>
                      <c:pt idx="187">
                        <c:v>-1.4739994118317701</c:v>
                      </c:pt>
                      <c:pt idx="188">
                        <c:v>-1.280827526930205</c:v>
                      </c:pt>
                      <c:pt idx="189">
                        <c:v>-1.104396964992312</c:v>
                      </c:pt>
                      <c:pt idx="190">
                        <c:v>-0.93698571384007856</c:v>
                      </c:pt>
                      <c:pt idx="191">
                        <c:v>-0.89868438275563334</c:v>
                      </c:pt>
                      <c:pt idx="192">
                        <c:v>-1.081788813295721</c:v>
                      </c:pt>
                      <c:pt idx="193">
                        <c:v>-1.377265828881141</c:v>
                      </c:pt>
                      <c:pt idx="194">
                        <c:v>-1.37616616728227</c:v>
                      </c:pt>
                      <c:pt idx="195">
                        <c:v>-1.414839203577736</c:v>
                      </c:pt>
                      <c:pt idx="196">
                        <c:v>-1.251597198647969</c:v>
                      </c:pt>
                      <c:pt idx="197">
                        <c:v>1.0022600834163751</c:v>
                      </c:pt>
                      <c:pt idx="198">
                        <c:v>1.001245102045222</c:v>
                      </c:pt>
                      <c:pt idx="199">
                        <c:v>0.99877816258100216</c:v>
                      </c:pt>
                      <c:pt idx="200">
                        <c:v>-1.499919302556634</c:v>
                      </c:pt>
                      <c:pt idx="201">
                        <c:v>-1.4304375679914429</c:v>
                      </c:pt>
                      <c:pt idx="202">
                        <c:v>-1.489428083648336</c:v>
                      </c:pt>
                      <c:pt idx="203">
                        <c:v>-1.6325826303394579</c:v>
                      </c:pt>
                      <c:pt idx="204">
                        <c:v>-1.7618842849877261</c:v>
                      </c:pt>
                      <c:pt idx="205">
                        <c:v>-1.7206890209797709</c:v>
                      </c:pt>
                      <c:pt idx="206">
                        <c:v>-1.6652106176900749</c:v>
                      </c:pt>
                      <c:pt idx="207">
                        <c:v>-1.6543416952924821</c:v>
                      </c:pt>
                      <c:pt idx="208">
                        <c:v>-1.5923672997713609</c:v>
                      </c:pt>
                      <c:pt idx="209">
                        <c:v>-1.447046670942933</c:v>
                      </c:pt>
                      <c:pt idx="210">
                        <c:v>-1.287984495776366</c:v>
                      </c:pt>
                      <c:pt idx="211">
                        <c:v>-1.138436262191971</c:v>
                      </c:pt>
                      <c:pt idx="212">
                        <c:v>-1.0851848877121191</c:v>
                      </c:pt>
                      <c:pt idx="213">
                        <c:v>-1.0462125382357761</c:v>
                      </c:pt>
                      <c:pt idx="214">
                        <c:v>-0.94989409339844544</c:v>
                      </c:pt>
                      <c:pt idx="215">
                        <c:v>-0.91470720213052403</c:v>
                      </c:pt>
                      <c:pt idx="216">
                        <c:v>-0.83730780286779571</c:v>
                      </c:pt>
                      <c:pt idx="217">
                        <c:v>-0.88000920789247172</c:v>
                      </c:pt>
                      <c:pt idx="218">
                        <c:v>-0.98783940502934819</c:v>
                      </c:pt>
                      <c:pt idx="219">
                        <c:v>-0.99257814774939535</c:v>
                      </c:pt>
                      <c:pt idx="220">
                        <c:v>-0.72913447223992511</c:v>
                      </c:pt>
                      <c:pt idx="221">
                        <c:v>-0.35505847141836872</c:v>
                      </c:pt>
                      <c:pt idx="222">
                        <c:v>-8.1398218845037271E-2</c:v>
                      </c:pt>
                      <c:pt idx="223">
                        <c:v>5.127194352208083E-2</c:v>
                      </c:pt>
                      <c:pt idx="224">
                        <c:v>-2.2811219170460412E-3</c:v>
                      </c:pt>
                      <c:pt idx="225">
                        <c:v>-9.8421779349751395E-2</c:v>
                      </c:pt>
                      <c:pt idx="226">
                        <c:v>-4.5517850312522621E-3</c:v>
                      </c:pt>
                      <c:pt idx="227">
                        <c:v>0.22324951064914381</c:v>
                      </c:pt>
                      <c:pt idx="228">
                        <c:v>0.37022892048234451</c:v>
                      </c:pt>
                      <c:pt idx="229">
                        <c:v>0.4732345913631204</c:v>
                      </c:pt>
                      <c:pt idx="230">
                        <c:v>0.57944226835612878</c:v>
                      </c:pt>
                      <c:pt idx="231">
                        <c:v>0.79575657297306113</c:v>
                      </c:pt>
                      <c:pt idx="232">
                        <c:v>0.95739612100161875</c:v>
                      </c:pt>
                      <c:pt idx="233">
                        <c:v>2.0847192236003669</c:v>
                      </c:pt>
                      <c:pt idx="234">
                        <c:v>2.2500290341269928</c:v>
                      </c:pt>
                      <c:pt idx="235">
                        <c:v>1.722504423477883</c:v>
                      </c:pt>
                      <c:pt idx="236">
                        <c:v>2.42324208102404</c:v>
                      </c:pt>
                      <c:pt idx="237">
                        <c:v>1.944438586343697</c:v>
                      </c:pt>
                      <c:pt idx="238">
                        <c:v>2.16192399992044</c:v>
                      </c:pt>
                      <c:pt idx="239">
                        <c:v>2.4335728185301182</c:v>
                      </c:pt>
                      <c:pt idx="240">
                        <c:v>2.7486138437477279</c:v>
                      </c:pt>
                      <c:pt idx="241">
                        <c:v>3.009289521650548</c:v>
                      </c:pt>
                      <c:pt idx="242">
                        <c:v>3.2086735029818039</c:v>
                      </c:pt>
                      <c:pt idx="243">
                        <c:v>3.3548213347386979</c:v>
                      </c:pt>
                      <c:pt idx="244">
                        <c:v>3.466090615603977</c:v>
                      </c:pt>
                      <c:pt idx="245">
                        <c:v>3.539525517916454</c:v>
                      </c:pt>
                      <c:pt idx="246">
                        <c:v>3.546520577117604</c:v>
                      </c:pt>
                      <c:pt idx="247">
                        <c:v>3.4811521719164609</c:v>
                      </c:pt>
                      <c:pt idx="248">
                        <c:v>3.4454622038008038</c:v>
                      </c:pt>
                      <c:pt idx="249">
                        <c:v>3.4651845013660609</c:v>
                      </c:pt>
                      <c:pt idx="250">
                        <c:v>3.343994273674634</c:v>
                      </c:pt>
                      <c:pt idx="251">
                        <c:v>3.1203104974214879</c:v>
                      </c:pt>
                      <c:pt idx="252">
                        <c:v>2.8755345667213148</c:v>
                      </c:pt>
                      <c:pt idx="253">
                        <c:v>2.734418656526163</c:v>
                      </c:pt>
                      <c:pt idx="254">
                        <c:v>2.6260326140074062</c:v>
                      </c:pt>
                      <c:pt idx="255">
                        <c:v>2.5867766104662002</c:v>
                      </c:pt>
                      <c:pt idx="256">
                        <c:v>2.4816045854295319</c:v>
                      </c:pt>
                      <c:pt idx="257">
                        <c:v>2.4352557152302809</c:v>
                      </c:pt>
                      <c:pt idx="258">
                        <c:v>2.464776681067395</c:v>
                      </c:pt>
                      <c:pt idx="259">
                        <c:v>2.3733232115550602</c:v>
                      </c:pt>
                      <c:pt idx="260">
                        <c:v>2.279369016985255</c:v>
                      </c:pt>
                      <c:pt idx="261">
                        <c:v>2.109811276858709</c:v>
                      </c:pt>
                      <c:pt idx="262">
                        <c:v>1.8072700325231681</c:v>
                      </c:pt>
                      <c:pt idx="263">
                        <c:v>1.425441941989597</c:v>
                      </c:pt>
                      <c:pt idx="264">
                        <c:v>1.2807717631104689</c:v>
                      </c:pt>
                      <c:pt idx="265">
                        <c:v>1.312121429712036</c:v>
                      </c:pt>
                      <c:pt idx="266">
                        <c:v>1.40209998429188</c:v>
                      </c:pt>
                      <c:pt idx="267">
                        <c:v>1.51319201417941</c:v>
                      </c:pt>
                      <c:pt idx="268">
                        <c:v>1.61322104495656</c:v>
                      </c:pt>
                      <c:pt idx="269">
                        <c:v>1.634742124718896</c:v>
                      </c:pt>
                      <c:pt idx="270">
                        <c:v>1.5378932772571019</c:v>
                      </c:pt>
                      <c:pt idx="271">
                        <c:v>1.6315542728859409</c:v>
                      </c:pt>
                      <c:pt idx="272">
                        <c:v>1.774869885790854</c:v>
                      </c:pt>
                      <c:pt idx="273">
                        <c:v>1.8049381177631549</c:v>
                      </c:pt>
                      <c:pt idx="274">
                        <c:v>2.471345422772627</c:v>
                      </c:pt>
                      <c:pt idx="275">
                        <c:v>1.361610639877574</c:v>
                      </c:pt>
                      <c:pt idx="276">
                        <c:v>1.1209941368464991</c:v>
                      </c:pt>
                      <c:pt idx="277">
                        <c:v>1.021836087781719</c:v>
                      </c:pt>
                      <c:pt idx="278">
                        <c:v>1.6801710103208121</c:v>
                      </c:pt>
                      <c:pt idx="279">
                        <c:v>1.817875673020058</c:v>
                      </c:pt>
                      <c:pt idx="280">
                        <c:v>1.9488010516982619</c:v>
                      </c:pt>
                      <c:pt idx="281">
                        <c:v>2.000101669989939</c:v>
                      </c:pt>
                      <c:pt idx="282">
                        <c:v>1.8413846932808611</c:v>
                      </c:pt>
                      <c:pt idx="283">
                        <c:v>2.2751612453182899</c:v>
                      </c:pt>
                      <c:pt idx="284">
                        <c:v>2.199732631988212</c:v>
                      </c:pt>
                      <c:pt idx="285">
                        <c:v>1.419308546928296</c:v>
                      </c:pt>
                      <c:pt idx="286">
                        <c:v>1.98457302111958</c:v>
                      </c:pt>
                      <c:pt idx="287">
                        <c:v>1.285097071087699</c:v>
                      </c:pt>
                      <c:pt idx="288">
                        <c:v>1.782735688323847</c:v>
                      </c:pt>
                      <c:pt idx="289">
                        <c:v>1.808590556438872</c:v>
                      </c:pt>
                      <c:pt idx="290">
                        <c:v>1.804048673359762</c:v>
                      </c:pt>
                      <c:pt idx="291">
                        <c:v>1.876255163597095</c:v>
                      </c:pt>
                      <c:pt idx="292">
                        <c:v>1.9493225459207479</c:v>
                      </c:pt>
                      <c:pt idx="293">
                        <c:v>2.1001138709657829</c:v>
                      </c:pt>
                      <c:pt idx="294">
                        <c:v>2.149291002408193</c:v>
                      </c:pt>
                      <c:pt idx="295">
                        <c:v>2.0584889868686389</c:v>
                      </c:pt>
                      <c:pt idx="296">
                        <c:v>1.8016811900786791</c:v>
                      </c:pt>
                      <c:pt idx="297">
                        <c:v>1.615518291471967</c:v>
                      </c:pt>
                      <c:pt idx="298">
                        <c:v>1.3214289034222051</c:v>
                      </c:pt>
                      <c:pt idx="299">
                        <c:v>1.051156768355618</c:v>
                      </c:pt>
                      <c:pt idx="300">
                        <c:v>0.84581677759438145</c:v>
                      </c:pt>
                      <c:pt idx="301">
                        <c:v>0.77726691736406717</c:v>
                      </c:pt>
                      <c:pt idx="302">
                        <c:v>0.8459432761206066</c:v>
                      </c:pt>
                      <c:pt idx="303">
                        <c:v>0.94205994132536874</c:v>
                      </c:pt>
                      <c:pt idx="304">
                        <c:v>0.9575637650883404</c:v>
                      </c:pt>
                      <c:pt idx="305">
                        <c:v>0.85597637736718557</c:v>
                      </c:pt>
                      <c:pt idx="306">
                        <c:v>0.76056761318930144</c:v>
                      </c:pt>
                      <c:pt idx="307">
                        <c:v>0.67437795863016992</c:v>
                      </c:pt>
                      <c:pt idx="308">
                        <c:v>0.54132207353880346</c:v>
                      </c:pt>
                      <c:pt idx="309">
                        <c:v>0.50051177377276468</c:v>
                      </c:pt>
                      <c:pt idx="310">
                        <c:v>0.58448747361110298</c:v>
                      </c:pt>
                      <c:pt idx="311">
                        <c:v>0.63104853458569765</c:v>
                      </c:pt>
                      <c:pt idx="312">
                        <c:v>0.64896539487328331</c:v>
                      </c:pt>
                      <c:pt idx="313">
                        <c:v>0.61736080596388976</c:v>
                      </c:pt>
                      <c:pt idx="314">
                        <c:v>0.41294383657936218</c:v>
                      </c:pt>
                      <c:pt idx="315">
                        <c:v>0.51813479717538469</c:v>
                      </c:pt>
                      <c:pt idx="316">
                        <c:v>0.28622881252688731</c:v>
                      </c:pt>
                      <c:pt idx="317">
                        <c:v>2.248384676695158E-2</c:v>
                      </c:pt>
                      <c:pt idx="318">
                        <c:v>-8.9743931192061241E-2</c:v>
                      </c:pt>
                      <c:pt idx="319">
                        <c:v>-0.25064505046638119</c:v>
                      </c:pt>
                      <c:pt idx="320">
                        <c:v>-0.4975177372607793</c:v>
                      </c:pt>
                      <c:pt idx="321">
                        <c:v>-0.71218396448404886</c:v>
                      </c:pt>
                      <c:pt idx="322">
                        <c:v>-0.69791865526355445</c:v>
                      </c:pt>
                      <c:pt idx="323">
                        <c:v>-0.67660058764161246</c:v>
                      </c:pt>
                      <c:pt idx="324">
                        <c:v>-0.65765860732188819</c:v>
                      </c:pt>
                      <c:pt idx="325">
                        <c:v>-0.49214311848973208</c:v>
                      </c:pt>
                      <c:pt idx="326">
                        <c:v>-0.22508673831085929</c:v>
                      </c:pt>
                      <c:pt idx="327">
                        <c:v>-9.6643141321072712E-2</c:v>
                      </c:pt>
                      <c:pt idx="328">
                        <c:v>-0.11912328450330489</c:v>
                      </c:pt>
                      <c:pt idx="329">
                        <c:v>-0.14755951764591649</c:v>
                      </c:pt>
                      <c:pt idx="330">
                        <c:v>-0.1912861564091084</c:v>
                      </c:pt>
                      <c:pt idx="331">
                        <c:v>-0.29201785691491539</c:v>
                      </c:pt>
                      <c:pt idx="332">
                        <c:v>-0.21340152784053171</c:v>
                      </c:pt>
                      <c:pt idx="333">
                        <c:v>7.1807140551655504E-2</c:v>
                      </c:pt>
                      <c:pt idx="334">
                        <c:v>0.40770237082152849</c:v>
                      </c:pt>
                      <c:pt idx="335">
                        <c:v>0.59521942315407206</c:v>
                      </c:pt>
                      <c:pt idx="336">
                        <c:v>3.6824157361711989</c:v>
                      </c:pt>
                      <c:pt idx="337">
                        <c:v>3.5426505433183291</c:v>
                      </c:pt>
                      <c:pt idx="338">
                        <c:v>0.2383406735166598</c:v>
                      </c:pt>
                      <c:pt idx="339">
                        <c:v>2.853400213914473</c:v>
                      </c:pt>
                      <c:pt idx="340">
                        <c:v>2.6521498457203911</c:v>
                      </c:pt>
                      <c:pt idx="341">
                        <c:v>2.5379274111233299</c:v>
                      </c:pt>
                      <c:pt idx="342">
                        <c:v>-0.12952814660355641</c:v>
                      </c:pt>
                      <c:pt idx="343">
                        <c:v>-2.8245307352209321E-2</c:v>
                      </c:pt>
                      <c:pt idx="344">
                        <c:v>0.1113991213199797</c:v>
                      </c:pt>
                      <c:pt idx="345">
                        <c:v>0.14846817735194459</c:v>
                      </c:pt>
                      <c:pt idx="346">
                        <c:v>0.19978003859011309</c:v>
                      </c:pt>
                      <c:pt idx="347">
                        <c:v>0.23111815771919589</c:v>
                      </c:pt>
                      <c:pt idx="348">
                        <c:v>0.24629530015042009</c:v>
                      </c:pt>
                      <c:pt idx="349">
                        <c:v>0.27709788699903209</c:v>
                      </c:pt>
                      <c:pt idx="350">
                        <c:v>0.32098507401503379</c:v>
                      </c:pt>
                      <c:pt idx="351">
                        <c:v>0.2433444003660899</c:v>
                      </c:pt>
                      <c:pt idx="352">
                        <c:v>4.9843156177850463E-2</c:v>
                      </c:pt>
                      <c:pt idx="353">
                        <c:v>7.3693518266338444E-3</c:v>
                      </c:pt>
                      <c:pt idx="354">
                        <c:v>6.7199774600810863E-2</c:v>
                      </c:pt>
                      <c:pt idx="355">
                        <c:v>9.6971873626791008E-2</c:v>
                      </c:pt>
                      <c:pt idx="356">
                        <c:v>5.9916851771852388E-2</c:v>
                      </c:pt>
                      <c:pt idx="357">
                        <c:v>5.7068218876738137E-2</c:v>
                      </c:pt>
                      <c:pt idx="358">
                        <c:v>0.21711897031674049</c:v>
                      </c:pt>
                      <c:pt idx="359">
                        <c:v>0.35449700085903091</c:v>
                      </c:pt>
                      <c:pt idx="360">
                        <c:v>0.33869564471163549</c:v>
                      </c:pt>
                      <c:pt idx="361">
                        <c:v>0.1776833679033481</c:v>
                      </c:pt>
                      <c:pt idx="362">
                        <c:v>0.1033157345586405</c:v>
                      </c:pt>
                      <c:pt idx="363">
                        <c:v>0.1573177662601786</c:v>
                      </c:pt>
                      <c:pt idx="364">
                        <c:v>0.35674183608037902</c:v>
                      </c:pt>
                      <c:pt idx="365">
                        <c:v>0.67842713120908549</c:v>
                      </c:pt>
                      <c:pt idx="366">
                        <c:v>1.080385696839212</c:v>
                      </c:pt>
                      <c:pt idx="367">
                        <c:v>1.371047557725011</c:v>
                      </c:pt>
                      <c:pt idx="368">
                        <c:v>1.534767307195432</c:v>
                      </c:pt>
                      <c:pt idx="369">
                        <c:v>1.4954633978988821</c:v>
                      </c:pt>
                      <c:pt idx="370">
                        <c:v>1.431342629595848</c:v>
                      </c:pt>
                      <c:pt idx="371">
                        <c:v>1.328250743275105</c:v>
                      </c:pt>
                      <c:pt idx="372">
                        <c:v>1.266120441230026</c:v>
                      </c:pt>
                      <c:pt idx="373">
                        <c:v>1.1024150573271381</c:v>
                      </c:pt>
                      <c:pt idx="374">
                        <c:v>0.83781472780047994</c:v>
                      </c:pt>
                      <c:pt idx="375">
                        <c:v>0.68193240595015503</c:v>
                      </c:pt>
                      <c:pt idx="376">
                        <c:v>0.66457407857044382</c:v>
                      </c:pt>
                      <c:pt idx="377">
                        <c:v>0.91350095906497364</c:v>
                      </c:pt>
                      <c:pt idx="378">
                        <c:v>1.2935801190330829</c:v>
                      </c:pt>
                      <c:pt idx="379">
                        <c:v>1.729469718750027</c:v>
                      </c:pt>
                      <c:pt idx="380">
                        <c:v>2.0866711010694901</c:v>
                      </c:pt>
                      <c:pt idx="381">
                        <c:v>2.4254317164209791</c:v>
                      </c:pt>
                      <c:pt idx="382">
                        <c:v>2.655937302048867</c:v>
                      </c:pt>
                      <c:pt idx="383">
                        <c:v>2.757011905373314</c:v>
                      </c:pt>
                      <c:pt idx="384">
                        <c:v>2.8291381719362501</c:v>
                      </c:pt>
                      <c:pt idx="385">
                        <c:v>2.8522405387202028</c:v>
                      </c:pt>
                      <c:pt idx="386">
                        <c:v>2.8828667389523779</c:v>
                      </c:pt>
                      <c:pt idx="387">
                        <c:v>2.9515668184617652</c:v>
                      </c:pt>
                      <c:pt idx="388">
                        <c:v>3.0083328473798558</c:v>
                      </c:pt>
                      <c:pt idx="389">
                        <c:v>2.935346540053525</c:v>
                      </c:pt>
                      <c:pt idx="390">
                        <c:v>2.7980959083569559</c:v>
                      </c:pt>
                      <c:pt idx="391">
                        <c:v>2.722524610659228</c:v>
                      </c:pt>
                      <c:pt idx="392">
                        <c:v>2.7946660103297289</c:v>
                      </c:pt>
                      <c:pt idx="393">
                        <c:v>2.867410870594564</c:v>
                      </c:pt>
                      <c:pt idx="394">
                        <c:v>2.9964782800222798</c:v>
                      </c:pt>
                      <c:pt idx="395">
                        <c:v>3.0533465099632511</c:v>
                      </c:pt>
                      <c:pt idx="396">
                        <c:v>3.1230709152082361</c:v>
                      </c:pt>
                      <c:pt idx="397">
                        <c:v>3.262604635904931</c:v>
                      </c:pt>
                      <c:pt idx="398">
                        <c:v>3.3718576775692721</c:v>
                      </c:pt>
                      <c:pt idx="399">
                        <c:v>3.4875392258358269</c:v>
                      </c:pt>
                      <c:pt idx="400">
                        <c:v>3.631845860085126</c:v>
                      </c:pt>
                      <c:pt idx="401">
                        <c:v>3.5853371940098349</c:v>
                      </c:pt>
                      <c:pt idx="402">
                        <c:v>3.4319397196384851</c:v>
                      </c:pt>
                      <c:pt idx="403">
                        <c:v>3.3288375103551329</c:v>
                      </c:pt>
                      <c:pt idx="404">
                        <c:v>3.292278061625713</c:v>
                      </c:pt>
                      <c:pt idx="405">
                        <c:v>3.2166877117183299</c:v>
                      </c:pt>
                      <c:pt idx="406">
                        <c:v>3.1032902443209518</c:v>
                      </c:pt>
                      <c:pt idx="407">
                        <c:v>3.005558404924022</c:v>
                      </c:pt>
                      <c:pt idx="408">
                        <c:v>3.0151847611170788</c:v>
                      </c:pt>
                      <c:pt idx="409">
                        <c:v>3.0975427397426452</c:v>
                      </c:pt>
                      <c:pt idx="410">
                        <c:v>3.2968197161077861</c:v>
                      </c:pt>
                      <c:pt idx="411">
                        <c:v>3.2223829212309498</c:v>
                      </c:pt>
                      <c:pt idx="412">
                        <c:v>3.044845392478531</c:v>
                      </c:pt>
                      <c:pt idx="413">
                        <c:v>2.8113376944815371</c:v>
                      </c:pt>
                      <c:pt idx="414">
                        <c:v>2.716679850916953</c:v>
                      </c:pt>
                      <c:pt idx="415">
                        <c:v>2.6388453374269041</c:v>
                      </c:pt>
                      <c:pt idx="416">
                        <c:v>2.686637212290119</c:v>
                      </c:pt>
                      <c:pt idx="417">
                        <c:v>3.8156353263592209</c:v>
                      </c:pt>
                      <c:pt idx="418">
                        <c:v>2.921645935031985</c:v>
                      </c:pt>
                      <c:pt idx="419">
                        <c:v>2.9374740749488391</c:v>
                      </c:pt>
                      <c:pt idx="420">
                        <c:v>2.864510762257074</c:v>
                      </c:pt>
                      <c:pt idx="421">
                        <c:v>2.8337165776917561</c:v>
                      </c:pt>
                      <c:pt idx="422">
                        <c:v>2.9639662166883181</c:v>
                      </c:pt>
                      <c:pt idx="423">
                        <c:v>4.3221970723216279</c:v>
                      </c:pt>
                      <c:pt idx="424">
                        <c:v>3.1071680216657351</c:v>
                      </c:pt>
                      <c:pt idx="425">
                        <c:v>3.0355244502695888</c:v>
                      </c:pt>
                      <c:pt idx="426">
                        <c:v>2.9323288274346271</c:v>
                      </c:pt>
                      <c:pt idx="427">
                        <c:v>2.7881533172940922</c:v>
                      </c:pt>
                      <c:pt idx="428">
                        <c:v>2.7517143948374612</c:v>
                      </c:pt>
                      <c:pt idx="429">
                        <c:v>2.722646174591139</c:v>
                      </c:pt>
                      <c:pt idx="430">
                        <c:v>2.5738438341331999</c:v>
                      </c:pt>
                      <c:pt idx="431">
                        <c:v>2.4620384108355622</c:v>
                      </c:pt>
                      <c:pt idx="432">
                        <c:v>2.370249455550725</c:v>
                      </c:pt>
                      <c:pt idx="433">
                        <c:v>2.3091538662769451</c:v>
                      </c:pt>
                      <c:pt idx="434">
                        <c:v>2.4514127787268358</c:v>
                      </c:pt>
                      <c:pt idx="435">
                        <c:v>2.682469905699703</c:v>
                      </c:pt>
                      <c:pt idx="436">
                        <c:v>2.839913612443461</c:v>
                      </c:pt>
                      <c:pt idx="437">
                        <c:v>2.871223831125334</c:v>
                      </c:pt>
                      <c:pt idx="438">
                        <c:v>2.7164092996042202</c:v>
                      </c:pt>
                      <c:pt idx="439">
                        <c:v>2.5122155902276799</c:v>
                      </c:pt>
                      <c:pt idx="440">
                        <c:v>2.375441683142729</c:v>
                      </c:pt>
                      <c:pt idx="441">
                        <c:v>2.287758750740589</c:v>
                      </c:pt>
                      <c:pt idx="442">
                        <c:v>2.1817809745739951</c:v>
                      </c:pt>
                      <c:pt idx="443">
                        <c:v>2.1301259415499039</c:v>
                      </c:pt>
                      <c:pt idx="444">
                        <c:v>2.1969963215018331</c:v>
                      </c:pt>
                      <c:pt idx="445">
                        <c:v>2.195198418488848</c:v>
                      </c:pt>
                      <c:pt idx="446">
                        <c:v>2.125857395841444</c:v>
                      </c:pt>
                      <c:pt idx="447">
                        <c:v>2.130625975751125</c:v>
                      </c:pt>
                      <c:pt idx="448">
                        <c:v>2.158893994491323</c:v>
                      </c:pt>
                      <c:pt idx="449">
                        <c:v>2.2462539650006672</c:v>
                      </c:pt>
                      <c:pt idx="450">
                        <c:v>2.2993515567804619</c:v>
                      </c:pt>
                      <c:pt idx="451">
                        <c:v>2.2632778509101268</c:v>
                      </c:pt>
                      <c:pt idx="452">
                        <c:v>2.2286966361787721</c:v>
                      </c:pt>
                      <c:pt idx="453">
                        <c:v>2.1608806120589321</c:v>
                      </c:pt>
                      <c:pt idx="454">
                        <c:v>2.110994686355804</c:v>
                      </c:pt>
                      <c:pt idx="455">
                        <c:v>2.034470040331799</c:v>
                      </c:pt>
                      <c:pt idx="456">
                        <c:v>1.9598313028444521</c:v>
                      </c:pt>
                      <c:pt idx="457">
                        <c:v>1.91868333290986</c:v>
                      </c:pt>
                      <c:pt idx="458">
                        <c:v>1.9257024691362159</c:v>
                      </c:pt>
                      <c:pt idx="459">
                        <c:v>1.982927199379884</c:v>
                      </c:pt>
                      <c:pt idx="460">
                        <c:v>1.803106699314972</c:v>
                      </c:pt>
                      <c:pt idx="461">
                        <c:v>1.549649915675344</c:v>
                      </c:pt>
                      <c:pt idx="462">
                        <c:v>1.3679782463733059</c:v>
                      </c:pt>
                      <c:pt idx="463">
                        <c:v>1.265757715870639</c:v>
                      </c:pt>
                      <c:pt idx="464">
                        <c:v>1.2545043753140701</c:v>
                      </c:pt>
                      <c:pt idx="465">
                        <c:v>1.4195568207189611</c:v>
                      </c:pt>
                      <c:pt idx="466">
                        <c:v>1.6931421923141221</c:v>
                      </c:pt>
                      <c:pt idx="467">
                        <c:v>1.8123225530156839</c:v>
                      </c:pt>
                      <c:pt idx="468">
                        <c:v>1.8516166107221159</c:v>
                      </c:pt>
                      <c:pt idx="469">
                        <c:v>1.950497014681323</c:v>
                      </c:pt>
                      <c:pt idx="470">
                        <c:v>1.974979410748736</c:v>
                      </c:pt>
                      <c:pt idx="471">
                        <c:v>1.9558163198507721</c:v>
                      </c:pt>
                      <c:pt idx="472">
                        <c:v>1.8269800457718051</c:v>
                      </c:pt>
                      <c:pt idx="473">
                        <c:v>1.6490934117021701</c:v>
                      </c:pt>
                      <c:pt idx="474">
                        <c:v>1.4870303735599859</c:v>
                      </c:pt>
                      <c:pt idx="475">
                        <c:v>1.357436708737801</c:v>
                      </c:pt>
                      <c:pt idx="476">
                        <c:v>1.198458915591514</c:v>
                      </c:pt>
                      <c:pt idx="477">
                        <c:v>1.1789857466036171</c:v>
                      </c:pt>
                      <c:pt idx="478">
                        <c:v>1.2672196054929521</c:v>
                      </c:pt>
                      <c:pt idx="479">
                        <c:v>1.41672452129824</c:v>
                      </c:pt>
                      <c:pt idx="480">
                        <c:v>1.59179894165231</c:v>
                      </c:pt>
                      <c:pt idx="481">
                        <c:v>1.7754479302408981</c:v>
                      </c:pt>
                      <c:pt idx="482">
                        <c:v>1.8519548593004691</c:v>
                      </c:pt>
                      <c:pt idx="483">
                        <c:v>1.9355013473143781</c:v>
                      </c:pt>
                      <c:pt idx="484">
                        <c:v>2.1046558177958108</c:v>
                      </c:pt>
                      <c:pt idx="485">
                        <c:v>2.2455393393931349</c:v>
                      </c:pt>
                      <c:pt idx="486">
                        <c:v>2.2862867950446311</c:v>
                      </c:pt>
                      <c:pt idx="487">
                        <c:v>2.4221683329107</c:v>
                      </c:pt>
                      <c:pt idx="488">
                        <c:v>2.573651397326151</c:v>
                      </c:pt>
                      <c:pt idx="489">
                        <c:v>2.781407449406851</c:v>
                      </c:pt>
                      <c:pt idx="490">
                        <c:v>2.9666493497969189</c:v>
                      </c:pt>
                      <c:pt idx="491">
                        <c:v>3.0185858599283169</c:v>
                      </c:pt>
                      <c:pt idx="492">
                        <c:v>3.013247265119297</c:v>
                      </c:pt>
                      <c:pt idx="493">
                        <c:v>2.8701364242978449</c:v>
                      </c:pt>
                      <c:pt idx="494">
                        <c:v>2.710655762914902</c:v>
                      </c:pt>
                      <c:pt idx="495">
                        <c:v>2.55533680675105</c:v>
                      </c:pt>
                      <c:pt idx="496">
                        <c:v>2.5686140233265422</c:v>
                      </c:pt>
                      <c:pt idx="497">
                        <c:v>2.6113995973395601</c:v>
                      </c:pt>
                      <c:pt idx="498">
                        <c:v>2.678572013102722</c:v>
                      </c:pt>
                      <c:pt idx="499">
                        <c:v>2.8108308913287021</c:v>
                      </c:pt>
                      <c:pt idx="500">
                        <c:v>2.9555684262722921</c:v>
                      </c:pt>
                      <c:pt idx="501">
                        <c:v>3.1159555938711709</c:v>
                      </c:pt>
                      <c:pt idx="502">
                        <c:v>3.2769722034980409</c:v>
                      </c:pt>
                      <c:pt idx="503">
                        <c:v>3.3426642387828478</c:v>
                      </c:pt>
                      <c:pt idx="504">
                        <c:v>3.2271205942388002</c:v>
                      </c:pt>
                      <c:pt idx="505">
                        <c:v>3.041197464680554</c:v>
                      </c:pt>
                      <c:pt idx="506">
                        <c:v>2.7923787834033691</c:v>
                      </c:pt>
                      <c:pt idx="507">
                        <c:v>2.4949425052530301</c:v>
                      </c:pt>
                      <c:pt idx="508">
                        <c:v>2.3002284255424641</c:v>
                      </c:pt>
                      <c:pt idx="509">
                        <c:v>2.2402549898837951</c:v>
                      </c:pt>
                      <c:pt idx="510">
                        <c:v>2.188098780063914</c:v>
                      </c:pt>
                      <c:pt idx="511">
                        <c:v>2.0830939492822962</c:v>
                      </c:pt>
                      <c:pt idx="512">
                        <c:v>2.074709025432945</c:v>
                      </c:pt>
                      <c:pt idx="513">
                        <c:v>2.2040080945815892</c:v>
                      </c:pt>
                      <c:pt idx="514">
                        <c:v>2.388142183492056</c:v>
                      </c:pt>
                      <c:pt idx="515">
                        <c:v>2.5367344251337158</c:v>
                      </c:pt>
                      <c:pt idx="516">
                        <c:v>2.638228840487336</c:v>
                      </c:pt>
                      <c:pt idx="517">
                        <c:v>2.6618539902667449</c:v>
                      </c:pt>
                      <c:pt idx="518">
                        <c:v>2.494015155356486</c:v>
                      </c:pt>
                      <c:pt idx="519">
                        <c:v>2.2625579878008759</c:v>
                      </c:pt>
                      <c:pt idx="520">
                        <c:v>2.1522735078855062</c:v>
                      </c:pt>
                      <c:pt idx="521">
                        <c:v>2.1017680448828391</c:v>
                      </c:pt>
                      <c:pt idx="522">
                        <c:v>2.123957640851236</c:v>
                      </c:pt>
                      <c:pt idx="523">
                        <c:v>1.99076844517678</c:v>
                      </c:pt>
                      <c:pt idx="524">
                        <c:v>1.888562944299006</c:v>
                      </c:pt>
                      <c:pt idx="525">
                        <c:v>1.8550019512434039</c:v>
                      </c:pt>
                      <c:pt idx="526">
                        <c:v>1.8739838126028801</c:v>
                      </c:pt>
                      <c:pt idx="527">
                        <c:v>1.909285412093622</c:v>
                      </c:pt>
                      <c:pt idx="528">
                        <c:v>1.9288104418446339</c:v>
                      </c:pt>
                      <c:pt idx="529">
                        <c:v>1.836698734873655</c:v>
                      </c:pt>
                      <c:pt idx="530">
                        <c:v>1.7351332641046799</c:v>
                      </c:pt>
                      <c:pt idx="531">
                        <c:v>1.787564170886474</c:v>
                      </c:pt>
                      <c:pt idx="532">
                        <c:v>1.8231046018733941</c:v>
                      </c:pt>
                      <c:pt idx="533">
                        <c:v>1.89251933031847</c:v>
                      </c:pt>
                      <c:pt idx="534">
                        <c:v>1.910050007764476</c:v>
                      </c:pt>
                      <c:pt idx="535">
                        <c:v>1.797075409829558</c:v>
                      </c:pt>
                      <c:pt idx="536">
                        <c:v>1.5519193763090759</c:v>
                      </c:pt>
                      <c:pt idx="537">
                        <c:v>1.28857265443752</c:v>
                      </c:pt>
                      <c:pt idx="538">
                        <c:v>1.0886169554950109</c:v>
                      </c:pt>
                      <c:pt idx="539">
                        <c:v>0.95699439439257161</c:v>
                      </c:pt>
                      <c:pt idx="540">
                        <c:v>0.83563364956889852</c:v>
                      </c:pt>
                      <c:pt idx="541">
                        <c:v>0.84038042358569609</c:v>
                      </c:pt>
                      <c:pt idx="542">
                        <c:v>0.83641921779177797</c:v>
                      </c:pt>
                      <c:pt idx="543">
                        <c:v>0.81481736283985406</c:v>
                      </c:pt>
                      <c:pt idx="544">
                        <c:v>0.62963763540716855</c:v>
                      </c:pt>
                      <c:pt idx="545">
                        <c:v>0.39818242358981282</c:v>
                      </c:pt>
                      <c:pt idx="546">
                        <c:v>0.28964388565228</c:v>
                      </c:pt>
                      <c:pt idx="547">
                        <c:v>0.34165531405422139</c:v>
                      </c:pt>
                      <c:pt idx="548">
                        <c:v>0.31952069314457598</c:v>
                      </c:pt>
                      <c:pt idx="549">
                        <c:v>0.13168705542608941</c:v>
                      </c:pt>
                      <c:pt idx="550">
                        <c:v>-2.354392383939034E-2</c:v>
                      </c:pt>
                      <c:pt idx="551">
                        <c:v>-9.9170496974797781E-2</c:v>
                      </c:pt>
                      <c:pt idx="552">
                        <c:v>-8.3686799710898416E-2</c:v>
                      </c:pt>
                      <c:pt idx="553">
                        <c:v>-1.627849891585002E-2</c:v>
                      </c:pt>
                      <c:pt idx="554">
                        <c:v>0.10300346955418389</c:v>
                      </c:pt>
                      <c:pt idx="555">
                        <c:v>5.3097251319783573E-2</c:v>
                      </c:pt>
                      <c:pt idx="556">
                        <c:v>-3.944577557332541E-2</c:v>
                      </c:pt>
                      <c:pt idx="557">
                        <c:v>-9.0784292785858575E-2</c:v>
                      </c:pt>
                      <c:pt idx="558">
                        <c:v>-1.116873924478223E-2</c:v>
                      </c:pt>
                      <c:pt idx="559">
                        <c:v>5.0133211286790637E-2</c:v>
                      </c:pt>
                      <c:pt idx="560">
                        <c:v>0.1107130564753195</c:v>
                      </c:pt>
                      <c:pt idx="561">
                        <c:v>0.17324499116708619</c:v>
                      </c:pt>
                      <c:pt idx="562">
                        <c:v>0.12803094239107421</c:v>
                      </c:pt>
                      <c:pt idx="563">
                        <c:v>6.5257034403331721E-2</c:v>
                      </c:pt>
                      <c:pt idx="564">
                        <c:v>-2.6443140717385419E-2</c:v>
                      </c:pt>
                      <c:pt idx="565">
                        <c:v>-5.7801666387999509E-2</c:v>
                      </c:pt>
                      <c:pt idx="566">
                        <c:v>-2.2512572017177591E-2</c:v>
                      </c:pt>
                      <c:pt idx="567">
                        <c:v>-7.7183550712245183E-2</c:v>
                      </c:pt>
                      <c:pt idx="568">
                        <c:v>-6.3905218266835248E-2</c:v>
                      </c:pt>
                      <c:pt idx="569">
                        <c:v>7.8513914934002643E-3</c:v>
                      </c:pt>
                      <c:pt idx="570">
                        <c:v>3.0274491337676221E-2</c:v>
                      </c:pt>
                      <c:pt idx="571">
                        <c:v>8.9211543166099375E-2</c:v>
                      </c:pt>
                      <c:pt idx="572">
                        <c:v>5.94126909674191E-2</c:v>
                      </c:pt>
                      <c:pt idx="573">
                        <c:v>1.474914026264197E-2</c:v>
                      </c:pt>
                      <c:pt idx="574">
                        <c:v>-4.1519741434456969E-2</c:v>
                      </c:pt>
                      <c:pt idx="575">
                        <c:v>-0.14235425369626181</c:v>
                      </c:pt>
                      <c:pt idx="576">
                        <c:v>-0.1913419965632186</c:v>
                      </c:pt>
                      <c:pt idx="577">
                        <c:v>-0.10445601304829739</c:v>
                      </c:pt>
                      <c:pt idx="578">
                        <c:v>8.8766941599487725E-2</c:v>
                      </c:pt>
                      <c:pt idx="579">
                        <c:v>0.25585238398339222</c:v>
                      </c:pt>
                      <c:pt idx="580">
                        <c:v>0.22782511768246519</c:v>
                      </c:pt>
                      <c:pt idx="581">
                        <c:v>0.1286994473396135</c:v>
                      </c:pt>
                      <c:pt idx="582">
                        <c:v>-5.9928647249659052E-2</c:v>
                      </c:pt>
                      <c:pt idx="583">
                        <c:v>-0.34471659212474448</c:v>
                      </c:pt>
                      <c:pt idx="584">
                        <c:v>-0.55727362658358293</c:v>
                      </c:pt>
                      <c:pt idx="585">
                        <c:v>-0.65894889003824264</c:v>
                      </c:pt>
                      <c:pt idx="586">
                        <c:v>-0.60051731873390501</c:v>
                      </c:pt>
                      <c:pt idx="587">
                        <c:v>-0.35367313350215118</c:v>
                      </c:pt>
                      <c:pt idx="588">
                        <c:v>4.8191092051452042E-2</c:v>
                      </c:pt>
                      <c:pt idx="589">
                        <c:v>0.50294499527914804</c:v>
                      </c:pt>
                      <c:pt idx="590">
                        <c:v>0.9088452105074144</c:v>
                      </c:pt>
                      <c:pt idx="591">
                        <c:v>1.210438964291924</c:v>
                      </c:pt>
                      <c:pt idx="592">
                        <c:v>1.250818972073404</c:v>
                      </c:pt>
                      <c:pt idx="593">
                        <c:v>1.126599817493829</c:v>
                      </c:pt>
                      <c:pt idx="594">
                        <c:v>0.97444206784302034</c:v>
                      </c:pt>
                      <c:pt idx="595">
                        <c:v>1.012118005192755</c:v>
                      </c:pt>
                      <c:pt idx="596">
                        <c:v>0.99799993848532365</c:v>
                      </c:pt>
                      <c:pt idx="597">
                        <c:v>0.9728272139319547</c:v>
                      </c:pt>
                      <c:pt idx="598">
                        <c:v>0.88379325527666353</c:v>
                      </c:pt>
                      <c:pt idx="599">
                        <c:v>0.96795385122078748</c:v>
                      </c:pt>
                      <c:pt idx="600">
                        <c:v>1.02356093275464</c:v>
                      </c:pt>
                      <c:pt idx="601">
                        <c:v>1.3703545848017671</c:v>
                      </c:pt>
                      <c:pt idx="602">
                        <c:v>1.214574124532191</c:v>
                      </c:pt>
                      <c:pt idx="603">
                        <c:v>1.0545262590085229</c:v>
                      </c:pt>
                      <c:pt idx="604">
                        <c:v>1.1740330975561659</c:v>
                      </c:pt>
                      <c:pt idx="605">
                        <c:v>1.300450197086886</c:v>
                      </c:pt>
                      <c:pt idx="606">
                        <c:v>1.481188230095259</c:v>
                      </c:pt>
                      <c:pt idx="607">
                        <c:v>1.694390694063898</c:v>
                      </c:pt>
                      <c:pt idx="608">
                        <c:v>1.8166947241283411</c:v>
                      </c:pt>
                      <c:pt idx="609">
                        <c:v>1.7215252004737811</c:v>
                      </c:pt>
                      <c:pt idx="610">
                        <c:v>1.5432027206392891</c:v>
                      </c:pt>
                      <c:pt idx="611">
                        <c:v>1.4061622397042211</c:v>
                      </c:pt>
                      <c:pt idx="612">
                        <c:v>1.407679934608759</c:v>
                      </c:pt>
                      <c:pt idx="613">
                        <c:v>1.553855102409158</c:v>
                      </c:pt>
                      <c:pt idx="614">
                        <c:v>1.699043354709417</c:v>
                      </c:pt>
                      <c:pt idx="615">
                        <c:v>1.6948825581842411</c:v>
                      </c:pt>
                      <c:pt idx="616">
                        <c:v>1.5541232942046579</c:v>
                      </c:pt>
                      <c:pt idx="617">
                        <c:v>1.414669827826311</c:v>
                      </c:pt>
                      <c:pt idx="618">
                        <c:v>1.409624891319095</c:v>
                      </c:pt>
                      <c:pt idx="619">
                        <c:v>1.3522306139108491</c:v>
                      </c:pt>
                      <c:pt idx="620">
                        <c:v>1.2477512108393209</c:v>
                      </c:pt>
                      <c:pt idx="621">
                        <c:v>1.1850244735566251</c:v>
                      </c:pt>
                      <c:pt idx="622">
                        <c:v>1.1102125106432119</c:v>
                      </c:pt>
                      <c:pt idx="623">
                        <c:v>0.96856763219966002</c:v>
                      </c:pt>
                      <c:pt idx="624">
                        <c:v>0.80977281060186423</c:v>
                      </c:pt>
                      <c:pt idx="625">
                        <c:v>0.67785324153969961</c:v>
                      </c:pt>
                      <c:pt idx="626">
                        <c:v>0.70886515832685848</c:v>
                      </c:pt>
                      <c:pt idx="627">
                        <c:v>0.78575645812610939</c:v>
                      </c:pt>
                      <c:pt idx="628">
                        <c:v>0.92026441468646369</c:v>
                      </c:pt>
                      <c:pt idx="629">
                        <c:v>1.0662695652273111</c:v>
                      </c:pt>
                      <c:pt idx="630">
                        <c:v>1.109308129672681</c:v>
                      </c:pt>
                      <c:pt idx="631">
                        <c:v>0.89513174662976835</c:v>
                      </c:pt>
                      <c:pt idx="632">
                        <c:v>0.68022808162816617</c:v>
                      </c:pt>
                      <c:pt idx="633">
                        <c:v>0.53461011273609016</c:v>
                      </c:pt>
                      <c:pt idx="634">
                        <c:v>0.47886765072962079</c:v>
                      </c:pt>
                      <c:pt idx="635">
                        <c:v>0.56212575680779109</c:v>
                      </c:pt>
                      <c:pt idx="636">
                        <c:v>0.72833573639937566</c:v>
                      </c:pt>
                      <c:pt idx="637">
                        <c:v>0.71358458004347292</c:v>
                      </c:pt>
                      <c:pt idx="638">
                        <c:v>0.80453495086809546</c:v>
                      </c:pt>
                      <c:pt idx="639">
                        <c:v>0.82388578598066353</c:v>
                      </c:pt>
                      <c:pt idx="640">
                        <c:v>0.77333086214601199</c:v>
                      </c:pt>
                      <c:pt idx="641">
                        <c:v>0.75126136026502799</c:v>
                      </c:pt>
                      <c:pt idx="642">
                        <c:v>0.68556833153097341</c:v>
                      </c:pt>
                      <c:pt idx="643">
                        <c:v>0.45445260671000398</c:v>
                      </c:pt>
                      <c:pt idx="644">
                        <c:v>0.20753011946683381</c:v>
                      </c:pt>
                      <c:pt idx="645">
                        <c:v>6.1998056799957204E-3</c:v>
                      </c:pt>
                      <c:pt idx="646">
                        <c:v>-5.0301882448407227E-2</c:v>
                      </c:pt>
                      <c:pt idx="647">
                        <c:v>5.0127260509135016E-4</c:v>
                      </c:pt>
                      <c:pt idx="648">
                        <c:v>1.2278750799949579E-3</c:v>
                      </c:pt>
                      <c:pt idx="649">
                        <c:v>-4.6901807175722857E-2</c:v>
                      </c:pt>
                      <c:pt idx="650">
                        <c:v>-0.12495607901926351</c:v>
                      </c:pt>
                      <c:pt idx="651">
                        <c:v>-0.175184189482048</c:v>
                      </c:pt>
                      <c:pt idx="652">
                        <c:v>-0.29699729823957621</c:v>
                      </c:pt>
                      <c:pt idx="653">
                        <c:v>-0.41926608376738811</c:v>
                      </c:pt>
                      <c:pt idx="654">
                        <c:v>-0.62853769706082696</c:v>
                      </c:pt>
                      <c:pt idx="655">
                        <c:v>-0.74042337852530837</c:v>
                      </c:pt>
                      <c:pt idx="656">
                        <c:v>-0.75378866795420518</c:v>
                      </c:pt>
                      <c:pt idx="657">
                        <c:v>-0.88379944676907407</c:v>
                      </c:pt>
                      <c:pt idx="658">
                        <c:v>-0.97261304273771054</c:v>
                      </c:pt>
                      <c:pt idx="659">
                        <c:v>-1.077815859567212</c:v>
                      </c:pt>
                      <c:pt idx="660">
                        <c:v>-1.2728808533965661</c:v>
                      </c:pt>
                      <c:pt idx="661">
                        <c:v>-1.493080327209851</c:v>
                      </c:pt>
                      <c:pt idx="662">
                        <c:v>-1.4319443014818889</c:v>
                      </c:pt>
                      <c:pt idx="663">
                        <c:v>-1.2958013694308681</c:v>
                      </c:pt>
                      <c:pt idx="664">
                        <c:v>-1.2204559457887829</c:v>
                      </c:pt>
                      <c:pt idx="665">
                        <c:v>0.75256918596998612</c:v>
                      </c:pt>
                      <c:pt idx="666">
                        <c:v>0.59188239585274904</c:v>
                      </c:pt>
                      <c:pt idx="667">
                        <c:v>0.35870328757843012</c:v>
                      </c:pt>
                      <c:pt idx="668">
                        <c:v>0.15743137074037319</c:v>
                      </c:pt>
                      <c:pt idx="669">
                        <c:v>-3.188439692273021E-3</c:v>
                      </c:pt>
                      <c:pt idx="670">
                        <c:v>-0.20977058299050019</c:v>
                      </c:pt>
                      <c:pt idx="671">
                        <c:v>-0.31883863737598922</c:v>
                      </c:pt>
                      <c:pt idx="672">
                        <c:v>-0.47510519376935878</c:v>
                      </c:pt>
                      <c:pt idx="673">
                        <c:v>-0.59349941772146009</c:v>
                      </c:pt>
                      <c:pt idx="674">
                        <c:v>-0.7620264095741015</c:v>
                      </c:pt>
                      <c:pt idx="675">
                        <c:v>-0.71776638175967833</c:v>
                      </c:pt>
                      <c:pt idx="676">
                        <c:v>-0.50202455973194104</c:v>
                      </c:pt>
                      <c:pt idx="677">
                        <c:v>-0.26160852190560802</c:v>
                      </c:pt>
                      <c:pt idx="678">
                        <c:v>-6.1204439662355073E-2</c:v>
                      </c:pt>
                      <c:pt idx="679">
                        <c:v>1.37182280094511E-2</c:v>
                      </c:pt>
                      <c:pt idx="680">
                        <c:v>3.2181337565092158E-2</c:v>
                      </c:pt>
                      <c:pt idx="681">
                        <c:v>-4.0381438201654393E-2</c:v>
                      </c:pt>
                      <c:pt idx="682">
                        <c:v>-2.51903890425258</c:v>
                      </c:pt>
                      <c:pt idx="683">
                        <c:v>-0.52917295809398124</c:v>
                      </c:pt>
                      <c:pt idx="684">
                        <c:v>-2.7866663468294699</c:v>
                      </c:pt>
                      <c:pt idx="685">
                        <c:v>-2.5205130243462568</c:v>
                      </c:pt>
                      <c:pt idx="686">
                        <c:v>-2.6148162899555971</c:v>
                      </c:pt>
                      <c:pt idx="687">
                        <c:v>-2.4170126825194029</c:v>
                      </c:pt>
                      <c:pt idx="688">
                        <c:v>-2.0568684948437128</c:v>
                      </c:pt>
                      <c:pt idx="689">
                        <c:v>-1.97613213650161</c:v>
                      </c:pt>
                      <c:pt idx="690">
                        <c:v>-1.852750761299659</c:v>
                      </c:pt>
                      <c:pt idx="691">
                        <c:v>-1.780238509839956</c:v>
                      </c:pt>
                      <c:pt idx="692">
                        <c:v>-1.6456246334816209</c:v>
                      </c:pt>
                      <c:pt idx="693">
                        <c:v>-1.6580302318889071</c:v>
                      </c:pt>
                      <c:pt idx="694">
                        <c:v>-1.7065134121527461</c:v>
                      </c:pt>
                      <c:pt idx="695">
                        <c:v>-1.794167210080422</c:v>
                      </c:pt>
                      <c:pt idx="696">
                        <c:v>-1.9206656847029639</c:v>
                      </c:pt>
                      <c:pt idx="697">
                        <c:v>-1.918670764257876</c:v>
                      </c:pt>
                      <c:pt idx="698">
                        <c:v>-1.8714507898382691</c:v>
                      </c:pt>
                      <c:pt idx="699">
                        <c:v>-1.76002008970339</c:v>
                      </c:pt>
                      <c:pt idx="700">
                        <c:v>-1.6853197839570679</c:v>
                      </c:pt>
                      <c:pt idx="701">
                        <c:v>-1.643313043176706</c:v>
                      </c:pt>
                      <c:pt idx="702">
                        <c:v>-1.462001578837208</c:v>
                      </c:pt>
                      <c:pt idx="703">
                        <c:v>-1.191926499869389</c:v>
                      </c:pt>
                      <c:pt idx="704">
                        <c:v>-1.0631909773448049</c:v>
                      </c:pt>
                      <c:pt idx="705">
                        <c:v>-0.98721871702873831</c:v>
                      </c:pt>
                      <c:pt idx="706">
                        <c:v>-0.83140685671801517</c:v>
                      </c:pt>
                      <c:pt idx="707">
                        <c:v>-0.7315100171247807</c:v>
                      </c:pt>
                      <c:pt idx="708">
                        <c:v>-0.72952091992530255</c:v>
                      </c:pt>
                      <c:pt idx="709">
                        <c:v>0.88575142585151712</c:v>
                      </c:pt>
                      <c:pt idx="710">
                        <c:v>1.050892761276625</c:v>
                      </c:pt>
                      <c:pt idx="711">
                        <c:v>1.17964375576733</c:v>
                      </c:pt>
                      <c:pt idx="712">
                        <c:v>1.3270149915154821</c:v>
                      </c:pt>
                      <c:pt idx="713">
                        <c:v>1.4395755707982341</c:v>
                      </c:pt>
                      <c:pt idx="714">
                        <c:v>1.71192952468679</c:v>
                      </c:pt>
                      <c:pt idx="715">
                        <c:v>1.858799656805934</c:v>
                      </c:pt>
                      <c:pt idx="716">
                        <c:v>1.9407979072153041</c:v>
                      </c:pt>
                      <c:pt idx="717">
                        <c:v>1.898452121307115</c:v>
                      </c:pt>
                      <c:pt idx="718">
                        <c:v>1.7167305239252419</c:v>
                      </c:pt>
                      <c:pt idx="719">
                        <c:v>1.470123215243295</c:v>
                      </c:pt>
                      <c:pt idx="720">
                        <c:v>1.1827369468862561</c:v>
                      </c:pt>
                      <c:pt idx="721">
                        <c:v>1.028011161668184</c:v>
                      </c:pt>
                      <c:pt idx="722">
                        <c:v>1.0796735107039841</c:v>
                      </c:pt>
                      <c:pt idx="723">
                        <c:v>2.620251509459838</c:v>
                      </c:pt>
                      <c:pt idx="724">
                        <c:v>1.2802111450672069</c:v>
                      </c:pt>
                      <c:pt idx="725">
                        <c:v>2.7602811138858678</c:v>
                      </c:pt>
                      <c:pt idx="726">
                        <c:v>1.2784598184828371</c:v>
                      </c:pt>
                      <c:pt idx="727">
                        <c:v>1.080917288135137</c:v>
                      </c:pt>
                      <c:pt idx="728">
                        <c:v>0.9521101016117115</c:v>
                      </c:pt>
                      <c:pt idx="729">
                        <c:v>0.90151078264658524</c:v>
                      </c:pt>
                      <c:pt idx="730">
                        <c:v>0.98018514855892813</c:v>
                      </c:pt>
                      <c:pt idx="731">
                        <c:v>1.0262028893135851</c:v>
                      </c:pt>
                      <c:pt idx="732">
                        <c:v>0.97605536670399018</c:v>
                      </c:pt>
                      <c:pt idx="733">
                        <c:v>0.87816066295501738</c:v>
                      </c:pt>
                      <c:pt idx="734">
                        <c:v>0.63921058037843259</c:v>
                      </c:pt>
                      <c:pt idx="735">
                        <c:v>0.50551633291508935</c:v>
                      </c:pt>
                      <c:pt idx="736">
                        <c:v>0.61605076726470931</c:v>
                      </c:pt>
                      <c:pt idx="737">
                        <c:v>0.82796362639811438</c:v>
                      </c:pt>
                      <c:pt idx="738">
                        <c:v>1.0835748532940681</c:v>
                      </c:pt>
                      <c:pt idx="739">
                        <c:v>1.3105222805584009</c:v>
                      </c:pt>
                      <c:pt idx="740">
                        <c:v>1.4598180259587989</c:v>
                      </c:pt>
                      <c:pt idx="741">
                        <c:v>1.5599823184847439</c:v>
                      </c:pt>
                      <c:pt idx="742">
                        <c:v>1.6762874516395609</c:v>
                      </c:pt>
                      <c:pt idx="743">
                        <c:v>1.781299378985022</c:v>
                      </c:pt>
                      <c:pt idx="744">
                        <c:v>1.972245074100087</c:v>
                      </c:pt>
                      <c:pt idx="745">
                        <c:v>2.0896284978871851</c:v>
                      </c:pt>
                      <c:pt idx="746">
                        <c:v>1.976055549727233</c:v>
                      </c:pt>
                      <c:pt idx="747">
                        <c:v>1.9216563171962431</c:v>
                      </c:pt>
                      <c:pt idx="748">
                        <c:v>1.9837903463801989</c:v>
                      </c:pt>
                      <c:pt idx="749">
                        <c:v>4.7440717784590056</c:v>
                      </c:pt>
                      <c:pt idx="750">
                        <c:v>4.8012900259220741</c:v>
                      </c:pt>
                      <c:pt idx="751">
                        <c:v>5.0134990096569227</c:v>
                      </c:pt>
                      <c:pt idx="752">
                        <c:v>5.2000901643725648</c:v>
                      </c:pt>
                      <c:pt idx="753">
                        <c:v>5.3351203467460939</c:v>
                      </c:pt>
                      <c:pt idx="754">
                        <c:v>5.4697094768492782</c:v>
                      </c:pt>
                      <c:pt idx="755">
                        <c:v>5.6356430580687409</c:v>
                      </c:pt>
                      <c:pt idx="756">
                        <c:v>5.7814866405811562</c:v>
                      </c:pt>
                      <c:pt idx="757">
                        <c:v>5.8985821305240567</c:v>
                      </c:pt>
                      <c:pt idx="758">
                        <c:v>5.9052892387604734</c:v>
                      </c:pt>
                      <c:pt idx="759">
                        <c:v>5.9244796614439439</c:v>
                      </c:pt>
                      <c:pt idx="760">
                        <c:v>5.8673567323599229</c:v>
                      </c:pt>
                      <c:pt idx="761">
                        <c:v>5.7539177199719189</c:v>
                      </c:pt>
                      <c:pt idx="762">
                        <c:v>5.5985783588668134</c:v>
                      </c:pt>
                      <c:pt idx="763">
                        <c:v>5.2532168246407078</c:v>
                      </c:pt>
                      <c:pt idx="764">
                        <c:v>4.9461795463627212</c:v>
                      </c:pt>
                      <c:pt idx="765">
                        <c:v>4.7940619929940533</c:v>
                      </c:pt>
                      <c:pt idx="766">
                        <c:v>4.6801028606076089</c:v>
                      </c:pt>
                      <c:pt idx="767">
                        <c:v>4.588214454657459</c:v>
                      </c:pt>
                      <c:pt idx="768">
                        <c:v>4.467424442355445</c:v>
                      </c:pt>
                      <c:pt idx="769">
                        <c:v>4.4650274328844786</c:v>
                      </c:pt>
                      <c:pt idx="770">
                        <c:v>4.6996563633585069</c:v>
                      </c:pt>
                      <c:pt idx="771">
                        <c:v>4.6543888229076069</c:v>
                      </c:pt>
                      <c:pt idx="772">
                        <c:v>4.4867600569314456</c:v>
                      </c:pt>
                      <c:pt idx="773">
                        <c:v>4.2312429366361739</c:v>
                      </c:pt>
                      <c:pt idx="774">
                        <c:v>3.9943598990025988</c:v>
                      </c:pt>
                      <c:pt idx="775">
                        <c:v>3.7909045279920481</c:v>
                      </c:pt>
                      <c:pt idx="776">
                        <c:v>3.678114583410486</c:v>
                      </c:pt>
                      <c:pt idx="777">
                        <c:v>3.7217656871311342</c:v>
                      </c:pt>
                      <c:pt idx="778">
                        <c:v>3.9405500391232868</c:v>
                      </c:pt>
                      <c:pt idx="779">
                        <c:v>4.2471677286908829</c:v>
                      </c:pt>
                      <c:pt idx="780">
                        <c:v>4.4869973809260788</c:v>
                      </c:pt>
                      <c:pt idx="781">
                        <c:v>4.6127199086931743</c:v>
                      </c:pt>
                      <c:pt idx="782">
                        <c:v>4.6513368985241792</c:v>
                      </c:pt>
                      <c:pt idx="783">
                        <c:v>4.6136703296607111</c:v>
                      </c:pt>
                      <c:pt idx="784">
                        <c:v>4.4503240466950746</c:v>
                      </c:pt>
                      <c:pt idx="785">
                        <c:v>4.2081419143103336</c:v>
                      </c:pt>
                      <c:pt idx="786">
                        <c:v>4.0282354157637892</c:v>
                      </c:pt>
                      <c:pt idx="787">
                        <c:v>2.9566464880160348</c:v>
                      </c:pt>
                      <c:pt idx="788">
                        <c:v>3.8880836343932388</c:v>
                      </c:pt>
                      <c:pt idx="789">
                        <c:v>3.7609280467652519</c:v>
                      </c:pt>
                      <c:pt idx="790">
                        <c:v>3.5835902138176201</c:v>
                      </c:pt>
                      <c:pt idx="791">
                        <c:v>3.4811503312181751</c:v>
                      </c:pt>
                      <c:pt idx="792">
                        <c:v>3.3775603333487338</c:v>
                      </c:pt>
                      <c:pt idx="793">
                        <c:v>3.1177458773218469</c:v>
                      </c:pt>
                      <c:pt idx="794">
                        <c:v>2.9938662409827339</c:v>
                      </c:pt>
                      <c:pt idx="795">
                        <c:v>2.890685309915479</c:v>
                      </c:pt>
                      <c:pt idx="796">
                        <c:v>2.859513214055835</c:v>
                      </c:pt>
                      <c:pt idx="797">
                        <c:v>3.136898626682715</c:v>
                      </c:pt>
                      <c:pt idx="798">
                        <c:v>3.360225241582258</c:v>
                      </c:pt>
                      <c:pt idx="799">
                        <c:v>2.486975180076318</c:v>
                      </c:pt>
                      <c:pt idx="800">
                        <c:v>3.3901318129150559</c:v>
                      </c:pt>
                      <c:pt idx="801">
                        <c:v>3.3521957415935448</c:v>
                      </c:pt>
                      <c:pt idx="802">
                        <c:v>1.971517014142824</c:v>
                      </c:pt>
                      <c:pt idx="803">
                        <c:v>1.7341815955716999</c:v>
                      </c:pt>
                      <c:pt idx="804">
                        <c:v>1.6097664295797509</c:v>
                      </c:pt>
                      <c:pt idx="805">
                        <c:v>1.512949658377966</c:v>
                      </c:pt>
                      <c:pt idx="806">
                        <c:v>1.4806954350574539</c:v>
                      </c:pt>
                      <c:pt idx="807">
                        <c:v>3.3369043910305209</c:v>
                      </c:pt>
                      <c:pt idx="808">
                        <c:v>1.644240770413242</c:v>
                      </c:pt>
                      <c:pt idx="809">
                        <c:v>3.5626817425408781</c:v>
                      </c:pt>
                      <c:pt idx="810">
                        <c:v>3.6496928586580419</c:v>
                      </c:pt>
                      <c:pt idx="811">
                        <c:v>3.761811591843605</c:v>
                      </c:pt>
                      <c:pt idx="812">
                        <c:v>3.7763170983916332</c:v>
                      </c:pt>
                      <c:pt idx="813">
                        <c:v>3.834902552631501</c:v>
                      </c:pt>
                      <c:pt idx="814">
                        <c:v>3.8249891725402958</c:v>
                      </c:pt>
                      <c:pt idx="815">
                        <c:v>3.6992337283521759</c:v>
                      </c:pt>
                      <c:pt idx="816">
                        <c:v>3.6016029682304431</c:v>
                      </c:pt>
                      <c:pt idx="817">
                        <c:v>3.518123292157108</c:v>
                      </c:pt>
                      <c:pt idx="818">
                        <c:v>3.5552086174121711</c:v>
                      </c:pt>
                      <c:pt idx="819">
                        <c:v>3.56514613897401</c:v>
                      </c:pt>
                      <c:pt idx="820">
                        <c:v>3.409559471240097</c:v>
                      </c:pt>
                      <c:pt idx="821">
                        <c:v>3.046424793393534</c:v>
                      </c:pt>
                      <c:pt idx="822">
                        <c:v>2.597616576505144</c:v>
                      </c:pt>
                      <c:pt idx="823">
                        <c:v>2.4119055381677321</c:v>
                      </c:pt>
                      <c:pt idx="824">
                        <c:v>2.4820827682941422</c:v>
                      </c:pt>
                      <c:pt idx="825">
                        <c:v>2.6184816314850181</c:v>
                      </c:pt>
                      <c:pt idx="826">
                        <c:v>2.854401333338374</c:v>
                      </c:pt>
                      <c:pt idx="827">
                        <c:v>3.0826307914161299</c:v>
                      </c:pt>
                      <c:pt idx="828">
                        <c:v>3.2855271087526048</c:v>
                      </c:pt>
                      <c:pt idx="829">
                        <c:v>3.3453424365919928</c:v>
                      </c:pt>
                      <c:pt idx="830">
                        <c:v>3.4189773107503871</c:v>
                      </c:pt>
                      <c:pt idx="831">
                        <c:v>3.3250981259835388</c:v>
                      </c:pt>
                      <c:pt idx="832">
                        <c:v>3.2487193714368821</c:v>
                      </c:pt>
                      <c:pt idx="833">
                        <c:v>3.2430166998067289</c:v>
                      </c:pt>
                      <c:pt idx="834">
                        <c:v>3.2817641764037728</c:v>
                      </c:pt>
                      <c:pt idx="835">
                        <c:v>3.203752669918952</c:v>
                      </c:pt>
                      <c:pt idx="836">
                        <c:v>3.2362319092181431</c:v>
                      </c:pt>
                      <c:pt idx="837">
                        <c:v>3.3035714417501971</c:v>
                      </c:pt>
                      <c:pt idx="838">
                        <c:v>3.2420422581812511</c:v>
                      </c:pt>
                      <c:pt idx="839">
                        <c:v>3.157216580023614</c:v>
                      </c:pt>
                      <c:pt idx="840">
                        <c:v>3.0681682489263662</c:v>
                      </c:pt>
                      <c:pt idx="841">
                        <c:v>2.8891824420406129</c:v>
                      </c:pt>
                      <c:pt idx="842">
                        <c:v>2.8226611897191369</c:v>
                      </c:pt>
                      <c:pt idx="843">
                        <c:v>2.8699199847972041</c:v>
                      </c:pt>
                      <c:pt idx="844">
                        <c:v>3.0944957967916018</c:v>
                      </c:pt>
                      <c:pt idx="845">
                        <c:v>3.2944860550467112</c:v>
                      </c:pt>
                      <c:pt idx="846">
                        <c:v>3.4270082337048109</c:v>
                      </c:pt>
                      <c:pt idx="847">
                        <c:v>3.5696247909195788</c:v>
                      </c:pt>
                      <c:pt idx="848">
                        <c:v>3.6456580157834488</c:v>
                      </c:pt>
                      <c:pt idx="849">
                        <c:v>3.698148445762838</c:v>
                      </c:pt>
                      <c:pt idx="850">
                        <c:v>3.7002301378978641</c:v>
                      </c:pt>
                      <c:pt idx="851">
                        <c:v>3.6924885318032752</c:v>
                      </c:pt>
                      <c:pt idx="852">
                        <c:v>3.653573853525041</c:v>
                      </c:pt>
                      <c:pt idx="853">
                        <c:v>3.496295569212605</c:v>
                      </c:pt>
                      <c:pt idx="854">
                        <c:v>3.2562739321505099</c:v>
                      </c:pt>
                      <c:pt idx="855">
                        <c:v>3.2706577071176159</c:v>
                      </c:pt>
                      <c:pt idx="856">
                        <c:v>3.312086432096855</c:v>
                      </c:pt>
                      <c:pt idx="857">
                        <c:v>3.2471609441289582</c:v>
                      </c:pt>
                      <c:pt idx="858">
                        <c:v>3.3162414370707189</c:v>
                      </c:pt>
                      <c:pt idx="859">
                        <c:v>3.3716484219357921</c:v>
                      </c:pt>
                      <c:pt idx="860">
                        <c:v>3.301386004456881</c:v>
                      </c:pt>
                      <c:pt idx="861">
                        <c:v>3.2375542995424502</c:v>
                      </c:pt>
                      <c:pt idx="862">
                        <c:v>3.2834131350072489</c:v>
                      </c:pt>
                      <c:pt idx="863">
                        <c:v>3.3631402935259151</c:v>
                      </c:pt>
                      <c:pt idx="864">
                        <c:v>3.4798589372551629</c:v>
                      </c:pt>
                      <c:pt idx="865">
                        <c:v>3.505398414722301</c:v>
                      </c:pt>
                      <c:pt idx="866">
                        <c:v>3.5467577771326</c:v>
                      </c:pt>
                      <c:pt idx="867">
                        <c:v>3.5767056662556849</c:v>
                      </c:pt>
                      <c:pt idx="868">
                        <c:v>3.6749865933799368</c:v>
                      </c:pt>
                      <c:pt idx="869">
                        <c:v>3.678695189902176</c:v>
                      </c:pt>
                      <c:pt idx="870">
                        <c:v>3.536937646407758</c:v>
                      </c:pt>
                      <c:pt idx="871">
                        <c:v>3.3283698961860599</c:v>
                      </c:pt>
                      <c:pt idx="872">
                        <c:v>3.1412908239238462</c:v>
                      </c:pt>
                      <c:pt idx="873">
                        <c:v>2.966445028404288</c:v>
                      </c:pt>
                      <c:pt idx="874">
                        <c:v>2.911130399305895</c:v>
                      </c:pt>
                      <c:pt idx="875">
                        <c:v>2.9302058565961131</c:v>
                      </c:pt>
                      <c:pt idx="876">
                        <c:v>3.149889280044456</c:v>
                      </c:pt>
                      <c:pt idx="877">
                        <c:v>3.376960091685151</c:v>
                      </c:pt>
                      <c:pt idx="878">
                        <c:v>3.4854220025151901</c:v>
                      </c:pt>
                      <c:pt idx="879">
                        <c:v>4.6296291711062523</c:v>
                      </c:pt>
                      <c:pt idx="880">
                        <c:v>4.5612324540346343</c:v>
                      </c:pt>
                      <c:pt idx="881">
                        <c:v>4.4815280500487091</c:v>
                      </c:pt>
                      <c:pt idx="882">
                        <c:v>4.4623038227313607</c:v>
                      </c:pt>
                      <c:pt idx="883">
                        <c:v>4.4706151587769201</c:v>
                      </c:pt>
                      <c:pt idx="884">
                        <c:v>4.3621888419487194</c:v>
                      </c:pt>
                      <c:pt idx="885">
                        <c:v>4.1997616457640028</c:v>
                      </c:pt>
                      <c:pt idx="886">
                        <c:v>4.0034546564948412</c:v>
                      </c:pt>
                      <c:pt idx="887">
                        <c:v>3.7953005813284308</c:v>
                      </c:pt>
                      <c:pt idx="888">
                        <c:v>3.574693103861696</c:v>
                      </c:pt>
                      <c:pt idx="889">
                        <c:v>3.2892830181994639</c:v>
                      </c:pt>
                      <c:pt idx="890">
                        <c:v>3.1310956225483988</c:v>
                      </c:pt>
                      <c:pt idx="891">
                        <c:v>3.053505746574583</c:v>
                      </c:pt>
                      <c:pt idx="892">
                        <c:v>2.8961895496148728</c:v>
                      </c:pt>
                      <c:pt idx="893">
                        <c:v>2.8638276166097691</c:v>
                      </c:pt>
                      <c:pt idx="894">
                        <c:v>2.961624581379886</c:v>
                      </c:pt>
                      <c:pt idx="895">
                        <c:v>3.1912645779317419</c:v>
                      </c:pt>
                      <c:pt idx="896">
                        <c:v>3.3920706374830778</c:v>
                      </c:pt>
                      <c:pt idx="897">
                        <c:v>3.441787236828457</c:v>
                      </c:pt>
                      <c:pt idx="898">
                        <c:v>3.3651807922002299</c:v>
                      </c:pt>
                      <c:pt idx="899">
                        <c:v>3.0895558241290662</c:v>
                      </c:pt>
                      <c:pt idx="900">
                        <c:v>1.7883360423528289</c:v>
                      </c:pt>
                      <c:pt idx="901">
                        <c:v>2.138429061749278</c:v>
                      </c:pt>
                      <c:pt idx="902">
                        <c:v>1.8732888961347851</c:v>
                      </c:pt>
                      <c:pt idx="903">
                        <c:v>1.9611687149733339</c:v>
                      </c:pt>
                      <c:pt idx="904">
                        <c:v>2.1930611771285222</c:v>
                      </c:pt>
                      <c:pt idx="905">
                        <c:v>2.381678589481123</c:v>
                      </c:pt>
                      <c:pt idx="906">
                        <c:v>2.5457194976597171</c:v>
                      </c:pt>
                      <c:pt idx="907">
                        <c:v>2.594914632768035</c:v>
                      </c:pt>
                      <c:pt idx="908">
                        <c:v>2.5012370906800681</c:v>
                      </c:pt>
                      <c:pt idx="909">
                        <c:v>2.3728920770963979</c:v>
                      </c:pt>
                      <c:pt idx="910">
                        <c:v>2.4411499868026789</c:v>
                      </c:pt>
                      <c:pt idx="911">
                        <c:v>2.6883217778069421</c:v>
                      </c:pt>
                      <c:pt idx="912">
                        <c:v>2.950203348794997</c:v>
                      </c:pt>
                      <c:pt idx="913">
                        <c:v>3.1082987937388422</c:v>
                      </c:pt>
                      <c:pt idx="914">
                        <c:v>3.1156068209788681</c:v>
                      </c:pt>
                      <c:pt idx="915">
                        <c:v>3.0793313526206818</c:v>
                      </c:pt>
                      <c:pt idx="916">
                        <c:v>3.216006153875782</c:v>
                      </c:pt>
                      <c:pt idx="917">
                        <c:v>3.4189105324253899</c:v>
                      </c:pt>
                      <c:pt idx="918">
                        <c:v>3.561006351638242</c:v>
                      </c:pt>
                      <c:pt idx="919">
                        <c:v>3.6511436287092591</c:v>
                      </c:pt>
                      <c:pt idx="920">
                        <c:v>3.5796281045926999</c:v>
                      </c:pt>
                      <c:pt idx="921">
                        <c:v>3.298380638889411</c:v>
                      </c:pt>
                      <c:pt idx="922">
                        <c:v>3.0340704309930082</c:v>
                      </c:pt>
                      <c:pt idx="923">
                        <c:v>2.8334672373824019</c:v>
                      </c:pt>
                      <c:pt idx="924">
                        <c:v>2.652243711121737</c:v>
                      </c:pt>
                      <c:pt idx="925">
                        <c:v>2.5516135142231469</c:v>
                      </c:pt>
                      <c:pt idx="926">
                        <c:v>2.4138987869685038</c:v>
                      </c:pt>
                      <c:pt idx="927">
                        <c:v>2.3691712250940702</c:v>
                      </c:pt>
                      <c:pt idx="928">
                        <c:v>2.5673805099215339</c:v>
                      </c:pt>
                      <c:pt idx="929">
                        <c:v>2.5520839151517332</c:v>
                      </c:pt>
                      <c:pt idx="930">
                        <c:v>2.4722569823243861</c:v>
                      </c:pt>
                      <c:pt idx="931">
                        <c:v>2.3558866495957491</c:v>
                      </c:pt>
                      <c:pt idx="932">
                        <c:v>2.3448242873194309</c:v>
                      </c:pt>
                      <c:pt idx="933">
                        <c:v>2.3770014911537598</c:v>
                      </c:pt>
                      <c:pt idx="934">
                        <c:v>2.5062783972060139</c:v>
                      </c:pt>
                      <c:pt idx="935">
                        <c:v>2.6533210645522289</c:v>
                      </c:pt>
                      <c:pt idx="936">
                        <c:v>2.7337274369536519</c:v>
                      </c:pt>
                      <c:pt idx="937">
                        <c:v>2.8522057905187479</c:v>
                      </c:pt>
                      <c:pt idx="938">
                        <c:v>3.0420909310750721</c:v>
                      </c:pt>
                      <c:pt idx="939">
                        <c:v>3.4036530385972532</c:v>
                      </c:pt>
                      <c:pt idx="940">
                        <c:v>3.7189090384418328</c:v>
                      </c:pt>
                      <c:pt idx="941">
                        <c:v>4.1041109819189749</c:v>
                      </c:pt>
                      <c:pt idx="942">
                        <c:v>4.2684139522509188</c:v>
                      </c:pt>
                      <c:pt idx="943">
                        <c:v>4.2867672464152484</c:v>
                      </c:pt>
                      <c:pt idx="944">
                        <c:v>4.2911462664186342</c:v>
                      </c:pt>
                      <c:pt idx="945">
                        <c:v>4.3411213993003868</c:v>
                      </c:pt>
                      <c:pt idx="946">
                        <c:v>4.3467454752877543</c:v>
                      </c:pt>
                      <c:pt idx="947">
                        <c:v>4.2468952077695299</c:v>
                      </c:pt>
                      <c:pt idx="948">
                        <c:v>4.1339284459557577</c:v>
                      </c:pt>
                      <c:pt idx="949">
                        <c:v>4.2032841612772476</c:v>
                      </c:pt>
                      <c:pt idx="950">
                        <c:v>4.4301361595387299</c:v>
                      </c:pt>
                      <c:pt idx="951">
                        <c:v>4.5746746716132218</c:v>
                      </c:pt>
                      <c:pt idx="952">
                        <c:v>4.6170900193079776</c:v>
                      </c:pt>
                      <c:pt idx="953">
                        <c:v>6.0559621903059053</c:v>
                      </c:pt>
                      <c:pt idx="954">
                        <c:v>6.0068416536886016</c:v>
                      </c:pt>
                      <c:pt idx="955">
                        <c:v>4.5199453515860384</c:v>
                      </c:pt>
                      <c:pt idx="956">
                        <c:v>5.966279765331362</c:v>
                      </c:pt>
                      <c:pt idx="957">
                        <c:v>5.9971096257335628</c:v>
                      </c:pt>
                      <c:pt idx="958">
                        <c:v>6.0433473782875788</c:v>
                      </c:pt>
                      <c:pt idx="959">
                        <c:v>4.2384133408446472</c:v>
                      </c:pt>
                      <c:pt idx="960">
                        <c:v>4.0859253691750661</c:v>
                      </c:pt>
                      <c:pt idx="961">
                        <c:v>3.9886354253498739</c:v>
                      </c:pt>
                      <c:pt idx="962">
                        <c:v>3.7723359397369389</c:v>
                      </c:pt>
                      <c:pt idx="963">
                        <c:v>3.5228908386491509</c:v>
                      </c:pt>
                      <c:pt idx="964">
                        <c:v>3.3867030141665091</c:v>
                      </c:pt>
                      <c:pt idx="965">
                        <c:v>3.408423952658461</c:v>
                      </c:pt>
                      <c:pt idx="966">
                        <c:v>3.549897513680373</c:v>
                      </c:pt>
                      <c:pt idx="967">
                        <c:v>3.614979717754168</c:v>
                      </c:pt>
                      <c:pt idx="968">
                        <c:v>3.5175429086213148</c:v>
                      </c:pt>
                      <c:pt idx="969">
                        <c:v>3.2300147113211239</c:v>
                      </c:pt>
                      <c:pt idx="970">
                        <c:v>2.9033765722478702</c:v>
                      </c:pt>
                      <c:pt idx="971">
                        <c:v>2.6333662261134738</c:v>
                      </c:pt>
                      <c:pt idx="972">
                        <c:v>2.6653304210514701</c:v>
                      </c:pt>
                      <c:pt idx="973">
                        <c:v>2.831497536912325</c:v>
                      </c:pt>
                      <c:pt idx="974">
                        <c:v>2.929639416015926</c:v>
                      </c:pt>
                      <c:pt idx="975">
                        <c:v>2.94162156180376</c:v>
                      </c:pt>
                      <c:pt idx="976">
                        <c:v>2.9428622354757281</c:v>
                      </c:pt>
                      <c:pt idx="977">
                        <c:v>2.869706245410117</c:v>
                      </c:pt>
                      <c:pt idx="978">
                        <c:v>2.721578698097002</c:v>
                      </c:pt>
                      <c:pt idx="979">
                        <c:v>2.5936284188932741</c:v>
                      </c:pt>
                      <c:pt idx="980">
                        <c:v>2.497939389029427</c:v>
                      </c:pt>
                      <c:pt idx="981">
                        <c:v>2.5841321975345228</c:v>
                      </c:pt>
                      <c:pt idx="982">
                        <c:v>2.7302176200010821</c:v>
                      </c:pt>
                      <c:pt idx="983">
                        <c:v>2.778049523531676</c:v>
                      </c:pt>
                      <c:pt idx="984">
                        <c:v>2.651146890880582</c:v>
                      </c:pt>
                      <c:pt idx="985">
                        <c:v>2.453420113485822</c:v>
                      </c:pt>
                      <c:pt idx="986">
                        <c:v>2.3668319380311931</c:v>
                      </c:pt>
                      <c:pt idx="987">
                        <c:v>2.345366063741499</c:v>
                      </c:pt>
                      <c:pt idx="988">
                        <c:v>2.3620310402361082</c:v>
                      </c:pt>
                      <c:pt idx="989">
                        <c:v>2.289519435792287</c:v>
                      </c:pt>
                      <c:pt idx="990">
                        <c:v>2.2491701982917278</c:v>
                      </c:pt>
                      <c:pt idx="991">
                        <c:v>2.1210109268473269</c:v>
                      </c:pt>
                      <c:pt idx="992">
                        <c:v>2.1226327339183819</c:v>
                      </c:pt>
                      <c:pt idx="993">
                        <c:v>2.1976849293687302</c:v>
                      </c:pt>
                      <c:pt idx="994">
                        <c:v>2.3955635422478099</c:v>
                      </c:pt>
                      <c:pt idx="995">
                        <c:v>2.6637431043576378</c:v>
                      </c:pt>
                      <c:pt idx="996">
                        <c:v>2.9051893019353048</c:v>
                      </c:pt>
                      <c:pt idx="997">
                        <c:v>2.9990664326019272</c:v>
                      </c:pt>
                      <c:pt idx="998">
                        <c:v>2.9426338145286941</c:v>
                      </c:pt>
                      <c:pt idx="999">
                        <c:v>2.89705278009066</c:v>
                      </c:pt>
                      <c:pt idx="1000">
                        <c:v>2.9871440771072182</c:v>
                      </c:pt>
                      <c:pt idx="1001">
                        <c:v>3.0459666338492268</c:v>
                      </c:pt>
                      <c:pt idx="1002">
                        <c:v>3.0348672346583419</c:v>
                      </c:pt>
                      <c:pt idx="1003">
                        <c:v>3.061051534914693</c:v>
                      </c:pt>
                      <c:pt idx="1004">
                        <c:v>4.2542613328769763</c:v>
                      </c:pt>
                      <c:pt idx="1005">
                        <c:v>4.1575153017029862</c:v>
                      </c:pt>
                      <c:pt idx="1006">
                        <c:v>4.0678712976806466</c:v>
                      </c:pt>
                      <c:pt idx="1007">
                        <c:v>4.1321970166019213</c:v>
                      </c:pt>
                      <c:pt idx="1008">
                        <c:v>4.2931097685301332</c:v>
                      </c:pt>
                      <c:pt idx="1009">
                        <c:v>4.3781416005695224</c:v>
                      </c:pt>
                      <c:pt idx="1010">
                        <c:v>4.3901053840882938</c:v>
                      </c:pt>
                      <c:pt idx="1011">
                        <c:v>4.274261174699828</c:v>
                      </c:pt>
                      <c:pt idx="1012">
                        <c:v>4.022037631498371</c:v>
                      </c:pt>
                      <c:pt idx="1013">
                        <c:v>3.7298821680392789</c:v>
                      </c:pt>
                      <c:pt idx="1014">
                        <c:v>3.5494093383526391</c:v>
                      </c:pt>
                      <c:pt idx="1015">
                        <c:v>3.4755936421841152</c:v>
                      </c:pt>
                      <c:pt idx="1016">
                        <c:v>3.3238872645119701</c:v>
                      </c:pt>
                      <c:pt idx="1017">
                        <c:v>3.3911135757709019</c:v>
                      </c:pt>
                      <c:pt idx="1018">
                        <c:v>3.2689214129079081</c:v>
                      </c:pt>
                      <c:pt idx="1019">
                        <c:v>3.2715726743892519</c:v>
                      </c:pt>
                      <c:pt idx="1020">
                        <c:v>3.3079693213444541</c:v>
                      </c:pt>
                      <c:pt idx="1021">
                        <c:v>3.3572995800854248</c:v>
                      </c:pt>
                      <c:pt idx="1022">
                        <c:v>3.352176408274004</c:v>
                      </c:pt>
                      <c:pt idx="1023">
                        <c:v>3.30713156055609</c:v>
                      </c:pt>
                      <c:pt idx="1024">
                        <c:v>3.3224334868572289</c:v>
                      </c:pt>
                      <c:pt idx="1025">
                        <c:v>3.3964234016532608</c:v>
                      </c:pt>
                      <c:pt idx="1026">
                        <c:v>3.4049398741375261</c:v>
                      </c:pt>
                      <c:pt idx="1027">
                        <c:v>3.3602616392257141</c:v>
                      </c:pt>
                      <c:pt idx="1028">
                        <c:v>3.2694273650965711</c:v>
                      </c:pt>
                      <c:pt idx="1029">
                        <c:v>3.124171950810462</c:v>
                      </c:pt>
                      <c:pt idx="1030">
                        <c:v>3.007916225064859</c:v>
                      </c:pt>
                      <c:pt idx="1031">
                        <c:v>2.9410714793461228</c:v>
                      </c:pt>
                      <c:pt idx="1032">
                        <c:v>2.8370229073083442</c:v>
                      </c:pt>
                      <c:pt idx="1033">
                        <c:v>2.577689041757655</c:v>
                      </c:pt>
                      <c:pt idx="1034">
                        <c:v>2.430625685738574</c:v>
                      </c:pt>
                      <c:pt idx="1035">
                        <c:v>2.3996897652702112</c:v>
                      </c:pt>
                      <c:pt idx="1036">
                        <c:v>2.3225053328099881</c:v>
                      </c:pt>
                      <c:pt idx="1037">
                        <c:v>2.2029105227024268</c:v>
                      </c:pt>
                      <c:pt idx="1038">
                        <c:v>2.0451509222770299</c:v>
                      </c:pt>
                      <c:pt idx="1039">
                        <c:v>1.4086151921829371</c:v>
                      </c:pt>
                      <c:pt idx="1040">
                        <c:v>1.405751876676359</c:v>
                      </c:pt>
                      <c:pt idx="1041">
                        <c:v>1.382843882814653</c:v>
                      </c:pt>
                      <c:pt idx="1042">
                        <c:v>-0.62467451954301478</c:v>
                      </c:pt>
                      <c:pt idx="1043">
                        <c:v>-0.44151749183057598</c:v>
                      </c:pt>
                      <c:pt idx="1044">
                        <c:v>-0.14244487868035161</c:v>
                      </c:pt>
                      <c:pt idx="1045">
                        <c:v>-3.6318852400756788E-2</c:v>
                      </c:pt>
                      <c:pt idx="1046">
                        <c:v>3.217569099453955</c:v>
                      </c:pt>
                      <c:pt idx="1047">
                        <c:v>3.48011730529868</c:v>
                      </c:pt>
                      <c:pt idx="1048">
                        <c:v>0.15367941881618891</c:v>
                      </c:pt>
                      <c:pt idx="1049">
                        <c:v>4.7974287683754744</c:v>
                      </c:pt>
                      <c:pt idx="1050">
                        <c:v>4.8039360336957833</c:v>
                      </c:pt>
                      <c:pt idx="1051">
                        <c:v>4.870904071545052</c:v>
                      </c:pt>
                      <c:pt idx="1052">
                        <c:v>6.071601905842245</c:v>
                      </c:pt>
                      <c:pt idx="1053">
                        <c:v>6.1499332790262633</c:v>
                      </c:pt>
                      <c:pt idx="1054">
                        <c:v>6.2115312124406916</c:v>
                      </c:pt>
                      <c:pt idx="1055">
                        <c:v>6.1660868135695148</c:v>
                      </c:pt>
                      <c:pt idx="1056">
                        <c:v>6.1028318842620388</c:v>
                      </c:pt>
                      <c:pt idx="1057">
                        <c:v>5.461365112500256</c:v>
                      </c:pt>
                      <c:pt idx="1058">
                        <c:v>-0.73824210762538678</c:v>
                      </c:pt>
                      <c:pt idx="1059">
                        <c:v>-0.74642639467573668</c:v>
                      </c:pt>
                      <c:pt idx="1060">
                        <c:v>-0.80131492769161516</c:v>
                      </c:pt>
                      <c:pt idx="1061">
                        <c:v>-0.7285115353181526</c:v>
                      </c:pt>
                      <c:pt idx="1062">
                        <c:v>-0.42352038221493649</c:v>
                      </c:pt>
                      <c:pt idx="1063">
                        <c:v>8.2828304109647685E-2</c:v>
                      </c:pt>
                      <c:pt idx="1064">
                        <c:v>0.48507121176840962</c:v>
                      </c:pt>
                      <c:pt idx="1065">
                        <c:v>0.8801873704862021</c:v>
                      </c:pt>
                      <c:pt idx="1066">
                        <c:v>1.218059681327498</c:v>
                      </c:pt>
                      <c:pt idx="1067">
                        <c:v>1.3019927389547299</c:v>
                      </c:pt>
                      <c:pt idx="1068">
                        <c:v>1.2017933928227009</c:v>
                      </c:pt>
                      <c:pt idx="1069">
                        <c:v>3.5795593992751371</c:v>
                      </c:pt>
                      <c:pt idx="1070">
                        <c:v>1.045241779231314</c:v>
                      </c:pt>
                      <c:pt idx="1071">
                        <c:v>1.078625275245813</c:v>
                      </c:pt>
                      <c:pt idx="1072">
                        <c:v>1.1781339664249919</c:v>
                      </c:pt>
                      <c:pt idx="1073">
                        <c:v>1.3238754095830509</c:v>
                      </c:pt>
                      <c:pt idx="1074">
                        <c:v>1.5086169330164749</c:v>
                      </c:pt>
                      <c:pt idx="1075">
                        <c:v>1.539923687667847</c:v>
                      </c:pt>
                      <c:pt idx="1076">
                        <c:v>1.439622248316762</c:v>
                      </c:pt>
                      <c:pt idx="1077">
                        <c:v>1.260994223060492</c:v>
                      </c:pt>
                      <c:pt idx="1078">
                        <c:v>1.0274177703162459</c:v>
                      </c:pt>
                      <c:pt idx="1079">
                        <c:v>0.88741645587605356</c:v>
                      </c:pt>
                      <c:pt idx="1080">
                        <c:v>0.93000526790790616</c:v>
                      </c:pt>
                      <c:pt idx="1081">
                        <c:v>1.0725082678912461</c:v>
                      </c:pt>
                      <c:pt idx="1082">
                        <c:v>1.1393530331226931</c:v>
                      </c:pt>
                      <c:pt idx="1083">
                        <c:v>1.253502692689642</c:v>
                      </c:pt>
                      <c:pt idx="1084">
                        <c:v>1.507981294008313</c:v>
                      </c:pt>
                      <c:pt idx="1085">
                        <c:v>1.727773037240647</c:v>
                      </c:pt>
                      <c:pt idx="1086">
                        <c:v>1.809281990867867</c:v>
                      </c:pt>
                      <c:pt idx="1087">
                        <c:v>2.029738368429868</c:v>
                      </c:pt>
                      <c:pt idx="1088">
                        <c:v>2.1651992856271889</c:v>
                      </c:pt>
                      <c:pt idx="1089">
                        <c:v>2.2004796434593761</c:v>
                      </c:pt>
                      <c:pt idx="1090">
                        <c:v>2.064672182573446</c:v>
                      </c:pt>
                      <c:pt idx="1091">
                        <c:v>1.945020866934416</c:v>
                      </c:pt>
                      <c:pt idx="1092">
                        <c:v>1.890616270453171</c:v>
                      </c:pt>
                      <c:pt idx="1093">
                        <c:v>1.8995115967867491</c:v>
                      </c:pt>
                      <c:pt idx="1094">
                        <c:v>2.0111032606936439</c:v>
                      </c:pt>
                      <c:pt idx="1095">
                        <c:v>2.1693282309548252</c:v>
                      </c:pt>
                      <c:pt idx="1096">
                        <c:v>2.2454052206012198</c:v>
                      </c:pt>
                      <c:pt idx="1097">
                        <c:v>2.1718412625453691</c:v>
                      </c:pt>
                      <c:pt idx="1098">
                        <c:v>2.114508588350577</c:v>
                      </c:pt>
                      <c:pt idx="1099">
                        <c:v>2.193016396664925</c:v>
                      </c:pt>
                      <c:pt idx="1100">
                        <c:v>2.3781748655681221</c:v>
                      </c:pt>
                      <c:pt idx="1101">
                        <c:v>2.4435598723606282</c:v>
                      </c:pt>
                      <c:pt idx="1102">
                        <c:v>2.339179018632342</c:v>
                      </c:pt>
                      <c:pt idx="1103">
                        <c:v>2.2912099756531901</c:v>
                      </c:pt>
                      <c:pt idx="1104">
                        <c:v>2.4296100654426951</c:v>
                      </c:pt>
                      <c:pt idx="1105">
                        <c:v>2.5761285560761529</c:v>
                      </c:pt>
                      <c:pt idx="1106">
                        <c:v>2.6255891212274038</c:v>
                      </c:pt>
                      <c:pt idx="1107">
                        <c:v>2.678646903393529</c:v>
                      </c:pt>
                      <c:pt idx="1108">
                        <c:v>2.8320062600115889</c:v>
                      </c:pt>
                      <c:pt idx="1109">
                        <c:v>2.9816198598776231</c:v>
                      </c:pt>
                      <c:pt idx="1110">
                        <c:v>3.1756053789775529</c:v>
                      </c:pt>
                      <c:pt idx="1111">
                        <c:v>3.166995177044861</c:v>
                      </c:pt>
                      <c:pt idx="1112">
                        <c:v>3.0461284797008239</c:v>
                      </c:pt>
                      <c:pt idx="1113">
                        <c:v>2.8951037594765019</c:v>
                      </c:pt>
                      <c:pt idx="1114">
                        <c:v>2.6016259916120918</c:v>
                      </c:pt>
                      <c:pt idx="1115">
                        <c:v>2.347331965174567</c:v>
                      </c:pt>
                      <c:pt idx="1116">
                        <c:v>2.2545440682276512</c:v>
                      </c:pt>
                      <c:pt idx="1117">
                        <c:v>2.1895001062685568</c:v>
                      </c:pt>
                      <c:pt idx="1118">
                        <c:v>2.1952160069140851</c:v>
                      </c:pt>
                      <c:pt idx="1119">
                        <c:v>2.2132053546168389</c:v>
                      </c:pt>
                      <c:pt idx="1120">
                        <c:v>2.255315899188056</c:v>
                      </c:pt>
                      <c:pt idx="1121">
                        <c:v>2.250581295063987</c:v>
                      </c:pt>
                      <c:pt idx="1122">
                        <c:v>2.2926443217190489</c:v>
                      </c:pt>
                      <c:pt idx="1123">
                        <c:v>2.4333662689959392</c:v>
                      </c:pt>
                      <c:pt idx="1124">
                        <c:v>2.5700870698465419</c:v>
                      </c:pt>
                      <c:pt idx="1125">
                        <c:v>2.580240835086125</c:v>
                      </c:pt>
                      <c:pt idx="1126">
                        <c:v>2.4295782142469209</c:v>
                      </c:pt>
                      <c:pt idx="1127">
                        <c:v>2.261305845865619</c:v>
                      </c:pt>
                      <c:pt idx="1128">
                        <c:v>3.8422938554407309</c:v>
                      </c:pt>
                      <c:pt idx="1129">
                        <c:v>2.1196982271337959</c:v>
                      </c:pt>
                      <c:pt idx="1130">
                        <c:v>4.1066926540122513</c:v>
                      </c:pt>
                      <c:pt idx="1131">
                        <c:v>4.249036699353935</c:v>
                      </c:pt>
                      <c:pt idx="1132">
                        <c:v>2.4396338744205108</c:v>
                      </c:pt>
                      <c:pt idx="1133">
                        <c:v>4.1538260117349193</c:v>
                      </c:pt>
                      <c:pt idx="1134">
                        <c:v>3.9257627155289678</c:v>
                      </c:pt>
                      <c:pt idx="1135">
                        <c:v>3.6976616680421892</c:v>
                      </c:pt>
                      <c:pt idx="1136">
                        <c:v>1.9845828748091989</c:v>
                      </c:pt>
                      <c:pt idx="1137">
                        <c:v>2.0224670297603611</c:v>
                      </c:pt>
                      <c:pt idx="1138">
                        <c:v>2.0907136980596581</c:v>
                      </c:pt>
                      <c:pt idx="1139">
                        <c:v>2.1712687736499969</c:v>
                      </c:pt>
                      <c:pt idx="1140">
                        <c:v>2.2037554969456741</c:v>
                      </c:pt>
                      <c:pt idx="1141">
                        <c:v>2.216911264064497</c:v>
                      </c:pt>
                      <c:pt idx="1142">
                        <c:v>2.1246722182033109</c:v>
                      </c:pt>
                      <c:pt idx="1143">
                        <c:v>1.9142637389852151</c:v>
                      </c:pt>
                      <c:pt idx="1144">
                        <c:v>1.718414177899249</c:v>
                      </c:pt>
                      <c:pt idx="1145">
                        <c:v>1.767805966985466</c:v>
                      </c:pt>
                      <c:pt idx="1146">
                        <c:v>1.9018957801970009</c:v>
                      </c:pt>
                      <c:pt idx="1147">
                        <c:v>2.0512835776736171</c:v>
                      </c:pt>
                      <c:pt idx="1148">
                        <c:v>2.0630356435751049</c:v>
                      </c:pt>
                      <c:pt idx="1149">
                        <c:v>2.0573579647172608</c:v>
                      </c:pt>
                      <c:pt idx="1150">
                        <c:v>2.0087875997993172</c:v>
                      </c:pt>
                      <c:pt idx="1151">
                        <c:v>1.947763964336763</c:v>
                      </c:pt>
                      <c:pt idx="1152">
                        <c:v>1.8251311871815921</c:v>
                      </c:pt>
                      <c:pt idx="1153">
                        <c:v>1.793808843663637</c:v>
                      </c:pt>
                      <c:pt idx="1154">
                        <c:v>1.7228388089148641</c:v>
                      </c:pt>
                      <c:pt idx="1155">
                        <c:v>1.674499891193949</c:v>
                      </c:pt>
                      <c:pt idx="1156">
                        <c:v>1.550210451653437</c:v>
                      </c:pt>
                      <c:pt idx="1157">
                        <c:v>1.4021209987548151</c:v>
                      </c:pt>
                      <c:pt idx="1158">
                        <c:v>1.234663610830298</c:v>
                      </c:pt>
                      <c:pt idx="1159">
                        <c:v>1.194836695220084</c:v>
                      </c:pt>
                      <c:pt idx="1160">
                        <c:v>1.276289043019595</c:v>
                      </c:pt>
                      <c:pt idx="1161">
                        <c:v>1.417491054879876</c:v>
                      </c:pt>
                      <c:pt idx="1162">
                        <c:v>1.6391974227693871</c:v>
                      </c:pt>
                      <c:pt idx="1163">
                        <c:v>1.8901655342824311</c:v>
                      </c:pt>
                      <c:pt idx="1164">
                        <c:v>2.1124943451613349</c:v>
                      </c:pt>
                      <c:pt idx="1165">
                        <c:v>2.3557083716540599</c:v>
                      </c:pt>
                      <c:pt idx="1166">
                        <c:v>2.4238004895952652</c:v>
                      </c:pt>
                      <c:pt idx="1167">
                        <c:v>2.3852197462083362</c:v>
                      </c:pt>
                      <c:pt idx="1168">
                        <c:v>2.1528455677766112</c:v>
                      </c:pt>
                      <c:pt idx="1169">
                        <c:v>1.8308372263915409</c:v>
                      </c:pt>
                      <c:pt idx="1170">
                        <c:v>1.503774980175403</c:v>
                      </c:pt>
                      <c:pt idx="1171">
                        <c:v>1.2057328096224089</c:v>
                      </c:pt>
                      <c:pt idx="1172">
                        <c:v>1.081446742514482</c:v>
                      </c:pt>
                      <c:pt idx="1173">
                        <c:v>1.2364466442028781</c:v>
                      </c:pt>
                      <c:pt idx="1174">
                        <c:v>1.338964682424076</c:v>
                      </c:pt>
                      <c:pt idx="1175">
                        <c:v>1.33601426377509</c:v>
                      </c:pt>
                      <c:pt idx="1176">
                        <c:v>1.2810877943972641</c:v>
                      </c:pt>
                      <c:pt idx="1177">
                        <c:v>1.2558326420683561</c:v>
                      </c:pt>
                      <c:pt idx="1178">
                        <c:v>1.204192637486649</c:v>
                      </c:pt>
                      <c:pt idx="1179">
                        <c:v>1.091383111291681</c:v>
                      </c:pt>
                      <c:pt idx="1180">
                        <c:v>0.99244035102469474</c:v>
                      </c:pt>
                      <c:pt idx="1181">
                        <c:v>0.95581858719681545</c:v>
                      </c:pt>
                      <c:pt idx="1182">
                        <c:v>0.88370552588795759</c:v>
                      </c:pt>
                      <c:pt idx="1183">
                        <c:v>0.73792220659189001</c:v>
                      </c:pt>
                      <c:pt idx="1184">
                        <c:v>0.45608280963840542</c:v>
                      </c:pt>
                      <c:pt idx="1185">
                        <c:v>0.23849839417711099</c:v>
                      </c:pt>
                      <c:pt idx="1186">
                        <c:v>0.11092995174735951</c:v>
                      </c:pt>
                      <c:pt idx="1187">
                        <c:v>6.4066202937647684E-2</c:v>
                      </c:pt>
                      <c:pt idx="1188">
                        <c:v>-3.2179253484755387E-2</c:v>
                      </c:pt>
                      <c:pt idx="1189">
                        <c:v>-8.1256824257621638E-2</c:v>
                      </c:pt>
                      <c:pt idx="1190">
                        <c:v>-0.1210328083026837</c:v>
                      </c:pt>
                      <c:pt idx="1191">
                        <c:v>-2.947158476605706E-2</c:v>
                      </c:pt>
                      <c:pt idx="1192">
                        <c:v>0.1869539917314498</c:v>
                      </c:pt>
                      <c:pt idx="1193">
                        <c:v>0.29013059786003009</c:v>
                      </c:pt>
                      <c:pt idx="1194">
                        <c:v>0.28716375275325268</c:v>
                      </c:pt>
                      <c:pt idx="1195">
                        <c:v>0.29069803980303011</c:v>
                      </c:pt>
                      <c:pt idx="1196">
                        <c:v>0.22959108814141169</c:v>
                      </c:pt>
                      <c:pt idx="1197">
                        <c:v>0.14204450597893439</c:v>
                      </c:pt>
                      <c:pt idx="1198">
                        <c:v>0.1330900687669761</c:v>
                      </c:pt>
                      <c:pt idx="1199">
                        <c:v>0.1371775628149646</c:v>
                      </c:pt>
                      <c:pt idx="1200">
                        <c:v>3.5712627231528953E-2</c:v>
                      </c:pt>
                      <c:pt idx="1201">
                        <c:v>0.18451764815339161</c:v>
                      </c:pt>
                      <c:pt idx="1202">
                        <c:v>-8.5420889388121021E-2</c:v>
                      </c:pt>
                      <c:pt idx="1203">
                        <c:v>-5.0747762924845452E-2</c:v>
                      </c:pt>
                      <c:pt idx="1204">
                        <c:v>-5.7154670764120513E-3</c:v>
                      </c:pt>
                      <c:pt idx="1205">
                        <c:v>8.1281028765174304E-2</c:v>
                      </c:pt>
                      <c:pt idx="1206">
                        <c:v>0.33810806779720892</c:v>
                      </c:pt>
                      <c:pt idx="1207">
                        <c:v>0.50263693542090315</c:v>
                      </c:pt>
                      <c:pt idx="1208">
                        <c:v>0.57442528221085953</c:v>
                      </c:pt>
                      <c:pt idx="1209">
                        <c:v>0.67722275620611228</c:v>
                      </c:pt>
                      <c:pt idx="1210">
                        <c:v>0.71259449459445368</c:v>
                      </c:pt>
                      <c:pt idx="1211">
                        <c:v>0.52199187953109794</c:v>
                      </c:pt>
                      <c:pt idx="1212">
                        <c:v>0.38668359493464632</c:v>
                      </c:pt>
                      <c:pt idx="1213">
                        <c:v>0.39753949434753499</c:v>
                      </c:pt>
                      <c:pt idx="1214">
                        <c:v>0.54211571075441345</c:v>
                      </c:pt>
                      <c:pt idx="1215">
                        <c:v>0.7272650673864296</c:v>
                      </c:pt>
                      <c:pt idx="1216">
                        <c:v>0.87112173023104156</c:v>
                      </c:pt>
                      <c:pt idx="1217">
                        <c:v>0.83381712365796001</c:v>
                      </c:pt>
                      <c:pt idx="1218">
                        <c:v>0.65618264005735971</c:v>
                      </c:pt>
                      <c:pt idx="1219">
                        <c:v>0.37146231483839282</c:v>
                      </c:pt>
                      <c:pt idx="1220">
                        <c:v>0.28936350636201991</c:v>
                      </c:pt>
                      <c:pt idx="1221">
                        <c:v>0.31450428957094723</c:v>
                      </c:pt>
                      <c:pt idx="1222">
                        <c:v>0.31837214596541591</c:v>
                      </c:pt>
                      <c:pt idx="1223">
                        <c:v>0.28493959316049822</c:v>
                      </c:pt>
                      <c:pt idx="1224">
                        <c:v>0.11292911150008381</c:v>
                      </c:pt>
                      <c:pt idx="1225">
                        <c:v>-7.2677257981795931E-2</c:v>
                      </c:pt>
                      <c:pt idx="1226">
                        <c:v>-0.26395315038246042</c:v>
                      </c:pt>
                      <c:pt idx="1227">
                        <c:v>-0.33316344383651147</c:v>
                      </c:pt>
                      <c:pt idx="1228">
                        <c:v>-0.42120519152710889</c:v>
                      </c:pt>
                      <c:pt idx="1229">
                        <c:v>-0.53791508347243877</c:v>
                      </c:pt>
                      <c:pt idx="1230">
                        <c:v>-0.46519600222072899</c:v>
                      </c:pt>
                      <c:pt idx="1231">
                        <c:v>-0.33670286307786529</c:v>
                      </c:pt>
                      <c:pt idx="1232">
                        <c:v>-0.28314873215563569</c:v>
                      </c:pt>
                      <c:pt idx="1233">
                        <c:v>-0.20812157190071959</c:v>
                      </c:pt>
                      <c:pt idx="1234">
                        <c:v>-0.21824462188182839</c:v>
                      </c:pt>
                      <c:pt idx="1235">
                        <c:v>-0.18138563862007301</c:v>
                      </c:pt>
                      <c:pt idx="1236">
                        <c:v>-5.6437426763645902E-2</c:v>
                      </c:pt>
                      <c:pt idx="1237">
                        <c:v>0.121876029534497</c:v>
                      </c:pt>
                      <c:pt idx="1238">
                        <c:v>0.20532815568087601</c:v>
                      </c:pt>
                      <c:pt idx="1239">
                        <c:v>0.10782000625274329</c:v>
                      </c:pt>
                      <c:pt idx="1240">
                        <c:v>-0.1154626556616131</c:v>
                      </c:pt>
                      <c:pt idx="1241">
                        <c:v>-0.39677523099537132</c:v>
                      </c:pt>
                      <c:pt idx="1242">
                        <c:v>-0.69773898183022842</c:v>
                      </c:pt>
                      <c:pt idx="1243">
                        <c:v>-1.087665326694365</c:v>
                      </c:pt>
                      <c:pt idx="1244">
                        <c:v>-1.249552715305593</c:v>
                      </c:pt>
                      <c:pt idx="1245">
                        <c:v>-1.2436056717400239</c:v>
                      </c:pt>
                      <c:pt idx="1246">
                        <c:v>-1.048970516210928</c:v>
                      </c:pt>
                      <c:pt idx="1247">
                        <c:v>-0.80720633926334295</c:v>
                      </c:pt>
                      <c:pt idx="1248">
                        <c:v>-0.45769893353847763</c:v>
                      </c:pt>
                      <c:pt idx="1249">
                        <c:v>-0.1728257371003146</c:v>
                      </c:pt>
                      <c:pt idx="1250">
                        <c:v>-0.51159182341574727</c:v>
                      </c:pt>
                      <c:pt idx="1251">
                        <c:v>7.2190062168027702E-2</c:v>
                      </c:pt>
                      <c:pt idx="1252">
                        <c:v>0.1239764713730155</c:v>
                      </c:pt>
                      <c:pt idx="1253">
                        <c:v>0.1102646287493256</c:v>
                      </c:pt>
                      <c:pt idx="1254">
                        <c:v>0.1135988559075525</c:v>
                      </c:pt>
                      <c:pt idx="1255">
                        <c:v>4.8548497488701832E-2</c:v>
                      </c:pt>
                      <c:pt idx="1256">
                        <c:v>3.6338005032338409E-2</c:v>
                      </c:pt>
                      <c:pt idx="1257">
                        <c:v>2.405328797880733E-2</c:v>
                      </c:pt>
                      <c:pt idx="1258">
                        <c:v>-1.8108638457743329E-2</c:v>
                      </c:pt>
                      <c:pt idx="1259">
                        <c:v>-0.10127657573156899</c:v>
                      </c:pt>
                      <c:pt idx="1260">
                        <c:v>-0.22864416617538169</c:v>
                      </c:pt>
                      <c:pt idx="1261">
                        <c:v>-0.34980387808853552</c:v>
                      </c:pt>
                      <c:pt idx="1262">
                        <c:v>-0.58712985991543065</c:v>
                      </c:pt>
                      <c:pt idx="1263">
                        <c:v>-0.80174928707207105</c:v>
                      </c:pt>
                      <c:pt idx="1264">
                        <c:v>-0.93920235777745131</c:v>
                      </c:pt>
                      <c:pt idx="1265">
                        <c:v>-0.85991847292961587</c:v>
                      </c:pt>
                      <c:pt idx="1266">
                        <c:v>-0.70322170411789431</c:v>
                      </c:pt>
                      <c:pt idx="1267">
                        <c:v>-0.80774549059443912</c:v>
                      </c:pt>
                      <c:pt idx="1268">
                        <c:v>-1.0797945208606781</c:v>
                      </c:pt>
                      <c:pt idx="1269">
                        <c:v>-1.368187242077717</c:v>
                      </c:pt>
                      <c:pt idx="1270">
                        <c:v>-1.5244347442929349</c:v>
                      </c:pt>
                      <c:pt idx="1271">
                        <c:v>-1.4973307449104409</c:v>
                      </c:pt>
                      <c:pt idx="1272">
                        <c:v>-1.4864772032297919</c:v>
                      </c:pt>
                      <c:pt idx="1273">
                        <c:v>-1.5748101100020939</c:v>
                      </c:pt>
                      <c:pt idx="1274">
                        <c:v>-1.769152734434706</c:v>
                      </c:pt>
                      <c:pt idx="1275">
                        <c:v>-2.107905762829231</c:v>
                      </c:pt>
                      <c:pt idx="1276">
                        <c:v>-2.4038672719894052</c:v>
                      </c:pt>
                      <c:pt idx="1277">
                        <c:v>-2.426797279307094</c:v>
                      </c:pt>
                      <c:pt idx="1278">
                        <c:v>-2.396802752616169</c:v>
                      </c:pt>
                      <c:pt idx="1279">
                        <c:v>-2.2171431271830442</c:v>
                      </c:pt>
                      <c:pt idx="1280">
                        <c:v>-2.0317701409703139</c:v>
                      </c:pt>
                      <c:pt idx="1281">
                        <c:v>-1.877650708242163</c:v>
                      </c:pt>
                      <c:pt idx="1282">
                        <c:v>-1.7134661867581771</c:v>
                      </c:pt>
                      <c:pt idx="1283">
                        <c:v>-1.621601241484333</c:v>
                      </c:pt>
                      <c:pt idx="1284">
                        <c:v>-1.5744030789681509</c:v>
                      </c:pt>
                      <c:pt idx="1285">
                        <c:v>-1.376608536483561</c:v>
                      </c:pt>
                      <c:pt idx="1286">
                        <c:v>-1.1659663603435999</c:v>
                      </c:pt>
                      <c:pt idx="1287">
                        <c:v>-1.1693017329258419</c:v>
                      </c:pt>
                      <c:pt idx="1288">
                        <c:v>-1.259582708592216</c:v>
                      </c:pt>
                      <c:pt idx="1289">
                        <c:v>6.1318847197631872E-2</c:v>
                      </c:pt>
                      <c:pt idx="1290">
                        <c:v>-1.073241515937621</c:v>
                      </c:pt>
                      <c:pt idx="1291">
                        <c:v>-0.71103422222400403</c:v>
                      </c:pt>
                      <c:pt idx="1292">
                        <c:v>-0.3937285018298104</c:v>
                      </c:pt>
                      <c:pt idx="1293">
                        <c:v>-0.34554048146145983</c:v>
                      </c:pt>
                      <c:pt idx="1294">
                        <c:v>-0.33417318066157842</c:v>
                      </c:pt>
                      <c:pt idx="1295">
                        <c:v>1.6888412524239799E-2</c:v>
                      </c:pt>
                      <c:pt idx="1296">
                        <c:v>-8.0080540507299874E-2</c:v>
                      </c:pt>
                      <c:pt idx="1297">
                        <c:v>-0.15800313831714749</c:v>
                      </c:pt>
                      <c:pt idx="1298">
                        <c:v>-0.18917292760023369</c:v>
                      </c:pt>
                      <c:pt idx="1299">
                        <c:v>-0.29907622370195752</c:v>
                      </c:pt>
                      <c:pt idx="1300">
                        <c:v>-0.27846924154043717</c:v>
                      </c:pt>
                      <c:pt idx="1301">
                        <c:v>-0.1264701890381231</c:v>
                      </c:pt>
                      <c:pt idx="1302">
                        <c:v>5.6616115038329237E-2</c:v>
                      </c:pt>
                      <c:pt idx="1303">
                        <c:v>1.0098741220219341</c:v>
                      </c:pt>
                      <c:pt idx="1304">
                        <c:v>8.6264858742838693E-2</c:v>
                      </c:pt>
                      <c:pt idx="1305">
                        <c:v>-0.1659969497108838</c:v>
                      </c:pt>
                      <c:pt idx="1306">
                        <c:v>-0.38210262869647138</c:v>
                      </c:pt>
                      <c:pt idx="1307">
                        <c:v>-0.49955258493518839</c:v>
                      </c:pt>
                      <c:pt idx="1308">
                        <c:v>-0.68622491156913179</c:v>
                      </c:pt>
                      <c:pt idx="1309">
                        <c:v>-0.57622403656683885</c:v>
                      </c:pt>
                      <c:pt idx="1310">
                        <c:v>-0.49427107993281771</c:v>
                      </c:pt>
                      <c:pt idx="1311">
                        <c:v>-0.44679644922992839</c:v>
                      </c:pt>
                      <c:pt idx="1312">
                        <c:v>-0.34707119439698803</c:v>
                      </c:pt>
                      <c:pt idx="1313">
                        <c:v>-0.31619779523596597</c:v>
                      </c:pt>
                      <c:pt idx="1314">
                        <c:v>-0.30068892203404518</c:v>
                      </c:pt>
                      <c:pt idx="1315">
                        <c:v>-0.1823532887541072</c:v>
                      </c:pt>
                      <c:pt idx="1316">
                        <c:v>-5.1172392950567247E-2</c:v>
                      </c:pt>
                      <c:pt idx="1317">
                        <c:v>2.7029453515853671E-2</c:v>
                      </c:pt>
                      <c:pt idx="1318">
                        <c:v>0.1533689522438707</c:v>
                      </c:pt>
                      <c:pt idx="1319">
                        <c:v>0.21840871272761961</c:v>
                      </c:pt>
                      <c:pt idx="1320">
                        <c:v>1.244366916053564</c:v>
                      </c:pt>
                      <c:pt idx="1321">
                        <c:v>1.8725231568072069</c:v>
                      </c:pt>
                      <c:pt idx="1322">
                        <c:v>2.1024201455652638</c:v>
                      </c:pt>
                      <c:pt idx="1323">
                        <c:v>2.3349357344492692</c:v>
                      </c:pt>
                      <c:pt idx="1324">
                        <c:v>2.4614712450328202</c:v>
                      </c:pt>
                      <c:pt idx="1325">
                        <c:v>2.4790365114646731</c:v>
                      </c:pt>
                      <c:pt idx="1326">
                        <c:v>2.4375993923564461</c:v>
                      </c:pt>
                      <c:pt idx="1327">
                        <c:v>2.373049991826607</c:v>
                      </c:pt>
                      <c:pt idx="1328">
                        <c:v>1.979489809290391</c:v>
                      </c:pt>
                      <c:pt idx="1329">
                        <c:v>1.9454308590748599</c:v>
                      </c:pt>
                      <c:pt idx="1330">
                        <c:v>1.877639481482781</c:v>
                      </c:pt>
                      <c:pt idx="1331">
                        <c:v>1.7468517215893291</c:v>
                      </c:pt>
                      <c:pt idx="1332">
                        <c:v>1.6494921183809499</c:v>
                      </c:pt>
                      <c:pt idx="1333">
                        <c:v>1.4675708816075821</c:v>
                      </c:pt>
                      <c:pt idx="1334">
                        <c:v>1.2996527492109029</c:v>
                      </c:pt>
                      <c:pt idx="1335">
                        <c:v>-2.028030498399799</c:v>
                      </c:pt>
                      <c:pt idx="1336">
                        <c:v>-1.966321491335818</c:v>
                      </c:pt>
                      <c:pt idx="1337">
                        <c:v>-1.8883152507785861</c:v>
                      </c:pt>
                      <c:pt idx="1338">
                        <c:v>-1.679892248096061</c:v>
                      </c:pt>
                      <c:pt idx="1339">
                        <c:v>0.45536510387188589</c:v>
                      </c:pt>
                      <c:pt idx="1340">
                        <c:v>0.57348435531367048</c:v>
                      </c:pt>
                      <c:pt idx="1341">
                        <c:v>0.70240050905118934</c:v>
                      </c:pt>
                      <c:pt idx="1342">
                        <c:v>0.65904378519109363</c:v>
                      </c:pt>
                      <c:pt idx="1343">
                        <c:v>1.245857952179084</c:v>
                      </c:pt>
                      <c:pt idx="1344">
                        <c:v>1.294195028169669</c:v>
                      </c:pt>
                      <c:pt idx="1345">
                        <c:v>1.138532147162173</c:v>
                      </c:pt>
                      <c:pt idx="1346">
                        <c:v>1.215330025670939</c:v>
                      </c:pt>
                      <c:pt idx="1347">
                        <c:v>1.1769453712020419</c:v>
                      </c:pt>
                      <c:pt idx="1348">
                        <c:v>1.218779185524377</c:v>
                      </c:pt>
                      <c:pt idx="1349">
                        <c:v>1.3014934828051949</c:v>
                      </c:pt>
                      <c:pt idx="1350">
                        <c:v>1.2877510443130551</c:v>
                      </c:pt>
                      <c:pt idx="1351">
                        <c:v>1.2686270863815139</c:v>
                      </c:pt>
                      <c:pt idx="1352">
                        <c:v>1.104598717326704</c:v>
                      </c:pt>
                      <c:pt idx="1353">
                        <c:v>1.0338903015521419</c:v>
                      </c:pt>
                      <c:pt idx="1354">
                        <c:v>1.0212647566335711</c:v>
                      </c:pt>
                      <c:pt idx="1355">
                        <c:v>1.111992718158838</c:v>
                      </c:pt>
                      <c:pt idx="1356">
                        <c:v>0.98871515756091355</c:v>
                      </c:pt>
                      <c:pt idx="1357">
                        <c:v>0.9320638833414131</c:v>
                      </c:pt>
                      <c:pt idx="1358">
                        <c:v>0.88519685999196618</c:v>
                      </c:pt>
                      <c:pt idx="1359">
                        <c:v>0.94627342212145926</c:v>
                      </c:pt>
                      <c:pt idx="1360">
                        <c:v>0.88359441406265227</c:v>
                      </c:pt>
                      <c:pt idx="1361">
                        <c:v>0.84517700071488056</c:v>
                      </c:pt>
                      <c:pt idx="1362">
                        <c:v>0.86134297010616401</c:v>
                      </c:pt>
                      <c:pt idx="1363">
                        <c:v>0.83931302950842746</c:v>
                      </c:pt>
                      <c:pt idx="1364">
                        <c:v>0.76611008525707891</c:v>
                      </c:pt>
                      <c:pt idx="1365">
                        <c:v>0.72974403020972567</c:v>
                      </c:pt>
                      <c:pt idx="1366">
                        <c:v>0.67168258483357501</c:v>
                      </c:pt>
                      <c:pt idx="1367">
                        <c:v>0.65207389591210441</c:v>
                      </c:pt>
                      <c:pt idx="1368">
                        <c:v>0.65436565097719712</c:v>
                      </c:pt>
                      <c:pt idx="1369">
                        <c:v>0.55643629655555038</c:v>
                      </c:pt>
                      <c:pt idx="1370">
                        <c:v>0.43899019900488367</c:v>
                      </c:pt>
                      <c:pt idx="1371">
                        <c:v>0.26107624440845317</c:v>
                      </c:pt>
                      <c:pt idx="1372">
                        <c:v>3.7089258635256132E-2</c:v>
                      </c:pt>
                      <c:pt idx="1373">
                        <c:v>-0.2009191875471793</c:v>
                      </c:pt>
                      <c:pt idx="1374">
                        <c:v>-0.42678871019154252</c:v>
                      </c:pt>
                      <c:pt idx="1375">
                        <c:v>-0.50323767118503249</c:v>
                      </c:pt>
                      <c:pt idx="1376">
                        <c:v>-0.54133731651486727</c:v>
                      </c:pt>
                      <c:pt idx="1377">
                        <c:v>-0.52210092343122061</c:v>
                      </c:pt>
                      <c:pt idx="1378">
                        <c:v>-0.62638320645598988</c:v>
                      </c:pt>
                      <c:pt idx="1379">
                        <c:v>-0.69303569597655756</c:v>
                      </c:pt>
                      <c:pt idx="1380">
                        <c:v>-0.6719828713703544</c:v>
                      </c:pt>
                      <c:pt idx="1381">
                        <c:v>-0.60980108105754738</c:v>
                      </c:pt>
                      <c:pt idx="1382">
                        <c:v>-0.64099376743225212</c:v>
                      </c:pt>
                      <c:pt idx="1383">
                        <c:v>-0.64416540908125397</c:v>
                      </c:pt>
                      <c:pt idx="1384">
                        <c:v>-0.72451918029363815</c:v>
                      </c:pt>
                      <c:pt idx="1385">
                        <c:v>-0.75182001497633022</c:v>
                      </c:pt>
                      <c:pt idx="1386">
                        <c:v>-0.61770730994080714</c:v>
                      </c:pt>
                      <c:pt idx="1387">
                        <c:v>-0.69080218918462521</c:v>
                      </c:pt>
                      <c:pt idx="1388">
                        <c:v>-0.53683073531564907</c:v>
                      </c:pt>
                      <c:pt idx="1389">
                        <c:v>-0.4761154863971368</c:v>
                      </c:pt>
                      <c:pt idx="1390">
                        <c:v>-0.58667458398968675</c:v>
                      </c:pt>
                      <c:pt idx="1391">
                        <c:v>-0.75204400253887227</c:v>
                      </c:pt>
                      <c:pt idx="1392">
                        <c:v>-0.6121100783192519</c:v>
                      </c:pt>
                      <c:pt idx="1393">
                        <c:v>-0.52656096870600555</c:v>
                      </c:pt>
                      <c:pt idx="1394">
                        <c:v>-0.66300059790052768</c:v>
                      </c:pt>
                      <c:pt idx="1395">
                        <c:v>-0.78845966598388462</c:v>
                      </c:pt>
                      <c:pt idx="1396">
                        <c:v>-3.0075858929997721</c:v>
                      </c:pt>
                      <c:pt idx="1397">
                        <c:v>-2.219812813982792</c:v>
                      </c:pt>
                      <c:pt idx="1398">
                        <c:v>-2.2634662031970789</c:v>
                      </c:pt>
                      <c:pt idx="1399">
                        <c:v>-2.2731893690524272</c:v>
                      </c:pt>
                      <c:pt idx="1400">
                        <c:v>-2.3039735236462739</c:v>
                      </c:pt>
                      <c:pt idx="1401">
                        <c:v>-2.3597918475421849</c:v>
                      </c:pt>
                      <c:pt idx="1402">
                        <c:v>-2.3899932854949082</c:v>
                      </c:pt>
                      <c:pt idx="1403">
                        <c:v>-2.4036476942129288</c:v>
                      </c:pt>
                      <c:pt idx="1404">
                        <c:v>-2.4037945474959792</c:v>
                      </c:pt>
                      <c:pt idx="1405">
                        <c:v>-2.3882057722390662</c:v>
                      </c:pt>
                      <c:pt idx="1406">
                        <c:v>-2.4790112273137588</c:v>
                      </c:pt>
                      <c:pt idx="1407">
                        <c:v>-2.4616751266751322</c:v>
                      </c:pt>
                      <c:pt idx="1408">
                        <c:v>-2.5439835467941712</c:v>
                      </c:pt>
                      <c:pt idx="1409">
                        <c:v>-2.6123099508713898</c:v>
                      </c:pt>
                      <c:pt idx="1410">
                        <c:v>-2.665307514058759</c:v>
                      </c:pt>
                      <c:pt idx="1411">
                        <c:v>-2.73860718930605</c:v>
                      </c:pt>
                      <c:pt idx="1412">
                        <c:v>-2.6907297128722818</c:v>
                      </c:pt>
                      <c:pt idx="1413">
                        <c:v>-1.236140846618641</c:v>
                      </c:pt>
                      <c:pt idx="1414">
                        <c:v>-1.104710480024012</c:v>
                      </c:pt>
                      <c:pt idx="1415">
                        <c:v>-1.094461778241119</c:v>
                      </c:pt>
                      <c:pt idx="1416">
                        <c:v>-1.072040475743824</c:v>
                      </c:pt>
                      <c:pt idx="1417">
                        <c:v>-0.90502214079004983</c:v>
                      </c:pt>
                      <c:pt idx="1418">
                        <c:v>1.917765392906589</c:v>
                      </c:pt>
                      <c:pt idx="1419">
                        <c:v>1.880688898777986</c:v>
                      </c:pt>
                      <c:pt idx="1420">
                        <c:v>1.773581865029308</c:v>
                      </c:pt>
                      <c:pt idx="1421">
                        <c:v>1.8018287946462781</c:v>
                      </c:pt>
                      <c:pt idx="1422">
                        <c:v>1.7393616356742609</c:v>
                      </c:pt>
                      <c:pt idx="1423">
                        <c:v>1.82939195729857</c:v>
                      </c:pt>
                      <c:pt idx="1424">
                        <c:v>1.764311469103726</c:v>
                      </c:pt>
                      <c:pt idx="1425">
                        <c:v>1.76959816827245</c:v>
                      </c:pt>
                      <c:pt idx="1426">
                        <c:v>0.63637103615312851</c:v>
                      </c:pt>
                      <c:pt idx="1427">
                        <c:v>0.78687337142777214</c:v>
                      </c:pt>
                      <c:pt idx="1428">
                        <c:v>0.98076330501533238</c:v>
                      </c:pt>
                      <c:pt idx="1429">
                        <c:v>2.046546984212815</c:v>
                      </c:pt>
                      <c:pt idx="1430">
                        <c:v>2.2959068334855428</c:v>
                      </c:pt>
                      <c:pt idx="1431">
                        <c:v>1.537354793381611</c:v>
                      </c:pt>
                      <c:pt idx="1432">
                        <c:v>1.336531957198593</c:v>
                      </c:pt>
                      <c:pt idx="1433">
                        <c:v>1.1393528922355289</c:v>
                      </c:pt>
                      <c:pt idx="1434">
                        <c:v>1.008032265552312</c:v>
                      </c:pt>
                      <c:pt idx="1435">
                        <c:v>0.98426916232447903</c:v>
                      </c:pt>
                      <c:pt idx="1436">
                        <c:v>1.01189079658405</c:v>
                      </c:pt>
                      <c:pt idx="1437">
                        <c:v>1.10441291386648</c:v>
                      </c:pt>
                      <c:pt idx="1438">
                        <c:v>1.327567025269248</c:v>
                      </c:pt>
                      <c:pt idx="1439">
                        <c:v>1.3405635811495289</c:v>
                      </c:pt>
                      <c:pt idx="1440">
                        <c:v>1.2708401323924701</c:v>
                      </c:pt>
                      <c:pt idx="1441">
                        <c:v>1.063808459573474</c:v>
                      </c:pt>
                      <c:pt idx="1442">
                        <c:v>0.92015237053874299</c:v>
                      </c:pt>
                      <c:pt idx="1443">
                        <c:v>0.88735753873522327</c:v>
                      </c:pt>
                      <c:pt idx="1444">
                        <c:v>0.6319414515202566</c:v>
                      </c:pt>
                      <c:pt idx="1445">
                        <c:v>0.5266358111313989</c:v>
                      </c:pt>
                      <c:pt idx="1446">
                        <c:v>0.62532942591704965</c:v>
                      </c:pt>
                      <c:pt idx="1447">
                        <c:v>0.86961845412975891</c:v>
                      </c:pt>
                      <c:pt idx="1448">
                        <c:v>0.94228965703114342</c:v>
                      </c:pt>
                      <c:pt idx="1449">
                        <c:v>0.99445121220435384</c:v>
                      </c:pt>
                      <c:pt idx="1450">
                        <c:v>0.96928477230207699</c:v>
                      </c:pt>
                      <c:pt idx="1451">
                        <c:v>0.76592915897769243</c:v>
                      </c:pt>
                      <c:pt idx="1452">
                        <c:v>0.34802775335983888</c:v>
                      </c:pt>
                      <c:pt idx="1453">
                        <c:v>5.2269356544233397E-2</c:v>
                      </c:pt>
                      <c:pt idx="1454">
                        <c:v>-9.1335417463940069E-2</c:v>
                      </c:pt>
                      <c:pt idx="1455">
                        <c:v>4.7528104618762661E-2</c:v>
                      </c:pt>
                      <c:pt idx="1456">
                        <c:v>0.1380250166829847</c:v>
                      </c:pt>
                      <c:pt idx="1457">
                        <c:v>0.14396544450377499</c:v>
                      </c:pt>
                      <c:pt idx="1458">
                        <c:v>-3.746492136542566E-2</c:v>
                      </c:pt>
                      <c:pt idx="1459">
                        <c:v>-0.22638002616183739</c:v>
                      </c:pt>
                      <c:pt idx="1460">
                        <c:v>-0.32275702774301118</c:v>
                      </c:pt>
                      <c:pt idx="1461">
                        <c:v>-0.33262181957152298</c:v>
                      </c:pt>
                      <c:pt idx="1462">
                        <c:v>-0.29251836168139511</c:v>
                      </c:pt>
                      <c:pt idx="1463">
                        <c:v>-0.2843851725074939</c:v>
                      </c:pt>
                      <c:pt idx="1464">
                        <c:v>-0.1130992014142566</c:v>
                      </c:pt>
                      <c:pt idx="1465">
                        <c:v>0.22741648334830761</c:v>
                      </c:pt>
                      <c:pt idx="1466">
                        <c:v>0.48880130284450352</c:v>
                      </c:pt>
                      <c:pt idx="1467">
                        <c:v>0.54499998930330051</c:v>
                      </c:pt>
                      <c:pt idx="1468">
                        <c:v>0.48723237622425819</c:v>
                      </c:pt>
                      <c:pt idx="1469">
                        <c:v>0.3826235577935917</c:v>
                      </c:pt>
                      <c:pt idx="1470">
                        <c:v>0.34064430254665251</c:v>
                      </c:pt>
                      <c:pt idx="1471">
                        <c:v>0.40189060838294349</c:v>
                      </c:pt>
                      <c:pt idx="1472">
                        <c:v>0.38881559104728303</c:v>
                      </c:pt>
                      <c:pt idx="1473">
                        <c:v>0.22914632772327509</c:v>
                      </c:pt>
                      <c:pt idx="1474">
                        <c:v>8.5981865631523741E-2</c:v>
                      </c:pt>
                      <c:pt idx="1475">
                        <c:v>0.1610384647022087</c:v>
                      </c:pt>
                      <c:pt idx="1476">
                        <c:v>0.29893075629994093</c:v>
                      </c:pt>
                      <c:pt idx="1477">
                        <c:v>0.80658204309373804</c:v>
                      </c:pt>
                      <c:pt idx="1478">
                        <c:v>2.7035747324967881E-2</c:v>
                      </c:pt>
                      <c:pt idx="1479">
                        <c:v>-4.4427827548554087E-2</c:v>
                      </c:pt>
                      <c:pt idx="1480">
                        <c:v>-0.55824892586588537</c:v>
                      </c:pt>
                      <c:pt idx="1481">
                        <c:v>0.58581840772249572</c:v>
                      </c:pt>
                      <c:pt idx="1482">
                        <c:v>-0.1440892263871725</c:v>
                      </c:pt>
                      <c:pt idx="1483">
                        <c:v>4.6463798799904039E-2</c:v>
                      </c:pt>
                      <c:pt idx="1484">
                        <c:v>0.40068240933247151</c:v>
                      </c:pt>
                      <c:pt idx="1485">
                        <c:v>0.88819421398547604</c:v>
                      </c:pt>
                      <c:pt idx="1486">
                        <c:v>0.62176920671754266</c:v>
                      </c:pt>
                      <c:pt idx="1487">
                        <c:v>0.67253711584655296</c:v>
                      </c:pt>
                      <c:pt idx="1488">
                        <c:v>-2.4334584097808691E-2</c:v>
                      </c:pt>
                      <c:pt idx="1489">
                        <c:v>-4.523279214741837E-3</c:v>
                      </c:pt>
                      <c:pt idx="1490">
                        <c:v>-0.49108103869698538</c:v>
                      </c:pt>
                      <c:pt idx="1491">
                        <c:v>-0.55243083333603815</c:v>
                      </c:pt>
                      <c:pt idx="1492">
                        <c:v>-0.29083511627840891</c:v>
                      </c:pt>
                      <c:pt idx="1493">
                        <c:v>-0.18551572972693389</c:v>
                      </c:pt>
                      <c:pt idx="1494">
                        <c:v>-0.28633579326200709</c:v>
                      </c:pt>
                      <c:pt idx="1495">
                        <c:v>-0.45716095861876838</c:v>
                      </c:pt>
                      <c:pt idx="1496">
                        <c:v>-0.45447727392415849</c:v>
                      </c:pt>
                      <c:pt idx="1497">
                        <c:v>-0.57065894249795623</c:v>
                      </c:pt>
                      <c:pt idx="1498">
                        <c:v>-0.66761906615969724</c:v>
                      </c:pt>
                      <c:pt idx="1499">
                        <c:v>-0.73261006545999052</c:v>
                      </c:pt>
                      <c:pt idx="1500">
                        <c:v>-4.1616115813849426</c:v>
                      </c:pt>
                      <c:pt idx="1501">
                        <c:v>-0.40500400017559662</c:v>
                      </c:pt>
                      <c:pt idx="1502">
                        <c:v>-0.42410083549448829</c:v>
                      </c:pt>
                      <c:pt idx="1503">
                        <c:v>-0.50452840227852769</c:v>
                      </c:pt>
                      <c:pt idx="1504">
                        <c:v>-3.5456495282280409</c:v>
                      </c:pt>
                      <c:pt idx="1505">
                        <c:v>-0.4170858212710834</c:v>
                      </c:pt>
                      <c:pt idx="1506">
                        <c:v>-0.4111705658608355</c:v>
                      </c:pt>
                      <c:pt idx="1507">
                        <c:v>-3.99728668597252</c:v>
                      </c:pt>
                      <c:pt idx="1508">
                        <c:v>-4.3216165091737411</c:v>
                      </c:pt>
                      <c:pt idx="1509">
                        <c:v>-4.5249201995377497</c:v>
                      </c:pt>
                      <c:pt idx="1510">
                        <c:v>-4.3051945072051394</c:v>
                      </c:pt>
                      <c:pt idx="1511">
                        <c:v>-3.444189329582648</c:v>
                      </c:pt>
                      <c:pt idx="1512">
                        <c:v>-4.1091516316528338</c:v>
                      </c:pt>
                      <c:pt idx="1513">
                        <c:v>-4.1375355578839317</c:v>
                      </c:pt>
                      <c:pt idx="1514">
                        <c:v>-3.9622644606569279</c:v>
                      </c:pt>
                      <c:pt idx="1515">
                        <c:v>-0.37498677195807639</c:v>
                      </c:pt>
                      <c:pt idx="1516">
                        <c:v>-0.51706665493330928</c:v>
                      </c:pt>
                      <c:pt idx="1517">
                        <c:v>-0.82540178642489104</c:v>
                      </c:pt>
                      <c:pt idx="1518">
                        <c:v>-1.0269169705281389</c:v>
                      </c:pt>
                      <c:pt idx="1519">
                        <c:v>-0.89140024300048082</c:v>
                      </c:pt>
                      <c:pt idx="1520">
                        <c:v>-1.0172500893390011</c:v>
                      </c:pt>
                      <c:pt idx="1521">
                        <c:v>-1.1208175351304579</c:v>
                      </c:pt>
                      <c:pt idx="1522">
                        <c:v>-1.1993294900646541</c:v>
                      </c:pt>
                      <c:pt idx="1523">
                        <c:v>-1.113656286467168</c:v>
                      </c:pt>
                      <c:pt idx="1524">
                        <c:v>-3.6144505173301962</c:v>
                      </c:pt>
                      <c:pt idx="1525">
                        <c:v>-3.7433219176497659</c:v>
                      </c:pt>
                      <c:pt idx="1526">
                        <c:v>-3.7535655041840248</c:v>
                      </c:pt>
                      <c:pt idx="1527">
                        <c:v>-3.9364565625848109</c:v>
                      </c:pt>
                      <c:pt idx="1528">
                        <c:v>-4.163330006817759</c:v>
                      </c:pt>
                      <c:pt idx="1529">
                        <c:v>-4.4111120106261952</c:v>
                      </c:pt>
                      <c:pt idx="1530">
                        <c:v>-4.4476911846643734</c:v>
                      </c:pt>
                      <c:pt idx="1531">
                        <c:v>-4.4221330182081253</c:v>
                      </c:pt>
                      <c:pt idx="1532">
                        <c:v>-4.4944163670980286</c:v>
                      </c:pt>
                      <c:pt idx="1533">
                        <c:v>-4.6799210602714272</c:v>
                      </c:pt>
                      <c:pt idx="1534">
                        <c:v>-4.902543683335173</c:v>
                      </c:pt>
                      <c:pt idx="1535">
                        <c:v>-4.8810264514111203</c:v>
                      </c:pt>
                      <c:pt idx="1536">
                        <c:v>-5.2768190908471464</c:v>
                      </c:pt>
                      <c:pt idx="1537">
                        <c:v>-5.6599552165605784</c:v>
                      </c:pt>
                      <c:pt idx="1538">
                        <c:v>-5.7610136722942258</c:v>
                      </c:pt>
                      <c:pt idx="1539">
                        <c:v>7.0224744327587212</c:v>
                      </c:pt>
                      <c:pt idx="1540">
                        <c:v>6.8157453575169802</c:v>
                      </c:pt>
                      <c:pt idx="1541">
                        <c:v>6.6402634112424064</c:v>
                      </c:pt>
                      <c:pt idx="1542">
                        <c:v>6.4165243046300189</c:v>
                      </c:pt>
                      <c:pt idx="1543">
                        <c:v>6.1622237181487494</c:v>
                      </c:pt>
                      <c:pt idx="1544">
                        <c:v>5.7546843162458767</c:v>
                      </c:pt>
                      <c:pt idx="1545">
                        <c:v>5.199816819257733</c:v>
                      </c:pt>
                      <c:pt idx="1546">
                        <c:v>4.7373042078859804</c:v>
                      </c:pt>
                      <c:pt idx="1547">
                        <c:v>4.3300710033496994</c:v>
                      </c:pt>
                      <c:pt idx="1548">
                        <c:v>1.4741297854809721</c:v>
                      </c:pt>
                      <c:pt idx="1549">
                        <c:v>1.458035690686392</c:v>
                      </c:pt>
                      <c:pt idx="1550">
                        <c:v>1.5636827051359381</c:v>
                      </c:pt>
                      <c:pt idx="1551">
                        <c:v>1.507247852491673</c:v>
                      </c:pt>
                      <c:pt idx="1552">
                        <c:v>1.4743937974888821</c:v>
                      </c:pt>
                      <c:pt idx="1553">
                        <c:v>1.423120418402315</c:v>
                      </c:pt>
                      <c:pt idx="1554">
                        <c:v>1.183075875600422</c:v>
                      </c:pt>
                      <c:pt idx="1555">
                        <c:v>1.0503024867139881</c:v>
                      </c:pt>
                      <c:pt idx="1556">
                        <c:v>0.96327049007525856</c:v>
                      </c:pt>
                      <c:pt idx="1557">
                        <c:v>0.92989962957210126</c:v>
                      </c:pt>
                      <c:pt idx="1558">
                        <c:v>0.92646405270507404</c:v>
                      </c:pt>
                      <c:pt idx="1559">
                        <c:v>0.69506125578538702</c:v>
                      </c:pt>
                      <c:pt idx="1560">
                        <c:v>0.7364957991963702</c:v>
                      </c:pt>
                      <c:pt idx="1561">
                        <c:v>0.76756816633268088</c:v>
                      </c:pt>
                      <c:pt idx="1562">
                        <c:v>0.84464905277670743</c:v>
                      </c:pt>
                      <c:pt idx="1563">
                        <c:v>0.7489589889576459</c:v>
                      </c:pt>
                      <c:pt idx="1564">
                        <c:v>0.55285789579263755</c:v>
                      </c:pt>
                      <c:pt idx="1565">
                        <c:v>2.2171054640836738</c:v>
                      </c:pt>
                      <c:pt idx="1566">
                        <c:v>0.2986988416904422</c:v>
                      </c:pt>
                      <c:pt idx="1567">
                        <c:v>1.873085326378388</c:v>
                      </c:pt>
                      <c:pt idx="1568">
                        <c:v>1.732781651475134</c:v>
                      </c:pt>
                      <c:pt idx="1569">
                        <c:v>1.602758832760091</c:v>
                      </c:pt>
                      <c:pt idx="1570">
                        <c:v>1.585763047602375</c:v>
                      </c:pt>
                      <c:pt idx="1571">
                        <c:v>1.4010569183571899</c:v>
                      </c:pt>
                      <c:pt idx="1572">
                        <c:v>1.3048442008701919</c:v>
                      </c:pt>
                      <c:pt idx="1573">
                        <c:v>-0.50000486594116467</c:v>
                      </c:pt>
                      <c:pt idx="1574">
                        <c:v>-0.53752515198598094</c:v>
                      </c:pt>
                      <c:pt idx="1575">
                        <c:v>-0.63920781803282212</c:v>
                      </c:pt>
                      <c:pt idx="1576">
                        <c:v>-1.0805742492874171</c:v>
                      </c:pt>
                      <c:pt idx="1577">
                        <c:v>-1.219184171493352</c:v>
                      </c:pt>
                      <c:pt idx="1578">
                        <c:v>-1.2340724253939761</c:v>
                      </c:pt>
                      <c:pt idx="1579">
                        <c:v>-1.452172568254857</c:v>
                      </c:pt>
                      <c:pt idx="1580">
                        <c:v>-2.2040804522790811</c:v>
                      </c:pt>
                      <c:pt idx="1581">
                        <c:v>-2.278603581163309</c:v>
                      </c:pt>
                      <c:pt idx="1582">
                        <c:v>-2.2386365296417119</c:v>
                      </c:pt>
                      <c:pt idx="1583">
                        <c:v>-2.332603937505989</c:v>
                      </c:pt>
                      <c:pt idx="1584">
                        <c:v>-2.107936183663254</c:v>
                      </c:pt>
                      <c:pt idx="1585">
                        <c:v>-1.7839619869509491</c:v>
                      </c:pt>
                      <c:pt idx="1586">
                        <c:v>-1.894658066688887</c:v>
                      </c:pt>
                      <c:pt idx="1587">
                        <c:v>-1.9469116530796411</c:v>
                      </c:pt>
                      <c:pt idx="1588">
                        <c:v>-2.0764086007290281</c:v>
                      </c:pt>
                      <c:pt idx="1589">
                        <c:v>-2.0131418743045169</c:v>
                      </c:pt>
                      <c:pt idx="1590">
                        <c:v>-2.0959009611668278</c:v>
                      </c:pt>
                      <c:pt idx="1591">
                        <c:v>-2.229149711782124</c:v>
                      </c:pt>
                      <c:pt idx="1592">
                        <c:v>-2.3650910822210398</c:v>
                      </c:pt>
                      <c:pt idx="1593">
                        <c:v>-2.2863753203813939</c:v>
                      </c:pt>
                      <c:pt idx="1594">
                        <c:v>-2.1950954783280818</c:v>
                      </c:pt>
                      <c:pt idx="1595">
                        <c:v>-2.1387961576962988</c:v>
                      </c:pt>
                      <c:pt idx="1596">
                        <c:v>-2.224526019397727</c:v>
                      </c:pt>
                      <c:pt idx="1597">
                        <c:v>-2.057565719761874</c:v>
                      </c:pt>
                      <c:pt idx="1598">
                        <c:v>-2.2364972306058881</c:v>
                      </c:pt>
                      <c:pt idx="1599">
                        <c:v>-2.4962997279728292</c:v>
                      </c:pt>
                      <c:pt idx="1600">
                        <c:v>-2.4532655995554982</c:v>
                      </c:pt>
                      <c:pt idx="1601">
                        <c:v>-2.1358243057825699</c:v>
                      </c:pt>
                      <c:pt idx="1602">
                        <c:v>-2.0570272594830379</c:v>
                      </c:pt>
                      <c:pt idx="1603">
                        <c:v>-2.0879925816193499</c:v>
                      </c:pt>
                      <c:pt idx="1604">
                        <c:v>-1.520361115352066</c:v>
                      </c:pt>
                      <c:pt idx="1605">
                        <c:v>-1.065995906161721</c:v>
                      </c:pt>
                      <c:pt idx="1606">
                        <c:v>-0.99667044783658287</c:v>
                      </c:pt>
                      <c:pt idx="1607">
                        <c:v>-0.98123799460098393</c:v>
                      </c:pt>
                      <c:pt idx="1608">
                        <c:v>-0.91794225453712608</c:v>
                      </c:pt>
                      <c:pt idx="1609">
                        <c:v>-0.65617804020873838</c:v>
                      </c:pt>
                      <c:pt idx="1610">
                        <c:v>-0.41621402305810218</c:v>
                      </c:pt>
                      <c:pt idx="1611">
                        <c:v>-0.53615208539167725</c:v>
                      </c:pt>
                      <c:pt idx="1612">
                        <c:v>-0.5994207964659215</c:v>
                      </c:pt>
                      <c:pt idx="1613">
                        <c:v>-0.52021742969921658</c:v>
                      </c:pt>
                      <c:pt idx="1614">
                        <c:v>-0.49093276773060712</c:v>
                      </c:pt>
                      <c:pt idx="1615">
                        <c:v>-0.45265787566102661</c:v>
                      </c:pt>
                      <c:pt idx="1616">
                        <c:v>-0.48876105078161108</c:v>
                      </c:pt>
                      <c:pt idx="1617">
                        <c:v>-0.47722535179166131</c:v>
                      </c:pt>
                      <c:pt idx="1618">
                        <c:v>-0.45408510619495962</c:v>
                      </c:pt>
                      <c:pt idx="1619">
                        <c:v>-0.42169030325345869</c:v>
                      </c:pt>
                      <c:pt idx="1620">
                        <c:v>-0.45007430931924142</c:v>
                      </c:pt>
                      <c:pt idx="1621">
                        <c:v>-0.56661887161365732</c:v>
                      </c:pt>
                      <c:pt idx="1622">
                        <c:v>-0.75955164907645023</c:v>
                      </c:pt>
                      <c:pt idx="1623">
                        <c:v>-0.86845066782292379</c:v>
                      </c:pt>
                      <c:pt idx="1624">
                        <c:v>-1.093758605044419</c:v>
                      </c:pt>
                      <c:pt idx="1625">
                        <c:v>-0.79193711716144699</c:v>
                      </c:pt>
                      <c:pt idx="1626">
                        <c:v>-0.60698745242614349</c:v>
                      </c:pt>
                      <c:pt idx="1627">
                        <c:v>-0.38750684410629138</c:v>
                      </c:pt>
                      <c:pt idx="1628">
                        <c:v>-0.28882217805567301</c:v>
                      </c:pt>
                      <c:pt idx="1629">
                        <c:v>-0.1426483970143568</c:v>
                      </c:pt>
                      <c:pt idx="1630">
                        <c:v>-2.403858211884901E-2</c:v>
                      </c:pt>
                      <c:pt idx="1631">
                        <c:v>0.244153134055415</c:v>
                      </c:pt>
                      <c:pt idx="1632">
                        <c:v>0.51180042221799227</c:v>
                      </c:pt>
                      <c:pt idx="1633">
                        <c:v>0.57768904929406262</c:v>
                      </c:pt>
                      <c:pt idx="1634">
                        <c:v>0.57202021254287394</c:v>
                      </c:pt>
                      <c:pt idx="1635">
                        <c:v>0.91441873528957995</c:v>
                      </c:pt>
                      <c:pt idx="1636">
                        <c:v>0.91704963145642149</c:v>
                      </c:pt>
                      <c:pt idx="1637">
                        <c:v>0.99677849317090372</c:v>
                      </c:pt>
                      <c:pt idx="1638">
                        <c:v>0.91426204099711139</c:v>
                      </c:pt>
                      <c:pt idx="1639">
                        <c:v>0.74417061043667698</c:v>
                      </c:pt>
                      <c:pt idx="1640">
                        <c:v>0.70570754557958704</c:v>
                      </c:pt>
                      <c:pt idx="1641">
                        <c:v>1.0868387742963319</c:v>
                      </c:pt>
                      <c:pt idx="1642">
                        <c:v>1.4616729701943081</c:v>
                      </c:pt>
                      <c:pt idx="1643">
                        <c:v>1.82335479420375</c:v>
                      </c:pt>
                      <c:pt idx="1644">
                        <c:v>2.0026985636004868</c:v>
                      </c:pt>
                      <c:pt idx="1645">
                        <c:v>1.860963002552851</c:v>
                      </c:pt>
                      <c:pt idx="1646">
                        <c:v>1.555442854799916</c:v>
                      </c:pt>
                      <c:pt idx="1647">
                        <c:v>1.3755912247958451</c:v>
                      </c:pt>
                      <c:pt idx="1648">
                        <c:v>0.95537061700420189</c:v>
                      </c:pt>
                      <c:pt idx="1649">
                        <c:v>0.32426916239524761</c:v>
                      </c:pt>
                      <c:pt idx="1650">
                        <c:v>2.7317182645650849E-4</c:v>
                      </c:pt>
                      <c:pt idx="1651">
                        <c:v>0.26700995364497732</c:v>
                      </c:pt>
                      <c:pt idx="1652">
                        <c:v>0.83289884587184138</c:v>
                      </c:pt>
                      <c:pt idx="1653">
                        <c:v>1.3279992220228269</c:v>
                      </c:pt>
                      <c:pt idx="1654">
                        <c:v>1.6481229575529539</c:v>
                      </c:pt>
                      <c:pt idx="1655">
                        <c:v>1.6978223292412371</c:v>
                      </c:pt>
                      <c:pt idx="1656">
                        <c:v>1.8093512829808249</c:v>
                      </c:pt>
                      <c:pt idx="1657">
                        <c:v>2.1219356055128951</c:v>
                      </c:pt>
                      <c:pt idx="1658">
                        <c:v>2.2407375378029739</c:v>
                      </c:pt>
                      <c:pt idx="1659">
                        <c:v>2.3740028734012841</c:v>
                      </c:pt>
                      <c:pt idx="1660">
                        <c:v>2.478863780978247</c:v>
                      </c:pt>
                      <c:pt idx="1661">
                        <c:v>2.2791964960693791</c:v>
                      </c:pt>
                      <c:pt idx="1662">
                        <c:v>2.136203488002467</c:v>
                      </c:pt>
                      <c:pt idx="1663">
                        <c:v>2.0846456844249488</c:v>
                      </c:pt>
                      <c:pt idx="1664">
                        <c:v>2.0078880974216959</c:v>
                      </c:pt>
                      <c:pt idx="1665">
                        <c:v>1.982445392178716</c:v>
                      </c:pt>
                      <c:pt idx="1666">
                        <c:v>2.072337555380753</c:v>
                      </c:pt>
                      <c:pt idx="1667">
                        <c:v>1.945085687625846</c:v>
                      </c:pt>
                      <c:pt idx="1668">
                        <c:v>1.870502969211518</c:v>
                      </c:pt>
                      <c:pt idx="1669">
                        <c:v>1.991879704299202</c:v>
                      </c:pt>
                      <c:pt idx="1670">
                        <c:v>2.1883303681658091</c:v>
                      </c:pt>
                      <c:pt idx="1671">
                        <c:v>2.2506878121843732</c:v>
                      </c:pt>
                      <c:pt idx="1672">
                        <c:v>2.271909795352415</c:v>
                      </c:pt>
                      <c:pt idx="1673">
                        <c:v>2.1098568864482559</c:v>
                      </c:pt>
                      <c:pt idx="1674">
                        <c:v>1.857016617801065</c:v>
                      </c:pt>
                      <c:pt idx="1675">
                        <c:v>1.78270353985295</c:v>
                      </c:pt>
                      <c:pt idx="1676">
                        <c:v>2.0004828107850741</c:v>
                      </c:pt>
                      <c:pt idx="1677">
                        <c:v>2.1709638837689829</c:v>
                      </c:pt>
                      <c:pt idx="1678">
                        <c:v>2.3416834310632848</c:v>
                      </c:pt>
                      <c:pt idx="1679">
                        <c:v>2.5369479852413508</c:v>
                      </c:pt>
                      <c:pt idx="1680">
                        <c:v>2.593942144198897</c:v>
                      </c:pt>
                      <c:pt idx="1681">
                        <c:v>2.663346779737676</c:v>
                      </c:pt>
                      <c:pt idx="1682">
                        <c:v>2.4764443851440339</c:v>
                      </c:pt>
                      <c:pt idx="1683">
                        <c:v>2.1296397573191128</c:v>
                      </c:pt>
                      <c:pt idx="1684">
                        <c:v>2.013351693125633</c:v>
                      </c:pt>
                      <c:pt idx="1685">
                        <c:v>2.1220651454523658</c:v>
                      </c:pt>
                      <c:pt idx="1686">
                        <c:v>2.170782971929996</c:v>
                      </c:pt>
                      <c:pt idx="1687">
                        <c:v>2.364995090475098</c:v>
                      </c:pt>
                      <c:pt idx="1688">
                        <c:v>2.6406014862457781</c:v>
                      </c:pt>
                      <c:pt idx="1689">
                        <c:v>2.844544578484923</c:v>
                      </c:pt>
                      <c:pt idx="1690">
                        <c:v>2.8915948431485128</c:v>
                      </c:pt>
                      <c:pt idx="1691">
                        <c:v>3.0196161205730512</c:v>
                      </c:pt>
                      <c:pt idx="1692">
                        <c:v>2.8670452887372222</c:v>
                      </c:pt>
                      <c:pt idx="1693">
                        <c:v>2.4854720821994198</c:v>
                      </c:pt>
                      <c:pt idx="1694">
                        <c:v>2.2227703535022538</c:v>
                      </c:pt>
                      <c:pt idx="1695">
                        <c:v>2.1588176431959889</c:v>
                      </c:pt>
                      <c:pt idx="1696">
                        <c:v>2.3850290296403358</c:v>
                      </c:pt>
                      <c:pt idx="1697">
                        <c:v>2.9367133843355999</c:v>
                      </c:pt>
                      <c:pt idx="1698">
                        <c:v>3.6135227845679321</c:v>
                      </c:pt>
                      <c:pt idx="1699">
                        <c:v>4.0315679864197174</c:v>
                      </c:pt>
                      <c:pt idx="1700">
                        <c:v>4.2036232530667128</c:v>
                      </c:pt>
                      <c:pt idx="1701">
                        <c:v>4.1090409540118928</c:v>
                      </c:pt>
                      <c:pt idx="1702">
                        <c:v>3.9313815607090521</c:v>
                      </c:pt>
                      <c:pt idx="1703">
                        <c:v>3.6006803430041958</c:v>
                      </c:pt>
                      <c:pt idx="1704">
                        <c:v>3.4526782651544359</c:v>
                      </c:pt>
                      <c:pt idx="1705">
                        <c:v>3.430180564278245</c:v>
                      </c:pt>
                      <c:pt idx="1706">
                        <c:v>3.8707092779258812</c:v>
                      </c:pt>
                      <c:pt idx="1707">
                        <c:v>4.8066381468438708</c:v>
                      </c:pt>
                      <c:pt idx="1708">
                        <c:v>5.4771367183476833</c:v>
                      </c:pt>
                      <c:pt idx="1709">
                        <c:v>5.3576822994277649</c:v>
                      </c:pt>
                      <c:pt idx="1710">
                        <c:v>5.309880336796069</c:v>
                      </c:pt>
                      <c:pt idx="1711">
                        <c:v>5.2435873284363943</c:v>
                      </c:pt>
                      <c:pt idx="1712">
                        <c:v>5.0515248510536859</c:v>
                      </c:pt>
                      <c:pt idx="1713">
                        <c:v>4.7366869860790919</c:v>
                      </c:pt>
                      <c:pt idx="1714">
                        <c:v>4.5316979306387681</c:v>
                      </c:pt>
                      <c:pt idx="1715">
                        <c:v>4.5282747934672667</c:v>
                      </c:pt>
                      <c:pt idx="1716">
                        <c:v>4.4757236250712014</c:v>
                      </c:pt>
                      <c:pt idx="1717">
                        <c:v>4.2989293290787849</c:v>
                      </c:pt>
                      <c:pt idx="1718">
                        <c:v>4.2915348249532714</c:v>
                      </c:pt>
                      <c:pt idx="1719">
                        <c:v>4.5822031927373752</c:v>
                      </c:pt>
                      <c:pt idx="1720">
                        <c:v>4.7963841160498628</c:v>
                      </c:pt>
                      <c:pt idx="1721">
                        <c:v>4.8806435975587306</c:v>
                      </c:pt>
                      <c:pt idx="1722">
                        <c:v>4.5394955149487437</c:v>
                      </c:pt>
                      <c:pt idx="1723">
                        <c:v>4.2751932298938096</c:v>
                      </c:pt>
                      <c:pt idx="1724">
                        <c:v>4.2374407487237864</c:v>
                      </c:pt>
                      <c:pt idx="1725">
                        <c:v>4.5028921695241264</c:v>
                      </c:pt>
                      <c:pt idx="1726">
                        <c:v>4.8607079727349873</c:v>
                      </c:pt>
                      <c:pt idx="1727">
                        <c:v>4.9482461307505821</c:v>
                      </c:pt>
                      <c:pt idx="1728">
                        <c:v>5.056673274870171</c:v>
                      </c:pt>
                      <c:pt idx="1729">
                        <c:v>5.3813618089095234</c:v>
                      </c:pt>
                      <c:pt idx="1730">
                        <c:v>5.6726422243903523</c:v>
                      </c:pt>
                      <c:pt idx="1731">
                        <c:v>5.7034142200940972</c:v>
                      </c:pt>
                      <c:pt idx="1732">
                        <c:v>5.4138434111684681</c:v>
                      </c:pt>
                      <c:pt idx="1733">
                        <c:v>4.6166806653906569</c:v>
                      </c:pt>
                      <c:pt idx="1734">
                        <c:v>3.9536278375312932</c:v>
                      </c:pt>
                      <c:pt idx="1735">
                        <c:v>3.5810950422171071</c:v>
                      </c:pt>
                      <c:pt idx="1736">
                        <c:v>3.5732684917313522</c:v>
                      </c:pt>
                      <c:pt idx="1737">
                        <c:v>3.6663782163001479</c:v>
                      </c:pt>
                      <c:pt idx="1738">
                        <c:v>3.9763699532681609</c:v>
                      </c:pt>
                      <c:pt idx="1739">
                        <c:v>3.9152471452968491</c:v>
                      </c:pt>
                      <c:pt idx="1740">
                        <c:v>3.7677776548676749</c:v>
                      </c:pt>
                      <c:pt idx="1741">
                        <c:v>3.5976920910729242</c:v>
                      </c:pt>
                      <c:pt idx="1742">
                        <c:v>3.427857099968457</c:v>
                      </c:pt>
                      <c:pt idx="1743">
                        <c:v>3.315526641696998</c:v>
                      </c:pt>
                      <c:pt idx="1744">
                        <c:v>3.5401231447039279</c:v>
                      </c:pt>
                      <c:pt idx="1745">
                        <c:v>3.611336018704371</c:v>
                      </c:pt>
                      <c:pt idx="1746">
                        <c:v>3.9100146481225262</c:v>
                      </c:pt>
                      <c:pt idx="1747">
                        <c:v>4.1986886239300372</c:v>
                      </c:pt>
                      <c:pt idx="1748">
                        <c:v>4.1684560126732677</c:v>
                      </c:pt>
                      <c:pt idx="1749">
                        <c:v>3.8018682205756309</c:v>
                      </c:pt>
                      <c:pt idx="1750">
                        <c:v>3.6479801828691518</c:v>
                      </c:pt>
                      <c:pt idx="1751">
                        <c:v>3.647685413304754</c:v>
                      </c:pt>
                      <c:pt idx="1752">
                        <c:v>3.3410150360921831</c:v>
                      </c:pt>
                      <c:pt idx="1753">
                        <c:v>3.0685625937192968</c:v>
                      </c:pt>
                      <c:pt idx="1754">
                        <c:v>2.9592144792088031</c:v>
                      </c:pt>
                      <c:pt idx="1755">
                        <c:v>3.0158584422800092</c:v>
                      </c:pt>
                      <c:pt idx="1756">
                        <c:v>2.9441189661230438</c:v>
                      </c:pt>
                      <c:pt idx="1757">
                        <c:v>2.9377671637215248</c:v>
                      </c:pt>
                      <c:pt idx="1758">
                        <c:v>3.115978036232288</c:v>
                      </c:pt>
                      <c:pt idx="1759">
                        <c:v>3.162333754244206</c:v>
                      </c:pt>
                      <c:pt idx="1760">
                        <c:v>3.472517355136143</c:v>
                      </c:pt>
                      <c:pt idx="1761">
                        <c:v>4.0528515850376801</c:v>
                      </c:pt>
                      <c:pt idx="1762">
                        <c:v>4.406729985285633</c:v>
                      </c:pt>
                      <c:pt idx="1763">
                        <c:v>4.3888697062979682</c:v>
                      </c:pt>
                      <c:pt idx="1764">
                        <c:v>4.225288007268361</c:v>
                      </c:pt>
                      <c:pt idx="1765">
                        <c:v>3.7683145199421708</c:v>
                      </c:pt>
                      <c:pt idx="1766">
                        <c:v>3.0769824129894121</c:v>
                      </c:pt>
                      <c:pt idx="1767">
                        <c:v>2.574753732617808</c:v>
                      </c:pt>
                      <c:pt idx="1768">
                        <c:v>2.6867053994921051</c:v>
                      </c:pt>
                      <c:pt idx="1769">
                        <c:v>3.085654184627955</c:v>
                      </c:pt>
                      <c:pt idx="1770">
                        <c:v>3.6020828068762691</c:v>
                      </c:pt>
                      <c:pt idx="1771">
                        <c:v>3.625773260915921</c:v>
                      </c:pt>
                      <c:pt idx="1772">
                        <c:v>3.3247328227335888</c:v>
                      </c:pt>
                      <c:pt idx="1773">
                        <c:v>2.8465582672781951</c:v>
                      </c:pt>
                      <c:pt idx="1774">
                        <c:v>2.3945144590012961</c:v>
                      </c:pt>
                      <c:pt idx="1775">
                        <c:v>2.1724504072583239</c:v>
                      </c:pt>
                      <c:pt idx="1776">
                        <c:v>2.0188920994202668</c:v>
                      </c:pt>
                      <c:pt idx="1777">
                        <c:v>1.98544858173927</c:v>
                      </c:pt>
                      <c:pt idx="1778">
                        <c:v>1.888774758455507</c:v>
                      </c:pt>
                      <c:pt idx="1779">
                        <c:v>1.732549596328371</c:v>
                      </c:pt>
                      <c:pt idx="1780">
                        <c:v>1.720405981546179</c:v>
                      </c:pt>
                      <c:pt idx="1781">
                        <c:v>1.8972280220209281</c:v>
                      </c:pt>
                      <c:pt idx="1782">
                        <c:v>2.3433665035207181</c:v>
                      </c:pt>
                      <c:pt idx="1783">
                        <c:v>2.870861723559365</c:v>
                      </c:pt>
                      <c:pt idx="1784">
                        <c:v>3.3425742083436609</c:v>
                      </c:pt>
                      <c:pt idx="1785">
                        <c:v>3.691434058191033</c:v>
                      </c:pt>
                      <c:pt idx="1786">
                        <c:v>4.0039509085648142</c:v>
                      </c:pt>
                      <c:pt idx="1787">
                        <c:v>4.0487257508741354</c:v>
                      </c:pt>
                      <c:pt idx="1788">
                        <c:v>3.706087899106441</c:v>
                      </c:pt>
                      <c:pt idx="1789">
                        <c:v>3.443723145373168</c:v>
                      </c:pt>
                      <c:pt idx="1790">
                        <c:v>3.302752792735776</c:v>
                      </c:pt>
                      <c:pt idx="1791">
                        <c:v>2.9950525851690939</c:v>
                      </c:pt>
                      <c:pt idx="1792">
                        <c:v>2.8677130254937002</c:v>
                      </c:pt>
                      <c:pt idx="1793">
                        <c:v>2.6457929030278819</c:v>
                      </c:pt>
                      <c:pt idx="1794">
                        <c:v>2.4900237837428181</c:v>
                      </c:pt>
                      <c:pt idx="1795">
                        <c:v>2.5286441429970159</c:v>
                      </c:pt>
                      <c:pt idx="1796">
                        <c:v>2.7537566496795329</c:v>
                      </c:pt>
                      <c:pt idx="1797">
                        <c:v>2.621259866992101</c:v>
                      </c:pt>
                      <c:pt idx="1798">
                        <c:v>2.295637629412556</c:v>
                      </c:pt>
                      <c:pt idx="1799">
                        <c:v>2.0120582340999351</c:v>
                      </c:pt>
                      <c:pt idx="1800">
                        <c:v>1.783616234256872</c:v>
                      </c:pt>
                      <c:pt idx="1801">
                        <c:v>1.820628784723745</c:v>
                      </c:pt>
                      <c:pt idx="1802">
                        <c:v>1.8589718332516241</c:v>
                      </c:pt>
                      <c:pt idx="1803">
                        <c:v>1.5770952412342401</c:v>
                      </c:pt>
                      <c:pt idx="1804">
                        <c:v>1.4376048594538671</c:v>
                      </c:pt>
                      <c:pt idx="1805">
                        <c:v>1.226441024875492</c:v>
                      </c:pt>
                      <c:pt idx="1806">
                        <c:v>1.033446179003668</c:v>
                      </c:pt>
                      <c:pt idx="1807">
                        <c:v>1.113572679810791</c:v>
                      </c:pt>
                      <c:pt idx="1808">
                        <c:v>1.319895726716132</c:v>
                      </c:pt>
                      <c:pt idx="1809">
                        <c:v>1.5547342232610299</c:v>
                      </c:pt>
                      <c:pt idx="1810">
                        <c:v>1.684167955105369</c:v>
                      </c:pt>
                      <c:pt idx="1811">
                        <c:v>1.8799448329160831</c:v>
                      </c:pt>
                      <c:pt idx="1812">
                        <c:v>2.2381040633938709</c:v>
                      </c:pt>
                      <c:pt idx="1813">
                        <c:v>2.942218217876531</c:v>
                      </c:pt>
                      <c:pt idx="1814">
                        <c:v>3.5839505712033488</c:v>
                      </c:pt>
                      <c:pt idx="1815">
                        <c:v>4.0126746216302109</c:v>
                      </c:pt>
                      <c:pt idx="1816">
                        <c:v>4.2882297939763774</c:v>
                      </c:pt>
                      <c:pt idx="1817">
                        <c:v>4.4206406236176434</c:v>
                      </c:pt>
                      <c:pt idx="1818">
                        <c:v>4.2592758122556154</c:v>
                      </c:pt>
                      <c:pt idx="1819">
                        <c:v>3.7543727883792051</c:v>
                      </c:pt>
                      <c:pt idx="1820">
                        <c:v>3.497919002125474</c:v>
                      </c:pt>
                      <c:pt idx="1821">
                        <c:v>3.42265845212766</c:v>
                      </c:pt>
                      <c:pt idx="1822">
                        <c:v>3.4325159917183852</c:v>
                      </c:pt>
                      <c:pt idx="1823">
                        <c:v>3.7041841823556019</c:v>
                      </c:pt>
                      <c:pt idx="1824">
                        <c:v>3.972403364870412</c:v>
                      </c:pt>
                      <c:pt idx="1825">
                        <c:v>4.3196196166480254</c:v>
                      </c:pt>
                      <c:pt idx="1826">
                        <c:v>4.6376484771500923</c:v>
                      </c:pt>
                      <c:pt idx="1827">
                        <c:v>4.9416883462569032</c:v>
                      </c:pt>
                      <c:pt idx="1828">
                        <c:v>5.0339535891942306</c:v>
                      </c:pt>
                      <c:pt idx="1829">
                        <c:v>5.0750797699894443</c:v>
                      </c:pt>
                      <c:pt idx="1830">
                        <c:v>5.1358611649649086</c:v>
                      </c:pt>
                      <c:pt idx="1831">
                        <c:v>4.9403700268860833</c:v>
                      </c:pt>
                      <c:pt idx="1832">
                        <c:v>4.7287760198949016</c:v>
                      </c:pt>
                      <c:pt idx="1833">
                        <c:v>4.3177070257303827</c:v>
                      </c:pt>
                      <c:pt idx="1834">
                        <c:v>3.86666611563215</c:v>
                      </c:pt>
                      <c:pt idx="1835">
                        <c:v>3.4998983537572048</c:v>
                      </c:pt>
                      <c:pt idx="1836">
                        <c:v>3.382133225460489</c:v>
                      </c:pt>
                      <c:pt idx="1837">
                        <c:v>3.177179375791586</c:v>
                      </c:pt>
                      <c:pt idx="1838">
                        <c:v>3.0294069889179842</c:v>
                      </c:pt>
                      <c:pt idx="1839">
                        <c:v>3.104426125688815</c:v>
                      </c:pt>
                      <c:pt idx="1840">
                        <c:v>2.8644684209123121</c:v>
                      </c:pt>
                      <c:pt idx="1841">
                        <c:v>2.328634899241254</c:v>
                      </c:pt>
                      <c:pt idx="1842">
                        <c:v>1.875938698025434</c:v>
                      </c:pt>
                      <c:pt idx="1843">
                        <c:v>1.6416664216586949</c:v>
                      </c:pt>
                      <c:pt idx="1844">
                        <c:v>1.3381856045489711</c:v>
                      </c:pt>
                      <c:pt idx="1845">
                        <c:v>0.9710478235636657</c:v>
                      </c:pt>
                      <c:pt idx="1846">
                        <c:v>0.58273669049915855</c:v>
                      </c:pt>
                      <c:pt idx="1847">
                        <c:v>8.6576249186479298E-2</c:v>
                      </c:pt>
                      <c:pt idx="1848">
                        <c:v>-0.22185690967249</c:v>
                      </c:pt>
                      <c:pt idx="1849">
                        <c:v>-0.32703959778127262</c:v>
                      </c:pt>
                      <c:pt idx="1850">
                        <c:v>-0.61748153028711883</c:v>
                      </c:pt>
                      <c:pt idx="1851">
                        <c:v>-1.0530721539858181</c:v>
                      </c:pt>
                      <c:pt idx="1852">
                        <c:v>-1.5766788334180719</c:v>
                      </c:pt>
                      <c:pt idx="1853">
                        <c:v>-1.468012717521737</c:v>
                      </c:pt>
                      <c:pt idx="1854">
                        <c:v>-1.0594744171222701</c:v>
                      </c:pt>
                      <c:pt idx="1855">
                        <c:v>-0.93154929324927349</c:v>
                      </c:pt>
                      <c:pt idx="1856">
                        <c:v>-0.98710448066640666</c:v>
                      </c:pt>
                      <c:pt idx="1857">
                        <c:v>-1.131621302574205</c:v>
                      </c:pt>
                      <c:pt idx="1858">
                        <c:v>-1.302246798107326</c:v>
                      </c:pt>
                      <c:pt idx="1859">
                        <c:v>-1.254358970026056</c:v>
                      </c:pt>
                      <c:pt idx="1860">
                        <c:v>-1.3161351248425921</c:v>
                      </c:pt>
                      <c:pt idx="1861">
                        <c:v>-1.3685155436295871</c:v>
                      </c:pt>
                      <c:pt idx="1862">
                        <c:v>-1.690288259647416</c:v>
                      </c:pt>
                      <c:pt idx="1863">
                        <c:v>-2.0736558475736309</c:v>
                      </c:pt>
                      <c:pt idx="1864">
                        <c:v>-2.3285001451983178</c:v>
                      </c:pt>
                      <c:pt idx="1865">
                        <c:v>-2.5039115789746611</c:v>
                      </c:pt>
                      <c:pt idx="1866">
                        <c:v>-2.4933332149988758</c:v>
                      </c:pt>
                      <c:pt idx="1867">
                        <c:v>-2.174616054124638</c:v>
                      </c:pt>
                      <c:pt idx="1868">
                        <c:v>-2.0913218076241762</c:v>
                      </c:pt>
                      <c:pt idx="1869">
                        <c:v>-2.5648639804976989</c:v>
                      </c:pt>
                      <c:pt idx="1870">
                        <c:v>-3.104115215315205</c:v>
                      </c:pt>
                      <c:pt idx="1871">
                        <c:v>-3.4938113467929899</c:v>
                      </c:pt>
                      <c:pt idx="1872">
                        <c:v>-3.2086651082217692</c:v>
                      </c:pt>
                      <c:pt idx="1873">
                        <c:v>-3.0212248688821459</c:v>
                      </c:pt>
                      <c:pt idx="1874">
                        <c:v>-2.9615057905416569</c:v>
                      </c:pt>
                      <c:pt idx="1875">
                        <c:v>-2.6015953491497021</c:v>
                      </c:pt>
                      <c:pt idx="1876">
                        <c:v>-2.498186475864439</c:v>
                      </c:pt>
                      <c:pt idx="1877">
                        <c:v>-2.4774244121708122</c:v>
                      </c:pt>
                      <c:pt idx="1878">
                        <c:v>-2.4431761199276001</c:v>
                      </c:pt>
                      <c:pt idx="1879">
                        <c:v>-2.7587768809749038</c:v>
                      </c:pt>
                      <c:pt idx="1880">
                        <c:v>-2.915364287094147</c:v>
                      </c:pt>
                      <c:pt idx="1881">
                        <c:v>-3.0101199612573168</c:v>
                      </c:pt>
                      <c:pt idx="1882">
                        <c:v>-3.1124770153086772</c:v>
                      </c:pt>
                      <c:pt idx="1883">
                        <c:v>-2.9957857959335339</c:v>
                      </c:pt>
                      <c:pt idx="1884">
                        <c:v>-2.8481157584191519</c:v>
                      </c:pt>
                      <c:pt idx="1885">
                        <c:v>-2.7216811991498981</c:v>
                      </c:pt>
                      <c:pt idx="1886">
                        <c:v>-2.5641148328115682</c:v>
                      </c:pt>
                      <c:pt idx="1887">
                        <c:v>-2.5432285043637788</c:v>
                      </c:pt>
                      <c:pt idx="1888">
                        <c:v>-2.820216838994881</c:v>
                      </c:pt>
                      <c:pt idx="1889">
                        <c:v>-2.999980214989038</c:v>
                      </c:pt>
                      <c:pt idx="1890">
                        <c:v>-3.1422190873893081</c:v>
                      </c:pt>
                      <c:pt idx="1891">
                        <c:v>-3.1255213244514719</c:v>
                      </c:pt>
                      <c:pt idx="1892">
                        <c:v>-3.2770330862117159</c:v>
                      </c:pt>
                      <c:pt idx="1893">
                        <c:v>-3.2124678970383052</c:v>
                      </c:pt>
                      <c:pt idx="1894">
                        <c:v>-2.9736455105465862</c:v>
                      </c:pt>
                      <c:pt idx="1895">
                        <c:v>-2.875489065470604</c:v>
                      </c:pt>
                      <c:pt idx="1896">
                        <c:v>-2.8272877388249551</c:v>
                      </c:pt>
                      <c:pt idx="1897">
                        <c:v>-2.756330466730001</c:v>
                      </c:pt>
                      <c:pt idx="1898">
                        <c:v>-2.6752723696737641</c:v>
                      </c:pt>
                      <c:pt idx="1899">
                        <c:v>-2.7274889262314841</c:v>
                      </c:pt>
                      <c:pt idx="1900">
                        <c:v>-2.8533189696505561</c:v>
                      </c:pt>
                      <c:pt idx="1901">
                        <c:v>-2.9436317382194388</c:v>
                      </c:pt>
                      <c:pt idx="1902">
                        <c:v>-3.0217098640231148</c:v>
                      </c:pt>
                      <c:pt idx="1903">
                        <c:v>-2.993345168300396</c:v>
                      </c:pt>
                      <c:pt idx="1904">
                        <c:v>-3.1671882246922172</c:v>
                      </c:pt>
                      <c:pt idx="1905">
                        <c:v>-3.2668293818342291</c:v>
                      </c:pt>
                      <c:pt idx="1906">
                        <c:v>-3.1911465477260439</c:v>
                      </c:pt>
                      <c:pt idx="1907">
                        <c:v>-3.1116153645311502</c:v>
                      </c:pt>
                      <c:pt idx="1908">
                        <c:v>-2.8824745510493859</c:v>
                      </c:pt>
                      <c:pt idx="1909">
                        <c:v>-2.862545680561603</c:v>
                      </c:pt>
                      <c:pt idx="1910">
                        <c:v>-2.9428188613692869</c:v>
                      </c:pt>
                      <c:pt idx="1911">
                        <c:v>-2.7300626836240118</c:v>
                      </c:pt>
                      <c:pt idx="1912">
                        <c:v>-2.6638028995169818</c:v>
                      </c:pt>
                      <c:pt idx="1913">
                        <c:v>-2.4159817889303938</c:v>
                      </c:pt>
                      <c:pt idx="1914">
                        <c:v>-2.4867139738058852</c:v>
                      </c:pt>
                      <c:pt idx="1915">
                        <c:v>-2.4778076123963531</c:v>
                      </c:pt>
                      <c:pt idx="1916">
                        <c:v>-2.2943149439013082</c:v>
                      </c:pt>
                      <c:pt idx="1917">
                        <c:v>-2.2824931423837791</c:v>
                      </c:pt>
                      <c:pt idx="1918">
                        <c:v>-2.3544194840208919</c:v>
                      </c:pt>
                      <c:pt idx="1919">
                        <c:v>-2.552330188317907</c:v>
                      </c:pt>
                      <c:pt idx="1920">
                        <c:v>-2.6751330214795428</c:v>
                      </c:pt>
                      <c:pt idx="1921">
                        <c:v>-2.6035801274381578</c:v>
                      </c:pt>
                      <c:pt idx="1922">
                        <c:v>-2.666236789896347</c:v>
                      </c:pt>
                      <c:pt idx="1923">
                        <c:v>-2.7946575261108961</c:v>
                      </c:pt>
                      <c:pt idx="1924">
                        <c:v>-2.669776216896055</c:v>
                      </c:pt>
                      <c:pt idx="1925">
                        <c:v>-2.6047313243688519</c:v>
                      </c:pt>
                      <c:pt idx="1926">
                        <c:v>-2.5122543770798051</c:v>
                      </c:pt>
                      <c:pt idx="1927">
                        <c:v>-2.3035696030606441</c:v>
                      </c:pt>
                      <c:pt idx="1928">
                        <c:v>-2.3292540214303972</c:v>
                      </c:pt>
                      <c:pt idx="1929">
                        <c:v>-2.258532334819257</c:v>
                      </c:pt>
                      <c:pt idx="1930">
                        <c:v>-2.1892610632367582</c:v>
                      </c:pt>
                      <c:pt idx="1931">
                        <c:v>-2.2718940612201668</c:v>
                      </c:pt>
                      <c:pt idx="1932">
                        <c:v>-2.2973511543940681</c:v>
                      </c:pt>
                      <c:pt idx="1933">
                        <c:v>-2.2411126926824601</c:v>
                      </c:pt>
                      <c:pt idx="1934">
                        <c:v>-2.294557517024582</c:v>
                      </c:pt>
                      <c:pt idx="1935">
                        <c:v>-2.147130241185998</c:v>
                      </c:pt>
                      <c:pt idx="1936">
                        <c:v>-2.256208398519747</c:v>
                      </c:pt>
                      <c:pt idx="1937">
                        <c:v>-2.0863814795431321</c:v>
                      </c:pt>
                      <c:pt idx="1938">
                        <c:v>-1.780911723963339</c:v>
                      </c:pt>
                      <c:pt idx="1939">
                        <c:v>-1.5153144589415579</c:v>
                      </c:pt>
                      <c:pt idx="1940">
                        <c:v>-1.325024729054106</c:v>
                      </c:pt>
                      <c:pt idx="1941">
                        <c:v>-1.10408090200769</c:v>
                      </c:pt>
                      <c:pt idx="1942">
                        <c:v>-1.095611256691194</c:v>
                      </c:pt>
                      <c:pt idx="1943">
                        <c:v>-1.08979765389538</c:v>
                      </c:pt>
                      <c:pt idx="1944">
                        <c:v>-1.0383243627054191</c:v>
                      </c:pt>
                      <c:pt idx="1945">
                        <c:v>-1.1143175511972361</c:v>
                      </c:pt>
                      <c:pt idx="1946">
                        <c:v>-1.1155681866948519</c:v>
                      </c:pt>
                      <c:pt idx="1947">
                        <c:v>-0.94015092854230209</c:v>
                      </c:pt>
                      <c:pt idx="1948">
                        <c:v>-0.985636133802684</c:v>
                      </c:pt>
                      <c:pt idx="1949">
                        <c:v>-1.207801945387398</c:v>
                      </c:pt>
                      <c:pt idx="1950">
                        <c:v>-1.235521271983661</c:v>
                      </c:pt>
                      <c:pt idx="1951">
                        <c:v>-1.171796115567056</c:v>
                      </c:pt>
                      <c:pt idx="1952">
                        <c:v>-1.0312321416417429</c:v>
                      </c:pt>
                      <c:pt idx="1953">
                        <c:v>-0.74753274949848048</c:v>
                      </c:pt>
                      <c:pt idx="1954">
                        <c:v>-0.56166030808675893</c:v>
                      </c:pt>
                      <c:pt idx="1955">
                        <c:v>-0.48785458749095989</c:v>
                      </c:pt>
                      <c:pt idx="1956">
                        <c:v>-0.68011980111626769</c:v>
                      </c:pt>
                      <c:pt idx="1957">
                        <c:v>-0.89169840795978705</c:v>
                      </c:pt>
                      <c:pt idx="1958">
                        <c:v>-0.98956893346679253</c:v>
                      </c:pt>
                      <c:pt idx="1959">
                        <c:v>-0.6771782185863926</c:v>
                      </c:pt>
                      <c:pt idx="1960">
                        <c:v>-0.2658724824348116</c:v>
                      </c:pt>
                      <c:pt idx="1961">
                        <c:v>-0.1435301193623196</c:v>
                      </c:pt>
                      <c:pt idx="1962">
                        <c:v>-0.24495582584314751</c:v>
                      </c:pt>
                      <c:pt idx="1963">
                        <c:v>-0.55137155438974417</c:v>
                      </c:pt>
                      <c:pt idx="1964">
                        <c:v>-0.75810024220354189</c:v>
                      </c:pt>
                      <c:pt idx="1965">
                        <c:v>-0.94925171819512899</c:v>
                      </c:pt>
                      <c:pt idx="1966">
                        <c:v>-0.98060623493658772</c:v>
                      </c:pt>
                      <c:pt idx="1967">
                        <c:v>-1.314304905343864</c:v>
                      </c:pt>
                      <c:pt idx="1968">
                        <c:v>-1.9325628467177871</c:v>
                      </c:pt>
                      <c:pt idx="1969">
                        <c:v>-2.5541611950316669</c:v>
                      </c:pt>
                      <c:pt idx="1970">
                        <c:v>-2.7754620101474159</c:v>
                      </c:pt>
                      <c:pt idx="1971">
                        <c:v>-2.8025093910113759</c:v>
                      </c:pt>
                      <c:pt idx="1972">
                        <c:v>-2.71862797364374</c:v>
                      </c:pt>
                      <c:pt idx="1973">
                        <c:v>-2.7539655007502302</c:v>
                      </c:pt>
                      <c:pt idx="1974">
                        <c:v>-2.7258638410454039</c:v>
                      </c:pt>
                      <c:pt idx="1975">
                        <c:v>-2.5906260671167298</c:v>
                      </c:pt>
                      <c:pt idx="1976">
                        <c:v>-2.5283369917103968</c:v>
                      </c:pt>
                      <c:pt idx="1977">
                        <c:v>-2.8384431687918741</c:v>
                      </c:pt>
                      <c:pt idx="1978">
                        <c:v>-2.8628128854417931</c:v>
                      </c:pt>
                      <c:pt idx="1979">
                        <c:v>-2.7643209412221381</c:v>
                      </c:pt>
                      <c:pt idx="1980">
                        <c:v>-2.3176142049632138</c:v>
                      </c:pt>
                      <c:pt idx="1981">
                        <c:v>-1.9457718074769601</c:v>
                      </c:pt>
                      <c:pt idx="1982">
                        <c:v>-1.7759112160357891</c:v>
                      </c:pt>
                      <c:pt idx="1983">
                        <c:v>-1.846574760000222</c:v>
                      </c:pt>
                      <c:pt idx="1984">
                        <c:v>-1.9855900248192551</c:v>
                      </c:pt>
                      <c:pt idx="1985">
                        <c:v>-2.0738512444338988</c:v>
                      </c:pt>
                      <c:pt idx="1986">
                        <c:v>-2.2142060026893802</c:v>
                      </c:pt>
                      <c:pt idx="1987">
                        <c:v>-2.2629237152895012</c:v>
                      </c:pt>
                      <c:pt idx="1988">
                        <c:v>-2.1396481400511909</c:v>
                      </c:pt>
                      <c:pt idx="1989">
                        <c:v>-2.0612959623022911</c:v>
                      </c:pt>
                      <c:pt idx="1990">
                        <c:v>-1.7437207509931849</c:v>
                      </c:pt>
                      <c:pt idx="1991">
                        <c:v>-1.3269998061617141</c:v>
                      </c:pt>
                      <c:pt idx="1992">
                        <c:v>-1.0867422421692241</c:v>
                      </c:pt>
                      <c:pt idx="1993">
                        <c:v>-0.74996364565613538</c:v>
                      </c:pt>
                      <c:pt idx="1994">
                        <c:v>-0.36770043541461678</c:v>
                      </c:pt>
                      <c:pt idx="1995">
                        <c:v>-0.32671724274951441</c:v>
                      </c:pt>
                      <c:pt idx="1996">
                        <c:v>-0.36413050975010891</c:v>
                      </c:pt>
                      <c:pt idx="1997">
                        <c:v>-0.50276563349287562</c:v>
                      </c:pt>
                      <c:pt idx="1998">
                        <c:v>-0.60866875604447512</c:v>
                      </c:pt>
                      <c:pt idx="1999">
                        <c:v>-0.73654798709728242</c:v>
                      </c:pt>
                      <c:pt idx="2000">
                        <c:v>-0.87841946369609025</c:v>
                      </c:pt>
                      <c:pt idx="2001">
                        <c:v>-1.046321342671388</c:v>
                      </c:pt>
                      <c:pt idx="2002">
                        <c:v>-1.0418509093872641</c:v>
                      </c:pt>
                      <c:pt idx="2003">
                        <c:v>-0.91859814862425637</c:v>
                      </c:pt>
                      <c:pt idx="2004">
                        <c:v>-0.98025021935513756</c:v>
                      </c:pt>
                      <c:pt idx="2005">
                        <c:v>-1.213011826587086</c:v>
                      </c:pt>
                      <c:pt idx="2006">
                        <c:v>-1.3589060815912211</c:v>
                      </c:pt>
                      <c:pt idx="2007">
                        <c:v>-1.549908214589337</c:v>
                      </c:pt>
                      <c:pt idx="2008">
                        <c:v>-1.901862769012818</c:v>
                      </c:pt>
                      <c:pt idx="2009">
                        <c:v>-2.4093541543525041</c:v>
                      </c:pt>
                      <c:pt idx="2010">
                        <c:v>-2.7164087165851449</c:v>
                      </c:pt>
                      <c:pt idx="2011">
                        <c:v>-2.787518995936606</c:v>
                      </c:pt>
                      <c:pt idx="2012">
                        <c:v>-2.8505450819229039</c:v>
                      </c:pt>
                      <c:pt idx="2013">
                        <c:v>-2.7166693067844569</c:v>
                      </c:pt>
                      <c:pt idx="2014">
                        <c:v>-2.390540508641104</c:v>
                      </c:pt>
                      <c:pt idx="2015">
                        <c:v>-2.5785782270591411</c:v>
                      </c:pt>
                      <c:pt idx="2016">
                        <c:v>-2.9376290753295962</c:v>
                      </c:pt>
                      <c:pt idx="2017">
                        <c:v>-3.3764133551900999</c:v>
                      </c:pt>
                      <c:pt idx="2018">
                        <c:v>-3.869727117821701</c:v>
                      </c:pt>
                      <c:pt idx="2019">
                        <c:v>-4.3108525614983391</c:v>
                      </c:pt>
                      <c:pt idx="2020">
                        <c:v>-4.7536447348890736</c:v>
                      </c:pt>
                      <c:pt idx="2021">
                        <c:v>-5.0464097327094546</c:v>
                      </c:pt>
                      <c:pt idx="2022">
                        <c:v>-4.6100817590524317</c:v>
                      </c:pt>
                      <c:pt idx="2023">
                        <c:v>-4.0153671194907004</c:v>
                      </c:pt>
                      <c:pt idx="2024">
                        <c:v>-3.1589274859405259</c:v>
                      </c:pt>
                      <c:pt idx="2025">
                        <c:v>-2.5264442920145149</c:v>
                      </c:pt>
                      <c:pt idx="2026">
                        <c:v>-2.2210450248866338</c:v>
                      </c:pt>
                      <c:pt idx="2027">
                        <c:v>-2.2848319043008938</c:v>
                      </c:pt>
                      <c:pt idx="2028">
                        <c:v>-2.3213759848737698</c:v>
                      </c:pt>
                      <c:pt idx="2029">
                        <c:v>-2.467330505497638</c:v>
                      </c:pt>
                      <c:pt idx="2030">
                        <c:v>-2.2014483902567612</c:v>
                      </c:pt>
                      <c:pt idx="2031">
                        <c:v>-1.829715704922849</c:v>
                      </c:pt>
                      <c:pt idx="2032">
                        <c:v>-1.5039504901214329</c:v>
                      </c:pt>
                      <c:pt idx="2033">
                        <c:v>-1.0221640773938261</c:v>
                      </c:pt>
                      <c:pt idx="2034">
                        <c:v>-0.42730980957649362</c:v>
                      </c:pt>
                      <c:pt idx="2035">
                        <c:v>-5.81984696744135E-2</c:v>
                      </c:pt>
                      <c:pt idx="2036">
                        <c:v>0.1477279045395265</c:v>
                      </c:pt>
                      <c:pt idx="2037">
                        <c:v>0.22298982952906529</c:v>
                      </c:pt>
                      <c:pt idx="2038">
                        <c:v>0.35545234092718497</c:v>
                      </c:pt>
                      <c:pt idx="2039">
                        <c:v>0.63589396665415177</c:v>
                      </c:pt>
                      <c:pt idx="2040">
                        <c:v>1.412088264561828</c:v>
                      </c:pt>
                      <c:pt idx="2041">
                        <c:v>1.9037885608923759</c:v>
                      </c:pt>
                      <c:pt idx="2042">
                        <c:v>2.0117702049580348</c:v>
                      </c:pt>
                      <c:pt idx="2043">
                        <c:v>1.9631926878707739</c:v>
                      </c:pt>
                      <c:pt idx="2044">
                        <c:v>2.0088017554959641</c:v>
                      </c:pt>
                      <c:pt idx="2045">
                        <c:v>2.425080162756688</c:v>
                      </c:pt>
                      <c:pt idx="2046">
                        <c:v>2.720714267961311</c:v>
                      </c:pt>
                      <c:pt idx="2047">
                        <c:v>2.8146397337126858</c:v>
                      </c:pt>
                      <c:pt idx="2048">
                        <c:v>3.0721604345151139</c:v>
                      </c:pt>
                      <c:pt idx="2049">
                        <c:v>2.898517794953384</c:v>
                      </c:pt>
                      <c:pt idx="2050">
                        <c:v>2.525536540826101</c:v>
                      </c:pt>
                      <c:pt idx="2051">
                        <c:v>2.4783984382701512</c:v>
                      </c:pt>
                      <c:pt idx="2052">
                        <c:v>2.5360756935698099</c:v>
                      </c:pt>
                      <c:pt idx="2053">
                        <c:v>2.9951284468797512</c:v>
                      </c:pt>
                      <c:pt idx="2054">
                        <c:v>3.4078663612363509</c:v>
                      </c:pt>
                      <c:pt idx="2055">
                        <c:v>3.2219463368829881</c:v>
                      </c:pt>
                      <c:pt idx="2056">
                        <c:v>3.1898597563026398</c:v>
                      </c:pt>
                      <c:pt idx="2057">
                        <c:v>2.885266657054153</c:v>
                      </c:pt>
                      <c:pt idx="2058">
                        <c:v>2.3782314496089572</c:v>
                      </c:pt>
                      <c:pt idx="2059">
                        <c:v>2.350636095533956</c:v>
                      </c:pt>
                      <c:pt idx="2060">
                        <c:v>2.4935738185106948</c:v>
                      </c:pt>
                      <c:pt idx="2061">
                        <c:v>2.4537953267802508</c:v>
                      </c:pt>
                      <c:pt idx="2062">
                        <c:v>2.336347017897022</c:v>
                      </c:pt>
                      <c:pt idx="2063">
                        <c:v>2.4584739988236568</c:v>
                      </c:pt>
                      <c:pt idx="2064">
                        <c:v>2.4278820628263822</c:v>
                      </c:pt>
                      <c:pt idx="2065">
                        <c:v>2.3921309275511948</c:v>
                      </c:pt>
                      <c:pt idx="2066">
                        <c:v>2.4037947167088198</c:v>
                      </c:pt>
                      <c:pt idx="2067">
                        <c:v>2.5024972558179499</c:v>
                      </c:pt>
                      <c:pt idx="2068">
                        <c:v>2.88179776446994</c:v>
                      </c:pt>
                      <c:pt idx="2069">
                        <c:v>2.999103076096334</c:v>
                      </c:pt>
                      <c:pt idx="2070">
                        <c:v>2.788857194574951</c:v>
                      </c:pt>
                      <c:pt idx="2071">
                        <c:v>2.5519542378454951</c:v>
                      </c:pt>
                      <c:pt idx="2072">
                        <c:v>2.4484560969168379</c:v>
                      </c:pt>
                      <c:pt idx="2073">
                        <c:v>2.4139359285004658</c:v>
                      </c:pt>
                      <c:pt idx="2074">
                        <c:v>2.7334480664204732</c:v>
                      </c:pt>
                      <c:pt idx="2075">
                        <c:v>2.8064327313650872</c:v>
                      </c:pt>
                      <c:pt idx="2076">
                        <c:v>2.7830707370006729</c:v>
                      </c:pt>
                      <c:pt idx="2077">
                        <c:v>2.5692509673065231</c:v>
                      </c:pt>
                      <c:pt idx="2078">
                        <c:v>2.605268298694182</c:v>
                      </c:pt>
                      <c:pt idx="2079">
                        <c:v>2.5318086838920228</c:v>
                      </c:pt>
                      <c:pt idx="2080">
                        <c:v>2.3974564451626281</c:v>
                      </c:pt>
                      <c:pt idx="2081">
                        <c:v>2.1552549989716692</c:v>
                      </c:pt>
                      <c:pt idx="2082">
                        <c:v>2.0851472321134841</c:v>
                      </c:pt>
                      <c:pt idx="2083">
                        <c:v>2.0519356304540501</c:v>
                      </c:pt>
                      <c:pt idx="2084">
                        <c:v>1.8614330991637349</c:v>
                      </c:pt>
                      <c:pt idx="2085">
                        <c:v>1.5698471307217201</c:v>
                      </c:pt>
                      <c:pt idx="2086">
                        <c:v>1.5265159755642339</c:v>
                      </c:pt>
                      <c:pt idx="2087">
                        <c:v>1.7508794020921521</c:v>
                      </c:pt>
                      <c:pt idx="2088">
                        <c:v>2.124593078739943</c:v>
                      </c:pt>
                      <c:pt idx="2089">
                        <c:v>2.1971436643695652</c:v>
                      </c:pt>
                      <c:pt idx="2090">
                        <c:v>2.1858373116401131</c:v>
                      </c:pt>
                      <c:pt idx="2091">
                        <c:v>2.320114848549816</c:v>
                      </c:pt>
                      <c:pt idx="2092">
                        <c:v>2.1960577727895911</c:v>
                      </c:pt>
                      <c:pt idx="2093">
                        <c:v>2.287296094762477</c:v>
                      </c:pt>
                      <c:pt idx="2094">
                        <c:v>2.3463199413912812</c:v>
                      </c:pt>
                      <c:pt idx="2095">
                        <c:v>2.5603427810971771</c:v>
                      </c:pt>
                      <c:pt idx="2096">
                        <c:v>2.5952463892384152</c:v>
                      </c:pt>
                      <c:pt idx="2097">
                        <c:v>2.6581659094612031</c:v>
                      </c:pt>
                      <c:pt idx="2098">
                        <c:v>2.695974258323107</c:v>
                      </c:pt>
                      <c:pt idx="2099">
                        <c:v>2.5647496084776269</c:v>
                      </c:pt>
                      <c:pt idx="2100">
                        <c:v>2.5622450375486192</c:v>
                      </c:pt>
                      <c:pt idx="2101">
                        <c:v>2.8219850243524109</c:v>
                      </c:pt>
                      <c:pt idx="2102">
                        <c:v>3.0416484597305748</c:v>
                      </c:pt>
                      <c:pt idx="2103">
                        <c:v>3.0500546586770469</c:v>
                      </c:pt>
                      <c:pt idx="2104">
                        <c:v>2.844873735576428</c:v>
                      </c:pt>
                      <c:pt idx="2105">
                        <c:v>2.9008236870403068</c:v>
                      </c:pt>
                      <c:pt idx="2106">
                        <c:v>2.7321219746215721</c:v>
                      </c:pt>
                      <c:pt idx="2107">
                        <c:v>2.6069741544625229</c:v>
                      </c:pt>
                      <c:pt idx="2108">
                        <c:v>2.826862260057498</c:v>
                      </c:pt>
                      <c:pt idx="2109">
                        <c:v>3.105048817814704</c:v>
                      </c:pt>
                      <c:pt idx="2110">
                        <c:v>3.1983693749530828</c:v>
                      </c:pt>
                      <c:pt idx="2111">
                        <c:v>3.2648633566613232</c:v>
                      </c:pt>
                      <c:pt idx="2112">
                        <c:v>3.5450842628534098</c:v>
                      </c:pt>
                      <c:pt idx="2113">
                        <c:v>3.6663939495866988</c:v>
                      </c:pt>
                      <c:pt idx="2114">
                        <c:v>3.7751311141726851</c:v>
                      </c:pt>
                      <c:pt idx="2115">
                        <c:v>4.1598254292254566</c:v>
                      </c:pt>
                      <c:pt idx="2116">
                        <c:v>4.4715919359659679</c:v>
                      </c:pt>
                      <c:pt idx="2117">
                        <c:v>4.8812933690132523</c:v>
                      </c:pt>
                      <c:pt idx="2118">
                        <c:v>4.8886638824166964</c:v>
                      </c:pt>
                      <c:pt idx="2119">
                        <c:v>5.0583357463663896</c:v>
                      </c:pt>
                      <c:pt idx="2120">
                        <c:v>5.1252899067534718</c:v>
                      </c:pt>
                      <c:pt idx="2121">
                        <c:v>5.0460212365561432</c:v>
                      </c:pt>
                      <c:pt idx="2122">
                        <c:v>5.1264494245029688</c:v>
                      </c:pt>
                      <c:pt idx="2123">
                        <c:v>4.9275010914036397</c:v>
                      </c:pt>
                      <c:pt idx="2124">
                        <c:v>4.8476798358612241</c:v>
                      </c:pt>
                      <c:pt idx="2125">
                        <c:v>5.0214880653363094</c:v>
                      </c:pt>
                      <c:pt idx="2126">
                        <c:v>4.9864292895191662</c:v>
                      </c:pt>
                      <c:pt idx="2127">
                        <c:v>4.3067160456632259</c:v>
                      </c:pt>
                      <c:pt idx="2128">
                        <c:v>4.1503914464526179</c:v>
                      </c:pt>
                      <c:pt idx="2129">
                        <c:v>4.0772530656945403</c:v>
                      </c:pt>
                      <c:pt idx="2130">
                        <c:v>3.7863309536343639</c:v>
                      </c:pt>
                      <c:pt idx="2131">
                        <c:v>3.644929364098306</c:v>
                      </c:pt>
                      <c:pt idx="2132">
                        <c:v>3.5749681533666569</c:v>
                      </c:pt>
                      <c:pt idx="2133">
                        <c:v>3.8172018508373151</c:v>
                      </c:pt>
                      <c:pt idx="2134">
                        <c:v>4.2935376875767011</c:v>
                      </c:pt>
                      <c:pt idx="2135">
                        <c:v>4.2723083039779448</c:v>
                      </c:pt>
                      <c:pt idx="2136">
                        <c:v>3.9561938182524812</c:v>
                      </c:pt>
                      <c:pt idx="2137">
                        <c:v>3.972666986268127</c:v>
                      </c:pt>
                      <c:pt idx="2138">
                        <c:v>4.0347276779543257</c:v>
                      </c:pt>
                      <c:pt idx="2139">
                        <c:v>4.0254333026066824</c:v>
                      </c:pt>
                      <c:pt idx="2140">
                        <c:v>3.9337671593301962</c:v>
                      </c:pt>
                      <c:pt idx="2141">
                        <c:v>3.8541611875681459</c:v>
                      </c:pt>
                      <c:pt idx="2142">
                        <c:v>3.7872432789092971</c:v>
                      </c:pt>
                      <c:pt idx="2143">
                        <c:v>3.9289929213780308</c:v>
                      </c:pt>
                      <c:pt idx="2144">
                        <c:v>3.923753472802149</c:v>
                      </c:pt>
                      <c:pt idx="2145">
                        <c:v>3.810173990153602</c:v>
                      </c:pt>
                      <c:pt idx="2146">
                        <c:v>3.5637344747809978</c:v>
                      </c:pt>
                      <c:pt idx="2147">
                        <c:v>3.3422288667732132</c:v>
                      </c:pt>
                      <c:pt idx="2148">
                        <c:v>3.323423054190688</c:v>
                      </c:pt>
                      <c:pt idx="2149">
                        <c:v>3.3033406531847431</c:v>
                      </c:pt>
                      <c:pt idx="2150">
                        <c:v>3.157203022044146</c:v>
                      </c:pt>
                      <c:pt idx="2151">
                        <c:v>3.1147552584737519</c:v>
                      </c:pt>
                      <c:pt idx="2152">
                        <c:v>3.2534399093255502</c:v>
                      </c:pt>
                      <c:pt idx="2153">
                        <c:v>3.190860519279525</c:v>
                      </c:pt>
                      <c:pt idx="2154">
                        <c:v>3.070518814051316</c:v>
                      </c:pt>
                      <c:pt idx="2155">
                        <c:v>2.9708258641061049</c:v>
                      </c:pt>
                      <c:pt idx="2156">
                        <c:v>2.6918633733980402</c:v>
                      </c:pt>
                      <c:pt idx="2157">
                        <c:v>2.6142712231054919</c:v>
                      </c:pt>
                      <c:pt idx="2158">
                        <c:v>2.5130745468738689</c:v>
                      </c:pt>
                      <c:pt idx="2159">
                        <c:v>2.6349165495585498</c:v>
                      </c:pt>
                      <c:pt idx="2160">
                        <c:v>2.5328318127989111</c:v>
                      </c:pt>
                      <c:pt idx="2161">
                        <c:v>2.2549850648288028</c:v>
                      </c:pt>
                      <c:pt idx="2162">
                        <c:v>1.878967821497689</c:v>
                      </c:pt>
                      <c:pt idx="2163">
                        <c:v>1.7732614468515</c:v>
                      </c:pt>
                      <c:pt idx="2164">
                        <c:v>1.8408325376593391</c:v>
                      </c:pt>
                      <c:pt idx="2165">
                        <c:v>2.3174393853673281</c:v>
                      </c:pt>
                      <c:pt idx="2166">
                        <c:v>2.3886588818955081</c:v>
                      </c:pt>
                      <c:pt idx="2167">
                        <c:v>2.502426738684683</c:v>
                      </c:pt>
                      <c:pt idx="2168">
                        <c:v>2.9134622943395891</c:v>
                      </c:pt>
                      <c:pt idx="2169">
                        <c:v>3.1333550209752601</c:v>
                      </c:pt>
                      <c:pt idx="2170">
                        <c:v>2.858213889521914</c:v>
                      </c:pt>
                      <c:pt idx="2171">
                        <c:v>3.0823303278734651</c:v>
                      </c:pt>
                      <c:pt idx="2172">
                        <c:v>3.7323216364989849</c:v>
                      </c:pt>
                      <c:pt idx="2173">
                        <c:v>3.8227100036884298</c:v>
                      </c:pt>
                      <c:pt idx="2174">
                        <c:v>3.5441027789548629</c:v>
                      </c:pt>
                      <c:pt idx="2175">
                        <c:v>3.4191445568290901</c:v>
                      </c:pt>
                      <c:pt idx="2176">
                        <c:v>3.251742835092291</c:v>
                      </c:pt>
                      <c:pt idx="2177">
                        <c:v>3.569023566564459</c:v>
                      </c:pt>
                      <c:pt idx="2178">
                        <c:v>3.781759356284903</c:v>
                      </c:pt>
                      <c:pt idx="2179">
                        <c:v>3.6460525962107</c:v>
                      </c:pt>
                      <c:pt idx="2180">
                        <c:v>3.0698303935650539</c:v>
                      </c:pt>
                      <c:pt idx="2181">
                        <c:v>2.5043141674066329</c:v>
                      </c:pt>
                      <c:pt idx="2182">
                        <c:v>2.4571645279040109</c:v>
                      </c:pt>
                      <c:pt idx="2183">
                        <c:v>2.7293558343292248</c:v>
                      </c:pt>
                      <c:pt idx="2184">
                        <c:v>2.7921863370848321</c:v>
                      </c:pt>
                      <c:pt idx="2185">
                        <c:v>2.4512851428848759</c:v>
                      </c:pt>
                      <c:pt idx="2186">
                        <c:v>2.1803651471456869</c:v>
                      </c:pt>
                      <c:pt idx="2187">
                        <c:v>1.919077478348874</c:v>
                      </c:pt>
                      <c:pt idx="2188">
                        <c:v>1.8188019634422681</c:v>
                      </c:pt>
                      <c:pt idx="2189">
                        <c:v>1.6476062506948499</c:v>
                      </c:pt>
                      <c:pt idx="2190">
                        <c:v>1.243636227483164</c:v>
                      </c:pt>
                      <c:pt idx="2191">
                        <c:v>0.94066906264833061</c:v>
                      </c:pt>
                      <c:pt idx="2192">
                        <c:v>0.8485197424224038</c:v>
                      </c:pt>
                      <c:pt idx="2193">
                        <c:v>0.79430413022601021</c:v>
                      </c:pt>
                      <c:pt idx="2194">
                        <c:v>0.70106824742461005</c:v>
                      </c:pt>
                      <c:pt idx="2195">
                        <c:v>0.47037631892971959</c:v>
                      </c:pt>
                      <c:pt idx="2196">
                        <c:v>0.24110920891034909</c:v>
                      </c:pt>
                      <c:pt idx="2197">
                        <c:v>0.3404592133872047</c:v>
                      </c:pt>
                      <c:pt idx="2198">
                        <c:v>0.39500646866741629</c:v>
                      </c:pt>
                      <c:pt idx="2199">
                        <c:v>0.41255983012647868</c:v>
                      </c:pt>
                      <c:pt idx="2200">
                        <c:v>0.64860641254771523</c:v>
                      </c:pt>
                      <c:pt idx="2201">
                        <c:v>0.84163355349663482</c:v>
                      </c:pt>
                      <c:pt idx="2202">
                        <c:v>0.54134026954261116</c:v>
                      </c:pt>
                      <c:pt idx="2203">
                        <c:v>0.7653961785293395</c:v>
                      </c:pt>
                      <c:pt idx="2204">
                        <c:v>0.63648382031548945</c:v>
                      </c:pt>
                      <c:pt idx="2205">
                        <c:v>0.17923137974028361</c:v>
                      </c:pt>
                      <c:pt idx="2206">
                        <c:v>0.3686978602595915</c:v>
                      </c:pt>
                      <c:pt idx="2207">
                        <c:v>0.77736073099133807</c:v>
                      </c:pt>
                      <c:pt idx="2208">
                        <c:v>1.02551229809748</c:v>
                      </c:pt>
                      <c:pt idx="2209">
                        <c:v>0.92709680562755237</c:v>
                      </c:pt>
                      <c:pt idx="2210">
                        <c:v>0.53907895785313598</c:v>
                      </c:pt>
                      <c:pt idx="2211">
                        <c:v>0.32601488693323832</c:v>
                      </c:pt>
                      <c:pt idx="2212">
                        <c:v>0.44429391354577691</c:v>
                      </c:pt>
                      <c:pt idx="2213">
                        <c:v>0.48952161573762287</c:v>
                      </c:pt>
                      <c:pt idx="2214">
                        <c:v>0.51259114305682618</c:v>
                      </c:pt>
                      <c:pt idx="2215">
                        <c:v>0.34963424276502142</c:v>
                      </c:pt>
                      <c:pt idx="2216">
                        <c:v>0.54789178139566908</c:v>
                      </c:pt>
                      <c:pt idx="2217">
                        <c:v>0.79397742246641911</c:v>
                      </c:pt>
                      <c:pt idx="2218">
                        <c:v>0.68998626615753456</c:v>
                      </c:pt>
                      <c:pt idx="2219">
                        <c:v>0.55595123907396027</c:v>
                      </c:pt>
                      <c:pt idx="2220">
                        <c:v>0.45166804709740782</c:v>
                      </c:pt>
                      <c:pt idx="2221">
                        <c:v>0.17830472512155701</c:v>
                      </c:pt>
                      <c:pt idx="2222">
                        <c:v>-0.1005610509061991</c:v>
                      </c:pt>
                      <c:pt idx="2223">
                        <c:v>-0.36736325229990441</c:v>
                      </c:pt>
                      <c:pt idx="2224">
                        <c:v>-0.30505070162757081</c:v>
                      </c:pt>
                      <c:pt idx="2225">
                        <c:v>-0.37398392806603831</c:v>
                      </c:pt>
                      <c:pt idx="2226">
                        <c:v>-0.42699347009813932</c:v>
                      </c:pt>
                      <c:pt idx="2227">
                        <c:v>-0.30209872721981379</c:v>
                      </c:pt>
                      <c:pt idx="2228">
                        <c:v>-0.44004361019356641</c:v>
                      </c:pt>
                      <c:pt idx="2229">
                        <c:v>-0.68647869618652912</c:v>
                      </c:pt>
                      <c:pt idx="2230">
                        <c:v>-1.155822170848906</c:v>
                      </c:pt>
                      <c:pt idx="2231">
                        <c:v>-1.678520213855496</c:v>
                      </c:pt>
                      <c:pt idx="2232">
                        <c:v>-1.892999929592069</c:v>
                      </c:pt>
                      <c:pt idx="2233">
                        <c:v>-2.0801020113393438</c:v>
                      </c:pt>
                      <c:pt idx="2234">
                        <c:v>-1.1755172761267889</c:v>
                      </c:pt>
                      <c:pt idx="2235">
                        <c:v>-0.46386937962429908</c:v>
                      </c:pt>
                      <c:pt idx="2236">
                        <c:v>-0.79399438500884323</c:v>
                      </c:pt>
                      <c:pt idx="2237">
                        <c:v>-0.53292728116230714</c:v>
                      </c:pt>
                      <c:pt idx="2238">
                        <c:v>0.44393105786576331</c:v>
                      </c:pt>
                      <c:pt idx="2239">
                        <c:v>-0.84809599657812285</c:v>
                      </c:pt>
                      <c:pt idx="2240">
                        <c:v>5.0353775628668239E-2</c:v>
                      </c:pt>
                      <c:pt idx="2241">
                        <c:v>-2.6068493438748411E-2</c:v>
                      </c:pt>
                      <c:pt idx="2242">
                        <c:v>0.29860243432013878</c:v>
                      </c:pt>
                      <c:pt idx="2243">
                        <c:v>0.1095988390598872</c:v>
                      </c:pt>
                      <c:pt idx="2244">
                        <c:v>0.28184192814759279</c:v>
                      </c:pt>
                      <c:pt idx="2245">
                        <c:v>0.69378213349243623</c:v>
                      </c:pt>
                      <c:pt idx="2246">
                        <c:v>0.61624025987279263</c:v>
                      </c:pt>
                      <c:pt idx="2247">
                        <c:v>0.62192962537788443</c:v>
                      </c:pt>
                      <c:pt idx="2248">
                        <c:v>0.71018025101919824</c:v>
                      </c:pt>
                      <c:pt idx="2249">
                        <c:v>0.91206850054079358</c:v>
                      </c:pt>
                      <c:pt idx="2250">
                        <c:v>0.92477124490005214</c:v>
                      </c:pt>
                      <c:pt idx="2251">
                        <c:v>0.84436503541107355</c:v>
                      </c:pt>
                      <c:pt idx="2252">
                        <c:v>0.69832040315851562</c:v>
                      </c:pt>
                      <c:pt idx="2253">
                        <c:v>0.52020342338983006</c:v>
                      </c:pt>
                      <c:pt idx="2254">
                        <c:v>0.4863115652773034</c:v>
                      </c:pt>
                      <c:pt idx="2255">
                        <c:v>0.46372130319209293</c:v>
                      </c:pt>
                      <c:pt idx="2256">
                        <c:v>0.50920824341104254</c:v>
                      </c:pt>
                      <c:pt idx="2257">
                        <c:v>0.82864695238347286</c:v>
                      </c:pt>
                      <c:pt idx="2258">
                        <c:v>1.139066457591063</c:v>
                      </c:pt>
                      <c:pt idx="2259">
                        <c:v>1.4326710759812731</c:v>
                      </c:pt>
                      <c:pt idx="2260">
                        <c:v>1.646614149141949</c:v>
                      </c:pt>
                      <c:pt idx="2261">
                        <c:v>1.921353021810881</c:v>
                      </c:pt>
                      <c:pt idx="2262">
                        <c:v>2.1677402232051839</c:v>
                      </c:pt>
                      <c:pt idx="2263">
                        <c:v>2.4932913526747509</c:v>
                      </c:pt>
                      <c:pt idx="2264">
                        <c:v>2.6330418489903091</c:v>
                      </c:pt>
                      <c:pt idx="2265">
                        <c:v>2.6344155671842149</c:v>
                      </c:pt>
                      <c:pt idx="2266">
                        <c:v>2.554332122162486</c:v>
                      </c:pt>
                      <c:pt idx="2267">
                        <c:v>2.3820456052223911</c:v>
                      </c:pt>
                      <c:pt idx="2268">
                        <c:v>2.079598006600182</c:v>
                      </c:pt>
                      <c:pt idx="2269">
                        <c:v>1.605820891561258</c:v>
                      </c:pt>
                      <c:pt idx="2270">
                        <c:v>1.44927172807951</c:v>
                      </c:pt>
                      <c:pt idx="2271">
                        <c:v>1.48682817675364</c:v>
                      </c:pt>
                      <c:pt idx="2272">
                        <c:v>1.669118574634187</c:v>
                      </c:pt>
                      <c:pt idx="2273">
                        <c:v>1.9585522390217991</c:v>
                      </c:pt>
                      <c:pt idx="2274">
                        <c:v>2.0901453558455292</c:v>
                      </c:pt>
                      <c:pt idx="2275">
                        <c:v>2.1135962105946509</c:v>
                      </c:pt>
                      <c:pt idx="2276">
                        <c:v>2.0381751555253902</c:v>
                      </c:pt>
                      <c:pt idx="2277">
                        <c:v>2.0243166635834471</c:v>
                      </c:pt>
                      <c:pt idx="2278">
                        <c:v>2.1713612576502008</c:v>
                      </c:pt>
                      <c:pt idx="2279">
                        <c:v>2.2782061383539451</c:v>
                      </c:pt>
                      <c:pt idx="2280">
                        <c:v>2.3485779799017439</c:v>
                      </c:pt>
                      <c:pt idx="2281">
                        <c:v>2.424654840973556</c:v>
                      </c:pt>
                      <c:pt idx="2282">
                        <c:v>2.3812585647250719</c:v>
                      </c:pt>
                      <c:pt idx="2283">
                        <c:v>2.3701516685376949</c:v>
                      </c:pt>
                      <c:pt idx="2284">
                        <c:v>2.5332337690529698</c:v>
                      </c:pt>
                      <c:pt idx="2285">
                        <c:v>2.6956883731403618</c:v>
                      </c:pt>
                      <c:pt idx="2286">
                        <c:v>2.8934058687974979</c:v>
                      </c:pt>
                      <c:pt idx="2287">
                        <c:v>3.3452072315568309</c:v>
                      </c:pt>
                      <c:pt idx="2288">
                        <c:v>3.7414669040101138</c:v>
                      </c:pt>
                      <c:pt idx="2289">
                        <c:v>3.9108996306069872</c:v>
                      </c:pt>
                      <c:pt idx="2290">
                        <c:v>3.9231711023967439</c:v>
                      </c:pt>
                      <c:pt idx="2291">
                        <c:v>3.679308027283398</c:v>
                      </c:pt>
                      <c:pt idx="2292">
                        <c:v>3.2153135874152041</c:v>
                      </c:pt>
                      <c:pt idx="2293">
                        <c:v>2.9653998449294492</c:v>
                      </c:pt>
                      <c:pt idx="2294">
                        <c:v>2.7665866557980641</c:v>
                      </c:pt>
                      <c:pt idx="2295">
                        <c:v>2.685451109372142</c:v>
                      </c:pt>
                      <c:pt idx="2296">
                        <c:v>2.6919277724812449</c:v>
                      </c:pt>
                      <c:pt idx="2297">
                        <c:v>2.7679105768671088</c:v>
                      </c:pt>
                      <c:pt idx="2298">
                        <c:v>2.8915980511627879</c:v>
                      </c:pt>
                      <c:pt idx="2299">
                        <c:v>2.845385077427439</c:v>
                      </c:pt>
                      <c:pt idx="2300">
                        <c:v>2.5782201769269379</c:v>
                      </c:pt>
                      <c:pt idx="2301">
                        <c:v>2.3535473213235529</c:v>
                      </c:pt>
                      <c:pt idx="2302">
                        <c:v>2.3571669817599141</c:v>
                      </c:pt>
                      <c:pt idx="2303">
                        <c:v>4.148706551263019</c:v>
                      </c:pt>
                      <c:pt idx="2304">
                        <c:v>3.256576839037558</c:v>
                      </c:pt>
                      <c:pt idx="2305">
                        <c:v>3.731389826800712</c:v>
                      </c:pt>
                      <c:pt idx="2306">
                        <c:v>4.0357620081404901</c:v>
                      </c:pt>
                      <c:pt idx="2307">
                        <c:v>4.9144042759812256</c:v>
                      </c:pt>
                      <c:pt idx="2308">
                        <c:v>3.8582937110834732</c:v>
                      </c:pt>
                      <c:pt idx="2309">
                        <c:v>3.7292894346350201</c:v>
                      </c:pt>
                      <c:pt idx="2310">
                        <c:v>3.6903406407426069</c:v>
                      </c:pt>
                      <c:pt idx="2311">
                        <c:v>3.8473220241780641</c:v>
                      </c:pt>
                      <c:pt idx="2312">
                        <c:v>4.0902565817420049</c:v>
                      </c:pt>
                      <c:pt idx="2313">
                        <c:v>4.3192159232473823</c:v>
                      </c:pt>
                      <c:pt idx="2314">
                        <c:v>4.4735103025753711</c:v>
                      </c:pt>
                      <c:pt idx="2315">
                        <c:v>4.6979410353616036</c:v>
                      </c:pt>
                      <c:pt idx="2316">
                        <c:v>4.8090305408303138</c:v>
                      </c:pt>
                      <c:pt idx="2317">
                        <c:v>4.7833587856584021</c:v>
                      </c:pt>
                      <c:pt idx="2318">
                        <c:v>4.6004974559854439</c:v>
                      </c:pt>
                      <c:pt idx="2319">
                        <c:v>4.4383964952791191</c:v>
                      </c:pt>
                      <c:pt idx="2320">
                        <c:v>4.4827761516732636</c:v>
                      </c:pt>
                      <c:pt idx="2321">
                        <c:v>4.8297753431379693</c:v>
                      </c:pt>
                      <c:pt idx="2322">
                        <c:v>5.3025977542524512</c:v>
                      </c:pt>
                      <c:pt idx="2323">
                        <c:v>5.7317215411160944</c:v>
                      </c:pt>
                      <c:pt idx="2324">
                        <c:v>5.9672113238945359</c:v>
                      </c:pt>
                      <c:pt idx="2325">
                        <c:v>5.847427137906462</c:v>
                      </c:pt>
                      <c:pt idx="2326">
                        <c:v>5.5709782266845771</c:v>
                      </c:pt>
                      <c:pt idx="2327">
                        <c:v>5.5716789001749403</c:v>
                      </c:pt>
                      <c:pt idx="2328">
                        <c:v>5.9016460937620394</c:v>
                      </c:pt>
                      <c:pt idx="2329">
                        <c:v>6.1773438576506132</c:v>
                      </c:pt>
                      <c:pt idx="2330">
                        <c:v>6.3758872579641528</c:v>
                      </c:pt>
                      <c:pt idx="2331">
                        <c:v>6.3252889456005406</c:v>
                      </c:pt>
                      <c:pt idx="2332">
                        <c:v>6.1519044179539781</c:v>
                      </c:pt>
                      <c:pt idx="2333">
                        <c:v>6.0552056111503214</c:v>
                      </c:pt>
                      <c:pt idx="2334">
                        <c:v>6.0251704668091666</c:v>
                      </c:pt>
                      <c:pt idx="2335">
                        <c:v>6.1554071190052388</c:v>
                      </c:pt>
                      <c:pt idx="2336">
                        <c:v>6.4809270988388636</c:v>
                      </c:pt>
                      <c:pt idx="2337">
                        <c:v>6.9157759251296742</c:v>
                      </c:pt>
                      <c:pt idx="2338">
                        <c:v>7.4487626842489254</c:v>
                      </c:pt>
                      <c:pt idx="2339">
                        <c:v>7.6398826738868344</c:v>
                      </c:pt>
                      <c:pt idx="2340">
                        <c:v>7.8605983010509508</c:v>
                      </c:pt>
                      <c:pt idx="2341">
                        <c:v>8.0777881743610713</c:v>
                      </c:pt>
                      <c:pt idx="2342">
                        <c:v>8.1070149822538173</c:v>
                      </c:pt>
                      <c:pt idx="2343">
                        <c:v>8.0405061950154071</c:v>
                      </c:pt>
                      <c:pt idx="2344">
                        <c:v>8.1642816783274412</c:v>
                      </c:pt>
                      <c:pt idx="2345">
                        <c:v>8.2452929281503025</c:v>
                      </c:pt>
                      <c:pt idx="2346">
                        <c:v>8.0549817417159399</c:v>
                      </c:pt>
                      <c:pt idx="2347">
                        <c:v>7.7602878610998589</c:v>
                      </c:pt>
                      <c:pt idx="2348">
                        <c:v>7.284601518021887</c:v>
                      </c:pt>
                      <c:pt idx="2349">
                        <c:v>6.92014904861799</c:v>
                      </c:pt>
                      <c:pt idx="2350">
                        <c:v>6.6356207547081514</c:v>
                      </c:pt>
                      <c:pt idx="2351">
                        <c:v>6.4174908051127231</c:v>
                      </c:pt>
                      <c:pt idx="2352">
                        <c:v>6.4383750813172727</c:v>
                      </c:pt>
                      <c:pt idx="2353">
                        <c:v>6.5709292501789296</c:v>
                      </c:pt>
                      <c:pt idx="2354">
                        <c:v>6.7143836920053523</c:v>
                      </c:pt>
                      <c:pt idx="2355">
                        <c:v>6.8529738819909616</c:v>
                      </c:pt>
                      <c:pt idx="2356">
                        <c:v>6.9681140397669292</c:v>
                      </c:pt>
                      <c:pt idx="2357">
                        <c:v>6.9705634006495947</c:v>
                      </c:pt>
                      <c:pt idx="2358">
                        <c:v>6.8854345176340823</c:v>
                      </c:pt>
                      <c:pt idx="2359">
                        <c:v>6.7677041246048706</c:v>
                      </c:pt>
                      <c:pt idx="2360">
                        <c:v>6.7520639857124953</c:v>
                      </c:pt>
                      <c:pt idx="2361">
                        <c:v>6.8206041323248794</c:v>
                      </c:pt>
                      <c:pt idx="2362">
                        <c:v>6.8111624194237557</c:v>
                      </c:pt>
                      <c:pt idx="2363">
                        <c:v>6.6184066489446929</c:v>
                      </c:pt>
                      <c:pt idx="2364">
                        <c:v>6.4345443530959683</c:v>
                      </c:pt>
                      <c:pt idx="2365">
                        <c:v>6.1356202537040483</c:v>
                      </c:pt>
                      <c:pt idx="2366">
                        <c:v>5.8272687333042841</c:v>
                      </c:pt>
                      <c:pt idx="2367">
                        <c:v>5.6937661024092048</c:v>
                      </c:pt>
                      <c:pt idx="2368">
                        <c:v>5.7286121923012967</c:v>
                      </c:pt>
                      <c:pt idx="2369">
                        <c:v>5.6145984621606306</c:v>
                      </c:pt>
                      <c:pt idx="2370">
                        <c:v>5.3743890751448093</c:v>
                      </c:pt>
                      <c:pt idx="2371">
                        <c:v>5.2007489822289772</c:v>
                      </c:pt>
                      <c:pt idx="2372">
                        <c:v>5.1490389774494032</c:v>
                      </c:pt>
                      <c:pt idx="2373">
                        <c:v>5.2093973238629294</c:v>
                      </c:pt>
                      <c:pt idx="2374">
                        <c:v>5.3486395147333168</c:v>
                      </c:pt>
                      <c:pt idx="2375">
                        <c:v>5.4551612359074877</c:v>
                      </c:pt>
                      <c:pt idx="2376">
                        <c:v>5.5516371833753659</c:v>
                      </c:pt>
                      <c:pt idx="2377">
                        <c:v>5.5182892081463244</c:v>
                      </c:pt>
                      <c:pt idx="2378">
                        <c:v>5.2568197645075729</c:v>
                      </c:pt>
                      <c:pt idx="2379">
                        <c:v>4.9742510984631796</c:v>
                      </c:pt>
                      <c:pt idx="2380">
                        <c:v>4.8101018720111837</c:v>
                      </c:pt>
                      <c:pt idx="2381">
                        <c:v>4.8952859603299874</c:v>
                      </c:pt>
                      <c:pt idx="2382">
                        <c:v>5.0134536237266403</c:v>
                      </c:pt>
                      <c:pt idx="2383">
                        <c:v>5.2862286836377992</c:v>
                      </c:pt>
                      <c:pt idx="2384">
                        <c:v>5.5602225305722293</c:v>
                      </c:pt>
                      <c:pt idx="2385">
                        <c:v>5.6754959556425222</c:v>
                      </c:pt>
                      <c:pt idx="2386">
                        <c:v>5.7644814871743879</c:v>
                      </c:pt>
                      <c:pt idx="2387">
                        <c:v>5.9055144305601619</c:v>
                      </c:pt>
                      <c:pt idx="2388">
                        <c:v>6.0267047244690328</c:v>
                      </c:pt>
                      <c:pt idx="2389">
                        <c:v>6.2459387286303851</c:v>
                      </c:pt>
                      <c:pt idx="2390">
                        <c:v>6.4328607354094327</c:v>
                      </c:pt>
                      <c:pt idx="2391">
                        <c:v>6.5537519383049787</c:v>
                      </c:pt>
                      <c:pt idx="2392">
                        <c:v>6.4145669367762741</c:v>
                      </c:pt>
                      <c:pt idx="2393">
                        <c:v>6.236104747615304</c:v>
                      </c:pt>
                      <c:pt idx="2394">
                        <c:v>6.0617523863155256</c:v>
                      </c:pt>
                      <c:pt idx="2395">
                        <c:v>6.0421840181780917</c:v>
                      </c:pt>
                      <c:pt idx="2396">
                        <c:v>5.953387588667101</c:v>
                      </c:pt>
                      <c:pt idx="2397">
                        <c:v>5.8897068796772611</c:v>
                      </c:pt>
                      <c:pt idx="2398">
                        <c:v>5.9425515474510462</c:v>
                      </c:pt>
                      <c:pt idx="2399">
                        <c:v>6.0802125540083116</c:v>
                      </c:pt>
                      <c:pt idx="2400">
                        <c:v>6.1516762396873954</c:v>
                      </c:pt>
                      <c:pt idx="2401">
                        <c:v>6.1902345634436324</c:v>
                      </c:pt>
                      <c:pt idx="2402">
                        <c:v>6.2365537469893866</c:v>
                      </c:pt>
                      <c:pt idx="2403">
                        <c:v>6.2955023466201663</c:v>
                      </c:pt>
                      <c:pt idx="2404">
                        <c:v>6.1738159736205107</c:v>
                      </c:pt>
                      <c:pt idx="2405">
                        <c:v>6.0221281132877298</c:v>
                      </c:pt>
                      <c:pt idx="2406">
                        <c:v>6.0269150748004172</c:v>
                      </c:pt>
                      <c:pt idx="2407">
                        <c:v>5.8681211399432271</c:v>
                      </c:pt>
                      <c:pt idx="2408">
                        <c:v>5.8224963265513212</c:v>
                      </c:pt>
                      <c:pt idx="2409">
                        <c:v>5.7674545595010818</c:v>
                      </c:pt>
                      <c:pt idx="2410">
                        <c:v>5.7096782205301926</c:v>
                      </c:pt>
                      <c:pt idx="2411">
                        <c:v>5.7254678656382509</c:v>
                      </c:pt>
                      <c:pt idx="2412">
                        <c:v>5.704403280228437</c:v>
                      </c:pt>
                      <c:pt idx="2413">
                        <c:v>5.7110446766603173</c:v>
                      </c:pt>
                      <c:pt idx="2414">
                        <c:v>5.6942710750750543</c:v>
                      </c:pt>
                      <c:pt idx="2415">
                        <c:v>5.5217153250885058</c:v>
                      </c:pt>
                      <c:pt idx="2416">
                        <c:v>5.4930627829499947</c:v>
                      </c:pt>
                      <c:pt idx="2417">
                        <c:v>5.4528135427848081</c:v>
                      </c:pt>
                      <c:pt idx="2418">
                        <c:v>5.3834557688425262</c:v>
                      </c:pt>
                      <c:pt idx="2419">
                        <c:v>5.339944851324482</c:v>
                      </c:pt>
                      <c:pt idx="2420">
                        <c:v>5.2100516128825536</c:v>
                      </c:pt>
                      <c:pt idx="2421">
                        <c:v>5.1124932280162021</c:v>
                      </c:pt>
                      <c:pt idx="2422">
                        <c:v>5.0636410391740094</c:v>
                      </c:pt>
                      <c:pt idx="2423">
                        <c:v>5.0634060926609621</c:v>
                      </c:pt>
                      <c:pt idx="2424">
                        <c:v>4.986657473773275</c:v>
                      </c:pt>
                      <c:pt idx="2425">
                        <c:v>4.7913378080205851</c:v>
                      </c:pt>
                      <c:pt idx="2426">
                        <c:v>4.663872129417701</c:v>
                      </c:pt>
                      <c:pt idx="2427">
                        <c:v>4.6881079257191383</c:v>
                      </c:pt>
                      <c:pt idx="2428">
                        <c:v>4.8600748108898113</c:v>
                      </c:pt>
                      <c:pt idx="2429">
                        <c:v>5.0876268851097723</c:v>
                      </c:pt>
                      <c:pt idx="2430">
                        <c:v>5.2283740814909114</c:v>
                      </c:pt>
                      <c:pt idx="2431">
                        <c:v>5.2893555602974143</c:v>
                      </c:pt>
                      <c:pt idx="2432">
                        <c:v>5.2129100047006451</c:v>
                      </c:pt>
                      <c:pt idx="2433">
                        <c:v>5.03518424292725</c:v>
                      </c:pt>
                      <c:pt idx="2434">
                        <c:v>4.8545047959972774</c:v>
                      </c:pt>
                      <c:pt idx="2435">
                        <c:v>4.4184478823567126</c:v>
                      </c:pt>
                      <c:pt idx="2436">
                        <c:v>3.9451276227918912</c:v>
                      </c:pt>
                      <c:pt idx="2437">
                        <c:v>3.768367738174037</c:v>
                      </c:pt>
                      <c:pt idx="2438">
                        <c:v>3.6042122937710941</c:v>
                      </c:pt>
                      <c:pt idx="2439">
                        <c:v>3.472078198881591</c:v>
                      </c:pt>
                      <c:pt idx="2440">
                        <c:v>3.5052229696819199</c:v>
                      </c:pt>
                      <c:pt idx="2441">
                        <c:v>3.725918724256589</c:v>
                      </c:pt>
                      <c:pt idx="2442">
                        <c:v>3.999307388725486</c:v>
                      </c:pt>
                      <c:pt idx="2443">
                        <c:v>4.1755564044786961</c:v>
                      </c:pt>
                      <c:pt idx="2444">
                        <c:v>3.9460101429125589</c:v>
                      </c:pt>
                      <c:pt idx="2445">
                        <c:v>3.525274710692031</c:v>
                      </c:pt>
                      <c:pt idx="2446">
                        <c:v>3.057414577692362</c:v>
                      </c:pt>
                      <c:pt idx="2447">
                        <c:v>2.6668401762253011</c:v>
                      </c:pt>
                      <c:pt idx="2448">
                        <c:v>2.4156945298217378</c:v>
                      </c:pt>
                      <c:pt idx="2449">
                        <c:v>2.32443933056628</c:v>
                      </c:pt>
                      <c:pt idx="2450">
                        <c:v>2.4780364138297459</c:v>
                      </c:pt>
                      <c:pt idx="2451">
                        <c:v>2.8743093114534402</c:v>
                      </c:pt>
                      <c:pt idx="2452">
                        <c:v>3.2380824038650271</c:v>
                      </c:pt>
                      <c:pt idx="2453">
                        <c:v>3.0302524231581849</c:v>
                      </c:pt>
                      <c:pt idx="2454">
                        <c:v>2.8550053451581561</c:v>
                      </c:pt>
                      <c:pt idx="2455">
                        <c:v>2.9533734146019062</c:v>
                      </c:pt>
                      <c:pt idx="2456">
                        <c:v>3.2590397026122768</c:v>
                      </c:pt>
                      <c:pt idx="2457">
                        <c:v>3.6594102716494081</c:v>
                      </c:pt>
                      <c:pt idx="2458">
                        <c:v>3.928941348010937</c:v>
                      </c:pt>
                      <c:pt idx="2459">
                        <c:v>3.9363713713505541</c:v>
                      </c:pt>
                      <c:pt idx="2460">
                        <c:v>5.5486697004148429</c:v>
                      </c:pt>
                      <c:pt idx="2461">
                        <c:v>5.5689007323032582</c:v>
                      </c:pt>
                      <c:pt idx="2462">
                        <c:v>5.4955042576450932</c:v>
                      </c:pt>
                      <c:pt idx="2463">
                        <c:v>5.4032394430528967</c:v>
                      </c:pt>
                      <c:pt idx="2464">
                        <c:v>5.2277451121135261</c:v>
                      </c:pt>
                      <c:pt idx="2465">
                        <c:v>4.7626001964278641</c:v>
                      </c:pt>
                      <c:pt idx="2466">
                        <c:v>4.6580020535695343</c:v>
                      </c:pt>
                      <c:pt idx="2467">
                        <c:v>4.6723542006254339</c:v>
                      </c:pt>
                      <c:pt idx="2468">
                        <c:v>4.8742399946228376</c:v>
                      </c:pt>
                      <c:pt idx="2469">
                        <c:v>5.2115230342570253</c:v>
                      </c:pt>
                      <c:pt idx="2470">
                        <c:v>5.6240090920704446</c:v>
                      </c:pt>
                      <c:pt idx="2471">
                        <c:v>5.8796037234664498</c:v>
                      </c:pt>
                      <c:pt idx="2472">
                        <c:v>5.6498962916963844</c:v>
                      </c:pt>
                      <c:pt idx="2473">
                        <c:v>5.1006989222487142</c:v>
                      </c:pt>
                      <c:pt idx="2474">
                        <c:v>4.6598884242203553</c:v>
                      </c:pt>
                      <c:pt idx="2475">
                        <c:v>4.3426752002055693</c:v>
                      </c:pt>
                      <c:pt idx="2476">
                        <c:v>4.0584307393225894</c:v>
                      </c:pt>
                      <c:pt idx="2477">
                        <c:v>3.991751436752851</c:v>
                      </c:pt>
                      <c:pt idx="2478">
                        <c:v>4.0603559122190527</c:v>
                      </c:pt>
                      <c:pt idx="2479">
                        <c:v>4.1802132368000082</c:v>
                      </c:pt>
                      <c:pt idx="2480">
                        <c:v>4.2310598537174258</c:v>
                      </c:pt>
                      <c:pt idx="2481">
                        <c:v>4.1655300299565319</c:v>
                      </c:pt>
                      <c:pt idx="2482">
                        <c:v>4.1147856285006181</c:v>
                      </c:pt>
                      <c:pt idx="2483">
                        <c:v>3.9785283027764269</c:v>
                      </c:pt>
                      <c:pt idx="2484">
                        <c:v>4.2740664255723892</c:v>
                      </c:pt>
                      <c:pt idx="2485">
                        <c:v>4.315496331847692</c:v>
                      </c:pt>
                      <c:pt idx="2486">
                        <c:v>4.1370722066083241</c:v>
                      </c:pt>
                      <c:pt idx="2487">
                        <c:v>4.1533929576815094</c:v>
                      </c:pt>
                      <c:pt idx="2488">
                        <c:v>4.2148897405256687</c:v>
                      </c:pt>
                      <c:pt idx="2489">
                        <c:v>4.3943808635767967</c:v>
                      </c:pt>
                      <c:pt idx="2490">
                        <c:v>4.0223547691046617</c:v>
                      </c:pt>
                      <c:pt idx="2491">
                        <c:v>3.716224928277525</c:v>
                      </c:pt>
                      <c:pt idx="2492">
                        <c:v>3.7811306165525309</c:v>
                      </c:pt>
                      <c:pt idx="2493">
                        <c:v>4.1777818281767889</c:v>
                      </c:pt>
                      <c:pt idx="2494">
                        <c:v>4.3981788413933307</c:v>
                      </c:pt>
                      <c:pt idx="2495">
                        <c:v>4.3889508431974846</c:v>
                      </c:pt>
                      <c:pt idx="2496">
                        <c:v>4.1748501634568349</c:v>
                      </c:pt>
                      <c:pt idx="2497">
                        <c:v>4.1787025073892812</c:v>
                      </c:pt>
                      <c:pt idx="2498">
                        <c:v>4.0359564152630911</c:v>
                      </c:pt>
                      <c:pt idx="2499">
                        <c:v>3.8371894622065121</c:v>
                      </c:pt>
                      <c:pt idx="2500">
                        <c:v>3.2319377473045612</c:v>
                      </c:pt>
                      <c:pt idx="2501">
                        <c:v>2.6733532028128999</c:v>
                      </c:pt>
                      <c:pt idx="2502">
                        <c:v>2.4074819148541309</c:v>
                      </c:pt>
                      <c:pt idx="2503">
                        <c:v>2.075363534943107</c:v>
                      </c:pt>
                      <c:pt idx="2504">
                        <c:v>1.7907848115217799</c:v>
                      </c:pt>
                      <c:pt idx="2505">
                        <c:v>1.7855530765360541</c:v>
                      </c:pt>
                      <c:pt idx="2506">
                        <c:v>1.566472873134132</c:v>
                      </c:pt>
                      <c:pt idx="2507">
                        <c:v>1.2314182796143121</c:v>
                      </c:pt>
                      <c:pt idx="2508">
                        <c:v>1.1347756819037511</c:v>
                      </c:pt>
                      <c:pt idx="2509">
                        <c:v>1.083525120625263</c:v>
                      </c:pt>
                      <c:pt idx="2510">
                        <c:v>1.152546656795334</c:v>
                      </c:pt>
                      <c:pt idx="2511">
                        <c:v>1.0440884510269799</c:v>
                      </c:pt>
                      <c:pt idx="2512">
                        <c:v>0.85862561606262211</c:v>
                      </c:pt>
                      <c:pt idx="2513">
                        <c:v>0.74238343707909582</c:v>
                      </c:pt>
                      <c:pt idx="2514">
                        <c:v>0.68266033382658475</c:v>
                      </c:pt>
                      <c:pt idx="2515">
                        <c:v>0.54061826916688593</c:v>
                      </c:pt>
                      <c:pt idx="2516">
                        <c:v>0.35622004106059629</c:v>
                      </c:pt>
                      <c:pt idx="2517">
                        <c:v>-0.27668085760118011</c:v>
                      </c:pt>
                      <c:pt idx="2518">
                        <c:v>-0.7071493839207178</c:v>
                      </c:pt>
                      <c:pt idx="2519">
                        <c:v>-0.82641203573146749</c:v>
                      </c:pt>
                      <c:pt idx="2520">
                        <c:v>-0.71215810313137506</c:v>
                      </c:pt>
                      <c:pt idx="2521">
                        <c:v>-0.65862971448986318</c:v>
                      </c:pt>
                      <c:pt idx="2522">
                        <c:v>-0.76944891905749346</c:v>
                      </c:pt>
                      <c:pt idx="2523">
                        <c:v>-0.80516892108908245</c:v>
                      </c:pt>
                      <c:pt idx="2524">
                        <c:v>2.183386461207856</c:v>
                      </c:pt>
                      <c:pt idx="2525">
                        <c:v>0.2443363680761744</c:v>
                      </c:pt>
                      <c:pt idx="2526">
                        <c:v>-0.42978434852854952</c:v>
                      </c:pt>
                      <c:pt idx="2527">
                        <c:v>-1.7773834376660249</c:v>
                      </c:pt>
                      <c:pt idx="2528">
                        <c:v>-1.801567043335649</c:v>
                      </c:pt>
                      <c:pt idx="2529">
                        <c:v>-1.600570238252311</c:v>
                      </c:pt>
                      <c:pt idx="2530">
                        <c:v>-1.119260761483007</c:v>
                      </c:pt>
                      <c:pt idx="2531">
                        <c:v>2.7951179197431468</c:v>
                      </c:pt>
                      <c:pt idx="2532">
                        <c:v>-2.3462080693740859</c:v>
                      </c:pt>
                      <c:pt idx="2533">
                        <c:v>0.18268826024594351</c:v>
                      </c:pt>
                      <c:pt idx="2534">
                        <c:v>-1.5563767534377619</c:v>
                      </c:pt>
                      <c:pt idx="2535">
                        <c:v>-0.93060142657034173</c:v>
                      </c:pt>
                      <c:pt idx="2536">
                        <c:v>-1.306823840092044</c:v>
                      </c:pt>
                      <c:pt idx="2537">
                        <c:v>-1.9902928559636559</c:v>
                      </c:pt>
                      <c:pt idx="2538">
                        <c:v>-2.1035718670243959</c:v>
                      </c:pt>
                      <c:pt idx="2539">
                        <c:v>-1.611226314137904</c:v>
                      </c:pt>
                      <c:pt idx="2540">
                        <c:v>-1.8625902049745211</c:v>
                      </c:pt>
                      <c:pt idx="2541">
                        <c:v>-1.1613486993668289</c:v>
                      </c:pt>
                      <c:pt idx="2542">
                        <c:v>-1.0076316805801291</c:v>
                      </c:pt>
                      <c:pt idx="2543">
                        <c:v>-1.045956111269986</c:v>
                      </c:pt>
                      <c:pt idx="2544">
                        <c:v>-1.0696198362145111</c:v>
                      </c:pt>
                      <c:pt idx="2545">
                        <c:v>-1.144999627648535</c:v>
                      </c:pt>
                      <c:pt idx="2546">
                        <c:v>-1.125079945193896</c:v>
                      </c:pt>
                      <c:pt idx="2547">
                        <c:v>-1.055653391454924</c:v>
                      </c:pt>
                      <c:pt idx="2548">
                        <c:v>-1.009605595363291</c:v>
                      </c:pt>
                      <c:pt idx="2549">
                        <c:v>-1.040605450105806</c:v>
                      </c:pt>
                      <c:pt idx="2550">
                        <c:v>-1.1439283013912791</c:v>
                      </c:pt>
                      <c:pt idx="2551">
                        <c:v>-1.0568043668364671</c:v>
                      </c:pt>
                      <c:pt idx="2552">
                        <c:v>-0.98574436306448954</c:v>
                      </c:pt>
                      <c:pt idx="2553">
                        <c:v>-0.945307428079599</c:v>
                      </c:pt>
                      <c:pt idx="2554">
                        <c:v>-0.79049023489978054</c:v>
                      </c:pt>
                      <c:pt idx="2555">
                        <c:v>-0.77157265351613957</c:v>
                      </c:pt>
                      <c:pt idx="2556">
                        <c:v>-0.67314951839942505</c:v>
                      </c:pt>
                      <c:pt idx="2557">
                        <c:v>-0.87047317831084348</c:v>
                      </c:pt>
                      <c:pt idx="2558">
                        <c:v>-0.7701563597445793</c:v>
                      </c:pt>
                      <c:pt idx="2559">
                        <c:v>-0.65197534753126862</c:v>
                      </c:pt>
                      <c:pt idx="2560">
                        <c:v>-0.64828890523534544</c:v>
                      </c:pt>
                      <c:pt idx="2561">
                        <c:v>-0.63684709066438272</c:v>
                      </c:pt>
                      <c:pt idx="2562">
                        <c:v>-0.69984026512142194</c:v>
                      </c:pt>
                      <c:pt idx="2563">
                        <c:v>-0.78275806472150622</c:v>
                      </c:pt>
                      <c:pt idx="2564">
                        <c:v>-0.79537918191798884</c:v>
                      </c:pt>
                      <c:pt idx="2565">
                        <c:v>-0.62070980141181753</c:v>
                      </c:pt>
                      <c:pt idx="2566">
                        <c:v>-0.34020533450889268</c:v>
                      </c:pt>
                      <c:pt idx="2567">
                        <c:v>-0.17888874958870171</c:v>
                      </c:pt>
                      <c:pt idx="2568">
                        <c:v>-9.3686336224169192E-2</c:v>
                      </c:pt>
                      <c:pt idx="2569">
                        <c:v>4.017650007066749E-2</c:v>
                      </c:pt>
                      <c:pt idx="2570">
                        <c:v>0.17809999374407801</c:v>
                      </c:pt>
                      <c:pt idx="2571">
                        <c:v>0.1134505102720442</c:v>
                      </c:pt>
                      <c:pt idx="2572">
                        <c:v>0.2304923438697602</c:v>
                      </c:pt>
                      <c:pt idx="2573">
                        <c:v>-0.6449184290650084</c:v>
                      </c:pt>
                      <c:pt idx="2574">
                        <c:v>-8.0816863532383418E-2</c:v>
                      </c:pt>
                      <c:pt idx="2575">
                        <c:v>-0.19185213312025179</c:v>
                      </c:pt>
                      <c:pt idx="2576">
                        <c:v>2.6385251704741711E-2</c:v>
                      </c:pt>
                      <c:pt idx="2577">
                        <c:v>-2.0080441684742309E-2</c:v>
                      </c:pt>
                      <c:pt idx="2578">
                        <c:v>-0.29715219727040199</c:v>
                      </c:pt>
                      <c:pt idx="2579">
                        <c:v>-0.60654706868416486</c:v>
                      </c:pt>
                      <c:pt idx="2580">
                        <c:v>-0.67186378635630162</c:v>
                      </c:pt>
                      <c:pt idx="2581">
                        <c:v>-0.72138549063303981</c:v>
                      </c:pt>
                      <c:pt idx="2582">
                        <c:v>-0.8495952929562034</c:v>
                      </c:pt>
                      <c:pt idx="2583">
                        <c:v>-1.1135097170738919</c:v>
                      </c:pt>
                      <c:pt idx="2584">
                        <c:v>-1.524282203019141</c:v>
                      </c:pt>
                      <c:pt idx="2585">
                        <c:v>-1.276922043637563</c:v>
                      </c:pt>
                      <c:pt idx="2586">
                        <c:v>-0.77437144737369201</c:v>
                      </c:pt>
                      <c:pt idx="2587">
                        <c:v>-0.79430852065099689</c:v>
                      </c:pt>
                      <c:pt idx="2588">
                        <c:v>-1.1071838133321841</c:v>
                      </c:pt>
                      <c:pt idx="2589">
                        <c:v>-1.093505076141144</c:v>
                      </c:pt>
                      <c:pt idx="2590">
                        <c:v>-1.107935064824993</c:v>
                      </c:pt>
                      <c:pt idx="2591">
                        <c:v>-1.008549627984767</c:v>
                      </c:pt>
                      <c:pt idx="2592">
                        <c:v>-1.00554574348569</c:v>
                      </c:pt>
                      <c:pt idx="2593">
                        <c:v>-0.8299509463705006</c:v>
                      </c:pt>
                      <c:pt idx="2594">
                        <c:v>-0.76240022420816767</c:v>
                      </c:pt>
                      <c:pt idx="2595">
                        <c:v>-0.72979142545148068</c:v>
                      </c:pt>
                      <c:pt idx="2596">
                        <c:v>-0.70738926960708048</c:v>
                      </c:pt>
                      <c:pt idx="2597">
                        <c:v>-0.7597151771282703</c:v>
                      </c:pt>
                      <c:pt idx="2598">
                        <c:v>-0.71102343938068335</c:v>
                      </c:pt>
                      <c:pt idx="2599">
                        <c:v>-0.61980201166103166</c:v>
                      </c:pt>
                      <c:pt idx="2600">
                        <c:v>-0.68764116624503979</c:v>
                      </c:pt>
                      <c:pt idx="2601">
                        <c:v>-0.47478169331889658</c:v>
                      </c:pt>
                      <c:pt idx="2602">
                        <c:v>-0.34900221731506298</c:v>
                      </c:pt>
                      <c:pt idx="2603">
                        <c:v>-0.26236060428279051</c:v>
                      </c:pt>
                      <c:pt idx="2604">
                        <c:v>-0.21361537712031561</c:v>
                      </c:pt>
                      <c:pt idx="2605">
                        <c:v>-0.22407191966332191</c:v>
                      </c:pt>
                      <c:pt idx="2606">
                        <c:v>-0.27814148275761102</c:v>
                      </c:pt>
                      <c:pt idx="2607">
                        <c:v>-0.29492273888859361</c:v>
                      </c:pt>
                      <c:pt idx="2608">
                        <c:v>-0.25948968153709828</c:v>
                      </c:pt>
                      <c:pt idx="2609">
                        <c:v>-0.28884074248155273</c:v>
                      </c:pt>
                      <c:pt idx="2610">
                        <c:v>-0.36048863306662698</c:v>
                      </c:pt>
                      <c:pt idx="2611">
                        <c:v>-0.50125611782191304</c:v>
                      </c:pt>
                      <c:pt idx="2612">
                        <c:v>-0.36297029354167248</c:v>
                      </c:pt>
                      <c:pt idx="2613">
                        <c:v>-0.1054415784686424</c:v>
                      </c:pt>
                      <c:pt idx="2614">
                        <c:v>0.1272619404545626</c:v>
                      </c:pt>
                      <c:pt idx="2615">
                        <c:v>8.3571900816569525E-2</c:v>
                      </c:pt>
                      <c:pt idx="2616">
                        <c:v>1.9359524030089319E-2</c:v>
                      </c:pt>
                      <c:pt idx="2617">
                        <c:v>4.3799957792674843E-2</c:v>
                      </c:pt>
                      <c:pt idx="2618">
                        <c:v>-9.8550657822914181E-2</c:v>
                      </c:pt>
                      <c:pt idx="2619">
                        <c:v>-0.26833494131946051</c:v>
                      </c:pt>
                      <c:pt idx="2620">
                        <c:v>-0.29412339959352829</c:v>
                      </c:pt>
                      <c:pt idx="2621">
                        <c:v>-0.1742476642679586</c:v>
                      </c:pt>
                      <c:pt idx="2622">
                        <c:v>-8.7808824995525406E-2</c:v>
                      </c:pt>
                      <c:pt idx="2623">
                        <c:v>7.4831100846721441E-2</c:v>
                      </c:pt>
                      <c:pt idx="2624">
                        <c:v>0.24579459602824369</c:v>
                      </c:pt>
                      <c:pt idx="2625">
                        <c:v>0.60179692703389842</c:v>
                      </c:pt>
                      <c:pt idx="2626">
                        <c:v>0.926288953541617</c:v>
                      </c:pt>
                      <c:pt idx="2627">
                        <c:v>1.1143217165456281</c:v>
                      </c:pt>
                      <c:pt idx="2628">
                        <c:v>0.93736999085936401</c:v>
                      </c:pt>
                      <c:pt idx="2629">
                        <c:v>0.61511390532993493</c:v>
                      </c:pt>
                      <c:pt idx="2630">
                        <c:v>0.4264092288461504</c:v>
                      </c:pt>
                      <c:pt idx="2631">
                        <c:v>0.36580678528503158</c:v>
                      </c:pt>
                      <c:pt idx="2632">
                        <c:v>4.5266702759371877E-2</c:v>
                      </c:pt>
                      <c:pt idx="2633">
                        <c:v>4.6539077938927469E-2</c:v>
                      </c:pt>
                      <c:pt idx="2634">
                        <c:v>1.207623876480792E-2</c:v>
                      </c:pt>
                      <c:pt idx="2635">
                        <c:v>-4.1398004208841863E-2</c:v>
                      </c:pt>
                      <c:pt idx="2636">
                        <c:v>-3.9902720315727662E-2</c:v>
                      </c:pt>
                      <c:pt idx="2637">
                        <c:v>-0.1214108055413731</c:v>
                      </c:pt>
                      <c:pt idx="2638">
                        <c:v>-0.16802129385096071</c:v>
                      </c:pt>
                      <c:pt idx="2639">
                        <c:v>-0.27022687457993461</c:v>
                      </c:pt>
                      <c:pt idx="2640">
                        <c:v>-0.40935112533333412</c:v>
                      </c:pt>
                      <c:pt idx="2641">
                        <c:v>-0.40414929728099591</c:v>
                      </c:pt>
                      <c:pt idx="2642">
                        <c:v>-0.60475034947329986</c:v>
                      </c:pt>
                      <c:pt idx="2643">
                        <c:v>-0.68485590606516344</c:v>
                      </c:pt>
                      <c:pt idx="2644">
                        <c:v>-0.4804277953734033</c:v>
                      </c:pt>
                      <c:pt idx="2645">
                        <c:v>-0.3619249455777071</c:v>
                      </c:pt>
                      <c:pt idx="2646">
                        <c:v>-0.3473267749793954</c:v>
                      </c:pt>
                      <c:pt idx="2647">
                        <c:v>-0.18791013278705929</c:v>
                      </c:pt>
                      <c:pt idx="2648">
                        <c:v>0.22299038638861199</c:v>
                      </c:pt>
                      <c:pt idx="2649">
                        <c:v>0.84135288538590525</c:v>
                      </c:pt>
                      <c:pt idx="2650">
                        <c:v>1.222488830615128</c:v>
                      </c:pt>
                      <c:pt idx="2651">
                        <c:v>1.5343313991076459</c:v>
                      </c:pt>
                      <c:pt idx="2652">
                        <c:v>1.4287327802984739</c:v>
                      </c:pt>
                      <c:pt idx="2653">
                        <c:v>1.3373675285947051</c:v>
                      </c:pt>
                      <c:pt idx="2654">
                        <c:v>1.4550938933106721</c:v>
                      </c:pt>
                      <c:pt idx="2655">
                        <c:v>1.648232272352858</c:v>
                      </c:pt>
                      <c:pt idx="2656">
                        <c:v>1.5795405255470589</c:v>
                      </c:pt>
                      <c:pt idx="2657">
                        <c:v>1.424695451097578</c:v>
                      </c:pt>
                      <c:pt idx="2658">
                        <c:v>1.267942143707034</c:v>
                      </c:pt>
                      <c:pt idx="2659">
                        <c:v>0.81038435075898363</c:v>
                      </c:pt>
                      <c:pt idx="2660">
                        <c:v>0.36465001131844682</c:v>
                      </c:pt>
                      <c:pt idx="2661">
                        <c:v>8.06176123299992E-2</c:v>
                      </c:pt>
                      <c:pt idx="2662">
                        <c:v>9.7708221543033481E-4</c:v>
                      </c:pt>
                      <c:pt idx="2663">
                        <c:v>-0.25424232067978358</c:v>
                      </c:pt>
                      <c:pt idx="2664">
                        <c:v>-0.38574889262442802</c:v>
                      </c:pt>
                      <c:pt idx="2665">
                        <c:v>-0.51174702253694637</c:v>
                      </c:pt>
                      <c:pt idx="2666">
                        <c:v>-0.45421077771245782</c:v>
                      </c:pt>
                      <c:pt idx="2667">
                        <c:v>-0.2374427871849662</c:v>
                      </c:pt>
                      <c:pt idx="2668">
                        <c:v>-7.2140636992725077E-2</c:v>
                      </c:pt>
                      <c:pt idx="2669">
                        <c:v>1.348392571240792E-3</c:v>
                      </c:pt>
                      <c:pt idx="2670">
                        <c:v>1.6555021391485231E-3</c:v>
                      </c:pt>
                      <c:pt idx="2671">
                        <c:v>0.12220347378476951</c:v>
                      </c:pt>
                      <c:pt idx="2672">
                        <c:v>0.16924882619088741</c:v>
                      </c:pt>
                      <c:pt idx="2673">
                        <c:v>0.21358005334203459</c:v>
                      </c:pt>
                      <c:pt idx="2674">
                        <c:v>0.46996566144732838</c:v>
                      </c:pt>
                      <c:pt idx="2675">
                        <c:v>0.76019628029367992</c:v>
                      </c:pt>
                      <c:pt idx="2676">
                        <c:v>0.86856355115980544</c:v>
                      </c:pt>
                      <c:pt idx="2677">
                        <c:v>0.91713159395792632</c:v>
                      </c:pt>
                      <c:pt idx="2678">
                        <c:v>1.017629829596757</c:v>
                      </c:pt>
                      <c:pt idx="2679">
                        <c:v>1.255008664325471</c:v>
                      </c:pt>
                      <c:pt idx="2680">
                        <c:v>1.426038312060705</c:v>
                      </c:pt>
                      <c:pt idx="2681">
                        <c:v>1.441409534030621</c:v>
                      </c:pt>
                      <c:pt idx="2682">
                        <c:v>1.4314658225436141</c:v>
                      </c:pt>
                      <c:pt idx="2683">
                        <c:v>1.378014746883359</c:v>
                      </c:pt>
                      <c:pt idx="2684">
                        <c:v>1.4592618920190461</c:v>
                      </c:pt>
                      <c:pt idx="2685">
                        <c:v>1.5384646158012909</c:v>
                      </c:pt>
                      <c:pt idx="2686">
                        <c:v>1.5635472683385421</c:v>
                      </c:pt>
                      <c:pt idx="2687">
                        <c:v>1.653318686208785</c:v>
                      </c:pt>
                      <c:pt idx="2688">
                        <c:v>1.7405940054243181</c:v>
                      </c:pt>
                      <c:pt idx="2689">
                        <c:v>1.802207782324234</c:v>
                      </c:pt>
                      <c:pt idx="2690">
                        <c:v>1.8633160265229549</c:v>
                      </c:pt>
                      <c:pt idx="2691">
                        <c:v>1.9665871110725781</c:v>
                      </c:pt>
                      <c:pt idx="2692">
                        <c:v>1.986029971920259</c:v>
                      </c:pt>
                      <c:pt idx="2693">
                        <c:v>1.8826264148555549</c:v>
                      </c:pt>
                      <c:pt idx="2694">
                        <c:v>1.824647378318728</c:v>
                      </c:pt>
                      <c:pt idx="2695">
                        <c:v>1.9248605933680101</c:v>
                      </c:pt>
                      <c:pt idx="2696">
                        <c:v>2.07923432426134</c:v>
                      </c:pt>
                      <c:pt idx="2697">
                        <c:v>2.1651794035492942</c:v>
                      </c:pt>
                      <c:pt idx="2698">
                        <c:v>2.3253002621070271</c:v>
                      </c:pt>
                      <c:pt idx="2699">
                        <c:v>2.417154713643634</c:v>
                      </c:pt>
                      <c:pt idx="2700">
                        <c:v>2.3647262129079381</c:v>
                      </c:pt>
                      <c:pt idx="2701">
                        <c:v>2.4312095837200021</c:v>
                      </c:pt>
                      <c:pt idx="2702">
                        <c:v>2.5828665011437559</c:v>
                      </c:pt>
                      <c:pt idx="2703">
                        <c:v>2.5394493703459888</c:v>
                      </c:pt>
                      <c:pt idx="2704">
                        <c:v>2.398783496406323</c:v>
                      </c:pt>
                      <c:pt idx="2705">
                        <c:v>2.109815281592395</c:v>
                      </c:pt>
                      <c:pt idx="2706">
                        <c:v>1.774786802174215</c:v>
                      </c:pt>
                      <c:pt idx="2707">
                        <c:v>1.760904790780615</c:v>
                      </c:pt>
                      <c:pt idx="2708">
                        <c:v>1.938492849884849</c:v>
                      </c:pt>
                      <c:pt idx="2709">
                        <c:v>2.112251942514729</c:v>
                      </c:pt>
                      <c:pt idx="2710">
                        <c:v>2.1680946749302068</c:v>
                      </c:pt>
                      <c:pt idx="2711">
                        <c:v>2.2203553287101392</c:v>
                      </c:pt>
                      <c:pt idx="2712">
                        <c:v>2.312340446946032</c:v>
                      </c:pt>
                      <c:pt idx="2713">
                        <c:v>2.3836863233031789</c:v>
                      </c:pt>
                      <c:pt idx="2714">
                        <c:v>2.511270102795859</c:v>
                      </c:pt>
                      <c:pt idx="2715">
                        <c:v>2.4676686010097391</c:v>
                      </c:pt>
                      <c:pt idx="2716">
                        <c:v>2.371128292866294</c:v>
                      </c:pt>
                      <c:pt idx="2717">
                        <c:v>2.456454611117866</c:v>
                      </c:pt>
                      <c:pt idx="2718">
                        <c:v>2.595681129365909</c:v>
                      </c:pt>
                      <c:pt idx="2719">
                        <c:v>2.7842315199247278</c:v>
                      </c:pt>
                      <c:pt idx="2720">
                        <c:v>3.0491509891938109</c:v>
                      </c:pt>
                      <c:pt idx="2721">
                        <c:v>3.206223437297449</c:v>
                      </c:pt>
                      <c:pt idx="2722">
                        <c:v>3.3791081039102</c:v>
                      </c:pt>
                      <c:pt idx="2723">
                        <c:v>3.4114882311394381</c:v>
                      </c:pt>
                      <c:pt idx="2724">
                        <c:v>3.516223857688741</c:v>
                      </c:pt>
                      <c:pt idx="2725">
                        <c:v>3.6537825547661038</c:v>
                      </c:pt>
                      <c:pt idx="2726">
                        <c:v>3.8001840428555238</c:v>
                      </c:pt>
                      <c:pt idx="2727">
                        <c:v>3.6684220342881759</c:v>
                      </c:pt>
                      <c:pt idx="2728">
                        <c:v>3.3847571145689752</c:v>
                      </c:pt>
                      <c:pt idx="2729">
                        <c:v>3.1380743532164899</c:v>
                      </c:pt>
                      <c:pt idx="2730">
                        <c:v>2.9247936666084948</c:v>
                      </c:pt>
                      <c:pt idx="2731">
                        <c:v>2.8566290422380129</c:v>
                      </c:pt>
                      <c:pt idx="2732">
                        <c:v>2.9245824135388681</c:v>
                      </c:pt>
                      <c:pt idx="2733">
                        <c:v>3.2168656561098361</c:v>
                      </c:pt>
                      <c:pt idx="2734">
                        <c:v>3.58498043243155</c:v>
                      </c:pt>
                      <c:pt idx="2735">
                        <c:v>3.8790120518771598</c:v>
                      </c:pt>
                      <c:pt idx="2736">
                        <c:v>4.0428330252044304</c:v>
                      </c:pt>
                      <c:pt idx="2737">
                        <c:v>3.9314739041719942</c:v>
                      </c:pt>
                      <c:pt idx="2738">
                        <c:v>3.8153940092542711</c:v>
                      </c:pt>
                      <c:pt idx="2739">
                        <c:v>3.7188958890351449</c:v>
                      </c:pt>
                      <c:pt idx="2740">
                        <c:v>3.8312248274305252</c:v>
                      </c:pt>
                      <c:pt idx="2741">
                        <c:v>4.1183512193821752</c:v>
                      </c:pt>
                      <c:pt idx="2742">
                        <c:v>4.2884816325800266</c:v>
                      </c:pt>
                      <c:pt idx="2743">
                        <c:v>4.1457043637739543</c:v>
                      </c:pt>
                      <c:pt idx="2744">
                        <c:v>4.1410600021320327</c:v>
                      </c:pt>
                      <c:pt idx="2745">
                        <c:v>4.2139306148094002</c:v>
                      </c:pt>
                      <c:pt idx="2746">
                        <c:v>4.3672045681823306</c:v>
                      </c:pt>
                      <c:pt idx="2747">
                        <c:v>4.689276948458958</c:v>
                      </c:pt>
                      <c:pt idx="2748">
                        <c:v>4.9116972359883251</c:v>
                      </c:pt>
                      <c:pt idx="2749">
                        <c:v>5.1240578353371209</c:v>
                      </c:pt>
                      <c:pt idx="2750">
                        <c:v>5.2679756695160993</c:v>
                      </c:pt>
                      <c:pt idx="2751">
                        <c:v>5.3231847576977271</c:v>
                      </c:pt>
                      <c:pt idx="2752">
                        <c:v>5.182600316964951</c:v>
                      </c:pt>
                      <c:pt idx="2753">
                        <c:v>5.0362084045395656</c:v>
                      </c:pt>
                      <c:pt idx="2754">
                        <c:v>4.8907043345939911</c:v>
                      </c:pt>
                      <c:pt idx="2755">
                        <c:v>4.839928705060597</c:v>
                      </c:pt>
                      <c:pt idx="2756">
                        <c:v>4.8828413424472652</c:v>
                      </c:pt>
                      <c:pt idx="2757">
                        <c:v>4.9965024901876829</c:v>
                      </c:pt>
                      <c:pt idx="2758">
                        <c:v>4.949445378844378</c:v>
                      </c:pt>
                      <c:pt idx="2759">
                        <c:v>4.8432390608867708</c:v>
                      </c:pt>
                      <c:pt idx="2760">
                        <c:v>4.9088566315977067</c:v>
                      </c:pt>
                      <c:pt idx="2761">
                        <c:v>4.8254870625921553</c:v>
                      </c:pt>
                      <c:pt idx="2762">
                        <c:v>4.6520792606993293</c:v>
                      </c:pt>
                      <c:pt idx="2763">
                        <c:v>4.5966928240406881</c:v>
                      </c:pt>
                      <c:pt idx="2764">
                        <c:v>4.7330739308227514</c:v>
                      </c:pt>
                      <c:pt idx="2765">
                        <c:v>4.7485082042278037</c:v>
                      </c:pt>
                      <c:pt idx="2766">
                        <c:v>4.6782347895158631</c:v>
                      </c:pt>
                      <c:pt idx="2767">
                        <c:v>4.3091988804253898</c:v>
                      </c:pt>
                      <c:pt idx="2768">
                        <c:v>4.0271557595261669</c:v>
                      </c:pt>
                      <c:pt idx="2769">
                        <c:v>3.8024877053923949</c:v>
                      </c:pt>
                      <c:pt idx="2770">
                        <c:v>3.7299657880839772</c:v>
                      </c:pt>
                      <c:pt idx="2771">
                        <c:v>3.776324951474606</c:v>
                      </c:pt>
                      <c:pt idx="2772">
                        <c:v>3.93194195791009</c:v>
                      </c:pt>
                      <c:pt idx="2773">
                        <c:v>4.0968344321791257</c:v>
                      </c:pt>
                      <c:pt idx="2774">
                        <c:v>4.203687171369797</c:v>
                      </c:pt>
                      <c:pt idx="2775">
                        <c:v>4.1633071926054308</c:v>
                      </c:pt>
                      <c:pt idx="2776">
                        <c:v>4.0090161864275711</c:v>
                      </c:pt>
                      <c:pt idx="2777">
                        <c:v>3.960794694541228</c:v>
                      </c:pt>
                      <c:pt idx="2778">
                        <c:v>4.0985975408488864</c:v>
                      </c:pt>
                      <c:pt idx="2779">
                        <c:v>4.2231901000098242</c:v>
                      </c:pt>
                      <c:pt idx="2780">
                        <c:v>4.1295494639912018</c:v>
                      </c:pt>
                      <c:pt idx="2781">
                        <c:v>4.2293261627622263</c:v>
                      </c:pt>
                      <c:pt idx="2782">
                        <c:v>4.4777012360324102</c:v>
                      </c:pt>
                      <c:pt idx="2783">
                        <c:v>4.6997268237852259</c:v>
                      </c:pt>
                      <c:pt idx="2784">
                        <c:v>4.9064721400047464</c:v>
                      </c:pt>
                      <c:pt idx="2785">
                        <c:v>4.9416401386969966</c:v>
                      </c:pt>
                      <c:pt idx="2786">
                        <c:v>4.8821961611168732</c:v>
                      </c:pt>
                      <c:pt idx="2787">
                        <c:v>4.610159534600915</c:v>
                      </c:pt>
                      <c:pt idx="2788">
                        <c:v>4.4062035751401121</c:v>
                      </c:pt>
                      <c:pt idx="2789">
                        <c:v>4.2284650375033976</c:v>
                      </c:pt>
                      <c:pt idx="2790">
                        <c:v>4.0587038237979431</c:v>
                      </c:pt>
                      <c:pt idx="2791">
                        <c:v>3.8453187054279909</c:v>
                      </c:pt>
                      <c:pt idx="2792">
                        <c:v>3.7675927330126231</c:v>
                      </c:pt>
                      <c:pt idx="2793">
                        <c:v>3.7884361535959248</c:v>
                      </c:pt>
                      <c:pt idx="2794">
                        <c:v>3.8541509034675272</c:v>
                      </c:pt>
                      <c:pt idx="2795">
                        <c:v>3.7871329532386411</c:v>
                      </c:pt>
                      <c:pt idx="2796">
                        <c:v>3.878369376585229</c:v>
                      </c:pt>
                      <c:pt idx="2797">
                        <c:v>3.9648597765014961</c:v>
                      </c:pt>
                      <c:pt idx="2798">
                        <c:v>4.1718915381055144</c:v>
                      </c:pt>
                      <c:pt idx="2799">
                        <c:v>4.3639516350273162</c:v>
                      </c:pt>
                      <c:pt idx="2800">
                        <c:v>4.3876669976480551</c:v>
                      </c:pt>
                      <c:pt idx="2801">
                        <c:v>4.2474230296108502</c:v>
                      </c:pt>
                      <c:pt idx="2802">
                        <c:v>4.2205856770121821</c:v>
                      </c:pt>
                      <c:pt idx="2803">
                        <c:v>4.3978587514868837</c:v>
                      </c:pt>
                      <c:pt idx="2804">
                        <c:v>4.3976981915859108</c:v>
                      </c:pt>
                      <c:pt idx="2805">
                        <c:v>4.3436638038651312</c:v>
                      </c:pt>
                      <c:pt idx="2806">
                        <c:v>4.1372504151632636</c:v>
                      </c:pt>
                      <c:pt idx="2807">
                        <c:v>4.0337690752825477</c:v>
                      </c:pt>
                      <c:pt idx="2808">
                        <c:v>3.8039593655752251</c:v>
                      </c:pt>
                      <c:pt idx="2809">
                        <c:v>3.5291071792427999</c:v>
                      </c:pt>
                      <c:pt idx="2810">
                        <c:v>3.4586419049121391</c:v>
                      </c:pt>
                      <c:pt idx="2811">
                        <c:v>3.5341117288559332</c:v>
                      </c:pt>
                      <c:pt idx="2812">
                        <c:v>3.6173604384911031</c:v>
                      </c:pt>
                      <c:pt idx="2813">
                        <c:v>3.5662714798237678</c:v>
                      </c:pt>
                      <c:pt idx="2814">
                        <c:v>3.505489046399068</c:v>
                      </c:pt>
                      <c:pt idx="2815">
                        <c:v>3.5684827731873869</c:v>
                      </c:pt>
                      <c:pt idx="2816">
                        <c:v>3.7430010616439859</c:v>
                      </c:pt>
                      <c:pt idx="2817">
                        <c:v>3.735647166995502</c:v>
                      </c:pt>
                      <c:pt idx="2818">
                        <c:v>3.7130677131972121</c:v>
                      </c:pt>
                      <c:pt idx="2819">
                        <c:v>3.6955284215576989</c:v>
                      </c:pt>
                      <c:pt idx="2820">
                        <c:v>3.7664949075401131</c:v>
                      </c:pt>
                      <c:pt idx="2821">
                        <c:v>3.764679399196122</c:v>
                      </c:pt>
                      <c:pt idx="2822">
                        <c:v>3.490756459095858</c:v>
                      </c:pt>
                      <c:pt idx="2823">
                        <c:v>3.279759680887075</c:v>
                      </c:pt>
                      <c:pt idx="2824">
                        <c:v>3.0683443047158132</c:v>
                      </c:pt>
                      <c:pt idx="2825">
                        <c:v>2.953579704196418</c:v>
                      </c:pt>
                      <c:pt idx="2826">
                        <c:v>2.8456197928869549</c:v>
                      </c:pt>
                      <c:pt idx="2827">
                        <c:v>2.8626079975550018</c:v>
                      </c:pt>
                      <c:pt idx="2828">
                        <c:v>2.8049986318535409</c:v>
                      </c:pt>
                      <c:pt idx="2829">
                        <c:v>2.8227081824735891</c:v>
                      </c:pt>
                      <c:pt idx="2830">
                        <c:v>2.760868286451291</c:v>
                      </c:pt>
                      <c:pt idx="2831">
                        <c:v>2.5689632047934041</c:v>
                      </c:pt>
                      <c:pt idx="2832">
                        <c:v>2.1132842322969969</c:v>
                      </c:pt>
                      <c:pt idx="2833">
                        <c:v>1.8061107666068339</c:v>
                      </c:pt>
                      <c:pt idx="2834">
                        <c:v>1.7163526813125261</c:v>
                      </c:pt>
                      <c:pt idx="2835">
                        <c:v>1.60183739063792</c:v>
                      </c:pt>
                      <c:pt idx="2836">
                        <c:v>1.632639294132423</c:v>
                      </c:pt>
                      <c:pt idx="2837">
                        <c:v>1.7252692905033491</c:v>
                      </c:pt>
                      <c:pt idx="2838">
                        <c:v>1.947974682035162</c:v>
                      </c:pt>
                      <c:pt idx="2839">
                        <c:v>1.9537089495110651</c:v>
                      </c:pt>
                      <c:pt idx="2840">
                        <c:v>1.7115596105313251</c:v>
                      </c:pt>
                      <c:pt idx="2841">
                        <c:v>1.3382750048662191</c:v>
                      </c:pt>
                      <c:pt idx="2842">
                        <c:v>1.207274038062</c:v>
                      </c:pt>
                      <c:pt idx="2843">
                        <c:v>1.227305859360188</c:v>
                      </c:pt>
                      <c:pt idx="2844">
                        <c:v>1.1721573434940169</c:v>
                      </c:pt>
                      <c:pt idx="2845">
                        <c:v>1.0995392285233441</c:v>
                      </c:pt>
                      <c:pt idx="2846">
                        <c:v>1.1481103789403579</c:v>
                      </c:pt>
                      <c:pt idx="2847">
                        <c:v>1.2034937264979439</c:v>
                      </c:pt>
                      <c:pt idx="2848">
                        <c:v>1.1505111015145819</c:v>
                      </c:pt>
                      <c:pt idx="2849">
                        <c:v>1.1501306489564549</c:v>
                      </c:pt>
                      <c:pt idx="2850">
                        <c:v>1.165704470325063</c:v>
                      </c:pt>
                      <c:pt idx="2851">
                        <c:v>1.149945067041833</c:v>
                      </c:pt>
                      <c:pt idx="2852">
                        <c:v>1.08034361824937</c:v>
                      </c:pt>
                      <c:pt idx="2853">
                        <c:v>0.95171764576718754</c:v>
                      </c:pt>
                      <c:pt idx="2854">
                        <c:v>0.9102935534201636</c:v>
                      </c:pt>
                      <c:pt idx="2855">
                        <c:v>0.8131171785046527</c:v>
                      </c:pt>
                      <c:pt idx="2856">
                        <c:v>0.73978813831412416</c:v>
                      </c:pt>
                      <c:pt idx="2857">
                        <c:v>0.58783691770051416</c:v>
                      </c:pt>
                      <c:pt idx="2858">
                        <c:v>0.49189204533665543</c:v>
                      </c:pt>
                      <c:pt idx="2859">
                        <c:v>0.41483251814912381</c:v>
                      </c:pt>
                      <c:pt idx="2860">
                        <c:v>0.32742186168483151</c:v>
                      </c:pt>
                      <c:pt idx="2861">
                        <c:v>0.25875632165605261</c:v>
                      </c:pt>
                      <c:pt idx="2862">
                        <c:v>0.18316396736140611</c:v>
                      </c:pt>
                      <c:pt idx="2863">
                        <c:v>0.1443114179581351</c:v>
                      </c:pt>
                      <c:pt idx="2864">
                        <c:v>0.20750754643162489</c:v>
                      </c:pt>
                      <c:pt idx="2865">
                        <c:v>0.12386501437415701</c:v>
                      </c:pt>
                      <c:pt idx="2866">
                        <c:v>7.8390799468853925E-2</c:v>
                      </c:pt>
                      <c:pt idx="2867">
                        <c:v>8.4714083744810015E-2</c:v>
                      </c:pt>
                      <c:pt idx="2868">
                        <c:v>0.14602472035208891</c:v>
                      </c:pt>
                      <c:pt idx="2869">
                        <c:v>0.14710583302054231</c:v>
                      </c:pt>
                      <c:pt idx="2870">
                        <c:v>0.18749371295576131</c:v>
                      </c:pt>
                      <c:pt idx="2871">
                        <c:v>0.28085998072637769</c:v>
                      </c:pt>
                      <c:pt idx="2872">
                        <c:v>0.51490856575652066</c:v>
                      </c:pt>
                      <c:pt idx="2873">
                        <c:v>0.66171159218626796</c:v>
                      </c:pt>
                      <c:pt idx="2874">
                        <c:v>0.68473299330383441</c:v>
                      </c:pt>
                      <c:pt idx="2875">
                        <c:v>0.83000010907236332</c:v>
                      </c:pt>
                      <c:pt idx="2876">
                        <c:v>0.91778593686883392</c:v>
                      </c:pt>
                      <c:pt idx="2877">
                        <c:v>0.80281215827589558</c:v>
                      </c:pt>
                      <c:pt idx="2878">
                        <c:v>0.87006310218984895</c:v>
                      </c:pt>
                      <c:pt idx="2879">
                        <c:v>0.92644154870493134</c:v>
                      </c:pt>
                      <c:pt idx="2880">
                        <c:v>0.86607240788610373</c:v>
                      </c:pt>
                      <c:pt idx="2881">
                        <c:v>0.88749071393125589</c:v>
                      </c:pt>
                      <c:pt idx="2882">
                        <c:v>0.81299474775965275</c:v>
                      </c:pt>
                      <c:pt idx="2883">
                        <c:v>0.75760084310689157</c:v>
                      </c:pt>
                      <c:pt idx="2884">
                        <c:v>0.53559741952678042</c:v>
                      </c:pt>
                      <c:pt idx="2885">
                        <c:v>0.69143443507498759</c:v>
                      </c:pt>
                      <c:pt idx="2886">
                        <c:v>0.9002876396347077</c:v>
                      </c:pt>
                      <c:pt idx="2887">
                        <c:v>1.012384956470713</c:v>
                      </c:pt>
                      <c:pt idx="2888">
                        <c:v>0.79996150434975599</c:v>
                      </c:pt>
                      <c:pt idx="2889">
                        <c:v>-0.66967121696461496</c:v>
                      </c:pt>
                      <c:pt idx="2890">
                        <c:v>-0.97656661594627681</c:v>
                      </c:pt>
                      <c:pt idx="2891">
                        <c:v>-0.19816107678781791</c:v>
                      </c:pt>
                      <c:pt idx="2892">
                        <c:v>0.17599436582801109</c:v>
                      </c:pt>
                      <c:pt idx="2893">
                        <c:v>1.1933377810046499</c:v>
                      </c:pt>
                      <c:pt idx="2894">
                        <c:v>1.332049631241877</c:v>
                      </c:pt>
                      <c:pt idx="2895">
                        <c:v>1.454684672531017</c:v>
                      </c:pt>
                      <c:pt idx="2896">
                        <c:v>1.551503826851979</c:v>
                      </c:pt>
                      <c:pt idx="2897">
                        <c:v>1.1467795286561111</c:v>
                      </c:pt>
                      <c:pt idx="2898">
                        <c:v>0.80925398197451393</c:v>
                      </c:pt>
                      <c:pt idx="2899">
                        <c:v>0.76075790991283831</c:v>
                      </c:pt>
                      <c:pt idx="2900">
                        <c:v>0.7576481081259645</c:v>
                      </c:pt>
                      <c:pt idx="2901">
                        <c:v>0.63321535990991051</c:v>
                      </c:pt>
                      <c:pt idx="2902">
                        <c:v>0.38330218270884681</c:v>
                      </c:pt>
                      <c:pt idx="2903">
                        <c:v>8.8960196260800276E-2</c:v>
                      </c:pt>
                      <c:pt idx="2904">
                        <c:v>-5.6395615859416277E-2</c:v>
                      </c:pt>
                      <c:pt idx="2905">
                        <c:v>-0.1149331470392882</c:v>
                      </c:pt>
                      <c:pt idx="2906">
                        <c:v>3.2424303412232243E-2</c:v>
                      </c:pt>
                      <c:pt idx="2907">
                        <c:v>0.21486521408343809</c:v>
                      </c:pt>
                      <c:pt idx="2908">
                        <c:v>0.25887911518728068</c:v>
                      </c:pt>
                      <c:pt idx="2909">
                        <c:v>0.26052585974501002</c:v>
                      </c:pt>
                      <c:pt idx="2910">
                        <c:v>0.22536932278919289</c:v>
                      </c:pt>
                      <c:pt idx="2911">
                        <c:v>0.18025933792956231</c:v>
                      </c:pt>
                      <c:pt idx="2912">
                        <c:v>0.1224003482054115</c:v>
                      </c:pt>
                      <c:pt idx="2913">
                        <c:v>4.475702725789913E-2</c:v>
                      </c:pt>
                      <c:pt idx="2914">
                        <c:v>4.5662642053288391E-2</c:v>
                      </c:pt>
                      <c:pt idx="2915">
                        <c:v>-4.0175636078160687E-2</c:v>
                      </c:pt>
                      <c:pt idx="2916">
                        <c:v>-0.32010239726980211</c:v>
                      </c:pt>
                      <c:pt idx="2917">
                        <c:v>-0.52285465031970868</c:v>
                      </c:pt>
                      <c:pt idx="2918">
                        <c:v>-0.74289061738006656</c:v>
                      </c:pt>
                      <c:pt idx="2919">
                        <c:v>-0.76513520120068468</c:v>
                      </c:pt>
                      <c:pt idx="2920">
                        <c:v>-0.73233167022053136</c:v>
                      </c:pt>
                      <c:pt idx="2921">
                        <c:v>-0.7045415859419254</c:v>
                      </c:pt>
                      <c:pt idx="2922">
                        <c:v>-0.72875029601729846</c:v>
                      </c:pt>
                      <c:pt idx="2923">
                        <c:v>-0.51368513527839499</c:v>
                      </c:pt>
                      <c:pt idx="2924">
                        <c:v>-0.17827327901356479</c:v>
                      </c:pt>
                      <c:pt idx="2925">
                        <c:v>-6.8061115076674386E-3</c:v>
                      </c:pt>
                      <c:pt idx="2926">
                        <c:v>3.6524339640022253E-2</c:v>
                      </c:pt>
                      <c:pt idx="2927">
                        <c:v>1.8657869954758821E-2</c:v>
                      </c:pt>
                      <c:pt idx="2928">
                        <c:v>-3.9691324948643428E-2</c:v>
                      </c:pt>
                      <c:pt idx="2929">
                        <c:v>-6.2437540972382563E-2</c:v>
                      </c:pt>
                      <c:pt idx="2930">
                        <c:v>-0.1965183971925071</c:v>
                      </c:pt>
                      <c:pt idx="2931">
                        <c:v>-0.34983605825904368</c:v>
                      </c:pt>
                      <c:pt idx="2932">
                        <c:v>-0.5291697331739581</c:v>
                      </c:pt>
                      <c:pt idx="2933">
                        <c:v>-0.55747649965187918</c:v>
                      </c:pt>
                      <c:pt idx="2934">
                        <c:v>-0.4342215710450944</c:v>
                      </c:pt>
                      <c:pt idx="2935">
                        <c:v>-7.9348380010595881E-2</c:v>
                      </c:pt>
                      <c:pt idx="2936">
                        <c:v>0.45628375571413821</c:v>
                      </c:pt>
                      <c:pt idx="2937">
                        <c:v>0.84906489380967598</c:v>
                      </c:pt>
                      <c:pt idx="2938">
                        <c:v>1.254549723908897</c:v>
                      </c:pt>
                      <c:pt idx="2939">
                        <c:v>1.656605022096334</c:v>
                      </c:pt>
                      <c:pt idx="2940">
                        <c:v>2.1329810894391881</c:v>
                      </c:pt>
                      <c:pt idx="2941">
                        <c:v>2.255871019793497</c:v>
                      </c:pt>
                      <c:pt idx="2942">
                        <c:v>2.19713038922304</c:v>
                      </c:pt>
                      <c:pt idx="2943">
                        <c:v>2.0475745792624109</c:v>
                      </c:pt>
                      <c:pt idx="2944">
                        <c:v>1.862142030792995</c:v>
                      </c:pt>
                      <c:pt idx="2945">
                        <c:v>1.858596829527742</c:v>
                      </c:pt>
                      <c:pt idx="2946">
                        <c:v>1.9921247049161701</c:v>
                      </c:pt>
                      <c:pt idx="2947">
                        <c:v>1.9772675805693809</c:v>
                      </c:pt>
                      <c:pt idx="2948">
                        <c:v>1.8518200071883699</c:v>
                      </c:pt>
                      <c:pt idx="2949">
                        <c:v>1.9807265261306599</c:v>
                      </c:pt>
                      <c:pt idx="2950">
                        <c:v>1.9589971917512781</c:v>
                      </c:pt>
                      <c:pt idx="2951">
                        <c:v>1.8191399133387629</c:v>
                      </c:pt>
                      <c:pt idx="2952">
                        <c:v>1.7683730401529349</c:v>
                      </c:pt>
                      <c:pt idx="2953">
                        <c:v>1.824637504201184</c:v>
                      </c:pt>
                      <c:pt idx="2954">
                        <c:v>1.9310026893024219</c:v>
                      </c:pt>
                      <c:pt idx="2955">
                        <c:v>2.0461778942508251</c:v>
                      </c:pt>
                      <c:pt idx="2956">
                        <c:v>2.0679868555628209</c:v>
                      </c:pt>
                      <c:pt idx="2957">
                        <c:v>1.894139150521694</c:v>
                      </c:pt>
                      <c:pt idx="2958">
                        <c:v>1.461770828707752</c:v>
                      </c:pt>
                      <c:pt idx="2959">
                        <c:v>1.29078229166999</c:v>
                      </c:pt>
                      <c:pt idx="2960">
                        <c:v>1.129111296854854</c:v>
                      </c:pt>
                      <c:pt idx="2961">
                        <c:v>0.9865042491681274</c:v>
                      </c:pt>
                      <c:pt idx="2962">
                        <c:v>0.99745249344539244</c:v>
                      </c:pt>
                      <c:pt idx="2963">
                        <c:v>1.183697452953939</c:v>
                      </c:pt>
                      <c:pt idx="2964">
                        <c:v>1.224471260649189</c:v>
                      </c:pt>
                      <c:pt idx="2965">
                        <c:v>1.337495678324913</c:v>
                      </c:pt>
                      <c:pt idx="2966">
                        <c:v>1.416144084574525</c:v>
                      </c:pt>
                      <c:pt idx="2967">
                        <c:v>1.5639161610585011</c:v>
                      </c:pt>
                      <c:pt idx="2968">
                        <c:v>1.659451260950483</c:v>
                      </c:pt>
                      <c:pt idx="2969">
                        <c:v>1.7076685988887841</c:v>
                      </c:pt>
                      <c:pt idx="2970">
                        <c:v>1.555858707869564</c:v>
                      </c:pt>
                      <c:pt idx="2971">
                        <c:v>1.4062379679219741</c:v>
                      </c:pt>
                      <c:pt idx="2972">
                        <c:v>1.221443433340645</c:v>
                      </c:pt>
                      <c:pt idx="2973">
                        <c:v>1.242057278462158</c:v>
                      </c:pt>
                      <c:pt idx="2974">
                        <c:v>1.218877909088929</c:v>
                      </c:pt>
                      <c:pt idx="2975">
                        <c:v>1.3897744320025509</c:v>
                      </c:pt>
                      <c:pt idx="2976">
                        <c:v>1.826439944857291</c:v>
                      </c:pt>
                      <c:pt idx="2977">
                        <c:v>2.077394530037374</c:v>
                      </c:pt>
                      <c:pt idx="2978">
                        <c:v>2.2379794538196069</c:v>
                      </c:pt>
                      <c:pt idx="2979">
                        <c:v>2.3100581112874501</c:v>
                      </c:pt>
                      <c:pt idx="2980">
                        <c:v>2.2072428856276121</c:v>
                      </c:pt>
                      <c:pt idx="2981">
                        <c:v>2.1166470385270508</c:v>
                      </c:pt>
                      <c:pt idx="2982">
                        <c:v>2.1592256879141609</c:v>
                      </c:pt>
                      <c:pt idx="2983">
                        <c:v>2.2797750927981779</c:v>
                      </c:pt>
                      <c:pt idx="2984">
                        <c:v>2.542308677591381</c:v>
                      </c:pt>
                      <c:pt idx="2985">
                        <c:v>2.858111461665731</c:v>
                      </c:pt>
                      <c:pt idx="2986">
                        <c:v>3.1442481150708459</c:v>
                      </c:pt>
                      <c:pt idx="2987">
                        <c:v>3.509682075566904</c:v>
                      </c:pt>
                      <c:pt idx="2988">
                        <c:v>3.7397219786657439</c:v>
                      </c:pt>
                      <c:pt idx="2989">
                        <c:v>3.8401640265410628</c:v>
                      </c:pt>
                      <c:pt idx="2990">
                        <c:v>3.7043835599976749</c:v>
                      </c:pt>
                      <c:pt idx="2991">
                        <c:v>3.426874360056916</c:v>
                      </c:pt>
                      <c:pt idx="2992">
                        <c:v>3.146637254908315</c:v>
                      </c:pt>
                      <c:pt idx="2993">
                        <c:v>3.0290525297969162</c:v>
                      </c:pt>
                      <c:pt idx="2994">
                        <c:v>3.0108367008358221</c:v>
                      </c:pt>
                      <c:pt idx="2995">
                        <c:v>3.7340709427468388</c:v>
                      </c:pt>
                      <c:pt idx="2996">
                        <c:v>3.2524815510926519</c:v>
                      </c:pt>
                      <c:pt idx="2997">
                        <c:v>3.53828779795671</c:v>
                      </c:pt>
                      <c:pt idx="2998">
                        <c:v>3.5117064647848681</c:v>
                      </c:pt>
                      <c:pt idx="2999">
                        <c:v>3.067047107936884</c:v>
                      </c:pt>
                      <c:pt idx="3000">
                        <c:v>2.7116975323270949</c:v>
                      </c:pt>
                      <c:pt idx="3001">
                        <c:v>2.282873284018986</c:v>
                      </c:pt>
                      <c:pt idx="3002">
                        <c:v>2.132846408857032</c:v>
                      </c:pt>
                      <c:pt idx="3003">
                        <c:v>2.0033276326592691</c:v>
                      </c:pt>
                      <c:pt idx="3004">
                        <c:v>1.99801169259364</c:v>
                      </c:pt>
                      <c:pt idx="3005">
                        <c:v>4.1860484788593517</c:v>
                      </c:pt>
                      <c:pt idx="3006">
                        <c:v>4.6205028773077794</c:v>
                      </c:pt>
                      <c:pt idx="3007">
                        <c:v>5.0034017045033004</c:v>
                      </c:pt>
                      <c:pt idx="3008">
                        <c:v>5.3340149598298758</c:v>
                      </c:pt>
                      <c:pt idx="3009">
                        <c:v>5.4923937186800984</c:v>
                      </c:pt>
                      <c:pt idx="3010">
                        <c:v>5.5490711385533356</c:v>
                      </c:pt>
                      <c:pt idx="3011">
                        <c:v>5.3680958764278834</c:v>
                      </c:pt>
                      <c:pt idx="3012">
                        <c:v>5.0516757428837051</c:v>
                      </c:pt>
                      <c:pt idx="3013">
                        <c:v>4.8227037889443478</c:v>
                      </c:pt>
                      <c:pt idx="3014">
                        <c:v>4.5809465068233211</c:v>
                      </c:pt>
                      <c:pt idx="3015">
                        <c:v>4.6277947334400373</c:v>
                      </c:pt>
                      <c:pt idx="3016">
                        <c:v>4.8700344789337837</c:v>
                      </c:pt>
                      <c:pt idx="3017">
                        <c:v>5.078935213450225</c:v>
                      </c:pt>
                      <c:pt idx="3018">
                        <c:v>5.2198756757643574</c:v>
                      </c:pt>
                      <c:pt idx="3019">
                        <c:v>5.1862439416902166</c:v>
                      </c:pt>
                      <c:pt idx="3020">
                        <c:v>5.1371009580849938</c:v>
                      </c:pt>
                      <c:pt idx="3021">
                        <c:v>5.0143601652050718</c:v>
                      </c:pt>
                      <c:pt idx="3022">
                        <c:v>4.8636978571989777</c:v>
                      </c:pt>
                      <c:pt idx="3023">
                        <c:v>4.7272256481961286</c:v>
                      </c:pt>
                      <c:pt idx="3024">
                        <c:v>4.7457077686936771</c:v>
                      </c:pt>
                      <c:pt idx="3025">
                        <c:v>4.6800981246674001</c:v>
                      </c:pt>
                      <c:pt idx="3026">
                        <c:v>4.5261310526100109</c:v>
                      </c:pt>
                      <c:pt idx="3027">
                        <c:v>4.3143032077914887</c:v>
                      </c:pt>
                      <c:pt idx="3028">
                        <c:v>4.0619380646717911</c:v>
                      </c:pt>
                      <c:pt idx="3029">
                        <c:v>3.7569736705175258</c:v>
                      </c:pt>
                      <c:pt idx="3030">
                        <c:v>3.4934678556939871</c:v>
                      </c:pt>
                      <c:pt idx="3031">
                        <c:v>3.3231742932806911</c:v>
                      </c:pt>
                      <c:pt idx="3032">
                        <c:v>3.136179744153111</c:v>
                      </c:pt>
                      <c:pt idx="3033">
                        <c:v>3.2331859447348679</c:v>
                      </c:pt>
                      <c:pt idx="3034">
                        <c:v>3.8156214260214512</c:v>
                      </c:pt>
                      <c:pt idx="3035">
                        <c:v>4.3958064136636246</c:v>
                      </c:pt>
                      <c:pt idx="3036">
                        <c:v>4.9122424786005876</c:v>
                      </c:pt>
                      <c:pt idx="3037">
                        <c:v>5.0587638256730001</c:v>
                      </c:pt>
                      <c:pt idx="3038">
                        <c:v>5.1811871819060036</c:v>
                      </c:pt>
                      <c:pt idx="3039">
                        <c:v>5.2701640182484049</c:v>
                      </c:pt>
                      <c:pt idx="3040">
                        <c:v>5.2655524309772979</c:v>
                      </c:pt>
                      <c:pt idx="3041">
                        <c:v>5.0102350432339531</c:v>
                      </c:pt>
                      <c:pt idx="3042">
                        <c:v>4.7280018442111169</c:v>
                      </c:pt>
                      <c:pt idx="3043">
                        <c:v>4.6235607675824149</c:v>
                      </c:pt>
                      <c:pt idx="3044">
                        <c:v>4.5415058273647517</c:v>
                      </c:pt>
                      <c:pt idx="3045">
                        <c:v>4.3991842628224891</c:v>
                      </c:pt>
                      <c:pt idx="3046">
                        <c:v>4.4159337490292154</c:v>
                      </c:pt>
                      <c:pt idx="3047">
                        <c:v>4.3926615181624493</c:v>
                      </c:pt>
                      <c:pt idx="3048">
                        <c:v>4.3836683347505048</c:v>
                      </c:pt>
                      <c:pt idx="3049">
                        <c:v>4.333249776013691</c:v>
                      </c:pt>
                      <c:pt idx="3050">
                        <c:v>4.3196064816835174</c:v>
                      </c:pt>
                      <c:pt idx="3051">
                        <c:v>4.3809468150187092</c:v>
                      </c:pt>
                      <c:pt idx="3052">
                        <c:v>4.371082273316242</c:v>
                      </c:pt>
                      <c:pt idx="3053">
                        <c:v>4.2100369467403693</c:v>
                      </c:pt>
                      <c:pt idx="3054">
                        <c:v>4.1825323504938607</c:v>
                      </c:pt>
                      <c:pt idx="3055">
                        <c:v>4.3582883471629126</c:v>
                      </c:pt>
                      <c:pt idx="3056">
                        <c:v>4.7433788129353491</c:v>
                      </c:pt>
                      <c:pt idx="3057">
                        <c:v>5.1181822539534796</c:v>
                      </c:pt>
                      <c:pt idx="3058">
                        <c:v>5.3719844894398294</c:v>
                      </c:pt>
                      <c:pt idx="3059">
                        <c:v>5.4328211152058294</c:v>
                      </c:pt>
                      <c:pt idx="3060">
                        <c:v>5.5171791011370344</c:v>
                      </c:pt>
                      <c:pt idx="3061">
                        <c:v>5.3376419467683691</c:v>
                      </c:pt>
                      <c:pt idx="3062">
                        <c:v>5.0313083823690334</c:v>
                      </c:pt>
                      <c:pt idx="3063">
                        <c:v>4.7459749446877399</c:v>
                      </c:pt>
                      <c:pt idx="3064">
                        <c:v>4.2607107144723297</c:v>
                      </c:pt>
                      <c:pt idx="3065">
                        <c:v>3.6614510027875471</c:v>
                      </c:pt>
                      <c:pt idx="3066">
                        <c:v>3.355065573504584</c:v>
                      </c:pt>
                      <c:pt idx="3067">
                        <c:v>3.414299258267695</c:v>
                      </c:pt>
                      <c:pt idx="3068">
                        <c:v>3.6878481438988069</c:v>
                      </c:pt>
                      <c:pt idx="3069">
                        <c:v>3.9600801059174602</c:v>
                      </c:pt>
                      <c:pt idx="3070">
                        <c:v>4.1240315617108774</c:v>
                      </c:pt>
                      <c:pt idx="3071">
                        <c:v>4.1595348415623112</c:v>
                      </c:pt>
                      <c:pt idx="3072">
                        <c:v>4.0989429771664883</c:v>
                      </c:pt>
                      <c:pt idx="3073">
                        <c:v>4.033928729626461</c:v>
                      </c:pt>
                      <c:pt idx="3074">
                        <c:v>4.0463778087282476</c:v>
                      </c:pt>
                      <c:pt idx="3075">
                        <c:v>4.1609652980660217</c:v>
                      </c:pt>
                      <c:pt idx="3076">
                        <c:v>4.4662258758042057</c:v>
                      </c:pt>
                      <c:pt idx="3077">
                        <c:v>4.6730446065692357</c:v>
                      </c:pt>
                      <c:pt idx="3078">
                        <c:v>4.6021299314245709</c:v>
                      </c:pt>
                      <c:pt idx="3079">
                        <c:v>4.5794608096446572</c:v>
                      </c:pt>
                      <c:pt idx="3080">
                        <c:v>4.7062026485961974</c:v>
                      </c:pt>
                      <c:pt idx="3081">
                        <c:v>4.6132148043636017</c:v>
                      </c:pt>
                      <c:pt idx="3082">
                        <c:v>4.5402124398430077</c:v>
                      </c:pt>
                      <c:pt idx="3083">
                        <c:v>4.5528621399143612</c:v>
                      </c:pt>
                      <c:pt idx="3084">
                        <c:v>4.5708393571345729</c:v>
                      </c:pt>
                      <c:pt idx="3085">
                        <c:v>4.5950042030764751</c:v>
                      </c:pt>
                      <c:pt idx="3086">
                        <c:v>4.6501557087175236</c:v>
                      </c:pt>
                      <c:pt idx="3087">
                        <c:v>4.9215886291275197</c:v>
                      </c:pt>
                      <c:pt idx="3088">
                        <c:v>5.2266230268283396</c:v>
                      </c:pt>
                      <c:pt idx="3089">
                        <c:v>5.4705455973518919</c:v>
                      </c:pt>
                      <c:pt idx="3090">
                        <c:v>5.3222337767019248</c:v>
                      </c:pt>
                      <c:pt idx="3091">
                        <c:v>5.1554079593357667</c:v>
                      </c:pt>
                      <c:pt idx="3092">
                        <c:v>5.0610780431630564</c:v>
                      </c:pt>
                      <c:pt idx="3093">
                        <c:v>5.1404355078574904</c:v>
                      </c:pt>
                      <c:pt idx="3094">
                        <c:v>5.1335567342412869</c:v>
                      </c:pt>
                      <c:pt idx="3095">
                        <c:v>5.1658344522201256</c:v>
                      </c:pt>
                      <c:pt idx="3096">
                        <c:v>5.206274942930194</c:v>
                      </c:pt>
                      <c:pt idx="3097">
                        <c:v>5.2133878772582589</c:v>
                      </c:pt>
                      <c:pt idx="3098">
                        <c:v>5.2643236387239529</c:v>
                      </c:pt>
                      <c:pt idx="3099">
                        <c:v>5.4110950875467063</c:v>
                      </c:pt>
                      <c:pt idx="3100">
                        <c:v>5.5374096994439466</c:v>
                      </c:pt>
                      <c:pt idx="3101">
                        <c:v>5.6920386661674467</c:v>
                      </c:pt>
                      <c:pt idx="3102">
                        <c:v>5.8493452547892888</c:v>
                      </c:pt>
                      <c:pt idx="3103">
                        <c:v>5.9611609138571673</c:v>
                      </c:pt>
                      <c:pt idx="3104">
                        <c:v>6.1823055555387567</c:v>
                      </c:pt>
                      <c:pt idx="3105">
                        <c:v>6.520182627412213</c:v>
                      </c:pt>
                      <c:pt idx="3106">
                        <c:v>6.690131178725645</c:v>
                      </c:pt>
                      <c:pt idx="3107">
                        <c:v>6.4008166829679576</c:v>
                      </c:pt>
                      <c:pt idx="3108">
                        <c:v>6.1110743800744629</c:v>
                      </c:pt>
                      <c:pt idx="3109">
                        <c:v>5.8811054328889787</c:v>
                      </c:pt>
                      <c:pt idx="3110">
                        <c:v>5.9294780074037208</c:v>
                      </c:pt>
                      <c:pt idx="3111">
                        <c:v>6.1573806812010901</c:v>
                      </c:pt>
                      <c:pt idx="3112">
                        <c:v>6.5552783453454424</c:v>
                      </c:pt>
                      <c:pt idx="3113">
                        <c:v>7.0333917602037284</c:v>
                      </c:pt>
                      <c:pt idx="3114">
                        <c:v>7.3678422192441584</c:v>
                      </c:pt>
                      <c:pt idx="3115">
                        <c:v>7.5136161803838863</c:v>
                      </c:pt>
                      <c:pt idx="3116">
                        <c:v>7.5426208143130236</c:v>
                      </c:pt>
                      <c:pt idx="3117">
                        <c:v>7.4062367419256878</c:v>
                      </c:pt>
                      <c:pt idx="3118">
                        <c:v>7.4438493858856409</c:v>
                      </c:pt>
                      <c:pt idx="3119">
                        <c:v>7.475716139519391</c:v>
                      </c:pt>
                      <c:pt idx="3120">
                        <c:v>7.6246025986431913</c:v>
                      </c:pt>
                      <c:pt idx="3121">
                        <c:v>7.6857109238018868</c:v>
                      </c:pt>
                      <c:pt idx="3122">
                        <c:v>7.5720679879112529</c:v>
                      </c:pt>
                      <c:pt idx="3123">
                        <c:v>7.367975466290515</c:v>
                      </c:pt>
                      <c:pt idx="3124">
                        <c:v>6.9769398678878378</c:v>
                      </c:pt>
                      <c:pt idx="3125">
                        <c:v>6.5002191825807909</c:v>
                      </c:pt>
                      <c:pt idx="3126">
                        <c:v>7.377280235597854</c:v>
                      </c:pt>
                      <c:pt idx="3127">
                        <c:v>6.5238003798594928</c:v>
                      </c:pt>
                      <c:pt idx="3128">
                        <c:v>6.64097200755418</c:v>
                      </c:pt>
                      <c:pt idx="3129">
                        <c:v>6.6772630325913482</c:v>
                      </c:pt>
                      <c:pt idx="3130">
                        <c:v>6.7017275717099851</c:v>
                      </c:pt>
                      <c:pt idx="3131">
                        <c:v>6.6905554681515031</c:v>
                      </c:pt>
                      <c:pt idx="3132">
                        <c:v>6.8971164724460072</c:v>
                      </c:pt>
                      <c:pt idx="3133">
                        <c:v>7.0578002999562006</c:v>
                      </c:pt>
                      <c:pt idx="3134">
                        <c:v>7.1270150385444024</c:v>
                      </c:pt>
                      <c:pt idx="3135">
                        <c:v>7.3153428920689656</c:v>
                      </c:pt>
                      <c:pt idx="3136">
                        <c:v>7.5656616109137351</c:v>
                      </c:pt>
                      <c:pt idx="3137">
                        <c:v>7.9083981135996684</c:v>
                      </c:pt>
                      <c:pt idx="3138">
                        <c:v>8.3471863362309957</c:v>
                      </c:pt>
                      <c:pt idx="3139">
                        <c:v>8.8754947486307589</c:v>
                      </c:pt>
                      <c:pt idx="3140">
                        <c:v>9.120189709130436</c:v>
                      </c:pt>
                      <c:pt idx="3141">
                        <c:v>9.070339326275807</c:v>
                      </c:pt>
                      <c:pt idx="3142">
                        <c:v>9.0048423406354399</c:v>
                      </c:pt>
                      <c:pt idx="3143">
                        <c:v>8.8891157502242919</c:v>
                      </c:pt>
                      <c:pt idx="3144">
                        <c:v>8.6885077029521689</c:v>
                      </c:pt>
                      <c:pt idx="3145">
                        <c:v>8.3931212289726584</c:v>
                      </c:pt>
                      <c:pt idx="3146">
                        <c:v>8.0468855740425624</c:v>
                      </c:pt>
                      <c:pt idx="3147">
                        <c:v>7.8064013414151674</c:v>
                      </c:pt>
                      <c:pt idx="3148">
                        <c:v>7.7503167170785083</c:v>
                      </c:pt>
                      <c:pt idx="3149">
                        <c:v>7.8365911846643463</c:v>
                      </c:pt>
                      <c:pt idx="3150">
                        <c:v>7.8383875259257279</c:v>
                      </c:pt>
                      <c:pt idx="3151">
                        <c:v>7.8767391260799151</c:v>
                      </c:pt>
                      <c:pt idx="3152">
                        <c:v>7.860910270540499</c:v>
                      </c:pt>
                      <c:pt idx="3153">
                        <c:v>7.9011915769980972</c:v>
                      </c:pt>
                      <c:pt idx="3154">
                        <c:v>7.7742398157676202</c:v>
                      </c:pt>
                      <c:pt idx="3155">
                        <c:v>7.5555774132824354</c:v>
                      </c:pt>
                      <c:pt idx="3156">
                        <c:v>7.4060977205925296</c:v>
                      </c:pt>
                      <c:pt idx="3157">
                        <c:v>7.3368557561757131</c:v>
                      </c:pt>
                      <c:pt idx="3158">
                        <c:v>7.0408963099609707</c:v>
                      </c:pt>
                      <c:pt idx="3159">
                        <c:v>6.754306442379491</c:v>
                      </c:pt>
                      <c:pt idx="3160">
                        <c:v>6.628946264808059</c:v>
                      </c:pt>
                      <c:pt idx="3161">
                        <c:v>6.3792483886707219</c:v>
                      </c:pt>
                      <c:pt idx="3162">
                        <c:v>6.1384880698540467</c:v>
                      </c:pt>
                      <c:pt idx="3163">
                        <c:v>6.017990257180692</c:v>
                      </c:pt>
                      <c:pt idx="3164">
                        <c:v>6.1709490552780677</c:v>
                      </c:pt>
                      <c:pt idx="3165">
                        <c:v>6.5085521114141152</c:v>
                      </c:pt>
                      <c:pt idx="3166">
                        <c:v>6.6246466935252748</c:v>
                      </c:pt>
                      <c:pt idx="3167">
                        <c:v>6.5323944951972512</c:v>
                      </c:pt>
                      <c:pt idx="3168">
                        <c:v>6.348950680306694</c:v>
                      </c:pt>
                      <c:pt idx="3169">
                        <c:v>6.1179618411748917</c:v>
                      </c:pt>
                      <c:pt idx="3170">
                        <c:v>5.8900410724494501</c:v>
                      </c:pt>
                      <c:pt idx="3171">
                        <c:v>5.6064270435044206</c:v>
                      </c:pt>
                      <c:pt idx="3172">
                        <c:v>4.9596108521787876</c:v>
                      </c:pt>
                      <c:pt idx="3173">
                        <c:v>4.2912776674860993</c:v>
                      </c:pt>
                      <c:pt idx="3174">
                        <c:v>3.9372153702947541</c:v>
                      </c:pt>
                      <c:pt idx="3175">
                        <c:v>3.7286333651458432</c:v>
                      </c:pt>
                      <c:pt idx="3176">
                        <c:v>3.5683458151549519</c:v>
                      </c:pt>
                      <c:pt idx="3177">
                        <c:v>3.61998104878827</c:v>
                      </c:pt>
                      <c:pt idx="3178">
                        <c:v>3.7327474996408738</c:v>
                      </c:pt>
                      <c:pt idx="3179">
                        <c:v>3.8183221718588749</c:v>
                      </c:pt>
                      <c:pt idx="3180">
                        <c:v>3.771545447841512</c:v>
                      </c:pt>
                      <c:pt idx="3181">
                        <c:v>3.805566523135866</c:v>
                      </c:pt>
                      <c:pt idx="3182">
                        <c:v>3.707567371162928</c:v>
                      </c:pt>
                      <c:pt idx="3183">
                        <c:v>3.5538884429026769</c:v>
                      </c:pt>
                      <c:pt idx="3184">
                        <c:v>3.329425273945064</c:v>
                      </c:pt>
                      <c:pt idx="3185">
                        <c:v>3.2918136449043778</c:v>
                      </c:pt>
                      <c:pt idx="3186">
                        <c:v>3.3135907634433841</c:v>
                      </c:pt>
                      <c:pt idx="3187">
                        <c:v>3.3074068347789281</c:v>
                      </c:pt>
                      <c:pt idx="3188">
                        <c:v>3.184267074675736</c:v>
                      </c:pt>
                      <c:pt idx="3189">
                        <c:v>2.9979754000293588</c:v>
                      </c:pt>
                      <c:pt idx="3190">
                        <c:v>2.7682756409605611</c:v>
                      </c:pt>
                      <c:pt idx="3191">
                        <c:v>2.9423918454653619</c:v>
                      </c:pt>
                      <c:pt idx="3192">
                        <c:v>3.400496818888683</c:v>
                      </c:pt>
                      <c:pt idx="3193">
                        <c:v>3.7849666421650001</c:v>
                      </c:pt>
                      <c:pt idx="3194">
                        <c:v>4.0701915300225018</c:v>
                      </c:pt>
                      <c:pt idx="3195">
                        <c:v>4.3371238053886527</c:v>
                      </c:pt>
                      <c:pt idx="3196">
                        <c:v>4.5462967886892853</c:v>
                      </c:pt>
                      <c:pt idx="3197">
                        <c:v>4.5637644617872484</c:v>
                      </c:pt>
                      <c:pt idx="3198">
                        <c:v>4.5603681366104434</c:v>
                      </c:pt>
                      <c:pt idx="3199">
                        <c:v>4.3646693200089031</c:v>
                      </c:pt>
                      <c:pt idx="3200">
                        <c:v>4.0527909406134413</c:v>
                      </c:pt>
                      <c:pt idx="3201">
                        <c:v>3.720484954497151</c:v>
                      </c:pt>
                      <c:pt idx="3202">
                        <c:v>3.4276021146396549</c:v>
                      </c:pt>
                      <c:pt idx="3203">
                        <c:v>3.0042788018562718</c:v>
                      </c:pt>
                      <c:pt idx="3204">
                        <c:v>2.6676452489442108</c:v>
                      </c:pt>
                      <c:pt idx="3205">
                        <c:v>2.54107226612564</c:v>
                      </c:pt>
                      <c:pt idx="3206">
                        <c:v>2.31144960035832</c:v>
                      </c:pt>
                      <c:pt idx="3207">
                        <c:v>2.101144215439442</c:v>
                      </c:pt>
                      <c:pt idx="3208">
                        <c:v>2.0818782483134779</c:v>
                      </c:pt>
                      <c:pt idx="3209">
                        <c:v>2.1545090765625621</c:v>
                      </c:pt>
                      <c:pt idx="3210">
                        <c:v>2.292283857257654</c:v>
                      </c:pt>
                      <c:pt idx="3211">
                        <c:v>2.4251903493003759</c:v>
                      </c:pt>
                      <c:pt idx="3212">
                        <c:v>2.6745780040713489</c:v>
                      </c:pt>
                      <c:pt idx="3213">
                        <c:v>5.1929792785513564</c:v>
                      </c:pt>
                      <c:pt idx="3214">
                        <c:v>3.0504804147468261</c:v>
                      </c:pt>
                      <c:pt idx="3215">
                        <c:v>5.0334490811061219</c:v>
                      </c:pt>
                      <c:pt idx="3216">
                        <c:v>4.9347809710166528</c:v>
                      </c:pt>
                      <c:pt idx="3217">
                        <c:v>2.091609228813502</c:v>
                      </c:pt>
                      <c:pt idx="3218">
                        <c:v>3.1823262188582899</c:v>
                      </c:pt>
                      <c:pt idx="3219">
                        <c:v>2.2687043272720189</c:v>
                      </c:pt>
                      <c:pt idx="3220">
                        <c:v>2.538067142883397</c:v>
                      </c:pt>
                      <c:pt idx="3221">
                        <c:v>2.526357993507566</c:v>
                      </c:pt>
                      <c:pt idx="3222">
                        <c:v>2.4361185061370429</c:v>
                      </c:pt>
                      <c:pt idx="3223">
                        <c:v>2.414951662209444</c:v>
                      </c:pt>
                      <c:pt idx="3224">
                        <c:v>2.4705027893806628</c:v>
                      </c:pt>
                      <c:pt idx="3225">
                        <c:v>2.5508799226595338</c:v>
                      </c:pt>
                      <c:pt idx="3226">
                        <c:v>2.5852229596026621</c:v>
                      </c:pt>
                      <c:pt idx="3227">
                        <c:v>2.4967708495279699</c:v>
                      </c:pt>
                      <c:pt idx="3228">
                        <c:v>2.512753501043028</c:v>
                      </c:pt>
                      <c:pt idx="3229">
                        <c:v>2.4497441071100732</c:v>
                      </c:pt>
                      <c:pt idx="3230">
                        <c:v>2.5157987966639399</c:v>
                      </c:pt>
                      <c:pt idx="3231">
                        <c:v>2.833294676312256</c:v>
                      </c:pt>
                      <c:pt idx="3232">
                        <c:v>3.0502724503499081</c:v>
                      </c:pt>
                      <c:pt idx="3233">
                        <c:v>3.185356491969479</c:v>
                      </c:pt>
                      <c:pt idx="3234">
                        <c:v>3.1788979639338479</c:v>
                      </c:pt>
                      <c:pt idx="3235">
                        <c:v>3.0209345262399139</c:v>
                      </c:pt>
                      <c:pt idx="3236">
                        <c:v>2.836303014964825</c:v>
                      </c:pt>
                      <c:pt idx="3237">
                        <c:v>2.728649661282045</c:v>
                      </c:pt>
                      <c:pt idx="3238">
                        <c:v>2.7307509590065648</c:v>
                      </c:pt>
                      <c:pt idx="3239">
                        <c:v>2.7987005312792652</c:v>
                      </c:pt>
                      <c:pt idx="3240">
                        <c:v>2.8355803274106961</c:v>
                      </c:pt>
                      <c:pt idx="3241">
                        <c:v>2.9078812613087082</c:v>
                      </c:pt>
                      <c:pt idx="3242">
                        <c:v>2.990871278564831</c:v>
                      </c:pt>
                      <c:pt idx="3243">
                        <c:v>2.9329106445044411</c:v>
                      </c:pt>
                      <c:pt idx="3244">
                        <c:v>2.9120637911730771</c:v>
                      </c:pt>
                      <c:pt idx="3245">
                        <c:v>2.9998028662230918</c:v>
                      </c:pt>
                      <c:pt idx="3246">
                        <c:v>3.1268674024396028</c:v>
                      </c:pt>
                      <c:pt idx="3247">
                        <c:v>3.217619162504231</c:v>
                      </c:pt>
                      <c:pt idx="3248">
                        <c:v>3.2387391482058581</c:v>
                      </c:pt>
                      <c:pt idx="3249">
                        <c:v>3.1533448066088612</c:v>
                      </c:pt>
                      <c:pt idx="3250">
                        <c:v>3.2142499927319461</c:v>
                      </c:pt>
                      <c:pt idx="3251">
                        <c:v>3.2485284953139879</c:v>
                      </c:pt>
                      <c:pt idx="3252">
                        <c:v>3.2760956309543232</c:v>
                      </c:pt>
                      <c:pt idx="3253">
                        <c:v>3.397160839802408</c:v>
                      </c:pt>
                      <c:pt idx="3254">
                        <c:v>3.460191244608855</c:v>
                      </c:pt>
                      <c:pt idx="3255">
                        <c:v>3.3995695662046348</c:v>
                      </c:pt>
                      <c:pt idx="3256">
                        <c:v>3.4982266819382839</c:v>
                      </c:pt>
                      <c:pt idx="3257">
                        <c:v>3.7071885419830268</c:v>
                      </c:pt>
                      <c:pt idx="3258">
                        <c:v>4.0347984367094369</c:v>
                      </c:pt>
                      <c:pt idx="3259">
                        <c:v>4.1714891965236296</c:v>
                      </c:pt>
                      <c:pt idx="3260">
                        <c:v>4.1168129823454818</c:v>
                      </c:pt>
                      <c:pt idx="3261">
                        <c:v>3.9191689320961429</c:v>
                      </c:pt>
                      <c:pt idx="3262">
                        <c:v>3.8303132756300431</c:v>
                      </c:pt>
                      <c:pt idx="3263">
                        <c:v>3.9122011734192981</c:v>
                      </c:pt>
                      <c:pt idx="3264">
                        <c:v>3.986512429507969</c:v>
                      </c:pt>
                      <c:pt idx="3265">
                        <c:v>4.0420836394221622</c:v>
                      </c:pt>
                      <c:pt idx="3266">
                        <c:v>4.2733265021643918</c:v>
                      </c:pt>
                      <c:pt idx="3267">
                        <c:v>4.5013419422346992</c:v>
                      </c:pt>
                      <c:pt idx="3268">
                        <c:v>4.5957046240249877</c:v>
                      </c:pt>
                      <c:pt idx="3269">
                        <c:v>4.6282270932689178</c:v>
                      </c:pt>
                      <c:pt idx="3270">
                        <c:v>4.5240488219332509</c:v>
                      </c:pt>
                      <c:pt idx="3271">
                        <c:v>4.544519807157597</c:v>
                      </c:pt>
                      <c:pt idx="3272">
                        <c:v>4.6653078424425463</c:v>
                      </c:pt>
                      <c:pt idx="3273">
                        <c:v>4.7915521137751469</c:v>
                      </c:pt>
                      <c:pt idx="3274">
                        <c:v>4.9694143753937956</c:v>
                      </c:pt>
                      <c:pt idx="3275">
                        <c:v>5.0454885554983404</c:v>
                      </c:pt>
                      <c:pt idx="3276">
                        <c:v>5.0947071102370849</c:v>
                      </c:pt>
                      <c:pt idx="3277">
                        <c:v>5.1425377329702036</c:v>
                      </c:pt>
                      <c:pt idx="3278">
                        <c:v>5.193320403352228</c:v>
                      </c:pt>
                      <c:pt idx="3279">
                        <c:v>5.4098098863064319</c:v>
                      </c:pt>
                      <c:pt idx="3280">
                        <c:v>5.6955154628965019</c:v>
                      </c:pt>
                      <c:pt idx="3281">
                        <c:v>5.9708147772926434</c:v>
                      </c:pt>
                      <c:pt idx="3282">
                        <c:v>6.0130110962554637</c:v>
                      </c:pt>
                      <c:pt idx="3283">
                        <c:v>5.8095212504805778</c:v>
                      </c:pt>
                      <c:pt idx="3284">
                        <c:v>5.5908190220654532</c:v>
                      </c:pt>
                      <c:pt idx="3285">
                        <c:v>5.4704496538541791</c:v>
                      </c:pt>
                      <c:pt idx="3286">
                        <c:v>5.5380218123077674</c:v>
                      </c:pt>
                      <c:pt idx="3287">
                        <c:v>5.5465087624494629</c:v>
                      </c:pt>
                      <c:pt idx="3288">
                        <c:v>5.7016715253583854</c:v>
                      </c:pt>
                      <c:pt idx="3289">
                        <c:v>5.8466816659881431</c:v>
                      </c:pt>
                      <c:pt idx="3290">
                        <c:v>6.0247240407484108</c:v>
                      </c:pt>
                      <c:pt idx="3291">
                        <c:v>6.0252006079807447</c:v>
                      </c:pt>
                      <c:pt idx="3292">
                        <c:v>5.7620664659150824</c:v>
                      </c:pt>
                      <c:pt idx="3293">
                        <c:v>5.4583030903435654</c:v>
                      </c:pt>
                      <c:pt idx="3294">
                        <c:v>5.2773294952515313</c:v>
                      </c:pt>
                      <c:pt idx="3295">
                        <c:v>5.3085196644571138</c:v>
                      </c:pt>
                      <c:pt idx="3296">
                        <c:v>4.9048499416236551</c:v>
                      </c:pt>
                      <c:pt idx="3297">
                        <c:v>6.2337435778785126</c:v>
                      </c:pt>
                      <c:pt idx="3298">
                        <c:v>6.0779640941146598</c:v>
                      </c:pt>
                      <c:pt idx="3299">
                        <c:v>5.0861514199041826</c:v>
                      </c:pt>
                      <c:pt idx="3300">
                        <c:v>5.3590827517732098</c:v>
                      </c:pt>
                      <c:pt idx="3301">
                        <c:v>4.8684733754641742</c:v>
                      </c:pt>
                      <c:pt idx="3302">
                        <c:v>4.4377694521873741</c:v>
                      </c:pt>
                      <c:pt idx="3303">
                        <c:v>4.2156719721720801</c:v>
                      </c:pt>
                      <c:pt idx="3304">
                        <c:v>4.098434598889094</c:v>
                      </c:pt>
                      <c:pt idx="3305">
                        <c:v>4.0537372043367554</c:v>
                      </c:pt>
                      <c:pt idx="3306">
                        <c:v>4.0320837905378024</c:v>
                      </c:pt>
                      <c:pt idx="3307">
                        <c:v>4.0166696887220912</c:v>
                      </c:pt>
                      <c:pt idx="3308">
                        <c:v>4.1967280487618526</c:v>
                      </c:pt>
                      <c:pt idx="3309">
                        <c:v>4.4236597866710019</c:v>
                      </c:pt>
                      <c:pt idx="3310">
                        <c:v>4.4569174602937736</c:v>
                      </c:pt>
                      <c:pt idx="3311">
                        <c:v>4.3823018828441587</c:v>
                      </c:pt>
                      <c:pt idx="3312">
                        <c:v>4.5112885052571112</c:v>
                      </c:pt>
                      <c:pt idx="3313">
                        <c:v>4.6563173218104641</c:v>
                      </c:pt>
                      <c:pt idx="3314">
                        <c:v>5.0310508871225679</c:v>
                      </c:pt>
                      <c:pt idx="3315">
                        <c:v>5.2884494266883912</c:v>
                      </c:pt>
                      <c:pt idx="3316">
                        <c:v>5.5466626470873672</c:v>
                      </c:pt>
                      <c:pt idx="3317">
                        <c:v>5.7351119468898499</c:v>
                      </c:pt>
                      <c:pt idx="3318">
                        <c:v>6.8901460932802214</c:v>
                      </c:pt>
                      <c:pt idx="3319">
                        <c:v>6.875047144012739</c:v>
                      </c:pt>
                      <c:pt idx="3320">
                        <c:v>5.2039233775081231</c:v>
                      </c:pt>
                      <c:pt idx="3321">
                        <c:v>4.9468539097715771</c:v>
                      </c:pt>
                      <c:pt idx="3322">
                        <c:v>6.1540439610575284</c:v>
                      </c:pt>
                      <c:pt idx="3323">
                        <c:v>5.2527404218939644</c:v>
                      </c:pt>
                      <c:pt idx="3324">
                        <c:v>6.7248090982753013</c:v>
                      </c:pt>
                      <c:pt idx="3325">
                        <c:v>6.9921413404602548</c:v>
                      </c:pt>
                      <c:pt idx="3326">
                        <c:v>6.3446023262902012</c:v>
                      </c:pt>
                      <c:pt idx="3327">
                        <c:v>6.4239507402403584</c:v>
                      </c:pt>
                      <c:pt idx="3328">
                        <c:v>6.4084528521748689</c:v>
                      </c:pt>
                      <c:pt idx="3329">
                        <c:v>6.2522763333977851</c:v>
                      </c:pt>
                      <c:pt idx="3330">
                        <c:v>6.1371949894687994</c:v>
                      </c:pt>
                      <c:pt idx="3331">
                        <c:v>5.9377929638978122</c:v>
                      </c:pt>
                      <c:pt idx="3332">
                        <c:v>5.6300638784340524</c:v>
                      </c:pt>
                      <c:pt idx="3333">
                        <c:v>5.3491866297416992</c:v>
                      </c:pt>
                      <c:pt idx="3334">
                        <c:v>4.9411194950869932</c:v>
                      </c:pt>
                      <c:pt idx="3335">
                        <c:v>4.8786630529633106</c:v>
                      </c:pt>
                      <c:pt idx="3336">
                        <c:v>4.9613591732697744</c:v>
                      </c:pt>
                      <c:pt idx="3337">
                        <c:v>5.0601037596875047</c:v>
                      </c:pt>
                      <c:pt idx="3338">
                        <c:v>5.2451071922999413</c:v>
                      </c:pt>
                      <c:pt idx="3339">
                        <c:v>5.2634153882763748</c:v>
                      </c:pt>
                      <c:pt idx="3340">
                        <c:v>5.1509018772592494</c:v>
                      </c:pt>
                      <c:pt idx="3341">
                        <c:v>4.9216426535885018</c:v>
                      </c:pt>
                      <c:pt idx="3342">
                        <c:v>4.8068750126017576</c:v>
                      </c:pt>
                      <c:pt idx="3343">
                        <c:v>4.5123620779631004</c:v>
                      </c:pt>
                      <c:pt idx="3344">
                        <c:v>4.377592549058873</c:v>
                      </c:pt>
                      <c:pt idx="3345">
                        <c:v>4.3101609802835954</c:v>
                      </c:pt>
                      <c:pt idx="3346">
                        <c:v>4.094751777780484</c:v>
                      </c:pt>
                      <c:pt idx="3347">
                        <c:v>3.6403075473123931</c:v>
                      </c:pt>
                      <c:pt idx="3348">
                        <c:v>3.3583208749849258</c:v>
                      </c:pt>
                      <c:pt idx="3349">
                        <c:v>3.4068558227629371</c:v>
                      </c:pt>
                      <c:pt idx="3350">
                        <c:v>3.493417719029634</c:v>
                      </c:pt>
                      <c:pt idx="3351">
                        <c:v>3.6603997555038421</c:v>
                      </c:pt>
                      <c:pt idx="3352">
                        <c:v>3.8666550636929218</c:v>
                      </c:pt>
                      <c:pt idx="3353">
                        <c:v>4.0156825992532106</c:v>
                      </c:pt>
                      <c:pt idx="3354">
                        <c:v>3.098718741008172</c:v>
                      </c:pt>
                      <c:pt idx="3355">
                        <c:v>3.628911432553994</c:v>
                      </c:pt>
                    </c:numCache>
                  </c:numRef>
                </c:yVal>
                <c:smooth val="0"/>
                <c:extLst xmlns:c15="http://schemas.microsoft.com/office/drawing/2012/chart">
                  <c:ext xmlns:c16="http://schemas.microsoft.com/office/drawing/2014/chart" uri="{C3380CC4-5D6E-409C-BE32-E72D297353CC}">
                    <c16:uniqueId val="{00000005-E946-4262-AC4C-ABCC7CF37838}"/>
                  </c:ext>
                </c:extLst>
              </c15:ser>
            </c15:filteredScatterSeries>
            <c15:filteredScatterSeries>
              <c15:ser>
                <c:idx val="5"/>
                <c:order val="6"/>
                <c:tx>
                  <c:v>Erro DGNSS</c:v>
                </c:tx>
                <c:spPr>
                  <a:ln w="25400" cap="rnd">
                    <a:noFill/>
                    <a:round/>
                  </a:ln>
                  <a:effectLst/>
                </c:spPr>
                <c:marker>
                  <c:symbol val="circle"/>
                  <c:size val="2"/>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6) Erro DGNSS'!$G$2:$G$6000</c15:sqref>
                        </c15:formulaRef>
                      </c:ext>
                    </c:extLst>
                    <c:numCache>
                      <c:formatCode>h:mm:ss</c:formatCode>
                      <c:ptCount val="5999"/>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pt idx="1378">
                        <c:v>43466.428483796299</c:v>
                      </c:pt>
                      <c:pt idx="1379">
                        <c:v>43466.428518518522</c:v>
                      </c:pt>
                      <c:pt idx="1380">
                        <c:v>43466.428576388891</c:v>
                      </c:pt>
                      <c:pt idx="1381">
                        <c:v>43466.428587962961</c:v>
                      </c:pt>
                      <c:pt idx="1382">
                        <c:v>43466.428599537037</c:v>
                      </c:pt>
                      <c:pt idx="1383">
                        <c:v>43466.428668981483</c:v>
                      </c:pt>
                      <c:pt idx="1384">
                        <c:v>43466.428749999999</c:v>
                      </c:pt>
                      <c:pt idx="1385">
                        <c:v>43466.428784722222</c:v>
                      </c:pt>
                      <c:pt idx="1386">
                        <c:v>43466.428807870368</c:v>
                      </c:pt>
                      <c:pt idx="1387">
                        <c:v>43466.428819444453</c:v>
                      </c:pt>
                      <c:pt idx="1388">
                        <c:v>43466.428865740738</c:v>
                      </c:pt>
                      <c:pt idx="1389">
                        <c:v>43466.428877314807</c:v>
                      </c:pt>
                      <c:pt idx="1390">
                        <c:v>43466.428888888891</c:v>
                      </c:pt>
                      <c:pt idx="1391">
                        <c:v>43466.428900462961</c:v>
                      </c:pt>
                      <c:pt idx="1392">
                        <c:v>43466.428912037038</c:v>
                      </c:pt>
                      <c:pt idx="1393">
                        <c:v>43466.428923611107</c:v>
                      </c:pt>
                      <c:pt idx="1394">
                        <c:v>43466.42895833333</c:v>
                      </c:pt>
                      <c:pt idx="1395">
                        <c:v>43466.428993055553</c:v>
                      </c:pt>
                      <c:pt idx="1396">
                        <c:v>43466.429039351853</c:v>
                      </c:pt>
                      <c:pt idx="1397">
                        <c:v>43466.429062499999</c:v>
                      </c:pt>
                      <c:pt idx="1398">
                        <c:v>43466.429085648153</c:v>
                      </c:pt>
                      <c:pt idx="1399">
                        <c:v>43466.429097222222</c:v>
                      </c:pt>
                      <c:pt idx="1400">
                        <c:v>43466.429108796299</c:v>
                      </c:pt>
                      <c:pt idx="1401">
                        <c:v>43466.429120370369</c:v>
                      </c:pt>
                      <c:pt idx="1402">
                        <c:v>43466.429131944453</c:v>
                      </c:pt>
                      <c:pt idx="1403">
                        <c:v>43466.429166666669</c:v>
                      </c:pt>
                      <c:pt idx="1404">
                        <c:v>43466.429178240738</c:v>
                      </c:pt>
                      <c:pt idx="1405">
                        <c:v>43466.429189814808</c:v>
                      </c:pt>
                      <c:pt idx="1406">
                        <c:v>43466.429201388892</c:v>
                      </c:pt>
                      <c:pt idx="1407">
                        <c:v>43466.429293981477</c:v>
                      </c:pt>
                      <c:pt idx="1408">
                        <c:v>43466.429305555554</c:v>
                      </c:pt>
                      <c:pt idx="1409">
                        <c:v>43466.42931712963</c:v>
                      </c:pt>
                      <c:pt idx="1410">
                        <c:v>43466.429328703707</c:v>
                      </c:pt>
                      <c:pt idx="1411">
                        <c:v>43466.429340277777</c:v>
                      </c:pt>
                      <c:pt idx="1412">
                        <c:v>43466.429351851853</c:v>
                      </c:pt>
                      <c:pt idx="1413">
                        <c:v>43466.429363425923</c:v>
                      </c:pt>
                      <c:pt idx="1414">
                        <c:v>43466.429375</c:v>
                      </c:pt>
                      <c:pt idx="1415">
                        <c:v>43466.429386574076</c:v>
                      </c:pt>
                      <c:pt idx="1416">
                        <c:v>43466.429432870369</c:v>
                      </c:pt>
                      <c:pt idx="1417">
                        <c:v>43466.429456018523</c:v>
                      </c:pt>
                      <c:pt idx="1418">
                        <c:v>43466.429467592592</c:v>
                      </c:pt>
                      <c:pt idx="1419">
                        <c:v>43466.429479166669</c:v>
                      </c:pt>
                      <c:pt idx="1420">
                        <c:v>43466.429490740738</c:v>
                      </c:pt>
                      <c:pt idx="1421">
                        <c:v>43466.429502314822</c:v>
                      </c:pt>
                      <c:pt idx="1422">
                        <c:v>43466.429513888892</c:v>
                      </c:pt>
                      <c:pt idx="1423">
                        <c:v>43466.429537037038</c:v>
                      </c:pt>
                      <c:pt idx="1424">
                        <c:v>43466.429548611108</c:v>
                      </c:pt>
                      <c:pt idx="1425">
                        <c:v>43466.429560185177</c:v>
                      </c:pt>
                      <c:pt idx="1426">
                        <c:v>43466.4296875</c:v>
                      </c:pt>
                      <c:pt idx="1427">
                        <c:v>43466.429710648154</c:v>
                      </c:pt>
                      <c:pt idx="1428">
                        <c:v>43466.429722222223</c:v>
                      </c:pt>
                      <c:pt idx="1429">
                        <c:v>43466.4297337963</c:v>
                      </c:pt>
                      <c:pt idx="1430">
                        <c:v>43466.429745370369</c:v>
                      </c:pt>
                      <c:pt idx="1431">
                        <c:v>43466.429768518523</c:v>
                      </c:pt>
                      <c:pt idx="1432">
                        <c:v>43466.429780092592</c:v>
                      </c:pt>
                      <c:pt idx="1433">
                        <c:v>43466.429803240739</c:v>
                      </c:pt>
                      <c:pt idx="1434">
                        <c:v>43466.429814814823</c:v>
                      </c:pt>
                      <c:pt idx="1435">
                        <c:v>43466.429861111108</c:v>
                      </c:pt>
                      <c:pt idx="1436">
                        <c:v>43466.429872685178</c:v>
                      </c:pt>
                      <c:pt idx="1437">
                        <c:v>43466.429884259262</c:v>
                      </c:pt>
                      <c:pt idx="1438">
                        <c:v>43466.429988425924</c:v>
                      </c:pt>
                      <c:pt idx="1439">
                        <c:v>43466.43005787037</c:v>
                      </c:pt>
                      <c:pt idx="1440">
                        <c:v>43466.430104166669</c:v>
                      </c:pt>
                      <c:pt idx="1441">
                        <c:v>43466.430115740739</c:v>
                      </c:pt>
                      <c:pt idx="1442">
                        <c:v>43466.430162037039</c:v>
                      </c:pt>
                      <c:pt idx="1443">
                        <c:v>43466.430196759262</c:v>
                      </c:pt>
                      <c:pt idx="1444">
                        <c:v>43466.430219907408</c:v>
                      </c:pt>
                      <c:pt idx="1445">
                        <c:v>43466.430231481478</c:v>
                      </c:pt>
                      <c:pt idx="1446">
                        <c:v>43466.430243055547</c:v>
                      </c:pt>
                      <c:pt idx="1447">
                        <c:v>43466.430393518523</c:v>
                      </c:pt>
                      <c:pt idx="1448">
                        <c:v>43466.43041666667</c:v>
                      </c:pt>
                      <c:pt idx="1449">
                        <c:v>43466.430462962962</c:v>
                      </c:pt>
                      <c:pt idx="1450">
                        <c:v>43466.430613425917</c:v>
                      </c:pt>
                      <c:pt idx="1451">
                        <c:v>43466.430625000001</c:v>
                      </c:pt>
                      <c:pt idx="1452">
                        <c:v>43466.430659722217</c:v>
                      </c:pt>
                      <c:pt idx="1453">
                        <c:v>43466.430706018517</c:v>
                      </c:pt>
                      <c:pt idx="1454">
                        <c:v>43466.430810185193</c:v>
                      </c:pt>
                      <c:pt idx="1455">
                        <c:v>43466.430879629632</c:v>
                      </c:pt>
                      <c:pt idx="1456">
                        <c:v>43466.430891203701</c:v>
                      </c:pt>
                      <c:pt idx="1457">
                        <c:v>43466.430902777778</c:v>
                      </c:pt>
                      <c:pt idx="1458">
                        <c:v>43466.430914351848</c:v>
                      </c:pt>
                      <c:pt idx="1459">
                        <c:v>43466.430925925917</c:v>
                      </c:pt>
                      <c:pt idx="1460">
                        <c:v>43466.430972222217</c:v>
                      </c:pt>
                      <c:pt idx="1461">
                        <c:v>43466.430983796286</c:v>
                      </c:pt>
                      <c:pt idx="1462">
                        <c:v>43466.430995370371</c:v>
                      </c:pt>
                      <c:pt idx="1463">
                        <c:v>43466.431006944447</c:v>
                      </c:pt>
                      <c:pt idx="1464">
                        <c:v>43466.431087962963</c:v>
                      </c:pt>
                      <c:pt idx="1465">
                        <c:v>43466.431111111109</c:v>
                      </c:pt>
                      <c:pt idx="1466">
                        <c:v>43466.431122685193</c:v>
                      </c:pt>
                      <c:pt idx="1467">
                        <c:v>43466.431168981479</c:v>
                      </c:pt>
                      <c:pt idx="1468">
                        <c:v>43466.431192129632</c:v>
                      </c:pt>
                      <c:pt idx="1469">
                        <c:v>43466.431238425917</c:v>
                      </c:pt>
                      <c:pt idx="1470">
                        <c:v>43466.431250000001</c:v>
                      </c:pt>
                      <c:pt idx="1471">
                        <c:v>43466.431261574071</c:v>
                      </c:pt>
                      <c:pt idx="1472">
                        <c:v>43466.431273148148</c:v>
                      </c:pt>
                      <c:pt idx="1473">
                        <c:v>43466.431331018517</c:v>
                      </c:pt>
                      <c:pt idx="1474">
                        <c:v>43466.431342592587</c:v>
                      </c:pt>
                      <c:pt idx="1475">
                        <c:v>43466.43136574074</c:v>
                      </c:pt>
                      <c:pt idx="1476">
                        <c:v>43466.431400462963</c:v>
                      </c:pt>
                      <c:pt idx="1477">
                        <c:v>43466.431481481479</c:v>
                      </c:pt>
                      <c:pt idx="1478">
                        <c:v>43466.431493055563</c:v>
                      </c:pt>
                      <c:pt idx="1479">
                        <c:v>43466.43172453704</c:v>
                      </c:pt>
                      <c:pt idx="1480">
                        <c:v>43466.431747685187</c:v>
                      </c:pt>
                      <c:pt idx="1481">
                        <c:v>43466.431759259263</c:v>
                      </c:pt>
                      <c:pt idx="1482">
                        <c:v>43466.431875000002</c:v>
                      </c:pt>
                      <c:pt idx="1483">
                        <c:v>43466.431921296287</c:v>
                      </c:pt>
                      <c:pt idx="1484">
                        <c:v>43466.431932870371</c:v>
                      </c:pt>
                      <c:pt idx="1485">
                        <c:v>43466.431944444441</c:v>
                      </c:pt>
                      <c:pt idx="1486">
                        <c:v>43466.431979166657</c:v>
                      </c:pt>
                      <c:pt idx="1487">
                        <c:v>43466.432002314818</c:v>
                      </c:pt>
                      <c:pt idx="1488">
                        <c:v>43466.432013888887</c:v>
                      </c:pt>
                      <c:pt idx="1489">
                        <c:v>43466.432037037041</c:v>
                      </c:pt>
                      <c:pt idx="1490">
                        <c:v>43466.43204861111</c:v>
                      </c:pt>
                      <c:pt idx="1491">
                        <c:v>43466.432083333333</c:v>
                      </c:pt>
                      <c:pt idx="1492">
                        <c:v>43466.43209490741</c:v>
                      </c:pt>
                      <c:pt idx="1493">
                        <c:v>43466.432164351849</c:v>
                      </c:pt>
                      <c:pt idx="1494">
                        <c:v>43466.432175925933</c:v>
                      </c:pt>
                      <c:pt idx="1495">
                        <c:v>43466.432199074072</c:v>
                      </c:pt>
                      <c:pt idx="1496">
                        <c:v>43466.432210648149</c:v>
                      </c:pt>
                      <c:pt idx="1497">
                        <c:v>43466.432222222233</c:v>
                      </c:pt>
                      <c:pt idx="1498">
                        <c:v>43466.432233796288</c:v>
                      </c:pt>
                      <c:pt idx="1499">
                        <c:v>43466.432245370372</c:v>
                      </c:pt>
                      <c:pt idx="1500">
                        <c:v>43466.432256944441</c:v>
                      </c:pt>
                      <c:pt idx="1501">
                        <c:v>43466.432280092587</c:v>
                      </c:pt>
                      <c:pt idx="1502">
                        <c:v>43466.432291666657</c:v>
                      </c:pt>
                      <c:pt idx="1503">
                        <c:v>43466.43236111111</c:v>
                      </c:pt>
                      <c:pt idx="1504">
                        <c:v>43466.43240740741</c:v>
                      </c:pt>
                      <c:pt idx="1505">
                        <c:v>43466.43246527778</c:v>
                      </c:pt>
                      <c:pt idx="1506">
                        <c:v>43466.432488425933</c:v>
                      </c:pt>
                      <c:pt idx="1507">
                        <c:v>43466.432581018518</c:v>
                      </c:pt>
                      <c:pt idx="1508">
                        <c:v>43466.432696759257</c:v>
                      </c:pt>
                      <c:pt idx="1509">
                        <c:v>43466.432719907411</c:v>
                      </c:pt>
                      <c:pt idx="1510">
                        <c:v>43466.432997685188</c:v>
                      </c:pt>
                      <c:pt idx="1511">
                        <c:v>43466.43304398148</c:v>
                      </c:pt>
                      <c:pt idx="1512">
                        <c:v>43466.43309027778</c:v>
                      </c:pt>
                      <c:pt idx="1513">
                        <c:v>43466.433113425926</c:v>
                      </c:pt>
                      <c:pt idx="1514">
                        <c:v>43466.433182870373</c:v>
                      </c:pt>
                      <c:pt idx="1515">
                        <c:v>43466.433206018519</c:v>
                      </c:pt>
                      <c:pt idx="1516">
                        <c:v>43466.433217592603</c:v>
                      </c:pt>
                      <c:pt idx="1517">
                        <c:v>43466.433229166672</c:v>
                      </c:pt>
                      <c:pt idx="1518">
                        <c:v>43466.433240740742</c:v>
                      </c:pt>
                      <c:pt idx="1519">
                        <c:v>43466.433252314811</c:v>
                      </c:pt>
                      <c:pt idx="1520">
                        <c:v>43466.433275462958</c:v>
                      </c:pt>
                      <c:pt idx="1521">
                        <c:v>43466.433333333327</c:v>
                      </c:pt>
                      <c:pt idx="1522">
                        <c:v>43466.433344907397</c:v>
                      </c:pt>
                      <c:pt idx="1523">
                        <c:v>43466.433356481481</c:v>
                      </c:pt>
                      <c:pt idx="1524">
                        <c:v>43466.433425925927</c:v>
                      </c:pt>
                      <c:pt idx="1525">
                        <c:v>43466.433437500003</c:v>
                      </c:pt>
                      <c:pt idx="1526">
                        <c:v>43466.433657407397</c:v>
                      </c:pt>
                      <c:pt idx="1527">
                        <c:v>43466.43378472222</c:v>
                      </c:pt>
                      <c:pt idx="1528">
                        <c:v>43466.433796296304</c:v>
                      </c:pt>
                      <c:pt idx="1529">
                        <c:v>43466.433807870373</c:v>
                      </c:pt>
                      <c:pt idx="1530">
                        <c:v>43466.433819444443</c:v>
                      </c:pt>
                      <c:pt idx="1531">
                        <c:v>43466.433831018519</c:v>
                      </c:pt>
                      <c:pt idx="1532">
                        <c:v>43466.433842592603</c:v>
                      </c:pt>
                      <c:pt idx="1533">
                        <c:v>43466.433854166673</c:v>
                      </c:pt>
                      <c:pt idx="1534">
                        <c:v>43466.433865740742</c:v>
                      </c:pt>
                      <c:pt idx="1535">
                        <c:v>43466.433877314812</c:v>
                      </c:pt>
                      <c:pt idx="1536">
                        <c:v>43466.433888888889</c:v>
                      </c:pt>
                      <c:pt idx="1537">
                        <c:v>43466.433923611112</c:v>
                      </c:pt>
                      <c:pt idx="1538">
                        <c:v>43466.433935185189</c:v>
                      </c:pt>
                      <c:pt idx="1539">
                        <c:v>43466.433946759258</c:v>
                      </c:pt>
                      <c:pt idx="1540">
                        <c:v>43466.433958333328</c:v>
                      </c:pt>
                      <c:pt idx="1541">
                        <c:v>43466.433981481481</c:v>
                      </c:pt>
                      <c:pt idx="1542">
                        <c:v>43466.434004629627</c:v>
                      </c:pt>
                      <c:pt idx="1543">
                        <c:v>43466.434016203697</c:v>
                      </c:pt>
                      <c:pt idx="1544">
                        <c:v>43466.434027777781</c:v>
                      </c:pt>
                      <c:pt idx="1545">
                        <c:v>43466.434039351851</c:v>
                      </c:pt>
                      <c:pt idx="1546">
                        <c:v>43466.43408564815</c:v>
                      </c:pt>
                      <c:pt idx="1547">
                        <c:v>43466.43409722222</c:v>
                      </c:pt>
                      <c:pt idx="1548">
                        <c:v>43466.434131944443</c:v>
                      </c:pt>
                      <c:pt idx="1549">
                        <c:v>43466.43414351852</c:v>
                      </c:pt>
                      <c:pt idx="1550">
                        <c:v>43466.434155092589</c:v>
                      </c:pt>
                      <c:pt idx="1551">
                        <c:v>43466.434178240743</c:v>
                      </c:pt>
                      <c:pt idx="1552">
                        <c:v>43466.434189814812</c:v>
                      </c:pt>
                      <c:pt idx="1553">
                        <c:v>43466.434201388889</c:v>
                      </c:pt>
                      <c:pt idx="1554">
                        <c:v>43466.434212962973</c:v>
                      </c:pt>
                      <c:pt idx="1555">
                        <c:v>43466.434224537043</c:v>
                      </c:pt>
                      <c:pt idx="1556">
                        <c:v>43466.434270833342</c:v>
                      </c:pt>
                      <c:pt idx="1557">
                        <c:v>43466.434317129628</c:v>
                      </c:pt>
                      <c:pt idx="1558">
                        <c:v>43466.434328703697</c:v>
                      </c:pt>
                      <c:pt idx="1559">
                        <c:v>43466.434351851851</c:v>
                      </c:pt>
                      <c:pt idx="1560">
                        <c:v>43466.434363425928</c:v>
                      </c:pt>
                      <c:pt idx="1561">
                        <c:v>43466.434421296297</c:v>
                      </c:pt>
                      <c:pt idx="1562">
                        <c:v>43466.434490740743</c:v>
                      </c:pt>
                      <c:pt idx="1563">
                        <c:v>43466.434502314813</c:v>
                      </c:pt>
                      <c:pt idx="1564">
                        <c:v>43466.434571759259</c:v>
                      </c:pt>
                      <c:pt idx="1565">
                        <c:v>43466.434594907398</c:v>
                      </c:pt>
                      <c:pt idx="1566">
                        <c:v>43466.434652777767</c:v>
                      </c:pt>
                      <c:pt idx="1567">
                        <c:v>43466.434664351851</c:v>
                      </c:pt>
                      <c:pt idx="1568">
                        <c:v>43466.434675925928</c:v>
                      </c:pt>
                      <c:pt idx="1569">
                        <c:v>43466.434687499997</c:v>
                      </c:pt>
                      <c:pt idx="1570">
                        <c:v>43466.434699074067</c:v>
                      </c:pt>
                      <c:pt idx="1571">
                        <c:v>43466.434710648151</c:v>
                      </c:pt>
                      <c:pt idx="1572">
                        <c:v>43466.434733796297</c:v>
                      </c:pt>
                      <c:pt idx="1573">
                        <c:v>43466.434756944444</c:v>
                      </c:pt>
                      <c:pt idx="1574">
                        <c:v>43466.43476851852</c:v>
                      </c:pt>
                    </c:numCache>
                  </c:numRef>
                </c:xVal>
                <c:yVal>
                  <c:numRef>
                    <c:extLst xmlns:c15="http://schemas.microsoft.com/office/drawing/2012/chart">
                      <c:ext xmlns:c15="http://schemas.microsoft.com/office/drawing/2012/chart" uri="{02D57815-91ED-43cb-92C2-25804820EDAC}">
                        <c15:formulaRef>
                          <c15:sqref>'6) Erro DGNSS'!$D$2:$D$6000</c15:sqref>
                        </c15:formulaRef>
                      </c:ext>
                    </c:extLst>
                    <c:numCache>
                      <c:formatCode>General</c:formatCode>
                      <c:ptCount val="5999"/>
                      <c:pt idx="0">
                        <c:v>9.3937473044363031</c:v>
                      </c:pt>
                      <c:pt idx="1">
                        <c:v>10.425938045020191</c:v>
                      </c:pt>
                      <c:pt idx="2">
                        <c:v>5.1130977871840511</c:v>
                      </c:pt>
                      <c:pt idx="3">
                        <c:v>10.776392320760049</c:v>
                      </c:pt>
                      <c:pt idx="4">
                        <c:v>7.94964071085868</c:v>
                      </c:pt>
                      <c:pt idx="5">
                        <c:v>-1.392927476545301</c:v>
                      </c:pt>
                      <c:pt idx="6">
                        <c:v>0.83193646916645903</c:v>
                      </c:pt>
                      <c:pt idx="7">
                        <c:v>0.1228323667363681</c:v>
                      </c:pt>
                      <c:pt idx="8">
                        <c:v>-0.26406461689102478</c:v>
                      </c:pt>
                      <c:pt idx="9">
                        <c:v>-4.6422153150595564</c:v>
                      </c:pt>
                      <c:pt idx="10">
                        <c:v>-4.4942001790806323</c:v>
                      </c:pt>
                      <c:pt idx="11">
                        <c:v>0.42766026974606253</c:v>
                      </c:pt>
                      <c:pt idx="12">
                        <c:v>-3.3402658855480332</c:v>
                      </c:pt>
                      <c:pt idx="13">
                        <c:v>-3.6309160983298958</c:v>
                      </c:pt>
                      <c:pt idx="14">
                        <c:v>4.0319258624222423</c:v>
                      </c:pt>
                      <c:pt idx="15">
                        <c:v>-7.6544041684528743</c:v>
                      </c:pt>
                      <c:pt idx="16">
                        <c:v>-7.5233348595640468</c:v>
                      </c:pt>
                      <c:pt idx="17">
                        <c:v>-8.4420992723607124</c:v>
                      </c:pt>
                      <c:pt idx="18">
                        <c:v>-1.4131618722883359</c:v>
                      </c:pt>
                      <c:pt idx="19">
                        <c:v>-8.1725185173975703</c:v>
                      </c:pt>
                      <c:pt idx="20">
                        <c:v>-1.7078878559261961</c:v>
                      </c:pt>
                      <c:pt idx="21">
                        <c:v>1.055823765037609</c:v>
                      </c:pt>
                      <c:pt idx="22">
                        <c:v>-7.6826138666724484</c:v>
                      </c:pt>
                      <c:pt idx="23">
                        <c:v>-6.1713095841983492E-2</c:v>
                      </c:pt>
                      <c:pt idx="24">
                        <c:v>-1.682127795297206</c:v>
                      </c:pt>
                      <c:pt idx="25">
                        <c:v>2.8211947346314949</c:v>
                      </c:pt>
                      <c:pt idx="26">
                        <c:v>0.8444305306024753</c:v>
                      </c:pt>
                      <c:pt idx="27">
                        <c:v>-2.0529313861246852</c:v>
                      </c:pt>
                      <c:pt idx="28">
                        <c:v>-12.615130509635559</c:v>
                      </c:pt>
                      <c:pt idx="29">
                        <c:v>-6.5528101756218149</c:v>
                      </c:pt>
                      <c:pt idx="30">
                        <c:v>-14.6168832917314</c:v>
                      </c:pt>
                      <c:pt idx="31">
                        <c:v>1.647474188159296</c:v>
                      </c:pt>
                      <c:pt idx="32">
                        <c:v>4.1102138321471369</c:v>
                      </c:pt>
                      <c:pt idx="33">
                        <c:v>8.5818792604089769</c:v>
                      </c:pt>
                      <c:pt idx="34">
                        <c:v>3.581368184809306</c:v>
                      </c:pt>
                      <c:pt idx="35">
                        <c:v>3.333274010450237</c:v>
                      </c:pt>
                      <c:pt idx="36">
                        <c:v>5.3245444501603956</c:v>
                      </c:pt>
                      <c:pt idx="37">
                        <c:v>1.6504989994114461</c:v>
                      </c:pt>
                      <c:pt idx="38">
                        <c:v>-3.8995383552433971</c:v>
                      </c:pt>
                      <c:pt idx="39">
                        <c:v>2.74187444577856</c:v>
                      </c:pt>
                      <c:pt idx="40">
                        <c:v>2.4871771408948851</c:v>
                      </c:pt>
                      <c:pt idx="41">
                        <c:v>8.0522197914384055</c:v>
                      </c:pt>
                      <c:pt idx="42">
                        <c:v>9.618974022480133</c:v>
                      </c:pt>
                      <c:pt idx="43">
                        <c:v>0.90896079657306195</c:v>
                      </c:pt>
                      <c:pt idx="44">
                        <c:v>8.9522565754072421</c:v>
                      </c:pt>
                      <c:pt idx="45">
                        <c:v>5.1120159510621068</c:v>
                      </c:pt>
                      <c:pt idx="46">
                        <c:v>-1.9868062629283669</c:v>
                      </c:pt>
                      <c:pt idx="47">
                        <c:v>-8.8080308138709817</c:v>
                      </c:pt>
                      <c:pt idx="48">
                        <c:v>-5.087249499757232</c:v>
                      </c:pt>
                      <c:pt idx="49">
                        <c:v>1.022063501381961</c:v>
                      </c:pt>
                      <c:pt idx="50">
                        <c:v>-4.3389396203512147</c:v>
                      </c:pt>
                      <c:pt idx="51">
                        <c:v>-2.087716353232322</c:v>
                      </c:pt>
                      <c:pt idx="52">
                        <c:v>1.5666518368474791</c:v>
                      </c:pt>
                      <c:pt idx="53">
                        <c:v>-4.6998629266374659</c:v>
                      </c:pt>
                      <c:pt idx="54">
                        <c:v>-10.446207223524249</c:v>
                      </c:pt>
                      <c:pt idx="55">
                        <c:v>-8.3883136521670849</c:v>
                      </c:pt>
                      <c:pt idx="56">
                        <c:v>-2.0795630822554401</c:v>
                      </c:pt>
                      <c:pt idx="57">
                        <c:v>-0.34819551522506842</c:v>
                      </c:pt>
                      <c:pt idx="58">
                        <c:v>1.68646053330356</c:v>
                      </c:pt>
                      <c:pt idx="59">
                        <c:v>5.8003837582322602</c:v>
                      </c:pt>
                      <c:pt idx="60">
                        <c:v>-3.0156455254103651</c:v>
                      </c:pt>
                      <c:pt idx="61">
                        <c:v>-6.3095010246216043</c:v>
                      </c:pt>
                      <c:pt idx="62">
                        <c:v>8.0660658760063662</c:v>
                      </c:pt>
                      <c:pt idx="63">
                        <c:v>1.286677376858157</c:v>
                      </c:pt>
                      <c:pt idx="64">
                        <c:v>-4.5386315625089493</c:v>
                      </c:pt>
                      <c:pt idx="65">
                        <c:v>4.5017226624802289</c:v>
                      </c:pt>
                      <c:pt idx="66">
                        <c:v>7.4794960590363972</c:v>
                      </c:pt>
                      <c:pt idx="67">
                        <c:v>-4.545225293524501</c:v>
                      </c:pt>
                      <c:pt idx="68">
                        <c:v>1.339050841972385</c:v>
                      </c:pt>
                      <c:pt idx="69">
                        <c:v>8.6193621330154999E-3</c:v>
                      </c:pt>
                      <c:pt idx="70">
                        <c:v>-9.8272921507345643</c:v>
                      </c:pt>
                      <c:pt idx="71">
                        <c:v>-8.1904626308361763</c:v>
                      </c:pt>
                      <c:pt idx="72">
                        <c:v>-6.8743679097481873</c:v>
                      </c:pt>
                      <c:pt idx="73">
                        <c:v>-0.2740232286878021</c:v>
                      </c:pt>
                      <c:pt idx="74">
                        <c:v>5.904861605717338</c:v>
                      </c:pt>
                      <c:pt idx="75">
                        <c:v>8.3177191065825724</c:v>
                      </c:pt>
                      <c:pt idx="76">
                        <c:v>3.2516407052145988</c:v>
                      </c:pt>
                      <c:pt idx="77">
                        <c:v>6.3001118649493977</c:v>
                      </c:pt>
                      <c:pt idx="78">
                        <c:v>3.6063170876216621</c:v>
                      </c:pt>
                      <c:pt idx="79">
                        <c:v>-9.394477390633563</c:v>
                      </c:pt>
                      <c:pt idx="80">
                        <c:v>-2.0905255710261459</c:v>
                      </c:pt>
                      <c:pt idx="81">
                        <c:v>4.2852652731774246</c:v>
                      </c:pt>
                      <c:pt idx="82">
                        <c:v>-5.587883879327066</c:v>
                      </c:pt>
                      <c:pt idx="83">
                        <c:v>1.0971489411499791</c:v>
                      </c:pt>
                      <c:pt idx="84">
                        <c:v>-2.3001847626746428</c:v>
                      </c:pt>
                      <c:pt idx="85">
                        <c:v>-0.52107809179413356</c:v>
                      </c:pt>
                      <c:pt idx="86">
                        <c:v>-2.086741219844134</c:v>
                      </c:pt>
                      <c:pt idx="87">
                        <c:v>-8.8742158648871001</c:v>
                      </c:pt>
                      <c:pt idx="88">
                        <c:v>-1.4892289479797971</c:v>
                      </c:pt>
                      <c:pt idx="89">
                        <c:v>-4.8105629297620389</c:v>
                      </c:pt>
                      <c:pt idx="90">
                        <c:v>-0.68532434689482602</c:v>
                      </c:pt>
                      <c:pt idx="91">
                        <c:v>8.5950775956085081</c:v>
                      </c:pt>
                      <c:pt idx="92">
                        <c:v>4.5430447522849882</c:v>
                      </c:pt>
                      <c:pt idx="93">
                        <c:v>-4.0629073318686668</c:v>
                      </c:pt>
                      <c:pt idx="94">
                        <c:v>-8.8277349300657948E-2</c:v>
                      </c:pt>
                      <c:pt idx="95">
                        <c:v>-4.0455868461391447</c:v>
                      </c:pt>
                      <c:pt idx="96">
                        <c:v>0.46202432264384258</c:v>
                      </c:pt>
                      <c:pt idx="97">
                        <c:v>-1.530317921333044</c:v>
                      </c:pt>
                      <c:pt idx="98">
                        <c:v>-4.1921307811420929</c:v>
                      </c:pt>
                      <c:pt idx="99">
                        <c:v>2.7200375584170211</c:v>
                      </c:pt>
                      <c:pt idx="100">
                        <c:v>-2.670612615657896</c:v>
                      </c:pt>
                      <c:pt idx="101">
                        <c:v>-0.35339633205675608</c:v>
                      </c:pt>
                      <c:pt idx="102">
                        <c:v>-0.28468942663428259</c:v>
                      </c:pt>
                      <c:pt idx="103">
                        <c:v>-11.17992868852042</c:v>
                      </c:pt>
                      <c:pt idx="104">
                        <c:v>6.906240069981779</c:v>
                      </c:pt>
                      <c:pt idx="105">
                        <c:v>7.3808774131476804</c:v>
                      </c:pt>
                      <c:pt idx="106">
                        <c:v>-5.3479370470262779</c:v>
                      </c:pt>
                      <c:pt idx="107">
                        <c:v>-6.3391075976668763</c:v>
                      </c:pt>
                      <c:pt idx="108">
                        <c:v>-4.124286588494674</c:v>
                      </c:pt>
                      <c:pt idx="109">
                        <c:v>-4.4798125457753857</c:v>
                      </c:pt>
                      <c:pt idx="110">
                        <c:v>-0.90873495480827282</c:v>
                      </c:pt>
                      <c:pt idx="111">
                        <c:v>-2.5298586776186709</c:v>
                      </c:pt>
                      <c:pt idx="112">
                        <c:v>-1.8581275867310121</c:v>
                      </c:pt>
                      <c:pt idx="113">
                        <c:v>-9.8579281691719771</c:v>
                      </c:pt>
                      <c:pt idx="114">
                        <c:v>-4.4158755231909934</c:v>
                      </c:pt>
                      <c:pt idx="115">
                        <c:v>-0.78999447628658226</c:v>
                      </c:pt>
                      <c:pt idx="116">
                        <c:v>4.8157871415310654</c:v>
                      </c:pt>
                      <c:pt idx="117">
                        <c:v>-0.858634194143299</c:v>
                      </c:pt>
                      <c:pt idx="118">
                        <c:v>8.298457763530326</c:v>
                      </c:pt>
                      <c:pt idx="119">
                        <c:v>4.4582666587353632</c:v>
                      </c:pt>
                      <c:pt idx="120">
                        <c:v>-1.579281086408715</c:v>
                      </c:pt>
                      <c:pt idx="121">
                        <c:v>1.380492324426315</c:v>
                      </c:pt>
                      <c:pt idx="122">
                        <c:v>0.45817984445686261</c:v>
                      </c:pt>
                      <c:pt idx="123">
                        <c:v>-6.7717718606863269</c:v>
                      </c:pt>
                      <c:pt idx="124">
                        <c:v>-5.2596520783917348E-2</c:v>
                      </c:pt>
                      <c:pt idx="125">
                        <c:v>0.51900931487480062</c:v>
                      </c:pt>
                      <c:pt idx="126">
                        <c:v>0.49049050286702489</c:v>
                      </c:pt>
                      <c:pt idx="127">
                        <c:v>-3.1487338620841858</c:v>
                      </c:pt>
                      <c:pt idx="128">
                        <c:v>-11.979643505760549</c:v>
                      </c:pt>
                      <c:pt idx="129">
                        <c:v>0.97076963402088812</c:v>
                      </c:pt>
                      <c:pt idx="130">
                        <c:v>2.6830133118392152</c:v>
                      </c:pt>
                      <c:pt idx="131">
                        <c:v>4.8432367401135119</c:v>
                      </c:pt>
                      <c:pt idx="132">
                        <c:v>-1.9120090253392641</c:v>
                      </c:pt>
                      <c:pt idx="133">
                        <c:v>3.0050809920116821</c:v>
                      </c:pt>
                      <c:pt idx="134">
                        <c:v>1.218837873723565</c:v>
                      </c:pt>
                      <c:pt idx="135">
                        <c:v>-6.2029113885112768</c:v>
                      </c:pt>
                      <c:pt idx="136">
                        <c:v>4.9698759433649107</c:v>
                      </c:pt>
                      <c:pt idx="137">
                        <c:v>-7.8008706334056601</c:v>
                      </c:pt>
                      <c:pt idx="138">
                        <c:v>5.3875925284932311</c:v>
                      </c:pt>
                      <c:pt idx="139">
                        <c:v>-5.738045481844309</c:v>
                      </c:pt>
                      <c:pt idx="140">
                        <c:v>0.7879701501096934</c:v>
                      </c:pt>
                      <c:pt idx="141">
                        <c:v>0.19351654143678571</c:v>
                      </c:pt>
                      <c:pt idx="142">
                        <c:v>-5.8082033352762528</c:v>
                      </c:pt>
                      <c:pt idx="143">
                        <c:v>4.0292614557633044</c:v>
                      </c:pt>
                      <c:pt idx="144">
                        <c:v>3.6460849348792679</c:v>
                      </c:pt>
                      <c:pt idx="145">
                        <c:v>-8.1025903794855285</c:v>
                      </c:pt>
                      <c:pt idx="146">
                        <c:v>-4.7346985359492724</c:v>
                      </c:pt>
                      <c:pt idx="147">
                        <c:v>6.9816668045245969</c:v>
                      </c:pt>
                      <c:pt idx="148">
                        <c:v>-7.9351508606973109</c:v>
                      </c:pt>
                      <c:pt idx="149">
                        <c:v>-0.5262578652785197</c:v>
                      </c:pt>
                      <c:pt idx="150">
                        <c:v>-4.9792397435058993</c:v>
                      </c:pt>
                      <c:pt idx="151">
                        <c:v>-4.8674936713973578</c:v>
                      </c:pt>
                      <c:pt idx="152">
                        <c:v>-7.136394580768826</c:v>
                      </c:pt>
                      <c:pt idx="153">
                        <c:v>4.0340036340024232</c:v>
                      </c:pt>
                      <c:pt idx="154">
                        <c:v>-3.6494324211833552E-2</c:v>
                      </c:pt>
                      <c:pt idx="155">
                        <c:v>2.1889151488110219</c:v>
                      </c:pt>
                      <c:pt idx="156">
                        <c:v>-1.8008738626020719</c:v>
                      </c:pt>
                      <c:pt idx="157">
                        <c:v>7.401228132300294</c:v>
                      </c:pt>
                      <c:pt idx="158">
                        <c:v>1.084033160419988</c:v>
                      </c:pt>
                      <c:pt idx="159">
                        <c:v>-3.161980342324795</c:v>
                      </c:pt>
                      <c:pt idx="160">
                        <c:v>-2.6803094256469508</c:v>
                      </c:pt>
                      <c:pt idx="161">
                        <c:v>-0.76882016946019149</c:v>
                      </c:pt>
                      <c:pt idx="162">
                        <c:v>4.3516081026864324</c:v>
                      </c:pt>
                      <c:pt idx="163">
                        <c:v>1.759903463194687</c:v>
                      </c:pt>
                      <c:pt idx="164">
                        <c:v>-1.8736795247648159</c:v>
                      </c:pt>
                      <c:pt idx="165">
                        <c:v>2.9685756173948299</c:v>
                      </c:pt>
                      <c:pt idx="166">
                        <c:v>-2.2776692390022601</c:v>
                      </c:pt>
                      <c:pt idx="167">
                        <c:v>-13.109960969940509</c:v>
                      </c:pt>
                      <c:pt idx="168">
                        <c:v>-5.6464309915914326</c:v>
                      </c:pt>
                      <c:pt idx="169">
                        <c:v>-1.9862217696915641</c:v>
                      </c:pt>
                      <c:pt idx="170">
                        <c:v>-9.2326880499463186</c:v>
                      </c:pt>
                      <c:pt idx="171">
                        <c:v>-2.5583702389370182</c:v>
                      </c:pt>
                      <c:pt idx="172">
                        <c:v>-1.6539485871396811</c:v>
                      </c:pt>
                      <c:pt idx="173">
                        <c:v>3.4681464273669129</c:v>
                      </c:pt>
                      <c:pt idx="174">
                        <c:v>1.4517096457235339</c:v>
                      </c:pt>
                      <c:pt idx="175">
                        <c:v>-1.295051435943541</c:v>
                      </c:pt>
                      <c:pt idx="176">
                        <c:v>6.150002244633396</c:v>
                      </c:pt>
                      <c:pt idx="177">
                        <c:v>-7.9623030178223164</c:v>
                      </c:pt>
                      <c:pt idx="178">
                        <c:v>-4.0325906423988931</c:v>
                      </c:pt>
                      <c:pt idx="179">
                        <c:v>3.0235131713621071</c:v>
                      </c:pt>
                      <c:pt idx="180">
                        <c:v>1.179563167977856</c:v>
                      </c:pt>
                      <c:pt idx="181">
                        <c:v>4.0193792305314453</c:v>
                      </c:pt>
                      <c:pt idx="182">
                        <c:v>6.4939779936365598</c:v>
                      </c:pt>
                      <c:pt idx="183">
                        <c:v>-3.09146067669545</c:v>
                      </c:pt>
                      <c:pt idx="184">
                        <c:v>-3.9200459232212079</c:v>
                      </c:pt>
                      <c:pt idx="185">
                        <c:v>-2.8959511030857832</c:v>
                      </c:pt>
                      <c:pt idx="186">
                        <c:v>-0.46706269086511681</c:v>
                      </c:pt>
                      <c:pt idx="187">
                        <c:v>-3.4499672476396408</c:v>
                      </c:pt>
                      <c:pt idx="188">
                        <c:v>2.622062604849035</c:v>
                      </c:pt>
                      <c:pt idx="189">
                        <c:v>1.8128571244375129</c:v>
                      </c:pt>
                      <c:pt idx="190">
                        <c:v>-2.6790840495592971</c:v>
                      </c:pt>
                      <c:pt idx="191">
                        <c:v>0.97285226130600844</c:v>
                      </c:pt>
                      <c:pt idx="192">
                        <c:v>0.90530389315960935</c:v>
                      </c:pt>
                      <c:pt idx="193">
                        <c:v>1.3538798609848679</c:v>
                      </c:pt>
                      <c:pt idx="194">
                        <c:v>4.2847708308130539</c:v>
                      </c:pt>
                      <c:pt idx="195">
                        <c:v>5.7978868607639411</c:v>
                      </c:pt>
                      <c:pt idx="196">
                        <c:v>-9.4549055303096488</c:v>
                      </c:pt>
                      <c:pt idx="197">
                        <c:v>-3.7892615723257812</c:v>
                      </c:pt>
                      <c:pt idx="198">
                        <c:v>-6.4331971355661874</c:v>
                      </c:pt>
                      <c:pt idx="199">
                        <c:v>-1.150633181189344</c:v>
                      </c:pt>
                      <c:pt idx="200">
                        <c:v>-2.8155394828167482</c:v>
                      </c:pt>
                      <c:pt idx="201">
                        <c:v>1.6165372518647241</c:v>
                      </c:pt>
                      <c:pt idx="202">
                        <c:v>-2.3057204830694928</c:v>
                      </c:pt>
                      <c:pt idx="203">
                        <c:v>1.868876510730775</c:v>
                      </c:pt>
                      <c:pt idx="204">
                        <c:v>1.277320710077738</c:v>
                      </c:pt>
                      <c:pt idx="205">
                        <c:v>0.54186018547003845</c:v>
                      </c:pt>
                      <c:pt idx="206">
                        <c:v>4.3732810618337457</c:v>
                      </c:pt>
                      <c:pt idx="207">
                        <c:v>2.249066231591391</c:v>
                      </c:pt>
                      <c:pt idx="208">
                        <c:v>5.7799797729086118</c:v>
                      </c:pt>
                      <c:pt idx="209">
                        <c:v>-1.689018408822375</c:v>
                      </c:pt>
                      <c:pt idx="210">
                        <c:v>5.0189452761506637</c:v>
                      </c:pt>
                      <c:pt idx="211">
                        <c:v>1.8579919466675501</c:v>
                      </c:pt>
                      <c:pt idx="212">
                        <c:v>2.3148715487987701</c:v>
                      </c:pt>
                      <c:pt idx="213">
                        <c:v>2.811788126686265</c:v>
                      </c:pt>
                      <c:pt idx="214">
                        <c:v>4.5080744204913161</c:v>
                      </c:pt>
                      <c:pt idx="215">
                        <c:v>1.29735582039855</c:v>
                      </c:pt>
                      <c:pt idx="216">
                        <c:v>1.08711825296201</c:v>
                      </c:pt>
                      <c:pt idx="217">
                        <c:v>1.807058890051392</c:v>
                      </c:pt>
                      <c:pt idx="218">
                        <c:v>3.843914144795384</c:v>
                      </c:pt>
                      <c:pt idx="219">
                        <c:v>4.308624874172394</c:v>
                      </c:pt>
                      <c:pt idx="220">
                        <c:v>4.8599194092424156</c:v>
                      </c:pt>
                      <c:pt idx="221">
                        <c:v>-0.1165365629817076</c:v>
                      </c:pt>
                      <c:pt idx="222">
                        <c:v>2.9321031851477</c:v>
                      </c:pt>
                      <c:pt idx="223">
                        <c:v>-4.5550313447241857</c:v>
                      </c:pt>
                      <c:pt idx="224">
                        <c:v>1.0918310198452721</c:v>
                      </c:pt>
                      <c:pt idx="225">
                        <c:v>4.4362361226226126</c:v>
                      </c:pt>
                      <c:pt idx="226">
                        <c:v>-1.2130635281629241</c:v>
                      </c:pt>
                      <c:pt idx="227">
                        <c:v>-1.607954515035102</c:v>
                      </c:pt>
                      <c:pt idx="228">
                        <c:v>-9.3529947800772053</c:v>
                      </c:pt>
                      <c:pt idx="229">
                        <c:v>4.6949668081029623</c:v>
                      </c:pt>
                      <c:pt idx="230">
                        <c:v>-1.5146210267229649</c:v>
                      </c:pt>
                      <c:pt idx="231">
                        <c:v>-4.8898520915648431</c:v>
                      </c:pt>
                      <c:pt idx="232">
                        <c:v>-1.9684892983000399</c:v>
                      </c:pt>
                      <c:pt idx="233">
                        <c:v>-5.2401393313794289</c:v>
                      </c:pt>
                      <c:pt idx="234">
                        <c:v>-2.4600033435425952</c:v>
                      </c:pt>
                      <c:pt idx="235">
                        <c:v>6.555145200792186</c:v>
                      </c:pt>
                      <c:pt idx="236">
                        <c:v>-1.385760090459087</c:v>
                      </c:pt>
                      <c:pt idx="237">
                        <c:v>5.5626537651948391</c:v>
                      </c:pt>
                      <c:pt idx="238">
                        <c:v>-0.76393453682677959</c:v>
                      </c:pt>
                      <c:pt idx="239">
                        <c:v>-3.6337503036260399</c:v>
                      </c:pt>
                      <c:pt idx="240">
                        <c:v>6.4014351685373514</c:v>
                      </c:pt>
                      <c:pt idx="241">
                        <c:v>-1.218309716839705</c:v>
                      </c:pt>
                      <c:pt idx="242">
                        <c:v>-1.1295859498143339</c:v>
                      </c:pt>
                      <c:pt idx="243">
                        <c:v>-1.074053041672395</c:v>
                      </c:pt>
                      <c:pt idx="244">
                        <c:v>10.40931468374675</c:v>
                      </c:pt>
                      <c:pt idx="245">
                        <c:v>-3.8445542631595302</c:v>
                      </c:pt>
                      <c:pt idx="246">
                        <c:v>-6.2478228213066362</c:v>
                      </c:pt>
                      <c:pt idx="247">
                        <c:v>4.2642738507378244</c:v>
                      </c:pt>
                      <c:pt idx="248">
                        <c:v>4.2506753907607688</c:v>
                      </c:pt>
                      <c:pt idx="249">
                        <c:v>6.9478105496976106</c:v>
                      </c:pt>
                      <c:pt idx="250">
                        <c:v>-10.256387895113621</c:v>
                      </c:pt>
                      <c:pt idx="251">
                        <c:v>-7.4150030431379204</c:v>
                      </c:pt>
                      <c:pt idx="252">
                        <c:v>7.2835437973050308</c:v>
                      </c:pt>
                      <c:pt idx="253">
                        <c:v>-8.3910078354883399</c:v>
                      </c:pt>
                      <c:pt idx="254">
                        <c:v>7.2571477224687584</c:v>
                      </c:pt>
                      <c:pt idx="255">
                        <c:v>12.73088542161071</c:v>
                      </c:pt>
                      <c:pt idx="256">
                        <c:v>4.3965655358449904</c:v>
                      </c:pt>
                      <c:pt idx="257">
                        <c:v>-6.1799838899534976</c:v>
                      </c:pt>
                      <c:pt idx="258">
                        <c:v>-11.858557603342581</c:v>
                      </c:pt>
                      <c:pt idx="259">
                        <c:v>4.7148740662389184</c:v>
                      </c:pt>
                      <c:pt idx="260">
                        <c:v>-8.622728469502297</c:v>
                      </c:pt>
                      <c:pt idx="261">
                        <c:v>-6.9569769642972306</c:v>
                      </c:pt>
                      <c:pt idx="262">
                        <c:v>-15.77660925328458</c:v>
                      </c:pt>
                      <c:pt idx="263">
                        <c:v>0.50812440984585983</c:v>
                      </c:pt>
                      <c:pt idx="264">
                        <c:v>-0.7788825112714608</c:v>
                      </c:pt>
                      <c:pt idx="265">
                        <c:v>0.46905118058811202</c:v>
                      </c:pt>
                      <c:pt idx="266">
                        <c:v>-1.6297969644002901</c:v>
                      </c:pt>
                      <c:pt idx="267">
                        <c:v>2.984862169044376</c:v>
                      </c:pt>
                      <c:pt idx="268">
                        <c:v>8.662683402394201</c:v>
                      </c:pt>
                      <c:pt idx="269">
                        <c:v>4.7892400458783122</c:v>
                      </c:pt>
                      <c:pt idx="270">
                        <c:v>7.9872878342546336</c:v>
                      </c:pt>
                      <c:pt idx="271">
                        <c:v>-5.4060586064985601E-2</c:v>
                      </c:pt>
                      <c:pt idx="272">
                        <c:v>-9.9377549745612068</c:v>
                      </c:pt>
                      <c:pt idx="273">
                        <c:v>-6.3689901902373238</c:v>
                      </c:pt>
                      <c:pt idx="274">
                        <c:v>2.5911118214364719</c:v>
                      </c:pt>
                      <c:pt idx="275">
                        <c:v>1.0734139693326039</c:v>
                      </c:pt>
                      <c:pt idx="276">
                        <c:v>-1.635993819197483</c:v>
                      </c:pt>
                      <c:pt idx="277">
                        <c:v>-1.1664701541362521</c:v>
                      </c:pt>
                      <c:pt idx="278">
                        <c:v>11.38395641783185</c:v>
                      </c:pt>
                      <c:pt idx="279">
                        <c:v>20.7774366054986</c:v>
                      </c:pt>
                      <c:pt idx="280">
                        <c:v>-2.6247014129690718</c:v>
                      </c:pt>
                      <c:pt idx="281">
                        <c:v>-3.1372207850510812</c:v>
                      </c:pt>
                      <c:pt idx="282">
                        <c:v>1.672786414454783</c:v>
                      </c:pt>
                      <c:pt idx="283">
                        <c:v>13.860756632702101</c:v>
                      </c:pt>
                      <c:pt idx="284">
                        <c:v>1.5639199012770679</c:v>
                      </c:pt>
                      <c:pt idx="285">
                        <c:v>9.1806823406625142</c:v>
                      </c:pt>
                      <c:pt idx="286">
                        <c:v>-1.520722160624884</c:v>
                      </c:pt>
                      <c:pt idx="287">
                        <c:v>-1.9853540706041859</c:v>
                      </c:pt>
                      <c:pt idx="288">
                        <c:v>4.7404763792526721</c:v>
                      </c:pt>
                      <c:pt idx="289">
                        <c:v>-6.5023908931583314</c:v>
                      </c:pt>
                      <c:pt idx="290">
                        <c:v>-0.73398573037633474</c:v>
                      </c:pt>
                      <c:pt idx="291">
                        <c:v>-6.2923875142157621</c:v>
                      </c:pt>
                      <c:pt idx="292">
                        <c:v>3.5752141835203219</c:v>
                      </c:pt>
                      <c:pt idx="293">
                        <c:v>0.46682826080774559</c:v>
                      </c:pt>
                      <c:pt idx="294">
                        <c:v>-4.0775456650462143</c:v>
                      </c:pt>
                      <c:pt idx="295">
                        <c:v>2.6368424504963661</c:v>
                      </c:pt>
                      <c:pt idx="296">
                        <c:v>-6.6282996366582019</c:v>
                      </c:pt>
                      <c:pt idx="297">
                        <c:v>-3.5974487214488651</c:v>
                      </c:pt>
                      <c:pt idx="298">
                        <c:v>-4.8058536684862148</c:v>
                      </c:pt>
                      <c:pt idx="299">
                        <c:v>7.2464428766376381</c:v>
                      </c:pt>
                      <c:pt idx="300">
                        <c:v>9.4950369111935871</c:v>
                      </c:pt>
                      <c:pt idx="301">
                        <c:v>1.859861198406878</c:v>
                      </c:pt>
                      <c:pt idx="302">
                        <c:v>-1.35632183828057</c:v>
                      </c:pt>
                      <c:pt idx="303">
                        <c:v>7.7400924625915977</c:v>
                      </c:pt>
                      <c:pt idx="304">
                        <c:v>-1.2097510375108189</c:v>
                      </c:pt>
                      <c:pt idx="305">
                        <c:v>-6.6749153071632064</c:v>
                      </c:pt>
                      <c:pt idx="306">
                        <c:v>-4.1694143074705483</c:v>
                      </c:pt>
                      <c:pt idx="307">
                        <c:v>1.637199946628946</c:v>
                      </c:pt>
                      <c:pt idx="308">
                        <c:v>2.673421898620755</c:v>
                      </c:pt>
                      <c:pt idx="309">
                        <c:v>-4.7934496881305257</c:v>
                      </c:pt>
                      <c:pt idx="310">
                        <c:v>6.405047893756822</c:v>
                      </c:pt>
                      <c:pt idx="311">
                        <c:v>7.7885392013685477</c:v>
                      </c:pt>
                      <c:pt idx="312">
                        <c:v>3.4616128230736791</c:v>
                      </c:pt>
                      <c:pt idx="313">
                        <c:v>8.1937256065564732</c:v>
                      </c:pt>
                      <c:pt idx="314">
                        <c:v>0.90016362988950793</c:v>
                      </c:pt>
                      <c:pt idx="315">
                        <c:v>3.9954587726813151</c:v>
                      </c:pt>
                      <c:pt idx="316">
                        <c:v>-2.1871724087660089</c:v>
                      </c:pt>
                      <c:pt idx="317">
                        <c:v>-4.9396406279561154</c:v>
                      </c:pt>
                      <c:pt idx="318">
                        <c:v>5.5393385621880951</c:v>
                      </c:pt>
                      <c:pt idx="319">
                        <c:v>-1.99620778135652</c:v>
                      </c:pt>
                      <c:pt idx="320">
                        <c:v>-7.0503757655744526</c:v>
                      </c:pt>
                      <c:pt idx="321">
                        <c:v>-0.70118775143223089</c:v>
                      </c:pt>
                      <c:pt idx="322">
                        <c:v>0.42669422608450819</c:v>
                      </c:pt>
                      <c:pt idx="323">
                        <c:v>3.210683572369216</c:v>
                      </c:pt>
                      <c:pt idx="324">
                        <c:v>1.7921392541613019</c:v>
                      </c:pt>
                      <c:pt idx="325">
                        <c:v>-2.4578859462125049</c:v>
                      </c:pt>
                      <c:pt idx="326">
                        <c:v>6.788862024521011</c:v>
                      </c:pt>
                      <c:pt idx="327">
                        <c:v>-5.1491849545017061</c:v>
                      </c:pt>
                      <c:pt idx="328">
                        <c:v>-1.7777178900244011</c:v>
                      </c:pt>
                      <c:pt idx="329">
                        <c:v>2.64532411209218</c:v>
                      </c:pt>
                      <c:pt idx="330">
                        <c:v>1.835168079706827</c:v>
                      </c:pt>
                      <c:pt idx="331">
                        <c:v>2.6233916172502552</c:v>
                      </c:pt>
                      <c:pt idx="332">
                        <c:v>3.872268515338571</c:v>
                      </c:pt>
                      <c:pt idx="333">
                        <c:v>0.75256901937073561</c:v>
                      </c:pt>
                      <c:pt idx="334">
                        <c:v>3.531033643024136</c:v>
                      </c:pt>
                      <c:pt idx="335">
                        <c:v>-9.4236692515462384</c:v>
                      </c:pt>
                      <c:pt idx="336">
                        <c:v>7.3815111558007374</c:v>
                      </c:pt>
                      <c:pt idx="337">
                        <c:v>4.377489158940862</c:v>
                      </c:pt>
                      <c:pt idx="338">
                        <c:v>-3.536447862923767</c:v>
                      </c:pt>
                      <c:pt idx="339">
                        <c:v>-8.2534168560058685</c:v>
                      </c:pt>
                      <c:pt idx="340">
                        <c:v>0.43317958515371607</c:v>
                      </c:pt>
                      <c:pt idx="341">
                        <c:v>2.3735053783502078</c:v>
                      </c:pt>
                      <c:pt idx="342">
                        <c:v>3.8834635987802448</c:v>
                      </c:pt>
                      <c:pt idx="343">
                        <c:v>-1.3931131278484521</c:v>
                      </c:pt>
                      <c:pt idx="344">
                        <c:v>-1.2948692976775149</c:v>
                      </c:pt>
                      <c:pt idx="345">
                        <c:v>-0.6727216102693121</c:v>
                      </c:pt>
                      <c:pt idx="346">
                        <c:v>-3.2666178635425629</c:v>
                      </c:pt>
                      <c:pt idx="347">
                        <c:v>2.4454939697947702</c:v>
                      </c:pt>
                      <c:pt idx="348">
                        <c:v>-2.9745339560613768</c:v>
                      </c:pt>
                      <c:pt idx="349">
                        <c:v>-0.58905267612409962</c:v>
                      </c:pt>
                      <c:pt idx="350">
                        <c:v>-7.569183280815289</c:v>
                      </c:pt>
                      <c:pt idx="351">
                        <c:v>-4.0839492014778891</c:v>
                      </c:pt>
                      <c:pt idx="352">
                        <c:v>-0.21275746973361589</c:v>
                      </c:pt>
                      <c:pt idx="353">
                        <c:v>-6.007145844075457</c:v>
                      </c:pt>
                      <c:pt idx="354">
                        <c:v>1.682926871448555</c:v>
                      </c:pt>
                      <c:pt idx="355">
                        <c:v>-12.795385006808599</c:v>
                      </c:pt>
                      <c:pt idx="356">
                        <c:v>4.4283921429219069</c:v>
                      </c:pt>
                      <c:pt idx="357">
                        <c:v>1.575220552637502</c:v>
                      </c:pt>
                      <c:pt idx="358">
                        <c:v>0.25561421078656937</c:v>
                      </c:pt>
                      <c:pt idx="359">
                        <c:v>1.24184716129797</c:v>
                      </c:pt>
                      <c:pt idx="360">
                        <c:v>-3.7047459162767389</c:v>
                      </c:pt>
                      <c:pt idx="361">
                        <c:v>-1.2063328704876519</c:v>
                      </c:pt>
                      <c:pt idx="362">
                        <c:v>-3.579225030463931</c:v>
                      </c:pt>
                      <c:pt idx="363">
                        <c:v>1.693550679068442</c:v>
                      </c:pt>
                      <c:pt idx="364">
                        <c:v>-12.650216941714749</c:v>
                      </c:pt>
                      <c:pt idx="365">
                        <c:v>-2.9367297585671071</c:v>
                      </c:pt>
                      <c:pt idx="366">
                        <c:v>-6.4778975615016217</c:v>
                      </c:pt>
                      <c:pt idx="367">
                        <c:v>-5.7970216607035479</c:v>
                      </c:pt>
                      <c:pt idx="368">
                        <c:v>-7.3381017515759819</c:v>
                      </c:pt>
                      <c:pt idx="369">
                        <c:v>-4.799773214417197</c:v>
                      </c:pt>
                      <c:pt idx="370">
                        <c:v>-2.064607025057974</c:v>
                      </c:pt>
                      <c:pt idx="371">
                        <c:v>-4.409394043781818</c:v>
                      </c:pt>
                      <c:pt idx="372">
                        <c:v>-3.3530470258993552</c:v>
                      </c:pt>
                      <c:pt idx="373">
                        <c:v>6.6648392217412402</c:v>
                      </c:pt>
                      <c:pt idx="374">
                        <c:v>2.9725976789348851</c:v>
                      </c:pt>
                      <c:pt idx="375">
                        <c:v>-0.84712212730588887</c:v>
                      </c:pt>
                      <c:pt idx="376">
                        <c:v>2.819645972220477</c:v>
                      </c:pt>
                      <c:pt idx="377">
                        <c:v>7.6367884349364044</c:v>
                      </c:pt>
                      <c:pt idx="378">
                        <c:v>2.2492901691382832</c:v>
                      </c:pt>
                      <c:pt idx="379">
                        <c:v>-1.6256853845260739</c:v>
                      </c:pt>
                      <c:pt idx="380">
                        <c:v>3.5597861884041251</c:v>
                      </c:pt>
                      <c:pt idx="381">
                        <c:v>1.0039988037183469</c:v>
                      </c:pt>
                      <c:pt idx="382">
                        <c:v>5.6135922626797807</c:v>
                      </c:pt>
                      <c:pt idx="383">
                        <c:v>1.773749354493616</c:v>
                      </c:pt>
                      <c:pt idx="384">
                        <c:v>1.43002118216051</c:v>
                      </c:pt>
                      <c:pt idx="385">
                        <c:v>3.2537805508809501</c:v>
                      </c:pt>
                      <c:pt idx="386">
                        <c:v>8.8462312476097491</c:v>
                      </c:pt>
                      <c:pt idx="387">
                        <c:v>-6.2472190387730961</c:v>
                      </c:pt>
                      <c:pt idx="388">
                        <c:v>1.2077839083419419</c:v>
                      </c:pt>
                      <c:pt idx="389">
                        <c:v>9.0074204806597997</c:v>
                      </c:pt>
                      <c:pt idx="390">
                        <c:v>-5.6045815591871397</c:v>
                      </c:pt>
                      <c:pt idx="391">
                        <c:v>7.4798659030981982</c:v>
                      </c:pt>
                      <c:pt idx="392">
                        <c:v>-8.1495854892957702</c:v>
                      </c:pt>
                      <c:pt idx="393">
                        <c:v>8.3472509195243507</c:v>
                      </c:pt>
                      <c:pt idx="394">
                        <c:v>1.648454158220618</c:v>
                      </c:pt>
                      <c:pt idx="395">
                        <c:v>-7.3530198913919733</c:v>
                      </c:pt>
                      <c:pt idx="396">
                        <c:v>-5.3848035292553984</c:v>
                      </c:pt>
                      <c:pt idx="397">
                        <c:v>-1.626712969717818</c:v>
                      </c:pt>
                      <c:pt idx="398">
                        <c:v>-4.6845366551481442</c:v>
                      </c:pt>
                      <c:pt idx="399">
                        <c:v>-6.410839174303435</c:v>
                      </c:pt>
                      <c:pt idx="400">
                        <c:v>-2.8593030304256022</c:v>
                      </c:pt>
                      <c:pt idx="401">
                        <c:v>5.5313690501074779</c:v>
                      </c:pt>
                      <c:pt idx="402">
                        <c:v>-3.8204884589602499</c:v>
                      </c:pt>
                      <c:pt idx="403">
                        <c:v>-1.430361723889902</c:v>
                      </c:pt>
                      <c:pt idx="404">
                        <c:v>2.57193374678869</c:v>
                      </c:pt>
                      <c:pt idx="405">
                        <c:v>0.19424229929028941</c:v>
                      </c:pt>
                      <c:pt idx="406">
                        <c:v>-3.5039537706385402</c:v>
                      </c:pt>
                      <c:pt idx="407">
                        <c:v>-3.3358237393447938</c:v>
                      </c:pt>
                      <c:pt idx="408">
                        <c:v>4.3387617162766752</c:v>
                      </c:pt>
                      <c:pt idx="409">
                        <c:v>-1.951442127791978</c:v>
                      </c:pt>
                      <c:pt idx="410">
                        <c:v>3.5182814802123339</c:v>
                      </c:pt>
                      <c:pt idx="411">
                        <c:v>0.99362691112435919</c:v>
                      </c:pt>
                      <c:pt idx="412">
                        <c:v>1.240363209008299</c:v>
                      </c:pt>
                      <c:pt idx="413">
                        <c:v>-3.7179761669605171</c:v>
                      </c:pt>
                      <c:pt idx="414">
                        <c:v>-5.8877931558421386</c:v>
                      </c:pt>
                      <c:pt idx="415">
                        <c:v>4.0050656860031948</c:v>
                      </c:pt>
                      <c:pt idx="416">
                        <c:v>-7.2232944047314707</c:v>
                      </c:pt>
                      <c:pt idx="417">
                        <c:v>-4.510666044337718</c:v>
                      </c:pt>
                      <c:pt idx="418">
                        <c:v>-3.3141607960696078</c:v>
                      </c:pt>
                      <c:pt idx="419">
                        <c:v>-0.14772383431773681</c:v>
                      </c:pt>
                      <c:pt idx="420">
                        <c:v>-2.7252639406779759</c:v>
                      </c:pt>
                      <c:pt idx="421">
                        <c:v>-8.129816743600335</c:v>
                      </c:pt>
                      <c:pt idx="422">
                        <c:v>5.4441003001580013</c:v>
                      </c:pt>
                      <c:pt idx="423">
                        <c:v>-4.4760137821187129</c:v>
                      </c:pt>
                      <c:pt idx="424">
                        <c:v>-1.8286831129330099</c:v>
                      </c:pt>
                      <c:pt idx="425">
                        <c:v>-8.2041114432303992</c:v>
                      </c:pt>
                      <c:pt idx="426">
                        <c:v>-6.3821064215660854</c:v>
                      </c:pt>
                      <c:pt idx="427">
                        <c:v>-2.0098746720167471</c:v>
                      </c:pt>
                      <c:pt idx="428">
                        <c:v>3.257793477611179</c:v>
                      </c:pt>
                      <c:pt idx="429">
                        <c:v>1.058619211043464</c:v>
                      </c:pt>
                      <c:pt idx="430">
                        <c:v>1.8761421202019919</c:v>
                      </c:pt>
                      <c:pt idx="431">
                        <c:v>4.9942824082499389</c:v>
                      </c:pt>
                      <c:pt idx="432">
                        <c:v>8.4417594172507169</c:v>
                      </c:pt>
                      <c:pt idx="433">
                        <c:v>2.9396954474233121</c:v>
                      </c:pt>
                      <c:pt idx="434">
                        <c:v>1.3290716651625649</c:v>
                      </c:pt>
                      <c:pt idx="435">
                        <c:v>1.633729943844288</c:v>
                      </c:pt>
                      <c:pt idx="436">
                        <c:v>0.81019976351273237</c:v>
                      </c:pt>
                      <c:pt idx="437">
                        <c:v>7.9952957459708509</c:v>
                      </c:pt>
                      <c:pt idx="438">
                        <c:v>3.0689072061968861</c:v>
                      </c:pt>
                      <c:pt idx="439">
                        <c:v>-7.1711666818562128</c:v>
                      </c:pt>
                      <c:pt idx="440">
                        <c:v>0.8427563435781994</c:v>
                      </c:pt>
                      <c:pt idx="441">
                        <c:v>-5.5519196048732828</c:v>
                      </c:pt>
                      <c:pt idx="442">
                        <c:v>-2.0424419304214281</c:v>
                      </c:pt>
                      <c:pt idx="443">
                        <c:v>-0.81649461633682419</c:v>
                      </c:pt>
                      <c:pt idx="444">
                        <c:v>-7.6720338760859814</c:v>
                      </c:pt>
                      <c:pt idx="445">
                        <c:v>-6.9188889229092316</c:v>
                      </c:pt>
                      <c:pt idx="446">
                        <c:v>6.1919668462216686</c:v>
                      </c:pt>
                      <c:pt idx="447">
                        <c:v>7.8680896112298457</c:v>
                      </c:pt>
                      <c:pt idx="448">
                        <c:v>0.84395379395031411</c:v>
                      </c:pt>
                      <c:pt idx="449">
                        <c:v>0.23390588166961729</c:v>
                      </c:pt>
                      <c:pt idx="450">
                        <c:v>8.1125232111578054</c:v>
                      </c:pt>
                      <c:pt idx="451">
                        <c:v>4.7287452669174277</c:v>
                      </c:pt>
                      <c:pt idx="452">
                        <c:v>-2.454181353340561</c:v>
                      </c:pt>
                      <c:pt idx="453">
                        <c:v>0.86957363632892903</c:v>
                      </c:pt>
                      <c:pt idx="454">
                        <c:v>2.5920464397324761</c:v>
                      </c:pt>
                      <c:pt idx="455">
                        <c:v>5.0769777459150891</c:v>
                      </c:pt>
                      <c:pt idx="456">
                        <c:v>-0.38420708090451128</c:v>
                      </c:pt>
                      <c:pt idx="457">
                        <c:v>0.29734760600481619</c:v>
                      </c:pt>
                      <c:pt idx="458">
                        <c:v>1.3361547535105951</c:v>
                      </c:pt>
                      <c:pt idx="459">
                        <c:v>2.7837665400028579</c:v>
                      </c:pt>
                      <c:pt idx="460">
                        <c:v>1.9117869500622491</c:v>
                      </c:pt>
                      <c:pt idx="461">
                        <c:v>-0.49593469227757198</c:v>
                      </c:pt>
                      <c:pt idx="462">
                        <c:v>-0.2213969097798113</c:v>
                      </c:pt>
                      <c:pt idx="463">
                        <c:v>-4.2094285314662443</c:v>
                      </c:pt>
                      <c:pt idx="464">
                        <c:v>-0.41656412311390167</c:v>
                      </c:pt>
                      <c:pt idx="465">
                        <c:v>-2.4580592522261999</c:v>
                      </c:pt>
                      <c:pt idx="466">
                        <c:v>-1.5242203240648899</c:v>
                      </c:pt>
                      <c:pt idx="467">
                        <c:v>-3.0516845463445241</c:v>
                      </c:pt>
                      <c:pt idx="468">
                        <c:v>8.9094207991715351</c:v>
                      </c:pt>
                      <c:pt idx="469">
                        <c:v>-3.4419514432886649</c:v>
                      </c:pt>
                      <c:pt idx="470">
                        <c:v>-0.89329895507572976</c:v>
                      </c:pt>
                      <c:pt idx="471">
                        <c:v>-10.6224183655824</c:v>
                      </c:pt>
                      <c:pt idx="472">
                        <c:v>-1.657118981230324</c:v>
                      </c:pt>
                      <c:pt idx="473">
                        <c:v>-1.286030203836583</c:v>
                      </c:pt>
                      <c:pt idx="474">
                        <c:v>14.13890412550424</c:v>
                      </c:pt>
                      <c:pt idx="475">
                        <c:v>-0.54040153765462962</c:v>
                      </c:pt>
                      <c:pt idx="476">
                        <c:v>-3.2801236409839269</c:v>
                      </c:pt>
                      <c:pt idx="477">
                        <c:v>-4.7840259178623006</c:v>
                      </c:pt>
                      <c:pt idx="478">
                        <c:v>-6.3155592649300853</c:v>
                      </c:pt>
                      <c:pt idx="479">
                        <c:v>-15.54615037212362</c:v>
                      </c:pt>
                      <c:pt idx="480">
                        <c:v>7.842576970888242</c:v>
                      </c:pt>
                      <c:pt idx="481">
                        <c:v>5.6183679390878156</c:v>
                      </c:pt>
                      <c:pt idx="482">
                        <c:v>0.35795035529746427</c:v>
                      </c:pt>
                      <c:pt idx="483">
                        <c:v>0.14043019201989659</c:v>
                      </c:pt>
                      <c:pt idx="484">
                        <c:v>-0.56234752011210154</c:v>
                      </c:pt>
                      <c:pt idx="485">
                        <c:v>0.3680792214709796</c:v>
                      </c:pt>
                      <c:pt idx="486">
                        <c:v>3.1527168097063858</c:v>
                      </c:pt>
                      <c:pt idx="487">
                        <c:v>-0.56957521389478771</c:v>
                      </c:pt>
                      <c:pt idx="488">
                        <c:v>-1.1699107797246979</c:v>
                      </c:pt>
                      <c:pt idx="489">
                        <c:v>-12.060279756174729</c:v>
                      </c:pt>
                      <c:pt idx="490">
                        <c:v>6.2180108243047716</c:v>
                      </c:pt>
                      <c:pt idx="491">
                        <c:v>-9.707056733337577</c:v>
                      </c:pt>
                      <c:pt idx="492">
                        <c:v>-9.8484024605773755</c:v>
                      </c:pt>
                      <c:pt idx="493">
                        <c:v>3.6114980649702759</c:v>
                      </c:pt>
                      <c:pt idx="494">
                        <c:v>1.9100565632716771</c:v>
                      </c:pt>
                      <c:pt idx="495">
                        <c:v>0.44852072796046633</c:v>
                      </c:pt>
                      <c:pt idx="496">
                        <c:v>4.9081545182341149</c:v>
                      </c:pt>
                      <c:pt idx="497">
                        <c:v>8.777292933724766</c:v>
                      </c:pt>
                      <c:pt idx="498">
                        <c:v>-5.3524065892167636</c:v>
                      </c:pt>
                      <c:pt idx="499">
                        <c:v>-4.3236147137160579</c:v>
                      </c:pt>
                      <c:pt idx="500">
                        <c:v>5.6848170380069343</c:v>
                      </c:pt>
                      <c:pt idx="501">
                        <c:v>-9.1378594290767623</c:v>
                      </c:pt>
                      <c:pt idx="502">
                        <c:v>6.0494213070661447</c:v>
                      </c:pt>
                      <c:pt idx="503">
                        <c:v>2.6705954442820801</c:v>
                      </c:pt>
                      <c:pt idx="504">
                        <c:v>10.50114078007792</c:v>
                      </c:pt>
                      <c:pt idx="505">
                        <c:v>1.451390719899964</c:v>
                      </c:pt>
                      <c:pt idx="506">
                        <c:v>10.016171461713681</c:v>
                      </c:pt>
                      <c:pt idx="507">
                        <c:v>4.5774817806484336</c:v>
                      </c:pt>
                      <c:pt idx="508">
                        <c:v>-11.78913377705199</c:v>
                      </c:pt>
                      <c:pt idx="509">
                        <c:v>1.3008577286237371</c:v>
                      </c:pt>
                      <c:pt idx="510">
                        <c:v>-2.4787911229706161</c:v>
                      </c:pt>
                      <c:pt idx="511">
                        <c:v>11.2076688171837</c:v>
                      </c:pt>
                      <c:pt idx="512">
                        <c:v>10.323311600369591</c:v>
                      </c:pt>
                      <c:pt idx="513">
                        <c:v>-5.9004342524015936</c:v>
                      </c:pt>
                      <c:pt idx="514">
                        <c:v>9.7878764947404964</c:v>
                      </c:pt>
                      <c:pt idx="515">
                        <c:v>-5.1638855840321014</c:v>
                      </c:pt>
                      <c:pt idx="516">
                        <c:v>-1.2326576898376691</c:v>
                      </c:pt>
                      <c:pt idx="517">
                        <c:v>-4.9549243281057382</c:v>
                      </c:pt>
                      <c:pt idx="518">
                        <c:v>2.9968463820085778</c:v>
                      </c:pt>
                      <c:pt idx="519">
                        <c:v>4.9754242777438531</c:v>
                      </c:pt>
                      <c:pt idx="520">
                        <c:v>1.5369340222717121</c:v>
                      </c:pt>
                      <c:pt idx="521">
                        <c:v>-4.9796708300661061</c:v>
                      </c:pt>
                      <c:pt idx="522">
                        <c:v>2.2634467992652998</c:v>
                      </c:pt>
                      <c:pt idx="523">
                        <c:v>-9.8941710299468344</c:v>
                      </c:pt>
                      <c:pt idx="524">
                        <c:v>-13.76469119401364</c:v>
                      </c:pt>
                      <c:pt idx="525">
                        <c:v>-4.202841533478912</c:v>
                      </c:pt>
                      <c:pt idx="526">
                        <c:v>-4.1837377512560474</c:v>
                      </c:pt>
                      <c:pt idx="527">
                        <c:v>-2.6423417582300979</c:v>
                      </c:pt>
                      <c:pt idx="528">
                        <c:v>6.2536594928275804</c:v>
                      </c:pt>
                      <c:pt idx="529">
                        <c:v>1.586679571334392</c:v>
                      </c:pt>
                      <c:pt idx="530">
                        <c:v>3.7277965729602962</c:v>
                      </c:pt>
                      <c:pt idx="531">
                        <c:v>-4.8719128733369219</c:v>
                      </c:pt>
                      <c:pt idx="532">
                        <c:v>1.1894576994318189</c:v>
                      </c:pt>
                      <c:pt idx="533">
                        <c:v>-2.444122356535614</c:v>
                      </c:pt>
                      <c:pt idx="534">
                        <c:v>-4.3710093647668353</c:v>
                      </c:pt>
                      <c:pt idx="535">
                        <c:v>-8.8424489352673117</c:v>
                      </c:pt>
                      <c:pt idx="536">
                        <c:v>-3.1792740928247079</c:v>
                      </c:pt>
                      <c:pt idx="537">
                        <c:v>-1.6606043686181859</c:v>
                      </c:pt>
                      <c:pt idx="538">
                        <c:v>1.3132532742966849</c:v>
                      </c:pt>
                      <c:pt idx="539">
                        <c:v>-12.022140417690309</c:v>
                      </c:pt>
                      <c:pt idx="540">
                        <c:v>-4.6858658137295288</c:v>
                      </c:pt>
                      <c:pt idx="541">
                        <c:v>11.060019564724399</c:v>
                      </c:pt>
                      <c:pt idx="542">
                        <c:v>8.4219738481681219</c:v>
                      </c:pt>
                      <c:pt idx="543">
                        <c:v>-0.48016498689926651</c:v>
                      </c:pt>
                      <c:pt idx="544">
                        <c:v>1.454123023540761</c:v>
                      </c:pt>
                      <c:pt idx="545">
                        <c:v>5.646498577018999</c:v>
                      </c:pt>
                      <c:pt idx="546">
                        <c:v>-3.6232965009566702</c:v>
                      </c:pt>
                      <c:pt idx="547">
                        <c:v>2.651974651458096</c:v>
                      </c:pt>
                      <c:pt idx="548">
                        <c:v>-6.9103485888728748</c:v>
                      </c:pt>
                      <c:pt idx="549">
                        <c:v>-5.3892525733347627</c:v>
                      </c:pt>
                      <c:pt idx="550">
                        <c:v>-3.7013114893879449</c:v>
                      </c:pt>
                      <c:pt idx="551">
                        <c:v>-8.3354530407328944E-2</c:v>
                      </c:pt>
                      <c:pt idx="552">
                        <c:v>6.0963542902620391</c:v>
                      </c:pt>
                      <c:pt idx="553">
                        <c:v>0.25136268818207819</c:v>
                      </c:pt>
                      <c:pt idx="554">
                        <c:v>1.6165380665467139</c:v>
                      </c:pt>
                      <c:pt idx="555">
                        <c:v>10.134239283622991</c:v>
                      </c:pt>
                      <c:pt idx="556">
                        <c:v>-1.8825606320414729</c:v>
                      </c:pt>
                      <c:pt idx="557">
                        <c:v>3.5202287583957639</c:v>
                      </c:pt>
                      <c:pt idx="558">
                        <c:v>-0.1654205832337477</c:v>
                      </c:pt>
                      <c:pt idx="559">
                        <c:v>-1.8079555995095911</c:v>
                      </c:pt>
                      <c:pt idx="560">
                        <c:v>-7.8969914236988883</c:v>
                      </c:pt>
                      <c:pt idx="561">
                        <c:v>-1.285466170670295</c:v>
                      </c:pt>
                      <c:pt idx="562">
                        <c:v>-10.53029521969159</c:v>
                      </c:pt>
                      <c:pt idx="563">
                        <c:v>-7.0254558670203719</c:v>
                      </c:pt>
                      <c:pt idx="564">
                        <c:v>-15.64473812566475</c:v>
                      </c:pt>
                      <c:pt idx="565">
                        <c:v>1.7656209365011899</c:v>
                      </c:pt>
                      <c:pt idx="566">
                        <c:v>10.67498157957372</c:v>
                      </c:pt>
                      <c:pt idx="567">
                        <c:v>-4.0957454590153368</c:v>
                      </c:pt>
                      <c:pt idx="568">
                        <c:v>-3.1106026845568491</c:v>
                      </c:pt>
                      <c:pt idx="569">
                        <c:v>-6.9662137138556703</c:v>
                      </c:pt>
                      <c:pt idx="570">
                        <c:v>-2.9057900902982698</c:v>
                      </c:pt>
                      <c:pt idx="571">
                        <c:v>-6.2015897487539862</c:v>
                      </c:pt>
                      <c:pt idx="572">
                        <c:v>8.3012395898964559</c:v>
                      </c:pt>
                      <c:pt idx="573">
                        <c:v>-3.819177221301008</c:v>
                      </c:pt>
                      <c:pt idx="574">
                        <c:v>4.453199727554944</c:v>
                      </c:pt>
                      <c:pt idx="575">
                        <c:v>-0.44326565407887503</c:v>
                      </c:pt>
                      <c:pt idx="576">
                        <c:v>2.9202441100846359</c:v>
                      </c:pt>
                      <c:pt idx="577">
                        <c:v>2.5012438578696989</c:v>
                      </c:pt>
                      <c:pt idx="578">
                        <c:v>-5.7093050623708121</c:v>
                      </c:pt>
                      <c:pt idx="579">
                        <c:v>-2.6104912330922221</c:v>
                      </c:pt>
                      <c:pt idx="580">
                        <c:v>0.46362123837531999</c:v>
                      </c:pt>
                      <c:pt idx="581">
                        <c:v>-5.4602580982852276</c:v>
                      </c:pt>
                      <c:pt idx="582">
                        <c:v>-7.6484722237838882</c:v>
                      </c:pt>
                      <c:pt idx="583">
                        <c:v>-14.356764169539501</c:v>
                      </c:pt>
                      <c:pt idx="584">
                        <c:v>4.2867654243829092</c:v>
                      </c:pt>
                      <c:pt idx="585">
                        <c:v>-17.07149363887271</c:v>
                      </c:pt>
                      <c:pt idx="586">
                        <c:v>-2.9766431442167112</c:v>
                      </c:pt>
                      <c:pt idx="587">
                        <c:v>-8.4286767020842674</c:v>
                      </c:pt>
                      <c:pt idx="588">
                        <c:v>-10.840990549520111</c:v>
                      </c:pt>
                      <c:pt idx="589">
                        <c:v>6.5829343789354793</c:v>
                      </c:pt>
                      <c:pt idx="590">
                        <c:v>-3.9528347385950591</c:v>
                      </c:pt>
                      <c:pt idx="591">
                        <c:v>-1.484706956120678</c:v>
                      </c:pt>
                      <c:pt idx="592">
                        <c:v>4.1931507191125759</c:v>
                      </c:pt>
                      <c:pt idx="593">
                        <c:v>9.1216407165708784</c:v>
                      </c:pt>
                      <c:pt idx="594">
                        <c:v>13.465599826987001</c:v>
                      </c:pt>
                      <c:pt idx="595">
                        <c:v>2.1206695646501661</c:v>
                      </c:pt>
                      <c:pt idx="596">
                        <c:v>-2.506853596501633</c:v>
                      </c:pt>
                      <c:pt idx="597">
                        <c:v>-4.8405496355062727</c:v>
                      </c:pt>
                      <c:pt idx="598">
                        <c:v>2.9468140743388278</c:v>
                      </c:pt>
                      <c:pt idx="599">
                        <c:v>1.3281452563947831</c:v>
                      </c:pt>
                      <c:pt idx="600">
                        <c:v>-5.6900788571188183</c:v>
                      </c:pt>
                      <c:pt idx="601">
                        <c:v>2.8854504183467342</c:v>
                      </c:pt>
                      <c:pt idx="602">
                        <c:v>1.168720925174296</c:v>
                      </c:pt>
                      <c:pt idx="603">
                        <c:v>4.0349662375340252</c:v>
                      </c:pt>
                      <c:pt idx="604">
                        <c:v>-11.38099178065109</c:v>
                      </c:pt>
                      <c:pt idx="605">
                        <c:v>1.71480462122546</c:v>
                      </c:pt>
                      <c:pt idx="606">
                        <c:v>-0.1642495084542481</c:v>
                      </c:pt>
                      <c:pt idx="607">
                        <c:v>-3.7572971517328702</c:v>
                      </c:pt>
                      <c:pt idx="608">
                        <c:v>3.602239113022109</c:v>
                      </c:pt>
                      <c:pt idx="609">
                        <c:v>-6.4709389833397308</c:v>
                      </c:pt>
                      <c:pt idx="610">
                        <c:v>-2.5967675776925652</c:v>
                      </c:pt>
                      <c:pt idx="611">
                        <c:v>-1.475384475018007</c:v>
                      </c:pt>
                      <c:pt idx="612">
                        <c:v>-12.56595730180404</c:v>
                      </c:pt>
                      <c:pt idx="613">
                        <c:v>-8.2929601604328251</c:v>
                      </c:pt>
                      <c:pt idx="614">
                        <c:v>4.0199211915153494</c:v>
                      </c:pt>
                      <c:pt idx="615">
                        <c:v>0.47276963785671239</c:v>
                      </c:pt>
                      <c:pt idx="616">
                        <c:v>0.68835884435458328</c:v>
                      </c:pt>
                      <c:pt idx="617">
                        <c:v>2.1368269683948879</c:v>
                      </c:pt>
                      <c:pt idx="618">
                        <c:v>-3.6602045354880648</c:v>
                      </c:pt>
                      <c:pt idx="619">
                        <c:v>-4.7254965673735194</c:v>
                      </c:pt>
                      <c:pt idx="620">
                        <c:v>-1.1124853536334529</c:v>
                      </c:pt>
                      <c:pt idx="621">
                        <c:v>3.13134606706714</c:v>
                      </c:pt>
                      <c:pt idx="622">
                        <c:v>3.540364942237316</c:v>
                      </c:pt>
                      <c:pt idx="623">
                        <c:v>4.5858706609547886</c:v>
                      </c:pt>
                      <c:pt idx="624">
                        <c:v>0.52138011676976681</c:v>
                      </c:pt>
                      <c:pt idx="625">
                        <c:v>6.5235530549488603</c:v>
                      </c:pt>
                      <c:pt idx="626">
                        <c:v>4.4851623444858584</c:v>
                      </c:pt>
                      <c:pt idx="627">
                        <c:v>5.0999174735882358</c:v>
                      </c:pt>
                      <c:pt idx="628">
                        <c:v>6.0286579393058792</c:v>
                      </c:pt>
                      <c:pt idx="629">
                        <c:v>8.2054166260686294</c:v>
                      </c:pt>
                      <c:pt idx="630">
                        <c:v>5.8185397116061353</c:v>
                      </c:pt>
                      <c:pt idx="631">
                        <c:v>16.067160306275571</c:v>
                      </c:pt>
                      <c:pt idx="632">
                        <c:v>3.3562866067187218</c:v>
                      </c:pt>
                      <c:pt idx="633">
                        <c:v>4.0798641679769487E-2</c:v>
                      </c:pt>
                      <c:pt idx="634">
                        <c:v>2.6089342020107482</c:v>
                      </c:pt>
                      <c:pt idx="635">
                        <c:v>-0.32887598675246421</c:v>
                      </c:pt>
                      <c:pt idx="636">
                        <c:v>12.481663504030729</c:v>
                      </c:pt>
                      <c:pt idx="637">
                        <c:v>5.0235109333139158</c:v>
                      </c:pt>
                      <c:pt idx="638">
                        <c:v>6.1767433976119106</c:v>
                      </c:pt>
                      <c:pt idx="639">
                        <c:v>-28.269187121684901</c:v>
                      </c:pt>
                      <c:pt idx="640">
                        <c:v>-24.846321403910022</c:v>
                      </c:pt>
                      <c:pt idx="641">
                        <c:v>-5.1975342595486387</c:v>
                      </c:pt>
                      <c:pt idx="642">
                        <c:v>2.15159447510083</c:v>
                      </c:pt>
                      <c:pt idx="643">
                        <c:v>-15.38015864540035</c:v>
                      </c:pt>
                      <c:pt idx="644">
                        <c:v>-3.8264905385803978</c:v>
                      </c:pt>
                      <c:pt idx="645">
                        <c:v>-2.944924126857885</c:v>
                      </c:pt>
                      <c:pt idx="646">
                        <c:v>-1.852788036320959</c:v>
                      </c:pt>
                      <c:pt idx="647">
                        <c:v>6.9855649774679156</c:v>
                      </c:pt>
                      <c:pt idx="648">
                        <c:v>5.813111499177519</c:v>
                      </c:pt>
                      <c:pt idx="649">
                        <c:v>3.2841861853503449</c:v>
                      </c:pt>
                      <c:pt idx="650">
                        <c:v>-19.678780669084041</c:v>
                      </c:pt>
                      <c:pt idx="651">
                        <c:v>-10.47824744583983</c:v>
                      </c:pt>
                      <c:pt idx="652">
                        <c:v>-8.1716729975576179</c:v>
                      </c:pt>
                      <c:pt idx="653">
                        <c:v>-5.9670847103658877</c:v>
                      </c:pt>
                      <c:pt idx="654">
                        <c:v>1.6133262909201851</c:v>
                      </c:pt>
                      <c:pt idx="655">
                        <c:v>10.864677123698851</c:v>
                      </c:pt>
                      <c:pt idx="656">
                        <c:v>4.1839430876450603</c:v>
                      </c:pt>
                      <c:pt idx="657">
                        <c:v>-3.3957408336737651</c:v>
                      </c:pt>
                      <c:pt idx="658">
                        <c:v>-0.95306356467283149</c:v>
                      </c:pt>
                      <c:pt idx="659">
                        <c:v>6.1440648410091372</c:v>
                      </c:pt>
                      <c:pt idx="660">
                        <c:v>13.44157774812172</c:v>
                      </c:pt>
                      <c:pt idx="661">
                        <c:v>5.5663066219406669</c:v>
                      </c:pt>
                      <c:pt idx="662">
                        <c:v>6.0249596047031977</c:v>
                      </c:pt>
                      <c:pt idx="663">
                        <c:v>3.851467160668459</c:v>
                      </c:pt>
                      <c:pt idx="664">
                        <c:v>8.0855637023110276</c:v>
                      </c:pt>
                      <c:pt idx="665">
                        <c:v>-15.60185090202075</c:v>
                      </c:pt>
                      <c:pt idx="666">
                        <c:v>-13.45613840298973</c:v>
                      </c:pt>
                      <c:pt idx="667">
                        <c:v>-8.2094840543964658</c:v>
                      </c:pt>
                      <c:pt idx="668">
                        <c:v>6.8802132960741753</c:v>
                      </c:pt>
                      <c:pt idx="669">
                        <c:v>-11.61509345709865</c:v>
                      </c:pt>
                      <c:pt idx="670">
                        <c:v>3.5587124670614729</c:v>
                      </c:pt>
                      <c:pt idx="671">
                        <c:v>24.349670471999691</c:v>
                      </c:pt>
                      <c:pt idx="672">
                        <c:v>-5.4784771488194197</c:v>
                      </c:pt>
                      <c:pt idx="673">
                        <c:v>-8.4289516205669894</c:v>
                      </c:pt>
                      <c:pt idx="674">
                        <c:v>-15.091766236956939</c:v>
                      </c:pt>
                      <c:pt idx="675">
                        <c:v>-16.635473963929019</c:v>
                      </c:pt>
                      <c:pt idx="676">
                        <c:v>-2.4285665275240622</c:v>
                      </c:pt>
                      <c:pt idx="677">
                        <c:v>-9.5951130845877248</c:v>
                      </c:pt>
                      <c:pt idx="678">
                        <c:v>-1.7724005146433151</c:v>
                      </c:pt>
                      <c:pt idx="679">
                        <c:v>3.030400448275397</c:v>
                      </c:pt>
                      <c:pt idx="680">
                        <c:v>-6.4303073148231844</c:v>
                      </c:pt>
                      <c:pt idx="681">
                        <c:v>-7.8137507724686897</c:v>
                      </c:pt>
                      <c:pt idx="682">
                        <c:v>4.7769169331090806</c:v>
                      </c:pt>
                      <c:pt idx="683">
                        <c:v>23.925261465077028</c:v>
                      </c:pt>
                      <c:pt idx="684">
                        <c:v>11.72778426295835</c:v>
                      </c:pt>
                      <c:pt idx="685">
                        <c:v>16.68344480249009</c:v>
                      </c:pt>
                      <c:pt idx="686">
                        <c:v>-23.193770006781509</c:v>
                      </c:pt>
                      <c:pt idx="687">
                        <c:v>-16.622486745119222</c:v>
                      </c:pt>
                      <c:pt idx="688">
                        <c:v>-4.6549895336147458</c:v>
                      </c:pt>
                      <c:pt idx="689">
                        <c:v>-2.7457685637233449</c:v>
                      </c:pt>
                      <c:pt idx="690">
                        <c:v>-13.55204768405665</c:v>
                      </c:pt>
                      <c:pt idx="691">
                        <c:v>-13.274378724401741</c:v>
                      </c:pt>
                      <c:pt idx="692">
                        <c:v>8.7218008931572832</c:v>
                      </c:pt>
                      <c:pt idx="693">
                        <c:v>-1.3265210866255961E-2</c:v>
                      </c:pt>
                      <c:pt idx="694">
                        <c:v>13.478456418116471</c:v>
                      </c:pt>
                      <c:pt idx="695">
                        <c:v>14.66536742137701</c:v>
                      </c:pt>
                      <c:pt idx="696">
                        <c:v>18.21726994498869</c:v>
                      </c:pt>
                      <c:pt idx="697">
                        <c:v>-18.929765513325759</c:v>
                      </c:pt>
                      <c:pt idx="698">
                        <c:v>-1.599944326487017</c:v>
                      </c:pt>
                      <c:pt idx="699">
                        <c:v>-6.2535894201081712</c:v>
                      </c:pt>
                      <c:pt idx="700">
                        <c:v>3.3224878219769018</c:v>
                      </c:pt>
                      <c:pt idx="701">
                        <c:v>-12.86100397292148</c:v>
                      </c:pt>
                      <c:pt idx="702">
                        <c:v>-15.771653694105749</c:v>
                      </c:pt>
                      <c:pt idx="703">
                        <c:v>-3.327880759868453</c:v>
                      </c:pt>
                      <c:pt idx="704">
                        <c:v>2.1491552510782439</c:v>
                      </c:pt>
                      <c:pt idx="705">
                        <c:v>-2.8187032210225129</c:v>
                      </c:pt>
                      <c:pt idx="706">
                        <c:v>-24.323905800000819</c:v>
                      </c:pt>
                      <c:pt idx="707">
                        <c:v>-11.330184642400599</c:v>
                      </c:pt>
                      <c:pt idx="708">
                        <c:v>-11.96906086995376</c:v>
                      </c:pt>
                      <c:pt idx="709">
                        <c:v>-7.4357463519713667</c:v>
                      </c:pt>
                      <c:pt idx="710">
                        <c:v>-7.4461613855492486</c:v>
                      </c:pt>
                      <c:pt idx="711">
                        <c:v>-2.8889069102884029</c:v>
                      </c:pt>
                      <c:pt idx="712">
                        <c:v>15.120191353780889</c:v>
                      </c:pt>
                      <c:pt idx="713">
                        <c:v>9.77149405184824</c:v>
                      </c:pt>
                      <c:pt idx="714">
                        <c:v>-2.4253708278781319</c:v>
                      </c:pt>
                      <c:pt idx="715">
                        <c:v>-6.7979187210191654</c:v>
                      </c:pt>
                      <c:pt idx="716">
                        <c:v>-11.445829979879131</c:v>
                      </c:pt>
                      <c:pt idx="717">
                        <c:v>8.1450098236361228</c:v>
                      </c:pt>
                      <c:pt idx="718">
                        <c:v>-5.6164346790370354</c:v>
                      </c:pt>
                      <c:pt idx="719">
                        <c:v>-8.8722959210093766</c:v>
                      </c:pt>
                      <c:pt idx="720">
                        <c:v>16.39668487737611</c:v>
                      </c:pt>
                      <c:pt idx="721">
                        <c:v>-14.682902474628021</c:v>
                      </c:pt>
                      <c:pt idx="722">
                        <c:v>1.705566459358127</c:v>
                      </c:pt>
                      <c:pt idx="723">
                        <c:v>-8.2654814406503352</c:v>
                      </c:pt>
                      <c:pt idx="724">
                        <c:v>-0.84408900296496325</c:v>
                      </c:pt>
                      <c:pt idx="725">
                        <c:v>-5.474376896653534</c:v>
                      </c:pt>
                      <c:pt idx="726">
                        <c:v>-6.6071290663847906</c:v>
                      </c:pt>
                      <c:pt idx="727">
                        <c:v>5.7014746342829693E-2</c:v>
                      </c:pt>
                      <c:pt idx="728">
                        <c:v>5.3480770591640283</c:v>
                      </c:pt>
                      <c:pt idx="729">
                        <c:v>12.055232408888759</c:v>
                      </c:pt>
                      <c:pt idx="730">
                        <c:v>16.57495435787909</c:v>
                      </c:pt>
                      <c:pt idx="731">
                        <c:v>31.281955995214808</c:v>
                      </c:pt>
                      <c:pt idx="732">
                        <c:v>5.4475769151422542</c:v>
                      </c:pt>
                      <c:pt idx="733">
                        <c:v>12.205686246540949</c:v>
                      </c:pt>
                      <c:pt idx="734">
                        <c:v>5.9033930309794211</c:v>
                      </c:pt>
                      <c:pt idx="735">
                        <c:v>5.4961896166383157</c:v>
                      </c:pt>
                      <c:pt idx="736">
                        <c:v>10.28998392935892</c:v>
                      </c:pt>
                      <c:pt idx="737">
                        <c:v>-0.45489946095540051</c:v>
                      </c:pt>
                      <c:pt idx="738">
                        <c:v>-3.612497938931476</c:v>
                      </c:pt>
                      <c:pt idx="739">
                        <c:v>2.8276177332470409</c:v>
                      </c:pt>
                      <c:pt idx="740">
                        <c:v>-3.795910533797898</c:v>
                      </c:pt>
                      <c:pt idx="741">
                        <c:v>7.5670698476552296</c:v>
                      </c:pt>
                      <c:pt idx="742">
                        <c:v>-5.2447053510303334</c:v>
                      </c:pt>
                      <c:pt idx="743">
                        <c:v>1.227378321095135</c:v>
                      </c:pt>
                      <c:pt idx="744">
                        <c:v>0.4540364746830593</c:v>
                      </c:pt>
                      <c:pt idx="745">
                        <c:v>-11.706616610094761</c:v>
                      </c:pt>
                      <c:pt idx="746">
                        <c:v>-6.6697048623794366</c:v>
                      </c:pt>
                      <c:pt idx="747">
                        <c:v>-18.464031398236941</c:v>
                      </c:pt>
                      <c:pt idx="748">
                        <c:v>7.3610695999798192</c:v>
                      </c:pt>
                      <c:pt idx="749">
                        <c:v>-6.0441171478712699</c:v>
                      </c:pt>
                      <c:pt idx="750">
                        <c:v>-18.562058066298121</c:v>
                      </c:pt>
                      <c:pt idx="751">
                        <c:v>-15.19854985085335</c:v>
                      </c:pt>
                      <c:pt idx="752">
                        <c:v>1.4190843748039219</c:v>
                      </c:pt>
                      <c:pt idx="753">
                        <c:v>20.840542816881719</c:v>
                      </c:pt>
                      <c:pt idx="754">
                        <c:v>31.071932836822398</c:v>
                      </c:pt>
                      <c:pt idx="755">
                        <c:v>-10.94388585730684</c:v>
                      </c:pt>
                      <c:pt idx="756">
                        <c:v>8.8268076194973943</c:v>
                      </c:pt>
                      <c:pt idx="757">
                        <c:v>-4.825258954370911</c:v>
                      </c:pt>
                      <c:pt idx="758">
                        <c:v>2.874865237934531</c:v>
                      </c:pt>
                      <c:pt idx="759">
                        <c:v>6.9659148962197888</c:v>
                      </c:pt>
                      <c:pt idx="760">
                        <c:v>-18.86654989554194</c:v>
                      </c:pt>
                      <c:pt idx="761">
                        <c:v>-12.526425801464731</c:v>
                      </c:pt>
                      <c:pt idx="762">
                        <c:v>3.5411030820070359</c:v>
                      </c:pt>
                      <c:pt idx="763">
                        <c:v>-4.0715929052929916</c:v>
                      </c:pt>
                      <c:pt idx="764">
                        <c:v>-5.6755513303654856</c:v>
                      </c:pt>
                      <c:pt idx="765">
                        <c:v>-21.091094439547842</c:v>
                      </c:pt>
                      <c:pt idx="766">
                        <c:v>10.46625295097143</c:v>
                      </c:pt>
                      <c:pt idx="767">
                        <c:v>-12.46782242029043</c:v>
                      </c:pt>
                      <c:pt idx="768">
                        <c:v>-12.619745650190101</c:v>
                      </c:pt>
                      <c:pt idx="769">
                        <c:v>-4.5067003945679893</c:v>
                      </c:pt>
                      <c:pt idx="770">
                        <c:v>-8.0697975451352715</c:v>
                      </c:pt>
                      <c:pt idx="771">
                        <c:v>-11.87339431997828</c:v>
                      </c:pt>
                      <c:pt idx="772">
                        <c:v>-11.57383758096265</c:v>
                      </c:pt>
                      <c:pt idx="773">
                        <c:v>6.8035016462874376</c:v>
                      </c:pt>
                      <c:pt idx="774">
                        <c:v>-12.55549685758044</c:v>
                      </c:pt>
                      <c:pt idx="775">
                        <c:v>-6.3811884058244388</c:v>
                      </c:pt>
                      <c:pt idx="776">
                        <c:v>2.7238300726160838</c:v>
                      </c:pt>
                      <c:pt idx="777">
                        <c:v>6.0580301000935206</c:v>
                      </c:pt>
                      <c:pt idx="778">
                        <c:v>-3.0442260865185151</c:v>
                      </c:pt>
                      <c:pt idx="779">
                        <c:v>-0.81234887153969226</c:v>
                      </c:pt>
                      <c:pt idx="780">
                        <c:v>5.6654092325750893</c:v>
                      </c:pt>
                      <c:pt idx="781">
                        <c:v>3.4336841786466912</c:v>
                      </c:pt>
                      <c:pt idx="782">
                        <c:v>13.20156126109808</c:v>
                      </c:pt>
                      <c:pt idx="783">
                        <c:v>8.60697768970741</c:v>
                      </c:pt>
                      <c:pt idx="784">
                        <c:v>5.3716031964876159</c:v>
                      </c:pt>
                      <c:pt idx="785">
                        <c:v>2.039775514903698</c:v>
                      </c:pt>
                      <c:pt idx="786">
                        <c:v>1.928086261934491</c:v>
                      </c:pt>
                      <c:pt idx="787">
                        <c:v>-2.9597767390051501</c:v>
                      </c:pt>
                      <c:pt idx="788">
                        <c:v>-6.5013863719896801</c:v>
                      </c:pt>
                      <c:pt idx="789">
                        <c:v>-2.1769227052579998</c:v>
                      </c:pt>
                      <c:pt idx="790">
                        <c:v>-12.1212150919187</c:v>
                      </c:pt>
                      <c:pt idx="791">
                        <c:v>-12.442177494574819</c:v>
                      </c:pt>
                      <c:pt idx="792">
                        <c:v>-14.593240502343919</c:v>
                      </c:pt>
                      <c:pt idx="793">
                        <c:v>20.095713342842441</c:v>
                      </c:pt>
                      <c:pt idx="794">
                        <c:v>-0.74709809848052555</c:v>
                      </c:pt>
                      <c:pt idx="795">
                        <c:v>8.2877290724610155</c:v>
                      </c:pt>
                      <c:pt idx="796">
                        <c:v>7.7029879528271303</c:v>
                      </c:pt>
                      <c:pt idx="797">
                        <c:v>17.263285326646741</c:v>
                      </c:pt>
                      <c:pt idx="798">
                        <c:v>-2.008917909332804</c:v>
                      </c:pt>
                      <c:pt idx="799">
                        <c:v>5.3544266827185796</c:v>
                      </c:pt>
                      <c:pt idx="800">
                        <c:v>-4.0767298249741319</c:v>
                      </c:pt>
                      <c:pt idx="801">
                        <c:v>28.361896545042701</c:v>
                      </c:pt>
                      <c:pt idx="802">
                        <c:v>9.6964695016815146</c:v>
                      </c:pt>
                      <c:pt idx="803">
                        <c:v>12.015129695446509</c:v>
                      </c:pt>
                      <c:pt idx="804">
                        <c:v>3.325307951508448</c:v>
                      </c:pt>
                      <c:pt idx="805">
                        <c:v>-18.721884526087941</c:v>
                      </c:pt>
                      <c:pt idx="806">
                        <c:v>-0.58561204560672586</c:v>
                      </c:pt>
                      <c:pt idx="807">
                        <c:v>-3.9987748927295419</c:v>
                      </c:pt>
                      <c:pt idx="808">
                        <c:v>-1.4886592891669359</c:v>
                      </c:pt>
                      <c:pt idx="809">
                        <c:v>-11.079946096429881</c:v>
                      </c:pt>
                      <c:pt idx="810">
                        <c:v>15.82012263675036</c:v>
                      </c:pt>
                      <c:pt idx="811">
                        <c:v>-15.951442383925089</c:v>
                      </c:pt>
                      <c:pt idx="812">
                        <c:v>-0.52847610124798172</c:v>
                      </c:pt>
                      <c:pt idx="813">
                        <c:v>20.51405623867597</c:v>
                      </c:pt>
                      <c:pt idx="814">
                        <c:v>14.802121200392129</c:v>
                      </c:pt>
                      <c:pt idx="815">
                        <c:v>-13.74028910563956</c:v>
                      </c:pt>
                      <c:pt idx="816">
                        <c:v>5.0972070811734946</c:v>
                      </c:pt>
                      <c:pt idx="817">
                        <c:v>3.6497991799449139</c:v>
                      </c:pt>
                      <c:pt idx="818">
                        <c:v>15.71263165565813</c:v>
                      </c:pt>
                      <c:pt idx="819">
                        <c:v>21.266259809814201</c:v>
                      </c:pt>
                      <c:pt idx="820">
                        <c:v>-2.0707002488222259</c:v>
                      </c:pt>
                      <c:pt idx="821">
                        <c:v>0.42703890724547411</c:v>
                      </c:pt>
                      <c:pt idx="822">
                        <c:v>-9.3041905482735139</c:v>
                      </c:pt>
                      <c:pt idx="823">
                        <c:v>0.36872040863776562</c:v>
                      </c:pt>
                      <c:pt idx="824">
                        <c:v>-8.0549773966080735</c:v>
                      </c:pt>
                      <c:pt idx="825">
                        <c:v>7.4787898384460094</c:v>
                      </c:pt>
                      <c:pt idx="826">
                        <c:v>8.7550823491736942</c:v>
                      </c:pt>
                      <c:pt idx="827">
                        <c:v>7.0636069167789266</c:v>
                      </c:pt>
                      <c:pt idx="828">
                        <c:v>13.78015211468076</c:v>
                      </c:pt>
                      <c:pt idx="829">
                        <c:v>-4.6554988273141218</c:v>
                      </c:pt>
                      <c:pt idx="830">
                        <c:v>37.249507218439817</c:v>
                      </c:pt>
                      <c:pt idx="831">
                        <c:v>-18.000409111469729</c:v>
                      </c:pt>
                      <c:pt idx="832">
                        <c:v>2.0370757144188261</c:v>
                      </c:pt>
                      <c:pt idx="833">
                        <c:v>-20.731269027440039</c:v>
                      </c:pt>
                      <c:pt idx="834">
                        <c:v>-1.2364622238913381</c:v>
                      </c:pt>
                      <c:pt idx="835">
                        <c:v>9.697232549694796</c:v>
                      </c:pt>
                      <c:pt idx="836">
                        <c:v>9.1417626544184056</c:v>
                      </c:pt>
                      <c:pt idx="837">
                        <c:v>16.261884363789999</c:v>
                      </c:pt>
                      <c:pt idx="838">
                        <c:v>-8.555229902332222</c:v>
                      </c:pt>
                      <c:pt idx="839">
                        <c:v>5.0034129948956592</c:v>
                      </c:pt>
                      <c:pt idx="840">
                        <c:v>-4.4175869556612444</c:v>
                      </c:pt>
                      <c:pt idx="841">
                        <c:v>-9.3467415958380329</c:v>
                      </c:pt>
                      <c:pt idx="842">
                        <c:v>-4.266973921208022</c:v>
                      </c:pt>
                      <c:pt idx="843">
                        <c:v>3.265876313825645</c:v>
                      </c:pt>
                      <c:pt idx="844">
                        <c:v>0.76064633492186795</c:v>
                      </c:pt>
                      <c:pt idx="845">
                        <c:v>15.68918738847694</c:v>
                      </c:pt>
                      <c:pt idx="846">
                        <c:v>-12.48520855353482</c:v>
                      </c:pt>
                      <c:pt idx="847">
                        <c:v>-18.803646557916949</c:v>
                      </c:pt>
                      <c:pt idx="848">
                        <c:v>33.216455556497827</c:v>
                      </c:pt>
                      <c:pt idx="849">
                        <c:v>-12.84244589172228</c:v>
                      </c:pt>
                      <c:pt idx="850">
                        <c:v>-6.8845463915065686E-2</c:v>
                      </c:pt>
                      <c:pt idx="851">
                        <c:v>-15.25941267048368</c:v>
                      </c:pt>
                      <c:pt idx="852">
                        <c:v>-10.000748525146721</c:v>
                      </c:pt>
                      <c:pt idx="853">
                        <c:v>-13.28837951708236</c:v>
                      </c:pt>
                      <c:pt idx="854">
                        <c:v>-8.4915138925228923</c:v>
                      </c:pt>
                      <c:pt idx="855">
                        <c:v>-11.17914098654439</c:v>
                      </c:pt>
                      <c:pt idx="856">
                        <c:v>4.7041679404128312</c:v>
                      </c:pt>
                      <c:pt idx="857">
                        <c:v>2.5243969829923638</c:v>
                      </c:pt>
                      <c:pt idx="858">
                        <c:v>5.5444484975845718</c:v>
                      </c:pt>
                      <c:pt idx="859">
                        <c:v>14.13257098904808</c:v>
                      </c:pt>
                      <c:pt idx="860">
                        <c:v>5.5085425627304003</c:v>
                      </c:pt>
                      <c:pt idx="861">
                        <c:v>15.941513262509201</c:v>
                      </c:pt>
                      <c:pt idx="862">
                        <c:v>4.4770481625216112</c:v>
                      </c:pt>
                      <c:pt idx="863">
                        <c:v>-25.672845944151529</c:v>
                      </c:pt>
                      <c:pt idx="864">
                        <c:v>-10.24235635232213</c:v>
                      </c:pt>
                      <c:pt idx="865">
                        <c:v>8.3914974188420093</c:v>
                      </c:pt>
                      <c:pt idx="866">
                        <c:v>-0.39738629424978761</c:v>
                      </c:pt>
                      <c:pt idx="867">
                        <c:v>12.593491294806171</c:v>
                      </c:pt>
                      <c:pt idx="868">
                        <c:v>-2.9376483572267449</c:v>
                      </c:pt>
                      <c:pt idx="869">
                        <c:v>11.413357730581531</c:v>
                      </c:pt>
                      <c:pt idx="870">
                        <c:v>1.736029373201045</c:v>
                      </c:pt>
                      <c:pt idx="871">
                        <c:v>-17.784519293912599</c:v>
                      </c:pt>
                      <c:pt idx="872">
                        <c:v>-6.1967255412416362</c:v>
                      </c:pt>
                      <c:pt idx="873">
                        <c:v>-3.4173041710740688</c:v>
                      </c:pt>
                      <c:pt idx="874">
                        <c:v>-22.140024314625279</c:v>
                      </c:pt>
                      <c:pt idx="875">
                        <c:v>4.793823543660519</c:v>
                      </c:pt>
                      <c:pt idx="876">
                        <c:v>0.61950354934637319</c:v>
                      </c:pt>
                      <c:pt idx="877">
                        <c:v>-3.8749842126340028</c:v>
                      </c:pt>
                      <c:pt idx="878">
                        <c:v>8.8101141059622687</c:v>
                      </c:pt>
                      <c:pt idx="879">
                        <c:v>7.4558344758158199</c:v>
                      </c:pt>
                      <c:pt idx="880">
                        <c:v>2.898764499956922</c:v>
                      </c:pt>
                      <c:pt idx="881">
                        <c:v>-1.737810308298867</c:v>
                      </c:pt>
                      <c:pt idx="882">
                        <c:v>12.283054808201889</c:v>
                      </c:pt>
                      <c:pt idx="883">
                        <c:v>8.6337734214667599</c:v>
                      </c:pt>
                      <c:pt idx="884">
                        <c:v>-0.1193879456525628</c:v>
                      </c:pt>
                      <c:pt idx="885">
                        <c:v>3.5489654253764882</c:v>
                      </c:pt>
                      <c:pt idx="886">
                        <c:v>2.1586201953635151</c:v>
                      </c:pt>
                      <c:pt idx="887">
                        <c:v>-0.25717864210774283</c:v>
                      </c:pt>
                      <c:pt idx="888">
                        <c:v>9.8358179842498981</c:v>
                      </c:pt>
                      <c:pt idx="889">
                        <c:v>-3.8482220153003448</c:v>
                      </c:pt>
                      <c:pt idx="890">
                        <c:v>-4.1657054738700561</c:v>
                      </c:pt>
                      <c:pt idx="891">
                        <c:v>-13.515014185755559</c:v>
                      </c:pt>
                      <c:pt idx="892">
                        <c:v>-5.1230580548428852</c:v>
                      </c:pt>
                      <c:pt idx="893">
                        <c:v>8.3859813784195989</c:v>
                      </c:pt>
                      <c:pt idx="894">
                        <c:v>-22.4668778889023</c:v>
                      </c:pt>
                      <c:pt idx="895">
                        <c:v>-17.605264373150401</c:v>
                      </c:pt>
                      <c:pt idx="896">
                        <c:v>-10.40543793637992</c:v>
                      </c:pt>
                      <c:pt idx="897">
                        <c:v>-10.1296842789907</c:v>
                      </c:pt>
                      <c:pt idx="898">
                        <c:v>-6.3615206382894964</c:v>
                      </c:pt>
                      <c:pt idx="899">
                        <c:v>-10.44630942631265</c:v>
                      </c:pt>
                      <c:pt idx="900">
                        <c:v>-8.0848938741474825</c:v>
                      </c:pt>
                      <c:pt idx="901">
                        <c:v>-12.1787946604874</c:v>
                      </c:pt>
                      <c:pt idx="902">
                        <c:v>-18.44210570880642</c:v>
                      </c:pt>
                      <c:pt idx="903">
                        <c:v>-9.7277292545846628</c:v>
                      </c:pt>
                      <c:pt idx="904">
                        <c:v>8.3935147957121412</c:v>
                      </c:pt>
                      <c:pt idx="905">
                        <c:v>-2.1192412666975562</c:v>
                      </c:pt>
                      <c:pt idx="906">
                        <c:v>-13.537937322266989</c:v>
                      </c:pt>
                      <c:pt idx="907">
                        <c:v>6.8084540575568209</c:v>
                      </c:pt>
                      <c:pt idx="908">
                        <c:v>-7.1954197590687254</c:v>
                      </c:pt>
                      <c:pt idx="909">
                        <c:v>11.785478626708009</c:v>
                      </c:pt>
                      <c:pt idx="910">
                        <c:v>-1.4655267384820581</c:v>
                      </c:pt>
                      <c:pt idx="911">
                        <c:v>30.665342925168819</c:v>
                      </c:pt>
                      <c:pt idx="912">
                        <c:v>-2.4925246426228762</c:v>
                      </c:pt>
                      <c:pt idx="913">
                        <c:v>1.134224755879772</c:v>
                      </c:pt>
                      <c:pt idx="914">
                        <c:v>-7.2598493616916508</c:v>
                      </c:pt>
                      <c:pt idx="915">
                        <c:v>5.5036377884190433</c:v>
                      </c:pt>
                      <c:pt idx="916">
                        <c:v>11.55949200123923</c:v>
                      </c:pt>
                      <c:pt idx="917">
                        <c:v>2.3852202255799431</c:v>
                      </c:pt>
                      <c:pt idx="918">
                        <c:v>-3.937317831558472</c:v>
                      </c:pt>
                      <c:pt idx="919">
                        <c:v>1.4897819967832919</c:v>
                      </c:pt>
                      <c:pt idx="920">
                        <c:v>5.1123520327862559</c:v>
                      </c:pt>
                      <c:pt idx="921">
                        <c:v>-13.524548766442241</c:v>
                      </c:pt>
                      <c:pt idx="922">
                        <c:v>-11.0060135928882</c:v>
                      </c:pt>
                      <c:pt idx="923">
                        <c:v>-5.0287543839120898</c:v>
                      </c:pt>
                      <c:pt idx="924">
                        <c:v>-9.940838074988406</c:v>
                      </c:pt>
                      <c:pt idx="925">
                        <c:v>7.4604520138237547</c:v>
                      </c:pt>
                      <c:pt idx="926">
                        <c:v>4.2328082072131634</c:v>
                      </c:pt>
                      <c:pt idx="927">
                        <c:v>3.5419612324223348</c:v>
                      </c:pt>
                      <c:pt idx="928">
                        <c:v>21.08952698897161</c:v>
                      </c:pt>
                      <c:pt idx="929">
                        <c:v>-4.8933327895165837</c:v>
                      </c:pt>
                      <c:pt idx="930">
                        <c:v>3.4755796104688859</c:v>
                      </c:pt>
                      <c:pt idx="931">
                        <c:v>3.4625958817450981</c:v>
                      </c:pt>
                      <c:pt idx="932">
                        <c:v>-10.64505355916655</c:v>
                      </c:pt>
                      <c:pt idx="933">
                        <c:v>-19.332363989293881</c:v>
                      </c:pt>
                      <c:pt idx="934">
                        <c:v>-16.040068900443941</c:v>
                      </c:pt>
                      <c:pt idx="935">
                        <c:v>5.710929919367155</c:v>
                      </c:pt>
                      <c:pt idx="936">
                        <c:v>9.084924629792912</c:v>
                      </c:pt>
                      <c:pt idx="937">
                        <c:v>7.4063680887501739</c:v>
                      </c:pt>
                      <c:pt idx="938">
                        <c:v>-1.1588845456017669</c:v>
                      </c:pt>
                      <c:pt idx="939">
                        <c:v>-16.607459725334021</c:v>
                      </c:pt>
                      <c:pt idx="940">
                        <c:v>-5.733382433505736</c:v>
                      </c:pt>
                      <c:pt idx="941">
                        <c:v>15.930423837276569</c:v>
                      </c:pt>
                      <c:pt idx="942">
                        <c:v>-4.5555287989211646</c:v>
                      </c:pt>
                      <c:pt idx="943">
                        <c:v>7.9109396182325726</c:v>
                      </c:pt>
                      <c:pt idx="944">
                        <c:v>-8.2272690766899235</c:v>
                      </c:pt>
                      <c:pt idx="945">
                        <c:v>-7.2771608278501496</c:v>
                      </c:pt>
                      <c:pt idx="946">
                        <c:v>3.2554695117416621</c:v>
                      </c:pt>
                      <c:pt idx="947">
                        <c:v>-6.6707132266132154</c:v>
                      </c:pt>
                      <c:pt idx="948">
                        <c:v>10.364654798055</c:v>
                      </c:pt>
                      <c:pt idx="949">
                        <c:v>-13.928079668510691</c:v>
                      </c:pt>
                      <c:pt idx="950">
                        <c:v>15.80352240265378</c:v>
                      </c:pt>
                      <c:pt idx="951">
                        <c:v>10.334548446730301</c:v>
                      </c:pt>
                      <c:pt idx="952">
                        <c:v>-4.8985030664882983</c:v>
                      </c:pt>
                      <c:pt idx="953">
                        <c:v>12.24660870579326</c:v>
                      </c:pt>
                      <c:pt idx="954">
                        <c:v>-2.2389970046714152</c:v>
                      </c:pt>
                      <c:pt idx="955">
                        <c:v>13.663998790014119</c:v>
                      </c:pt>
                      <c:pt idx="956">
                        <c:v>-16.840733203355089</c:v>
                      </c:pt>
                      <c:pt idx="957">
                        <c:v>-9.8741860246910846</c:v>
                      </c:pt>
                      <c:pt idx="958">
                        <c:v>11.36568460518593</c:v>
                      </c:pt>
                      <c:pt idx="959">
                        <c:v>-0.51079113195024328</c:v>
                      </c:pt>
                      <c:pt idx="960">
                        <c:v>-7.8281419269653467</c:v>
                      </c:pt>
                      <c:pt idx="961">
                        <c:v>6.9657694880923442</c:v>
                      </c:pt>
                      <c:pt idx="962">
                        <c:v>14.00777038693538</c:v>
                      </c:pt>
                      <c:pt idx="963">
                        <c:v>1.0504233469134421</c:v>
                      </c:pt>
                      <c:pt idx="964">
                        <c:v>19.309245986587229</c:v>
                      </c:pt>
                      <c:pt idx="965">
                        <c:v>1.771151110121147</c:v>
                      </c:pt>
                      <c:pt idx="966">
                        <c:v>4.3541316318167027</c:v>
                      </c:pt>
                      <c:pt idx="967">
                        <c:v>-4.181463967468054</c:v>
                      </c:pt>
                      <c:pt idx="968">
                        <c:v>-3.4335583584633489</c:v>
                      </c:pt>
                      <c:pt idx="969">
                        <c:v>9.2823877226710643</c:v>
                      </c:pt>
                      <c:pt idx="970">
                        <c:v>23.779137385465681</c:v>
                      </c:pt>
                      <c:pt idx="971">
                        <c:v>16.023174379220009</c:v>
                      </c:pt>
                      <c:pt idx="972">
                        <c:v>12.825968126936701</c:v>
                      </c:pt>
                      <c:pt idx="973">
                        <c:v>5.4182328149467889</c:v>
                      </c:pt>
                      <c:pt idx="974">
                        <c:v>-4.0769577316812233</c:v>
                      </c:pt>
                      <c:pt idx="975">
                        <c:v>-8.956315933760747</c:v>
                      </c:pt>
                      <c:pt idx="976">
                        <c:v>4.6826111171534288</c:v>
                      </c:pt>
                      <c:pt idx="977">
                        <c:v>0.63394992218999757</c:v>
                      </c:pt>
                      <c:pt idx="978">
                        <c:v>-19.096519806917499</c:v>
                      </c:pt>
                      <c:pt idx="979">
                        <c:v>-9.8343426409181092</c:v>
                      </c:pt>
                      <c:pt idx="980">
                        <c:v>-1.182348999274728</c:v>
                      </c:pt>
                      <c:pt idx="981">
                        <c:v>-9.603580704723754</c:v>
                      </c:pt>
                      <c:pt idx="982">
                        <c:v>-9.0174698285473268E-2</c:v>
                      </c:pt>
                      <c:pt idx="983">
                        <c:v>-19.588215419859409</c:v>
                      </c:pt>
                      <c:pt idx="984">
                        <c:v>-13.244793822123119</c:v>
                      </c:pt>
                      <c:pt idx="985">
                        <c:v>2.379494552961837</c:v>
                      </c:pt>
                      <c:pt idx="986">
                        <c:v>10.26319170187992</c:v>
                      </c:pt>
                      <c:pt idx="987">
                        <c:v>-1.837773126090577</c:v>
                      </c:pt>
                      <c:pt idx="988">
                        <c:v>-26.2334764795139</c:v>
                      </c:pt>
                      <c:pt idx="989">
                        <c:v>0.90938315443088469</c:v>
                      </c:pt>
                      <c:pt idx="990">
                        <c:v>20.775423102716381</c:v>
                      </c:pt>
                      <c:pt idx="991">
                        <c:v>32.455534979502133</c:v>
                      </c:pt>
                      <c:pt idx="992">
                        <c:v>1.232226276109593</c:v>
                      </c:pt>
                      <c:pt idx="993">
                        <c:v>0.17080556884032769</c:v>
                      </c:pt>
                      <c:pt idx="994">
                        <c:v>-15.51415515234007</c:v>
                      </c:pt>
                      <c:pt idx="995">
                        <c:v>-11.032325760813039</c:v>
                      </c:pt>
                      <c:pt idx="996">
                        <c:v>-14.515570694268931</c:v>
                      </c:pt>
                      <c:pt idx="997">
                        <c:v>-3.914551710812558</c:v>
                      </c:pt>
                      <c:pt idx="998">
                        <c:v>24.622215440760598</c:v>
                      </c:pt>
                      <c:pt idx="999">
                        <c:v>23.819180065403291</c:v>
                      </c:pt>
                      <c:pt idx="1000">
                        <c:v>-11.909559772528469</c:v>
                      </c:pt>
                      <c:pt idx="1001">
                        <c:v>27.167318085557969</c:v>
                      </c:pt>
                      <c:pt idx="1002">
                        <c:v>1.329411163416478</c:v>
                      </c:pt>
                      <c:pt idx="1003">
                        <c:v>6.2346694392911406</c:v>
                      </c:pt>
                      <c:pt idx="1004">
                        <c:v>16.528021046267849</c:v>
                      </c:pt>
                      <c:pt idx="1005">
                        <c:v>3.5136423638180929</c:v>
                      </c:pt>
                      <c:pt idx="1006">
                        <c:v>1.247364498285356</c:v>
                      </c:pt>
                      <c:pt idx="1007">
                        <c:v>-10.865485514538589</c:v>
                      </c:pt>
                      <c:pt idx="1008">
                        <c:v>-0.17425011571531049</c:v>
                      </c:pt>
                      <c:pt idx="1009">
                        <c:v>-6.3488785805161791</c:v>
                      </c:pt>
                      <c:pt idx="1010">
                        <c:v>-6.2600504539013944</c:v>
                      </c:pt>
                      <c:pt idx="1011">
                        <c:v>-1.574376697386237</c:v>
                      </c:pt>
                      <c:pt idx="1012">
                        <c:v>-16.198858796143949</c:v>
                      </c:pt>
                      <c:pt idx="1013">
                        <c:v>9.1638836579554148</c:v>
                      </c:pt>
                      <c:pt idx="1014">
                        <c:v>7.5710505860960691</c:v>
                      </c:pt>
                      <c:pt idx="1015">
                        <c:v>-4.855538325874635</c:v>
                      </c:pt>
                      <c:pt idx="1016">
                        <c:v>-1.306192156153609</c:v>
                      </c:pt>
                      <c:pt idx="1017">
                        <c:v>-0.37130737510748751</c:v>
                      </c:pt>
                      <c:pt idx="1018">
                        <c:v>-1.9072627778749791</c:v>
                      </c:pt>
                      <c:pt idx="1019">
                        <c:v>2.515484981895324</c:v>
                      </c:pt>
                      <c:pt idx="1020">
                        <c:v>8.5065025626372837</c:v>
                      </c:pt>
                      <c:pt idx="1021">
                        <c:v>9.6397957102860072</c:v>
                      </c:pt>
                      <c:pt idx="1022">
                        <c:v>14.40754069640721</c:v>
                      </c:pt>
                      <c:pt idx="1023">
                        <c:v>4.4988642576267033</c:v>
                      </c:pt>
                      <c:pt idx="1024">
                        <c:v>11.06074049681061</c:v>
                      </c:pt>
                      <c:pt idx="1025">
                        <c:v>5.2490491813384406</c:v>
                      </c:pt>
                      <c:pt idx="1026">
                        <c:v>-10.1999290471264</c:v>
                      </c:pt>
                      <c:pt idx="1027">
                        <c:v>-2.9441718997179089</c:v>
                      </c:pt>
                      <c:pt idx="1028">
                        <c:v>13.29160193046064</c:v>
                      </c:pt>
                      <c:pt idx="1029">
                        <c:v>6.2678461591004462</c:v>
                      </c:pt>
                      <c:pt idx="1030">
                        <c:v>-3.333890210379399</c:v>
                      </c:pt>
                      <c:pt idx="1031">
                        <c:v>1.1839677894137439</c:v>
                      </c:pt>
                      <c:pt idx="1032">
                        <c:v>7.1001487526237668</c:v>
                      </c:pt>
                      <c:pt idx="1033">
                        <c:v>4.6531548287260227</c:v>
                      </c:pt>
                      <c:pt idx="1034">
                        <c:v>12.95537714436062</c:v>
                      </c:pt>
                      <c:pt idx="1035">
                        <c:v>-2.9508633856845772</c:v>
                      </c:pt>
                      <c:pt idx="1036">
                        <c:v>-4.9570611820405057</c:v>
                      </c:pt>
                      <c:pt idx="1037">
                        <c:v>-4.7212800261146626</c:v>
                      </c:pt>
                      <c:pt idx="1038">
                        <c:v>10.121394380844331</c:v>
                      </c:pt>
                      <c:pt idx="1039">
                        <c:v>0.76338962358225826</c:v>
                      </c:pt>
                      <c:pt idx="1040">
                        <c:v>16.271620518233181</c:v>
                      </c:pt>
                      <c:pt idx="1041">
                        <c:v>19.92013942593011</c:v>
                      </c:pt>
                      <c:pt idx="1042">
                        <c:v>12.57732272272802</c:v>
                      </c:pt>
                      <c:pt idx="1043">
                        <c:v>0.29808232537622847</c:v>
                      </c:pt>
                      <c:pt idx="1044">
                        <c:v>11.920899270351221</c:v>
                      </c:pt>
                      <c:pt idx="1045">
                        <c:v>19.73620246974416</c:v>
                      </c:pt>
                      <c:pt idx="1046">
                        <c:v>8.8609976383714173</c:v>
                      </c:pt>
                      <c:pt idx="1047">
                        <c:v>6.2168563366001024</c:v>
                      </c:pt>
                      <c:pt idx="1048">
                        <c:v>-14.245141080678961</c:v>
                      </c:pt>
                      <c:pt idx="1049">
                        <c:v>27.682734611850769</c:v>
                      </c:pt>
                      <c:pt idx="1050">
                        <c:v>19.579833240732889</c:v>
                      </c:pt>
                      <c:pt idx="1051">
                        <c:v>-1.4010475638734461</c:v>
                      </c:pt>
                      <c:pt idx="1052">
                        <c:v>22.523044506113941</c:v>
                      </c:pt>
                      <c:pt idx="1053">
                        <c:v>16.51569563719001</c:v>
                      </c:pt>
                      <c:pt idx="1054">
                        <c:v>7.7969236088112037</c:v>
                      </c:pt>
                      <c:pt idx="1055">
                        <c:v>2.7800391427117348</c:v>
                      </c:pt>
                      <c:pt idx="1056">
                        <c:v>0.56340458394106252</c:v>
                      </c:pt>
                      <c:pt idx="1057">
                        <c:v>-18.897150729689141</c:v>
                      </c:pt>
                      <c:pt idx="1058">
                        <c:v>-9.6071276629061639</c:v>
                      </c:pt>
                      <c:pt idx="1059">
                        <c:v>-4.8484207196257456</c:v>
                      </c:pt>
                      <c:pt idx="1060">
                        <c:v>7.3754018606844571</c:v>
                      </c:pt>
                      <c:pt idx="1061">
                        <c:v>-5.5449412277625783</c:v>
                      </c:pt>
                      <c:pt idx="1062">
                        <c:v>5.3219482796658069</c:v>
                      </c:pt>
                      <c:pt idx="1063">
                        <c:v>1.7889214555835451</c:v>
                      </c:pt>
                      <c:pt idx="1064">
                        <c:v>-12.641584551568981</c:v>
                      </c:pt>
                      <c:pt idx="1065">
                        <c:v>-2.356574542407035</c:v>
                      </c:pt>
                      <c:pt idx="1066">
                        <c:v>12.450050599999139</c:v>
                      </c:pt>
                      <c:pt idx="1067">
                        <c:v>15.51814722447342</c:v>
                      </c:pt>
                      <c:pt idx="1068">
                        <c:v>-7.6949587376149093</c:v>
                      </c:pt>
                      <c:pt idx="1069">
                        <c:v>8.8411797073841409</c:v>
                      </c:pt>
                      <c:pt idx="1070">
                        <c:v>5.9206823863101201</c:v>
                      </c:pt>
                      <c:pt idx="1071">
                        <c:v>-4.4273200139731896</c:v>
                      </c:pt>
                      <c:pt idx="1072">
                        <c:v>-9.0961502925217097</c:v>
                      </c:pt>
                      <c:pt idx="1073">
                        <c:v>2.780129917389329</c:v>
                      </c:pt>
                      <c:pt idx="1074">
                        <c:v>8.7106114259144327</c:v>
                      </c:pt>
                      <c:pt idx="1075">
                        <c:v>10.14562608878615</c:v>
                      </c:pt>
                      <c:pt idx="1076">
                        <c:v>0.46513022430556628</c:v>
                      </c:pt>
                      <c:pt idx="1077">
                        <c:v>5.6469710046180088</c:v>
                      </c:pt>
                      <c:pt idx="1078">
                        <c:v>4.9324875316500689</c:v>
                      </c:pt>
                      <c:pt idx="1079">
                        <c:v>-0.82584309509324139</c:v>
                      </c:pt>
                      <c:pt idx="1080">
                        <c:v>-17.895724144909622</c:v>
                      </c:pt>
                      <c:pt idx="1081">
                        <c:v>-6.9686391995872894</c:v>
                      </c:pt>
                      <c:pt idx="1082">
                        <c:v>0.76285372851732725</c:v>
                      </c:pt>
                      <c:pt idx="1083">
                        <c:v>18.440641804636961</c:v>
                      </c:pt>
                      <c:pt idx="1084">
                        <c:v>-13.97076400350419</c:v>
                      </c:pt>
                      <c:pt idx="1085">
                        <c:v>-12.684045548779171</c:v>
                      </c:pt>
                      <c:pt idx="1086">
                        <c:v>0.44403236601532542</c:v>
                      </c:pt>
                      <c:pt idx="1087">
                        <c:v>15.48352311240988</c:v>
                      </c:pt>
                      <c:pt idx="1088">
                        <c:v>-3.1440433522720479</c:v>
                      </c:pt>
                      <c:pt idx="1089">
                        <c:v>-6.0933200284133386</c:v>
                      </c:pt>
                      <c:pt idx="1090">
                        <c:v>-8.5932522591053271</c:v>
                      </c:pt>
                      <c:pt idx="1091">
                        <c:v>-2.8054727840273102</c:v>
                      </c:pt>
                      <c:pt idx="1092">
                        <c:v>11.742766236221181</c:v>
                      </c:pt>
                      <c:pt idx="1093">
                        <c:v>11.62708026445806</c:v>
                      </c:pt>
                      <c:pt idx="1094">
                        <c:v>-10.468726884573501</c:v>
                      </c:pt>
                      <c:pt idx="1095">
                        <c:v>4.7909405700976109</c:v>
                      </c:pt>
                      <c:pt idx="1096">
                        <c:v>1.5999853046605581</c:v>
                      </c:pt>
                      <c:pt idx="1097">
                        <c:v>10.419514622739401</c:v>
                      </c:pt>
                      <c:pt idx="1098">
                        <c:v>16.177750573196249</c:v>
                      </c:pt>
                      <c:pt idx="1099">
                        <c:v>3.5534241793952419</c:v>
                      </c:pt>
                      <c:pt idx="1100">
                        <c:v>10.023849012788689</c:v>
                      </c:pt>
                      <c:pt idx="1101">
                        <c:v>1.961013842359739</c:v>
                      </c:pt>
                      <c:pt idx="1102">
                        <c:v>2.2711132403532832</c:v>
                      </c:pt>
                      <c:pt idx="1103">
                        <c:v>8.3234968836762864</c:v>
                      </c:pt>
                      <c:pt idx="1104">
                        <c:v>5.3628641502679573</c:v>
                      </c:pt>
                      <c:pt idx="1105">
                        <c:v>-12.423739385289631</c:v>
                      </c:pt>
                      <c:pt idx="1106">
                        <c:v>-7.0323572162327226</c:v>
                      </c:pt>
                      <c:pt idx="1107">
                        <c:v>-5.0600196653187348</c:v>
                      </c:pt>
                      <c:pt idx="1108">
                        <c:v>-9.3303736640284747</c:v>
                      </c:pt>
                      <c:pt idx="1109">
                        <c:v>-11.266194296830051</c:v>
                      </c:pt>
                      <c:pt idx="1110">
                        <c:v>0.42953081096173618</c:v>
                      </c:pt>
                      <c:pt idx="1111">
                        <c:v>-1.180874458281522</c:v>
                      </c:pt>
                      <c:pt idx="1112">
                        <c:v>-6.7844538928982132</c:v>
                      </c:pt>
                      <c:pt idx="1113">
                        <c:v>-13.176077132806149</c:v>
                      </c:pt>
                      <c:pt idx="1114">
                        <c:v>-3.3911224492258039</c:v>
                      </c:pt>
                      <c:pt idx="1115">
                        <c:v>-7.4858373005295578</c:v>
                      </c:pt>
                      <c:pt idx="1116">
                        <c:v>5.5476403759734936</c:v>
                      </c:pt>
                      <c:pt idx="1117">
                        <c:v>-9.2228231914471781</c:v>
                      </c:pt>
                      <c:pt idx="1118">
                        <c:v>6.3268559934730533</c:v>
                      </c:pt>
                      <c:pt idx="1119">
                        <c:v>1.2444147837222921</c:v>
                      </c:pt>
                      <c:pt idx="1120">
                        <c:v>-11.56663854894069</c:v>
                      </c:pt>
                      <c:pt idx="1121">
                        <c:v>-4.5387254346047472</c:v>
                      </c:pt>
                      <c:pt idx="1122">
                        <c:v>-13.003913193975579</c:v>
                      </c:pt>
                      <c:pt idx="1123">
                        <c:v>-3.3799941056265639</c:v>
                      </c:pt>
                      <c:pt idx="1124">
                        <c:v>13.95688381868921</c:v>
                      </c:pt>
                      <c:pt idx="1125">
                        <c:v>4.1509430716300546</c:v>
                      </c:pt>
                      <c:pt idx="1126">
                        <c:v>5.1708311660006467</c:v>
                      </c:pt>
                      <c:pt idx="1127">
                        <c:v>-7.2307487721564074</c:v>
                      </c:pt>
                      <c:pt idx="1128">
                        <c:v>-12.38164030616881</c:v>
                      </c:pt>
                      <c:pt idx="1129">
                        <c:v>5.5703054070523468</c:v>
                      </c:pt>
                      <c:pt idx="1130">
                        <c:v>-9.1493197243544202</c:v>
                      </c:pt>
                      <c:pt idx="1131">
                        <c:v>-24.16486594613729</c:v>
                      </c:pt>
                      <c:pt idx="1132">
                        <c:v>-11.920925557174479</c:v>
                      </c:pt>
                      <c:pt idx="1133">
                        <c:v>9.6010535567060469</c:v>
                      </c:pt>
                      <c:pt idx="1134">
                        <c:v>-5.2767711879566273</c:v>
                      </c:pt>
                      <c:pt idx="1135">
                        <c:v>8.9907255297185475</c:v>
                      </c:pt>
                      <c:pt idx="1136">
                        <c:v>21.420581210561149</c:v>
                      </c:pt>
                      <c:pt idx="1137">
                        <c:v>7.0449252369440716</c:v>
                      </c:pt>
                      <c:pt idx="1138">
                        <c:v>-15.901213001402709</c:v>
                      </c:pt>
                      <c:pt idx="1139">
                        <c:v>1.5935735351429581</c:v>
                      </c:pt>
                      <c:pt idx="1140">
                        <c:v>8.251772226524503</c:v>
                      </c:pt>
                      <c:pt idx="1141">
                        <c:v>-19.421728918559889</c:v>
                      </c:pt>
                      <c:pt idx="1142">
                        <c:v>-1.055276304350526</c:v>
                      </c:pt>
                      <c:pt idx="1143">
                        <c:v>6.0074357012227066</c:v>
                      </c:pt>
                      <c:pt idx="1144">
                        <c:v>4.5092848473227836</c:v>
                      </c:pt>
                      <c:pt idx="1145">
                        <c:v>8.0777617719977624</c:v>
                      </c:pt>
                      <c:pt idx="1146">
                        <c:v>5.2146584127875011</c:v>
                      </c:pt>
                      <c:pt idx="1147">
                        <c:v>-3.4667232243428381</c:v>
                      </c:pt>
                      <c:pt idx="1148">
                        <c:v>-6.7951947829162993</c:v>
                      </c:pt>
                      <c:pt idx="1149">
                        <c:v>-11.167636545472201</c:v>
                      </c:pt>
                      <c:pt idx="1150">
                        <c:v>-5.9669705514932803</c:v>
                      </c:pt>
                      <c:pt idx="1151">
                        <c:v>0.89646431363088097</c:v>
                      </c:pt>
                      <c:pt idx="1152">
                        <c:v>-4.47168145614366</c:v>
                      </c:pt>
                      <c:pt idx="1153">
                        <c:v>-11.406158804184191</c:v>
                      </c:pt>
                      <c:pt idx="1154">
                        <c:v>2.7228528889625889</c:v>
                      </c:pt>
                      <c:pt idx="1155">
                        <c:v>3.7569115682574759</c:v>
                      </c:pt>
                      <c:pt idx="1156">
                        <c:v>6.7389470061127232</c:v>
                      </c:pt>
                      <c:pt idx="1157">
                        <c:v>5.7237267872381929</c:v>
                      </c:pt>
                      <c:pt idx="1158">
                        <c:v>-0.83485606518744893</c:v>
                      </c:pt>
                      <c:pt idx="1159">
                        <c:v>-3.558349777530788</c:v>
                      </c:pt>
                      <c:pt idx="1160">
                        <c:v>-12.92215969519658</c:v>
                      </c:pt>
                      <c:pt idx="1161">
                        <c:v>4.596551591123605</c:v>
                      </c:pt>
                      <c:pt idx="1162">
                        <c:v>-8.665588637076219</c:v>
                      </c:pt>
                      <c:pt idx="1163">
                        <c:v>-1.265758172049761</c:v>
                      </c:pt>
                      <c:pt idx="1164">
                        <c:v>10.44618256679653</c:v>
                      </c:pt>
                      <c:pt idx="1165">
                        <c:v>4.9648482941551926</c:v>
                      </c:pt>
                      <c:pt idx="1166">
                        <c:v>13.087898239199539</c:v>
                      </c:pt>
                      <c:pt idx="1167">
                        <c:v>-0.21604426034281601</c:v>
                      </c:pt>
                      <c:pt idx="1168">
                        <c:v>4.2585220969940334</c:v>
                      </c:pt>
                      <c:pt idx="1169">
                        <c:v>-0.24733590660737531</c:v>
                      </c:pt>
                      <c:pt idx="1170">
                        <c:v>-2.5638234611056641</c:v>
                      </c:pt>
                      <c:pt idx="1171">
                        <c:v>14.87244697663742</c:v>
                      </c:pt>
                      <c:pt idx="1172">
                        <c:v>-3.5083222596760288</c:v>
                      </c:pt>
                      <c:pt idx="1173">
                        <c:v>-5.5485526635570368</c:v>
                      </c:pt>
                      <c:pt idx="1174">
                        <c:v>2.867736309305724</c:v>
                      </c:pt>
                      <c:pt idx="1175">
                        <c:v>3.5884938761824858</c:v>
                      </c:pt>
                      <c:pt idx="1176">
                        <c:v>-6.3566012823822282</c:v>
                      </c:pt>
                      <c:pt idx="1177">
                        <c:v>-3.7815929417906702</c:v>
                      </c:pt>
                      <c:pt idx="1178">
                        <c:v>-3.466249507263933</c:v>
                      </c:pt>
                      <c:pt idx="1179">
                        <c:v>7.0898882364410083</c:v>
                      </c:pt>
                      <c:pt idx="1180">
                        <c:v>7.625046250271172</c:v>
                      </c:pt>
                      <c:pt idx="1181">
                        <c:v>15.95137937357115</c:v>
                      </c:pt>
                      <c:pt idx="1182">
                        <c:v>0.20099986757243049</c:v>
                      </c:pt>
                      <c:pt idx="1183">
                        <c:v>5.8935231179501359</c:v>
                      </c:pt>
                      <c:pt idx="1184">
                        <c:v>5.3157504334185282</c:v>
                      </c:pt>
                      <c:pt idx="1185">
                        <c:v>-1.541567675275594</c:v>
                      </c:pt>
                      <c:pt idx="1186">
                        <c:v>-0.27463335222020158</c:v>
                      </c:pt>
                      <c:pt idx="1187">
                        <c:v>-2.1343642483985819</c:v>
                      </c:pt>
                      <c:pt idx="1188">
                        <c:v>-6.1919770455401046</c:v>
                      </c:pt>
                      <c:pt idx="1189">
                        <c:v>2.737710736050635</c:v>
                      </c:pt>
                      <c:pt idx="1190">
                        <c:v>-11.1729715769635</c:v>
                      </c:pt>
                      <c:pt idx="1191">
                        <c:v>-4.3129448265739292</c:v>
                      </c:pt>
                      <c:pt idx="1192">
                        <c:v>-5.9482237537709652</c:v>
                      </c:pt>
                      <c:pt idx="1193">
                        <c:v>-3.694897842149341</c:v>
                      </c:pt>
                      <c:pt idx="1194">
                        <c:v>-1.718556851218213</c:v>
                      </c:pt>
                      <c:pt idx="1195">
                        <c:v>-8.3137644208464838</c:v>
                      </c:pt>
                      <c:pt idx="1196">
                        <c:v>7.0339321097809</c:v>
                      </c:pt>
                      <c:pt idx="1197">
                        <c:v>6.6358871551140979</c:v>
                      </c:pt>
                      <c:pt idx="1198">
                        <c:v>-5.6571084239925868</c:v>
                      </c:pt>
                      <c:pt idx="1199">
                        <c:v>9.6107349756323188</c:v>
                      </c:pt>
                      <c:pt idx="1200">
                        <c:v>2.3009840656847191</c:v>
                      </c:pt>
                      <c:pt idx="1201">
                        <c:v>1.551559005186318</c:v>
                      </c:pt>
                      <c:pt idx="1202">
                        <c:v>-2.9468990877389052</c:v>
                      </c:pt>
                      <c:pt idx="1203">
                        <c:v>-10.817728034574349</c:v>
                      </c:pt>
                      <c:pt idx="1204">
                        <c:v>-8.6518094200360309</c:v>
                      </c:pt>
                      <c:pt idx="1205">
                        <c:v>12.25324082577521</c:v>
                      </c:pt>
                      <c:pt idx="1206">
                        <c:v>3.4549434558271241</c:v>
                      </c:pt>
                      <c:pt idx="1207">
                        <c:v>0.86501822485276769</c:v>
                      </c:pt>
                      <c:pt idx="1208">
                        <c:v>5.4478433930379211</c:v>
                      </c:pt>
                      <c:pt idx="1209">
                        <c:v>-8.6421525495428586</c:v>
                      </c:pt>
                      <c:pt idx="1210">
                        <c:v>-2.087217991366392</c:v>
                      </c:pt>
                      <c:pt idx="1211">
                        <c:v>-0.46723449431150232</c:v>
                      </c:pt>
                      <c:pt idx="1212">
                        <c:v>2.8339580790104102</c:v>
                      </c:pt>
                      <c:pt idx="1213">
                        <c:v>-7.1722130667635522</c:v>
                      </c:pt>
                      <c:pt idx="1214">
                        <c:v>-7.7865693744503206</c:v>
                      </c:pt>
                      <c:pt idx="1215">
                        <c:v>2.7980815267553579E-2</c:v>
                      </c:pt>
                      <c:pt idx="1216">
                        <c:v>-8.6517984910213901</c:v>
                      </c:pt>
                      <c:pt idx="1217">
                        <c:v>-7.7805218613230336</c:v>
                      </c:pt>
                      <c:pt idx="1218">
                        <c:v>-4.0763536818173094</c:v>
                      </c:pt>
                      <c:pt idx="1219">
                        <c:v>3.3979548105682169</c:v>
                      </c:pt>
                      <c:pt idx="1220">
                        <c:v>-7.077751299839842</c:v>
                      </c:pt>
                      <c:pt idx="1221">
                        <c:v>-9.6231861809286077</c:v>
                      </c:pt>
                      <c:pt idx="1222">
                        <c:v>0.26390572960269459</c:v>
                      </c:pt>
                      <c:pt idx="1223">
                        <c:v>4.3708757502010753</c:v>
                      </c:pt>
                      <c:pt idx="1224">
                        <c:v>-4.2634515271789972</c:v>
                      </c:pt>
                      <c:pt idx="1225">
                        <c:v>-11.355993620241041</c:v>
                      </c:pt>
                      <c:pt idx="1226">
                        <c:v>11.83308103805876</c:v>
                      </c:pt>
                      <c:pt idx="1227">
                        <c:v>3.115197929525626</c:v>
                      </c:pt>
                      <c:pt idx="1228">
                        <c:v>-16.79495946269429</c:v>
                      </c:pt>
                      <c:pt idx="1229">
                        <c:v>-2.848418033427611</c:v>
                      </c:pt>
                      <c:pt idx="1230">
                        <c:v>-5.5900356828608464</c:v>
                      </c:pt>
                      <c:pt idx="1231">
                        <c:v>3.670570098992453</c:v>
                      </c:pt>
                      <c:pt idx="1232">
                        <c:v>2.2850171699960429</c:v>
                      </c:pt>
                      <c:pt idx="1233">
                        <c:v>5.9127956834696178</c:v>
                      </c:pt>
                      <c:pt idx="1234">
                        <c:v>-10.010243483934341</c:v>
                      </c:pt>
                      <c:pt idx="1235">
                        <c:v>-18.72038468056973</c:v>
                      </c:pt>
                      <c:pt idx="1236">
                        <c:v>-0.76848285320604037</c:v>
                      </c:pt>
                      <c:pt idx="1237">
                        <c:v>-7.1321656209492854</c:v>
                      </c:pt>
                      <c:pt idx="1238">
                        <c:v>-12.52992481767159</c:v>
                      </c:pt>
                      <c:pt idx="1239">
                        <c:v>-8.7036287555718008</c:v>
                      </c:pt>
                      <c:pt idx="1240">
                        <c:v>-6.0880362061244702</c:v>
                      </c:pt>
                      <c:pt idx="1241">
                        <c:v>1.307817435586526</c:v>
                      </c:pt>
                      <c:pt idx="1242">
                        <c:v>7.0213580428620874</c:v>
                      </c:pt>
                      <c:pt idx="1243">
                        <c:v>-6.2900957034814722</c:v>
                      </c:pt>
                      <c:pt idx="1244">
                        <c:v>6.4388037188901679</c:v>
                      </c:pt>
                      <c:pt idx="1245">
                        <c:v>0.11991968239872949</c:v>
                      </c:pt>
                      <c:pt idx="1246">
                        <c:v>7.0857926184840139</c:v>
                      </c:pt>
                      <c:pt idx="1247">
                        <c:v>-4.5907213082313092</c:v>
                      </c:pt>
                      <c:pt idx="1248">
                        <c:v>-4.0498974274980233</c:v>
                      </c:pt>
                      <c:pt idx="1249">
                        <c:v>6.3836865572130854</c:v>
                      </c:pt>
                      <c:pt idx="1250">
                        <c:v>-12.48302862033484</c:v>
                      </c:pt>
                      <c:pt idx="1251">
                        <c:v>10.37799690811403</c:v>
                      </c:pt>
                      <c:pt idx="1252">
                        <c:v>-1.7047844215536641</c:v>
                      </c:pt>
                      <c:pt idx="1253">
                        <c:v>0.99059548836006039</c:v>
                      </c:pt>
                      <c:pt idx="1254">
                        <c:v>0.87651679180454056</c:v>
                      </c:pt>
                      <c:pt idx="1255">
                        <c:v>6.5361000925599999</c:v>
                      </c:pt>
                      <c:pt idx="1256">
                        <c:v>-7.4074716816155197</c:v>
                      </c:pt>
                      <c:pt idx="1257">
                        <c:v>4.2981114355762289</c:v>
                      </c:pt>
                      <c:pt idx="1258">
                        <c:v>-6.3680513220529864</c:v>
                      </c:pt>
                      <c:pt idx="1259">
                        <c:v>6.2538941462946136</c:v>
                      </c:pt>
                      <c:pt idx="1260">
                        <c:v>-8.5094414400356868</c:v>
                      </c:pt>
                      <c:pt idx="1261">
                        <c:v>-10.4827272464454</c:v>
                      </c:pt>
                      <c:pt idx="1262">
                        <c:v>9.4260471835477375</c:v>
                      </c:pt>
                      <c:pt idx="1263">
                        <c:v>-8.2329469676491502</c:v>
                      </c:pt>
                      <c:pt idx="1264">
                        <c:v>-5.0688063338105218</c:v>
                      </c:pt>
                      <c:pt idx="1265">
                        <c:v>-15.259296156669301</c:v>
                      </c:pt>
                      <c:pt idx="1266">
                        <c:v>8.0851843912995029</c:v>
                      </c:pt>
                      <c:pt idx="1267">
                        <c:v>0.1341570370104688</c:v>
                      </c:pt>
                      <c:pt idx="1268">
                        <c:v>-0.2536925513426368</c:v>
                      </c:pt>
                      <c:pt idx="1269">
                        <c:v>-14.070807015632139</c:v>
                      </c:pt>
                      <c:pt idx="1270">
                        <c:v>9.6340551427113432</c:v>
                      </c:pt>
                      <c:pt idx="1271">
                        <c:v>0.68806858284558836</c:v>
                      </c:pt>
                      <c:pt idx="1272">
                        <c:v>4.1854906503944056</c:v>
                      </c:pt>
                      <c:pt idx="1273">
                        <c:v>-4.9990867920754578</c:v>
                      </c:pt>
                      <c:pt idx="1274">
                        <c:v>-6.0147870909837184</c:v>
                      </c:pt>
                      <c:pt idx="1275">
                        <c:v>-0.2498063154340352</c:v>
                      </c:pt>
                      <c:pt idx="1276">
                        <c:v>2.0292079285419522</c:v>
                      </c:pt>
                      <c:pt idx="1277">
                        <c:v>-12.25545219131085</c:v>
                      </c:pt>
                      <c:pt idx="1278">
                        <c:v>0.18971797962240411</c:v>
                      </c:pt>
                      <c:pt idx="1279">
                        <c:v>2.136964635445719</c:v>
                      </c:pt>
                      <c:pt idx="1280">
                        <c:v>8.7865812254912115</c:v>
                      </c:pt>
                      <c:pt idx="1281">
                        <c:v>-0.63360876508585662</c:v>
                      </c:pt>
                      <c:pt idx="1282">
                        <c:v>6.4099824263737526</c:v>
                      </c:pt>
                      <c:pt idx="1283">
                        <c:v>-12.9037057082031</c:v>
                      </c:pt>
                      <c:pt idx="1284">
                        <c:v>-5.5707371715567042</c:v>
                      </c:pt>
                      <c:pt idx="1285">
                        <c:v>3.188314388583168</c:v>
                      </c:pt>
                      <c:pt idx="1286">
                        <c:v>5.7194260050202814</c:v>
                      </c:pt>
                      <c:pt idx="1287">
                        <c:v>8.1797438675211396</c:v>
                      </c:pt>
                      <c:pt idx="1288">
                        <c:v>11.2675507269782</c:v>
                      </c:pt>
                      <c:pt idx="1289">
                        <c:v>7.2475248303982447</c:v>
                      </c:pt>
                      <c:pt idx="1290">
                        <c:v>-6.5124142838010997</c:v>
                      </c:pt>
                      <c:pt idx="1291">
                        <c:v>-2.038781273746912</c:v>
                      </c:pt>
                      <c:pt idx="1292">
                        <c:v>-7.48209535900099</c:v>
                      </c:pt>
                      <c:pt idx="1293">
                        <c:v>-1.7710971769139721</c:v>
                      </c:pt>
                      <c:pt idx="1294">
                        <c:v>-7.4494915523506142</c:v>
                      </c:pt>
                      <c:pt idx="1295">
                        <c:v>9.9678514920677988E-2</c:v>
                      </c:pt>
                      <c:pt idx="1296">
                        <c:v>8.4878148123309884</c:v>
                      </c:pt>
                      <c:pt idx="1297">
                        <c:v>-0.89340325110248209</c:v>
                      </c:pt>
                      <c:pt idx="1298">
                        <c:v>-0.73073576852675126</c:v>
                      </c:pt>
                      <c:pt idx="1299">
                        <c:v>2.3739784093004488</c:v>
                      </c:pt>
                      <c:pt idx="1300">
                        <c:v>14.97022820890523</c:v>
                      </c:pt>
                      <c:pt idx="1301">
                        <c:v>3.3755925010510039</c:v>
                      </c:pt>
                      <c:pt idx="1302">
                        <c:v>3.0156556002079542</c:v>
                      </c:pt>
                      <c:pt idx="1303">
                        <c:v>14.48224056579337</c:v>
                      </c:pt>
                      <c:pt idx="1304">
                        <c:v>4.2521652110204711</c:v>
                      </c:pt>
                      <c:pt idx="1305">
                        <c:v>15.165055326043481</c:v>
                      </c:pt>
                      <c:pt idx="1306">
                        <c:v>-3.5579538403505451</c:v>
                      </c:pt>
                      <c:pt idx="1307">
                        <c:v>5.8354470980761217</c:v>
                      </c:pt>
                      <c:pt idx="1308">
                        <c:v>3.808150474089715</c:v>
                      </c:pt>
                      <c:pt idx="1309">
                        <c:v>11.630283903078229</c:v>
                      </c:pt>
                      <c:pt idx="1310">
                        <c:v>6.7472473243627702</c:v>
                      </c:pt>
                      <c:pt idx="1311">
                        <c:v>-2.0894056663233531</c:v>
                      </c:pt>
                      <c:pt idx="1312">
                        <c:v>2.4008788451471572</c:v>
                      </c:pt>
                      <c:pt idx="1313">
                        <c:v>-3.4739737342141011</c:v>
                      </c:pt>
                      <c:pt idx="1314">
                        <c:v>-5.1631254633014283</c:v>
                      </c:pt>
                      <c:pt idx="1315">
                        <c:v>-7.5017661373311828</c:v>
                      </c:pt>
                      <c:pt idx="1316">
                        <c:v>-4.3338088169581663</c:v>
                      </c:pt>
                      <c:pt idx="1317">
                        <c:v>1.8378609654204441</c:v>
                      </c:pt>
                      <c:pt idx="1318">
                        <c:v>-5.1487010008724958</c:v>
                      </c:pt>
                      <c:pt idx="1319">
                        <c:v>-0.9079618945984651</c:v>
                      </c:pt>
                      <c:pt idx="1320">
                        <c:v>-1.717788342738473</c:v>
                      </c:pt>
                      <c:pt idx="1321">
                        <c:v>7.0834854330574837</c:v>
                      </c:pt>
                      <c:pt idx="1322">
                        <c:v>-2.508203279254364</c:v>
                      </c:pt>
                      <c:pt idx="1323">
                        <c:v>-10.80714501028519</c:v>
                      </c:pt>
                      <c:pt idx="1324">
                        <c:v>3.6837573608405698</c:v>
                      </c:pt>
                      <c:pt idx="1325">
                        <c:v>8.6052683462765245</c:v>
                      </c:pt>
                      <c:pt idx="1326">
                        <c:v>7.2931335272168676</c:v>
                      </c:pt>
                      <c:pt idx="1327">
                        <c:v>3.5275267635831811</c:v>
                      </c:pt>
                      <c:pt idx="1328">
                        <c:v>0.48736118847938448</c:v>
                      </c:pt>
                      <c:pt idx="1329">
                        <c:v>4.3117142761050884</c:v>
                      </c:pt>
                      <c:pt idx="1330">
                        <c:v>13.574688551777751</c:v>
                      </c:pt>
                      <c:pt idx="1331">
                        <c:v>0.61838209311920711</c:v>
                      </c:pt>
                      <c:pt idx="1332">
                        <c:v>0.30355040132043248</c:v>
                      </c:pt>
                      <c:pt idx="1333">
                        <c:v>11.60282464826062</c:v>
                      </c:pt>
                      <c:pt idx="1334">
                        <c:v>1.3472044376648109</c:v>
                      </c:pt>
                      <c:pt idx="1335">
                        <c:v>6.3061940765168014</c:v>
                      </c:pt>
                      <c:pt idx="1336">
                        <c:v>7.4162057233236958</c:v>
                      </c:pt>
                      <c:pt idx="1337">
                        <c:v>-1.786124496184724</c:v>
                      </c:pt>
                      <c:pt idx="1338">
                        <c:v>0.94560400774377418</c:v>
                      </c:pt>
                      <c:pt idx="1339">
                        <c:v>2.0216650956654192</c:v>
                      </c:pt>
                      <c:pt idx="1340">
                        <c:v>-5.8219466878136263E-2</c:v>
                      </c:pt>
                      <c:pt idx="1341">
                        <c:v>9.184487013093749</c:v>
                      </c:pt>
                      <c:pt idx="1342">
                        <c:v>5.3583254805049796</c:v>
                      </c:pt>
                      <c:pt idx="1343">
                        <c:v>-2.7747502882329229</c:v>
                      </c:pt>
                      <c:pt idx="1344">
                        <c:v>5.566239418487049</c:v>
                      </c:pt>
                      <c:pt idx="1345">
                        <c:v>8.7860491027014564</c:v>
                      </c:pt>
                      <c:pt idx="1346">
                        <c:v>7.0475634807408181</c:v>
                      </c:pt>
                      <c:pt idx="1347">
                        <c:v>8.7857427810483824</c:v>
                      </c:pt>
                      <c:pt idx="1348">
                        <c:v>-9.6244612808911363</c:v>
                      </c:pt>
                      <c:pt idx="1349">
                        <c:v>-4.8475570196344444</c:v>
                      </c:pt>
                      <c:pt idx="1350">
                        <c:v>-4.9951201613708438</c:v>
                      </c:pt>
                      <c:pt idx="1351">
                        <c:v>4.0496947334487379</c:v>
                      </c:pt>
                      <c:pt idx="1352">
                        <c:v>7.4654857553537246</c:v>
                      </c:pt>
                      <c:pt idx="1353">
                        <c:v>-5.0199694564407409</c:v>
                      </c:pt>
                      <c:pt idx="1354">
                        <c:v>-4.323050591086786</c:v>
                      </c:pt>
                      <c:pt idx="1355">
                        <c:v>-3.7644649759990658</c:v>
                      </c:pt>
                      <c:pt idx="1356">
                        <c:v>-12.256303642882379</c:v>
                      </c:pt>
                      <c:pt idx="1357">
                        <c:v>4.1561089877231998</c:v>
                      </c:pt>
                      <c:pt idx="1358">
                        <c:v>-8.8058984676292997</c:v>
                      </c:pt>
                      <c:pt idx="1359">
                        <c:v>-1.7167487651821149</c:v>
                      </c:pt>
                      <c:pt idx="1360">
                        <c:v>-0.43095263020753982</c:v>
                      </c:pt>
                      <c:pt idx="1361">
                        <c:v>1.360449467396601</c:v>
                      </c:pt>
                      <c:pt idx="1362">
                        <c:v>-11.18029337750799</c:v>
                      </c:pt>
                      <c:pt idx="1363">
                        <c:v>-0.92305061132226096</c:v>
                      </c:pt>
                      <c:pt idx="1364">
                        <c:v>-2.6841120763898059</c:v>
                      </c:pt>
                      <c:pt idx="1365">
                        <c:v>0.89038296108810555</c:v>
                      </c:pt>
                      <c:pt idx="1366">
                        <c:v>-8.1855957929398713</c:v>
                      </c:pt>
                      <c:pt idx="1367">
                        <c:v>-5.4752337118147709</c:v>
                      </c:pt>
                      <c:pt idx="1368">
                        <c:v>4.5399956463624731</c:v>
                      </c:pt>
                      <c:pt idx="1369">
                        <c:v>-7.2106106117692788</c:v>
                      </c:pt>
                      <c:pt idx="1370">
                        <c:v>-8.0275878246098422</c:v>
                      </c:pt>
                      <c:pt idx="1371">
                        <c:v>-6.8320219698513176</c:v>
                      </c:pt>
                      <c:pt idx="1372">
                        <c:v>-5.4190959321563099</c:v>
                      </c:pt>
                      <c:pt idx="1373">
                        <c:v>-6.1567307022528341</c:v>
                      </c:pt>
                      <c:pt idx="1374">
                        <c:v>2.6272294832146379</c:v>
                      </c:pt>
                      <c:pt idx="1375">
                        <c:v>-4.2534847994982963</c:v>
                      </c:pt>
                      <c:pt idx="1376">
                        <c:v>8.4372231232232835</c:v>
                      </c:pt>
                      <c:pt idx="1377">
                        <c:v>-15.552530557199921</c:v>
                      </c:pt>
                      <c:pt idx="1378">
                        <c:v>-1.088899708324508</c:v>
                      </c:pt>
                      <c:pt idx="1379">
                        <c:v>9.9972326748427154</c:v>
                      </c:pt>
                      <c:pt idx="1380">
                        <c:v>-9.4685759954076225</c:v>
                      </c:pt>
                      <c:pt idx="1381">
                        <c:v>0.38253387957409801</c:v>
                      </c:pt>
                      <c:pt idx="1382">
                        <c:v>3.201291898174071</c:v>
                      </c:pt>
                      <c:pt idx="1383">
                        <c:v>4.1113182353185351</c:v>
                      </c:pt>
                      <c:pt idx="1384">
                        <c:v>-1.5434940735564431</c:v>
                      </c:pt>
                      <c:pt idx="1385">
                        <c:v>-4.5263914877887093</c:v>
                      </c:pt>
                      <c:pt idx="1386">
                        <c:v>-9.9951843267115379</c:v>
                      </c:pt>
                      <c:pt idx="1387">
                        <c:v>1.809444454159421</c:v>
                      </c:pt>
                      <c:pt idx="1388">
                        <c:v>-0.8004105572858532</c:v>
                      </c:pt>
                      <c:pt idx="1389">
                        <c:v>-3.3244744661485441</c:v>
                      </c:pt>
                      <c:pt idx="1390">
                        <c:v>-0.18523650888548299</c:v>
                      </c:pt>
                      <c:pt idx="1391">
                        <c:v>0.93970123429167041</c:v>
                      </c:pt>
                      <c:pt idx="1392">
                        <c:v>-0.59176228169852441</c:v>
                      </c:pt>
                      <c:pt idx="1393">
                        <c:v>6.717735191624743</c:v>
                      </c:pt>
                      <c:pt idx="1394">
                        <c:v>-0.57322635394674526</c:v>
                      </c:pt>
                      <c:pt idx="1395">
                        <c:v>-12.258407006056681</c:v>
                      </c:pt>
                      <c:pt idx="1396">
                        <c:v>-2.7126142151417771</c:v>
                      </c:pt>
                      <c:pt idx="1397">
                        <c:v>-4.3973910095252222</c:v>
                      </c:pt>
                      <c:pt idx="1398">
                        <c:v>-1.6639273247640141</c:v>
                      </c:pt>
                      <c:pt idx="1399">
                        <c:v>-4.7413239350108336</c:v>
                      </c:pt>
                      <c:pt idx="1400">
                        <c:v>1.8044375411445699</c:v>
                      </c:pt>
                      <c:pt idx="1401">
                        <c:v>-8.6688906076682475</c:v>
                      </c:pt>
                      <c:pt idx="1402">
                        <c:v>-6.3350245901594313</c:v>
                      </c:pt>
                      <c:pt idx="1403">
                        <c:v>-6.229829564500692</c:v>
                      </c:pt>
                      <c:pt idx="1404">
                        <c:v>0.19812773389691951</c:v>
                      </c:pt>
                      <c:pt idx="1405">
                        <c:v>-17.767114035404479</c:v>
                      </c:pt>
                      <c:pt idx="1406">
                        <c:v>1.7114333546837741</c:v>
                      </c:pt>
                      <c:pt idx="1407">
                        <c:v>5.7269828269605618</c:v>
                      </c:pt>
                      <c:pt idx="1408">
                        <c:v>2.5513817066875348</c:v>
                      </c:pt>
                      <c:pt idx="1409">
                        <c:v>2.1330793082735142</c:v>
                      </c:pt>
                      <c:pt idx="1410">
                        <c:v>-1.468447647147086</c:v>
                      </c:pt>
                      <c:pt idx="1411">
                        <c:v>-3.4925096089151071E-3</c:v>
                      </c:pt>
                      <c:pt idx="1412">
                        <c:v>12.45362223810185</c:v>
                      </c:pt>
                      <c:pt idx="1413">
                        <c:v>3.1652002041456728</c:v>
                      </c:pt>
                      <c:pt idx="1414">
                        <c:v>-7.4496953824019121</c:v>
                      </c:pt>
                      <c:pt idx="1415">
                        <c:v>4.5838642180211417</c:v>
                      </c:pt>
                      <c:pt idx="1416">
                        <c:v>4.6907035647163546</c:v>
                      </c:pt>
                      <c:pt idx="1417">
                        <c:v>8.1349251998246714</c:v>
                      </c:pt>
                      <c:pt idx="1418">
                        <c:v>10.342043966964861</c:v>
                      </c:pt>
                      <c:pt idx="1419">
                        <c:v>0.34774915946805068</c:v>
                      </c:pt>
                      <c:pt idx="1420">
                        <c:v>3.1889468579657869</c:v>
                      </c:pt>
                      <c:pt idx="1421">
                        <c:v>12.67278021094983</c:v>
                      </c:pt>
                      <c:pt idx="1422">
                        <c:v>15.79649822944797</c:v>
                      </c:pt>
                      <c:pt idx="1423">
                        <c:v>-1.71733275509543</c:v>
                      </c:pt>
                      <c:pt idx="1424">
                        <c:v>0.25250083150652752</c:v>
                      </c:pt>
                      <c:pt idx="1425">
                        <c:v>4.8807629893540554</c:v>
                      </c:pt>
                      <c:pt idx="1426">
                        <c:v>-4.6808652758484177</c:v>
                      </c:pt>
                      <c:pt idx="1427">
                        <c:v>-5.9858564219729073</c:v>
                      </c:pt>
                      <c:pt idx="1428">
                        <c:v>-14.72206236003419</c:v>
                      </c:pt>
                      <c:pt idx="1429">
                        <c:v>2.423943154637854</c:v>
                      </c:pt>
                      <c:pt idx="1430">
                        <c:v>4.6708897760856107</c:v>
                      </c:pt>
                      <c:pt idx="1431">
                        <c:v>-9.557788573655964</c:v>
                      </c:pt>
                      <c:pt idx="1432">
                        <c:v>3.2166924828821091</c:v>
                      </c:pt>
                      <c:pt idx="1433">
                        <c:v>-14.38828861534205</c:v>
                      </c:pt>
                      <c:pt idx="1434">
                        <c:v>-6.1106894983848674</c:v>
                      </c:pt>
                      <c:pt idx="1435">
                        <c:v>-1.0222488717398071</c:v>
                      </c:pt>
                      <c:pt idx="1436">
                        <c:v>-3.4395119955908799</c:v>
                      </c:pt>
                      <c:pt idx="1437">
                        <c:v>-8.1426095896785036</c:v>
                      </c:pt>
                      <c:pt idx="1438">
                        <c:v>-3.3128561551268811</c:v>
                      </c:pt>
                      <c:pt idx="1439">
                        <c:v>2.4472081689341292</c:v>
                      </c:pt>
                      <c:pt idx="1440">
                        <c:v>0.60399050165695156</c:v>
                      </c:pt>
                      <c:pt idx="1441">
                        <c:v>-6.244531383140373</c:v>
                      </c:pt>
                      <c:pt idx="1442">
                        <c:v>-5.003376690413238</c:v>
                      </c:pt>
                      <c:pt idx="1443">
                        <c:v>6.8225628083209449</c:v>
                      </c:pt>
                      <c:pt idx="1444">
                        <c:v>3.134582898165382</c:v>
                      </c:pt>
                      <c:pt idx="1445">
                        <c:v>-4.0258040737512264</c:v>
                      </c:pt>
                      <c:pt idx="1446">
                        <c:v>-3.9382626008227368</c:v>
                      </c:pt>
                      <c:pt idx="1447">
                        <c:v>10.07506631206545</c:v>
                      </c:pt>
                      <c:pt idx="1448">
                        <c:v>3.867936638131277</c:v>
                      </c:pt>
                      <c:pt idx="1449">
                        <c:v>2.4585130634725409</c:v>
                      </c:pt>
                      <c:pt idx="1450">
                        <c:v>-8.9870520846096014</c:v>
                      </c:pt>
                      <c:pt idx="1451">
                        <c:v>-3.799372003033326</c:v>
                      </c:pt>
                      <c:pt idx="1452">
                        <c:v>-6.2225881010065232</c:v>
                      </c:pt>
                      <c:pt idx="1453">
                        <c:v>-0.82727138334486272</c:v>
                      </c:pt>
                      <c:pt idx="1454">
                        <c:v>-6.975436140413068</c:v>
                      </c:pt>
                      <c:pt idx="1455">
                        <c:v>2.206762176294836</c:v>
                      </c:pt>
                      <c:pt idx="1456">
                        <c:v>5.9871491972594164</c:v>
                      </c:pt>
                      <c:pt idx="1457">
                        <c:v>9.3879929379619256</c:v>
                      </c:pt>
                      <c:pt idx="1458">
                        <c:v>3.6975458428182648</c:v>
                      </c:pt>
                      <c:pt idx="1459">
                        <c:v>10.145306760379089</c:v>
                      </c:pt>
                      <c:pt idx="1460">
                        <c:v>2.74735252508995</c:v>
                      </c:pt>
                      <c:pt idx="1461">
                        <c:v>4.0155245291936579</c:v>
                      </c:pt>
                      <c:pt idx="1462">
                        <c:v>10.14193207417078</c:v>
                      </c:pt>
                      <c:pt idx="1463">
                        <c:v>14.50943882879827</c:v>
                      </c:pt>
                      <c:pt idx="1464">
                        <c:v>4.6300541554617807</c:v>
                      </c:pt>
                      <c:pt idx="1465">
                        <c:v>2.5113639703108701</c:v>
                      </c:pt>
                      <c:pt idx="1466">
                        <c:v>-6.0130587319044571</c:v>
                      </c:pt>
                      <c:pt idx="1467">
                        <c:v>3.1576637615944532</c:v>
                      </c:pt>
                      <c:pt idx="1468">
                        <c:v>-1.8118009085915681</c:v>
                      </c:pt>
                      <c:pt idx="1469">
                        <c:v>-1.403402640236681</c:v>
                      </c:pt>
                      <c:pt idx="1470">
                        <c:v>-1.575453849704368</c:v>
                      </c:pt>
                      <c:pt idx="1471">
                        <c:v>14.40782052799241</c:v>
                      </c:pt>
                      <c:pt idx="1472">
                        <c:v>19.873616073165898</c:v>
                      </c:pt>
                      <c:pt idx="1473">
                        <c:v>-0.24304409010459949</c:v>
                      </c:pt>
                      <c:pt idx="1474">
                        <c:v>1.0361064488569449</c:v>
                      </c:pt>
                      <c:pt idx="1475">
                        <c:v>1.2254033817112839</c:v>
                      </c:pt>
                      <c:pt idx="1476">
                        <c:v>0.52977432126274893</c:v>
                      </c:pt>
                      <c:pt idx="1477">
                        <c:v>-0.14319570081543559</c:v>
                      </c:pt>
                      <c:pt idx="1478">
                        <c:v>-3.4287823812120042</c:v>
                      </c:pt>
                      <c:pt idx="1479">
                        <c:v>-0.88302541337743579</c:v>
                      </c:pt>
                      <c:pt idx="1480">
                        <c:v>6.2094385377584924</c:v>
                      </c:pt>
                      <c:pt idx="1481">
                        <c:v>-9.4691814795142495</c:v>
                      </c:pt>
                      <c:pt idx="1482">
                        <c:v>11.29865035235084</c:v>
                      </c:pt>
                      <c:pt idx="1483">
                        <c:v>8.5084383880458141</c:v>
                      </c:pt>
                      <c:pt idx="1484">
                        <c:v>3.0107466989275302</c:v>
                      </c:pt>
                      <c:pt idx="1485">
                        <c:v>4.9864523352315251</c:v>
                      </c:pt>
                      <c:pt idx="1486">
                        <c:v>3.1949552070436829</c:v>
                      </c:pt>
                      <c:pt idx="1487">
                        <c:v>-0.32594695556218778</c:v>
                      </c:pt>
                      <c:pt idx="1488">
                        <c:v>-0.52908608037103677</c:v>
                      </c:pt>
                      <c:pt idx="1489">
                        <c:v>12.73160667351007</c:v>
                      </c:pt>
                      <c:pt idx="1490">
                        <c:v>4.090816844748554</c:v>
                      </c:pt>
                      <c:pt idx="1491">
                        <c:v>-7.5326357475697439</c:v>
                      </c:pt>
                      <c:pt idx="1492">
                        <c:v>-5.6750508548297276</c:v>
                      </c:pt>
                      <c:pt idx="1493">
                        <c:v>-4.5968742941289573</c:v>
                      </c:pt>
                      <c:pt idx="1494">
                        <c:v>-0.2194794103245585</c:v>
                      </c:pt>
                      <c:pt idx="1495">
                        <c:v>-7.0257336032588604</c:v>
                      </c:pt>
                      <c:pt idx="1496">
                        <c:v>-7.9880345580232586</c:v>
                      </c:pt>
                      <c:pt idx="1497">
                        <c:v>-6.5496228746307823</c:v>
                      </c:pt>
                      <c:pt idx="1498">
                        <c:v>1.985606278447835</c:v>
                      </c:pt>
                      <c:pt idx="1499">
                        <c:v>-4.7133999618113309</c:v>
                      </c:pt>
                      <c:pt idx="1500">
                        <c:v>-0.43132026973153242</c:v>
                      </c:pt>
                      <c:pt idx="1501">
                        <c:v>11.80726302893483</c:v>
                      </c:pt>
                      <c:pt idx="1502">
                        <c:v>-3.8239089841045359</c:v>
                      </c:pt>
                      <c:pt idx="1503">
                        <c:v>-5.6229010330987643</c:v>
                      </c:pt>
                      <c:pt idx="1504">
                        <c:v>-4.6451353319151796</c:v>
                      </c:pt>
                      <c:pt idx="1505">
                        <c:v>-1.604404683832539</c:v>
                      </c:pt>
                      <c:pt idx="1506">
                        <c:v>16.763356325498609</c:v>
                      </c:pt>
                      <c:pt idx="1507">
                        <c:v>-1.1886570733192541</c:v>
                      </c:pt>
                      <c:pt idx="1508">
                        <c:v>-4.8750345565601272</c:v>
                      </c:pt>
                      <c:pt idx="1509">
                        <c:v>-2.2994824446658879</c:v>
                      </c:pt>
                      <c:pt idx="1510">
                        <c:v>-12.13619726846656</c:v>
                      </c:pt>
                      <c:pt idx="1511">
                        <c:v>3.784155074521077</c:v>
                      </c:pt>
                      <c:pt idx="1512">
                        <c:v>-6.7301719372547399</c:v>
                      </c:pt>
                      <c:pt idx="1513">
                        <c:v>-9.4518311109462821E-2</c:v>
                      </c:pt>
                      <c:pt idx="1514">
                        <c:v>-14.485880791128221</c:v>
                      </c:pt>
                      <c:pt idx="1515">
                        <c:v>-2.816152501946303</c:v>
                      </c:pt>
                      <c:pt idx="1516">
                        <c:v>2.9567928083914299</c:v>
                      </c:pt>
                      <c:pt idx="1517">
                        <c:v>-20.965168316186048</c:v>
                      </c:pt>
                      <c:pt idx="1518">
                        <c:v>-18.66198758787942</c:v>
                      </c:pt>
                      <c:pt idx="1519">
                        <c:v>-6.8803566128014486</c:v>
                      </c:pt>
                      <c:pt idx="1520">
                        <c:v>-15.174479896847791</c:v>
                      </c:pt>
                      <c:pt idx="1521">
                        <c:v>-2.8347595308575131</c:v>
                      </c:pt>
                      <c:pt idx="1522">
                        <c:v>4.37635887786272</c:v>
                      </c:pt>
                      <c:pt idx="1523">
                        <c:v>-2.4525487760957532</c:v>
                      </c:pt>
                      <c:pt idx="1524">
                        <c:v>-1.6316156969697739</c:v>
                      </c:pt>
                      <c:pt idx="1525">
                        <c:v>-4.1263746642729693</c:v>
                      </c:pt>
                      <c:pt idx="1526">
                        <c:v>6.5309792510510221</c:v>
                      </c:pt>
                      <c:pt idx="1527">
                        <c:v>8.1512716272626697</c:v>
                      </c:pt>
                      <c:pt idx="1528">
                        <c:v>1.0688436927914911</c:v>
                      </c:pt>
                      <c:pt idx="1529">
                        <c:v>-2.228464788480534</c:v>
                      </c:pt>
                      <c:pt idx="1530">
                        <c:v>6.3966128153212489</c:v>
                      </c:pt>
                      <c:pt idx="1531">
                        <c:v>8.6637995288272176</c:v>
                      </c:pt>
                      <c:pt idx="1532">
                        <c:v>7.67567263232832</c:v>
                      </c:pt>
                      <c:pt idx="1533">
                        <c:v>-0.73934999460317175</c:v>
                      </c:pt>
                      <c:pt idx="1534">
                        <c:v>-1.0115746012677851</c:v>
                      </c:pt>
                      <c:pt idx="1535">
                        <c:v>0.58033811258568535</c:v>
                      </c:pt>
                      <c:pt idx="1536">
                        <c:v>0.1187335262928397</c:v>
                      </c:pt>
                      <c:pt idx="1537">
                        <c:v>7.9187492794111467</c:v>
                      </c:pt>
                      <c:pt idx="1538">
                        <c:v>3.65657568773935</c:v>
                      </c:pt>
                      <c:pt idx="1539">
                        <c:v>-6.4260775713196594</c:v>
                      </c:pt>
                      <c:pt idx="1540">
                        <c:v>-6.1187441592492533</c:v>
                      </c:pt>
                      <c:pt idx="1541">
                        <c:v>-1.7612937945135629</c:v>
                      </c:pt>
                      <c:pt idx="1542">
                        <c:v>-4.5536127819481322</c:v>
                      </c:pt>
                      <c:pt idx="1543">
                        <c:v>-9.8569231689816501</c:v>
                      </c:pt>
                      <c:pt idx="1544">
                        <c:v>-4.1701642839291573</c:v>
                      </c:pt>
                      <c:pt idx="1545">
                        <c:v>2.0605055466038138</c:v>
                      </c:pt>
                      <c:pt idx="1546">
                        <c:v>-1.789745665191846</c:v>
                      </c:pt>
                      <c:pt idx="1547">
                        <c:v>-5.716914413348257</c:v>
                      </c:pt>
                      <c:pt idx="1548">
                        <c:v>-22.563964017927319</c:v>
                      </c:pt>
                      <c:pt idx="1549">
                        <c:v>-13.406197678823069</c:v>
                      </c:pt>
                      <c:pt idx="1550">
                        <c:v>-23.251699142172608</c:v>
                      </c:pt>
                      <c:pt idx="1551">
                        <c:v>-7.9639610774418124</c:v>
                      </c:pt>
                      <c:pt idx="1552">
                        <c:v>-5.9770125995400116</c:v>
                      </c:pt>
                      <c:pt idx="1553">
                        <c:v>-2.08756780894449</c:v>
                      </c:pt>
                      <c:pt idx="1554">
                        <c:v>0.27290618603559769</c:v>
                      </c:pt>
                      <c:pt idx="1555">
                        <c:v>-5.9660143340401968</c:v>
                      </c:pt>
                      <c:pt idx="1556">
                        <c:v>-10.2893095735036</c:v>
                      </c:pt>
                      <c:pt idx="1557">
                        <c:v>-1.550219899489288</c:v>
                      </c:pt>
                      <c:pt idx="1558">
                        <c:v>-1.041805822843989</c:v>
                      </c:pt>
                      <c:pt idx="1559">
                        <c:v>-9.6250290144769401</c:v>
                      </c:pt>
                      <c:pt idx="1560">
                        <c:v>8.844818970561084</c:v>
                      </c:pt>
                      <c:pt idx="1561">
                        <c:v>-3.9397588836168489</c:v>
                      </c:pt>
                      <c:pt idx="1562">
                        <c:v>5.2628923633109146</c:v>
                      </c:pt>
                      <c:pt idx="1563">
                        <c:v>-3.8151034236348238</c:v>
                      </c:pt>
                      <c:pt idx="1564">
                        <c:v>-12.05346978706771</c:v>
                      </c:pt>
                      <c:pt idx="1565">
                        <c:v>3.2715459067761512</c:v>
                      </c:pt>
                      <c:pt idx="1566">
                        <c:v>-4.469688999467353</c:v>
                      </c:pt>
                      <c:pt idx="1567">
                        <c:v>-3.352646995929168</c:v>
                      </c:pt>
                      <c:pt idx="1568">
                        <c:v>-10.170080074470469</c:v>
                      </c:pt>
                      <c:pt idx="1569">
                        <c:v>-21.09538528261622</c:v>
                      </c:pt>
                      <c:pt idx="1570">
                        <c:v>-11.590425469931461</c:v>
                      </c:pt>
                      <c:pt idx="1571">
                        <c:v>-1.670601132126676</c:v>
                      </c:pt>
                      <c:pt idx="1572">
                        <c:v>2.4791275534761978</c:v>
                      </c:pt>
                      <c:pt idx="1573">
                        <c:v>8.0546973823490138</c:v>
                      </c:pt>
                      <c:pt idx="1574">
                        <c:v>10.8152204027799</c:v>
                      </c:pt>
                    </c:numCache>
                  </c:numRef>
                </c:yVal>
                <c:smooth val="0"/>
                <c:extLst xmlns:c15="http://schemas.microsoft.com/office/drawing/2012/chart">
                  <c:ext xmlns:c16="http://schemas.microsoft.com/office/drawing/2014/chart" uri="{C3380CC4-5D6E-409C-BE32-E72D297353CC}">
                    <c16:uniqueId val="{00000006-E946-4262-AC4C-ABCC7CF37838}"/>
                  </c:ext>
                </c:extLst>
              </c15:ser>
            </c15:filteredScatterSeries>
            <c15:filteredScatterSeries>
              <c15:ser>
                <c:idx val="6"/>
                <c:order val="7"/>
                <c:tx>
                  <c:v>Erro DGNSS Filtro 𝚫W 0,05</c:v>
                </c:tx>
                <c:spPr>
                  <a:ln w="25400" cap="rnd">
                    <a:noFill/>
                    <a:round/>
                  </a:ln>
                  <a:effectLst/>
                </c:spPr>
                <c:marker>
                  <c:symbol val="circle"/>
                  <c:size val="2"/>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7) Erro DGNSS Filter'!$G$2:$G$6000</c15:sqref>
                        </c15:formulaRef>
                      </c:ext>
                    </c:extLst>
                    <c:numCache>
                      <c:formatCode>h:mm:ss</c:formatCode>
                      <c:ptCount val="5999"/>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numRef>
                </c:xVal>
                <c:yVal>
                  <c:numRef>
                    <c:extLst xmlns:c15="http://schemas.microsoft.com/office/drawing/2012/chart">
                      <c:ext xmlns:c15="http://schemas.microsoft.com/office/drawing/2012/chart" uri="{02D57815-91ED-43cb-92C2-25804820EDAC}">
                        <c15:formulaRef>
                          <c15:sqref>'7) Erro DGNSS Filter'!$D$2:$D$6000</c15:sqref>
                        </c15:formulaRef>
                      </c:ext>
                    </c:extLst>
                    <c:numCache>
                      <c:formatCode>General</c:formatCode>
                      <c:ptCount val="5999"/>
                      <c:pt idx="0">
                        <c:v>4.5747713431469617</c:v>
                      </c:pt>
                      <c:pt idx="1">
                        <c:v>4.9941623363187988</c:v>
                      </c:pt>
                      <c:pt idx="2">
                        <c:v>-0.97362471254464378</c:v>
                      </c:pt>
                      <c:pt idx="3">
                        <c:v>-1.058272602750655</c:v>
                      </c:pt>
                      <c:pt idx="4">
                        <c:v>-1.3205289204780331</c:v>
                      </c:pt>
                      <c:pt idx="5">
                        <c:v>2.5585407800118651</c:v>
                      </c:pt>
                      <c:pt idx="6">
                        <c:v>2.58054871460631</c:v>
                      </c:pt>
                      <c:pt idx="7">
                        <c:v>2.0179821674740692</c:v>
                      </c:pt>
                      <c:pt idx="8">
                        <c:v>2.120217577043662</c:v>
                      </c:pt>
                      <c:pt idx="9">
                        <c:v>2.09290559470627</c:v>
                      </c:pt>
                      <c:pt idx="10">
                        <c:v>2.515145439968522</c:v>
                      </c:pt>
                      <c:pt idx="11">
                        <c:v>2.5909274367146269</c:v>
                      </c:pt>
                      <c:pt idx="12">
                        <c:v>2.6957943277689211</c:v>
                      </c:pt>
                      <c:pt idx="13">
                        <c:v>2.7373411272696999</c:v>
                      </c:pt>
                      <c:pt idx="14">
                        <c:v>2.7113911106427229</c:v>
                      </c:pt>
                      <c:pt idx="15">
                        <c:v>2.696098363167144</c:v>
                      </c:pt>
                      <c:pt idx="16">
                        <c:v>2.7891669855886891</c:v>
                      </c:pt>
                      <c:pt idx="17">
                        <c:v>3.0593139702480352</c:v>
                      </c:pt>
                      <c:pt idx="18">
                        <c:v>3.3578995371576461</c:v>
                      </c:pt>
                      <c:pt idx="19">
                        <c:v>3.705337710617238</c:v>
                      </c:pt>
                      <c:pt idx="20">
                        <c:v>3.8982710503034088</c:v>
                      </c:pt>
                      <c:pt idx="21">
                        <c:v>3.719728629641843</c:v>
                      </c:pt>
                      <c:pt idx="22">
                        <c:v>3.4322125751704129</c:v>
                      </c:pt>
                      <c:pt idx="23">
                        <c:v>3.2411191652085511</c:v>
                      </c:pt>
                      <c:pt idx="24">
                        <c:v>2.8787443804834152</c:v>
                      </c:pt>
                      <c:pt idx="25">
                        <c:v>2.7021552903406638</c:v>
                      </c:pt>
                      <c:pt idx="26">
                        <c:v>2.637081575036798</c:v>
                      </c:pt>
                      <c:pt idx="27">
                        <c:v>2.5801433865557541</c:v>
                      </c:pt>
                      <c:pt idx="28">
                        <c:v>2.6244873632232171</c:v>
                      </c:pt>
                      <c:pt idx="29">
                        <c:v>2.5792297598294112</c:v>
                      </c:pt>
                      <c:pt idx="30">
                        <c:v>2.6007082428633201</c:v>
                      </c:pt>
                      <c:pt idx="31">
                        <c:v>2.4663918414080599</c:v>
                      </c:pt>
                      <c:pt idx="32">
                        <c:v>2.4362973662968992</c:v>
                      </c:pt>
                      <c:pt idx="33">
                        <c:v>2.4618201010489051</c:v>
                      </c:pt>
                      <c:pt idx="34">
                        <c:v>3.2602992098042578</c:v>
                      </c:pt>
                      <c:pt idx="35">
                        <c:v>3.2287102767890778</c:v>
                      </c:pt>
                      <c:pt idx="36">
                        <c:v>3.0414615534730389</c:v>
                      </c:pt>
                      <c:pt idx="37">
                        <c:v>2.7490617885799469</c:v>
                      </c:pt>
                      <c:pt idx="38">
                        <c:v>2.3408264700912649</c:v>
                      </c:pt>
                      <c:pt idx="39">
                        <c:v>3.033330312806553</c:v>
                      </c:pt>
                      <c:pt idx="40">
                        <c:v>3.1257483441237151</c:v>
                      </c:pt>
                      <c:pt idx="41">
                        <c:v>2.953690401104395</c:v>
                      </c:pt>
                      <c:pt idx="42">
                        <c:v>3.016481864909053</c:v>
                      </c:pt>
                      <c:pt idx="43">
                        <c:v>2.2376639145846151</c:v>
                      </c:pt>
                      <c:pt idx="44">
                        <c:v>3.2163803193174729</c:v>
                      </c:pt>
                      <c:pt idx="45">
                        <c:v>2.388702691644403</c:v>
                      </c:pt>
                      <c:pt idx="46">
                        <c:v>2.3865641484827531</c:v>
                      </c:pt>
                      <c:pt idx="47">
                        <c:v>2.348511013490957</c:v>
                      </c:pt>
                      <c:pt idx="48">
                        <c:v>3.3378910684044389</c:v>
                      </c:pt>
                      <c:pt idx="49">
                        <c:v>3.0810529406169662</c:v>
                      </c:pt>
                      <c:pt idx="50">
                        <c:v>2.5967163224912899</c:v>
                      </c:pt>
                      <c:pt idx="51">
                        <c:v>2.3533902293765259</c:v>
                      </c:pt>
                      <c:pt idx="52">
                        <c:v>2.2418960711024951</c:v>
                      </c:pt>
                      <c:pt idx="53">
                        <c:v>2.247062424661618</c:v>
                      </c:pt>
                      <c:pt idx="54">
                        <c:v>2.2930919914678292</c:v>
                      </c:pt>
                      <c:pt idx="55">
                        <c:v>2.2331954653707791</c:v>
                      </c:pt>
                      <c:pt idx="56">
                        <c:v>2.255111036786579</c:v>
                      </c:pt>
                      <c:pt idx="57">
                        <c:v>2.3725116442610479</c:v>
                      </c:pt>
                      <c:pt idx="58">
                        <c:v>2.3748010686861751</c:v>
                      </c:pt>
                      <c:pt idx="59">
                        <c:v>1.9674154063197269</c:v>
                      </c:pt>
                      <c:pt idx="60">
                        <c:v>2.2021583445248099</c:v>
                      </c:pt>
                      <c:pt idx="61">
                        <c:v>2.124365936700956</c:v>
                      </c:pt>
                      <c:pt idx="62">
                        <c:v>2.0653169419474811</c:v>
                      </c:pt>
                      <c:pt idx="63">
                        <c:v>2.0201096780693608</c:v>
                      </c:pt>
                      <c:pt idx="64">
                        <c:v>1.7977989015026961</c:v>
                      </c:pt>
                      <c:pt idx="65">
                        <c:v>1.6271572988381111</c:v>
                      </c:pt>
                      <c:pt idx="66">
                        <c:v>0.21052747346210951</c:v>
                      </c:pt>
                      <c:pt idx="67">
                        <c:v>1.100938942269748</c:v>
                      </c:pt>
                      <c:pt idx="68">
                        <c:v>1.1416411096082499</c:v>
                      </c:pt>
                      <c:pt idx="69">
                        <c:v>1.206094927401447</c:v>
                      </c:pt>
                      <c:pt idx="70">
                        <c:v>1.3034649581125279</c:v>
                      </c:pt>
                      <c:pt idx="71">
                        <c:v>1.2378030103127819</c:v>
                      </c:pt>
                      <c:pt idx="72">
                        <c:v>1.0582290439226849</c:v>
                      </c:pt>
                      <c:pt idx="73">
                        <c:v>0.79540853903678976</c:v>
                      </c:pt>
                      <c:pt idx="74">
                        <c:v>0.58372742508952724</c:v>
                      </c:pt>
                      <c:pt idx="75">
                        <c:v>0.43547179916248391</c:v>
                      </c:pt>
                      <c:pt idx="76">
                        <c:v>0.45328151608336381</c:v>
                      </c:pt>
                      <c:pt idx="77">
                        <c:v>0.47446800896590879</c:v>
                      </c:pt>
                      <c:pt idx="78">
                        <c:v>0.45271899992833919</c:v>
                      </c:pt>
                      <c:pt idx="79">
                        <c:v>0.41404513036103507</c:v>
                      </c:pt>
                      <c:pt idx="80">
                        <c:v>0.42354381763054982</c:v>
                      </c:pt>
                      <c:pt idx="81">
                        <c:v>0.47124997897584769</c:v>
                      </c:pt>
                      <c:pt idx="82">
                        <c:v>0.31586342764827402</c:v>
                      </c:pt>
                      <c:pt idx="83">
                        <c:v>-5.9751253730177242E-2</c:v>
                      </c:pt>
                      <c:pt idx="84">
                        <c:v>1.347523875968113</c:v>
                      </c:pt>
                      <c:pt idx="85">
                        <c:v>1.2657473331490039</c:v>
                      </c:pt>
                      <c:pt idx="86">
                        <c:v>1.170216366860336</c:v>
                      </c:pt>
                      <c:pt idx="87">
                        <c:v>-0.79291781561580377</c:v>
                      </c:pt>
                      <c:pt idx="88">
                        <c:v>-0.89513432331833798</c:v>
                      </c:pt>
                      <c:pt idx="89">
                        <c:v>-0.87918723145782718</c:v>
                      </c:pt>
                      <c:pt idx="90">
                        <c:v>1.226955557835028</c:v>
                      </c:pt>
                      <c:pt idx="91">
                        <c:v>1.1130930401654211</c:v>
                      </c:pt>
                      <c:pt idx="92">
                        <c:v>0.79984808407970798</c:v>
                      </c:pt>
                      <c:pt idx="93">
                        <c:v>0.44970604085347221</c:v>
                      </c:pt>
                      <c:pt idx="94">
                        <c:v>0.16981578841059891</c:v>
                      </c:pt>
                      <c:pt idx="95">
                        <c:v>-0.13964545752144131</c:v>
                      </c:pt>
                      <c:pt idx="96">
                        <c:v>-0.35283064909677619</c:v>
                      </c:pt>
                      <c:pt idx="97">
                        <c:v>-0.54551987739141017</c:v>
                      </c:pt>
                      <c:pt idx="98">
                        <c:v>-0.86584761142018318</c:v>
                      </c:pt>
                      <c:pt idx="99">
                        <c:v>-2.515153169543181</c:v>
                      </c:pt>
                      <c:pt idx="100">
                        <c:v>-2.51283701693812</c:v>
                      </c:pt>
                      <c:pt idx="101">
                        <c:v>-2.4589663674787809</c:v>
                      </c:pt>
                      <c:pt idx="102">
                        <c:v>-2.3828264118813518</c:v>
                      </c:pt>
                      <c:pt idx="103">
                        <c:v>-2.403227046025846</c:v>
                      </c:pt>
                      <c:pt idx="104">
                        <c:v>-2.551938451001496</c:v>
                      </c:pt>
                      <c:pt idx="105">
                        <c:v>-2.6500149542234608</c:v>
                      </c:pt>
                      <c:pt idx="106">
                        <c:v>-2.7166225623427458</c:v>
                      </c:pt>
                      <c:pt idx="107">
                        <c:v>-2.7771856100326469</c:v>
                      </c:pt>
                      <c:pt idx="108">
                        <c:v>-2.7790920688256668</c:v>
                      </c:pt>
                      <c:pt idx="109">
                        <c:v>-2.51928592696094</c:v>
                      </c:pt>
                      <c:pt idx="110">
                        <c:v>-2.345105501609738</c:v>
                      </c:pt>
                      <c:pt idx="111">
                        <c:v>-2.209148913184579</c:v>
                      </c:pt>
                      <c:pt idx="112">
                        <c:v>-2.382859129185066</c:v>
                      </c:pt>
                      <c:pt idx="113">
                        <c:v>-2.5856840378142829</c:v>
                      </c:pt>
                      <c:pt idx="114">
                        <c:v>-2.2161256439954409</c:v>
                      </c:pt>
                      <c:pt idx="115">
                        <c:v>-2.5312359130841049</c:v>
                      </c:pt>
                      <c:pt idx="116">
                        <c:v>-2.2943108599177018</c:v>
                      </c:pt>
                      <c:pt idx="117">
                        <c:v>-1.950948499754372</c:v>
                      </c:pt>
                      <c:pt idx="118">
                        <c:v>-1.707264609402567</c:v>
                      </c:pt>
                      <c:pt idx="119">
                        <c:v>-1.41198933227521</c:v>
                      </c:pt>
                      <c:pt idx="120">
                        <c:v>-1.4249399376604359</c:v>
                      </c:pt>
                      <c:pt idx="121">
                        <c:v>-1.5320818080651051</c:v>
                      </c:pt>
                      <c:pt idx="122">
                        <c:v>-1.6575151829274699</c:v>
                      </c:pt>
                      <c:pt idx="123">
                        <c:v>-1.793320320110976</c:v>
                      </c:pt>
                      <c:pt idx="124">
                        <c:v>-1.677419870358833</c:v>
                      </c:pt>
                      <c:pt idx="125">
                        <c:v>-1.6276282092593919</c:v>
                      </c:pt>
                      <c:pt idx="126">
                        <c:v>-1.67634364684272</c:v>
                      </c:pt>
                      <c:pt idx="127">
                        <c:v>-1.605124943543057</c:v>
                      </c:pt>
                      <c:pt idx="128">
                        <c:v>-1.388135717766128</c:v>
                      </c:pt>
                      <c:pt idx="129">
                        <c:v>-0.33988511216282369</c:v>
                      </c:pt>
                      <c:pt idx="130">
                        <c:v>-0.40212509156095871</c:v>
                      </c:pt>
                      <c:pt idx="131">
                        <c:v>-0.47517783830771582</c:v>
                      </c:pt>
                      <c:pt idx="132">
                        <c:v>-0.57413412432465505</c:v>
                      </c:pt>
                      <c:pt idx="133">
                        <c:v>-0.6656096046954677</c:v>
                      </c:pt>
                      <c:pt idx="134">
                        <c:v>-0.57415204066779602</c:v>
                      </c:pt>
                      <c:pt idx="135">
                        <c:v>-0.38699205930828362</c:v>
                      </c:pt>
                      <c:pt idx="136">
                        <c:v>-0.2254952342231985</c:v>
                      </c:pt>
                      <c:pt idx="137">
                        <c:v>-4.4453343374212043E-2</c:v>
                      </c:pt>
                      <c:pt idx="138">
                        <c:v>-0.1006186243312414</c:v>
                      </c:pt>
                      <c:pt idx="139">
                        <c:v>-7.6929982008165892E-2</c:v>
                      </c:pt>
                      <c:pt idx="140">
                        <c:v>-0.20238807752986079</c:v>
                      </c:pt>
                      <c:pt idx="141">
                        <c:v>-0.26955703648036861</c:v>
                      </c:pt>
                      <c:pt idx="142">
                        <c:v>-0.38903320149695703</c:v>
                      </c:pt>
                      <c:pt idx="143">
                        <c:v>-0.27825882886488928</c:v>
                      </c:pt>
                      <c:pt idx="144">
                        <c:v>-4.5527458151189568E-2</c:v>
                      </c:pt>
                      <c:pt idx="145">
                        <c:v>0.13634592852599281</c:v>
                      </c:pt>
                      <c:pt idx="146">
                        <c:v>0.27322893167933587</c:v>
                      </c:pt>
                      <c:pt idx="147">
                        <c:v>0.27493151357058238</c:v>
                      </c:pt>
                      <c:pt idx="148">
                        <c:v>0.27095157498779032</c:v>
                      </c:pt>
                      <c:pt idx="149">
                        <c:v>0.37816416131200759</c:v>
                      </c:pt>
                      <c:pt idx="150">
                        <c:v>0.24294433940142801</c:v>
                      </c:pt>
                      <c:pt idx="151">
                        <c:v>9.2670545794469913E-2</c:v>
                      </c:pt>
                      <c:pt idx="152">
                        <c:v>-0.230727868085702</c:v>
                      </c:pt>
                      <c:pt idx="153">
                        <c:v>-0.43040914552148712</c:v>
                      </c:pt>
                      <c:pt idx="154">
                        <c:v>-0.67134763389240393</c:v>
                      </c:pt>
                      <c:pt idx="155">
                        <c:v>-0.69011313857644074</c:v>
                      </c:pt>
                      <c:pt idx="156">
                        <c:v>-0.3935883181722063</c:v>
                      </c:pt>
                      <c:pt idx="157">
                        <c:v>-0.1960444712517532</c:v>
                      </c:pt>
                      <c:pt idx="158">
                        <c:v>-0.1238896049376805</c:v>
                      </c:pt>
                      <c:pt idx="159">
                        <c:v>-0.23017400948079161</c:v>
                      </c:pt>
                      <c:pt idx="160">
                        <c:v>-0.28572796232543451</c:v>
                      </c:pt>
                      <c:pt idx="161">
                        <c:v>-0.42304336167300532</c:v>
                      </c:pt>
                      <c:pt idx="162">
                        <c:v>-0.66850501971942011</c:v>
                      </c:pt>
                      <c:pt idx="163">
                        <c:v>-0.97731492112467833</c:v>
                      </c:pt>
                      <c:pt idx="164">
                        <c:v>-1.0766735227181481</c:v>
                      </c:pt>
                      <c:pt idx="165">
                        <c:v>-1.18125910013872</c:v>
                      </c:pt>
                      <c:pt idx="166">
                        <c:v>-1.1610308837383989</c:v>
                      </c:pt>
                      <c:pt idx="167">
                        <c:v>-2.4401266152671282</c:v>
                      </c:pt>
                      <c:pt idx="168">
                        <c:v>-0.47328023255373081</c:v>
                      </c:pt>
                      <c:pt idx="169">
                        <c:v>-0.31089858275762822</c:v>
                      </c:pt>
                      <c:pt idx="170">
                        <c:v>-0.1959620279701276</c:v>
                      </c:pt>
                      <c:pt idx="171">
                        <c:v>-2.3586656962253461</c:v>
                      </c:pt>
                      <c:pt idx="172">
                        <c:v>-2.3624346688094011</c:v>
                      </c:pt>
                      <c:pt idx="173">
                        <c:v>-0.16082038318392969</c:v>
                      </c:pt>
                      <c:pt idx="174">
                        <c:v>-2.3527364862237401</c:v>
                      </c:pt>
                      <c:pt idx="175">
                        <c:v>-2.437217798289335</c:v>
                      </c:pt>
                      <c:pt idx="176">
                        <c:v>-2.660533481062727</c:v>
                      </c:pt>
                      <c:pt idx="177">
                        <c:v>-2.530596732861405</c:v>
                      </c:pt>
                      <c:pt idx="178">
                        <c:v>-2.352755705073347</c:v>
                      </c:pt>
                      <c:pt idx="179">
                        <c:v>-2.2079959488197711</c:v>
                      </c:pt>
                      <c:pt idx="180">
                        <c:v>-1.9291783581997859</c:v>
                      </c:pt>
                      <c:pt idx="181">
                        <c:v>-1.7569501246224839</c:v>
                      </c:pt>
                      <c:pt idx="182">
                        <c:v>-1.804043749145454</c:v>
                      </c:pt>
                      <c:pt idx="183">
                        <c:v>-1.962660328874239</c:v>
                      </c:pt>
                      <c:pt idx="184">
                        <c:v>-2.0800724897213891</c:v>
                      </c:pt>
                      <c:pt idx="185">
                        <c:v>-2.3677890511780331</c:v>
                      </c:pt>
                      <c:pt idx="186">
                        <c:v>-2.5124183795725328</c:v>
                      </c:pt>
                      <c:pt idx="187">
                        <c:v>-2.3545318648910731</c:v>
                      </c:pt>
                      <c:pt idx="188">
                        <c:v>-2.1312366803066909</c:v>
                      </c:pt>
                      <c:pt idx="189">
                        <c:v>-1.9783836913693691</c:v>
                      </c:pt>
                      <c:pt idx="190">
                        <c:v>-1.834098336262781</c:v>
                      </c:pt>
                      <c:pt idx="191">
                        <c:v>-1.8591725430297159</c:v>
                      </c:pt>
                      <c:pt idx="192">
                        <c:v>-2.1737550683391542</c:v>
                      </c:pt>
                      <c:pt idx="193">
                        <c:v>-2.387141002544074</c:v>
                      </c:pt>
                      <c:pt idx="194">
                        <c:v>-2.3188479476704118</c:v>
                      </c:pt>
                      <c:pt idx="195">
                        <c:v>-2.4469739868246991</c:v>
                      </c:pt>
                      <c:pt idx="196">
                        <c:v>-2.2064734418885159</c:v>
                      </c:pt>
                      <c:pt idx="197">
                        <c:v>-0.479455035241247</c:v>
                      </c:pt>
                      <c:pt idx="198">
                        <c:v>-0.47266239964255419</c:v>
                      </c:pt>
                      <c:pt idx="199">
                        <c:v>-0.44266703896225612</c:v>
                      </c:pt>
                      <c:pt idx="200">
                        <c:v>-2.4166139244146811</c:v>
                      </c:pt>
                      <c:pt idx="201">
                        <c:v>-2.4154867886461049</c:v>
                      </c:pt>
                      <c:pt idx="202">
                        <c:v>-2.5066172404029001</c:v>
                      </c:pt>
                      <c:pt idx="203">
                        <c:v>-2.683183134807551</c:v>
                      </c:pt>
                      <c:pt idx="204">
                        <c:v>-2.7357894953516859</c:v>
                      </c:pt>
                      <c:pt idx="205">
                        <c:v>-2.651186803182541</c:v>
                      </c:pt>
                      <c:pt idx="206">
                        <c:v>-2.6189139895736</c:v>
                      </c:pt>
                      <c:pt idx="207">
                        <c:v>-2.5828471929885422</c:v>
                      </c:pt>
                      <c:pt idx="208">
                        <c:v>-2.559177749723244</c:v>
                      </c:pt>
                      <c:pt idx="209">
                        <c:v>-2.3018153801704422</c:v>
                      </c:pt>
                      <c:pt idx="210">
                        <c:v>-2.1730820472322581</c:v>
                      </c:pt>
                      <c:pt idx="211">
                        <c:v>-2.070919662111335</c:v>
                      </c:pt>
                      <c:pt idx="212">
                        <c:v>-2.0485906009089989</c:v>
                      </c:pt>
                      <c:pt idx="213">
                        <c:v>-2.0402693674389769</c:v>
                      </c:pt>
                      <c:pt idx="214">
                        <c:v>-1.879823182464992</c:v>
                      </c:pt>
                      <c:pt idx="215">
                        <c:v>-1.8447583746176739</c:v>
                      </c:pt>
                      <c:pt idx="216">
                        <c:v>-1.82093714349626</c:v>
                      </c:pt>
                      <c:pt idx="217">
                        <c:v>-1.8919665518010409</c:v>
                      </c:pt>
                      <c:pt idx="218">
                        <c:v>-2.0059599408493138</c:v>
                      </c:pt>
                      <c:pt idx="219">
                        <c:v>-1.8752940493565571</c:v>
                      </c:pt>
                      <c:pt idx="220">
                        <c:v>-1.5549726816776119</c:v>
                      </c:pt>
                      <c:pt idx="221">
                        <c:v>-1.1379927799785181</c:v>
                      </c:pt>
                      <c:pt idx="222">
                        <c:v>-0.95036081469420808</c:v>
                      </c:pt>
                      <c:pt idx="223">
                        <c:v>-0.89437487251216641</c:v>
                      </c:pt>
                      <c:pt idx="224">
                        <c:v>-1.0526336746948191</c:v>
                      </c:pt>
                      <c:pt idx="225">
                        <c:v>-1.0824189397187149</c:v>
                      </c:pt>
                      <c:pt idx="226">
                        <c:v>-0.93149472883449558</c:v>
                      </c:pt>
                      <c:pt idx="227">
                        <c:v>-0.64521716673455809</c:v>
                      </c:pt>
                      <c:pt idx="228">
                        <c:v>-0.55093789803837745</c:v>
                      </c:pt>
                      <c:pt idx="229">
                        <c:v>-0.48843816882972041</c:v>
                      </c:pt>
                      <c:pt idx="230">
                        <c:v>-0.36924678407251288</c:v>
                      </c:pt>
                      <c:pt idx="231">
                        <c:v>-4.4843325229790468E-2</c:v>
                      </c:pt>
                      <c:pt idx="232">
                        <c:v>1.201794540492695E-2</c:v>
                      </c:pt>
                      <c:pt idx="233">
                        <c:v>0.66371932248968502</c:v>
                      </c:pt>
                      <c:pt idx="234">
                        <c:v>0.89259953211301268</c:v>
                      </c:pt>
                      <c:pt idx="235">
                        <c:v>0.83679213250285056</c:v>
                      </c:pt>
                      <c:pt idx="236">
                        <c:v>0.94768191035859051</c:v>
                      </c:pt>
                      <c:pt idx="237">
                        <c:v>1.0739575117820459</c:v>
                      </c:pt>
                      <c:pt idx="238">
                        <c:v>1.327827706691759</c:v>
                      </c:pt>
                      <c:pt idx="239">
                        <c:v>1.563425423335669</c:v>
                      </c:pt>
                      <c:pt idx="240">
                        <c:v>1.403588351649995</c:v>
                      </c:pt>
                      <c:pt idx="241">
                        <c:v>2.1607853117150451</c:v>
                      </c:pt>
                      <c:pt idx="242">
                        <c:v>2.3282736053022228</c:v>
                      </c:pt>
                      <c:pt idx="243">
                        <c:v>2.4325280799084652</c:v>
                      </c:pt>
                      <c:pt idx="244">
                        <c:v>2.530680106495319</c:v>
                      </c:pt>
                      <c:pt idx="245">
                        <c:v>2.646096238214048</c:v>
                      </c:pt>
                      <c:pt idx="246">
                        <c:v>2.5863840982703681</c:v>
                      </c:pt>
                      <c:pt idx="247">
                        <c:v>2.468522326495199</c:v>
                      </c:pt>
                      <c:pt idx="248">
                        <c:v>2.480149992385881</c:v>
                      </c:pt>
                      <c:pt idx="249">
                        <c:v>2.5017985251673038</c:v>
                      </c:pt>
                      <c:pt idx="250">
                        <c:v>2.2941893157358408</c:v>
                      </c:pt>
                      <c:pt idx="251">
                        <c:v>2.0051476096130778</c:v>
                      </c:pt>
                      <c:pt idx="252">
                        <c:v>1.8038527833944129</c:v>
                      </c:pt>
                      <c:pt idx="253">
                        <c:v>1.6801707954678851</c:v>
                      </c:pt>
                      <c:pt idx="254">
                        <c:v>1.592337001104325</c:v>
                      </c:pt>
                      <c:pt idx="255">
                        <c:v>1.5453890022058601</c:v>
                      </c:pt>
                      <c:pt idx="256">
                        <c:v>1.464264982046781</c:v>
                      </c:pt>
                      <c:pt idx="257">
                        <c:v>1.473969257984761</c:v>
                      </c:pt>
                      <c:pt idx="258">
                        <c:v>1.543290020320361</c:v>
                      </c:pt>
                      <c:pt idx="259">
                        <c:v>1.381372815412989</c:v>
                      </c:pt>
                      <c:pt idx="260">
                        <c:v>1.292433061741026</c:v>
                      </c:pt>
                      <c:pt idx="261">
                        <c:v>1.0144760176484591</c:v>
                      </c:pt>
                      <c:pt idx="262">
                        <c:v>0.65642077274823207</c:v>
                      </c:pt>
                      <c:pt idx="263">
                        <c:v>0.31768507870466112</c:v>
                      </c:pt>
                      <c:pt idx="264">
                        <c:v>0.29415453568602018</c:v>
                      </c:pt>
                      <c:pt idx="265">
                        <c:v>0.35970904256308972</c:v>
                      </c:pt>
                      <c:pt idx="266">
                        <c:v>0.47241831383921551</c:v>
                      </c:pt>
                      <c:pt idx="267">
                        <c:v>0.59256556686222706</c:v>
                      </c:pt>
                      <c:pt idx="268">
                        <c:v>0.65384251963945084</c:v>
                      </c:pt>
                      <c:pt idx="269">
                        <c:v>0.62097387603002008</c:v>
                      </c:pt>
                      <c:pt idx="270">
                        <c:v>0.57848607803072682</c:v>
                      </c:pt>
                      <c:pt idx="271">
                        <c:v>0.69253771995182134</c:v>
                      </c:pt>
                      <c:pt idx="272">
                        <c:v>0.84084777711350456</c:v>
                      </c:pt>
                      <c:pt idx="273">
                        <c:v>0.79737205524408372</c:v>
                      </c:pt>
                      <c:pt idx="274">
                        <c:v>0.90117167535633402</c:v>
                      </c:pt>
                      <c:pt idx="275">
                        <c:v>0.25459040385398413</c:v>
                      </c:pt>
                      <c:pt idx="276">
                        <c:v>8.8608845122703297E-2</c:v>
                      </c:pt>
                      <c:pt idx="277">
                        <c:v>8.2764431243208425E-2</c:v>
                      </c:pt>
                      <c:pt idx="278">
                        <c:v>0.26344291653326268</c:v>
                      </c:pt>
                      <c:pt idx="279">
                        <c:v>0.4436090325103243</c:v>
                      </c:pt>
                      <c:pt idx="280">
                        <c:v>0.55429753431011242</c:v>
                      </c:pt>
                      <c:pt idx="281">
                        <c:v>0.50094002390772119</c:v>
                      </c:pt>
                      <c:pt idx="282">
                        <c:v>0.27602386098167742</c:v>
                      </c:pt>
                      <c:pt idx="283">
                        <c:v>1.208514008354963</c:v>
                      </c:pt>
                      <c:pt idx="284">
                        <c:v>1.2328174999021739</c:v>
                      </c:pt>
                      <c:pt idx="285">
                        <c:v>-8.7768563153893652E-3</c:v>
                      </c:pt>
                      <c:pt idx="286">
                        <c:v>1.0179157841662509</c:v>
                      </c:pt>
                      <c:pt idx="287">
                        <c:v>-0.21394610370408809</c:v>
                      </c:pt>
                      <c:pt idx="288">
                        <c:v>0.84934810142223549</c:v>
                      </c:pt>
                      <c:pt idx="289">
                        <c:v>0.84571716855079315</c:v>
                      </c:pt>
                      <c:pt idx="290">
                        <c:v>0.82562387651415903</c:v>
                      </c:pt>
                      <c:pt idx="291">
                        <c:v>0.92163338743400458</c:v>
                      </c:pt>
                      <c:pt idx="292">
                        <c:v>1.0949946900586389</c:v>
                      </c:pt>
                      <c:pt idx="293">
                        <c:v>1.2447074241196141</c:v>
                      </c:pt>
                      <c:pt idx="294">
                        <c:v>1.2331738624191619</c:v>
                      </c:pt>
                      <c:pt idx="295">
                        <c:v>1.03097885350826</c:v>
                      </c:pt>
                      <c:pt idx="296">
                        <c:v>0.76712849935860239</c:v>
                      </c:pt>
                      <c:pt idx="297">
                        <c:v>0.53532069063862964</c:v>
                      </c:pt>
                      <c:pt idx="298">
                        <c:v>0.22748422358344719</c:v>
                      </c:pt>
                      <c:pt idx="299">
                        <c:v>-1.2904828118353889E-2</c:v>
                      </c:pt>
                      <c:pt idx="300">
                        <c:v>-0.17539215846153289</c:v>
                      </c:pt>
                      <c:pt idx="301">
                        <c:v>-0.1192598536857379</c:v>
                      </c:pt>
                      <c:pt idx="302">
                        <c:v>-4.9569594448106623E-2</c:v>
                      </c:pt>
                      <c:pt idx="303">
                        <c:v>4.6515994891114458E-2</c:v>
                      </c:pt>
                      <c:pt idx="304">
                        <c:v>-1.7084373640093711E-2</c:v>
                      </c:pt>
                      <c:pt idx="305">
                        <c:v>-0.15481083583518979</c:v>
                      </c:pt>
                      <c:pt idx="306">
                        <c:v>-0.22586339397642999</c:v>
                      </c:pt>
                      <c:pt idx="307">
                        <c:v>-0.33931817354153609</c:v>
                      </c:pt>
                      <c:pt idx="308">
                        <c:v>-0.42577138021961092</c:v>
                      </c:pt>
                      <c:pt idx="309">
                        <c:v>-0.46079091443804798</c:v>
                      </c:pt>
                      <c:pt idx="310">
                        <c:v>-0.29814163428499107</c:v>
                      </c:pt>
                      <c:pt idx="311">
                        <c:v>-0.27500932983283549</c:v>
                      </c:pt>
                      <c:pt idx="312">
                        <c:v>-0.33462279572074061</c:v>
                      </c:pt>
                      <c:pt idx="313">
                        <c:v>-0.40804500753713813</c:v>
                      </c:pt>
                      <c:pt idx="314">
                        <c:v>-0.7582294116090541</c:v>
                      </c:pt>
                      <c:pt idx="315">
                        <c:v>-0.57852083224684614</c:v>
                      </c:pt>
                      <c:pt idx="316">
                        <c:v>-0.76818942911763588</c:v>
                      </c:pt>
                      <c:pt idx="317">
                        <c:v>-0.97898218985728358</c:v>
                      </c:pt>
                      <c:pt idx="318">
                        <c:v>-1.131488904373025</c:v>
                      </c:pt>
                      <c:pt idx="319">
                        <c:v>-1.3524733479550051</c:v>
                      </c:pt>
                      <c:pt idx="320">
                        <c:v>-1.615758427725716</c:v>
                      </c:pt>
                      <c:pt idx="321">
                        <c:v>-1.7605094143254549</c:v>
                      </c:pt>
                      <c:pt idx="322">
                        <c:v>-1.661684457389333</c:v>
                      </c:pt>
                      <c:pt idx="323">
                        <c:v>-1.650544885056223</c:v>
                      </c:pt>
                      <c:pt idx="324">
                        <c:v>-1.5790854436992789</c:v>
                      </c:pt>
                      <c:pt idx="325">
                        <c:v>-1.316606011837226</c:v>
                      </c:pt>
                      <c:pt idx="326">
                        <c:v>-1.1088875047187421</c:v>
                      </c:pt>
                      <c:pt idx="327">
                        <c:v>-1.02391281024048</c:v>
                      </c:pt>
                      <c:pt idx="328">
                        <c:v>-1.1354931932953951</c:v>
                      </c:pt>
                      <c:pt idx="329">
                        <c:v>-1.181756254595242</c:v>
                      </c:pt>
                      <c:pt idx="330">
                        <c:v>-1.244007886173544</c:v>
                      </c:pt>
                      <c:pt idx="331">
                        <c:v>-1.3541704602359379</c:v>
                      </c:pt>
                      <c:pt idx="332">
                        <c:v>-1.1092206492882719</c:v>
                      </c:pt>
                      <c:pt idx="333">
                        <c:v>-0.80289706042686482</c:v>
                      </c:pt>
                      <c:pt idx="334">
                        <c:v>-0.51795849689630213</c:v>
                      </c:pt>
                      <c:pt idx="335">
                        <c:v>-0.44297886932838298</c:v>
                      </c:pt>
                      <c:pt idx="336">
                        <c:v>2.1738221079416178</c:v>
                      </c:pt>
                      <c:pt idx="337">
                        <c:v>1.925475826546859</c:v>
                      </c:pt>
                      <c:pt idx="338">
                        <c:v>-0.93380826585298415</c:v>
                      </c:pt>
                      <c:pt idx="339">
                        <c:v>1.270713550390778</c:v>
                      </c:pt>
                      <c:pt idx="340">
                        <c:v>1.1222886081532339</c:v>
                      </c:pt>
                      <c:pt idx="341">
                        <c:v>1.0545682900480571</c:v>
                      </c:pt>
                      <c:pt idx="342">
                        <c:v>-1.107412108185913</c:v>
                      </c:pt>
                      <c:pt idx="343">
                        <c:v>-0.93345313892284709</c:v>
                      </c:pt>
                      <c:pt idx="344">
                        <c:v>-0.8523053359877627</c:v>
                      </c:pt>
                      <c:pt idx="345">
                        <c:v>-0.82687376678319635</c:v>
                      </c:pt>
                      <c:pt idx="346">
                        <c:v>-0.74918339629678776</c:v>
                      </c:pt>
                      <c:pt idx="347">
                        <c:v>-0.71087675621906232</c:v>
                      </c:pt>
                      <c:pt idx="348">
                        <c:v>-0.71766288985015969</c:v>
                      </c:pt>
                      <c:pt idx="349">
                        <c:v>-0.6497091280146321</c:v>
                      </c:pt>
                      <c:pt idx="350">
                        <c:v>-0.64409388248753419</c:v>
                      </c:pt>
                      <c:pt idx="351">
                        <c:v>-0.80565331252535</c:v>
                      </c:pt>
                      <c:pt idx="352">
                        <c:v>-1.0021672758087901</c:v>
                      </c:pt>
                      <c:pt idx="353">
                        <c:v>-0.98508162077582673</c:v>
                      </c:pt>
                      <c:pt idx="354">
                        <c:v>-0.8703002255736727</c:v>
                      </c:pt>
                      <c:pt idx="355">
                        <c:v>-0.8492529036859181</c:v>
                      </c:pt>
                      <c:pt idx="356">
                        <c:v>-0.94326155523310451</c:v>
                      </c:pt>
                      <c:pt idx="357">
                        <c:v>-0.89329477669843638</c:v>
                      </c:pt>
                      <c:pt idx="358">
                        <c:v>-0.6659024053528263</c:v>
                      </c:pt>
                      <c:pt idx="359">
                        <c:v>-0.5828097855589871</c:v>
                      </c:pt>
                      <c:pt idx="360">
                        <c:v>-0.68375118413035529</c:v>
                      </c:pt>
                      <c:pt idx="361">
                        <c:v>-0.89238395997480802</c:v>
                      </c:pt>
                      <c:pt idx="362">
                        <c:v>-0.87434612885983254</c:v>
                      </c:pt>
                      <c:pt idx="363">
                        <c:v>-0.77728996587516241</c:v>
                      </c:pt>
                      <c:pt idx="364">
                        <c:v>-0.49608369938116931</c:v>
                      </c:pt>
                      <c:pt idx="365">
                        <c:v>-9.8304701635016603E-2</c:v>
                      </c:pt>
                      <c:pt idx="366">
                        <c:v>0.2672724497002244</c:v>
                      </c:pt>
                      <c:pt idx="367">
                        <c:v>0.46546708549346572</c:v>
                      </c:pt>
                      <c:pt idx="368">
                        <c:v>0.55406964134004622</c:v>
                      </c:pt>
                      <c:pt idx="369">
                        <c:v>0.47265151510804909</c:v>
                      </c:pt>
                      <c:pt idx="370">
                        <c:v>0.41385928569149583</c:v>
                      </c:pt>
                      <c:pt idx="371">
                        <c:v>0.32082307846993702</c:v>
                      </c:pt>
                      <c:pt idx="372">
                        <c:v>0.26634553796242122</c:v>
                      </c:pt>
                      <c:pt idx="373">
                        <c:v>1.691935288235423E-2</c:v>
                      </c:pt>
                      <c:pt idx="374">
                        <c:v>-0.23703048976672</c:v>
                      </c:pt>
                      <c:pt idx="375">
                        <c:v>-0.34105681811931238</c:v>
                      </c:pt>
                      <c:pt idx="376">
                        <c:v>-0.27545045816490499</c:v>
                      </c:pt>
                      <c:pt idx="377">
                        <c:v>8.4933744645071765E-2</c:v>
                      </c:pt>
                      <c:pt idx="378">
                        <c:v>0.45352870433414888</c:v>
                      </c:pt>
                      <c:pt idx="379">
                        <c:v>0.88547091447864823</c:v>
                      </c:pt>
                      <c:pt idx="380">
                        <c:v>1.2813206557731429</c:v>
                      </c:pt>
                      <c:pt idx="381">
                        <c:v>1.570177477965202</c:v>
                      </c:pt>
                      <c:pt idx="382">
                        <c:v>1.767851522332029</c:v>
                      </c:pt>
                      <c:pt idx="383">
                        <c:v>1.826003455959853</c:v>
                      </c:pt>
                      <c:pt idx="384">
                        <c:v>1.8448871907668041</c:v>
                      </c:pt>
                      <c:pt idx="385">
                        <c:v>1.881819989610964</c:v>
                      </c:pt>
                      <c:pt idx="386">
                        <c:v>1.895780645247422</c:v>
                      </c:pt>
                      <c:pt idx="387">
                        <c:v>2.0060668729059898</c:v>
                      </c:pt>
                      <c:pt idx="388">
                        <c:v>2.0160161371271119</c:v>
                      </c:pt>
                      <c:pt idx="389">
                        <c:v>1.9166882631335851</c:v>
                      </c:pt>
                      <c:pt idx="390">
                        <c:v>1.7413589575421919</c:v>
                      </c:pt>
                      <c:pt idx="391">
                        <c:v>1.7267339450451791</c:v>
                      </c:pt>
                      <c:pt idx="392">
                        <c:v>1.8744449434720889</c:v>
                      </c:pt>
                      <c:pt idx="393">
                        <c:v>1.970192928584636</c:v>
                      </c:pt>
                      <c:pt idx="394">
                        <c:v>2.0699694099282109</c:v>
                      </c:pt>
                      <c:pt idx="395">
                        <c:v>2.058911529288296</c:v>
                      </c:pt>
                      <c:pt idx="396">
                        <c:v>2.196257611840688</c:v>
                      </c:pt>
                      <c:pt idx="397">
                        <c:v>2.339680553288991</c:v>
                      </c:pt>
                      <c:pt idx="398">
                        <c:v>2.420020607039004</c:v>
                      </c:pt>
                      <c:pt idx="399">
                        <c:v>2.5606021825548142</c:v>
                      </c:pt>
                      <c:pt idx="400">
                        <c:v>2.6842904352839572</c:v>
                      </c:pt>
                      <c:pt idx="401">
                        <c:v>2.5221855998123028</c:v>
                      </c:pt>
                      <c:pt idx="402">
                        <c:v>2.364360819136385</c:v>
                      </c:pt>
                      <c:pt idx="403">
                        <c:v>2.3011372219331281</c:v>
                      </c:pt>
                      <c:pt idx="404">
                        <c:v>2.278982081828854</c:v>
                      </c:pt>
                      <c:pt idx="405">
                        <c:v>2.1805769070592049</c:v>
                      </c:pt>
                      <c:pt idx="406">
                        <c:v>2.1006068625404719</c:v>
                      </c:pt>
                      <c:pt idx="407">
                        <c:v>2.0347289719275361</c:v>
                      </c:pt>
                      <c:pt idx="408">
                        <c:v>2.0576257183522562</c:v>
                      </c:pt>
                      <c:pt idx="409">
                        <c:v>2.2016628504302802</c:v>
                      </c:pt>
                      <c:pt idx="410">
                        <c:v>2.3508379542093292</c:v>
                      </c:pt>
                      <c:pt idx="411">
                        <c:v>2.1502634737181179</c:v>
                      </c:pt>
                      <c:pt idx="412">
                        <c:v>1.927369053855615</c:v>
                      </c:pt>
                      <c:pt idx="413">
                        <c:v>1.67823650325351</c:v>
                      </c:pt>
                      <c:pt idx="414">
                        <c:v>1.687417018435182</c:v>
                      </c:pt>
                      <c:pt idx="415">
                        <c:v>1.579687767326645</c:v>
                      </c:pt>
                      <c:pt idx="416">
                        <c:v>1.7351411411377591</c:v>
                      </c:pt>
                      <c:pt idx="417">
                        <c:v>2.4766788808181488</c:v>
                      </c:pt>
                      <c:pt idx="418">
                        <c:v>1.889737135864263</c:v>
                      </c:pt>
                      <c:pt idx="419">
                        <c:v>1.8834348407032291</c:v>
                      </c:pt>
                      <c:pt idx="420">
                        <c:v>1.827734343958471</c:v>
                      </c:pt>
                      <c:pt idx="421">
                        <c:v>1.8383724284358389</c:v>
                      </c:pt>
                      <c:pt idx="422">
                        <c:v>2.0263413592345381</c:v>
                      </c:pt>
                      <c:pt idx="423">
                        <c:v>2.8783138916421418</c:v>
                      </c:pt>
                      <c:pt idx="424">
                        <c:v>2.0707740050392731</c:v>
                      </c:pt>
                      <c:pt idx="425">
                        <c:v>2.0139065319549601</c:v>
                      </c:pt>
                      <c:pt idx="426">
                        <c:v>1.8399209604966891</c:v>
                      </c:pt>
                      <c:pt idx="427">
                        <c:v>1.7540002262287639</c:v>
                      </c:pt>
                      <c:pt idx="428">
                        <c:v>1.762777877837344</c:v>
                      </c:pt>
                      <c:pt idx="429">
                        <c:v>1.7086375384974151</c:v>
                      </c:pt>
                      <c:pt idx="430">
                        <c:v>1.5379261960301731</c:v>
                      </c:pt>
                      <c:pt idx="431">
                        <c:v>1.432470451482452</c:v>
                      </c:pt>
                      <c:pt idx="432">
                        <c:v>1.3099279931608889</c:v>
                      </c:pt>
                      <c:pt idx="433">
                        <c:v>1.315786868807856</c:v>
                      </c:pt>
                      <c:pt idx="434">
                        <c:v>1.5837306876574719</c:v>
                      </c:pt>
                      <c:pt idx="435">
                        <c:v>1.864044961746181</c:v>
                      </c:pt>
                      <c:pt idx="436">
                        <c:v>1.9259305051088931</c:v>
                      </c:pt>
                      <c:pt idx="437">
                        <c:v>1.8357162580669479</c:v>
                      </c:pt>
                      <c:pt idx="438">
                        <c:v>1.664277805250638</c:v>
                      </c:pt>
                      <c:pt idx="439">
                        <c:v>1.4508733244531711</c:v>
                      </c:pt>
                      <c:pt idx="440">
                        <c:v>1.3747107429671941</c:v>
                      </c:pt>
                      <c:pt idx="441">
                        <c:v>1.3045950637904</c:v>
                      </c:pt>
                      <c:pt idx="442">
                        <c:v>1.1794673505752269</c:v>
                      </c:pt>
                      <c:pt idx="443">
                        <c:v>1.1569514391964071</c:v>
                      </c:pt>
                      <c:pt idx="444">
                        <c:v>1.209041958758482</c:v>
                      </c:pt>
                      <c:pt idx="445">
                        <c:v>1.2058122604478321</c:v>
                      </c:pt>
                      <c:pt idx="446">
                        <c:v>1.119406488357358</c:v>
                      </c:pt>
                      <c:pt idx="447">
                        <c:v>1.1635779279791389</c:v>
                      </c:pt>
                      <c:pt idx="448">
                        <c:v>1.2266957745717531</c:v>
                      </c:pt>
                      <c:pt idx="449">
                        <c:v>1.3049326681598761</c:v>
                      </c:pt>
                      <c:pt idx="450">
                        <c:v>1.283206915833196</c:v>
                      </c:pt>
                      <c:pt idx="451">
                        <c:v>1.2317202746068681</c:v>
                      </c:pt>
                      <c:pt idx="452">
                        <c:v>1.220564197663597</c:v>
                      </c:pt>
                      <c:pt idx="453">
                        <c:v>1.155181595383004</c:v>
                      </c:pt>
                      <c:pt idx="454">
                        <c:v>1.119786712327306</c:v>
                      </c:pt>
                      <c:pt idx="455">
                        <c:v>1.0223779656436069</c:v>
                      </c:pt>
                      <c:pt idx="456">
                        <c:v>0.96175344853584244</c:v>
                      </c:pt>
                      <c:pt idx="457">
                        <c:v>0.92692806965817909</c:v>
                      </c:pt>
                      <c:pt idx="458">
                        <c:v>0.96926336581686734</c:v>
                      </c:pt>
                      <c:pt idx="459">
                        <c:v>0.99578006434908317</c:v>
                      </c:pt>
                      <c:pt idx="460">
                        <c:v>0.69888414574236601</c:v>
                      </c:pt>
                      <c:pt idx="461">
                        <c:v>0.42149076373924821</c:v>
                      </c:pt>
                      <c:pt idx="462">
                        <c:v>0.27910138151344988</c:v>
                      </c:pt>
                      <c:pt idx="463">
                        <c:v>0.27702311047657102</c:v>
                      </c:pt>
                      <c:pt idx="464">
                        <c:v>0.30882317374478668</c:v>
                      </c:pt>
                      <c:pt idx="465">
                        <c:v>0.57543857187385739</c:v>
                      </c:pt>
                      <c:pt idx="466">
                        <c:v>0.83022874804281643</c:v>
                      </c:pt>
                      <c:pt idx="467">
                        <c:v>0.84949624629353526</c:v>
                      </c:pt>
                      <c:pt idx="468">
                        <c:v>0.87339713034230093</c:v>
                      </c:pt>
                      <c:pt idx="469">
                        <c:v>0.96615724401983016</c:v>
                      </c:pt>
                      <c:pt idx="470">
                        <c:v>0.94009000204516424</c:v>
                      </c:pt>
                      <c:pt idx="471">
                        <c:v>0.94423039626852567</c:v>
                      </c:pt>
                      <c:pt idx="472">
                        <c:v>0.78664459579569979</c:v>
                      </c:pt>
                      <c:pt idx="473">
                        <c:v>0.5245511300552721</c:v>
                      </c:pt>
                      <c:pt idx="474">
                        <c:v>0.42857547371239257</c:v>
                      </c:pt>
                      <c:pt idx="475">
                        <c:v>0.26605047218151961</c:v>
                      </c:pt>
                      <c:pt idx="476">
                        <c:v>0.17274034289163689</c:v>
                      </c:pt>
                      <c:pt idx="477">
                        <c:v>0.22064295107599119</c:v>
                      </c:pt>
                      <c:pt idx="478">
                        <c:v>0.37843746486760838</c:v>
                      </c:pt>
                      <c:pt idx="479">
                        <c:v>0.51357427886804552</c:v>
                      </c:pt>
                      <c:pt idx="480">
                        <c:v>0.70866205772365287</c:v>
                      </c:pt>
                      <c:pt idx="481">
                        <c:v>0.88810928333133898</c:v>
                      </c:pt>
                      <c:pt idx="482">
                        <c:v>0.93088149070082415</c:v>
                      </c:pt>
                      <c:pt idx="483">
                        <c:v>0.96634583705838095</c:v>
                      </c:pt>
                      <c:pt idx="484">
                        <c:v>1.200876054055231</c:v>
                      </c:pt>
                      <c:pt idx="485">
                        <c:v>1.2755136986703841</c:v>
                      </c:pt>
                      <c:pt idx="486">
                        <c:v>1.3460044005940179</c:v>
                      </c:pt>
                      <c:pt idx="487">
                        <c:v>1.530256111579136</c:v>
                      </c:pt>
                      <c:pt idx="488">
                        <c:v>1.6511805075935759</c:v>
                      </c:pt>
                      <c:pt idx="489">
                        <c:v>1.8773801747740799</c:v>
                      </c:pt>
                      <c:pt idx="490">
                        <c:v>2.027998440370347</c:v>
                      </c:pt>
                      <c:pt idx="491">
                        <c:v>2.043482200291149</c:v>
                      </c:pt>
                      <c:pt idx="492">
                        <c:v>1.978732355218769</c:v>
                      </c:pt>
                      <c:pt idx="493">
                        <c:v>1.831123196106585</c:v>
                      </c:pt>
                      <c:pt idx="494">
                        <c:v>1.6468955269744441</c:v>
                      </c:pt>
                      <c:pt idx="495">
                        <c:v>1.500434749088893</c:v>
                      </c:pt>
                      <c:pt idx="496">
                        <c:v>1.5837887355216469</c:v>
                      </c:pt>
                      <c:pt idx="497">
                        <c:v>1.6589410233070789</c:v>
                      </c:pt>
                      <c:pt idx="498">
                        <c:v>1.736386632466975</c:v>
                      </c:pt>
                      <c:pt idx="499">
                        <c:v>1.929081688438729</c:v>
                      </c:pt>
                      <c:pt idx="500">
                        <c:v>2.0439039945967572</c:v>
                      </c:pt>
                      <c:pt idx="501">
                        <c:v>2.2077976008289868</c:v>
                      </c:pt>
                      <c:pt idx="502">
                        <c:v>2.3596894528278982</c:v>
                      </c:pt>
                      <c:pt idx="503">
                        <c:v>2.329452563452254</c:v>
                      </c:pt>
                      <c:pt idx="504">
                        <c:v>2.2144326855157268</c:v>
                      </c:pt>
                      <c:pt idx="505">
                        <c:v>1.967607731473876</c:v>
                      </c:pt>
                      <c:pt idx="506">
                        <c:v>1.6838637671966139</c:v>
                      </c:pt>
                      <c:pt idx="507">
                        <c:v>1.3946770324383539</c:v>
                      </c:pt>
                      <c:pt idx="508">
                        <c:v>1.3170101847599771</c:v>
                      </c:pt>
                      <c:pt idx="509">
                        <c:v>1.2507415024817461</c:v>
                      </c:pt>
                      <c:pt idx="510">
                        <c:v>1.175998967996535</c:v>
                      </c:pt>
                      <c:pt idx="511">
                        <c:v>1.1052189914686039</c:v>
                      </c:pt>
                      <c:pt idx="512">
                        <c:v>1.146173272140723</c:v>
                      </c:pt>
                      <c:pt idx="513">
                        <c:v>1.3378743373815969</c:v>
                      </c:pt>
                      <c:pt idx="514">
                        <c:v>1.511321293334368</c:v>
                      </c:pt>
                      <c:pt idx="515">
                        <c:v>1.5991062961667319</c:v>
                      </c:pt>
                      <c:pt idx="516">
                        <c:v>1.690864263974486</c:v>
                      </c:pt>
                      <c:pt idx="517">
                        <c:v>1.6637029783245749</c:v>
                      </c:pt>
                      <c:pt idx="518">
                        <c:v>1.4020787842067211</c:v>
                      </c:pt>
                      <c:pt idx="519">
                        <c:v>1.210225959280075</c:v>
                      </c:pt>
                      <c:pt idx="520">
                        <c:v>1.1361679962266999</c:v>
                      </c:pt>
                      <c:pt idx="521">
                        <c:v>1.098015172888293</c:v>
                      </c:pt>
                      <c:pt idx="522">
                        <c:v>1.1208513752947791</c:v>
                      </c:pt>
                      <c:pt idx="523">
                        <c:v>0.95041234019474441</c:v>
                      </c:pt>
                      <c:pt idx="524">
                        <c:v>0.82181341673239561</c:v>
                      </c:pt>
                      <c:pt idx="525">
                        <c:v>0.82463348463377451</c:v>
                      </c:pt>
                      <c:pt idx="526">
                        <c:v>0.87948747962299467</c:v>
                      </c:pt>
                      <c:pt idx="527">
                        <c:v>0.93096990867821916</c:v>
                      </c:pt>
                      <c:pt idx="528">
                        <c:v>0.91023887242178969</c:v>
                      </c:pt>
                      <c:pt idx="529">
                        <c:v>0.79209977416993282</c:v>
                      </c:pt>
                      <c:pt idx="530">
                        <c:v>0.71146464110496588</c:v>
                      </c:pt>
                      <c:pt idx="531">
                        <c:v>0.82552872304496372</c:v>
                      </c:pt>
                      <c:pt idx="532">
                        <c:v>0.88921622318929416</c:v>
                      </c:pt>
                      <c:pt idx="533">
                        <c:v>0.95587060647392297</c:v>
                      </c:pt>
                      <c:pt idx="534">
                        <c:v>0.90628260544773342</c:v>
                      </c:pt>
                      <c:pt idx="535">
                        <c:v>0.68011608573412141</c:v>
                      </c:pt>
                      <c:pt idx="536">
                        <c:v>0.42639511682416931</c:v>
                      </c:pt>
                      <c:pt idx="537">
                        <c:v>0.18262179856716601</c:v>
                      </c:pt>
                      <c:pt idx="538">
                        <c:v>9.4859767337980225E-3</c:v>
                      </c:pt>
                      <c:pt idx="539">
                        <c:v>-0.12916166834718351</c:v>
                      </c:pt>
                      <c:pt idx="540">
                        <c:v>-0.2159334982736372</c:v>
                      </c:pt>
                      <c:pt idx="541">
                        <c:v>-0.15816317094451929</c:v>
                      </c:pt>
                      <c:pt idx="542">
                        <c:v>-0.1606678035178489</c:v>
                      </c:pt>
                      <c:pt idx="543">
                        <c:v>-0.2315564500396449</c:v>
                      </c:pt>
                      <c:pt idx="544">
                        <c:v>-0.5003078432735697</c:v>
                      </c:pt>
                      <c:pt idx="545">
                        <c:v>-0.66646179521062077</c:v>
                      </c:pt>
                      <c:pt idx="546">
                        <c:v>-0.70044951479815354</c:v>
                      </c:pt>
                      <c:pt idx="547">
                        <c:v>-0.64362413457061118</c:v>
                      </c:pt>
                      <c:pt idx="548">
                        <c:v>-0.73618094986770033</c:v>
                      </c:pt>
                      <c:pt idx="549">
                        <c:v>-0.98184324341967122</c:v>
                      </c:pt>
                      <c:pt idx="550">
                        <c:v>-1.042990820854524</c:v>
                      </c:pt>
                      <c:pt idx="551">
                        <c:v>-1.104632377846849</c:v>
                      </c:pt>
                      <c:pt idx="552">
                        <c:v>-1.081051725249065</c:v>
                      </c:pt>
                      <c:pt idx="553">
                        <c:v>-0.97736828834489797</c:v>
                      </c:pt>
                      <c:pt idx="554">
                        <c:v>-0.9231546139513126</c:v>
                      </c:pt>
                      <c:pt idx="555">
                        <c:v>-0.9801386669057609</c:v>
                      </c:pt>
                      <c:pt idx="556">
                        <c:v>-1.124458538665184</c:v>
                      </c:pt>
                      <c:pt idx="557">
                        <c:v>-1.1179206485318891</c:v>
                      </c:pt>
                      <c:pt idx="558">
                        <c:v>-0.96871831164737843</c:v>
                      </c:pt>
                      <c:pt idx="559">
                        <c:v>-0.919048043697548</c:v>
                      </c:pt>
                      <c:pt idx="560">
                        <c:v>-0.8717339091199231</c:v>
                      </c:pt>
                      <c:pt idx="561">
                        <c:v>-0.81133075118934161</c:v>
                      </c:pt>
                      <c:pt idx="562">
                        <c:v>-0.87249256637539851</c:v>
                      </c:pt>
                      <c:pt idx="563">
                        <c:v>-0.96896439886283126</c:v>
                      </c:pt>
                      <c:pt idx="564">
                        <c:v>-1.1071849939708991</c:v>
                      </c:pt>
                      <c:pt idx="565">
                        <c:v>-1.095004068904889</c:v>
                      </c:pt>
                      <c:pt idx="566">
                        <c:v>-1.066353945594771</c:v>
                      </c:pt>
                      <c:pt idx="567">
                        <c:v>-1.0522315078116069</c:v>
                      </c:pt>
                      <c:pt idx="568">
                        <c:v>-1.0434374202107459</c:v>
                      </c:pt>
                      <c:pt idx="569">
                        <c:v>-0.9731263651208919</c:v>
                      </c:pt>
                      <c:pt idx="570">
                        <c:v>-0.93623667639832364</c:v>
                      </c:pt>
                      <c:pt idx="571">
                        <c:v>-0.88711090048488483</c:v>
                      </c:pt>
                      <c:pt idx="572">
                        <c:v>-0.9817304987064287</c:v>
                      </c:pt>
                      <c:pt idx="573">
                        <c:v>-0.98674121711698481</c:v>
                      </c:pt>
                      <c:pt idx="574">
                        <c:v>-1.114965914481671</c:v>
                      </c:pt>
                      <c:pt idx="575">
                        <c:v>-1.1746532475177589</c:v>
                      </c:pt>
                      <c:pt idx="576">
                        <c:v>-1.2030062181513761</c:v>
                      </c:pt>
                      <c:pt idx="577">
                        <c:v>-0.98633488312460293</c:v>
                      </c:pt>
                      <c:pt idx="578">
                        <c:v>-0.78300980787462537</c:v>
                      </c:pt>
                      <c:pt idx="579">
                        <c:v>-0.69690826401476214</c:v>
                      </c:pt>
                      <c:pt idx="580">
                        <c:v>-0.83788411580887401</c:v>
                      </c:pt>
                      <c:pt idx="581">
                        <c:v>-0.93073538404716272</c:v>
                      </c:pt>
                      <c:pt idx="582">
                        <c:v>-1.16300085753878</c:v>
                      </c:pt>
                      <c:pt idx="583">
                        <c:v>-1.432653047844155</c:v>
                      </c:pt>
                      <c:pt idx="584">
                        <c:v>-1.673956068028704</c:v>
                      </c:pt>
                      <c:pt idx="585">
                        <c:v>-1.6865998086401239</c:v>
                      </c:pt>
                      <c:pt idx="586">
                        <c:v>-1.6217913173656331</c:v>
                      </c:pt>
                      <c:pt idx="587">
                        <c:v>-1.2050740951984771</c:v>
                      </c:pt>
                      <c:pt idx="588">
                        <c:v>-0.77472886408262642</c:v>
                      </c:pt>
                      <c:pt idx="589">
                        <c:v>-0.30604540890032472</c:v>
                      </c:pt>
                      <c:pt idx="590">
                        <c:v>9.6527121309844463E-2</c:v>
                      </c:pt>
                      <c:pt idx="591">
                        <c:v>0.25714980935581577</c:v>
                      </c:pt>
                      <c:pt idx="592">
                        <c:v>0.23212295008855929</c:v>
                      </c:pt>
                      <c:pt idx="593">
                        <c:v>7.1211437231017929E-2</c:v>
                      </c:pt>
                      <c:pt idx="594">
                        <c:v>-7.4067994714828042E-2</c:v>
                      </c:pt>
                      <c:pt idx="595">
                        <c:v>7.0389735886856213E-4</c:v>
                      </c:pt>
                      <c:pt idx="596">
                        <c:v>-5.5408666570799327E-2</c:v>
                      </c:pt>
                      <c:pt idx="597">
                        <c:v>-2.2593958991407689E-2</c:v>
                      </c:pt>
                      <c:pt idx="598">
                        <c:v>-8.5501249291002362E-2</c:v>
                      </c:pt>
                      <c:pt idx="599">
                        <c:v>5.8259131002639207E-2</c:v>
                      </c:pt>
                      <c:pt idx="600">
                        <c:v>5.0198411670198832E-2</c:v>
                      </c:pt>
                      <c:pt idx="601">
                        <c:v>-4.5011039761876689E-2</c:v>
                      </c:pt>
                      <c:pt idx="602">
                        <c:v>-0.24670583865290729</c:v>
                      </c:pt>
                      <c:pt idx="603">
                        <c:v>0.12589415398158851</c:v>
                      </c:pt>
                      <c:pt idx="604">
                        <c:v>0.19010639480452041</c:v>
                      </c:pt>
                      <c:pt idx="605">
                        <c:v>0.36477123888136093</c:v>
                      </c:pt>
                      <c:pt idx="606">
                        <c:v>0.57321829620564202</c:v>
                      </c:pt>
                      <c:pt idx="607">
                        <c:v>0.81714803039498018</c:v>
                      </c:pt>
                      <c:pt idx="608">
                        <c:v>0.83281298535885595</c:v>
                      </c:pt>
                      <c:pt idx="609">
                        <c:v>0.598897633724782</c:v>
                      </c:pt>
                      <c:pt idx="610">
                        <c:v>0.4393151301705604</c:v>
                      </c:pt>
                      <c:pt idx="611">
                        <c:v>0.34665814203749012</c:v>
                      </c:pt>
                      <c:pt idx="612">
                        <c:v>0.42169294399152901</c:v>
                      </c:pt>
                      <c:pt idx="613">
                        <c:v>0.61201249129567892</c:v>
                      </c:pt>
                      <c:pt idx="614">
                        <c:v>0.76387414005500032</c:v>
                      </c:pt>
                      <c:pt idx="615">
                        <c:v>0.67955426662243867</c:v>
                      </c:pt>
                      <c:pt idx="616">
                        <c:v>0.52606147907418088</c:v>
                      </c:pt>
                      <c:pt idx="617">
                        <c:v>0.3752827727226678</c:v>
                      </c:pt>
                      <c:pt idx="618">
                        <c:v>0.41687168191929019</c:v>
                      </c:pt>
                      <c:pt idx="619">
                        <c:v>0.35492020192973961</c:v>
                      </c:pt>
                      <c:pt idx="620">
                        <c:v>0.24356782437641281</c:v>
                      </c:pt>
                      <c:pt idx="621">
                        <c:v>0.18322313528388201</c:v>
                      </c:pt>
                      <c:pt idx="622">
                        <c:v>3.8445572267706347E-2</c:v>
                      </c:pt>
                      <c:pt idx="623">
                        <c:v>-0.12984402361783631</c:v>
                      </c:pt>
                      <c:pt idx="624">
                        <c:v>-0.30801891898458078</c:v>
                      </c:pt>
                      <c:pt idx="625">
                        <c:v>-0.35994674498988938</c:v>
                      </c:pt>
                      <c:pt idx="626">
                        <c:v>-0.26654951954530742</c:v>
                      </c:pt>
                      <c:pt idx="627">
                        <c:v>-0.14787687257225149</c:v>
                      </c:pt>
                      <c:pt idx="628">
                        <c:v>3.076768720230811E-2</c:v>
                      </c:pt>
                      <c:pt idx="629">
                        <c:v>0.14136569509155419</c:v>
                      </c:pt>
                      <c:pt idx="630">
                        <c:v>4.0524004621454487E-2</c:v>
                      </c:pt>
                      <c:pt idx="631">
                        <c:v>-0.2280155623977172</c:v>
                      </c:pt>
                      <c:pt idx="632">
                        <c:v>-0.34094130496259678</c:v>
                      </c:pt>
                      <c:pt idx="633">
                        <c:v>-0.46871829303557261</c:v>
                      </c:pt>
                      <c:pt idx="634">
                        <c:v>-0.55871472751765217</c:v>
                      </c:pt>
                      <c:pt idx="635">
                        <c:v>-0.40477605683819368</c:v>
                      </c:pt>
                      <c:pt idx="636">
                        <c:v>-0.2454667048801687</c:v>
                      </c:pt>
                      <c:pt idx="637">
                        <c:v>-0.25566685356729241</c:v>
                      </c:pt>
                      <c:pt idx="638">
                        <c:v>-0.13028879108033101</c:v>
                      </c:pt>
                      <c:pt idx="639">
                        <c:v>-0.185859564857982</c:v>
                      </c:pt>
                      <c:pt idx="640">
                        <c:v>-0.28739400357239292</c:v>
                      </c:pt>
                      <c:pt idx="641">
                        <c:v>-0.21719583132610101</c:v>
                      </c:pt>
                      <c:pt idx="642">
                        <c:v>-0.33040013819504588</c:v>
                      </c:pt>
                      <c:pt idx="643">
                        <c:v>-0.68860953596400576</c:v>
                      </c:pt>
                      <c:pt idx="644">
                        <c:v>-0.9083905864161036</c:v>
                      </c:pt>
                      <c:pt idx="645">
                        <c:v>-1.0510357984581671</c:v>
                      </c:pt>
                      <c:pt idx="646">
                        <c:v>-1.139318034907268</c:v>
                      </c:pt>
                      <c:pt idx="647">
                        <c:v>-1.0035719931881151</c:v>
                      </c:pt>
                      <c:pt idx="648">
                        <c:v>-1.036384067610755</c:v>
                      </c:pt>
                      <c:pt idx="649">
                        <c:v>-1.1166617231993059</c:v>
                      </c:pt>
                      <c:pt idx="650">
                        <c:v>-1.168283907028246</c:v>
                      </c:pt>
                      <c:pt idx="651">
                        <c:v>-1.1999027242552509</c:v>
                      </c:pt>
                      <c:pt idx="652">
                        <c:v>-1.3769157186104919</c:v>
                      </c:pt>
                      <c:pt idx="653">
                        <c:v>-1.487779520932148</c:v>
                      </c:pt>
                      <c:pt idx="654">
                        <c:v>-1.723227030216552</c:v>
                      </c:pt>
                      <c:pt idx="655">
                        <c:v>-1.755797624130268</c:v>
                      </c:pt>
                      <c:pt idx="656">
                        <c:v>-1.7910997605494601</c:v>
                      </c:pt>
                      <c:pt idx="657">
                        <c:v>-1.951316720089791</c:v>
                      </c:pt>
                      <c:pt idx="658">
                        <c:v>-2.050321643892357</c:v>
                      </c:pt>
                      <c:pt idx="659">
                        <c:v>-2.139745642822759</c:v>
                      </c:pt>
                      <c:pt idx="660">
                        <c:v>-2.3823742344253112</c:v>
                      </c:pt>
                      <c:pt idx="661">
                        <c:v>-2.5027960787737782</c:v>
                      </c:pt>
                      <c:pt idx="662">
                        <c:v>-2.338737818304661</c:v>
                      </c:pt>
                      <c:pt idx="663">
                        <c:v>-2.248416275310567</c:v>
                      </c:pt>
                      <c:pt idx="664">
                        <c:v>-2.2585352998013901</c:v>
                      </c:pt>
                      <c:pt idx="665">
                        <c:v>-0.69340424387464061</c:v>
                      </c:pt>
                      <c:pt idx="666">
                        <c:v>-0.93200761974806234</c:v>
                      </c:pt>
                      <c:pt idx="667">
                        <c:v>-1.1794756543124061</c:v>
                      </c:pt>
                      <c:pt idx="668">
                        <c:v>-1.3719065003019131</c:v>
                      </c:pt>
                      <c:pt idx="669">
                        <c:v>-1.540984136906357</c:v>
                      </c:pt>
                      <c:pt idx="670">
                        <c:v>-1.7297526409320609</c:v>
                      </c:pt>
                      <c:pt idx="671">
                        <c:v>-1.809361337269364</c:v>
                      </c:pt>
                      <c:pt idx="672">
                        <c:v>-1.9833301787080151</c:v>
                      </c:pt>
                      <c:pt idx="673">
                        <c:v>-2.034489329733467</c:v>
                      </c:pt>
                      <c:pt idx="674">
                        <c:v>-2.2323853612042912</c:v>
                      </c:pt>
                      <c:pt idx="675">
                        <c:v>-2.1218599236026292</c:v>
                      </c:pt>
                      <c:pt idx="676">
                        <c:v>-1.7690680056033929</c:v>
                      </c:pt>
                      <c:pt idx="677">
                        <c:v>-1.5429610476696729</c:v>
                      </c:pt>
                      <c:pt idx="678">
                        <c:v>-1.4024280756830869</c:v>
                      </c:pt>
                      <c:pt idx="679">
                        <c:v>-1.3876905184805599</c:v>
                      </c:pt>
                      <c:pt idx="680">
                        <c:v>-1.4518609495729431</c:v>
                      </c:pt>
                      <c:pt idx="681">
                        <c:v>-1.5416611402053511</c:v>
                      </c:pt>
                      <c:pt idx="682">
                        <c:v>-3.6328400110019681</c:v>
                      </c:pt>
                      <c:pt idx="683">
                        <c:v>-2.1167375544680609</c:v>
                      </c:pt>
                      <c:pt idx="684">
                        <c:v>-3.833936867978744</c:v>
                      </c:pt>
                      <c:pt idx="685">
                        <c:v>-3.529302921294629</c:v>
                      </c:pt>
                      <c:pt idx="686">
                        <c:v>-3.541033313451325</c:v>
                      </c:pt>
                      <c:pt idx="687">
                        <c:v>-3.3464602533385719</c:v>
                      </c:pt>
                      <c:pt idx="688">
                        <c:v>-3.0226918991524458</c:v>
                      </c:pt>
                      <c:pt idx="689">
                        <c:v>-2.9235608923310372</c:v>
                      </c:pt>
                      <c:pt idx="690">
                        <c:v>-2.7847815065575579</c:v>
                      </c:pt>
                      <c:pt idx="691">
                        <c:v>-2.6987441999176229</c:v>
                      </c:pt>
                      <c:pt idx="692">
                        <c:v>-2.6303613554984659</c:v>
                      </c:pt>
                      <c:pt idx="693">
                        <c:v>-2.712800377162679</c:v>
                      </c:pt>
                      <c:pt idx="694">
                        <c:v>-2.7904917988440259</c:v>
                      </c:pt>
                      <c:pt idx="695">
                        <c:v>-2.854016062134423</c:v>
                      </c:pt>
                      <c:pt idx="696">
                        <c:v>-2.933914386089373</c:v>
                      </c:pt>
                      <c:pt idx="697">
                        <c:v>-2.914106007730656</c:v>
                      </c:pt>
                      <c:pt idx="698">
                        <c:v>-2.836459256963046</c:v>
                      </c:pt>
                      <c:pt idx="699">
                        <c:v>-2.7168815791776999</c:v>
                      </c:pt>
                      <c:pt idx="700">
                        <c:v>-2.6603456400120948</c:v>
                      </c:pt>
                      <c:pt idx="701">
                        <c:v>-2.587604316636543</c:v>
                      </c:pt>
                      <c:pt idx="702">
                        <c:v>-2.3435110158337631</c:v>
                      </c:pt>
                      <c:pt idx="703">
                        <c:v>-2.1354543856378081</c:v>
                      </c:pt>
                      <c:pt idx="704">
                        <c:v>-2.044204027529466</c:v>
                      </c:pt>
                      <c:pt idx="705">
                        <c:v>-1.955950966727557</c:v>
                      </c:pt>
                      <c:pt idx="706">
                        <c:v>-1.742431977535047</c:v>
                      </c:pt>
                      <c:pt idx="707">
                        <c:v>-1.7192761208393761</c:v>
                      </c:pt>
                      <c:pt idx="708">
                        <c:v>-1.708228463320185</c:v>
                      </c:pt>
                      <c:pt idx="709">
                        <c:v>-0.54603535112801038</c:v>
                      </c:pt>
                      <c:pt idx="710">
                        <c:v>-0.34820626601709143</c:v>
                      </c:pt>
                      <c:pt idx="711">
                        <c:v>-0.25012884270266678</c:v>
                      </c:pt>
                      <c:pt idx="712">
                        <c:v>-8.4826140229903924E-2</c:v>
                      </c:pt>
                      <c:pt idx="713">
                        <c:v>5.0106715584849207E-2</c:v>
                      </c:pt>
                      <c:pt idx="714">
                        <c:v>0.38699354444822193</c:v>
                      </c:pt>
                      <c:pt idx="715">
                        <c:v>0.48389690185580952</c:v>
                      </c:pt>
                      <c:pt idx="716">
                        <c:v>0.48943879206065211</c:v>
                      </c:pt>
                      <c:pt idx="717">
                        <c:v>0.35487620092634192</c:v>
                      </c:pt>
                      <c:pt idx="718">
                        <c:v>0.19834050573801629</c:v>
                      </c:pt>
                      <c:pt idx="719">
                        <c:v>-0.1210942804425757</c:v>
                      </c:pt>
                      <c:pt idx="720">
                        <c:v>-0.39784435482316521</c:v>
                      </c:pt>
                      <c:pt idx="721">
                        <c:v>-0.46248043322043852</c:v>
                      </c:pt>
                      <c:pt idx="722">
                        <c:v>-0.35009504691478871</c:v>
                      </c:pt>
                      <c:pt idx="723">
                        <c:v>1.718857646023993</c:v>
                      </c:pt>
                      <c:pt idx="724">
                        <c:v>-0.11217050497957021</c:v>
                      </c:pt>
                      <c:pt idx="725">
                        <c:v>1.7812343927529539</c:v>
                      </c:pt>
                      <c:pt idx="726">
                        <c:v>-0.2171287807347021</c:v>
                      </c:pt>
                      <c:pt idx="727">
                        <c:v>-0.44629781510114791</c:v>
                      </c:pt>
                      <c:pt idx="728">
                        <c:v>-0.52591795915519834</c:v>
                      </c:pt>
                      <c:pt idx="729">
                        <c:v>-0.56030115274844683</c:v>
                      </c:pt>
                      <c:pt idx="730">
                        <c:v>-0.43869946750181971</c:v>
                      </c:pt>
                      <c:pt idx="731">
                        <c:v>-0.41603150192782162</c:v>
                      </c:pt>
                      <c:pt idx="732">
                        <c:v>-0.48598811158761551</c:v>
                      </c:pt>
                      <c:pt idx="733">
                        <c:v>-0.70282014798374792</c:v>
                      </c:pt>
                      <c:pt idx="734">
                        <c:v>-0.93583923911611011</c:v>
                      </c:pt>
                      <c:pt idx="735">
                        <c:v>-0.91761239335792821</c:v>
                      </c:pt>
                      <c:pt idx="736">
                        <c:v>-0.78224580427977997</c:v>
                      </c:pt>
                      <c:pt idx="737">
                        <c:v>-0.47866182914179051</c:v>
                      </c:pt>
                      <c:pt idx="738">
                        <c:v>-0.25907979400520209</c:v>
                      </c:pt>
                      <c:pt idx="739">
                        <c:v>-3.0113035744592249E-2</c:v>
                      </c:pt>
                      <c:pt idx="740">
                        <c:v>7.5989106877970794E-2</c:v>
                      </c:pt>
                      <c:pt idx="741">
                        <c:v>0.1417124194787763</c:v>
                      </c:pt>
                      <c:pt idx="742">
                        <c:v>0.25537529018084509</c:v>
                      </c:pt>
                      <c:pt idx="743">
                        <c:v>0.41887197511210877</c:v>
                      </c:pt>
                      <c:pt idx="744">
                        <c:v>0.59075102465040408</c:v>
                      </c:pt>
                      <c:pt idx="745">
                        <c:v>0.64439898745752044</c:v>
                      </c:pt>
                      <c:pt idx="746">
                        <c:v>0.41939372011445469</c:v>
                      </c:pt>
                      <c:pt idx="747">
                        <c:v>0.38439284932823148</c:v>
                      </c:pt>
                      <c:pt idx="748">
                        <c:v>0.45122090497391459</c:v>
                      </c:pt>
                      <c:pt idx="749">
                        <c:v>3.7088596410934911</c:v>
                      </c:pt>
                      <c:pt idx="750">
                        <c:v>3.8015807606217908</c:v>
                      </c:pt>
                      <c:pt idx="751">
                        <c:v>4.043702781951378</c:v>
                      </c:pt>
                      <c:pt idx="752">
                        <c:v>4.2523624207515027</c:v>
                      </c:pt>
                      <c:pt idx="753">
                        <c:v>4.3976202700984928</c:v>
                      </c:pt>
                      <c:pt idx="754">
                        <c:v>4.5523064212418296</c:v>
                      </c:pt>
                      <c:pt idx="755">
                        <c:v>4.7063198140137299</c:v>
                      </c:pt>
                      <c:pt idx="756">
                        <c:v>4.877343223277455</c:v>
                      </c:pt>
                      <c:pt idx="757">
                        <c:v>4.9547600998613044</c:v>
                      </c:pt>
                      <c:pt idx="758">
                        <c:v>4.9406332009634921</c:v>
                      </c:pt>
                      <c:pt idx="759">
                        <c:v>4.9415029636979719</c:v>
                      </c:pt>
                      <c:pt idx="760">
                        <c:v>4.8281931864614567</c:v>
                      </c:pt>
                      <c:pt idx="761">
                        <c:v>4.7062106069946434</c:v>
                      </c:pt>
                      <c:pt idx="762">
                        <c:v>4.4927734828887056</c:v>
                      </c:pt>
                      <c:pt idx="763">
                        <c:v>4.1117631031604747</c:v>
                      </c:pt>
                      <c:pt idx="764">
                        <c:v>3.8714919121575431</c:v>
                      </c:pt>
                      <c:pt idx="765">
                        <c:v>3.7059577952630618</c:v>
                      </c:pt>
                      <c:pt idx="766">
                        <c:v>3.57765628024148</c:v>
                      </c:pt>
                      <c:pt idx="767">
                        <c:v>3.52416848760374</c:v>
                      </c:pt>
                      <c:pt idx="768">
                        <c:v>3.4147913943009862</c:v>
                      </c:pt>
                      <c:pt idx="769">
                        <c:v>3.5726070466703219</c:v>
                      </c:pt>
                      <c:pt idx="770">
                        <c:v>3.739826745255987</c:v>
                      </c:pt>
                      <c:pt idx="771">
                        <c:v>3.5714074319146651</c:v>
                      </c:pt>
                      <c:pt idx="772">
                        <c:v>3.3570986343631528</c:v>
                      </c:pt>
                      <c:pt idx="773">
                        <c:v>3.092251419112499</c:v>
                      </c:pt>
                      <c:pt idx="774">
                        <c:v>2.9078738816098131</c:v>
                      </c:pt>
                      <c:pt idx="775">
                        <c:v>2.7594394251466152</c:v>
                      </c:pt>
                      <c:pt idx="776">
                        <c:v>2.6168150675487829</c:v>
                      </c:pt>
                      <c:pt idx="777">
                        <c:v>2.7881068447670998</c:v>
                      </c:pt>
                      <c:pt idx="778">
                        <c:v>3.0444886034261822</c:v>
                      </c:pt>
                      <c:pt idx="779">
                        <c:v>3.3377452781196721</c:v>
                      </c:pt>
                      <c:pt idx="780">
                        <c:v>3.5597240667711971</c:v>
                      </c:pt>
                      <c:pt idx="781">
                        <c:v>3.5772394163028589</c:v>
                      </c:pt>
                      <c:pt idx="782">
                        <c:v>3.5562160197234101</c:v>
                      </c:pt>
                      <c:pt idx="783">
                        <c:v>3.483173573255455</c:v>
                      </c:pt>
                      <c:pt idx="784">
                        <c:v>3.2794237632968319</c:v>
                      </c:pt>
                      <c:pt idx="785">
                        <c:v>2.9998412782084438</c:v>
                      </c:pt>
                      <c:pt idx="786">
                        <c:v>2.8503111761712132</c:v>
                      </c:pt>
                      <c:pt idx="787">
                        <c:v>1.5276088671529009</c:v>
                      </c:pt>
                      <c:pt idx="788">
                        <c:v>2.807818528921258</c:v>
                      </c:pt>
                      <c:pt idx="789">
                        <c:v>2.662655642232115</c:v>
                      </c:pt>
                      <c:pt idx="790">
                        <c:v>2.465999322871236</c:v>
                      </c:pt>
                      <c:pt idx="791">
                        <c:v>2.3815944594202572</c:v>
                      </c:pt>
                      <c:pt idx="792">
                        <c:v>2.2473835155791999</c:v>
                      </c:pt>
                      <c:pt idx="793">
                        <c:v>1.977284144742081</c:v>
                      </c:pt>
                      <c:pt idx="794">
                        <c:v>1.9137914142327781</c:v>
                      </c:pt>
                      <c:pt idx="795">
                        <c:v>1.808578176986237</c:v>
                      </c:pt>
                      <c:pt idx="796">
                        <c:v>1.8847873158460171</c:v>
                      </c:pt>
                      <c:pt idx="797">
                        <c:v>2.264266430267885</c:v>
                      </c:pt>
                      <c:pt idx="798">
                        <c:v>2.3800446734600729</c:v>
                      </c:pt>
                      <c:pt idx="799">
                        <c:v>1.0347550085332411</c:v>
                      </c:pt>
                      <c:pt idx="800">
                        <c:v>2.3111186980190501</c:v>
                      </c:pt>
                      <c:pt idx="801">
                        <c:v>2.291071087811158</c:v>
                      </c:pt>
                      <c:pt idx="802">
                        <c:v>0.36416051199771698</c:v>
                      </c:pt>
                      <c:pt idx="803">
                        <c:v>0.19146414619476271</c:v>
                      </c:pt>
                      <c:pt idx="804">
                        <c:v>4.8244498720788363E-2</c:v>
                      </c:pt>
                      <c:pt idx="805">
                        <c:v>4.4674916119723351E-2</c:v>
                      </c:pt>
                      <c:pt idx="806">
                        <c:v>4.936817745187911E-2</c:v>
                      </c:pt>
                      <c:pt idx="807">
                        <c:v>2.3927316278049888</c:v>
                      </c:pt>
                      <c:pt idx="808">
                        <c:v>0.19299941543936991</c:v>
                      </c:pt>
                      <c:pt idx="809">
                        <c:v>2.6117016944753142</c:v>
                      </c:pt>
                      <c:pt idx="810">
                        <c:v>2.691588436251128</c:v>
                      </c:pt>
                      <c:pt idx="811">
                        <c:v>2.7931790691095819</c:v>
                      </c:pt>
                      <c:pt idx="812">
                        <c:v>2.784959056484043</c:v>
                      </c:pt>
                      <c:pt idx="813">
                        <c:v>2.8403933982565981</c:v>
                      </c:pt>
                      <c:pt idx="814">
                        <c:v>2.7455474575826719</c:v>
                      </c:pt>
                      <c:pt idx="815">
                        <c:v>2.6557984258302052</c:v>
                      </c:pt>
                      <c:pt idx="816">
                        <c:v>2.544142608770704</c:v>
                      </c:pt>
                      <c:pt idx="817">
                        <c:v>2.5233516065010431</c:v>
                      </c:pt>
                      <c:pt idx="818">
                        <c:v>2.5422202472854689</c:v>
                      </c:pt>
                      <c:pt idx="819">
                        <c:v>2.4880987672272079</c:v>
                      </c:pt>
                      <c:pt idx="820">
                        <c:v>2.2365470160785859</c:v>
                      </c:pt>
                      <c:pt idx="821">
                        <c:v>1.8195450163215381</c:v>
                      </c:pt>
                      <c:pt idx="822">
                        <c:v>1.4141278189404241</c:v>
                      </c:pt>
                      <c:pt idx="823">
                        <c:v>1.3679093540285681</c:v>
                      </c:pt>
                      <c:pt idx="824">
                        <c:v>1.5269683537827139</c:v>
                      </c:pt>
                      <c:pt idx="825">
                        <c:v>1.675083880753812</c:v>
                      </c:pt>
                      <c:pt idx="826">
                        <c:v>1.9110580151907051</c:v>
                      </c:pt>
                      <c:pt idx="827">
                        <c:v>2.1558937924562742</c:v>
                      </c:pt>
                      <c:pt idx="828">
                        <c:v>2.3046101650429018</c:v>
                      </c:pt>
                      <c:pt idx="829">
                        <c:v>2.383586794564561</c:v>
                      </c:pt>
                      <c:pt idx="830">
                        <c:v>2.4162090113553258</c:v>
                      </c:pt>
                      <c:pt idx="831">
                        <c:v>2.2624732624917399</c:v>
                      </c:pt>
                      <c:pt idx="832">
                        <c:v>2.2245323953034029</c:v>
                      </c:pt>
                      <c:pt idx="833">
                        <c:v>2.2646588456046821</c:v>
                      </c:pt>
                      <c:pt idx="834">
                        <c:v>2.3066062326562671</c:v>
                      </c:pt>
                      <c:pt idx="835">
                        <c:v>2.138974618188934</c:v>
                      </c:pt>
                      <c:pt idx="836">
                        <c:v>2.2381915120632971</c:v>
                      </c:pt>
                      <c:pt idx="837">
                        <c:v>2.2966225361800801</c:v>
                      </c:pt>
                      <c:pt idx="838">
                        <c:v>2.2006764224277209</c:v>
                      </c:pt>
                      <c:pt idx="839">
                        <c:v>2.1027941127098719</c:v>
                      </c:pt>
                      <c:pt idx="840">
                        <c:v>1.999461769832384</c:v>
                      </c:pt>
                      <c:pt idx="841">
                        <c:v>1.8347708231143529</c:v>
                      </c:pt>
                      <c:pt idx="842">
                        <c:v>1.8129098076480561</c:v>
                      </c:pt>
                      <c:pt idx="843">
                        <c:v>1.9140671090052239</c:v>
                      </c:pt>
                      <c:pt idx="844">
                        <c:v>2.202750429846323</c:v>
                      </c:pt>
                      <c:pt idx="845">
                        <c:v>2.3611303332678841</c:v>
                      </c:pt>
                      <c:pt idx="846">
                        <c:v>2.4777696784615428</c:v>
                      </c:pt>
                      <c:pt idx="847">
                        <c:v>2.636519685129842</c:v>
                      </c:pt>
                      <c:pt idx="848">
                        <c:v>2.6686461049080439</c:v>
                      </c:pt>
                      <c:pt idx="849">
                        <c:v>2.6885810901514882</c:v>
                      </c:pt>
                      <c:pt idx="850">
                        <c:v>2.6439229542487639</c:v>
                      </c:pt>
                      <c:pt idx="851">
                        <c:v>2.6321897993640828</c:v>
                      </c:pt>
                      <c:pt idx="852">
                        <c:v>2.5641409455998438</c:v>
                      </c:pt>
                      <c:pt idx="853">
                        <c:v>2.337201994816462</c:v>
                      </c:pt>
                      <c:pt idx="854">
                        <c:v>2.1330871676956988</c:v>
                      </c:pt>
                      <c:pt idx="855">
                        <c:v>2.2302777312708271</c:v>
                      </c:pt>
                      <c:pt idx="856">
                        <c:v>2.3305020383675812</c:v>
                      </c:pt>
                      <c:pt idx="857">
                        <c:v>2.3689823967728851</c:v>
                      </c:pt>
                      <c:pt idx="858">
                        <c:v>2.4561978439109922</c:v>
                      </c:pt>
                      <c:pt idx="859">
                        <c:v>2.5068605288083821</c:v>
                      </c:pt>
                      <c:pt idx="860">
                        <c:v>2.3895625425759639</c:v>
                      </c:pt>
                      <c:pt idx="861">
                        <c:v>2.3864393036258549</c:v>
                      </c:pt>
                      <c:pt idx="862">
                        <c:v>2.4605245304670271</c:v>
                      </c:pt>
                      <c:pt idx="863">
                        <c:v>2.5057502231450068</c:v>
                      </c:pt>
                      <c:pt idx="864">
                        <c:v>2.648497032990297</c:v>
                      </c:pt>
                      <c:pt idx="865">
                        <c:v>2.628735301982922</c:v>
                      </c:pt>
                      <c:pt idx="866">
                        <c:v>2.696970294166118</c:v>
                      </c:pt>
                      <c:pt idx="867">
                        <c:v>2.7807791059205278</c:v>
                      </c:pt>
                      <c:pt idx="868">
                        <c:v>2.8552707378674049</c:v>
                      </c:pt>
                      <c:pt idx="869">
                        <c:v>2.776402239730611</c:v>
                      </c:pt>
                      <c:pt idx="870">
                        <c:v>2.601667081169408</c:v>
                      </c:pt>
                      <c:pt idx="871">
                        <c:v>2.3833742136280631</c:v>
                      </c:pt>
                      <c:pt idx="872">
                        <c:v>2.1918046810586982</c:v>
                      </c:pt>
                      <c:pt idx="873">
                        <c:v>2.0746664783897182</c:v>
                      </c:pt>
                      <c:pt idx="874">
                        <c:v>2.0436892714613029</c:v>
                      </c:pt>
                      <c:pt idx="875">
                        <c:v>2.1180549797642541</c:v>
                      </c:pt>
                      <c:pt idx="876">
                        <c:v>2.4208994619672501</c:v>
                      </c:pt>
                      <c:pt idx="877">
                        <c:v>2.6303820349137479</c:v>
                      </c:pt>
                      <c:pt idx="878">
                        <c:v>2.6450378849045948</c:v>
                      </c:pt>
                      <c:pt idx="879">
                        <c:v>3.5802061229772</c:v>
                      </c:pt>
                      <c:pt idx="880">
                        <c:v>3.5108584797711502</c:v>
                      </c:pt>
                      <c:pt idx="881">
                        <c:v>3.4115487410157219</c:v>
                      </c:pt>
                      <c:pt idx="882">
                        <c:v>3.4589441929489331</c:v>
                      </c:pt>
                      <c:pt idx="883">
                        <c:v>3.4760491354299252</c:v>
                      </c:pt>
                      <c:pt idx="884">
                        <c:v>3.3072446775652709</c:v>
                      </c:pt>
                      <c:pt idx="885">
                        <c:v>3.1582672472010298</c:v>
                      </c:pt>
                      <c:pt idx="886">
                        <c:v>2.9261089924698269</c:v>
                      </c:pt>
                      <c:pt idx="887">
                        <c:v>2.7161319497521479</c:v>
                      </c:pt>
                      <c:pt idx="888">
                        <c:v>2.5129241245522902</c:v>
                      </c:pt>
                      <c:pt idx="889">
                        <c:v>2.1670203826375212</c:v>
                      </c:pt>
                      <c:pt idx="890">
                        <c:v>2.1024917834619812</c:v>
                      </c:pt>
                      <c:pt idx="891">
                        <c:v>2.0079829786244878</c:v>
                      </c:pt>
                      <c:pt idx="892">
                        <c:v>1.841921811954027</c:v>
                      </c:pt>
                      <c:pt idx="893">
                        <c:v>1.9401779743748711</c:v>
                      </c:pt>
                      <c:pt idx="894">
                        <c:v>2.0407718761956972</c:v>
                      </c:pt>
                      <c:pt idx="895">
                        <c:v>2.3330787829179909</c:v>
                      </c:pt>
                      <c:pt idx="896">
                        <c:v>2.4530924529741029</c:v>
                      </c:pt>
                      <c:pt idx="897">
                        <c:v>2.439714922208716</c:v>
                      </c:pt>
                      <c:pt idx="898">
                        <c:v>2.2734338129450928</c:v>
                      </c:pt>
                      <c:pt idx="899">
                        <c:v>1.9000325831102911</c:v>
                      </c:pt>
                      <c:pt idx="900">
                        <c:v>0.64045052848148409</c:v>
                      </c:pt>
                      <c:pt idx="901">
                        <c:v>0.9657093432139664</c:v>
                      </c:pt>
                      <c:pt idx="902">
                        <c:v>0.75801624850632332</c:v>
                      </c:pt>
                      <c:pt idx="903">
                        <c:v>1.0157666473003599</c:v>
                      </c:pt>
                      <c:pt idx="904">
                        <c:v>1.2777170329375001</c:v>
                      </c:pt>
                      <c:pt idx="905">
                        <c:v>1.4459618741523601</c:v>
                      </c:pt>
                      <c:pt idx="906">
                        <c:v>1.5463036419148299</c:v>
                      </c:pt>
                      <c:pt idx="907">
                        <c:v>1.53598765111928</c:v>
                      </c:pt>
                      <c:pt idx="908">
                        <c:v>1.381802111992172</c:v>
                      </c:pt>
                      <c:pt idx="909">
                        <c:v>1.324000999031818</c:v>
                      </c:pt>
                      <c:pt idx="910">
                        <c:v>1.498465135966383</c:v>
                      </c:pt>
                      <c:pt idx="911">
                        <c:v>1.7509935870303159</c:v>
                      </c:pt>
                      <c:pt idx="912">
                        <c:v>2.033495718812103</c:v>
                      </c:pt>
                      <c:pt idx="913">
                        <c:v>2.0652807975492369</c:v>
                      </c:pt>
                      <c:pt idx="914">
                        <c:v>2.0174306888178668</c:v>
                      </c:pt>
                      <c:pt idx="915">
                        <c:v>2.0208191581035129</c:v>
                      </c:pt>
                      <c:pt idx="916">
                        <c:v>2.2362335380306502</c:v>
                      </c:pt>
                      <c:pt idx="917">
                        <c:v>2.4786763058843331</c:v>
                      </c:pt>
                      <c:pt idx="918">
                        <c:v>2.5739742451113079</c:v>
                      </c:pt>
                      <c:pt idx="919">
                        <c:v>2.65043869045962</c:v>
                      </c:pt>
                      <c:pt idx="920">
                        <c:v>2.4727281961747618</c:v>
                      </c:pt>
                      <c:pt idx="921">
                        <c:v>2.1334478399674421</c:v>
                      </c:pt>
                      <c:pt idx="922">
                        <c:v>1.900118372826231</c:v>
                      </c:pt>
                      <c:pt idx="923">
                        <c:v>1.690016251840176</c:v>
                      </c:pt>
                      <c:pt idx="924">
                        <c:v>1.5749976551956271</c:v>
                      </c:pt>
                      <c:pt idx="925">
                        <c:v>1.444222880528927</c:v>
                      </c:pt>
                      <c:pt idx="926">
                        <c:v>1.291196885204468</c:v>
                      </c:pt>
                      <c:pt idx="927">
                        <c:v>1.3169906647631631</c:v>
                      </c:pt>
                      <c:pt idx="928">
                        <c:v>1.530147728046596</c:v>
                      </c:pt>
                      <c:pt idx="929">
                        <c:v>1.449010161177962</c:v>
                      </c:pt>
                      <c:pt idx="930">
                        <c:v>1.354985860769125</c:v>
                      </c:pt>
                      <c:pt idx="931">
                        <c:v>1.2579268813191891</c:v>
                      </c:pt>
                      <c:pt idx="932">
                        <c:v>1.3238654146545841</c:v>
                      </c:pt>
                      <c:pt idx="933">
                        <c:v>1.3792745147201391</c:v>
                      </c:pt>
                      <c:pt idx="934">
                        <c:v>1.492573602542838</c:v>
                      </c:pt>
                      <c:pt idx="935">
                        <c:v>1.7217330208148149</c:v>
                      </c:pt>
                      <c:pt idx="936">
                        <c:v>1.6896624400984841</c:v>
                      </c:pt>
                      <c:pt idx="937">
                        <c:v>1.890441349162429</c:v>
                      </c:pt>
                      <c:pt idx="938">
                        <c:v>2.0553582435330768</c:v>
                      </c:pt>
                      <c:pt idx="939">
                        <c:v>2.496701569038382</c:v>
                      </c:pt>
                      <c:pt idx="940">
                        <c:v>2.8647579941843069</c:v>
                      </c:pt>
                      <c:pt idx="941">
                        <c:v>3.2413311272965761</c:v>
                      </c:pt>
                      <c:pt idx="942">
                        <c:v>3.3107499522939379</c:v>
                      </c:pt>
                      <c:pt idx="943">
                        <c:v>3.2523105573993361</c:v>
                      </c:pt>
                      <c:pt idx="944">
                        <c:v>3.2996178928628952</c:v>
                      </c:pt>
                      <c:pt idx="945">
                        <c:v>3.2895479361143392</c:v>
                      </c:pt>
                      <c:pt idx="946">
                        <c:v>3.3104741518561158</c:v>
                      </c:pt>
                      <c:pt idx="947">
                        <c:v>3.1958744375783779</c:v>
                      </c:pt>
                      <c:pt idx="948">
                        <c:v>3.0956520374953049</c:v>
                      </c:pt>
                      <c:pt idx="949">
                        <c:v>3.2511376264296339</c:v>
                      </c:pt>
                      <c:pt idx="950">
                        <c:v>3.492416027248948</c:v>
                      </c:pt>
                      <c:pt idx="951">
                        <c:v>3.6069451616603971</c:v>
                      </c:pt>
                      <c:pt idx="952">
                        <c:v>3.5787804545412421</c:v>
                      </c:pt>
                      <c:pt idx="953">
                        <c:v>4.5871284081051487</c:v>
                      </c:pt>
                      <c:pt idx="954">
                        <c:v>4.6034425906303946</c:v>
                      </c:pt>
                      <c:pt idx="955">
                        <c:v>3.4425602829460078</c:v>
                      </c:pt>
                      <c:pt idx="956">
                        <c:v>4.5577989802815102</c:v>
                      </c:pt>
                      <c:pt idx="957">
                        <c:v>4.6113722230337464</c:v>
                      </c:pt>
                      <c:pt idx="958">
                        <c:v>4.5442371620404183</c:v>
                      </c:pt>
                      <c:pt idx="959">
                        <c:v>3.0830415133528049</c:v>
                      </c:pt>
                      <c:pt idx="960">
                        <c:v>3.001692884107289</c:v>
                      </c:pt>
                      <c:pt idx="961">
                        <c:v>2.9361592890413082</c:v>
                      </c:pt>
                      <c:pt idx="962">
                        <c:v>2.641724800073431</c:v>
                      </c:pt>
                      <c:pt idx="963">
                        <c:v>2.4691911354062048</c:v>
                      </c:pt>
                      <c:pt idx="964">
                        <c:v>2.3539384450721039</c:v>
                      </c:pt>
                      <c:pt idx="965">
                        <c:v>2.406420939272532</c:v>
                      </c:pt>
                      <c:pt idx="966">
                        <c:v>2.6604880138545939</c:v>
                      </c:pt>
                      <c:pt idx="967">
                        <c:v>2.650006699404504</c:v>
                      </c:pt>
                      <c:pt idx="968">
                        <c:v>2.4742370373404392</c:v>
                      </c:pt>
                      <c:pt idx="969">
                        <c:v>2.0446955086328278</c:v>
                      </c:pt>
                      <c:pt idx="970">
                        <c:v>1.744237693562972</c:v>
                      </c:pt>
                      <c:pt idx="971">
                        <c:v>1.5550422845277929</c:v>
                      </c:pt>
                      <c:pt idx="972">
                        <c:v>1.7415681335758459</c:v>
                      </c:pt>
                      <c:pt idx="973">
                        <c:v>1.924323032660473</c:v>
                      </c:pt>
                      <c:pt idx="974">
                        <c:v>1.9608290113779789</c:v>
                      </c:pt>
                      <c:pt idx="975">
                        <c:v>1.8652818321555931</c:v>
                      </c:pt>
                      <c:pt idx="976">
                        <c:v>1.914032919776981</c:v>
                      </c:pt>
                      <c:pt idx="977">
                        <c:v>1.7734416394590189</c:v>
                      </c:pt>
                      <c:pt idx="978">
                        <c:v>1.592022747118373</c:v>
                      </c:pt>
                      <c:pt idx="979">
                        <c:v>1.449508516701133</c:v>
                      </c:pt>
                      <c:pt idx="980">
                        <c:v>1.4413546395878361</c:v>
                      </c:pt>
                      <c:pt idx="981">
                        <c:v>1.5867213368019779</c:v>
                      </c:pt>
                      <c:pt idx="982">
                        <c:v>1.6939300436213449</c:v>
                      </c:pt>
                      <c:pt idx="983">
                        <c:v>1.683965444471617</c:v>
                      </c:pt>
                      <c:pt idx="984">
                        <c:v>1.533591968804739</c:v>
                      </c:pt>
                      <c:pt idx="985">
                        <c:v>1.355317179784141</c:v>
                      </c:pt>
                      <c:pt idx="986">
                        <c:v>1.273721901377173</c:v>
                      </c:pt>
                      <c:pt idx="987">
                        <c:v>1.3114833660272229</c:v>
                      </c:pt>
                      <c:pt idx="988">
                        <c:v>1.3168525627205421</c:v>
                      </c:pt>
                      <c:pt idx="989">
                        <c:v>1.242010697804447</c:v>
                      </c:pt>
                      <c:pt idx="990">
                        <c:v>1.1509058446707741</c:v>
                      </c:pt>
                      <c:pt idx="991">
                        <c:v>1.0652643248342619</c:v>
                      </c:pt>
                      <c:pt idx="992">
                        <c:v>1.0899831650796781</c:v>
                      </c:pt>
                      <c:pt idx="993">
                        <c:v>1.209928289189601</c:v>
                      </c:pt>
                      <c:pt idx="994">
                        <c:v>1.479329020834711</c:v>
                      </c:pt>
                      <c:pt idx="995">
                        <c:v>1.714293029649637</c:v>
                      </c:pt>
                      <c:pt idx="996">
                        <c:v>1.949827626720867</c:v>
                      </c:pt>
                      <c:pt idx="997">
                        <c:v>1.945036534004712</c:v>
                      </c:pt>
                      <c:pt idx="998">
                        <c:v>1.8572960126378131</c:v>
                      </c:pt>
                      <c:pt idx="999">
                        <c:v>1.8331337166899311</c:v>
                      </c:pt>
                      <c:pt idx="1000">
                        <c:v>1.9208951968718131</c:v>
                      </c:pt>
                      <c:pt idx="1001">
                        <c:v>2.0226742227982668</c:v>
                      </c:pt>
                      <c:pt idx="1002">
                        <c:v>1.962475977477766</c:v>
                      </c:pt>
                      <c:pt idx="1003">
                        <c:v>1.9887290485946481</c:v>
                      </c:pt>
                      <c:pt idx="1004">
                        <c:v>2.7368965063319868</c:v>
                      </c:pt>
                      <c:pt idx="1005">
                        <c:v>2.6295839541005659</c:v>
                      </c:pt>
                      <c:pt idx="1006">
                        <c:v>2.5889157263363138</c:v>
                      </c:pt>
                      <c:pt idx="1007">
                        <c:v>2.6959089360737249</c:v>
                      </c:pt>
                      <c:pt idx="1008">
                        <c:v>2.8751098863318072</c:v>
                      </c:pt>
                      <c:pt idx="1009">
                        <c:v>2.932952400110636</c:v>
                      </c:pt>
                      <c:pt idx="1010">
                        <c:v>2.8483753697697032</c:v>
                      </c:pt>
                      <c:pt idx="1011">
                        <c:v>2.7085865590666098</c:v>
                      </c:pt>
                      <c:pt idx="1012">
                        <c:v>2.4178114664391162</c:v>
                      </c:pt>
                      <c:pt idx="1013">
                        <c:v>2.1511271680682742</c:v>
                      </c:pt>
                      <c:pt idx="1014">
                        <c:v>2.0038102943450098</c:v>
                      </c:pt>
                      <c:pt idx="1015">
                        <c:v>1.9500813116568601</c:v>
                      </c:pt>
                      <c:pt idx="1016">
                        <c:v>1.820479357773902</c:v>
                      </c:pt>
                      <c:pt idx="1017">
                        <c:v>1.854032509371673</c:v>
                      </c:pt>
                      <c:pt idx="1018">
                        <c:v>1.8217425988452269</c:v>
                      </c:pt>
                      <c:pt idx="1019">
                        <c:v>1.7993029637568609</c:v>
                      </c:pt>
                      <c:pt idx="1020">
                        <c:v>1.857178674985188</c:v>
                      </c:pt>
                      <c:pt idx="1021">
                        <c:v>1.9275459986480541</c:v>
                      </c:pt>
                      <c:pt idx="1022">
                        <c:v>1.906590341914898</c:v>
                      </c:pt>
                      <c:pt idx="1023">
                        <c:v>1.83320536374289</c:v>
                      </c:pt>
                      <c:pt idx="1024">
                        <c:v>1.873868685830814</c:v>
                      </c:pt>
                      <c:pt idx="1025">
                        <c:v>1.9785067879544349</c:v>
                      </c:pt>
                      <c:pt idx="1026">
                        <c:v>1.947175399448414</c:v>
                      </c:pt>
                      <c:pt idx="1027">
                        <c:v>1.896226240423796</c:v>
                      </c:pt>
                      <c:pt idx="1028">
                        <c:v>1.7440654276542871</c:v>
                      </c:pt>
                      <c:pt idx="1029">
                        <c:v>1.596320807402194</c:v>
                      </c:pt>
                      <c:pt idx="1030">
                        <c:v>1.5141684025237829</c:v>
                      </c:pt>
                      <c:pt idx="1031">
                        <c:v>1.481003819661328</c:v>
                      </c:pt>
                      <c:pt idx="1032">
                        <c:v>1.3184082152493239</c:v>
                      </c:pt>
                      <c:pt idx="1033">
                        <c:v>1.0480095154367</c:v>
                      </c:pt>
                      <c:pt idx="1034">
                        <c:v>0.96428398930524584</c:v>
                      </c:pt>
                      <c:pt idx="1035">
                        <c:v>0.94982630670525892</c:v>
                      </c:pt>
                      <c:pt idx="1036">
                        <c:v>0.86939334228336584</c:v>
                      </c:pt>
                      <c:pt idx="1037">
                        <c:v>0.74006470201154007</c:v>
                      </c:pt>
                      <c:pt idx="1038">
                        <c:v>0.46278713502988089</c:v>
                      </c:pt>
                      <c:pt idx="1039">
                        <c:v>-0.1823791951917452</c:v>
                      </c:pt>
                      <c:pt idx="1040">
                        <c:v>-0.22034660186290869</c:v>
                      </c:pt>
                      <c:pt idx="1041">
                        <c:v>-5.3224684992560077E-2</c:v>
                      </c:pt>
                      <c:pt idx="1042">
                        <c:v>-1.684314157882753</c:v>
                      </c:pt>
                      <c:pt idx="1043">
                        <c:v>-1.462840391005805</c:v>
                      </c:pt>
                      <c:pt idx="1044">
                        <c:v>-1.1738245415806241</c:v>
                      </c:pt>
                      <c:pt idx="1045">
                        <c:v>-1.146853478248284</c:v>
                      </c:pt>
                      <c:pt idx="1046">
                        <c:v>1.7206876235421089</c:v>
                      </c:pt>
                      <c:pt idx="1047">
                        <c:v>2.0491111823560928</c:v>
                      </c:pt>
                      <c:pt idx="1048">
                        <c:v>-0.94276792895747474</c:v>
                      </c:pt>
                      <c:pt idx="1049">
                        <c:v>-6.3091071891308106</c:v>
                      </c:pt>
                      <c:pt idx="1050">
                        <c:v>3.34373340240613</c:v>
                      </c:pt>
                      <c:pt idx="1051">
                        <c:v>3.3427921888038998</c:v>
                      </c:pt>
                      <c:pt idx="1052">
                        <c:v>3.441075989358406</c:v>
                      </c:pt>
                      <c:pt idx="1053">
                        <c:v>3.6785758234654748</c:v>
                      </c:pt>
                      <c:pt idx="1054">
                        <c:v>3.8174238532922331</c:v>
                      </c:pt>
                      <c:pt idx="1055">
                        <c:v>4.0847645077062298</c:v>
                      </c:pt>
                      <c:pt idx="1056">
                        <c:v>3.9212480928305351</c:v>
                      </c:pt>
                      <c:pt idx="1057">
                        <c:v>4.6199435226770982</c:v>
                      </c:pt>
                      <c:pt idx="1058">
                        <c:v>4.7152231170316918</c:v>
                      </c:pt>
                      <c:pt idx="1059">
                        <c:v>4.7377788583405973</c:v>
                      </c:pt>
                      <c:pt idx="1060">
                        <c:v>4.65001213248381</c:v>
                      </c:pt>
                      <c:pt idx="1061">
                        <c:v>4.573815599793722</c:v>
                      </c:pt>
                      <c:pt idx="1062">
                        <c:v>3.8721238074231872</c:v>
                      </c:pt>
                      <c:pt idx="1063">
                        <c:v>-1.2005548580493499</c:v>
                      </c:pt>
                      <c:pt idx="1064">
                        <c:v>-1.338219959236405</c:v>
                      </c:pt>
                      <c:pt idx="1065">
                        <c:v>-1.4494766971187729</c:v>
                      </c:pt>
                      <c:pt idx="1066">
                        <c:v>-1.3430763161045749</c:v>
                      </c:pt>
                      <c:pt idx="1067">
                        <c:v>-1.2053400789322239</c:v>
                      </c:pt>
                      <c:pt idx="1068">
                        <c:v>-1.010065361031947</c:v>
                      </c:pt>
                      <c:pt idx="1069">
                        <c:v>-1.006625412762284</c:v>
                      </c:pt>
                      <c:pt idx="1070">
                        <c:v>-1.087925638286285</c:v>
                      </c:pt>
                      <c:pt idx="1071">
                        <c:v>-1.2683707531673769</c:v>
                      </c:pt>
                      <c:pt idx="1072">
                        <c:v>-1.3849513409190759</c:v>
                      </c:pt>
                      <c:pt idx="1073">
                        <c:v>-1.3467874257326531</c:v>
                      </c:pt>
                      <c:pt idx="1074">
                        <c:v>-1.3908927193889491</c:v>
                      </c:pt>
                      <c:pt idx="1075">
                        <c:v>-1.2232699745436419</c:v>
                      </c:pt>
                      <c:pt idx="1076">
                        <c:v>-0.88151905570509803</c:v>
                      </c:pt>
                      <c:pt idx="1077">
                        <c:v>-0.26741518104228029</c:v>
                      </c:pt>
                      <c:pt idx="1078">
                        <c:v>9.8114693362492834E-3</c:v>
                      </c:pt>
                      <c:pt idx="1079">
                        <c:v>0.41651870282216907</c:v>
                      </c:pt>
                      <c:pt idx="1080">
                        <c:v>0.644192641154682</c:v>
                      </c:pt>
                      <c:pt idx="1081">
                        <c:v>0.66325486878458817</c:v>
                      </c:pt>
                      <c:pt idx="1082">
                        <c:v>0.4735219463567289</c:v>
                      </c:pt>
                      <c:pt idx="1083">
                        <c:v>2.0123562497174281</c:v>
                      </c:pt>
                      <c:pt idx="1084">
                        <c:v>0.39250917951613212</c:v>
                      </c:pt>
                      <c:pt idx="1085">
                        <c:v>0.47739325731979798</c:v>
                      </c:pt>
                      <c:pt idx="1086">
                        <c:v>0.59543611484308923</c:v>
                      </c:pt>
                      <c:pt idx="1087">
                        <c:v>0.76250561638796943</c:v>
                      </c:pt>
                      <c:pt idx="1088">
                        <c:v>0.91026235488614049</c:v>
                      </c:pt>
                      <c:pt idx="1089">
                        <c:v>0.86060462921700143</c:v>
                      </c:pt>
                      <c:pt idx="1090">
                        <c:v>0.73815168842354584</c:v>
                      </c:pt>
                      <c:pt idx="1091">
                        <c:v>0.47751363568229832</c:v>
                      </c:pt>
                      <c:pt idx="1092">
                        <c:v>0.28025374780763429</c:v>
                      </c:pt>
                      <c:pt idx="1093">
                        <c:v>0.16022121787033891</c:v>
                      </c:pt>
                      <c:pt idx="1094">
                        <c:v>0.30197205494553248</c:v>
                      </c:pt>
                      <c:pt idx="1095">
                        <c:v>0.45702542542849478</c:v>
                      </c:pt>
                      <c:pt idx="1096">
                        <c:v>0.47618266529050463</c:v>
                      </c:pt>
                      <c:pt idx="1097">
                        <c:v>0.64544389585247142</c:v>
                      </c:pt>
                      <c:pt idx="1098">
                        <c:v>0.92934150594570808</c:v>
                      </c:pt>
                      <c:pt idx="1099">
                        <c:v>1.1247976445215631</c:v>
                      </c:pt>
                      <c:pt idx="1100">
                        <c:v>1.1799824150321241</c:v>
                      </c:pt>
                      <c:pt idx="1101">
                        <c:v>1.4342845569405109</c:v>
                      </c:pt>
                      <c:pt idx="1102">
                        <c:v>1.498642135351709</c:v>
                      </c:pt>
                      <c:pt idx="1103">
                        <c:v>1.41388010517624</c:v>
                      </c:pt>
                      <c:pt idx="1104">
                        <c:v>1.2726065786972951</c:v>
                      </c:pt>
                      <c:pt idx="1105">
                        <c:v>1.2119662518895771</c:v>
                      </c:pt>
                      <c:pt idx="1106">
                        <c:v>1.212384051324664</c:v>
                      </c:pt>
                      <c:pt idx="1107">
                        <c:v>1.220466644173001</c:v>
                      </c:pt>
                      <c:pt idx="1108">
                        <c:v>1.3295047502122099</c:v>
                      </c:pt>
                      <c:pt idx="1109">
                        <c:v>1.4742559124146311</c:v>
                      </c:pt>
                      <c:pt idx="1110">
                        <c:v>1.5426932451968729</c:v>
                      </c:pt>
                      <c:pt idx="1111">
                        <c:v>1.4243679751476921</c:v>
                      </c:pt>
                      <c:pt idx="1112">
                        <c:v>1.3484446379544679</c:v>
                      </c:pt>
                      <c:pt idx="1113">
                        <c:v>1.4995141029827621</c:v>
                      </c:pt>
                      <c:pt idx="1114">
                        <c:v>1.6930433778780589</c:v>
                      </c:pt>
                      <c:pt idx="1115">
                        <c:v>1.6919748760710001</c:v>
                      </c:pt>
                      <c:pt idx="1116">
                        <c:v>1.5520125228324151</c:v>
                      </c:pt>
                      <c:pt idx="1117">
                        <c:v>1.570457593441934</c:v>
                      </c:pt>
                      <c:pt idx="1118">
                        <c:v>1.7771928636899961</c:v>
                      </c:pt>
                      <c:pt idx="1119">
                        <c:v>1.859927213823958</c:v>
                      </c:pt>
                      <c:pt idx="1120">
                        <c:v>1.8806428397580279</c:v>
                      </c:pt>
                      <c:pt idx="1121">
                        <c:v>1.986445457624666</c:v>
                      </c:pt>
                      <c:pt idx="1122">
                        <c:v>2.1645789516082381</c:v>
                      </c:pt>
                      <c:pt idx="1123">
                        <c:v>2.3434576998047549</c:v>
                      </c:pt>
                      <c:pt idx="1124">
                        <c:v>2.5049586879758561</c:v>
                      </c:pt>
                      <c:pt idx="1125">
                        <c:v>2.3999639606458421</c:v>
                      </c:pt>
                      <c:pt idx="1126">
                        <c:v>2.3108469636022551</c:v>
                      </c:pt>
                      <c:pt idx="1127">
                        <c:v>2.0755473702014489</c:v>
                      </c:pt>
                      <c:pt idx="1128">
                        <c:v>1.721160077206656</c:v>
                      </c:pt>
                      <c:pt idx="1129">
                        <c:v>1.540758687058865</c:v>
                      </c:pt>
                      <c:pt idx="1130">
                        <c:v>1.4777251005172951</c:v>
                      </c:pt>
                      <c:pt idx="1131">
                        <c:v>1.397190003450254</c:v>
                      </c:pt>
                      <c:pt idx="1132">
                        <c:v>1.436004733598002</c:v>
                      </c:pt>
                      <c:pt idx="1133">
                        <c:v>1.5020316267797771</c:v>
                      </c:pt>
                      <c:pt idx="1134">
                        <c:v>1.4692363902968031</c:v>
                      </c:pt>
                      <c:pt idx="1135">
                        <c:v>1.47708604286926</c:v>
                      </c:pt>
                      <c:pt idx="1136">
                        <c:v>1.522856178319141</c:v>
                      </c:pt>
                      <c:pt idx="1137">
                        <c:v>1.6686344582831301</c:v>
                      </c:pt>
                      <c:pt idx="1138">
                        <c:v>1.7874262534074621</c:v>
                      </c:pt>
                      <c:pt idx="1139">
                        <c:v>1.7349853717734429</c:v>
                      </c:pt>
                      <c:pt idx="1140">
                        <c:v>1.49568713820374</c:v>
                      </c:pt>
                      <c:pt idx="1141">
                        <c:v>1.373254241948618</c:v>
                      </c:pt>
                      <c:pt idx="1142">
                        <c:v>2.3173088919705851</c:v>
                      </c:pt>
                      <c:pt idx="1143">
                        <c:v>1.313053445812127</c:v>
                      </c:pt>
                      <c:pt idx="1144">
                        <c:v>2.7161168057299032</c:v>
                      </c:pt>
                      <c:pt idx="1145">
                        <c:v>2.804268801289886</c:v>
                      </c:pt>
                      <c:pt idx="1146">
                        <c:v>1.603447432174113</c:v>
                      </c:pt>
                      <c:pt idx="1147">
                        <c:v>2.5999640635865351</c:v>
                      </c:pt>
                      <c:pt idx="1148">
                        <c:v>2.3231666968626752</c:v>
                      </c:pt>
                      <c:pt idx="1149">
                        <c:v>2.1342759749545528</c:v>
                      </c:pt>
                      <c:pt idx="1150">
                        <c:v>1.1212477428860339</c:v>
                      </c:pt>
                      <c:pt idx="1151">
                        <c:v>1.2133644172803391</c:v>
                      </c:pt>
                      <c:pt idx="1152">
                        <c:v>1.276364062574195</c:v>
                      </c:pt>
                      <c:pt idx="1153">
                        <c:v>1.3423383162342699</c:v>
                      </c:pt>
                      <c:pt idx="1154">
                        <c:v>1.3598782309956059</c:v>
                      </c:pt>
                      <c:pt idx="1155">
                        <c:v>1.3555258922968869</c:v>
                      </c:pt>
                      <c:pt idx="1156">
                        <c:v>1.1986979263671611</c:v>
                      </c:pt>
                      <c:pt idx="1157">
                        <c:v>0.94073325039900935</c:v>
                      </c:pt>
                      <c:pt idx="1158">
                        <c:v>0.88028183536492732</c:v>
                      </c:pt>
                      <c:pt idx="1159">
                        <c:v>1.024638909262702</c:v>
                      </c:pt>
                      <c:pt idx="1160">
                        <c:v>1.1283213755542381</c:v>
                      </c:pt>
                      <c:pt idx="1161">
                        <c:v>1.2642777542259349</c:v>
                      </c:pt>
                      <c:pt idx="1162">
                        <c:v>1.182291065354762</c:v>
                      </c:pt>
                      <c:pt idx="1163">
                        <c:v>1.1787682426961741</c:v>
                      </c:pt>
                      <c:pt idx="1164">
                        <c:v>1.1431893045949499</c:v>
                      </c:pt>
                      <c:pt idx="1165">
                        <c:v>1.0175045708811421</c:v>
                      </c:pt>
                      <c:pt idx="1166">
                        <c:v>0.9471920176088473</c:v>
                      </c:pt>
                      <c:pt idx="1167">
                        <c:v>0.89845415048621347</c:v>
                      </c:pt>
                      <c:pt idx="1168">
                        <c:v>0.79348010810331493</c:v>
                      </c:pt>
                      <c:pt idx="1169">
                        <c:v>0.74136045046612076</c:v>
                      </c:pt>
                      <c:pt idx="1170">
                        <c:v>0.56529684758123655</c:v>
                      </c:pt>
                      <c:pt idx="1171">
                        <c:v>0.43098956372027591</c:v>
                      </c:pt>
                      <c:pt idx="1172">
                        <c:v>0.25967220470314661</c:v>
                      </c:pt>
                      <c:pt idx="1173">
                        <c:v>0.32675787113089733</c:v>
                      </c:pt>
                      <c:pt idx="1174">
                        <c:v>0.45156611094135091</c:v>
                      </c:pt>
                      <c:pt idx="1175">
                        <c:v>0.61915697817483195</c:v>
                      </c:pt>
                      <c:pt idx="1176">
                        <c:v>0.86795447266311154</c:v>
                      </c:pt>
                      <c:pt idx="1177">
                        <c:v>1.0958856623897399</c:v>
                      </c:pt>
                      <c:pt idx="1178">
                        <c:v>1.3152837202826819</c:v>
                      </c:pt>
                      <c:pt idx="1179">
                        <c:v>1.5316002070704959</c:v>
                      </c:pt>
                      <c:pt idx="1180">
                        <c:v>1.5491586851973389</c:v>
                      </c:pt>
                      <c:pt idx="1181">
                        <c:v>1.421445744613947</c:v>
                      </c:pt>
                      <c:pt idx="1182">
                        <c:v>1.13766796181705</c:v>
                      </c:pt>
                      <c:pt idx="1183">
                        <c:v>0.77426142463761227</c:v>
                      </c:pt>
                      <c:pt idx="1184">
                        <c:v>0.48756709591656872</c:v>
                      </c:pt>
                      <c:pt idx="1185">
                        <c:v>0.1673631744110036</c:v>
                      </c:pt>
                      <c:pt idx="1186">
                        <c:v>0.2144765445992767</c:v>
                      </c:pt>
                      <c:pt idx="1187">
                        <c:v>0.41825391713314958</c:v>
                      </c:pt>
                      <c:pt idx="1188">
                        <c:v>0.48231497411564328</c:v>
                      </c:pt>
                      <c:pt idx="1189">
                        <c:v>0.42423747949594232</c:v>
                      </c:pt>
                      <c:pt idx="1190">
                        <c:v>0.35647965138540871</c:v>
                      </c:pt>
                      <c:pt idx="1191">
                        <c:v>0.32439385438814428</c:v>
                      </c:pt>
                      <c:pt idx="1192">
                        <c:v>0.249189769814746</c:v>
                      </c:pt>
                      <c:pt idx="1193">
                        <c:v>0.1299625742944589</c:v>
                      </c:pt>
                      <c:pt idx="1194">
                        <c:v>3.8394787518834267E-2</c:v>
                      </c:pt>
                      <c:pt idx="1195">
                        <c:v>4.7223769833537488E-2</c:v>
                      </c:pt>
                      <c:pt idx="1196">
                        <c:v>-0.1051106483036275</c:v>
                      </c:pt>
                      <c:pt idx="1197">
                        <c:v>-0.27084101447116948</c:v>
                      </c:pt>
                      <c:pt idx="1198">
                        <c:v>-0.61909649726314298</c:v>
                      </c:pt>
                      <c:pt idx="1199">
                        <c:v>-0.76571112000938568</c:v>
                      </c:pt>
                      <c:pt idx="1200">
                        <c:v>-0.82210039033340199</c:v>
                      </c:pt>
                      <c:pt idx="1201">
                        <c:v>-0.81537571616378091</c:v>
                      </c:pt>
                      <c:pt idx="1202">
                        <c:v>-0.96413157658831727</c:v>
                      </c:pt>
                      <c:pt idx="1203">
                        <c:v>-1.0121254663596611</c:v>
                      </c:pt>
                      <c:pt idx="1204">
                        <c:v>-1.011324527283008</c:v>
                      </c:pt>
                      <c:pt idx="1205">
                        <c:v>-0.8689291345772977</c:v>
                      </c:pt>
                      <c:pt idx="1206">
                        <c:v>-0.60444642185412067</c:v>
                      </c:pt>
                      <c:pt idx="1207">
                        <c:v>-0.61513343914048535</c:v>
                      </c:pt>
                      <c:pt idx="1208">
                        <c:v>-0.65476739462533673</c:v>
                      </c:pt>
                      <c:pt idx="1209">
                        <c:v>-0.60187431461582908</c:v>
                      </c:pt>
                      <c:pt idx="1210">
                        <c:v>-0.76840390182668339</c:v>
                      </c:pt>
                      <c:pt idx="1211">
                        <c:v>-0.85435984877525362</c:v>
                      </c:pt>
                      <c:pt idx="1212">
                        <c:v>-0.80119262445021355</c:v>
                      </c:pt>
                      <c:pt idx="1213">
                        <c:v>-0.82552418265324734</c:v>
                      </c:pt>
                      <c:pt idx="1214">
                        <c:v>-0.94962380484063869</c:v>
                      </c:pt>
                      <c:pt idx="1215">
                        <c:v>-0.78270515045387767</c:v>
                      </c:pt>
                      <c:pt idx="1216">
                        <c:v>-1.1265142863343689</c:v>
                      </c:pt>
                      <c:pt idx="1217">
                        <c:v>-0.98933370165368706</c:v>
                      </c:pt>
                      <c:pt idx="1218">
                        <c:v>-0.89701115552607691</c:v>
                      </c:pt>
                      <c:pt idx="1219">
                        <c:v>-0.78267453202613946</c:v>
                      </c:pt>
                      <c:pt idx="1220">
                        <c:v>-0.41351390063755639</c:v>
                      </c:pt>
                      <c:pt idx="1221">
                        <c:v>-0.40621577214023202</c:v>
                      </c:pt>
                      <c:pt idx="1222">
                        <c:v>-0.35241393907543372</c:v>
                      </c:pt>
                      <c:pt idx="1223">
                        <c:v>-0.28446516504513519</c:v>
                      </c:pt>
                      <c:pt idx="1224">
                        <c:v>-0.31861739606879441</c:v>
                      </c:pt>
                      <c:pt idx="1225">
                        <c:v>-0.50771190420954104</c:v>
                      </c:pt>
                      <c:pt idx="1226">
                        <c:v>-0.6149122897616307</c:v>
                      </c:pt>
                      <c:pt idx="1227">
                        <c:v>-0.54405996794427036</c:v>
                      </c:pt>
                      <c:pt idx="1228">
                        <c:v>-0.37078442163890118</c:v>
                      </c:pt>
                      <c:pt idx="1229">
                        <c:v>-0.122178743776228</c:v>
                      </c:pt>
                      <c:pt idx="1230">
                        <c:v>-6.2814389977118912E-2</c:v>
                      </c:pt>
                      <c:pt idx="1231">
                        <c:v>-0.14006915381444909</c:v>
                      </c:pt>
                      <c:pt idx="1232">
                        <c:v>-0.43062333891977272</c:v>
                      </c:pt>
                      <c:pt idx="1233">
                        <c:v>-0.66893838725031918</c:v>
                      </c:pt>
                      <c:pt idx="1234">
                        <c:v>-0.66176941723851745</c:v>
                      </c:pt>
                      <c:pt idx="1235">
                        <c:v>-0.61636050975333956</c:v>
                      </c:pt>
                      <c:pt idx="1236">
                        <c:v>-0.63377860984006285</c:v>
                      </c:pt>
                      <c:pt idx="1237">
                        <c:v>-0.75339396600911546</c:v>
                      </c:pt>
                      <c:pt idx="1238">
                        <c:v>-0.93477035972897538</c:v>
                      </c:pt>
                      <c:pt idx="1239">
                        <c:v>-1.13884173817582</c:v>
                      </c:pt>
                      <c:pt idx="1240">
                        <c:v>-1.2662464967192979</c:v>
                      </c:pt>
                      <c:pt idx="1241">
                        <c:v>-1.3257409047810189</c:v>
                      </c:pt>
                      <c:pt idx="1242">
                        <c:v>-1.431961915619212</c:v>
                      </c:pt>
                      <c:pt idx="1243">
                        <c:v>-1.496659729692563</c:v>
                      </c:pt>
                      <c:pt idx="1244">
                        <c:v>-1.339919911461223</c:v>
                      </c:pt>
                      <c:pt idx="1245">
                        <c:v>-1.2318752746827251</c:v>
                      </c:pt>
                      <c:pt idx="1246">
                        <c:v>-1.186389500927038</c:v>
                      </c:pt>
                      <c:pt idx="1247">
                        <c:v>-1.1670131319801931</c:v>
                      </c:pt>
                      <c:pt idx="1248">
                        <c:v>-1.2131321750119519</c:v>
                      </c:pt>
                      <c:pt idx="1249">
                        <c:v>-1.1489238402025499</c:v>
                      </c:pt>
                      <c:pt idx="1250">
                        <c:v>-0.97473843157083262</c:v>
                      </c:pt>
                      <c:pt idx="1251">
                        <c:v>-0.77505578951395271</c:v>
                      </c:pt>
                      <c:pt idx="1252">
                        <c:v>-0.78278299516027994</c:v>
                      </c:pt>
                      <c:pt idx="1253">
                        <c:v>-0.93438564355254972</c:v>
                      </c:pt>
                      <c:pt idx="1254">
                        <c:v>-1.198122064836769</c:v>
                      </c:pt>
                      <c:pt idx="1255">
                        <c:v>-1.534928704170639</c:v>
                      </c:pt>
                      <c:pt idx="1256">
                        <c:v>-1.8401829958120071</c:v>
                      </c:pt>
                      <c:pt idx="1257">
                        <c:v>-2.2463292287208181</c:v>
                      </c:pt>
                      <c:pt idx="1258">
                        <c:v>-2.2434478253305419</c:v>
                      </c:pt>
                      <c:pt idx="1259">
                        <c:v>-2.15465169614362</c:v>
                      </c:pt>
                      <c:pt idx="1260">
                        <c:v>-1.94156320102873</c:v>
                      </c:pt>
                      <c:pt idx="1261">
                        <c:v>-1.710206047173175</c:v>
                      </c:pt>
                      <c:pt idx="1262">
                        <c:v>-1.277237119353418</c:v>
                      </c:pt>
                      <c:pt idx="1263">
                        <c:v>-1.0560063832322431</c:v>
                      </c:pt>
                      <c:pt idx="1264">
                        <c:v>-1.3322467915596841</c:v>
                      </c:pt>
                      <c:pt idx="1265">
                        <c:v>-0.86228548846954256</c:v>
                      </c:pt>
                      <c:pt idx="1266">
                        <c:v>-0.87666790112040249</c:v>
                      </c:pt>
                      <c:pt idx="1267">
                        <c:v>-0.85939169752897537</c:v>
                      </c:pt>
                      <c:pt idx="1268">
                        <c:v>-0.81235673906484784</c:v>
                      </c:pt>
                      <c:pt idx="1269">
                        <c:v>-0.97409833311264482</c:v>
                      </c:pt>
                      <c:pt idx="1270">
                        <c:v>-0.94571756568621201</c:v>
                      </c:pt>
                      <c:pt idx="1271">
                        <c:v>-0.97959591694840908</c:v>
                      </c:pt>
                      <c:pt idx="1272">
                        <c:v>-0.97564815183636033</c:v>
                      </c:pt>
                      <c:pt idx="1273">
                        <c:v>-1.200671177435179</c:v>
                      </c:pt>
                      <c:pt idx="1274">
                        <c:v>-1.26153355371291</c:v>
                      </c:pt>
                      <c:pt idx="1275">
                        <c:v>-1.3850675007500131</c:v>
                      </c:pt>
                      <c:pt idx="1276">
                        <c:v>-1.6516457079244919</c:v>
                      </c:pt>
                      <c:pt idx="1277">
                        <c:v>-1.8537699936088929</c:v>
                      </c:pt>
                      <c:pt idx="1278">
                        <c:v>-1.9341538036077279</c:v>
                      </c:pt>
                      <c:pt idx="1279">
                        <c:v>-1.7879605871809681</c:v>
                      </c:pt>
                      <c:pt idx="1280">
                        <c:v>-1.657804726613507</c:v>
                      </c:pt>
                      <c:pt idx="1281">
                        <c:v>-1.9377877666331269</c:v>
                      </c:pt>
                      <c:pt idx="1282">
                        <c:v>-2.161683209742586</c:v>
                      </c:pt>
                      <c:pt idx="1283">
                        <c:v>-2.509386570764653</c:v>
                      </c:pt>
                      <c:pt idx="1284">
                        <c:v>-2.529149218008905</c:v>
                      </c:pt>
                      <c:pt idx="1285">
                        <c:v>-2.4253279729968078</c:v>
                      </c:pt>
                      <c:pt idx="1286">
                        <c:v>-2.5229258791278371</c:v>
                      </c:pt>
                      <c:pt idx="1287">
                        <c:v>-2.6668460367578182</c:v>
                      </c:pt>
                      <c:pt idx="1288">
                        <c:v>-2.9284208591042189</c:v>
                      </c:pt>
                      <c:pt idx="1289">
                        <c:v>-3.322523472739328</c:v>
                      </c:pt>
                      <c:pt idx="1290">
                        <c:v>-3.523232571350484</c:v>
                      </c:pt>
                      <c:pt idx="1291">
                        <c:v>-3.4130672961985469</c:v>
                      </c:pt>
                      <c:pt idx="1292">
                        <c:v>-3.3642156531802589</c:v>
                      </c:pt>
                      <c:pt idx="1293">
                        <c:v>-3.0517515222667941</c:v>
                      </c:pt>
                      <c:pt idx="1294">
                        <c:v>-2.9599085602723192</c:v>
                      </c:pt>
                      <c:pt idx="1295">
                        <c:v>-2.7934826237617392</c:v>
                      </c:pt>
                      <c:pt idx="1296">
                        <c:v>-2.68323840507023</c:v>
                      </c:pt>
                      <c:pt idx="1297">
                        <c:v>-2.6593613048908922</c:v>
                      </c:pt>
                      <c:pt idx="1298">
                        <c:v>-2.5848427562339822</c:v>
                      </c:pt>
                      <c:pt idx="1299">
                        <c:v>-2.2849521903815879</c:v>
                      </c:pt>
                      <c:pt idx="1300">
                        <c:v>-2.118029745862704</c:v>
                      </c:pt>
                      <c:pt idx="1301">
                        <c:v>-2.2617926445274552</c:v>
                      </c:pt>
                      <c:pt idx="1302">
                        <c:v>-2.311202744314004</c:v>
                      </c:pt>
                      <c:pt idx="1303">
                        <c:v>-1.393703232643114</c:v>
                      </c:pt>
                      <c:pt idx="1304">
                        <c:v>-1.925502895633997</c:v>
                      </c:pt>
                      <c:pt idx="1305">
                        <c:v>-1.5696749859502219</c:v>
                      </c:pt>
                      <c:pt idx="1306">
                        <c:v>-1.2658580442017311</c:v>
                      </c:pt>
                      <c:pt idx="1307">
                        <c:v>0.92218601679128454</c:v>
                      </c:pt>
                      <c:pt idx="1308">
                        <c:v>0.66862243047984204</c:v>
                      </c:pt>
                      <c:pt idx="1309">
                        <c:v>-1.0449926261296829</c:v>
                      </c:pt>
                      <c:pt idx="1310">
                        <c:v>-1.1786887976700049</c:v>
                      </c:pt>
                      <c:pt idx="1311">
                        <c:v>-1.2568741012047899</c:v>
                      </c:pt>
                      <c:pt idx="1312">
                        <c:v>-1.279805500465407</c:v>
                      </c:pt>
                      <c:pt idx="1313">
                        <c:v>-1.421613300821398</c:v>
                      </c:pt>
                      <c:pt idx="1314">
                        <c:v>-1.300761727166112</c:v>
                      </c:pt>
                      <c:pt idx="1315">
                        <c:v>-1.099704215429435</c:v>
                      </c:pt>
                      <c:pt idx="1316">
                        <c:v>-0.89155873255459162</c:v>
                      </c:pt>
                      <c:pt idx="1317">
                        <c:v>-0.38293003142199528</c:v>
                      </c:pt>
                      <c:pt idx="1318">
                        <c:v>-1.0452527418880879</c:v>
                      </c:pt>
                      <c:pt idx="1319">
                        <c:v>-1.313669079658442</c:v>
                      </c:pt>
                      <c:pt idx="1320">
                        <c:v>-1.506894452951691</c:v>
                      </c:pt>
                      <c:pt idx="1321">
                        <c:v>-1.570127164459536</c:v>
                      </c:pt>
                      <c:pt idx="1322">
                        <c:v>-1.4778915763014371</c:v>
                      </c:pt>
                      <c:pt idx="1323">
                        <c:v>-2.68254087653952</c:v>
                      </c:pt>
                      <c:pt idx="1324">
                        <c:v>-2.4550021906992621</c:v>
                      </c:pt>
                      <c:pt idx="1325">
                        <c:v>-1.7446958118259099</c:v>
                      </c:pt>
                      <c:pt idx="1326">
                        <c:v>-1.709562209906718</c:v>
                      </c:pt>
                      <c:pt idx="1327">
                        <c:v>-3.1477748860525638</c:v>
                      </c:pt>
                      <c:pt idx="1328">
                        <c:v>-2.8001878004920742</c:v>
                      </c:pt>
                      <c:pt idx="1329">
                        <c:v>-3.262897375006824</c:v>
                      </c:pt>
                      <c:pt idx="1330">
                        <c:v>-3.2337402896197762</c:v>
                      </c:pt>
                      <c:pt idx="1331">
                        <c:v>-2.4359797810491779</c:v>
                      </c:pt>
                      <c:pt idx="1332">
                        <c:v>-3.2189418632468279</c:v>
                      </c:pt>
                      <c:pt idx="1333">
                        <c:v>-2.3907056706376921</c:v>
                      </c:pt>
                      <c:pt idx="1334">
                        <c:v>-0.11814926483419461</c:v>
                      </c:pt>
                      <c:pt idx="1335">
                        <c:v>0.58105380929268735</c:v>
                      </c:pt>
                      <c:pt idx="1336">
                        <c:v>0.81720186677195228</c:v>
                      </c:pt>
                      <c:pt idx="1337">
                        <c:v>1.0442467479180739</c:v>
                      </c:pt>
                      <c:pt idx="1338">
                        <c:v>1.111174148390786</c:v>
                      </c:pt>
                      <c:pt idx="1339">
                        <c:v>1.0620627015756621</c:v>
                      </c:pt>
                      <c:pt idx="1340">
                        <c:v>1.0366082036488959</c:v>
                      </c:pt>
                      <c:pt idx="1341">
                        <c:v>0.9500275553367129</c:v>
                      </c:pt>
                      <c:pt idx="1342">
                        <c:v>0.56196972046123006</c:v>
                      </c:pt>
                      <c:pt idx="1343">
                        <c:v>0.56195995060232451</c:v>
                      </c:pt>
                      <c:pt idx="1344">
                        <c:v>0.43525427623385032</c:v>
                      </c:pt>
                      <c:pt idx="1345">
                        <c:v>0.32374043429173088</c:v>
                      </c:pt>
                      <c:pt idx="1346">
                        <c:v>0.23675422715278149</c:v>
                      </c:pt>
                      <c:pt idx="1347">
                        <c:v>-1.9331203837583339E-3</c:v>
                      </c:pt>
                      <c:pt idx="1348">
                        <c:v>-0.1171156158353642</c:v>
                      </c:pt>
                      <c:pt idx="1349">
                        <c:v>-1.768734577144091</c:v>
                      </c:pt>
                      <c:pt idx="1350">
                        <c:v>-4.7607426939874617</c:v>
                      </c:pt>
                      <c:pt idx="1351">
                        <c:v>-4.7985989094282084</c:v>
                      </c:pt>
                      <c:pt idx="1352">
                        <c:v>-1.668266342893721</c:v>
                      </c:pt>
                      <c:pt idx="1353">
                        <c:v>-2.7942302900136342</c:v>
                      </c:pt>
                      <c:pt idx="1354">
                        <c:v>-2.8028262619906519</c:v>
                      </c:pt>
                      <c:pt idx="1355">
                        <c:v>-1.585781648689782</c:v>
                      </c:pt>
                      <c:pt idx="1356">
                        <c:v>-2.681132470012348</c:v>
                      </c:pt>
                      <c:pt idx="1357">
                        <c:v>-0.9129250795956283</c:v>
                      </c:pt>
                      <c:pt idx="1358">
                        <c:v>-2.4909895005248668</c:v>
                      </c:pt>
                      <c:pt idx="1359">
                        <c:v>-1.131407123264637</c:v>
                      </c:pt>
                      <c:pt idx="1360">
                        <c:v>-1.002950832155111</c:v>
                      </c:pt>
                      <c:pt idx="1361">
                        <c:v>-1.076152232428599</c:v>
                      </c:pt>
                      <c:pt idx="1362">
                        <c:v>-2.029175680830364</c:v>
                      </c:pt>
                      <c:pt idx="1363">
                        <c:v>0.58233341095546209</c:v>
                      </c:pt>
                      <c:pt idx="1364">
                        <c:v>-0.90994630622329098</c:v>
                      </c:pt>
                      <c:pt idx="1365">
                        <c:v>-0.1694366383908035</c:v>
                      </c:pt>
                      <c:pt idx="1366">
                        <c:v>0.34029640491853758</c:v>
                      </c:pt>
                      <c:pt idx="1367">
                        <c:v>-1.1346149878584231</c:v>
                      </c:pt>
                      <c:pt idx="1368">
                        <c:v>-1.108650441717054</c:v>
                      </c:pt>
                      <c:pt idx="1369">
                        <c:v>-1.0079231354080369</c:v>
                      </c:pt>
                      <c:pt idx="1370">
                        <c:v>4.6994681782575473E-2</c:v>
                      </c:pt>
                      <c:pt idx="1371">
                        <c:v>-2.309905818384109</c:v>
                      </c:pt>
                      <c:pt idx="1372">
                        <c:v>-0.2826661303469466</c:v>
                      </c:pt>
                      <c:pt idx="1373">
                        <c:v>-0.85892579584767847</c:v>
                      </c:pt>
                      <c:pt idx="1374">
                        <c:v>-2.432575415030521</c:v>
                      </c:pt>
                      <c:pt idx="1375">
                        <c:v>0.73719004644864683</c:v>
                      </c:pt>
                      <c:pt idx="1376">
                        <c:v>-0.99048890577986348</c:v>
                      </c:pt>
                      <c:pt idx="1377">
                        <c:v>-1.0083294933505249</c:v>
                      </c:pt>
                      <c:pt idx="1378">
                        <c:v>-1.0874630009741291</c:v>
                      </c:pt>
                      <c:pt idx="1379">
                        <c:v>-1.085804293987652</c:v>
                      </c:pt>
                      <c:pt idx="1380">
                        <c:v>-2.2719150394044778</c:v>
                      </c:pt>
                      <c:pt idx="1381">
                        <c:v>-1.1585028961989901</c:v>
                      </c:pt>
                      <c:pt idx="1382">
                        <c:v>-1.123766524833284</c:v>
                      </c:pt>
                      <c:pt idx="1383">
                        <c:v>-1.23598062308845</c:v>
                      </c:pt>
                      <c:pt idx="1384">
                        <c:v>-1.3361706691567761</c:v>
                      </c:pt>
                      <c:pt idx="1385">
                        <c:v>-1.4896601902192641</c:v>
                      </c:pt>
                      <c:pt idx="1386">
                        <c:v>-0.9474476379513187</c:v>
                      </c:pt>
                      <c:pt idx="1387">
                        <c:v>-2.746230083797784</c:v>
                      </c:pt>
                      <c:pt idx="1388">
                        <c:v>-1.7957462105309081</c:v>
                      </c:pt>
                      <c:pt idx="1389">
                        <c:v>-1.817752072422903</c:v>
                      </c:pt>
                      <c:pt idx="1390">
                        <c:v>-1.8287449830809219</c:v>
                      </c:pt>
                      <c:pt idx="1391">
                        <c:v>-1.838082901962321</c:v>
                      </c:pt>
                      <c:pt idx="1392">
                        <c:v>-1.935121665076061</c:v>
                      </c:pt>
                      <c:pt idx="1393">
                        <c:v>-1.995064828825923</c:v>
                      </c:pt>
                      <c:pt idx="1394">
                        <c:v>-1.4613826980732969</c:v>
                      </c:pt>
                      <c:pt idx="1395">
                        <c:v>-1.5997645185021769</c:v>
                      </c:pt>
                      <c:pt idx="1396">
                        <c:v>-1.8534455668199841</c:v>
                      </c:pt>
                      <c:pt idx="1397">
                        <c:v>-1.810892087542112</c:v>
                      </c:pt>
                      <c:pt idx="1398">
                        <c:v>-1.90010531063427</c:v>
                      </c:pt>
                      <c:pt idx="1399">
                        <c:v>-3.6626228612955578</c:v>
                      </c:pt>
                      <c:pt idx="1400">
                        <c:v>-3.548917556476574</c:v>
                      </c:pt>
                      <c:pt idx="1401">
                        <c:v>-2.047912266220957</c:v>
                      </c:pt>
                      <c:pt idx="1402">
                        <c:v>-1.7996474851551449</c:v>
                      </c:pt>
                      <c:pt idx="1403">
                        <c:v>-1.7734386759248599</c:v>
                      </c:pt>
                      <c:pt idx="1404">
                        <c:v>-3.0246586416971302</c:v>
                      </c:pt>
                      <c:pt idx="1405">
                        <c:v>-2.096076226577849</c:v>
                      </c:pt>
                      <c:pt idx="1406">
                        <c:v>-2.2035045996884199</c:v>
                      </c:pt>
                      <c:pt idx="1407">
                        <c:v>-2.1552718329223008</c:v>
                      </c:pt>
                      <c:pt idx="1408">
                        <c:v>-1.945468617050049</c:v>
                      </c:pt>
                      <c:pt idx="1409">
                        <c:v>-2.235672216983553</c:v>
                      </c:pt>
                      <c:pt idx="1410">
                        <c:v>-5.6448403358433934</c:v>
                      </c:pt>
                      <c:pt idx="1411">
                        <c:v>-4.0358030277388997</c:v>
                      </c:pt>
                      <c:pt idx="1412">
                        <c:v>-7.0083840502176322</c:v>
                      </c:pt>
                      <c:pt idx="1413">
                        <c:v>-4.6622188074863189</c:v>
                      </c:pt>
                      <c:pt idx="1414">
                        <c:v>-4.7754610345089112</c:v>
                      </c:pt>
                      <c:pt idx="1415">
                        <c:v>-4.7756072580252624</c:v>
                      </c:pt>
                      <c:pt idx="1416">
                        <c:v>-4.6930044812847402</c:v>
                      </c:pt>
                      <c:pt idx="1417">
                        <c:v>-4.6123641007162437</c:v>
                      </c:pt>
                      <c:pt idx="1418">
                        <c:v>-4.497570286139684</c:v>
                      </c:pt>
                      <c:pt idx="1419">
                        <c:v>-4.3347593168310059</c:v>
                      </c:pt>
                      <c:pt idx="1420">
                        <c:v>-5.7246885607208062</c:v>
                      </c:pt>
                      <c:pt idx="1421">
                        <c:v>-4.2822293198169081</c:v>
                      </c:pt>
                      <c:pt idx="1422">
                        <c:v>-4.1806262795797604</c:v>
                      </c:pt>
                      <c:pt idx="1423">
                        <c:v>-3.780156229855963</c:v>
                      </c:pt>
                      <c:pt idx="1424">
                        <c:v>-3.6632999276438651</c:v>
                      </c:pt>
                      <c:pt idx="1425">
                        <c:v>-2.9622236576268128</c:v>
                      </c:pt>
                      <c:pt idx="1426">
                        <c:v>-3.7254675399326258</c:v>
                      </c:pt>
                      <c:pt idx="1427">
                        <c:v>-4.307867104047757</c:v>
                      </c:pt>
                      <c:pt idx="1428">
                        <c:v>-4.3754578312035122</c:v>
                      </c:pt>
                      <c:pt idx="1429">
                        <c:v>-4.3617835453081986</c:v>
                      </c:pt>
                      <c:pt idx="1430">
                        <c:v>-3.3986583892153281</c:v>
                      </c:pt>
                      <c:pt idx="1431">
                        <c:v>-4.2001122578500869</c:v>
                      </c:pt>
                      <c:pt idx="1432">
                        <c:v>-1.9508756998884491</c:v>
                      </c:pt>
                      <c:pt idx="1433">
                        <c:v>-3.2371592283642721</c:v>
                      </c:pt>
                      <c:pt idx="1434">
                        <c:v>-1.5748229272635521</c:v>
                      </c:pt>
                      <c:pt idx="1435">
                        <c:v>-1.846531858271957</c:v>
                      </c:pt>
                      <c:pt idx="1436">
                        <c:v>-1.901840111445311</c:v>
                      </c:pt>
                      <c:pt idx="1437">
                        <c:v>-1.794377377963629</c:v>
                      </c:pt>
                      <c:pt idx="1438">
                        <c:v>-1.352222032044172</c:v>
                      </c:pt>
                      <c:pt idx="1439">
                        <c:v>-1.7517124374613371</c:v>
                      </c:pt>
                      <c:pt idx="1440">
                        <c:v>-1.0126176256414541</c:v>
                      </c:pt>
                      <c:pt idx="1441">
                        <c:v>-0.87870316899451462</c:v>
                      </c:pt>
                      <c:pt idx="1442">
                        <c:v>-0.59212674561300016</c:v>
                      </c:pt>
                      <c:pt idx="1443">
                        <c:v>0.53624946878680779</c:v>
                      </c:pt>
                      <c:pt idx="1444">
                        <c:v>0.64734446975554027</c:v>
                      </c:pt>
                      <c:pt idx="1445">
                        <c:v>-0.28041139846469271</c:v>
                      </c:pt>
                      <c:pt idx="1446">
                        <c:v>-0.4873778723217817</c:v>
                      </c:pt>
                      <c:pt idx="1447">
                        <c:v>-0.65037734026883631</c:v>
                      </c:pt>
                      <c:pt idx="1448">
                        <c:v>-0.71213448048322736</c:v>
                      </c:pt>
                      <c:pt idx="1449">
                        <c:v>-0.68488590036204944</c:v>
                      </c:pt>
                      <c:pt idx="1450">
                        <c:v>-0.63518629431341178</c:v>
                      </c:pt>
                      <c:pt idx="1451">
                        <c:v>-0.4474191959522496</c:v>
                      </c:pt>
                      <c:pt idx="1452">
                        <c:v>-0.31491037782389891</c:v>
                      </c:pt>
                      <c:pt idx="1453">
                        <c:v>-0.33468869173541349</c:v>
                      </c:pt>
                      <c:pt idx="1454">
                        <c:v>-0.50411417364395128</c:v>
                      </c:pt>
                      <c:pt idx="1455">
                        <c:v>-0.72883521539974927</c:v>
                      </c:pt>
                      <c:pt idx="1456">
                        <c:v>-0.76931420501552761</c:v>
                      </c:pt>
                      <c:pt idx="1457">
                        <c:v>-0.8518562006536714</c:v>
                      </c:pt>
                      <c:pt idx="1458">
                        <c:v>-1.125295974006308</c:v>
                      </c:pt>
                      <c:pt idx="1459">
                        <c:v>-1.172066007878821</c:v>
                      </c:pt>
                      <c:pt idx="1460">
                        <c:v>-0.99710195952364522</c:v>
                      </c:pt>
                      <c:pt idx="1461">
                        <c:v>-0.7559628529046114</c:v>
                      </c:pt>
                      <c:pt idx="1462">
                        <c:v>-0.68837574895482767</c:v>
                      </c:pt>
                      <c:pt idx="1463">
                        <c:v>-0.68404637706316773</c:v>
                      </c:pt>
                      <c:pt idx="1464">
                        <c:v>-0.74666344816593788</c:v>
                      </c:pt>
                      <c:pt idx="1465">
                        <c:v>-1.0223894576309771</c:v>
                      </c:pt>
                      <c:pt idx="1466">
                        <c:v>-1.496742422345539</c:v>
                      </c:pt>
                      <c:pt idx="1467">
                        <c:v>-1.7179676882574559</c:v>
                      </c:pt>
                      <c:pt idx="1468">
                        <c:v>-1.775761046607744</c:v>
                      </c:pt>
                      <c:pt idx="1469">
                        <c:v>-1.6035077663880719</c:v>
                      </c:pt>
                      <c:pt idx="1470">
                        <c:v>-1.5485089316020839</c:v>
                      </c:pt>
                      <c:pt idx="1471">
                        <c:v>-1.61833364259705</c:v>
                      </c:pt>
                      <c:pt idx="1472">
                        <c:v>-1.8248176509152489</c:v>
                      </c:pt>
                      <c:pt idx="1473">
                        <c:v>-2.022987268376907</c:v>
                      </c:pt>
                      <c:pt idx="1474">
                        <c:v>-2.0478155844723678</c:v>
                      </c:pt>
                      <c:pt idx="1475">
                        <c:v>-2.0410936431621161</c:v>
                      </c:pt>
                      <c:pt idx="1476">
                        <c:v>-1.9836854187031261</c:v>
                      </c:pt>
                      <c:pt idx="1477">
                        <c:v>-1.9778452486996481</c:v>
                      </c:pt>
                      <c:pt idx="1478">
                        <c:v>-1.7280470507285961</c:v>
                      </c:pt>
                      <c:pt idx="1479">
                        <c:v>-1.3798275005668801</c:v>
                      </c:pt>
                      <c:pt idx="1480">
                        <c:v>-1.195278579625161</c:v>
                      </c:pt>
                      <c:pt idx="1481">
                        <c:v>-1.1924511101795781</c:v>
                      </c:pt>
                      <c:pt idx="1482">
                        <c:v>-1.3212278888802049</c:v>
                      </c:pt>
                      <c:pt idx="1483">
                        <c:v>-1.3949535352939111</c:v>
                      </c:pt>
                      <c:pt idx="1484">
                        <c:v>-1.400283212639704</c:v>
                      </c:pt>
                      <c:pt idx="1485">
                        <c:v>-1.3035755227519981</c:v>
                      </c:pt>
                      <c:pt idx="1486">
                        <c:v>-0.16528863798694041</c:v>
                      </c:pt>
                      <c:pt idx="1487">
                        <c:v>-0.4465581939661552</c:v>
                      </c:pt>
                      <c:pt idx="1488">
                        <c:v>-0.22759999462458419</c:v>
                      </c:pt>
                      <c:pt idx="1489">
                        <c:v>-0.56000667270789384</c:v>
                      </c:pt>
                      <c:pt idx="1490">
                        <c:v>-0.29689384613085779</c:v>
                      </c:pt>
                      <c:pt idx="1491">
                        <c:v>-2.3449968102373231</c:v>
                      </c:pt>
                      <c:pt idx="1492">
                        <c:v>-6.2114477498599419</c:v>
                      </c:pt>
                      <c:pt idx="1493">
                        <c:v>-1.3582823701381661</c:v>
                      </c:pt>
                      <c:pt idx="1494">
                        <c:v>-6.0992699359065403</c:v>
                      </c:pt>
                      <c:pt idx="1495">
                        <c:v>0.43400366821028569</c:v>
                      </c:pt>
                      <c:pt idx="1496">
                        <c:v>-4.6333189640544834</c:v>
                      </c:pt>
                      <c:pt idx="1497">
                        <c:v>1.423623054449537</c:v>
                      </c:pt>
                      <c:pt idx="1498">
                        <c:v>-1.2759496156470811</c:v>
                      </c:pt>
                      <c:pt idx="1499">
                        <c:v>-0.82880246998483709</c:v>
                      </c:pt>
                      <c:pt idx="1500">
                        <c:v>-2.4109042872570758</c:v>
                      </c:pt>
                      <c:pt idx="1501">
                        <c:v>-2.5387110089313771</c:v>
                      </c:pt>
                      <c:pt idx="1502">
                        <c:v>11.043836991545479</c:v>
                      </c:pt>
                      <c:pt idx="1503">
                        <c:v>1.5757637210308091</c:v>
                      </c:pt>
                      <c:pt idx="1504">
                        <c:v>-3.0056128002911082</c:v>
                      </c:pt>
                      <c:pt idx="1505">
                        <c:v>1.3651405844108371</c:v>
                      </c:pt>
                      <c:pt idx="1506">
                        <c:v>2.3622914388256802</c:v>
                      </c:pt>
                      <c:pt idx="1507">
                        <c:v>0.82454011198582167</c:v>
                      </c:pt>
                      <c:pt idx="1508">
                        <c:v>0.90593944939744731</c:v>
                      </c:pt>
                      <c:pt idx="1509">
                        <c:v>2.9911808219692002</c:v>
                      </c:pt>
                      <c:pt idx="1510">
                        <c:v>2.9943982457803568</c:v>
                      </c:pt>
                      <c:pt idx="1511">
                        <c:v>2.864558118854585</c:v>
                      </c:pt>
                      <c:pt idx="1512">
                        <c:v>2.6827325644803408</c:v>
                      </c:pt>
                      <c:pt idx="1513">
                        <c:v>2.6500944696508442</c:v>
                      </c:pt>
                      <c:pt idx="1514">
                        <c:v>2.3887601107969321</c:v>
                      </c:pt>
                      <c:pt idx="1515">
                        <c:v>2.1724246008502179</c:v>
                      </c:pt>
                      <c:pt idx="1516">
                        <c:v>0.82869043703327427</c:v>
                      </c:pt>
                      <c:pt idx="1517">
                        <c:v>2.794467098673914</c:v>
                      </c:pt>
                      <c:pt idx="1518">
                        <c:v>1.06597025696474</c:v>
                      </c:pt>
                      <c:pt idx="1519">
                        <c:v>1.025035139838876</c:v>
                      </c:pt>
                      <c:pt idx="1520">
                        <c:v>1.0212731376917299</c:v>
                      </c:pt>
                      <c:pt idx="1521">
                        <c:v>1.0006507822429509</c:v>
                      </c:pt>
                      <c:pt idx="1522">
                        <c:v>1.0681546855062809</c:v>
                      </c:pt>
                      <c:pt idx="1523">
                        <c:v>-4.2875488472742784</c:v>
                      </c:pt>
                      <c:pt idx="1524">
                        <c:v>-4.5944829479686948</c:v>
                      </c:pt>
                      <c:pt idx="1525">
                        <c:v>-4.6370948524736866</c:v>
                      </c:pt>
                      <c:pt idx="1526">
                        <c:v>-4.261786869791452</c:v>
                      </c:pt>
                      <c:pt idx="1527">
                        <c:v>-3.7707360941515531</c:v>
                      </c:pt>
                      <c:pt idx="1528">
                        <c:v>-4.2816666493858264</c:v>
                      </c:pt>
                      <c:pt idx="1529">
                        <c:v>-4.3433351820281887</c:v>
                      </c:pt>
                      <c:pt idx="1530">
                        <c:v>-4.0598480214152586</c:v>
                      </c:pt>
                      <c:pt idx="1531">
                        <c:v>-1.327711049409759</c:v>
                      </c:pt>
                      <c:pt idx="1532">
                        <c:v>-1.5168202981466301</c:v>
                      </c:pt>
                      <c:pt idx="1533">
                        <c:v>-1.9333478471646659</c:v>
                      </c:pt>
                      <c:pt idx="1534">
                        <c:v>-1.928460393550441</c:v>
                      </c:pt>
                      <c:pt idx="1535">
                        <c:v>-1.891903870843223</c:v>
                      </c:pt>
                      <c:pt idx="1536">
                        <c:v>-2.0986551735665522</c:v>
                      </c:pt>
                      <c:pt idx="1537">
                        <c:v>-2.241650392872192</c:v>
                      </c:pt>
                      <c:pt idx="1538">
                        <c:v>-2.2716210503571199</c:v>
                      </c:pt>
                      <c:pt idx="1539">
                        <c:v>-2.110688850526151</c:v>
                      </c:pt>
                      <c:pt idx="1540">
                        <c:v>-3.951984840673973</c:v>
                      </c:pt>
                      <c:pt idx="1541">
                        <c:v>-4.0437879646477803</c:v>
                      </c:pt>
                      <c:pt idx="1542">
                        <c:v>-3.9513713178674652</c:v>
                      </c:pt>
                      <c:pt idx="1543">
                        <c:v>-4.3453873088900714</c:v>
                      </c:pt>
                      <c:pt idx="1544">
                        <c:v>-4.5887914268474459</c:v>
                      </c:pt>
                      <c:pt idx="1545">
                        <c:v>-4.8009138317376738</c:v>
                      </c:pt>
                      <c:pt idx="1546">
                        <c:v>-4.8132295874823567</c:v>
                      </c:pt>
                      <c:pt idx="1547">
                        <c:v>-4.8616420010615968</c:v>
                      </c:pt>
                      <c:pt idx="1548">
                        <c:v>-4.9701409181403839</c:v>
                      </c:pt>
                      <c:pt idx="1549">
                        <c:v>-5.0707679593180393</c:v>
                      </c:pt>
                      <c:pt idx="1550">
                        <c:v>-5.2597728804253032</c:v>
                      </c:pt>
                      <c:pt idx="1551">
                        <c:v>-5.2089625380349878</c:v>
                      </c:pt>
                      <c:pt idx="1552">
                        <c:v>-5.8534384516576896</c:v>
                      </c:pt>
                      <c:pt idx="1553">
                        <c:v>-6.0809817904872556</c:v>
                      </c:pt>
                      <c:pt idx="1554">
                        <c:v>-6.0724137748331612</c:v>
                      </c:pt>
                      <c:pt idx="1555">
                        <c:v>5.1863760073962677</c:v>
                      </c:pt>
                      <c:pt idx="1556">
                        <c:v>4.9356682221468393</c:v>
                      </c:pt>
                      <c:pt idx="1557">
                        <c:v>4.8433520366553244</c:v>
                      </c:pt>
                      <c:pt idx="1558">
                        <c:v>4.5560529295982279</c:v>
                      </c:pt>
                      <c:pt idx="1559">
                        <c:v>4.2265436541342281</c:v>
                      </c:pt>
                      <c:pt idx="1560">
                        <c:v>3.7321516822037548</c:v>
                      </c:pt>
                      <c:pt idx="1561">
                        <c:v>3.1645949884386559</c:v>
                      </c:pt>
                      <c:pt idx="1562">
                        <c:v>2.7484474880787571</c:v>
                      </c:pt>
                      <c:pt idx="1563">
                        <c:v>2.367265842343623</c:v>
                      </c:pt>
                      <c:pt idx="1564">
                        <c:v>2.101349523750931</c:v>
                      </c:pt>
                      <c:pt idx="1565">
                        <c:v>2.1190869092256399</c:v>
                      </c:pt>
                      <c:pt idx="1566">
                        <c:v>2.198118716392417</c:v>
                      </c:pt>
                      <c:pt idx="1567">
                        <c:v>2.103385517543888</c:v>
                      </c:pt>
                      <c:pt idx="1568">
                        <c:v>2.077901603341167</c:v>
                      </c:pt>
                      <c:pt idx="1569">
                        <c:v>2.4502786542283341</c:v>
                      </c:pt>
                      <c:pt idx="1570">
                        <c:v>2.7312381748877161</c:v>
                      </c:pt>
                      <c:pt idx="1571">
                        <c:v>2.165905958823803</c:v>
                      </c:pt>
                      <c:pt idx="1572">
                        <c:v>2.0541144724429068</c:v>
                      </c:pt>
                      <c:pt idx="1573">
                        <c:v>2.0470947296948072</c:v>
                      </c:pt>
                      <c:pt idx="1574">
                        <c:v>1.9691183414857369</c:v>
                      </c:pt>
                      <c:pt idx="1575">
                        <c:v>1.7753776152803571</c:v>
                      </c:pt>
                      <c:pt idx="1576">
                        <c:v>1.856811883958235</c:v>
                      </c:pt>
                      <c:pt idx="1577">
                        <c:v>1.8801203117715179</c:v>
                      </c:pt>
                      <c:pt idx="1578">
                        <c:v>1.949491593602084</c:v>
                      </c:pt>
                      <c:pt idx="1579">
                        <c:v>1.8393686527163171</c:v>
                      </c:pt>
                      <c:pt idx="1580">
                        <c:v>1.7078287910710499</c:v>
                      </c:pt>
                      <c:pt idx="1581">
                        <c:v>2.029229401243418</c:v>
                      </c:pt>
                      <c:pt idx="1582">
                        <c:v>1.5188058652575349</c:v>
                      </c:pt>
                      <c:pt idx="1583">
                        <c:v>1.3715598308433821</c:v>
                      </c:pt>
                      <c:pt idx="1584">
                        <c:v>2.0863426100250848</c:v>
                      </c:pt>
                      <c:pt idx="1585">
                        <c:v>0.90708208351630637</c:v>
                      </c:pt>
                      <c:pt idx="1586">
                        <c:v>1.855251937877076</c:v>
                      </c:pt>
                      <c:pt idx="1587">
                        <c:v>1.772977999379076</c:v>
                      </c:pt>
                      <c:pt idx="1588">
                        <c:v>1.6168740366197361</c:v>
                      </c:pt>
                      <c:pt idx="1589">
                        <c:v>1.5527512282680109</c:v>
                      </c:pt>
                      <c:pt idx="1590">
                        <c:v>2.3007041953520102</c:v>
                      </c:pt>
                      <c:pt idx="1591">
                        <c:v>1.2192057499369291</c:v>
                      </c:pt>
                      <c:pt idx="1592">
                        <c:v>4.1184079199547863E-2</c:v>
                      </c:pt>
                      <c:pt idx="1593">
                        <c:v>-0.12645647255881601</c:v>
                      </c:pt>
                      <c:pt idx="1594">
                        <c:v>-0.17454791894521909</c:v>
                      </c:pt>
                      <c:pt idx="1595">
                        <c:v>-0.33390624910639971</c:v>
                      </c:pt>
                      <c:pt idx="1596">
                        <c:v>1.9443687134193051</c:v>
                      </c:pt>
                      <c:pt idx="1597">
                        <c:v>-1.202424849453378</c:v>
                      </c:pt>
                      <c:pt idx="1598">
                        <c:v>-1.1803762802740509</c:v>
                      </c:pt>
                      <c:pt idx="1599">
                        <c:v>-1.2330701299032769</c:v>
                      </c:pt>
                      <c:pt idx="1600">
                        <c:v>1.4079796440480661</c:v>
                      </c:pt>
                      <c:pt idx="1601">
                        <c:v>-0.82785805329548989</c:v>
                      </c:pt>
                      <c:pt idx="1602">
                        <c:v>0.53863317529434285</c:v>
                      </c:pt>
                      <c:pt idx="1603">
                        <c:v>-1.024359157406538</c:v>
                      </c:pt>
                      <c:pt idx="1604">
                        <c:v>-1.1187028886347079</c:v>
                      </c:pt>
                      <c:pt idx="1605">
                        <c:v>-1.1961163777525139</c:v>
                      </c:pt>
                      <c:pt idx="1606">
                        <c:v>-1.169344850562086</c:v>
                      </c:pt>
                      <c:pt idx="1607">
                        <c:v>-1.212023039063757</c:v>
                      </c:pt>
                      <c:pt idx="1608">
                        <c:v>-1.079028657548138</c:v>
                      </c:pt>
                      <c:pt idx="1609">
                        <c:v>0.97427610665811015</c:v>
                      </c:pt>
                      <c:pt idx="1610">
                        <c:v>-0.93397479798437311</c:v>
                      </c:pt>
                      <c:pt idx="1611">
                        <c:v>-0.9404969396855789</c:v>
                      </c:pt>
                      <c:pt idx="1612">
                        <c:v>-0.97126695297715837</c:v>
                      </c:pt>
                      <c:pt idx="1613">
                        <c:v>0.97976557499527239</c:v>
                      </c:pt>
                      <c:pt idx="1614">
                        <c:v>-0.92856133258788132</c:v>
                      </c:pt>
                      <c:pt idx="1615">
                        <c:v>-0.71314043341683708</c:v>
                      </c:pt>
                      <c:pt idx="1616">
                        <c:v>1.1239340431583651</c:v>
                      </c:pt>
                      <c:pt idx="1617">
                        <c:v>7.7478749625502191E-2</c:v>
                      </c:pt>
                      <c:pt idx="1618">
                        <c:v>1.304065746776039</c:v>
                      </c:pt>
                      <c:pt idx="1619">
                        <c:v>1.333534023452255</c:v>
                      </c:pt>
                      <c:pt idx="1620">
                        <c:v>1.2403283082963099</c:v>
                      </c:pt>
                      <c:pt idx="1621">
                        <c:v>0.37802379133059472</c:v>
                      </c:pt>
                      <c:pt idx="1622">
                        <c:v>-0.90163071883838719</c:v>
                      </c:pt>
                      <c:pt idx="1623">
                        <c:v>1.5786928554158079</c:v>
                      </c:pt>
                      <c:pt idx="1624">
                        <c:v>0.55240831560536052</c:v>
                      </c:pt>
                      <c:pt idx="1625">
                        <c:v>0.62161040298256021</c:v>
                      </c:pt>
                      <c:pt idx="1626">
                        <c:v>0.70176543747089681</c:v>
                      </c:pt>
                      <c:pt idx="1627">
                        <c:v>-0.44266501792590568</c:v>
                      </c:pt>
                      <c:pt idx="1628">
                        <c:v>-0.44382715549106522</c:v>
                      </c:pt>
                      <c:pt idx="1629">
                        <c:v>0.69035730847248911</c:v>
                      </c:pt>
                      <c:pt idx="1630">
                        <c:v>-0.37886762595561119</c:v>
                      </c:pt>
                      <c:pt idx="1631">
                        <c:v>0.63779326200263731</c:v>
                      </c:pt>
                      <c:pt idx="1632">
                        <c:v>-0.54875836780721043</c:v>
                      </c:pt>
                      <c:pt idx="1633">
                        <c:v>-0.54288886252199431</c:v>
                      </c:pt>
                      <c:pt idx="1634">
                        <c:v>6.7128625587185423E-2</c:v>
                      </c:pt>
                      <c:pt idx="1635">
                        <c:v>-0.58558675379023606</c:v>
                      </c:pt>
                      <c:pt idx="1636">
                        <c:v>-0.60136248670054748</c:v>
                      </c:pt>
                      <c:pt idx="1637">
                        <c:v>-0.17682758478664809</c:v>
                      </c:pt>
                      <c:pt idx="1638">
                        <c:v>-0.91966900149921549</c:v>
                      </c:pt>
                      <c:pt idx="1639">
                        <c:v>1.9235478357950999E-2</c:v>
                      </c:pt>
                      <c:pt idx="1640">
                        <c:v>-0.62445079790766655</c:v>
                      </c:pt>
                      <c:pt idx="1641">
                        <c:v>-0.51977637850340519</c:v>
                      </c:pt>
                      <c:pt idx="1642">
                        <c:v>-0.48824627197290987</c:v>
                      </c:pt>
                      <c:pt idx="1643">
                        <c:v>-0.63879527300520522</c:v>
                      </c:pt>
                      <c:pt idx="1644">
                        <c:v>-0.1701320123940521</c:v>
                      </c:pt>
                      <c:pt idx="1645">
                        <c:v>-0.1950071295846614</c:v>
                      </c:pt>
                      <c:pt idx="1646">
                        <c:v>-0.2682401657820449</c:v>
                      </c:pt>
                      <c:pt idx="1647">
                        <c:v>-0.73756782944866139</c:v>
                      </c:pt>
                      <c:pt idx="1648">
                        <c:v>-0.56549583814649851</c:v>
                      </c:pt>
                      <c:pt idx="1649">
                        <c:v>-0.14853789004285781</c:v>
                      </c:pt>
                      <c:pt idx="1650">
                        <c:v>-0.2594782618809463</c:v>
                      </c:pt>
                      <c:pt idx="1651">
                        <c:v>-0.1101307237676719</c:v>
                      </c:pt>
                      <c:pt idx="1652">
                        <c:v>-3.3700994335842747E-2</c:v>
                      </c:pt>
                      <c:pt idx="1653">
                        <c:v>-6.3362473943543315E-2</c:v>
                      </c:pt>
                      <c:pt idx="1654">
                        <c:v>3.3931702946231372E-2</c:v>
                      </c:pt>
                      <c:pt idx="1655">
                        <c:v>2.6774919731133998E-2</c:v>
                      </c:pt>
                      <c:pt idx="1656">
                        <c:v>-0.10771718568686831</c:v>
                      </c:pt>
                      <c:pt idx="1657">
                        <c:v>2.581561719544518E-2</c:v>
                      </c:pt>
                      <c:pt idx="1658">
                        <c:v>1.166270488950677</c:v>
                      </c:pt>
                      <c:pt idx="1659">
                        <c:v>1.3724035832385919</c:v>
                      </c:pt>
                      <c:pt idx="1660">
                        <c:v>1.367295231396539</c:v>
                      </c:pt>
                      <c:pt idx="1661">
                        <c:v>1.1037961844595361</c:v>
                      </c:pt>
                      <c:pt idx="1662">
                        <c:v>0.8495882364799513</c:v>
                      </c:pt>
                      <c:pt idx="1663">
                        <c:v>0.6755239627853219</c:v>
                      </c:pt>
                      <c:pt idx="1664">
                        <c:v>0.14619162548278289</c:v>
                      </c:pt>
                      <c:pt idx="1665">
                        <c:v>-0.50661556826536636</c:v>
                      </c:pt>
                      <c:pt idx="1666">
                        <c:v>-0.70736001215434052</c:v>
                      </c:pt>
                      <c:pt idx="1667">
                        <c:v>-0.1158097171211982</c:v>
                      </c:pt>
                      <c:pt idx="1668">
                        <c:v>0.5528154780149872</c:v>
                      </c:pt>
                      <c:pt idx="1669">
                        <c:v>1.105017900630064</c:v>
                      </c:pt>
                      <c:pt idx="1670">
                        <c:v>1.0609284904294281</c:v>
                      </c:pt>
                      <c:pt idx="1671">
                        <c:v>0.93320233309723155</c:v>
                      </c:pt>
                      <c:pt idx="1672">
                        <c:v>1.176087181335858</c:v>
                      </c:pt>
                      <c:pt idx="1673">
                        <c:v>1.578262313038485</c:v>
                      </c:pt>
                      <c:pt idx="1674">
                        <c:v>1.599810287919297</c:v>
                      </c:pt>
                      <c:pt idx="1675">
                        <c:v>1.8205116855224679</c:v>
                      </c:pt>
                      <c:pt idx="1676">
                        <c:v>1.786145345012663</c:v>
                      </c:pt>
                      <c:pt idx="1677">
                        <c:v>1.5591094801685179</c:v>
                      </c:pt>
                      <c:pt idx="1678">
                        <c:v>1.473376916599225</c:v>
                      </c:pt>
                      <c:pt idx="1679">
                        <c:v>1.5012001661361889</c:v>
                      </c:pt>
                      <c:pt idx="1680">
                        <c:v>1.4926063219602139</c:v>
                      </c:pt>
                      <c:pt idx="1681">
                        <c:v>1.4380119105622811</c:v>
                      </c:pt>
                      <c:pt idx="1682">
                        <c:v>1.4972786248237611</c:v>
                      </c:pt>
                      <c:pt idx="1683">
                        <c:v>1.3016326422084821</c:v>
                      </c:pt>
                      <c:pt idx="1684">
                        <c:v>1.262057689538554</c:v>
                      </c:pt>
                      <c:pt idx="1685">
                        <c:v>1.518785127284771</c:v>
                      </c:pt>
                      <c:pt idx="1686">
                        <c:v>1.6802024550574699</c:v>
                      </c:pt>
                      <c:pt idx="1687">
                        <c:v>1.6824433147740749</c:v>
                      </c:pt>
                      <c:pt idx="1688">
                        <c:v>1.5728885723646031</c:v>
                      </c:pt>
                      <c:pt idx="1689">
                        <c:v>1.418379448613498</c:v>
                      </c:pt>
                      <c:pt idx="1690">
                        <c:v>1.18130843568406</c:v>
                      </c:pt>
                      <c:pt idx="1691">
                        <c:v>1.2399470385890661</c:v>
                      </c:pt>
                      <c:pt idx="1692">
                        <c:v>1.3735949240117431</c:v>
                      </c:pt>
                      <c:pt idx="1693">
                        <c:v>1.679904787784027</c:v>
                      </c:pt>
                      <c:pt idx="1694">
                        <c:v>1.936799418302428</c:v>
                      </c:pt>
                      <c:pt idx="1695">
                        <c:v>2.036005917149653</c:v>
                      </c:pt>
                      <c:pt idx="1696">
                        <c:v>2.0595742025401251</c:v>
                      </c:pt>
                      <c:pt idx="1697">
                        <c:v>2.0375326799408442</c:v>
                      </c:pt>
                      <c:pt idx="1698">
                        <c:v>1.727028375070083</c:v>
                      </c:pt>
                      <c:pt idx="1699">
                        <c:v>1.2501185130807431</c:v>
                      </c:pt>
                      <c:pt idx="1700">
                        <c:v>1.3351049186260771</c:v>
                      </c:pt>
                      <c:pt idx="1701">
                        <c:v>1.5260356466268059</c:v>
                      </c:pt>
                      <c:pt idx="1702">
                        <c:v>1.717875590118582</c:v>
                      </c:pt>
                      <c:pt idx="1703">
                        <c:v>1.861197749006831</c:v>
                      </c:pt>
                      <c:pt idx="1704">
                        <c:v>2.1297236091260472</c:v>
                      </c:pt>
                      <c:pt idx="1705">
                        <c:v>2.285535128993279</c:v>
                      </c:pt>
                      <c:pt idx="1706">
                        <c:v>2.3645310478099009</c:v>
                      </c:pt>
                      <c:pt idx="1707">
                        <c:v>2.274785308211599</c:v>
                      </c:pt>
                      <c:pt idx="1708">
                        <c:v>2.0047108223872452</c:v>
                      </c:pt>
                      <c:pt idx="1709">
                        <c:v>1.7486262372403569</c:v>
                      </c:pt>
                      <c:pt idx="1710">
                        <c:v>1.452318542475433</c:v>
                      </c:pt>
                      <c:pt idx="1711">
                        <c:v>1.7133934226616949</c:v>
                      </c:pt>
                      <c:pt idx="1712">
                        <c:v>2.0423448152973722</c:v>
                      </c:pt>
                      <c:pt idx="1713">
                        <c:v>2.6770678244053459</c:v>
                      </c:pt>
                      <c:pt idx="1714">
                        <c:v>3.2975951058918711</c:v>
                      </c:pt>
                      <c:pt idx="1715">
                        <c:v>3.5975389728633349</c:v>
                      </c:pt>
                      <c:pt idx="1716">
                        <c:v>3.4843731024219808</c:v>
                      </c:pt>
                      <c:pt idx="1717">
                        <c:v>3.396373172003734</c:v>
                      </c:pt>
                      <c:pt idx="1718">
                        <c:v>3.1285717218238021</c:v>
                      </c:pt>
                      <c:pt idx="1719">
                        <c:v>2.753515414639756</c:v>
                      </c:pt>
                      <c:pt idx="1720">
                        <c:v>2.7624164384649301</c:v>
                      </c:pt>
                      <c:pt idx="1721">
                        <c:v>2.8939764592276429</c:v>
                      </c:pt>
                      <c:pt idx="1722">
                        <c:v>3.469909343373645</c:v>
                      </c:pt>
                      <c:pt idx="1723">
                        <c:v>4.5213599582196062</c:v>
                      </c:pt>
                      <c:pt idx="1724">
                        <c:v>4.9156693355573964</c:v>
                      </c:pt>
                      <c:pt idx="1725">
                        <c:v>4.7328266344412402</c:v>
                      </c:pt>
                      <c:pt idx="1726">
                        <c:v>4.6141940368756478</c:v>
                      </c:pt>
                      <c:pt idx="1727">
                        <c:v>4.5006418167975486</c:v>
                      </c:pt>
                      <c:pt idx="1728">
                        <c:v>4.3332629409176118</c:v>
                      </c:pt>
                      <c:pt idx="1729">
                        <c:v>4.0981518512770378</c:v>
                      </c:pt>
                      <c:pt idx="1730">
                        <c:v>3.920170205437322</c:v>
                      </c:pt>
                      <c:pt idx="1731">
                        <c:v>3.9486264712771701</c:v>
                      </c:pt>
                      <c:pt idx="1732">
                        <c:v>3.759281193378738</c:v>
                      </c:pt>
                      <c:pt idx="1733">
                        <c:v>3.4840309663986821</c:v>
                      </c:pt>
                      <c:pt idx="1734">
                        <c:v>3.6188195033097572</c:v>
                      </c:pt>
                      <c:pt idx="1735">
                        <c:v>4.1079473245275686</c:v>
                      </c:pt>
                      <c:pt idx="1736">
                        <c:v>4.1383445518431614</c:v>
                      </c:pt>
                      <c:pt idx="1737">
                        <c:v>4.2046172139820817</c:v>
                      </c:pt>
                      <c:pt idx="1738">
                        <c:v>3.7054849390132589</c:v>
                      </c:pt>
                      <c:pt idx="1739">
                        <c:v>3.53862550940008</c:v>
                      </c:pt>
                      <c:pt idx="1740">
                        <c:v>3.724272746485942</c:v>
                      </c:pt>
                      <c:pt idx="1741">
                        <c:v>4.1169887531901033</c:v>
                      </c:pt>
                      <c:pt idx="1742">
                        <c:v>4.3712717648657176</c:v>
                      </c:pt>
                      <c:pt idx="1743">
                        <c:v>4.3722067427756857</c:v>
                      </c:pt>
                      <c:pt idx="1744">
                        <c:v>4.5205945862590378</c:v>
                      </c:pt>
                      <c:pt idx="1745">
                        <c:v>4.8726988024653908</c:v>
                      </c:pt>
                      <c:pt idx="1746">
                        <c:v>5.1450733823185999</c:v>
                      </c:pt>
                      <c:pt idx="1747">
                        <c:v>5.0337367770477472</c:v>
                      </c:pt>
                      <c:pt idx="1748">
                        <c:v>4.5771909316388868</c:v>
                      </c:pt>
                      <c:pt idx="1749">
                        <c:v>3.6396121190697062</c:v>
                      </c:pt>
                      <c:pt idx="1750">
                        <c:v>3.0061966595116631</c:v>
                      </c:pt>
                      <c:pt idx="1751">
                        <c:v>2.8170365223449561</c:v>
                      </c:pt>
                      <c:pt idx="1752">
                        <c:v>2.9385724593963332</c:v>
                      </c:pt>
                      <c:pt idx="1753">
                        <c:v>3.091079958305349</c:v>
                      </c:pt>
                      <c:pt idx="1754">
                        <c:v>3.3541476331496209</c:v>
                      </c:pt>
                      <c:pt idx="1755">
                        <c:v>3.255079522845278</c:v>
                      </c:pt>
                      <c:pt idx="1756">
                        <c:v>3.162868234089383</c:v>
                      </c:pt>
                      <c:pt idx="1757">
                        <c:v>2.9664812323278942</c:v>
                      </c:pt>
                      <c:pt idx="1758">
                        <c:v>2.7338760506282411</c:v>
                      </c:pt>
                      <c:pt idx="1759">
                        <c:v>2.7802418438948449</c:v>
                      </c:pt>
                      <c:pt idx="1760">
                        <c:v>2.9331967392577352</c:v>
                      </c:pt>
                      <c:pt idx="1761">
                        <c:v>3.0488273788524221</c:v>
                      </c:pt>
                      <c:pt idx="1762">
                        <c:v>3.4597583550410338</c:v>
                      </c:pt>
                      <c:pt idx="1763">
                        <c:v>3.7094846888627488</c:v>
                      </c:pt>
                      <c:pt idx="1764">
                        <c:v>3.540198382985321</c:v>
                      </c:pt>
                      <c:pt idx="1765">
                        <c:v>3.0242391310348862</c:v>
                      </c:pt>
                      <c:pt idx="1766">
                        <c:v>2.976974000242095</c:v>
                      </c:pt>
                      <c:pt idx="1767">
                        <c:v>2.8721713952432282</c:v>
                      </c:pt>
                      <c:pt idx="1768">
                        <c:v>2.6060983846257471</c:v>
                      </c:pt>
                      <c:pt idx="1769">
                        <c:v>2.3369345504298629</c:v>
                      </c:pt>
                      <c:pt idx="1770">
                        <c:v>2.401222165683031</c:v>
                      </c:pt>
                      <c:pt idx="1771">
                        <c:v>2.4662235034484872</c:v>
                      </c:pt>
                      <c:pt idx="1772">
                        <c:v>2.3166908142688381</c:v>
                      </c:pt>
                      <c:pt idx="1773">
                        <c:v>2.3600723811351689</c:v>
                      </c:pt>
                      <c:pt idx="1774">
                        <c:v>2.4199567736199028</c:v>
                      </c:pt>
                      <c:pt idx="1775">
                        <c:v>2.376387663683186</c:v>
                      </c:pt>
                      <c:pt idx="1776">
                        <c:v>2.9421385507878819</c:v>
                      </c:pt>
                      <c:pt idx="1777">
                        <c:v>3.6069298235648368</c:v>
                      </c:pt>
                      <c:pt idx="1778">
                        <c:v>3.93681296742731</c:v>
                      </c:pt>
                      <c:pt idx="1779">
                        <c:v>3.6769882440184962</c:v>
                      </c:pt>
                      <c:pt idx="1780">
                        <c:v>3.490433496485521</c:v>
                      </c:pt>
                      <c:pt idx="1781">
                        <c:v>2.8130972791977191</c:v>
                      </c:pt>
                      <c:pt idx="1782">
                        <c:v>2.1276055457576968</c:v>
                      </c:pt>
                      <c:pt idx="1783">
                        <c:v>1.89378284436135</c:v>
                      </c:pt>
                      <c:pt idx="1784">
                        <c:v>2.210690099818998</c:v>
                      </c:pt>
                      <c:pt idx="1785">
                        <c:v>2.6614694283663849</c:v>
                      </c:pt>
                      <c:pt idx="1786">
                        <c:v>3.176631328808921</c:v>
                      </c:pt>
                      <c:pt idx="1787">
                        <c:v>2.9269333139777589</c:v>
                      </c:pt>
                      <c:pt idx="1788">
                        <c:v>2.5089460094191969</c:v>
                      </c:pt>
                      <c:pt idx="1789">
                        <c:v>1.978700209215001</c:v>
                      </c:pt>
                      <c:pt idx="1790">
                        <c:v>1.6371798014426671</c:v>
                      </c:pt>
                      <c:pt idx="1791">
                        <c:v>1.4837421145537399</c:v>
                      </c:pt>
                      <c:pt idx="1792">
                        <c:v>1.354048185560871</c:v>
                      </c:pt>
                      <c:pt idx="1793">
                        <c:v>1.2575264790566141</c:v>
                      </c:pt>
                      <c:pt idx="1794">
                        <c:v>1.1828925957913321</c:v>
                      </c:pt>
                      <c:pt idx="1795">
                        <c:v>1.0455448629342441</c:v>
                      </c:pt>
                      <c:pt idx="1796">
                        <c:v>1.0254624097476439</c:v>
                      </c:pt>
                      <c:pt idx="1797">
                        <c:v>1.3126076023212361</c:v>
                      </c:pt>
                      <c:pt idx="1798">
                        <c:v>1.8291169049730209</c:v>
                      </c:pt>
                      <c:pt idx="1799">
                        <c:v>2.416345673876398</c:v>
                      </c:pt>
                      <c:pt idx="1800">
                        <c:v>2.8750431488644441</c:v>
                      </c:pt>
                      <c:pt idx="1801">
                        <c:v>3.1429672440132679</c:v>
                      </c:pt>
                      <c:pt idx="1802">
                        <c:v>3.3942761843874201</c:v>
                      </c:pt>
                      <c:pt idx="1803">
                        <c:v>3.3468147501434982</c:v>
                      </c:pt>
                      <c:pt idx="1804">
                        <c:v>3.0117895394374239</c:v>
                      </c:pt>
                      <c:pt idx="1805">
                        <c:v>2.6648483098860618</c:v>
                      </c:pt>
                      <c:pt idx="1806">
                        <c:v>2.5426685598346102</c:v>
                      </c:pt>
                      <c:pt idx="1807">
                        <c:v>2.1367924470231929</c:v>
                      </c:pt>
                      <c:pt idx="1808">
                        <c:v>2.1590808468611198</c:v>
                      </c:pt>
                      <c:pt idx="1809">
                        <c:v>1.897989297321238</c:v>
                      </c:pt>
                      <c:pt idx="1810">
                        <c:v>1.7830684345301171</c:v>
                      </c:pt>
                      <c:pt idx="1811">
                        <c:v>1.9866262845796709</c:v>
                      </c:pt>
                      <c:pt idx="1812">
                        <c:v>2.0904660959519328</c:v>
                      </c:pt>
                      <c:pt idx="1813">
                        <c:v>1.7617451601094249</c:v>
                      </c:pt>
                      <c:pt idx="1814">
                        <c:v>1.4946322827840921</c:v>
                      </c:pt>
                      <c:pt idx="1815">
                        <c:v>1.2646447594024459</c:v>
                      </c:pt>
                      <c:pt idx="1816">
                        <c:v>1.161441344211271</c:v>
                      </c:pt>
                      <c:pt idx="1817">
                        <c:v>1.2217004777463949</c:v>
                      </c:pt>
                      <c:pt idx="1818">
                        <c:v>1.208377724470818</c:v>
                      </c:pt>
                      <c:pt idx="1819">
                        <c:v>0.8433229102552402</c:v>
                      </c:pt>
                      <c:pt idx="1820">
                        <c:v>0.6582250315645829</c:v>
                      </c:pt>
                      <c:pt idx="1821">
                        <c:v>0.46124134816577927</c:v>
                      </c:pt>
                      <c:pt idx="1822">
                        <c:v>0.31625602931065622</c:v>
                      </c:pt>
                      <c:pt idx="1823">
                        <c:v>0.4945437689410267</c:v>
                      </c:pt>
                      <c:pt idx="1824">
                        <c:v>0.74186974662908234</c:v>
                      </c:pt>
                      <c:pt idx="1825">
                        <c:v>0.94775904287610269</c:v>
                      </c:pt>
                      <c:pt idx="1826">
                        <c:v>1.0058283909797181</c:v>
                      </c:pt>
                      <c:pt idx="1827">
                        <c:v>1.3830019969041141</c:v>
                      </c:pt>
                      <c:pt idx="1828">
                        <c:v>1.691778747652523</c:v>
                      </c:pt>
                      <c:pt idx="1829">
                        <c:v>2.5458681972751198</c:v>
                      </c:pt>
                      <c:pt idx="1830">
                        <c:v>3.0710582154553641</c:v>
                      </c:pt>
                      <c:pt idx="1831">
                        <c:v>3.4970865133554732</c:v>
                      </c:pt>
                      <c:pt idx="1832">
                        <c:v>3.7262611240916419</c:v>
                      </c:pt>
                      <c:pt idx="1833">
                        <c:v>3.6090109024872312</c:v>
                      </c:pt>
                      <c:pt idx="1834">
                        <c:v>3.383171041209708</c:v>
                      </c:pt>
                      <c:pt idx="1835">
                        <c:v>2.8217078393411712</c:v>
                      </c:pt>
                      <c:pt idx="1836">
                        <c:v>2.7282745909884412</c:v>
                      </c:pt>
                      <c:pt idx="1837">
                        <c:v>2.707322581504596</c:v>
                      </c:pt>
                      <c:pt idx="1838">
                        <c:v>2.8687253123835932</c:v>
                      </c:pt>
                      <c:pt idx="1839">
                        <c:v>3.2175371415359759</c:v>
                      </c:pt>
                      <c:pt idx="1840">
                        <c:v>3.436041191498028</c:v>
                      </c:pt>
                      <c:pt idx="1841">
                        <c:v>3.8427676271072051</c:v>
                      </c:pt>
                      <c:pt idx="1842">
                        <c:v>4.0853371445295723</c:v>
                      </c:pt>
                      <c:pt idx="1843">
                        <c:v>4.3703673095812867</c:v>
                      </c:pt>
                      <c:pt idx="1844">
                        <c:v>4.373006537135252</c:v>
                      </c:pt>
                      <c:pt idx="1845">
                        <c:v>4.4302512591901957</c:v>
                      </c:pt>
                      <c:pt idx="1846">
                        <c:v>4.4146081637260677</c:v>
                      </c:pt>
                      <c:pt idx="1847">
                        <c:v>4.1750476398184286</c:v>
                      </c:pt>
                      <c:pt idx="1848">
                        <c:v>3.9967325063652162</c:v>
                      </c:pt>
                      <c:pt idx="1849">
                        <c:v>3.4449138088257718</c:v>
                      </c:pt>
                      <c:pt idx="1850">
                        <c:v>2.947397864189536</c:v>
                      </c:pt>
                      <c:pt idx="1851">
                        <c:v>2.718781993968022</c:v>
                      </c:pt>
                      <c:pt idx="1852">
                        <c:v>2.764339076793803</c:v>
                      </c:pt>
                      <c:pt idx="1853">
                        <c:v>2.539602855567352</c:v>
                      </c:pt>
                      <c:pt idx="1854">
                        <c:v>2.3645595071329368</c:v>
                      </c:pt>
                      <c:pt idx="1855">
                        <c:v>2.4184819903067911</c:v>
                      </c:pt>
                      <c:pt idx="1856">
                        <c:v>2.053163490740197</c:v>
                      </c:pt>
                      <c:pt idx="1857">
                        <c:v>1.4863801149843681</c:v>
                      </c:pt>
                      <c:pt idx="1858">
                        <c:v>1.097165974831114</c:v>
                      </c:pt>
                      <c:pt idx="1859">
                        <c:v>0.86594766446903471</c:v>
                      </c:pt>
                      <c:pt idx="1860">
                        <c:v>0.56625772629831861</c:v>
                      </c:pt>
                      <c:pt idx="1861">
                        <c:v>0.1966941750390053</c:v>
                      </c:pt>
                      <c:pt idx="1862">
                        <c:v>-0.32023054559327391</c:v>
                      </c:pt>
                      <c:pt idx="1863">
                        <c:v>-0.77070465469184535</c:v>
                      </c:pt>
                      <c:pt idx="1864">
                        <c:v>-0.95327368817622804</c:v>
                      </c:pt>
                      <c:pt idx="1865">
                        <c:v>-1.127165542043693</c:v>
                      </c:pt>
                      <c:pt idx="1866">
                        <c:v>-1.468392759395196</c:v>
                      </c:pt>
                      <c:pt idx="1867">
                        <c:v>-1.982735725412851</c:v>
                      </c:pt>
                      <c:pt idx="1868">
                        <c:v>-2.3073506955111318</c:v>
                      </c:pt>
                      <c:pt idx="1869">
                        <c:v>-2.0372717858999341</c:v>
                      </c:pt>
                      <c:pt idx="1870">
                        <c:v>-1.5622072944641729</c:v>
                      </c:pt>
                      <c:pt idx="1871">
                        <c:v>-1.5532894605746499</c:v>
                      </c:pt>
                      <c:pt idx="1872">
                        <c:v>-1.679037753359939</c:v>
                      </c:pt>
                      <c:pt idx="1873">
                        <c:v>-1.8745887910209169</c:v>
                      </c:pt>
                      <c:pt idx="1874">
                        <c:v>-2.014775432478884</c:v>
                      </c:pt>
                      <c:pt idx="1875">
                        <c:v>-1.899194457630244</c:v>
                      </c:pt>
                      <c:pt idx="1876">
                        <c:v>-1.9430916305299979</c:v>
                      </c:pt>
                      <c:pt idx="1877">
                        <c:v>-2.141436185157862</c:v>
                      </c:pt>
                      <c:pt idx="1878">
                        <c:v>-2.4872597141075472</c:v>
                      </c:pt>
                      <c:pt idx="1879">
                        <c:v>-2.8466703251834189</c:v>
                      </c:pt>
                      <c:pt idx="1880">
                        <c:v>-3.097307425104701</c:v>
                      </c:pt>
                      <c:pt idx="1881">
                        <c:v>-3.1888877001534941</c:v>
                      </c:pt>
                      <c:pt idx="1882">
                        <c:v>-3.1111838954619269</c:v>
                      </c:pt>
                      <c:pt idx="1883">
                        <c:v>-2.7015120153835439</c:v>
                      </c:pt>
                      <c:pt idx="1884">
                        <c:v>-2.838897683223554</c:v>
                      </c:pt>
                      <c:pt idx="1885">
                        <c:v>0.19507319391808359</c:v>
                      </c:pt>
                      <c:pt idx="1886">
                        <c:v>0.38452461247855801</c:v>
                      </c:pt>
                      <c:pt idx="1887">
                        <c:v>-2.533519551964913</c:v>
                      </c:pt>
                      <c:pt idx="1888">
                        <c:v>-2.2105676876413041</c:v>
                      </c:pt>
                      <c:pt idx="1889">
                        <c:v>-2.018338500790922</c:v>
                      </c:pt>
                      <c:pt idx="1890">
                        <c:v>-1.9735104145830851</c:v>
                      </c:pt>
                      <c:pt idx="1891">
                        <c:v>-1.672689072998244</c:v>
                      </c:pt>
                      <c:pt idx="1892">
                        <c:v>-1.5624405623027211</c:v>
                      </c:pt>
                      <c:pt idx="1893">
                        <c:v>-1.538685534339572</c:v>
                      </c:pt>
                      <c:pt idx="1894">
                        <c:v>2.0778461231580359</c:v>
                      </c:pt>
                      <c:pt idx="1895">
                        <c:v>-1.841393517047796</c:v>
                      </c:pt>
                      <c:pt idx="1896">
                        <c:v>-1.9735756223625329</c:v>
                      </c:pt>
                      <c:pt idx="1897">
                        <c:v>-2.0499550148856538</c:v>
                      </c:pt>
                      <c:pt idx="1898">
                        <c:v>-2.1246852596591359</c:v>
                      </c:pt>
                      <c:pt idx="1899">
                        <c:v>-2.545018009070021</c:v>
                      </c:pt>
                      <c:pt idx="1900">
                        <c:v>-1.882832355893503</c:v>
                      </c:pt>
                      <c:pt idx="1901">
                        <c:v>-1.761470115876733</c:v>
                      </c:pt>
                      <c:pt idx="1902">
                        <c:v>2.12799400003547</c:v>
                      </c:pt>
                      <c:pt idx="1903">
                        <c:v>-1.7169924238434879</c:v>
                      </c:pt>
                      <c:pt idx="1904">
                        <c:v>0.93270768045361352</c:v>
                      </c:pt>
                      <c:pt idx="1905">
                        <c:v>-2.154462318358934</c:v>
                      </c:pt>
                      <c:pt idx="1906">
                        <c:v>-2.254854131278726</c:v>
                      </c:pt>
                      <c:pt idx="1907">
                        <c:v>-2.30386917161634</c:v>
                      </c:pt>
                      <c:pt idx="1908">
                        <c:v>-2.4654947811579331</c:v>
                      </c:pt>
                      <c:pt idx="1909">
                        <c:v>-2.383175189354434</c:v>
                      </c:pt>
                      <c:pt idx="1910">
                        <c:v>-2.1992557194217062</c:v>
                      </c:pt>
                      <c:pt idx="1911">
                        <c:v>1.0449435543949579</c:v>
                      </c:pt>
                      <c:pt idx="1912">
                        <c:v>0.94040154816983512</c:v>
                      </c:pt>
                      <c:pt idx="1913">
                        <c:v>-2.0625784060261561</c:v>
                      </c:pt>
                      <c:pt idx="1914">
                        <c:v>-1.960496610119171</c:v>
                      </c:pt>
                      <c:pt idx="1915">
                        <c:v>-1.9993921796900991</c:v>
                      </c:pt>
                      <c:pt idx="1916">
                        <c:v>-2.0794162666595279</c:v>
                      </c:pt>
                      <c:pt idx="1917">
                        <c:v>-2.1146592679268612</c:v>
                      </c:pt>
                      <c:pt idx="1918">
                        <c:v>-2.151846640878178</c:v>
                      </c:pt>
                      <c:pt idx="1919">
                        <c:v>-2.100520948204549</c:v>
                      </c:pt>
                      <c:pt idx="1920">
                        <c:v>-2.2707104780723761</c:v>
                      </c:pt>
                      <c:pt idx="1921">
                        <c:v>-2.3596907574142669</c:v>
                      </c:pt>
                      <c:pt idx="1922">
                        <c:v>-2.327221745657261</c:v>
                      </c:pt>
                      <c:pt idx="1923">
                        <c:v>-2.1840738427662019</c:v>
                      </c:pt>
                      <c:pt idx="1924">
                        <c:v>-1.973028009311286</c:v>
                      </c:pt>
                      <c:pt idx="1925">
                        <c:v>-1.9570826105497521</c:v>
                      </c:pt>
                      <c:pt idx="1926">
                        <c:v>-2.0329031344976021</c:v>
                      </c:pt>
                      <c:pt idx="1927">
                        <c:v>-1.8805037826282589</c:v>
                      </c:pt>
                      <c:pt idx="1928">
                        <c:v>-1.8088376628073319</c:v>
                      </c:pt>
                      <c:pt idx="1929">
                        <c:v>-1.5974919960184191</c:v>
                      </c:pt>
                      <c:pt idx="1930">
                        <c:v>-1.693176581329354</c:v>
                      </c:pt>
                      <c:pt idx="1931">
                        <c:v>-1.643523332224299</c:v>
                      </c:pt>
                      <c:pt idx="1932">
                        <c:v>5.4433416243776588E-2</c:v>
                      </c:pt>
                      <c:pt idx="1933">
                        <c:v>-1.662820779036674</c:v>
                      </c:pt>
                      <c:pt idx="1934">
                        <c:v>-1.763402154246329</c:v>
                      </c:pt>
                      <c:pt idx="1935">
                        <c:v>-1.9490906109575721</c:v>
                      </c:pt>
                      <c:pt idx="1936">
                        <c:v>-2.0882863836377501</c:v>
                      </c:pt>
                      <c:pt idx="1937">
                        <c:v>-2.0397855490628598</c:v>
                      </c:pt>
                      <c:pt idx="1938">
                        <c:v>-0.2818733465572999</c:v>
                      </c:pt>
                      <c:pt idx="1939">
                        <c:v>-0.20753471632964551</c:v>
                      </c:pt>
                      <c:pt idx="1940">
                        <c:v>-0.27792366396593432</c:v>
                      </c:pt>
                      <c:pt idx="1941">
                        <c:v>-0.42175352310468472</c:v>
                      </c:pt>
                      <c:pt idx="1942">
                        <c:v>-1.9666402833183541</c:v>
                      </c:pt>
                      <c:pt idx="1943">
                        <c:v>-1.799679168694837</c:v>
                      </c:pt>
                      <c:pt idx="1944">
                        <c:v>-1.848588523123341</c:v>
                      </c:pt>
                      <c:pt idx="1945">
                        <c:v>-1.729270234955111</c:v>
                      </c:pt>
                      <c:pt idx="1946">
                        <c:v>-1.7273402588311819</c:v>
                      </c:pt>
                      <c:pt idx="1947">
                        <c:v>-2.3614106392708401</c:v>
                      </c:pt>
                      <c:pt idx="1948">
                        <c:v>-2.458580087801173</c:v>
                      </c:pt>
                      <c:pt idx="1949">
                        <c:v>-2.4109366533979268</c:v>
                      </c:pt>
                      <c:pt idx="1950">
                        <c:v>-2.4916190214847318</c:v>
                      </c:pt>
                      <c:pt idx="1951">
                        <c:v>-2.3102699483949309</c:v>
                      </c:pt>
                      <c:pt idx="1952">
                        <c:v>-2.478729668441622</c:v>
                      </c:pt>
                      <c:pt idx="1953">
                        <c:v>-2.3137794853546212</c:v>
                      </c:pt>
                      <c:pt idx="1954">
                        <c:v>-2.3001741784836511</c:v>
                      </c:pt>
                      <c:pt idx="1955">
                        <c:v>-2.0946388933310849</c:v>
                      </c:pt>
                      <c:pt idx="1956">
                        <c:v>-1.9407521155681331</c:v>
                      </c:pt>
                      <c:pt idx="1957">
                        <c:v>-1.8261848301648831</c:v>
                      </c:pt>
                      <c:pt idx="1958">
                        <c:v>-1.7793570615186061</c:v>
                      </c:pt>
                      <c:pt idx="1959">
                        <c:v>-1.9366183962419941</c:v>
                      </c:pt>
                      <c:pt idx="1960">
                        <c:v>-1.7122069638005739</c:v>
                      </c:pt>
                      <c:pt idx="1961">
                        <c:v>-1.7840539052852651</c:v>
                      </c:pt>
                      <c:pt idx="1962">
                        <c:v>-1.7860351511637329</c:v>
                      </c:pt>
                      <c:pt idx="1963">
                        <c:v>-1.646233785947627</c:v>
                      </c:pt>
                      <c:pt idx="1964">
                        <c:v>-1.7571075187735461</c:v>
                      </c:pt>
                      <c:pt idx="1965">
                        <c:v>-2.0188079119853799</c:v>
                      </c:pt>
                      <c:pt idx="1966">
                        <c:v>-1.96053118326672</c:v>
                      </c:pt>
                      <c:pt idx="1967">
                        <c:v>-1.86498285152051</c:v>
                      </c:pt>
                      <c:pt idx="1968">
                        <c:v>-1.622868532731303</c:v>
                      </c:pt>
                      <c:pt idx="1969">
                        <c:v>-1.450661187230363</c:v>
                      </c:pt>
                      <c:pt idx="1970">
                        <c:v>-1.252884951373975</c:v>
                      </c:pt>
                      <c:pt idx="1971">
                        <c:v>-1.261574172706738</c:v>
                      </c:pt>
                      <c:pt idx="1972">
                        <c:v>-1.461879272425312</c:v>
                      </c:pt>
                      <c:pt idx="1973">
                        <c:v>-1.7254011746645579</c:v>
                      </c:pt>
                      <c:pt idx="1974">
                        <c:v>-1.7075621512878529</c:v>
                      </c:pt>
                      <c:pt idx="1975">
                        <c:v>-1.2843460556917989</c:v>
                      </c:pt>
                      <c:pt idx="1976">
                        <c:v>-0.85104886879520358</c:v>
                      </c:pt>
                      <c:pt idx="1977">
                        <c:v>-0.88581995066460295</c:v>
                      </c:pt>
                      <c:pt idx="1978">
                        <c:v>-1.150056076106087</c:v>
                      </c:pt>
                      <c:pt idx="1979">
                        <c:v>-1.4349038232499429</c:v>
                      </c:pt>
                      <c:pt idx="1980">
                        <c:v>-1.6210352281411089</c:v>
                      </c:pt>
                      <c:pt idx="1981">
                        <c:v>-1.7385419608966231</c:v>
                      </c:pt>
                      <c:pt idx="1982">
                        <c:v>-1.7113668744841299</c:v>
                      </c:pt>
                      <c:pt idx="1983">
                        <c:v>-2.2046745015786962</c:v>
                      </c:pt>
                      <c:pt idx="1984">
                        <c:v>-2.8349264912880181</c:v>
                      </c:pt>
                      <c:pt idx="1985">
                        <c:v>-3.395392944496753</c:v>
                      </c:pt>
                      <c:pt idx="1986">
                        <c:v>-3.542012886920229</c:v>
                      </c:pt>
                      <c:pt idx="1987">
                        <c:v>-3.5101855994225</c:v>
                      </c:pt>
                      <c:pt idx="1988">
                        <c:v>-3.4502213619333548</c:v>
                      </c:pt>
                      <c:pt idx="1989">
                        <c:v>-3.4744978714936678</c:v>
                      </c:pt>
                      <c:pt idx="1990">
                        <c:v>-3.40118652433988</c:v>
                      </c:pt>
                      <c:pt idx="1991">
                        <c:v>-3.3330522389565731</c:v>
                      </c:pt>
                      <c:pt idx="1992">
                        <c:v>-3.4230848653240411</c:v>
                      </c:pt>
                      <c:pt idx="1993">
                        <c:v>-3.6930537300570379</c:v>
                      </c:pt>
                      <c:pt idx="1994">
                        <c:v>-3.5989420628592681</c:v>
                      </c:pt>
                      <c:pt idx="1995">
                        <c:v>-3.3573836658511791</c:v>
                      </c:pt>
                      <c:pt idx="1996">
                        <c:v>-2.896071859380057</c:v>
                      </c:pt>
                      <c:pt idx="1997">
                        <c:v>-2.583125752715365</c:v>
                      </c:pt>
                      <c:pt idx="1998">
                        <c:v>-2.54406735774347</c:v>
                      </c:pt>
                      <c:pt idx="1999">
                        <c:v>-2.6946470205270781</c:v>
                      </c:pt>
                      <c:pt idx="2000">
                        <c:v>-2.757523074796699</c:v>
                      </c:pt>
                      <c:pt idx="2001">
                        <c:v>-2.9434218950818591</c:v>
                      </c:pt>
                      <c:pt idx="2002">
                        <c:v>-3.0916260422768378</c:v>
                      </c:pt>
                      <c:pt idx="2003">
                        <c:v>-2.9483372007993212</c:v>
                      </c:pt>
                      <c:pt idx="2004">
                        <c:v>-2.7508647569762248</c:v>
                      </c:pt>
                      <c:pt idx="2005">
                        <c:v>-2.7435151973897951</c:v>
                      </c:pt>
                      <c:pt idx="2006">
                        <c:v>-2.2534212310665498</c:v>
                      </c:pt>
                      <c:pt idx="2007">
                        <c:v>-1.868539469992504</c:v>
                      </c:pt>
                      <c:pt idx="2008">
                        <c:v>-1.5788780833569771</c:v>
                      </c:pt>
                      <c:pt idx="2009">
                        <c:v>-1.279496109569801</c:v>
                      </c:pt>
                      <c:pt idx="2010">
                        <c:v>-0.97516562997918066</c:v>
                      </c:pt>
                      <c:pt idx="2011">
                        <c:v>-1.047667291896458</c:v>
                      </c:pt>
                      <c:pt idx="2012">
                        <c:v>-1.1382811377416819</c:v>
                      </c:pt>
                      <c:pt idx="2013">
                        <c:v>-1.2437434983457429</c:v>
                      </c:pt>
                      <c:pt idx="2014">
                        <c:v>-1.446463235068572</c:v>
                      </c:pt>
                      <c:pt idx="2015">
                        <c:v>-1.4217113090283411</c:v>
                      </c:pt>
                      <c:pt idx="2016">
                        <c:v>-1.6169985586339379</c:v>
                      </c:pt>
                      <c:pt idx="2017">
                        <c:v>-1.823606638686265</c:v>
                      </c:pt>
                      <c:pt idx="2018">
                        <c:v>-1.7662147209415979</c:v>
                      </c:pt>
                      <c:pt idx="2019">
                        <c:v>-1.6577656401264029</c:v>
                      </c:pt>
                      <c:pt idx="2020">
                        <c:v>-1.768729375569311</c:v>
                      </c:pt>
                      <c:pt idx="2021">
                        <c:v>-1.920465810076617</c:v>
                      </c:pt>
                      <c:pt idx="2022">
                        <c:v>-2.0428888390278219</c:v>
                      </c:pt>
                      <c:pt idx="2023">
                        <c:v>-2.2859297315424629</c:v>
                      </c:pt>
                      <c:pt idx="2024">
                        <c:v>-2.700909667796092</c:v>
                      </c:pt>
                      <c:pt idx="2025">
                        <c:v>-3.263109644231351</c:v>
                      </c:pt>
                      <c:pt idx="2026">
                        <c:v>-3.586797918968923</c:v>
                      </c:pt>
                      <c:pt idx="2027">
                        <c:v>-3.553221450949029</c:v>
                      </c:pt>
                      <c:pt idx="2028">
                        <c:v>-3.661089025931358</c:v>
                      </c:pt>
                      <c:pt idx="2029">
                        <c:v>-3.4872051958259309</c:v>
                      </c:pt>
                      <c:pt idx="2030">
                        <c:v>-3.1243156909630678</c:v>
                      </c:pt>
                      <c:pt idx="2031">
                        <c:v>-3.5473804239867861</c:v>
                      </c:pt>
                      <c:pt idx="2032">
                        <c:v>-3.8316591019986519</c:v>
                      </c:pt>
                      <c:pt idx="2033">
                        <c:v>-4.2702106910472537</c:v>
                      </c:pt>
                      <c:pt idx="2034">
                        <c:v>-4.8644240257690807</c:v>
                      </c:pt>
                      <c:pt idx="2035">
                        <c:v>-5.2149433520677224</c:v>
                      </c:pt>
                      <c:pt idx="2036">
                        <c:v>-5.6562299762233099</c:v>
                      </c:pt>
                      <c:pt idx="2037">
                        <c:v>-5.7050366265161019</c:v>
                      </c:pt>
                      <c:pt idx="2038">
                        <c:v>-5.0595441491043287</c:v>
                      </c:pt>
                      <c:pt idx="2039">
                        <c:v>-4.449098159774727</c:v>
                      </c:pt>
                      <c:pt idx="2040">
                        <c:v>-3.632647274454456</c:v>
                      </c:pt>
                      <c:pt idx="2041">
                        <c:v>-3.1763279564440352</c:v>
                      </c:pt>
                      <c:pt idx="2042">
                        <c:v>-2.8854778022666752</c:v>
                      </c:pt>
                      <c:pt idx="2043">
                        <c:v>-3.0803927285043202</c:v>
                      </c:pt>
                      <c:pt idx="2044">
                        <c:v>-3.0753295748336642</c:v>
                      </c:pt>
                      <c:pt idx="2045">
                        <c:v>-3.2801517649965799</c:v>
                      </c:pt>
                      <c:pt idx="2046">
                        <c:v>-2.9135169141566521</c:v>
                      </c:pt>
                      <c:pt idx="2047">
                        <c:v>-2.57052053044921</c:v>
                      </c:pt>
                      <c:pt idx="2048">
                        <c:v>-2.1215971274534531</c:v>
                      </c:pt>
                      <c:pt idx="2049">
                        <c:v>-1.544828424551052</c:v>
                      </c:pt>
                      <c:pt idx="2050">
                        <c:v>-0.9897078966848788</c:v>
                      </c:pt>
                      <c:pt idx="2051">
                        <c:v>-0.65238612512121097</c:v>
                      </c:pt>
                      <c:pt idx="2052">
                        <c:v>-0.54188602743451575</c:v>
                      </c:pt>
                      <c:pt idx="2053">
                        <c:v>-0.59155293519176</c:v>
                      </c:pt>
                      <c:pt idx="2054">
                        <c:v>-0.40755690406151479</c:v>
                      </c:pt>
                      <c:pt idx="2055">
                        <c:v>9.0219868648831608E-2</c:v>
                      </c:pt>
                      <c:pt idx="2056">
                        <c:v>-0.28875815725593051</c:v>
                      </c:pt>
                      <c:pt idx="2057">
                        <c:v>-0.72567269940255896</c:v>
                      </c:pt>
                      <c:pt idx="2058">
                        <c:v>-0.59444432610915132</c:v>
                      </c:pt>
                      <c:pt idx="2059">
                        <c:v>-0.56953668849277728</c:v>
                      </c:pt>
                      <c:pt idx="2060">
                        <c:v>0.53706744048599253</c:v>
                      </c:pt>
                      <c:pt idx="2061">
                        <c:v>-0.57137994362985611</c:v>
                      </c:pt>
                      <c:pt idx="2062">
                        <c:v>1.04782009503596</c:v>
                      </c:pt>
                      <c:pt idx="2063">
                        <c:v>0.90457445144596105</c:v>
                      </c:pt>
                      <c:pt idx="2064">
                        <c:v>-1.096938655932564</c:v>
                      </c:pt>
                      <c:pt idx="2065">
                        <c:v>-1.0653229664166219</c:v>
                      </c:pt>
                      <c:pt idx="2066">
                        <c:v>-1.3075944477994459</c:v>
                      </c:pt>
                      <c:pt idx="2067">
                        <c:v>-1.682954127981855</c:v>
                      </c:pt>
                      <c:pt idx="2068">
                        <c:v>-1.1494029603256</c:v>
                      </c:pt>
                      <c:pt idx="2069">
                        <c:v>-1.7453700854236229</c:v>
                      </c:pt>
                      <c:pt idx="2070">
                        <c:v>-1.878339653890114</c:v>
                      </c:pt>
                      <c:pt idx="2071">
                        <c:v>-1.831688720845176</c:v>
                      </c:pt>
                      <c:pt idx="2072">
                        <c:v>-1.842033102674562</c:v>
                      </c:pt>
                      <c:pt idx="2073">
                        <c:v>-1.9888026954504721</c:v>
                      </c:pt>
                      <c:pt idx="2074">
                        <c:v>2.2883640707044579</c:v>
                      </c:pt>
                      <c:pt idx="2075">
                        <c:v>-2.116548297845982</c:v>
                      </c:pt>
                      <c:pt idx="2076">
                        <c:v>2.7948747869468491</c:v>
                      </c:pt>
                      <c:pt idx="2077">
                        <c:v>-0.71569542420189169</c:v>
                      </c:pt>
                      <c:pt idx="2078">
                        <c:v>-1.824750383357262</c:v>
                      </c:pt>
                      <c:pt idx="2079">
                        <c:v>-0.40315600487276032</c:v>
                      </c:pt>
                      <c:pt idx="2080">
                        <c:v>2.4682374412614201</c:v>
                      </c:pt>
                      <c:pt idx="2081">
                        <c:v>2.70558155170459</c:v>
                      </c:pt>
                      <c:pt idx="2082">
                        <c:v>2.2027386516312681</c:v>
                      </c:pt>
                      <c:pt idx="2083">
                        <c:v>2.6354177453790779</c:v>
                      </c:pt>
                      <c:pt idx="2084">
                        <c:v>-1.655617168243696</c:v>
                      </c:pt>
                      <c:pt idx="2085">
                        <c:v>5.5239662912274112E-2</c:v>
                      </c:pt>
                      <c:pt idx="2086">
                        <c:v>2.6758725676581241</c:v>
                      </c:pt>
                      <c:pt idx="2087">
                        <c:v>2.6576350447945658</c:v>
                      </c:pt>
                      <c:pt idx="2088">
                        <c:v>-1.630572143913996</c:v>
                      </c:pt>
                      <c:pt idx="2089">
                        <c:v>2.52664903236488</c:v>
                      </c:pt>
                      <c:pt idx="2090">
                        <c:v>2.6223714163435128</c:v>
                      </c:pt>
                      <c:pt idx="2091">
                        <c:v>2.6189979899972959</c:v>
                      </c:pt>
                      <c:pt idx="2092">
                        <c:v>2.6283662046248901</c:v>
                      </c:pt>
                      <c:pt idx="2093">
                        <c:v>2.4470206427677268</c:v>
                      </c:pt>
                      <c:pt idx="2094">
                        <c:v>2.414528900709533</c:v>
                      </c:pt>
                      <c:pt idx="2095">
                        <c:v>2.6653911112640358</c:v>
                      </c:pt>
                      <c:pt idx="2096">
                        <c:v>2.2955428049163169</c:v>
                      </c:pt>
                      <c:pt idx="2097">
                        <c:v>2.283563038713103</c:v>
                      </c:pt>
                      <c:pt idx="2098">
                        <c:v>2.297090304973346</c:v>
                      </c:pt>
                      <c:pt idx="2099">
                        <c:v>2.2228964212640152</c:v>
                      </c:pt>
                      <c:pt idx="2100">
                        <c:v>-1.7727158830517209</c:v>
                      </c:pt>
                      <c:pt idx="2101">
                        <c:v>2.0223901374561759</c:v>
                      </c:pt>
                      <c:pt idx="2102">
                        <c:v>2.174219885818383</c:v>
                      </c:pt>
                      <c:pt idx="2103">
                        <c:v>2.237360332140764</c:v>
                      </c:pt>
                      <c:pt idx="2104">
                        <c:v>2.363102732796456</c:v>
                      </c:pt>
                      <c:pt idx="2105">
                        <c:v>2.4209931199117118</c:v>
                      </c:pt>
                      <c:pt idx="2106">
                        <c:v>2.327552147345636</c:v>
                      </c:pt>
                      <c:pt idx="2107">
                        <c:v>2.588734509124575</c:v>
                      </c:pt>
                      <c:pt idx="2108">
                        <c:v>1.9439900251283551</c:v>
                      </c:pt>
                      <c:pt idx="2109">
                        <c:v>2.100126221537618</c:v>
                      </c:pt>
                      <c:pt idx="2110">
                        <c:v>-0.9570460540344502</c:v>
                      </c:pt>
                      <c:pt idx="2111">
                        <c:v>2.3185940622181511</c:v>
                      </c:pt>
                      <c:pt idx="2112">
                        <c:v>-1.063950194982004</c:v>
                      </c:pt>
                      <c:pt idx="2113">
                        <c:v>3.4530430872725821</c:v>
                      </c:pt>
                      <c:pt idx="2114">
                        <c:v>3.6262822133102932</c:v>
                      </c:pt>
                      <c:pt idx="2115">
                        <c:v>2.0041730108980631</c:v>
                      </c:pt>
                      <c:pt idx="2116">
                        <c:v>3.6652382903977929</c:v>
                      </c:pt>
                      <c:pt idx="2117">
                        <c:v>3.8362554469118408</c:v>
                      </c:pt>
                      <c:pt idx="2118">
                        <c:v>3.7993631491490452</c:v>
                      </c:pt>
                      <c:pt idx="2119">
                        <c:v>2.5903823015297269</c:v>
                      </c:pt>
                      <c:pt idx="2120">
                        <c:v>2.3768125469523458</c:v>
                      </c:pt>
                      <c:pt idx="2121">
                        <c:v>-0.34993626572317887</c:v>
                      </c:pt>
                      <c:pt idx="2122">
                        <c:v>-0.13264680494809389</c:v>
                      </c:pt>
                      <c:pt idx="2123">
                        <c:v>3.6840938409262032</c:v>
                      </c:pt>
                      <c:pt idx="2124">
                        <c:v>1.9869781749728699E-2</c:v>
                      </c:pt>
                      <c:pt idx="2125">
                        <c:v>3.8325776072391529</c:v>
                      </c:pt>
                      <c:pt idx="2126">
                        <c:v>3.856634098198882</c:v>
                      </c:pt>
                      <c:pt idx="2127">
                        <c:v>3.483977607631334</c:v>
                      </c:pt>
                      <c:pt idx="2128">
                        <c:v>-0.51059556532022943</c:v>
                      </c:pt>
                      <c:pt idx="2129">
                        <c:v>-0.67060805952828595</c:v>
                      </c:pt>
                      <c:pt idx="2130">
                        <c:v>-0.85753598016538324</c:v>
                      </c:pt>
                      <c:pt idx="2131">
                        <c:v>-0.63763357465916626</c:v>
                      </c:pt>
                      <c:pt idx="2132">
                        <c:v>-0.86138063763712436</c:v>
                      </c:pt>
                      <c:pt idx="2133">
                        <c:v>-0.63002575059686017</c:v>
                      </c:pt>
                      <c:pt idx="2134">
                        <c:v>-0.74251025463662212</c:v>
                      </c:pt>
                      <c:pt idx="2135">
                        <c:v>-0.75235083350294352</c:v>
                      </c:pt>
                      <c:pt idx="2136">
                        <c:v>-0.74669642787466628</c:v>
                      </c:pt>
                      <c:pt idx="2137">
                        <c:v>-0.73444886361416051</c:v>
                      </c:pt>
                      <c:pt idx="2138">
                        <c:v>-0.88595111856309616</c:v>
                      </c:pt>
                      <c:pt idx="2139">
                        <c:v>-0.89887637576810864</c:v>
                      </c:pt>
                      <c:pt idx="2140">
                        <c:v>-0.6584417455839473</c:v>
                      </c:pt>
                      <c:pt idx="2141">
                        <c:v>-0.67484100362171839</c:v>
                      </c:pt>
                      <c:pt idx="2142">
                        <c:v>-0.5251362607663741</c:v>
                      </c:pt>
                      <c:pt idx="2143">
                        <c:v>-0.50100812016973939</c:v>
                      </c:pt>
                      <c:pt idx="2144">
                        <c:v>-0.46185753398580398</c:v>
                      </c:pt>
                      <c:pt idx="2145">
                        <c:v>-0.47247443461050009</c:v>
                      </c:pt>
                      <c:pt idx="2146">
                        <c:v>-0.58732075329931244</c:v>
                      </c:pt>
                      <c:pt idx="2147">
                        <c:v>-0.43493240465997179</c:v>
                      </c:pt>
                      <c:pt idx="2148">
                        <c:v>3.1853259295449239</c:v>
                      </c:pt>
                      <c:pt idx="2149">
                        <c:v>-0.74512847443270325</c:v>
                      </c:pt>
                      <c:pt idx="2150">
                        <c:v>-0.69105198104160925</c:v>
                      </c:pt>
                      <c:pt idx="2151">
                        <c:v>-0.70598626049352931</c:v>
                      </c:pt>
                      <c:pt idx="2152">
                        <c:v>3.2279251206647039</c:v>
                      </c:pt>
                      <c:pt idx="2153">
                        <c:v>-0.40787120348588968</c:v>
                      </c:pt>
                      <c:pt idx="2154">
                        <c:v>3.2402669060135558</c:v>
                      </c:pt>
                      <c:pt idx="2155">
                        <c:v>3.6677894282439381</c:v>
                      </c:pt>
                      <c:pt idx="2156">
                        <c:v>3.618132676617559</c:v>
                      </c:pt>
                      <c:pt idx="2157">
                        <c:v>3.48538076044556</c:v>
                      </c:pt>
                      <c:pt idx="2158">
                        <c:v>3.5516946210272371</c:v>
                      </c:pt>
                      <c:pt idx="2159">
                        <c:v>3.8578174164674519</c:v>
                      </c:pt>
                      <c:pt idx="2160">
                        <c:v>3.6791700287942648</c:v>
                      </c:pt>
                      <c:pt idx="2161">
                        <c:v>3.6610466517926818</c:v>
                      </c:pt>
                      <c:pt idx="2162">
                        <c:v>3.463958068276495</c:v>
                      </c:pt>
                      <c:pt idx="2163">
                        <c:v>3.218968340871347</c:v>
                      </c:pt>
                      <c:pt idx="2164">
                        <c:v>3.148885492911762</c:v>
                      </c:pt>
                      <c:pt idx="2165">
                        <c:v>2.9829467751648528</c:v>
                      </c:pt>
                      <c:pt idx="2166">
                        <c:v>2.7851117418137199</c:v>
                      </c:pt>
                      <c:pt idx="2167">
                        <c:v>3.126863270552223</c:v>
                      </c:pt>
                      <c:pt idx="2168">
                        <c:v>3.174005564837191</c:v>
                      </c:pt>
                      <c:pt idx="2169">
                        <c:v>-0.46377879972517161</c:v>
                      </c:pt>
                      <c:pt idx="2170">
                        <c:v>3.0522001409117481</c:v>
                      </c:pt>
                      <c:pt idx="2171">
                        <c:v>2.6621160520371321</c:v>
                      </c:pt>
                      <c:pt idx="2172">
                        <c:v>-1.412648382954224</c:v>
                      </c:pt>
                      <c:pt idx="2173">
                        <c:v>-1.3009586861190521</c:v>
                      </c:pt>
                      <c:pt idx="2174">
                        <c:v>2.6517131790346399E-2</c:v>
                      </c:pt>
                      <c:pt idx="2175">
                        <c:v>-0.28165275368452769</c:v>
                      </c:pt>
                      <c:pt idx="2176">
                        <c:v>-0.37752796208499362</c:v>
                      </c:pt>
                      <c:pt idx="2177">
                        <c:v>-1.6575889767583949</c:v>
                      </c:pt>
                      <c:pt idx="2178">
                        <c:v>-1.7192678010667759</c:v>
                      </c:pt>
                      <c:pt idx="2179">
                        <c:v>-0.34417313350245982</c:v>
                      </c:pt>
                      <c:pt idx="2180">
                        <c:v>-0.21160443703887541</c:v>
                      </c:pt>
                      <c:pt idx="2181">
                        <c:v>-1.4388420668175941</c:v>
                      </c:pt>
                      <c:pt idx="2182">
                        <c:v>-0.18612607339820089</c:v>
                      </c:pt>
                      <c:pt idx="2183">
                        <c:v>-0.30595780419818541</c:v>
                      </c:pt>
                      <c:pt idx="2184">
                        <c:v>-0.1831111052620466</c:v>
                      </c:pt>
                      <c:pt idx="2185">
                        <c:v>-1.720218004369658</c:v>
                      </c:pt>
                      <c:pt idx="2186">
                        <c:v>-1.9368716497101479</c:v>
                      </c:pt>
                      <c:pt idx="2187">
                        <c:v>0.56674513414089644</c:v>
                      </c:pt>
                      <c:pt idx="2188">
                        <c:v>-1.6494448927224199</c:v>
                      </c:pt>
                      <c:pt idx="2189">
                        <c:v>-1.5134615677848291</c:v>
                      </c:pt>
                      <c:pt idx="2190">
                        <c:v>-1.5159819769712271</c:v>
                      </c:pt>
                      <c:pt idx="2191">
                        <c:v>-1.3536726598085611</c:v>
                      </c:pt>
                      <c:pt idx="2192">
                        <c:v>-1.4042848250487141</c:v>
                      </c:pt>
                      <c:pt idx="2193">
                        <c:v>1.542124769139942</c:v>
                      </c:pt>
                      <c:pt idx="2194">
                        <c:v>-1.4389153108333299</c:v>
                      </c:pt>
                      <c:pt idx="2195">
                        <c:v>-1.4680359094054201</c:v>
                      </c:pt>
                      <c:pt idx="2196">
                        <c:v>1.0635622138617391</c:v>
                      </c:pt>
                      <c:pt idx="2197">
                        <c:v>1.006914786938228</c:v>
                      </c:pt>
                      <c:pt idx="2198">
                        <c:v>-1.319709431415903</c:v>
                      </c:pt>
                      <c:pt idx="2199">
                        <c:v>1.089198130469605</c:v>
                      </c:pt>
                      <c:pt idx="2200">
                        <c:v>1.026227700701638</c:v>
                      </c:pt>
                      <c:pt idx="2201">
                        <c:v>-1.57118374963148</c:v>
                      </c:pt>
                      <c:pt idx="2202">
                        <c:v>0.70671726162326898</c:v>
                      </c:pt>
                      <c:pt idx="2203">
                        <c:v>0.59434335251822434</c:v>
                      </c:pt>
                      <c:pt idx="2204">
                        <c:v>-1.6931819695814101</c:v>
                      </c:pt>
                      <c:pt idx="2205">
                        <c:v>0.60107557896645947</c:v>
                      </c:pt>
                      <c:pt idx="2206">
                        <c:v>-0.37135310832498708</c:v>
                      </c:pt>
                      <c:pt idx="2207">
                        <c:v>0.82486415590870332</c:v>
                      </c:pt>
                      <c:pt idx="2208">
                        <c:v>1.9562950082276818E-3</c:v>
                      </c:pt>
                      <c:pt idx="2209">
                        <c:v>0.69890000301033306</c:v>
                      </c:pt>
                      <c:pt idx="2210">
                        <c:v>0.60355741097146443</c:v>
                      </c:pt>
                      <c:pt idx="2211">
                        <c:v>-0.18447024792016209</c:v>
                      </c:pt>
                      <c:pt idx="2212">
                        <c:v>-2.0436900820687072</c:v>
                      </c:pt>
                      <c:pt idx="2213">
                        <c:v>-1.4347316767418901</c:v>
                      </c:pt>
                      <c:pt idx="2214">
                        <c:v>0.10043329635458501</c:v>
                      </c:pt>
                      <c:pt idx="2215">
                        <c:v>4.4560827337228361E-2</c:v>
                      </c:pt>
                      <c:pt idx="2216">
                        <c:v>-6.8354496188438698E-3</c:v>
                      </c:pt>
                      <c:pt idx="2217">
                        <c:v>-0.1881196148986124</c:v>
                      </c:pt>
                      <c:pt idx="2218">
                        <c:v>-0.32600400312392958</c:v>
                      </c:pt>
                      <c:pt idx="2219">
                        <c:v>-2.0998089903040489</c:v>
                      </c:pt>
                      <c:pt idx="2220">
                        <c:v>-2.0972734635073089</c:v>
                      </c:pt>
                      <c:pt idx="2221">
                        <c:v>-2.1978771476365249</c:v>
                      </c:pt>
                      <c:pt idx="2222">
                        <c:v>-2.1399626314352131</c:v>
                      </c:pt>
                      <c:pt idx="2223">
                        <c:v>-0.39658052906478192</c:v>
                      </c:pt>
                      <c:pt idx="2224">
                        <c:v>-2.4247671806012421</c:v>
                      </c:pt>
                      <c:pt idx="2225">
                        <c:v>-2.4180600212303882</c:v>
                      </c:pt>
                      <c:pt idx="2226">
                        <c:v>-2.575082909195328</c:v>
                      </c:pt>
                      <c:pt idx="2227">
                        <c:v>0.1012741612555923</c:v>
                      </c:pt>
                      <c:pt idx="2228">
                        <c:v>0.21222345687841959</c:v>
                      </c:pt>
                      <c:pt idx="2229">
                        <c:v>-0.43449551599254033</c:v>
                      </c:pt>
                      <c:pt idx="2230">
                        <c:v>-2.052370880789387</c:v>
                      </c:pt>
                      <c:pt idx="2231">
                        <c:v>-2.1962606337098309</c:v>
                      </c:pt>
                      <c:pt idx="2232">
                        <c:v>-2.2908071226034372</c:v>
                      </c:pt>
                      <c:pt idx="2233">
                        <c:v>-2.4057704185095141</c:v>
                      </c:pt>
                      <c:pt idx="2234">
                        <c:v>-2.5841042987576812</c:v>
                      </c:pt>
                      <c:pt idx="2235">
                        <c:v>5.2627179362379567E-2</c:v>
                      </c:pt>
                      <c:pt idx="2236">
                        <c:v>8.3285300981370422E-2</c:v>
                      </c:pt>
                      <c:pt idx="2237">
                        <c:v>6.6314293734246474E-3</c:v>
                      </c:pt>
                      <c:pt idx="2238">
                        <c:v>-0.25999501241370898</c:v>
                      </c:pt>
                      <c:pt idx="2239">
                        <c:v>-0.46853671902513322</c:v>
                      </c:pt>
                      <c:pt idx="2240">
                        <c:v>-0.30677100860744788</c:v>
                      </c:pt>
                      <c:pt idx="2241">
                        <c:v>-0.44962140946300999</c:v>
                      </c:pt>
                      <c:pt idx="2242">
                        <c:v>-0.41984119422975008</c:v>
                      </c:pt>
                      <c:pt idx="2243">
                        <c:v>-2.6590684993010618</c:v>
                      </c:pt>
                      <c:pt idx="2244">
                        <c:v>-0.26319263798829629</c:v>
                      </c:pt>
                      <c:pt idx="2245">
                        <c:v>-0.29163144621152598</c:v>
                      </c:pt>
                      <c:pt idx="2246">
                        <c:v>-0.49146179944845209</c:v>
                      </c:pt>
                      <c:pt idx="2247">
                        <c:v>0.61034954957880172</c:v>
                      </c:pt>
                      <c:pt idx="2248">
                        <c:v>0.77997345404764595</c:v>
                      </c:pt>
                      <c:pt idx="2249">
                        <c:v>0.57414794680097025</c:v>
                      </c:pt>
                      <c:pt idx="2250">
                        <c:v>0.56090804607432054</c:v>
                      </c:pt>
                      <c:pt idx="2251">
                        <c:v>0.58766838425911216</c:v>
                      </c:pt>
                      <c:pt idx="2252">
                        <c:v>-2.4554249099347909</c:v>
                      </c:pt>
                      <c:pt idx="2253">
                        <c:v>-2.9252258371269879</c:v>
                      </c:pt>
                      <c:pt idx="2254">
                        <c:v>-1.980523936112961</c:v>
                      </c:pt>
                      <c:pt idx="2255">
                        <c:v>-3.238787108061151</c:v>
                      </c:pt>
                      <c:pt idx="2256">
                        <c:v>-2.3723123828861699</c:v>
                      </c:pt>
                      <c:pt idx="2257">
                        <c:v>-2.405545087582873</c:v>
                      </c:pt>
                      <c:pt idx="2258">
                        <c:v>-2.0127679955660809</c:v>
                      </c:pt>
                      <c:pt idx="2259">
                        <c:v>-2.236827797632984</c:v>
                      </c:pt>
                      <c:pt idx="2260">
                        <c:v>-2.1114779356617821</c:v>
                      </c:pt>
                      <c:pt idx="2261">
                        <c:v>-1.7366574157879351</c:v>
                      </c:pt>
                      <c:pt idx="2262">
                        <c:v>-1.699238324428243</c:v>
                      </c:pt>
                      <c:pt idx="2263">
                        <c:v>-1.6907893684720641</c:v>
                      </c:pt>
                      <c:pt idx="2264">
                        <c:v>-1.5999545475400949</c:v>
                      </c:pt>
                      <c:pt idx="2265">
                        <c:v>-1.49313268990209</c:v>
                      </c:pt>
                      <c:pt idx="2266">
                        <c:v>-1.6270537623770041</c:v>
                      </c:pt>
                      <c:pt idx="2267">
                        <c:v>-1.787283179886427</c:v>
                      </c:pt>
                      <c:pt idx="2268">
                        <c:v>-1.9197149960409521</c:v>
                      </c:pt>
                      <c:pt idx="2269">
                        <c:v>-2.057290409258643</c:v>
                      </c:pt>
                      <c:pt idx="2270">
                        <c:v>-2.0262792091438002</c:v>
                      </c:pt>
                      <c:pt idx="2271">
                        <c:v>-2.0725849999810588</c:v>
                      </c:pt>
                      <c:pt idx="2272">
                        <c:v>-1.8865868251384621</c:v>
                      </c:pt>
                      <c:pt idx="2273">
                        <c:v>-1.597333726247931</c:v>
                      </c:pt>
                      <c:pt idx="2274">
                        <c:v>-1.2976555792964479</c:v>
                      </c:pt>
                      <c:pt idx="2275">
                        <c:v>-1.0807717062779101</c:v>
                      </c:pt>
                      <c:pt idx="2276">
                        <c:v>-0.86672315795470145</c:v>
                      </c:pt>
                      <c:pt idx="2277">
                        <c:v>-0.53995355900736741</c:v>
                      </c:pt>
                      <c:pt idx="2278">
                        <c:v>-0.24147895371680381</c:v>
                      </c:pt>
                      <c:pt idx="2279">
                        <c:v>4.9563417227930368E-3</c:v>
                      </c:pt>
                      <c:pt idx="2280">
                        <c:v>5.0025281765457043E-2</c:v>
                      </c:pt>
                      <c:pt idx="2281">
                        <c:v>-1.4143204970704509E-2</c:v>
                      </c:pt>
                      <c:pt idx="2282">
                        <c:v>-0.1502722896718415</c:v>
                      </c:pt>
                      <c:pt idx="2283">
                        <c:v>-0.33342174672237967</c:v>
                      </c:pt>
                      <c:pt idx="2284">
                        <c:v>-0.7421861092721368</c:v>
                      </c:pt>
                      <c:pt idx="2285">
                        <c:v>-1.2622914829323559</c:v>
                      </c:pt>
                      <c:pt idx="2286">
                        <c:v>-1.25022913708979</c:v>
                      </c:pt>
                      <c:pt idx="2287">
                        <c:v>-1.182312898902834</c:v>
                      </c:pt>
                      <c:pt idx="2288">
                        <c:v>-0.84650802827228988</c:v>
                      </c:pt>
                      <c:pt idx="2289">
                        <c:v>-0.64297154571025472</c:v>
                      </c:pt>
                      <c:pt idx="2290">
                        <c:v>-0.52326846932467763</c:v>
                      </c:pt>
                      <c:pt idx="2291">
                        <c:v>-0.68808052009685727</c:v>
                      </c:pt>
                      <c:pt idx="2292">
                        <c:v>-0.80635654313374838</c:v>
                      </c:pt>
                      <c:pt idx="2293">
                        <c:v>-0.72264506017450181</c:v>
                      </c:pt>
                      <c:pt idx="2294">
                        <c:v>-0.54265916583563312</c:v>
                      </c:pt>
                      <c:pt idx="2295">
                        <c:v>-0.46562615539814289</c:v>
                      </c:pt>
                      <c:pt idx="2296">
                        <c:v>-0.42264736602600511</c:v>
                      </c:pt>
                      <c:pt idx="2297">
                        <c:v>-0.44018787079041771</c:v>
                      </c:pt>
                      <c:pt idx="2298">
                        <c:v>-0.509865252917856</c:v>
                      </c:pt>
                      <c:pt idx="2299">
                        <c:v>-0.50095705893069686</c:v>
                      </c:pt>
                      <c:pt idx="2300">
                        <c:v>-0.30511682799418288</c:v>
                      </c:pt>
                      <c:pt idx="2301">
                        <c:v>-0.1031411345037417</c:v>
                      </c:pt>
                      <c:pt idx="2302">
                        <c:v>0.21024285521236341</c:v>
                      </c:pt>
                      <c:pt idx="2303">
                        <c:v>0.763408713166292</c:v>
                      </c:pt>
                      <c:pt idx="2304">
                        <c:v>0.99217573707228102</c:v>
                      </c:pt>
                      <c:pt idx="2305">
                        <c:v>1.092695837775902</c:v>
                      </c:pt>
                      <c:pt idx="2306">
                        <c:v>0.95743786251731566</c:v>
                      </c:pt>
                      <c:pt idx="2307">
                        <c:v>0.58538922279799521</c:v>
                      </c:pt>
                      <c:pt idx="2308">
                        <c:v>0.15092940945609301</c:v>
                      </c:pt>
                      <c:pt idx="2309">
                        <c:v>2.4976142152016521E-2</c:v>
                      </c:pt>
                      <c:pt idx="2310">
                        <c:v>-0.25643548637836061</c:v>
                      </c:pt>
                      <c:pt idx="2311">
                        <c:v>-0.17812139568389879</c:v>
                      </c:pt>
                      <c:pt idx="2312">
                        <c:v>-0.18920867856946641</c:v>
                      </c:pt>
                      <c:pt idx="2313">
                        <c:v>-0.11220361113328239</c:v>
                      </c:pt>
                      <c:pt idx="2314">
                        <c:v>-2.842843007175222E-2</c:v>
                      </c:pt>
                      <c:pt idx="2315">
                        <c:v>-0.14617341330138209</c:v>
                      </c:pt>
                      <c:pt idx="2316">
                        <c:v>-0.44376158387033587</c:v>
                      </c:pt>
                      <c:pt idx="2317">
                        <c:v>-0.68187082444508729</c:v>
                      </c:pt>
                      <c:pt idx="2318">
                        <c:v>-0.41190480515727168</c:v>
                      </c:pt>
                      <c:pt idx="2319">
                        <c:v>0.29875795818696699</c:v>
                      </c:pt>
                      <c:pt idx="2320">
                        <c:v>0.57189792479870438</c:v>
                      </c:pt>
                      <c:pt idx="2321">
                        <c:v>0.89487461804340174</c:v>
                      </c:pt>
                      <c:pt idx="2322">
                        <c:v>1.0999754599482421</c:v>
                      </c:pt>
                      <c:pt idx="2323">
                        <c:v>0.59131286278327755</c:v>
                      </c:pt>
                      <c:pt idx="2324">
                        <c:v>0.74101805274295973</c:v>
                      </c:pt>
                      <c:pt idx="2325">
                        <c:v>0.63544197834428384</c:v>
                      </c:pt>
                      <c:pt idx="2326">
                        <c:v>0.72805084694005417</c:v>
                      </c:pt>
                      <c:pt idx="2327">
                        <c:v>1.0306758927299171</c:v>
                      </c:pt>
                      <c:pt idx="2328">
                        <c:v>1.2238980384354139</c:v>
                      </c:pt>
                      <c:pt idx="2329">
                        <c:v>1.3021094422598669</c:v>
                      </c:pt>
                      <c:pt idx="2330">
                        <c:v>1.4812531064364061</c:v>
                      </c:pt>
                      <c:pt idx="2331">
                        <c:v>1.779184861410245</c:v>
                      </c:pt>
                      <c:pt idx="2332">
                        <c:v>1.7935826874884619</c:v>
                      </c:pt>
                      <c:pt idx="2333">
                        <c:v>1.72556392833682</c:v>
                      </c:pt>
                      <c:pt idx="2334">
                        <c:v>1.493313929596465</c:v>
                      </c:pt>
                      <c:pt idx="2335">
                        <c:v>1.4104213068413509</c:v>
                      </c:pt>
                      <c:pt idx="2336">
                        <c:v>1.4861525689498329</c:v>
                      </c:pt>
                      <c:pt idx="2337">
                        <c:v>2.086428223983753</c:v>
                      </c:pt>
                      <c:pt idx="2338">
                        <c:v>2.5205997723004372</c:v>
                      </c:pt>
                      <c:pt idx="2339">
                        <c:v>2.9132701583262781</c:v>
                      </c:pt>
                      <c:pt idx="2340">
                        <c:v>2.974227501812531</c:v>
                      </c:pt>
                      <c:pt idx="2341">
                        <c:v>2.659276979087545</c:v>
                      </c:pt>
                      <c:pt idx="2342">
                        <c:v>2.4100759227324708</c:v>
                      </c:pt>
                      <c:pt idx="2343">
                        <c:v>2.5448921019803179</c:v>
                      </c:pt>
                      <c:pt idx="2344">
                        <c:v>2.9957140203687329</c:v>
                      </c:pt>
                      <c:pt idx="2345">
                        <c:v>3.192803535258506</c:v>
                      </c:pt>
                      <c:pt idx="2346">
                        <c:v>3.336578762119907</c:v>
                      </c:pt>
                      <c:pt idx="2347">
                        <c:v>3.129531632991351</c:v>
                      </c:pt>
                      <c:pt idx="2348">
                        <c:v>2.935769080006057</c:v>
                      </c:pt>
                      <c:pt idx="2349">
                        <c:v>2.8882959154242851</c:v>
                      </c:pt>
                      <c:pt idx="2350">
                        <c:v>2.9355508121356482</c:v>
                      </c:pt>
                      <c:pt idx="2351">
                        <c:v>3.123387117319834</c:v>
                      </c:pt>
                      <c:pt idx="2352">
                        <c:v>3.513160748928255</c:v>
                      </c:pt>
                      <c:pt idx="2353">
                        <c:v>4.0585793265817269</c:v>
                      </c:pt>
                      <c:pt idx="2354">
                        <c:v>4.556595708786304</c:v>
                      </c:pt>
                      <c:pt idx="2355">
                        <c:v>4.6313315469438381</c:v>
                      </c:pt>
                      <c:pt idx="2356">
                        <c:v>4.8107606571111523</c:v>
                      </c:pt>
                      <c:pt idx="2357">
                        <c:v>4.9386904178053364</c:v>
                      </c:pt>
                      <c:pt idx="2358">
                        <c:v>4.8962465597309883</c:v>
                      </c:pt>
                      <c:pt idx="2359">
                        <c:v>4.9190802792448372</c:v>
                      </c:pt>
                      <c:pt idx="2360">
                        <c:v>5.0795520083665107</c:v>
                      </c:pt>
                      <c:pt idx="2361">
                        <c:v>5.0850867826523292</c:v>
                      </c:pt>
                      <c:pt idx="2362">
                        <c:v>4.8272105074837857</c:v>
                      </c:pt>
                      <c:pt idx="2363">
                        <c:v>4.407573568261018</c:v>
                      </c:pt>
                      <c:pt idx="2364">
                        <c:v>3.9009056676587779</c:v>
                      </c:pt>
                      <c:pt idx="2365">
                        <c:v>3.6671331114970749</c:v>
                      </c:pt>
                      <c:pt idx="2366">
                        <c:v>3.3964087067097442</c:v>
                      </c:pt>
                      <c:pt idx="2367">
                        <c:v>3.1678443810877992</c:v>
                      </c:pt>
                      <c:pt idx="2368">
                        <c:v>3.2767039937399569</c:v>
                      </c:pt>
                      <c:pt idx="2369">
                        <c:v>3.4863901394133361</c:v>
                      </c:pt>
                      <c:pt idx="2370">
                        <c:v>3.6006239808624261</c:v>
                      </c:pt>
                      <c:pt idx="2371">
                        <c:v>3.7983256592022818</c:v>
                      </c:pt>
                      <c:pt idx="2372">
                        <c:v>3.8305515911225512</c:v>
                      </c:pt>
                      <c:pt idx="2373">
                        <c:v>3.7188757667439201</c:v>
                      </c:pt>
                      <c:pt idx="2374">
                        <c:v>3.6054900114072841</c:v>
                      </c:pt>
                      <c:pt idx="2375">
                        <c:v>3.5294018938590672</c:v>
                      </c:pt>
                      <c:pt idx="2376">
                        <c:v>3.582711440606416</c:v>
                      </c:pt>
                      <c:pt idx="2377">
                        <c:v>3.6455448695400028</c:v>
                      </c:pt>
                      <c:pt idx="2378">
                        <c:v>3.5770272837399402</c:v>
                      </c:pt>
                      <c:pt idx="2379">
                        <c:v>3.3445418155753912</c:v>
                      </c:pt>
                      <c:pt idx="2380">
                        <c:v>3.104875386411071</c:v>
                      </c:pt>
                      <c:pt idx="2381">
                        <c:v>2.795381095230848</c:v>
                      </c:pt>
                      <c:pt idx="2382">
                        <c:v>2.5429122769627379</c:v>
                      </c:pt>
                      <c:pt idx="2383">
                        <c:v>2.4793289384175869</c:v>
                      </c:pt>
                      <c:pt idx="2384">
                        <c:v>2.4499326462591071</c:v>
                      </c:pt>
                      <c:pt idx="2385">
                        <c:v>2.247454531101702</c:v>
                      </c:pt>
                      <c:pt idx="2386">
                        <c:v>2.077216829734843</c:v>
                      </c:pt>
                      <c:pt idx="2387">
                        <c:v>1.936706609206694</c:v>
                      </c:pt>
                      <c:pt idx="2388">
                        <c:v>1.899302257676023</c:v>
                      </c:pt>
                      <c:pt idx="2389">
                        <c:v>1.9909261598479251</c:v>
                      </c:pt>
                      <c:pt idx="2390">
                        <c:v>2.1320886807588049</c:v>
                      </c:pt>
                      <c:pt idx="2391">
                        <c:v>2.1969765736202072</c:v>
                      </c:pt>
                      <c:pt idx="2392">
                        <c:v>2.3518831729059548</c:v>
                      </c:pt>
                      <c:pt idx="2393">
                        <c:v>2.2301426798030328</c:v>
                      </c:pt>
                      <c:pt idx="2394">
                        <c:v>1.853499415156751</c:v>
                      </c:pt>
                      <c:pt idx="2395">
                        <c:v>1.610866227483237</c:v>
                      </c:pt>
                      <c:pt idx="2396">
                        <c:v>1.5069240924567819</c:v>
                      </c:pt>
                      <c:pt idx="2397">
                        <c:v>1.7200735530393969</c:v>
                      </c:pt>
                      <c:pt idx="2398">
                        <c:v>1.8559674088111571</c:v>
                      </c:pt>
                      <c:pt idx="2399">
                        <c:v>2.187565335742963</c:v>
                      </c:pt>
                      <c:pt idx="2400">
                        <c:v>2.3928545506000152</c:v>
                      </c:pt>
                      <c:pt idx="2401">
                        <c:v>2.4270459937461761</c:v>
                      </c:pt>
                      <c:pt idx="2402">
                        <c:v>2.463956140282201</c:v>
                      </c:pt>
                      <c:pt idx="2403">
                        <c:v>2.647790786330821</c:v>
                      </c:pt>
                      <c:pt idx="2404">
                        <c:v>2.856673957249563</c:v>
                      </c:pt>
                      <c:pt idx="2405">
                        <c:v>3.0582929972753541</c:v>
                      </c:pt>
                      <c:pt idx="2406">
                        <c:v>3.2055845015171589</c:v>
                      </c:pt>
                      <c:pt idx="2407">
                        <c:v>3.2547443642873071</c:v>
                      </c:pt>
                      <c:pt idx="2408">
                        <c:v>3.0270656160145659</c:v>
                      </c:pt>
                      <c:pt idx="2409">
                        <c:v>2.7812653856036191</c:v>
                      </c:pt>
                      <c:pt idx="2410">
                        <c:v>2.5210012410834821</c:v>
                      </c:pt>
                      <c:pt idx="2411">
                        <c:v>4.4169335085331829</c:v>
                      </c:pt>
                      <c:pt idx="2412">
                        <c:v>4.7048255741065681</c:v>
                      </c:pt>
                      <c:pt idx="2413">
                        <c:v>2.5552357356443181</c:v>
                      </c:pt>
                      <c:pt idx="2414">
                        <c:v>2.6357824445744131</c:v>
                      </c:pt>
                      <c:pt idx="2415">
                        <c:v>2.7582796298447918</c:v>
                      </c:pt>
                      <c:pt idx="2416">
                        <c:v>2.8484492530636238</c:v>
                      </c:pt>
                      <c:pt idx="2417">
                        <c:v>2.8371679375040069</c:v>
                      </c:pt>
                      <c:pt idx="2418">
                        <c:v>2.9375693291527138</c:v>
                      </c:pt>
                      <c:pt idx="2419">
                        <c:v>3.0052227507938452</c:v>
                      </c:pt>
                      <c:pt idx="2420">
                        <c:v>2.7799247760287731</c:v>
                      </c:pt>
                      <c:pt idx="2421">
                        <c:v>2.6172518868276939</c:v>
                      </c:pt>
                      <c:pt idx="2422">
                        <c:v>2.5841196113283709</c:v>
                      </c:pt>
                      <c:pt idx="2423">
                        <c:v>2.4513952322160661</c:v>
                      </c:pt>
                      <c:pt idx="2424">
                        <c:v>2.3750554309409528</c:v>
                      </c:pt>
                      <c:pt idx="2425">
                        <c:v>2.325751413193319</c:v>
                      </c:pt>
                      <c:pt idx="2426">
                        <c:v>2.2993048285429092</c:v>
                      </c:pt>
                      <c:pt idx="2427">
                        <c:v>2.365416355395225</c:v>
                      </c:pt>
                      <c:pt idx="2428">
                        <c:v>2.340800432979536</c:v>
                      </c:pt>
                      <c:pt idx="2429">
                        <c:v>2.4519122437417762</c:v>
                      </c:pt>
                      <c:pt idx="2430">
                        <c:v>5.0043213700280189</c:v>
                      </c:pt>
                      <c:pt idx="2431">
                        <c:v>2.108050456907375</c:v>
                      </c:pt>
                      <c:pt idx="2432">
                        <c:v>0.71666779349491294</c:v>
                      </c:pt>
                      <c:pt idx="2433">
                        <c:v>4.6894298197625437</c:v>
                      </c:pt>
                      <c:pt idx="2434">
                        <c:v>4.6171277166408728</c:v>
                      </c:pt>
                      <c:pt idx="2435">
                        <c:v>4.5783131141365656</c:v>
                      </c:pt>
                      <c:pt idx="2436">
                        <c:v>4.4250582968801044</c:v>
                      </c:pt>
                      <c:pt idx="2437">
                        <c:v>4.3216959212343724</c:v>
                      </c:pt>
                      <c:pt idx="2438">
                        <c:v>4.2698200295413393</c:v>
                      </c:pt>
                      <c:pt idx="2439">
                        <c:v>4.2781283893348467</c:v>
                      </c:pt>
                      <c:pt idx="2440">
                        <c:v>4.1744512045878839</c:v>
                      </c:pt>
                      <c:pt idx="2441">
                        <c:v>1.2845218081147971</c:v>
                      </c:pt>
                      <c:pt idx="2442">
                        <c:v>1.2426435556871509</c:v>
                      </c:pt>
                      <c:pt idx="2443">
                        <c:v>1.41543027505928</c:v>
                      </c:pt>
                      <c:pt idx="2444">
                        <c:v>1.5724668537849591</c:v>
                      </c:pt>
                      <c:pt idx="2445">
                        <c:v>1.7894466336679531</c:v>
                      </c:pt>
                      <c:pt idx="2446">
                        <c:v>1.8890162890066451</c:v>
                      </c:pt>
                      <c:pt idx="2447">
                        <c:v>1.916716189550741</c:v>
                      </c:pt>
                      <c:pt idx="2448">
                        <c:v>1.7802737271303719</c:v>
                      </c:pt>
                      <c:pt idx="2449">
                        <c:v>1.5400181064065599</c:v>
                      </c:pt>
                      <c:pt idx="2450">
                        <c:v>1.299139204578746</c:v>
                      </c:pt>
                      <c:pt idx="2451">
                        <c:v>0.76876789380161004</c:v>
                      </c:pt>
                      <c:pt idx="2452">
                        <c:v>0.37220903784432319</c:v>
                      </c:pt>
                      <c:pt idx="2453">
                        <c:v>0.23714541289203481</c:v>
                      </c:pt>
                      <c:pt idx="2454">
                        <c:v>7.792578009787568E-2</c:v>
                      </c:pt>
                      <c:pt idx="2455">
                        <c:v>4.9620991702697091E-2</c:v>
                      </c:pt>
                      <c:pt idx="2456">
                        <c:v>0.12091420827837029</c:v>
                      </c:pt>
                      <c:pt idx="2457">
                        <c:v>0.37593676306219398</c:v>
                      </c:pt>
                      <c:pt idx="2458">
                        <c:v>0.62770818726551525</c:v>
                      </c:pt>
                      <c:pt idx="2459">
                        <c:v>0.68796985857766846</c:v>
                      </c:pt>
                      <c:pt idx="2460">
                        <c:v>0.32971110824255229</c:v>
                      </c:pt>
                      <c:pt idx="2461">
                        <c:v>-0.1449955301229329</c:v>
                      </c:pt>
                      <c:pt idx="2462">
                        <c:v>-0.62329343502846757</c:v>
                      </c:pt>
                      <c:pt idx="2463">
                        <c:v>-0.96837016464791603</c:v>
                      </c:pt>
                      <c:pt idx="2464">
                        <c:v>-1.1029691219473401</c:v>
                      </c:pt>
                      <c:pt idx="2465">
                        <c:v>-1.0942500870092089</c:v>
                      </c:pt>
                      <c:pt idx="2466">
                        <c:v>-0.85821709245492672</c:v>
                      </c:pt>
                      <c:pt idx="2467">
                        <c:v>-0.37767532044995539</c:v>
                      </c:pt>
                      <c:pt idx="2468">
                        <c:v>-1.4681313520467649</c:v>
                      </c:pt>
                      <c:pt idx="2469">
                        <c:v>-1.729790106152816</c:v>
                      </c:pt>
                      <c:pt idx="2470">
                        <c:v>-1.866693810603149</c:v>
                      </c:pt>
                      <c:pt idx="2471">
                        <c:v>-1.665685735191321</c:v>
                      </c:pt>
                      <c:pt idx="2472">
                        <c:v>-1.3145679899600471</c:v>
                      </c:pt>
                      <c:pt idx="2473">
                        <c:v>-0.77866373902073138</c:v>
                      </c:pt>
                      <c:pt idx="2474">
                        <c:v>-8.0579177861955014</c:v>
                      </c:pt>
                      <c:pt idx="2475">
                        <c:v>0.85293308798167278</c:v>
                      </c:pt>
                      <c:pt idx="2476">
                        <c:v>-1.6604019168046511</c:v>
                      </c:pt>
                      <c:pt idx="2477">
                        <c:v>-1.7010551944629959</c:v>
                      </c:pt>
                      <c:pt idx="2478">
                        <c:v>4.3656695571224926</c:v>
                      </c:pt>
                      <c:pt idx="2479">
                        <c:v>0.42950945238029758</c:v>
                      </c:pt>
                      <c:pt idx="2480">
                        <c:v>-2.091073182317194</c:v>
                      </c:pt>
                      <c:pt idx="2481">
                        <c:v>3.9735000255566861</c:v>
                      </c:pt>
                      <c:pt idx="2482">
                        <c:v>-2.3513869496423299</c:v>
                      </c:pt>
                      <c:pt idx="2483">
                        <c:v>3.8893593281778318</c:v>
                      </c:pt>
                      <c:pt idx="2484">
                        <c:v>3.8056881761790868</c:v>
                      </c:pt>
                      <c:pt idx="2485">
                        <c:v>-2.5434564068453271</c:v>
                      </c:pt>
                      <c:pt idx="2486">
                        <c:v>3.3580817296648808</c:v>
                      </c:pt>
                      <c:pt idx="2487">
                        <c:v>3.6383338597195181</c:v>
                      </c:pt>
                      <c:pt idx="2488">
                        <c:v>3.5394703040086379</c:v>
                      </c:pt>
                      <c:pt idx="2489">
                        <c:v>1.3673503283672941</c:v>
                      </c:pt>
                      <c:pt idx="2490">
                        <c:v>0.98573666632345502</c:v>
                      </c:pt>
                      <c:pt idx="2491">
                        <c:v>0.71776890447495878</c:v>
                      </c:pt>
                      <c:pt idx="2492">
                        <c:v>0.51794150412178597</c:v>
                      </c:pt>
                      <c:pt idx="2493">
                        <c:v>0.55427073253026993</c:v>
                      </c:pt>
                      <c:pt idx="2494">
                        <c:v>0.65858043886231943</c:v>
                      </c:pt>
                      <c:pt idx="2495">
                        <c:v>0.72454761154959846</c:v>
                      </c:pt>
                      <c:pt idx="2496">
                        <c:v>0.7998133570131104</c:v>
                      </c:pt>
                      <c:pt idx="2497">
                        <c:v>0.68774223787222533</c:v>
                      </c:pt>
                      <c:pt idx="2498">
                        <c:v>-1.659251921295837</c:v>
                      </c:pt>
                      <c:pt idx="2499">
                        <c:v>-1.7150346625430331</c:v>
                      </c:pt>
                      <c:pt idx="2500">
                        <c:v>-1.693929167379925</c:v>
                      </c:pt>
                      <c:pt idx="2501">
                        <c:v>-1.7964897456005771</c:v>
                      </c:pt>
                      <c:pt idx="2502">
                        <c:v>-1.0205046578685519</c:v>
                      </c:pt>
                      <c:pt idx="2503">
                        <c:v>1.668575844401387</c:v>
                      </c:pt>
                      <c:pt idx="2504">
                        <c:v>-1.020880894715706</c:v>
                      </c:pt>
                      <c:pt idx="2505">
                        <c:v>-1.071012063541571</c:v>
                      </c:pt>
                      <c:pt idx="2506">
                        <c:v>-1.079257872045861</c:v>
                      </c:pt>
                      <c:pt idx="2507">
                        <c:v>-1.0715182217821499</c:v>
                      </c:pt>
                      <c:pt idx="2508">
                        <c:v>-1.248889939203657</c:v>
                      </c:pt>
                      <c:pt idx="2509">
                        <c:v>-1.237641966084108</c:v>
                      </c:pt>
                      <c:pt idx="2510">
                        <c:v>0.95708350060697212</c:v>
                      </c:pt>
                      <c:pt idx="2511">
                        <c:v>-1.238289119145658</c:v>
                      </c:pt>
                      <c:pt idx="2512">
                        <c:v>3.4329939174621402</c:v>
                      </c:pt>
                      <c:pt idx="2513">
                        <c:v>1.1413915128814109</c:v>
                      </c:pt>
                      <c:pt idx="2514">
                        <c:v>2.9869970508839212</c:v>
                      </c:pt>
                      <c:pt idx="2515">
                        <c:v>2.870524617229218</c:v>
                      </c:pt>
                      <c:pt idx="2516">
                        <c:v>2.8761458265126278</c:v>
                      </c:pt>
                      <c:pt idx="2517">
                        <c:v>2.9047403994184871</c:v>
                      </c:pt>
                      <c:pt idx="2518">
                        <c:v>2.7098567275876149</c:v>
                      </c:pt>
                      <c:pt idx="2519">
                        <c:v>2.7655060059471328</c:v>
                      </c:pt>
                      <c:pt idx="2520">
                        <c:v>2.7103929530304631</c:v>
                      </c:pt>
                      <c:pt idx="2521">
                        <c:v>2.6449128974003342</c:v>
                      </c:pt>
                      <c:pt idx="2522">
                        <c:v>2.619978115737871</c:v>
                      </c:pt>
                      <c:pt idx="2523">
                        <c:v>2.46059294238689</c:v>
                      </c:pt>
                      <c:pt idx="2524">
                        <c:v>2.4700358025129399</c:v>
                      </c:pt>
                      <c:pt idx="2525">
                        <c:v>-0.85617547758732859</c:v>
                      </c:pt>
                      <c:pt idx="2526">
                        <c:v>-0.85464674306854338</c:v>
                      </c:pt>
                      <c:pt idx="2527">
                        <c:v>2.4826736631137729</c:v>
                      </c:pt>
                      <c:pt idx="2528">
                        <c:v>-1.160598399924557</c:v>
                      </c:pt>
                      <c:pt idx="2529">
                        <c:v>-1.2526250487082971</c:v>
                      </c:pt>
                      <c:pt idx="2530">
                        <c:v>-1.2828175726562501</c:v>
                      </c:pt>
                      <c:pt idx="2531">
                        <c:v>1.95251802471029</c:v>
                      </c:pt>
                      <c:pt idx="2532">
                        <c:v>1.0419884515798461</c:v>
                      </c:pt>
                      <c:pt idx="2533">
                        <c:v>0.88166116934934369</c:v>
                      </c:pt>
                      <c:pt idx="2534">
                        <c:v>0.82471717301017167</c:v>
                      </c:pt>
                      <c:pt idx="2535">
                        <c:v>0.64132674458172578</c:v>
                      </c:pt>
                      <c:pt idx="2536">
                        <c:v>-1.689621554889442</c:v>
                      </c:pt>
                      <c:pt idx="2537">
                        <c:v>-1.679035031761628</c:v>
                      </c:pt>
                      <c:pt idx="2538">
                        <c:v>-0.41753515701948207</c:v>
                      </c:pt>
                      <c:pt idx="2539">
                        <c:v>-0.51682453934697437</c:v>
                      </c:pt>
                      <c:pt idx="2540">
                        <c:v>-0.55510982259460817</c:v>
                      </c:pt>
                      <c:pt idx="2541">
                        <c:v>-1.771178617074352</c:v>
                      </c:pt>
                      <c:pt idx="2542">
                        <c:v>-1.4559197564183839</c:v>
                      </c:pt>
                      <c:pt idx="2543">
                        <c:v>-5.3820729211771532</c:v>
                      </c:pt>
                      <c:pt idx="2544">
                        <c:v>-5.5499378570709856</c:v>
                      </c:pt>
                      <c:pt idx="2545">
                        <c:v>-3.1459251571182412</c:v>
                      </c:pt>
                      <c:pt idx="2546">
                        <c:v>-2.4719804466815281</c:v>
                      </c:pt>
                      <c:pt idx="2547">
                        <c:v>3.34183693538525</c:v>
                      </c:pt>
                      <c:pt idx="2548">
                        <c:v>-6.422542639680989</c:v>
                      </c:pt>
                      <c:pt idx="2549">
                        <c:v>-0.33684653758090571</c:v>
                      </c:pt>
                      <c:pt idx="2550">
                        <c:v>-2.7312598138330428</c:v>
                      </c:pt>
                      <c:pt idx="2551">
                        <c:v>-3.971847549596359</c:v>
                      </c:pt>
                      <c:pt idx="2552">
                        <c:v>-2.4299842048175382</c:v>
                      </c:pt>
                      <c:pt idx="2553">
                        <c:v>-3.3615144906476271</c:v>
                      </c:pt>
                      <c:pt idx="2554">
                        <c:v>-6.1468995508287083</c:v>
                      </c:pt>
                      <c:pt idx="2555">
                        <c:v>-2.8351106410806879</c:v>
                      </c:pt>
                      <c:pt idx="2556">
                        <c:v>-3.1458040817141808</c:v>
                      </c:pt>
                      <c:pt idx="2557">
                        <c:v>-3.8082833649159111</c:v>
                      </c:pt>
                      <c:pt idx="2558">
                        <c:v>-2.206174773607501</c:v>
                      </c:pt>
                      <c:pt idx="2559">
                        <c:v>-2.2433857642780271</c:v>
                      </c:pt>
                      <c:pt idx="2560">
                        <c:v>-3.781297071187395</c:v>
                      </c:pt>
                      <c:pt idx="2561">
                        <c:v>-2.383659791066393</c:v>
                      </c:pt>
                      <c:pt idx="2562">
                        <c:v>-2.3138068126460798</c:v>
                      </c:pt>
                      <c:pt idx="2563">
                        <c:v>-2.2744646937204291</c:v>
                      </c:pt>
                      <c:pt idx="2564">
                        <c:v>-2.272813368544742</c:v>
                      </c:pt>
                      <c:pt idx="2565">
                        <c:v>-2.28074995769399</c:v>
                      </c:pt>
                      <c:pt idx="2566">
                        <c:v>-2.460947724308554</c:v>
                      </c:pt>
                      <c:pt idx="2567">
                        <c:v>-3.9798668719186852</c:v>
                      </c:pt>
                      <c:pt idx="2568">
                        <c:v>-4.0312054326843318</c:v>
                      </c:pt>
                      <c:pt idx="2569">
                        <c:v>-4.0757295639015876</c:v>
                      </c:pt>
                      <c:pt idx="2570">
                        <c:v>-4.0237189890206144</c:v>
                      </c:pt>
                      <c:pt idx="2571">
                        <c:v>-4.0456110714351663</c:v>
                      </c:pt>
                      <c:pt idx="2572">
                        <c:v>-3.9933515042354251</c:v>
                      </c:pt>
                      <c:pt idx="2573">
                        <c:v>-2.7325837253994569</c:v>
                      </c:pt>
                      <c:pt idx="2574">
                        <c:v>-4.010170653251941</c:v>
                      </c:pt>
                      <c:pt idx="2575">
                        <c:v>-2.4152686553218761</c:v>
                      </c:pt>
                      <c:pt idx="2576">
                        <c:v>-2.6898546397200742</c:v>
                      </c:pt>
                      <c:pt idx="2577">
                        <c:v>-3.9416750295020009</c:v>
                      </c:pt>
                      <c:pt idx="2578">
                        <c:v>-3.8268685456822489</c:v>
                      </c:pt>
                      <c:pt idx="2579">
                        <c:v>-3.876907730822011</c:v>
                      </c:pt>
                      <c:pt idx="2580">
                        <c:v>-4.04422200104458</c:v>
                      </c:pt>
                      <c:pt idx="2581">
                        <c:v>-3.968383819111259</c:v>
                      </c:pt>
                      <c:pt idx="2582">
                        <c:v>-4.336533518665239</c:v>
                      </c:pt>
                      <c:pt idx="2583">
                        <c:v>-4.0173653987021511</c:v>
                      </c:pt>
                      <c:pt idx="2584">
                        <c:v>-3.411225764465704</c:v>
                      </c:pt>
                      <c:pt idx="2585">
                        <c:v>-3.3907764940874938</c:v>
                      </c:pt>
                      <c:pt idx="2586">
                        <c:v>-3.3196196650232142</c:v>
                      </c:pt>
                      <c:pt idx="2587">
                        <c:v>-3.2236112987189829</c:v>
                      </c:pt>
                      <c:pt idx="2588">
                        <c:v>-3.0823847889310438</c:v>
                      </c:pt>
                      <c:pt idx="2589">
                        <c:v>-3.020644163060759</c:v>
                      </c:pt>
                      <c:pt idx="2590">
                        <c:v>-2.8466520689491062</c:v>
                      </c:pt>
                      <c:pt idx="2591">
                        <c:v>-2.930895965842903</c:v>
                      </c:pt>
                      <c:pt idx="2592">
                        <c:v>-2.973714287012875</c:v>
                      </c:pt>
                      <c:pt idx="2593">
                        <c:v>-2.9849244155926131</c:v>
                      </c:pt>
                      <c:pt idx="2594">
                        <c:v>-3.0218683863354459</c:v>
                      </c:pt>
                      <c:pt idx="2595">
                        <c:v>-3.0653595528603539</c:v>
                      </c:pt>
                      <c:pt idx="2596">
                        <c:v>-3.224792872103881</c:v>
                      </c:pt>
                      <c:pt idx="2597">
                        <c:v>-3.2391499225318352</c:v>
                      </c:pt>
                      <c:pt idx="2598">
                        <c:v>-3.3463537467811659</c:v>
                      </c:pt>
                      <c:pt idx="2599">
                        <c:v>-3.324809452121503</c:v>
                      </c:pt>
                      <c:pt idx="2600">
                        <c:v>-3.5093601159382741</c:v>
                      </c:pt>
                      <c:pt idx="2601">
                        <c:v>-3.4391384130671789</c:v>
                      </c:pt>
                      <c:pt idx="2602">
                        <c:v>-3.3748377835925778</c:v>
                      </c:pt>
                      <c:pt idx="2603">
                        <c:v>-3.3814577242995618</c:v>
                      </c:pt>
                      <c:pt idx="2604">
                        <c:v>-3.3708121568577578</c:v>
                      </c:pt>
                      <c:pt idx="2605">
                        <c:v>-3.238519246291883</c:v>
                      </c:pt>
                      <c:pt idx="2606">
                        <c:v>-3.168765751106275</c:v>
                      </c:pt>
                      <c:pt idx="2607">
                        <c:v>-3.1500384949257252</c:v>
                      </c:pt>
                      <c:pt idx="2608">
                        <c:v>-3.1848083328474641</c:v>
                      </c:pt>
                      <c:pt idx="2609">
                        <c:v>-3.2388238075569582</c:v>
                      </c:pt>
                      <c:pt idx="2610">
                        <c:v>-3.1765552115462121</c:v>
                      </c:pt>
                      <c:pt idx="2611">
                        <c:v>-3.2188574704310491</c:v>
                      </c:pt>
                      <c:pt idx="2612">
                        <c:v>-3.1728324089298838</c:v>
                      </c:pt>
                      <c:pt idx="2613">
                        <c:v>-3.215032069485432</c:v>
                      </c:pt>
                      <c:pt idx="2614">
                        <c:v>-3.1286416516232891</c:v>
                      </c:pt>
                      <c:pt idx="2615">
                        <c:v>-2.9770961233228528</c:v>
                      </c:pt>
                      <c:pt idx="2616">
                        <c:v>-2.8808737707609331</c:v>
                      </c:pt>
                      <c:pt idx="2617">
                        <c:v>-2.911152097515143</c:v>
                      </c:pt>
                      <c:pt idx="2618">
                        <c:v>-2.8764367035613421</c:v>
                      </c:pt>
                      <c:pt idx="2619">
                        <c:v>-2.9114308097524999</c:v>
                      </c:pt>
                      <c:pt idx="2620">
                        <c:v>-2.8797691477970622</c:v>
                      </c:pt>
                      <c:pt idx="2621">
                        <c:v>-2.8830172915005861</c:v>
                      </c:pt>
                      <c:pt idx="2622">
                        <c:v>-2.9242944046482648</c:v>
                      </c:pt>
                      <c:pt idx="2623">
                        <c:v>-2.795658091147684</c:v>
                      </c:pt>
                      <c:pt idx="2624">
                        <c:v>-2.7202083392983218</c:v>
                      </c:pt>
                      <c:pt idx="2625">
                        <c:v>-2.7562256423746021</c:v>
                      </c:pt>
                      <c:pt idx="2626">
                        <c:v>-2.6081372098623419</c:v>
                      </c:pt>
                      <c:pt idx="2627">
                        <c:v>-2.557249777021219</c:v>
                      </c:pt>
                      <c:pt idx="2628">
                        <c:v>-2.4619653135149919</c:v>
                      </c:pt>
                      <c:pt idx="2629">
                        <c:v>-2.873014369421921</c:v>
                      </c:pt>
                      <c:pt idx="2630">
                        <c:v>-2.8413172217192888</c:v>
                      </c:pt>
                      <c:pt idx="2631">
                        <c:v>-1.535367595910061</c:v>
                      </c:pt>
                      <c:pt idx="2632">
                        <c:v>-2.7240367911651209</c:v>
                      </c:pt>
                      <c:pt idx="2633">
                        <c:v>-2.684898933033979</c:v>
                      </c:pt>
                      <c:pt idx="2634">
                        <c:v>-2.6392290516774248</c:v>
                      </c:pt>
                      <c:pt idx="2635">
                        <c:v>-2.7170099328443902</c:v>
                      </c:pt>
                      <c:pt idx="2636">
                        <c:v>-2.7773949565411891</c:v>
                      </c:pt>
                      <c:pt idx="2637">
                        <c:v>-2.441482154020151</c:v>
                      </c:pt>
                      <c:pt idx="2638">
                        <c:v>-3.1173564989081681</c:v>
                      </c:pt>
                      <c:pt idx="2639">
                        <c:v>-2.944930250897253</c:v>
                      </c:pt>
                      <c:pt idx="2640">
                        <c:v>-2.7370405239283961</c:v>
                      </c:pt>
                      <c:pt idx="2641">
                        <c:v>-2.3669309807107139</c:v>
                      </c:pt>
                      <c:pt idx="2642">
                        <c:v>-2.0037968124136021</c:v>
                      </c:pt>
                      <c:pt idx="2643">
                        <c:v>-1.894312072453141</c:v>
                      </c:pt>
                      <c:pt idx="2644">
                        <c:v>-2.3048166152803051</c:v>
                      </c:pt>
                      <c:pt idx="2645">
                        <c:v>-2.5700303347885129</c:v>
                      </c:pt>
                      <c:pt idx="2646">
                        <c:v>-2.6719808779838341</c:v>
                      </c:pt>
                      <c:pt idx="2647">
                        <c:v>-2.6638843646860808</c:v>
                      </c:pt>
                      <c:pt idx="2648">
                        <c:v>-2.027294910101646</c:v>
                      </c:pt>
                      <c:pt idx="2649">
                        <c:v>-2.010308280464336</c:v>
                      </c:pt>
                      <c:pt idx="2650">
                        <c:v>-2.061625555795874</c:v>
                      </c:pt>
                      <c:pt idx="2651">
                        <c:v>-2.11022907429096</c:v>
                      </c:pt>
                      <c:pt idx="2652">
                        <c:v>-2.0750936851971562</c:v>
                      </c:pt>
                      <c:pt idx="2653">
                        <c:v>-2.7694217689771801</c:v>
                      </c:pt>
                      <c:pt idx="2654">
                        <c:v>-2.802996264186087</c:v>
                      </c:pt>
                      <c:pt idx="2655">
                        <c:v>-2.6658035569116278</c:v>
                      </c:pt>
                      <c:pt idx="2656">
                        <c:v>-3.0905423277570629</c:v>
                      </c:pt>
                      <c:pt idx="2657">
                        <c:v>-3.0933817142000701</c:v>
                      </c:pt>
                      <c:pt idx="2658">
                        <c:v>-2.7462301827704829</c:v>
                      </c:pt>
                      <c:pt idx="2659">
                        <c:v>-2.7859971039781861</c:v>
                      </c:pt>
                      <c:pt idx="2660">
                        <c:v>-2.813305813997486</c:v>
                      </c:pt>
                      <c:pt idx="2661">
                        <c:v>-3.0398725844172718</c:v>
                      </c:pt>
                      <c:pt idx="2662">
                        <c:v>-2.9984963250346781</c:v>
                      </c:pt>
                      <c:pt idx="2663">
                        <c:v>-2.7938537470868061</c:v>
                      </c:pt>
                      <c:pt idx="2664">
                        <c:v>-2.6587472266369119</c:v>
                      </c:pt>
                      <c:pt idx="2665">
                        <c:v>-2.1560365518747471</c:v>
                      </c:pt>
                      <c:pt idx="2666">
                        <c:v>-1.8572862340037559</c:v>
                      </c:pt>
                      <c:pt idx="2667">
                        <c:v>-1.685927536352422</c:v>
                      </c:pt>
                      <c:pt idx="2668">
                        <c:v>-1.92282809601909</c:v>
                      </c:pt>
                      <c:pt idx="2669">
                        <c:v>-1.905358842736643</c:v>
                      </c:pt>
                      <c:pt idx="2670">
                        <c:v>-1.722000313935282</c:v>
                      </c:pt>
                      <c:pt idx="2671">
                        <c:v>-1.5764018854478901</c:v>
                      </c:pt>
                      <c:pt idx="2672">
                        <c:v>-1.736560478678689</c:v>
                      </c:pt>
                      <c:pt idx="2673">
                        <c:v>-1.948244935090214</c:v>
                      </c:pt>
                      <c:pt idx="2674">
                        <c:v>-2.0990035329571519</c:v>
                      </c:pt>
                      <c:pt idx="2675">
                        <c:v>-2.5913934583587568</c:v>
                      </c:pt>
                      <c:pt idx="2676">
                        <c:v>-3.0772012015980752</c:v>
                      </c:pt>
                      <c:pt idx="2677">
                        <c:v>-3.240946773830621</c:v>
                      </c:pt>
                      <c:pt idx="2678">
                        <c:v>-3.3082196694222632</c:v>
                      </c:pt>
                      <c:pt idx="2679">
                        <c:v>-3.613469389516347</c:v>
                      </c:pt>
                      <c:pt idx="2680">
                        <c:v>-3.7078430265597042</c:v>
                      </c:pt>
                      <c:pt idx="2681">
                        <c:v>-3.7562645544571058</c:v>
                      </c:pt>
                      <c:pt idx="2682">
                        <c:v>-3.6274058016274782</c:v>
                      </c:pt>
                      <c:pt idx="2683">
                        <c:v>-3.4771737386894088</c:v>
                      </c:pt>
                      <c:pt idx="2684">
                        <c:v>-3.338221708280023</c:v>
                      </c:pt>
                      <c:pt idx="2685">
                        <c:v>-3.270269820402572</c:v>
                      </c:pt>
                      <c:pt idx="2686">
                        <c:v>-3.294812562712762</c:v>
                      </c:pt>
                      <c:pt idx="2687">
                        <c:v>-3.1210365494897352</c:v>
                      </c:pt>
                      <c:pt idx="2688">
                        <c:v>-3.1815887629386919</c:v>
                      </c:pt>
                      <c:pt idx="2689">
                        <c:v>-3.0364718529482611</c:v>
                      </c:pt>
                      <c:pt idx="2690">
                        <c:v>-2.7549787083480348</c:v>
                      </c:pt>
                      <c:pt idx="2691">
                        <c:v>-2.4487831915123559</c:v>
                      </c:pt>
                      <c:pt idx="2692">
                        <c:v>-2.4268910682791098</c:v>
                      </c:pt>
                      <c:pt idx="2693">
                        <c:v>-2.3538131147922252</c:v>
                      </c:pt>
                      <c:pt idx="2694">
                        <c:v>-2.2740882346225302</c:v>
                      </c:pt>
                      <c:pt idx="2695">
                        <c:v>-1.960381651708339</c:v>
                      </c:pt>
                      <c:pt idx="2696">
                        <c:v>-1.836139671821382</c:v>
                      </c:pt>
                      <c:pt idx="2697">
                        <c:v>-1.899568124332784</c:v>
                      </c:pt>
                      <c:pt idx="2698">
                        <c:v>-1.891368652391938</c:v>
                      </c:pt>
                      <c:pt idx="2699">
                        <c:v>-1.9930178669138241</c:v>
                      </c:pt>
                      <c:pt idx="2700">
                        <c:v>-1.836959782904261</c:v>
                      </c:pt>
                      <c:pt idx="2701">
                        <c:v>-1.8186515733955491</c:v>
                      </c:pt>
                      <c:pt idx="2702">
                        <c:v>-1.7954908180325131</c:v>
                      </c:pt>
                      <c:pt idx="2703">
                        <c:v>-1.640364819548737</c:v>
                      </c:pt>
                      <c:pt idx="2704">
                        <c:v>-1.599944679410078</c:v>
                      </c:pt>
                      <c:pt idx="2705">
                        <c:v>-1.547827491748107</c:v>
                      </c:pt>
                      <c:pt idx="2706">
                        <c:v>-1.521402961200681</c:v>
                      </c:pt>
                      <c:pt idx="2707">
                        <c:v>-1.4403156874616521</c:v>
                      </c:pt>
                      <c:pt idx="2708">
                        <c:v>-1.357721863744253</c:v>
                      </c:pt>
                      <c:pt idx="2709">
                        <c:v>-1.4998749310175019</c:v>
                      </c:pt>
                      <c:pt idx="2710">
                        <c:v>-1.5447786460939179</c:v>
                      </c:pt>
                      <c:pt idx="2711">
                        <c:v>-1.426989578902925</c:v>
                      </c:pt>
                      <c:pt idx="2712">
                        <c:v>-1.2533813700449621</c:v>
                      </c:pt>
                      <c:pt idx="2713">
                        <c:v>-1.213457767645715</c:v>
                      </c:pt>
                      <c:pt idx="2714">
                        <c:v>-1.0529874015543039</c:v>
                      </c:pt>
                      <c:pt idx="2715">
                        <c:v>-1.014568758877473</c:v>
                      </c:pt>
                      <c:pt idx="2716">
                        <c:v>-1.080181938910856</c:v>
                      </c:pt>
                      <c:pt idx="2717">
                        <c:v>-0.90228303543411703</c:v>
                      </c:pt>
                      <c:pt idx="2718">
                        <c:v>-0.79734073908317993</c:v>
                      </c:pt>
                      <c:pt idx="2719">
                        <c:v>-1.0140509365400849</c:v>
                      </c:pt>
                      <c:pt idx="2720">
                        <c:v>-1.095181045750401</c:v>
                      </c:pt>
                      <c:pt idx="2721">
                        <c:v>-1.5060327905525679</c:v>
                      </c:pt>
                      <c:pt idx="2722">
                        <c:v>-1.717331138761554</c:v>
                      </c:pt>
                      <c:pt idx="2723">
                        <c:v>-1.5890946736598339</c:v>
                      </c:pt>
                      <c:pt idx="2724">
                        <c:v>-1.3987605796151401</c:v>
                      </c:pt>
                      <c:pt idx="2725">
                        <c:v>-1.25768615421138</c:v>
                      </c:pt>
                      <c:pt idx="2726">
                        <c:v>-1.2199747200988631</c:v>
                      </c:pt>
                      <c:pt idx="2727">
                        <c:v>-1.20977843595101</c:v>
                      </c:pt>
                      <c:pt idx="2728">
                        <c:v>-1.1331279694949361</c:v>
                      </c:pt>
                      <c:pt idx="2729">
                        <c:v>-0.99164102270446652</c:v>
                      </c:pt>
                      <c:pt idx="2730">
                        <c:v>-0.9239344603719446</c:v>
                      </c:pt>
                      <c:pt idx="2731">
                        <c:v>-1.002459114204318</c:v>
                      </c:pt>
                      <c:pt idx="2732">
                        <c:v>-1.085861483845074</c:v>
                      </c:pt>
                      <c:pt idx="2733">
                        <c:v>-0.95725131374057582</c:v>
                      </c:pt>
                      <c:pt idx="2734">
                        <c:v>-0.79327616922794453</c:v>
                      </c:pt>
                      <c:pt idx="2735">
                        <c:v>-0.63628089029397639</c:v>
                      </c:pt>
                      <c:pt idx="2736">
                        <c:v>-0.32500299887156731</c:v>
                      </c:pt>
                      <c:pt idx="2737">
                        <c:v>-0.25092956128877458</c:v>
                      </c:pt>
                      <c:pt idx="2738">
                        <c:v>-1.2519834389589379E-3</c:v>
                      </c:pt>
                      <c:pt idx="2739">
                        <c:v>-1.2153050764019169E-2</c:v>
                      </c:pt>
                      <c:pt idx="2740">
                        <c:v>0.1199548638299959</c:v>
                      </c:pt>
                      <c:pt idx="2741">
                        <c:v>0.3124183250042033</c:v>
                      </c:pt>
                      <c:pt idx="2742">
                        <c:v>0.28133340475393698</c:v>
                      </c:pt>
                      <c:pt idx="2743">
                        <c:v>8.4328945612037298E-2</c:v>
                      </c:pt>
                      <c:pt idx="2744">
                        <c:v>-0.16835452224764461</c:v>
                      </c:pt>
                      <c:pt idx="2745">
                        <c:v>-0.46108496512265279</c:v>
                      </c:pt>
                      <c:pt idx="2746">
                        <c:v>-0.58697913996882711</c:v>
                      </c:pt>
                      <c:pt idx="2747">
                        <c:v>-0.61782561056040552</c:v>
                      </c:pt>
                      <c:pt idx="2748">
                        <c:v>-0.45483580611238422</c:v>
                      </c:pt>
                      <c:pt idx="2749">
                        <c:v>-8.6892426299985212E-2</c:v>
                      </c:pt>
                      <c:pt idx="2750">
                        <c:v>0.35395129472587811</c:v>
                      </c:pt>
                      <c:pt idx="2751">
                        <c:v>0.49332097779538198</c:v>
                      </c:pt>
                      <c:pt idx="2752">
                        <c:v>0.56075780866803515</c:v>
                      </c:pt>
                      <c:pt idx="2753">
                        <c:v>0.29992950141629199</c:v>
                      </c:pt>
                      <c:pt idx="2754">
                        <c:v>0.18981820786793141</c:v>
                      </c:pt>
                      <c:pt idx="2755">
                        <c:v>0.12989140625964279</c:v>
                      </c:pt>
                      <c:pt idx="2756">
                        <c:v>0.34477140824168417</c:v>
                      </c:pt>
                      <c:pt idx="2757">
                        <c:v>0.68519093130431297</c:v>
                      </c:pt>
                      <c:pt idx="2758">
                        <c:v>0.79676038899010349</c:v>
                      </c:pt>
                      <c:pt idx="2759">
                        <c:v>0.56612034525092592</c:v>
                      </c:pt>
                      <c:pt idx="2760">
                        <c:v>0.62457408304636619</c:v>
                      </c:pt>
                      <c:pt idx="2761">
                        <c:v>0.77176376037335526</c:v>
                      </c:pt>
                      <c:pt idx="2762">
                        <c:v>0.99986633126134283</c:v>
                      </c:pt>
                      <c:pt idx="2763">
                        <c:v>1.315349519084857</c:v>
                      </c:pt>
                      <c:pt idx="2764">
                        <c:v>1.5335072744882861</c:v>
                      </c:pt>
                      <c:pt idx="2765">
                        <c:v>1.728848528839773</c:v>
                      </c:pt>
                      <c:pt idx="2766">
                        <c:v>1.8097924761206401</c:v>
                      </c:pt>
                      <c:pt idx="2767">
                        <c:v>1.777143316639852</c:v>
                      </c:pt>
                      <c:pt idx="2768">
                        <c:v>1.6308823542282149</c:v>
                      </c:pt>
                      <c:pt idx="2769">
                        <c:v>1.5327023419514001</c:v>
                      </c:pt>
                      <c:pt idx="2770">
                        <c:v>1.341229120059108</c:v>
                      </c:pt>
                      <c:pt idx="2771">
                        <c:v>1.330873497890193</c:v>
                      </c:pt>
                      <c:pt idx="2772">
                        <c:v>1.405092880243878</c:v>
                      </c:pt>
                      <c:pt idx="2773">
                        <c:v>1.481693712777262</c:v>
                      </c:pt>
                      <c:pt idx="2774">
                        <c:v>1.3835124279156841</c:v>
                      </c:pt>
                      <c:pt idx="2775">
                        <c:v>1.3449133743588919</c:v>
                      </c:pt>
                      <c:pt idx="2776">
                        <c:v>1.4165440662874871</c:v>
                      </c:pt>
                      <c:pt idx="2777">
                        <c:v>1.2380801174843961</c:v>
                      </c:pt>
                      <c:pt idx="2778">
                        <c:v>1.017756558121456</c:v>
                      </c:pt>
                      <c:pt idx="2779">
                        <c:v>1.1449904628226031</c:v>
                      </c:pt>
                      <c:pt idx="2780">
                        <c:v>1.1470118514884879</c:v>
                      </c:pt>
                      <c:pt idx="2781">
                        <c:v>0.65560694033246736</c:v>
                      </c:pt>
                      <c:pt idx="2782">
                        <c:v>0.52780540412142229</c:v>
                      </c:pt>
                      <c:pt idx="2783">
                        <c:v>0.59272846831606629</c:v>
                      </c:pt>
                      <c:pt idx="2784">
                        <c:v>0.36031916363192562</c:v>
                      </c:pt>
                      <c:pt idx="2785">
                        <c:v>0.14475442256196719</c:v>
                      </c:pt>
                      <c:pt idx="2786">
                        <c:v>0.19883244770154021</c:v>
                      </c:pt>
                      <c:pt idx="2787">
                        <c:v>0.3000865296124115</c:v>
                      </c:pt>
                      <c:pt idx="2788">
                        <c:v>0.42977126689299611</c:v>
                      </c:pt>
                      <c:pt idx="2789">
                        <c:v>0.614786347313098</c:v>
                      </c:pt>
                      <c:pt idx="2790">
                        <c:v>0.71259078959767574</c:v>
                      </c:pt>
                      <c:pt idx="2791">
                        <c:v>0.59855692912184955</c:v>
                      </c:pt>
                      <c:pt idx="2792">
                        <c:v>0.40851906079385519</c:v>
                      </c:pt>
                      <c:pt idx="2793">
                        <c:v>0.43143855429156192</c:v>
                      </c:pt>
                      <c:pt idx="2794">
                        <c:v>0.61626323373127456</c:v>
                      </c:pt>
                      <c:pt idx="2795">
                        <c:v>0.65857056157427862</c:v>
                      </c:pt>
                      <c:pt idx="2796">
                        <c:v>0.55238540655283996</c:v>
                      </c:pt>
                      <c:pt idx="2797">
                        <c:v>0.77152601653248076</c:v>
                      </c:pt>
                      <c:pt idx="2798">
                        <c:v>1.026766001423812</c:v>
                      </c:pt>
                      <c:pt idx="2799">
                        <c:v>1.22897411958713</c:v>
                      </c:pt>
                      <c:pt idx="2800">
                        <c:v>1.3370784949212671</c:v>
                      </c:pt>
                      <c:pt idx="2801">
                        <c:v>1.3620805748216791</c:v>
                      </c:pt>
                      <c:pt idx="2802">
                        <c:v>1.245355538736076</c:v>
                      </c:pt>
                      <c:pt idx="2803">
                        <c:v>0.95773056314514604</c:v>
                      </c:pt>
                      <c:pt idx="2804">
                        <c:v>0.81200516210838536</c:v>
                      </c:pt>
                      <c:pt idx="2805">
                        <c:v>0.60353415780044017</c:v>
                      </c:pt>
                      <c:pt idx="2806">
                        <c:v>0.40256392993012702</c:v>
                      </c:pt>
                      <c:pt idx="2807">
                        <c:v>0.16494852437308299</c:v>
                      </c:pt>
                      <c:pt idx="2808">
                        <c:v>0.1270159522135885</c:v>
                      </c:pt>
                      <c:pt idx="2809">
                        <c:v>0.18903045024925491</c:v>
                      </c:pt>
                      <c:pt idx="2810">
                        <c:v>0.24864330077367919</c:v>
                      </c:pt>
                      <c:pt idx="2811">
                        <c:v>0.1846552327838033</c:v>
                      </c:pt>
                      <c:pt idx="2812">
                        <c:v>0.30134542042480073</c:v>
                      </c:pt>
                      <c:pt idx="2813">
                        <c:v>0.47334638473097629</c:v>
                      </c:pt>
                      <c:pt idx="2814">
                        <c:v>0.67613470411114829</c:v>
                      </c:pt>
                      <c:pt idx="2815">
                        <c:v>0.78820624239311965</c:v>
                      </c:pt>
                      <c:pt idx="2816">
                        <c:v>0.72210612944429098</c:v>
                      </c:pt>
                      <c:pt idx="2817">
                        <c:v>0.58888638486988443</c:v>
                      </c:pt>
                      <c:pt idx="2818">
                        <c:v>0.67642725751082355</c:v>
                      </c:pt>
                      <c:pt idx="2819">
                        <c:v>0.85147307568795616</c:v>
                      </c:pt>
                      <c:pt idx="2820">
                        <c:v>0.75535989357206124</c:v>
                      </c:pt>
                      <c:pt idx="2821">
                        <c:v>0.64927853690212156</c:v>
                      </c:pt>
                      <c:pt idx="2822">
                        <c:v>0.45128335839682743</c:v>
                      </c:pt>
                      <c:pt idx="2823">
                        <c:v>0.38016508110280722</c:v>
                      </c:pt>
                      <c:pt idx="2824">
                        <c:v>6.1598228650807441E-2</c:v>
                      </c:pt>
                      <c:pt idx="2825">
                        <c:v>-0.16425278691210751</c:v>
                      </c:pt>
                      <c:pt idx="2826">
                        <c:v>-9.4321753335038686E-2</c:v>
                      </c:pt>
                      <c:pt idx="2827">
                        <c:v>-3.032468752916628E-2</c:v>
                      </c:pt>
                      <c:pt idx="2828">
                        <c:v>7.5863673815380575E-2</c:v>
                      </c:pt>
                      <c:pt idx="2829">
                        <c:v>-8.3740718156601654E-2</c:v>
                      </c:pt>
                      <c:pt idx="2830">
                        <c:v>-7.0714591676513755E-2</c:v>
                      </c:pt>
                      <c:pt idx="2831">
                        <c:v>-1.2899994258716709E-2</c:v>
                      </c:pt>
                      <c:pt idx="2832">
                        <c:v>0.21239258874036829</c:v>
                      </c:pt>
                      <c:pt idx="2833">
                        <c:v>0.11571847608972941</c:v>
                      </c:pt>
                      <c:pt idx="2834">
                        <c:v>8.7018477498827698E-2</c:v>
                      </c:pt>
                      <c:pt idx="2835">
                        <c:v>5.8614958848203252E-2</c:v>
                      </c:pt>
                      <c:pt idx="2836">
                        <c:v>0.1634919835537163</c:v>
                      </c:pt>
                      <c:pt idx="2837">
                        <c:v>5.2313728083365339E-2</c:v>
                      </c:pt>
                      <c:pt idx="2838">
                        <c:v>-0.31619109390912581</c:v>
                      </c:pt>
                      <c:pt idx="2839">
                        <c:v>-0.483963862544598</c:v>
                      </c:pt>
                      <c:pt idx="2840">
                        <c:v>-0.67314046178268205</c:v>
                      </c:pt>
                      <c:pt idx="2841">
                        <c:v>-0.71179816453150691</c:v>
                      </c:pt>
                      <c:pt idx="2842">
                        <c:v>-0.77213249632652392</c:v>
                      </c:pt>
                      <c:pt idx="2843">
                        <c:v>-0.81251657303989078</c:v>
                      </c:pt>
                      <c:pt idx="2844">
                        <c:v>-0.81192120256607436</c:v>
                      </c:pt>
                      <c:pt idx="2845">
                        <c:v>-0.74874213341676543</c:v>
                      </c:pt>
                      <c:pt idx="2846">
                        <c:v>-0.87109090907882369</c:v>
                      </c:pt>
                      <c:pt idx="2847">
                        <c:v>-1.207461386248865</c:v>
                      </c:pt>
                      <c:pt idx="2848">
                        <c:v>-1.707123472287694</c:v>
                      </c:pt>
                      <c:pt idx="2849">
                        <c:v>-1.9705960716383411</c:v>
                      </c:pt>
                      <c:pt idx="2850">
                        <c:v>-2.0438035122019218</c:v>
                      </c:pt>
                      <c:pt idx="2851">
                        <c:v>-2.1302741454513918</c:v>
                      </c:pt>
                      <c:pt idx="2852">
                        <c:v>-2.0085396708221772</c:v>
                      </c:pt>
                      <c:pt idx="2853">
                        <c:v>-1.8519017625946279</c:v>
                      </c:pt>
                      <c:pt idx="2854">
                        <c:v>-1.5878571836914861</c:v>
                      </c:pt>
                      <c:pt idx="2855">
                        <c:v>-1.731883361310677</c:v>
                      </c:pt>
                      <c:pt idx="2856">
                        <c:v>-2.0972798425520889</c:v>
                      </c:pt>
                      <c:pt idx="2857">
                        <c:v>-2.443700378369777</c:v>
                      </c:pt>
                      <c:pt idx="2858">
                        <c:v>-2.4612368583632001</c:v>
                      </c:pt>
                      <c:pt idx="2859">
                        <c:v>-2.434305933559088</c:v>
                      </c:pt>
                      <c:pt idx="2860">
                        <c:v>-2.4832389744202721</c:v>
                      </c:pt>
                      <c:pt idx="2861">
                        <c:v>-2.525689012541291</c:v>
                      </c:pt>
                      <c:pt idx="2862">
                        <c:v>-2.421123928140045</c:v>
                      </c:pt>
                      <c:pt idx="2863">
                        <c:v>-2.4477165804139269</c:v>
                      </c:pt>
                      <c:pt idx="2864">
                        <c:v>-0.1794820285825876</c:v>
                      </c:pt>
                      <c:pt idx="2865">
                        <c:v>-0.63472270424913224</c:v>
                      </c:pt>
                      <c:pt idx="2866">
                        <c:v>-0.62002004037672154</c:v>
                      </c:pt>
                      <c:pt idx="2867">
                        <c:v>-0.63509659284896047</c:v>
                      </c:pt>
                      <c:pt idx="2868">
                        <c:v>-0.72468875242975705</c:v>
                      </c:pt>
                      <c:pt idx="2869">
                        <c:v>-0.84485461267704742</c:v>
                      </c:pt>
                      <c:pt idx="2870">
                        <c:v>-0.90794111013400502</c:v>
                      </c:pt>
                      <c:pt idx="2871">
                        <c:v>-1.041998187800717</c:v>
                      </c:pt>
                      <c:pt idx="2872">
                        <c:v>-1.1073582003085281</c:v>
                      </c:pt>
                      <c:pt idx="2873">
                        <c:v>-1.263140806383017</c:v>
                      </c:pt>
                      <c:pt idx="2874">
                        <c:v>-1.345475039841217</c:v>
                      </c:pt>
                      <c:pt idx="2875">
                        <c:v>-1.4115663897338779</c:v>
                      </c:pt>
                      <c:pt idx="2876">
                        <c:v>-0.29841829449153789</c:v>
                      </c:pt>
                      <c:pt idx="2877">
                        <c:v>-1.603319283593909</c:v>
                      </c:pt>
                      <c:pt idx="2878">
                        <c:v>-1.0991217287867969</c:v>
                      </c:pt>
                      <c:pt idx="2879">
                        <c:v>-1.0687035319126641</c:v>
                      </c:pt>
                      <c:pt idx="2880">
                        <c:v>-2.4474660267058619</c:v>
                      </c:pt>
                      <c:pt idx="2881">
                        <c:v>-0.89123473054439906</c:v>
                      </c:pt>
                      <c:pt idx="2882">
                        <c:v>-0.91906221559479284</c:v>
                      </c:pt>
                      <c:pt idx="2883">
                        <c:v>-0.98945965212670184</c:v>
                      </c:pt>
                      <c:pt idx="2884">
                        <c:v>-1.006290072457741</c:v>
                      </c:pt>
                      <c:pt idx="2885">
                        <c:v>-2.4808812345720268</c:v>
                      </c:pt>
                      <c:pt idx="2886">
                        <c:v>-1.027313092975366</c:v>
                      </c:pt>
                      <c:pt idx="2887">
                        <c:v>-1.0015985126915969</c:v>
                      </c:pt>
                      <c:pt idx="2888">
                        <c:v>-2.0777498467721052</c:v>
                      </c:pt>
                      <c:pt idx="2889">
                        <c:v>-1.934852343005629</c:v>
                      </c:pt>
                      <c:pt idx="2890">
                        <c:v>-0.97818953040252188</c:v>
                      </c:pt>
                      <c:pt idx="2891">
                        <c:v>-1.1203885442757191</c:v>
                      </c:pt>
                      <c:pt idx="2892">
                        <c:v>-1.1679449680992311</c:v>
                      </c:pt>
                      <c:pt idx="2893">
                        <c:v>-1.786145002395253</c:v>
                      </c:pt>
                      <c:pt idx="2894">
                        <c:v>-1.482251416934433</c:v>
                      </c:pt>
                      <c:pt idx="2895">
                        <c:v>-1.604539778976775</c:v>
                      </c:pt>
                      <c:pt idx="2896">
                        <c:v>-1.702420036736991</c:v>
                      </c:pt>
                      <c:pt idx="2897">
                        <c:v>-1.6571454170552209</c:v>
                      </c:pt>
                      <c:pt idx="2898">
                        <c:v>-1.7677358623170689</c:v>
                      </c:pt>
                      <c:pt idx="2899">
                        <c:v>-1.7379252304328581</c:v>
                      </c:pt>
                      <c:pt idx="2900">
                        <c:v>-2.006296661853411</c:v>
                      </c:pt>
                      <c:pt idx="2901">
                        <c:v>-1.842226517595914</c:v>
                      </c:pt>
                      <c:pt idx="2902">
                        <c:v>-1.892073524342925</c:v>
                      </c:pt>
                      <c:pt idx="2903">
                        <c:v>-1.5404185631339331</c:v>
                      </c:pt>
                      <c:pt idx="2904">
                        <c:v>-2.0162227169776679</c:v>
                      </c:pt>
                      <c:pt idx="2905">
                        <c:v>-4.505011500614521</c:v>
                      </c:pt>
                      <c:pt idx="2906">
                        <c:v>-4.6757468860729752</c:v>
                      </c:pt>
                      <c:pt idx="2907">
                        <c:v>-3.6981231423149961</c:v>
                      </c:pt>
                      <c:pt idx="2908">
                        <c:v>-3.5722157337924378</c:v>
                      </c:pt>
                      <c:pt idx="2909">
                        <c:v>-2.4614222564211361</c:v>
                      </c:pt>
                      <c:pt idx="2910">
                        <c:v>-2.3441815069503149</c:v>
                      </c:pt>
                      <c:pt idx="2911">
                        <c:v>-2.2209789397293398</c:v>
                      </c:pt>
                      <c:pt idx="2912">
                        <c:v>-2.1425876198347589</c:v>
                      </c:pt>
                      <c:pt idx="2913">
                        <c:v>-2.7950199207371211</c:v>
                      </c:pt>
                      <c:pt idx="2914">
                        <c:v>-3.0493878408273551</c:v>
                      </c:pt>
                      <c:pt idx="2915">
                        <c:v>-2.9853337578901069</c:v>
                      </c:pt>
                      <c:pt idx="2916">
                        <c:v>-3.0869796415988162</c:v>
                      </c:pt>
                      <c:pt idx="2917">
                        <c:v>-3.1761299401268732</c:v>
                      </c:pt>
                      <c:pt idx="2918">
                        <c:v>-3.4679618600815592</c:v>
                      </c:pt>
                      <c:pt idx="2919">
                        <c:v>-3.7865219527210661</c:v>
                      </c:pt>
                      <c:pt idx="2920">
                        <c:v>-3.8065288126957451</c:v>
                      </c:pt>
                      <c:pt idx="2921">
                        <c:v>-3.74187948215262</c:v>
                      </c:pt>
                      <c:pt idx="2922">
                        <c:v>-3.559891555794422</c:v>
                      </c:pt>
                      <c:pt idx="2923">
                        <c:v>-3.4212401674913879</c:v>
                      </c:pt>
                      <c:pt idx="2924">
                        <c:v>-3.4783712806434859</c:v>
                      </c:pt>
                      <c:pt idx="2925">
                        <c:v>-3.436591185539783</c:v>
                      </c:pt>
                      <c:pt idx="2926">
                        <c:v>-3.4921803820082049</c:v>
                      </c:pt>
                      <c:pt idx="2927">
                        <c:v>-3.538895029861719</c:v>
                      </c:pt>
                      <c:pt idx="2928">
                        <c:v>-3.5635270812712578</c:v>
                      </c:pt>
                      <c:pt idx="2929">
                        <c:v>-3.6349162810911508</c:v>
                      </c:pt>
                      <c:pt idx="2930">
                        <c:v>-3.645777650872609</c:v>
                      </c:pt>
                      <c:pt idx="2931">
                        <c:v>-3.8345763306826979</c:v>
                      </c:pt>
                      <c:pt idx="2932">
                        <c:v>-4.1289897183333304</c:v>
                      </c:pt>
                      <c:pt idx="2933">
                        <c:v>-4.3092420803807201</c:v>
                      </c:pt>
                      <c:pt idx="2934">
                        <c:v>-4.4821589709347949</c:v>
                      </c:pt>
                      <c:pt idx="2935">
                        <c:v>-4.527855040249003</c:v>
                      </c:pt>
                      <c:pt idx="2936">
                        <c:v>-4.4385095173093756</c:v>
                      </c:pt>
                      <c:pt idx="2937">
                        <c:v>-4.4042974158817643</c:v>
                      </c:pt>
                      <c:pt idx="2938">
                        <c:v>-4.4135951511393587</c:v>
                      </c:pt>
                      <c:pt idx="2939">
                        <c:v>-4.1041083660422917</c:v>
                      </c:pt>
                      <c:pt idx="2940">
                        <c:v>-3.6905654080471062</c:v>
                      </c:pt>
                      <c:pt idx="2941">
                        <c:v>-3.6376277418148919</c:v>
                      </c:pt>
                      <c:pt idx="2942">
                        <c:v>-3.689104427846861</c:v>
                      </c:pt>
                      <c:pt idx="2943">
                        <c:v>-3.7424381689813142</c:v>
                      </c:pt>
                      <c:pt idx="2944">
                        <c:v>-3.7244049790045368</c:v>
                      </c:pt>
                      <c:pt idx="2945">
                        <c:v>-3.8671370480914078</c:v>
                      </c:pt>
                      <c:pt idx="2946">
                        <c:v>-3.9817470783971318</c:v>
                      </c:pt>
                      <c:pt idx="2947">
                        <c:v>-4.1512964369055032</c:v>
                      </c:pt>
                      <c:pt idx="2948">
                        <c:v>-4.2925113736416396</c:v>
                      </c:pt>
                      <c:pt idx="2949">
                        <c:v>-4.2657685628012816</c:v>
                      </c:pt>
                      <c:pt idx="2950">
                        <c:v>-4.0993832548998599</c:v>
                      </c:pt>
                      <c:pt idx="2951">
                        <c:v>-3.594888489982742</c:v>
                      </c:pt>
                      <c:pt idx="2952">
                        <c:v>-3.1040691897532788</c:v>
                      </c:pt>
                      <c:pt idx="2953">
                        <c:v>-2.723951716099863</c:v>
                      </c:pt>
                      <c:pt idx="2954">
                        <c:v>-2.2717370929010938</c:v>
                      </c:pt>
                      <c:pt idx="2955">
                        <c:v>-1.8237414274009189</c:v>
                      </c:pt>
                      <c:pt idx="2956">
                        <c:v>-1.436973768530236</c:v>
                      </c:pt>
                      <c:pt idx="2957">
                        <c:v>-1.490904000763865</c:v>
                      </c:pt>
                      <c:pt idx="2958">
                        <c:v>-1.6062202679148889</c:v>
                      </c:pt>
                      <c:pt idx="2959">
                        <c:v>-1.788148420482097</c:v>
                      </c:pt>
                      <c:pt idx="2960">
                        <c:v>-1.900519374079888</c:v>
                      </c:pt>
                      <c:pt idx="2961">
                        <c:v>-1.7711161872498631</c:v>
                      </c:pt>
                      <c:pt idx="2962">
                        <c:v>-1.715924217192571</c:v>
                      </c:pt>
                      <c:pt idx="2963">
                        <c:v>-1.8332358186757181</c:v>
                      </c:pt>
                      <c:pt idx="2964">
                        <c:v>-1.9700105027248289</c:v>
                      </c:pt>
                      <c:pt idx="2965">
                        <c:v>-1.725188781810294</c:v>
                      </c:pt>
                      <c:pt idx="2966">
                        <c:v>-1.8709507778251859</c:v>
                      </c:pt>
                      <c:pt idx="2967">
                        <c:v>-1.975207198246302</c:v>
                      </c:pt>
                      <c:pt idx="2968">
                        <c:v>-1.904262538138626</c:v>
                      </c:pt>
                      <c:pt idx="2969">
                        <c:v>-1.800192935579513</c:v>
                      </c:pt>
                      <c:pt idx="2970">
                        <c:v>-1.7278009702076</c:v>
                      </c:pt>
                      <c:pt idx="2971">
                        <c:v>-1.6081548084490831</c:v>
                      </c:pt>
                      <c:pt idx="2972">
                        <c:v>-1.690998299008224</c:v>
                      </c:pt>
                      <c:pt idx="2973">
                        <c:v>-2.0090858742912872</c:v>
                      </c:pt>
                      <c:pt idx="2974">
                        <c:v>-2.4471419972216091</c:v>
                      </c:pt>
                      <c:pt idx="2975">
                        <c:v>-2.5286019159680349</c:v>
                      </c:pt>
                      <c:pt idx="2976">
                        <c:v>-2.7476716489596709</c:v>
                      </c:pt>
                      <c:pt idx="2977">
                        <c:v>-2.8003513796163779</c:v>
                      </c:pt>
                      <c:pt idx="2978">
                        <c:v>-2.6545291507700739</c:v>
                      </c:pt>
                      <c:pt idx="2979">
                        <c:v>-2.4296602292228031</c:v>
                      </c:pt>
                      <c:pt idx="2980">
                        <c:v>-2.4783944806458371</c:v>
                      </c:pt>
                      <c:pt idx="2981">
                        <c:v>-2.3759872368201091</c:v>
                      </c:pt>
                      <c:pt idx="2982">
                        <c:v>-2.316050985347812</c:v>
                      </c:pt>
                      <c:pt idx="2983">
                        <c:v>-2.141243610278905</c:v>
                      </c:pt>
                      <c:pt idx="2984">
                        <c:v>-2.0731463594510262</c:v>
                      </c:pt>
                      <c:pt idx="2985">
                        <c:v>-2.0851121633859528</c:v>
                      </c:pt>
                      <c:pt idx="2986">
                        <c:v>-2.1792741365050499</c:v>
                      </c:pt>
                      <c:pt idx="2987">
                        <c:v>-2.422122010735019</c:v>
                      </c:pt>
                      <c:pt idx="2988">
                        <c:v>-2.550786974410137</c:v>
                      </c:pt>
                      <c:pt idx="2989">
                        <c:v>-2.4695154190554778</c:v>
                      </c:pt>
                      <c:pt idx="2990">
                        <c:v>-2.4961248950864752</c:v>
                      </c:pt>
                      <c:pt idx="2991">
                        <c:v>-2.169092208102287</c:v>
                      </c:pt>
                      <c:pt idx="2992">
                        <c:v>-1.780007680416875</c:v>
                      </c:pt>
                      <c:pt idx="2993">
                        <c:v>-1.6048906338410771</c:v>
                      </c:pt>
                      <c:pt idx="2994">
                        <c:v>-1.4587932922835221</c:v>
                      </c:pt>
                      <c:pt idx="2995">
                        <c:v>-1.4731210552910019</c:v>
                      </c:pt>
                      <c:pt idx="2996">
                        <c:v>-1.6622008497148739</c:v>
                      </c:pt>
                      <c:pt idx="2997">
                        <c:v>-1.639240490969381</c:v>
                      </c:pt>
                      <c:pt idx="2998">
                        <c:v>-1.568473432219863</c:v>
                      </c:pt>
                      <c:pt idx="2999">
                        <c:v>-1.398348578061724</c:v>
                      </c:pt>
                      <c:pt idx="3000">
                        <c:v>-1.077528738797628</c:v>
                      </c:pt>
                      <c:pt idx="3001">
                        <c:v>-0.79014918089240915</c:v>
                      </c:pt>
                      <c:pt idx="3002">
                        <c:v>-0.51022539157856517</c:v>
                      </c:pt>
                      <c:pt idx="3003">
                        <c:v>-0.12901729926614719</c:v>
                      </c:pt>
                      <c:pt idx="3004">
                        <c:v>6.2062416430487301E-2</c:v>
                      </c:pt>
                      <c:pt idx="3005">
                        <c:v>-1.194416108370816E-2</c:v>
                      </c:pt>
                      <c:pt idx="3006">
                        <c:v>-0.2584498591901731</c:v>
                      </c:pt>
                      <c:pt idx="3007">
                        <c:v>-0.47360980244889372</c:v>
                      </c:pt>
                      <c:pt idx="3008">
                        <c:v>-0.67714613457333328</c:v>
                      </c:pt>
                      <c:pt idx="3009">
                        <c:v>-0.77270313747923958</c:v>
                      </c:pt>
                      <c:pt idx="3010">
                        <c:v>-0.67039487876094905</c:v>
                      </c:pt>
                      <c:pt idx="3011">
                        <c:v>-0.76026095018460249</c:v>
                      </c:pt>
                      <c:pt idx="3012">
                        <c:v>-0.43350307031936891</c:v>
                      </c:pt>
                      <c:pt idx="3013">
                        <c:v>-0.99048652090401279</c:v>
                      </c:pt>
                      <c:pt idx="3014">
                        <c:v>-0.2109010503977593</c:v>
                      </c:pt>
                      <c:pt idx="3015">
                        <c:v>-1.6104112130253989</c:v>
                      </c:pt>
                      <c:pt idx="3016">
                        <c:v>-1.883556672467025</c:v>
                      </c:pt>
                      <c:pt idx="3017">
                        <c:v>-2.374999007561287</c:v>
                      </c:pt>
                      <c:pt idx="3018">
                        <c:v>-2.458289583963412</c:v>
                      </c:pt>
                      <c:pt idx="3019">
                        <c:v>-2.536066087379675</c:v>
                      </c:pt>
                      <c:pt idx="3020">
                        <c:v>-2.3817472698748068</c:v>
                      </c:pt>
                      <c:pt idx="3021">
                        <c:v>0.65603658596084435</c:v>
                      </c:pt>
                      <c:pt idx="3022">
                        <c:v>1.0536946440924211</c:v>
                      </c:pt>
                      <c:pt idx="3023">
                        <c:v>1.4176014678998601</c:v>
                      </c:pt>
                      <c:pt idx="3024">
                        <c:v>1.6793638309764249</c:v>
                      </c:pt>
                      <c:pt idx="3025">
                        <c:v>1.831457889383445</c:v>
                      </c:pt>
                      <c:pt idx="3026">
                        <c:v>1.818123510763878</c:v>
                      </c:pt>
                      <c:pt idx="3027">
                        <c:v>1.4873909426317029</c:v>
                      </c:pt>
                      <c:pt idx="3028">
                        <c:v>1.172663468273011</c:v>
                      </c:pt>
                      <c:pt idx="3029">
                        <c:v>0.88037058830458315</c:v>
                      </c:pt>
                      <c:pt idx="3030">
                        <c:v>0.77203524612572383</c:v>
                      </c:pt>
                      <c:pt idx="3031">
                        <c:v>1.0153205692302061</c:v>
                      </c:pt>
                      <c:pt idx="3032">
                        <c:v>1.235155869789947</c:v>
                      </c:pt>
                      <c:pt idx="3033">
                        <c:v>1.434406094808653</c:v>
                      </c:pt>
                      <c:pt idx="3034">
                        <c:v>1.4670843476224491</c:v>
                      </c:pt>
                      <c:pt idx="3035">
                        <c:v>1.328759227571328</c:v>
                      </c:pt>
                      <c:pt idx="3036">
                        <c:v>1.33441938669085</c:v>
                      </c:pt>
                      <c:pt idx="3037">
                        <c:v>1.1415597754649249</c:v>
                      </c:pt>
                      <c:pt idx="3038">
                        <c:v>0.96864153592150481</c:v>
                      </c:pt>
                      <c:pt idx="3039">
                        <c:v>0.86441236458342063</c:v>
                      </c:pt>
                      <c:pt idx="3040">
                        <c:v>0.99292640352633976</c:v>
                      </c:pt>
                      <c:pt idx="3041">
                        <c:v>0.86077413161468608</c:v>
                      </c:pt>
                      <c:pt idx="3042">
                        <c:v>0.64870237365632077</c:v>
                      </c:pt>
                      <c:pt idx="3043">
                        <c:v>0.42388446271168301</c:v>
                      </c:pt>
                      <c:pt idx="3044">
                        <c:v>8.1451831555664836E-2</c:v>
                      </c:pt>
                      <c:pt idx="3045">
                        <c:v>-0.22853211991399669</c:v>
                      </c:pt>
                      <c:pt idx="3046">
                        <c:v>-0.39958047328446161</c:v>
                      </c:pt>
                      <c:pt idx="3047">
                        <c:v>-0.58832492858217778</c:v>
                      </c:pt>
                      <c:pt idx="3048">
                        <c:v>-0.71211940725446798</c:v>
                      </c:pt>
                      <c:pt idx="3049">
                        <c:v>-0.37973968410826009</c:v>
                      </c:pt>
                      <c:pt idx="3050">
                        <c:v>0.3677257795580966</c:v>
                      </c:pt>
                      <c:pt idx="3051">
                        <c:v>0.91587505068770847</c:v>
                      </c:pt>
                      <c:pt idx="3052">
                        <c:v>1.3496011755815951</c:v>
                      </c:pt>
                      <c:pt idx="3053">
                        <c:v>1.330153552008847</c:v>
                      </c:pt>
                      <c:pt idx="3054">
                        <c:v>1.4928179307717131</c:v>
                      </c:pt>
                      <c:pt idx="3055">
                        <c:v>1.592004340837089</c:v>
                      </c:pt>
                      <c:pt idx="3056">
                        <c:v>1.443380475373464</c:v>
                      </c:pt>
                      <c:pt idx="3057">
                        <c:v>1.1348771520753349</c:v>
                      </c:pt>
                      <c:pt idx="3058">
                        <c:v>0.88382289770553957</c:v>
                      </c:pt>
                      <c:pt idx="3059">
                        <c:v>0.81169657920565041</c:v>
                      </c:pt>
                      <c:pt idx="3060">
                        <c:v>0.72117243008714582</c:v>
                      </c:pt>
                      <c:pt idx="3061">
                        <c:v>0.57332880573297551</c:v>
                      </c:pt>
                      <c:pt idx="3062">
                        <c:v>0.67201063701410013</c:v>
                      </c:pt>
                      <c:pt idx="3063">
                        <c:v>0.5991445070913296</c:v>
                      </c:pt>
                      <c:pt idx="3064">
                        <c:v>0.59963309310905555</c:v>
                      </c:pt>
                      <c:pt idx="3065">
                        <c:v>0.55871345001576267</c:v>
                      </c:pt>
                      <c:pt idx="3066">
                        <c:v>0.57414329961860811</c:v>
                      </c:pt>
                      <c:pt idx="3067">
                        <c:v>0.51977480624131767</c:v>
                      </c:pt>
                      <c:pt idx="3068">
                        <c:v>0.49960752241950029</c:v>
                      </c:pt>
                      <c:pt idx="3069">
                        <c:v>0.38291364812432388</c:v>
                      </c:pt>
                      <c:pt idx="3070">
                        <c:v>0.43352995324859278</c:v>
                      </c:pt>
                      <c:pt idx="3071">
                        <c:v>0.79538944170147097</c:v>
                      </c:pt>
                      <c:pt idx="3072">
                        <c:v>1.189491335324478</c:v>
                      </c:pt>
                      <c:pt idx="3073">
                        <c:v>1.5263611304247049</c:v>
                      </c:pt>
                      <c:pt idx="3074">
                        <c:v>1.681354990766164</c:v>
                      </c:pt>
                      <c:pt idx="3075">
                        <c:v>1.728591928230371</c:v>
                      </c:pt>
                      <c:pt idx="3076">
                        <c:v>1.7682987035529609</c:v>
                      </c:pt>
                      <c:pt idx="3077">
                        <c:v>1.417682520620539</c:v>
                      </c:pt>
                      <c:pt idx="3078">
                        <c:v>1.166260013947237</c:v>
                      </c:pt>
                      <c:pt idx="3079">
                        <c:v>0.79107174166142347</c:v>
                      </c:pt>
                      <c:pt idx="3080">
                        <c:v>0.26880207181172278</c:v>
                      </c:pt>
                      <c:pt idx="3081">
                        <c:v>-0.27857337871744542</c:v>
                      </c:pt>
                      <c:pt idx="3082">
                        <c:v>-0.48450901358196308</c:v>
                      </c:pt>
                      <c:pt idx="3083">
                        <c:v>-0.24416835457959449</c:v>
                      </c:pt>
                      <c:pt idx="3084">
                        <c:v>7.9036924752133739E-2</c:v>
                      </c:pt>
                      <c:pt idx="3085">
                        <c:v>0.28728054657999641</c:v>
                      </c:pt>
                      <c:pt idx="3086">
                        <c:v>0.42688625255679702</c:v>
                      </c:pt>
                      <c:pt idx="3087">
                        <c:v>0.39092928232024338</c:v>
                      </c:pt>
                      <c:pt idx="3088">
                        <c:v>0.3466691802414667</c:v>
                      </c:pt>
                      <c:pt idx="3089">
                        <c:v>0.27544433298374049</c:v>
                      </c:pt>
                      <c:pt idx="3090">
                        <c:v>0.33045146171340872</c:v>
                      </c:pt>
                      <c:pt idx="3091">
                        <c:v>0.49833403457946007</c:v>
                      </c:pt>
                      <c:pt idx="3092">
                        <c:v>0.85873334340945051</c:v>
                      </c:pt>
                      <c:pt idx="3093">
                        <c:v>0.96260729624251273</c:v>
                      </c:pt>
                      <c:pt idx="3094">
                        <c:v>0.83171660574178685</c:v>
                      </c:pt>
                      <c:pt idx="3095">
                        <c:v>0.86384970472241951</c:v>
                      </c:pt>
                      <c:pt idx="3096">
                        <c:v>0.95280137049650337</c:v>
                      </c:pt>
                      <c:pt idx="3097">
                        <c:v>0.78836259256708652</c:v>
                      </c:pt>
                      <c:pt idx="3098">
                        <c:v>0.77670925303125782</c:v>
                      </c:pt>
                      <c:pt idx="3099">
                        <c:v>0.87532291645847848</c:v>
                      </c:pt>
                      <c:pt idx="3100">
                        <c:v>0.84511816986654809</c:v>
                      </c:pt>
                      <c:pt idx="3101">
                        <c:v>0.80154053508780487</c:v>
                      </c:pt>
                      <c:pt idx="3102">
                        <c:v>1.0171036476859621</c:v>
                      </c:pt>
                      <c:pt idx="3103">
                        <c:v>1.3298283915498399</c:v>
                      </c:pt>
                      <c:pt idx="3104">
                        <c:v>1.611490620830538</c:v>
                      </c:pt>
                      <c:pt idx="3105">
                        <c:v>1.706767934538397</c:v>
                      </c:pt>
                      <c:pt idx="3106">
                        <c:v>1.4774024475088221</c:v>
                      </c:pt>
                      <c:pt idx="3107">
                        <c:v>1.287768830335567</c:v>
                      </c:pt>
                      <c:pt idx="3108">
                        <c:v>1.276551097393938</c:v>
                      </c:pt>
                      <c:pt idx="3109">
                        <c:v>1.3871272861973361</c:v>
                      </c:pt>
                      <c:pt idx="3110">
                        <c:v>1.4206604409097441</c:v>
                      </c:pt>
                      <c:pt idx="3111">
                        <c:v>1.479334419299839</c:v>
                      </c:pt>
                      <c:pt idx="3112">
                        <c:v>1.4416359853672549</c:v>
                      </c:pt>
                      <c:pt idx="3113">
                        <c:v>1.3917850142249171</c:v>
                      </c:pt>
                      <c:pt idx="3114">
                        <c:v>1.4838044327253299</c:v>
                      </c:pt>
                      <c:pt idx="3115">
                        <c:v>1.6917260866318879</c:v>
                      </c:pt>
                      <c:pt idx="3116">
                        <c:v>1.7564857237743241</c:v>
                      </c:pt>
                      <c:pt idx="3117">
                        <c:v>1.992725606641099</c:v>
                      </c:pt>
                      <c:pt idx="3118">
                        <c:v>2.0925019974613019</c:v>
                      </c:pt>
                      <c:pt idx="3119">
                        <c:v>2.2081841326932081</c:v>
                      </c:pt>
                      <c:pt idx="3120">
                        <c:v>2.4875936068254831</c:v>
                      </c:pt>
                      <c:pt idx="3121">
                        <c:v>2.796796634542059</c:v>
                      </c:pt>
                      <c:pt idx="3122">
                        <c:v>2.816186752284453</c:v>
                      </c:pt>
                      <c:pt idx="3123">
                        <c:v>2.4303656548641461</c:v>
                      </c:pt>
                      <c:pt idx="3124">
                        <c:v>2.153103979848257</c:v>
                      </c:pt>
                      <c:pt idx="3125">
                        <c:v>2.026759951866858</c:v>
                      </c:pt>
                      <c:pt idx="3126">
                        <c:v>2.2298360756687141</c:v>
                      </c:pt>
                      <c:pt idx="3127">
                        <c:v>2.601095092428809</c:v>
                      </c:pt>
                      <c:pt idx="3128">
                        <c:v>3.0007089138912861</c:v>
                      </c:pt>
                      <c:pt idx="3129">
                        <c:v>3.4796485446558512</c:v>
                      </c:pt>
                      <c:pt idx="3130">
                        <c:v>3.6931063798564572</c:v>
                      </c:pt>
                      <c:pt idx="3131">
                        <c:v>3.782838228483314</c:v>
                      </c:pt>
                      <c:pt idx="3132">
                        <c:v>3.7522441235659691</c:v>
                      </c:pt>
                      <c:pt idx="3133">
                        <c:v>3.5678153844250531</c:v>
                      </c:pt>
                      <c:pt idx="3134">
                        <c:v>3.6356236324901929</c:v>
                      </c:pt>
                      <c:pt idx="3135">
                        <c:v>3.7183188892708992</c:v>
                      </c:pt>
                      <c:pt idx="3136">
                        <c:v>3.8741823231735451</c:v>
                      </c:pt>
                      <c:pt idx="3137">
                        <c:v>3.90341479136936</c:v>
                      </c:pt>
                      <c:pt idx="3138">
                        <c:v>3.75970004946935</c:v>
                      </c:pt>
                      <c:pt idx="3139">
                        <c:v>3.4757274950506192</c:v>
                      </c:pt>
                      <c:pt idx="3140">
                        <c:v>2.931341919358871</c:v>
                      </c:pt>
                      <c:pt idx="3141">
                        <c:v>2.534793742958108</c:v>
                      </c:pt>
                      <c:pt idx="3142">
                        <c:v>2.988752733363079</c:v>
                      </c:pt>
                      <c:pt idx="3143">
                        <c:v>2.8653527246712458</c:v>
                      </c:pt>
                      <c:pt idx="3144">
                        <c:v>2.9156013626593982</c:v>
                      </c:pt>
                      <c:pt idx="3145">
                        <c:v>2.924765793377492</c:v>
                      </c:pt>
                      <c:pt idx="3146">
                        <c:v>2.920790478389252</c:v>
                      </c:pt>
                      <c:pt idx="3147">
                        <c:v>3.026541349474742</c:v>
                      </c:pt>
                      <c:pt idx="3148">
                        <c:v>3.2759079938401712</c:v>
                      </c:pt>
                      <c:pt idx="3149">
                        <c:v>3.3560847670645422</c:v>
                      </c:pt>
                      <c:pt idx="3150">
                        <c:v>3.3993820090437672</c:v>
                      </c:pt>
                      <c:pt idx="3151">
                        <c:v>3.6471306787340581</c:v>
                      </c:pt>
                      <c:pt idx="3152">
                        <c:v>3.9668839885501188</c:v>
                      </c:pt>
                      <c:pt idx="3153">
                        <c:v>4.2883927669306354</c:v>
                      </c:pt>
                      <c:pt idx="3154">
                        <c:v>4.7486323192866946</c:v>
                      </c:pt>
                      <c:pt idx="3155">
                        <c:v>5.3181234282190886</c:v>
                      </c:pt>
                      <c:pt idx="3156">
                        <c:v>5.3953425568429196</c:v>
                      </c:pt>
                      <c:pt idx="3157">
                        <c:v>5.2883360092371516</c:v>
                      </c:pt>
                      <c:pt idx="3158">
                        <c:v>5.2968546404567398</c:v>
                      </c:pt>
                      <c:pt idx="3159">
                        <c:v>5.0876535400149248</c:v>
                      </c:pt>
                      <c:pt idx="3160">
                        <c:v>4.8470628778660867</c:v>
                      </c:pt>
                      <c:pt idx="3161">
                        <c:v>4.4679044500658716</c:v>
                      </c:pt>
                      <c:pt idx="3162">
                        <c:v>4.1079190289849743</c:v>
                      </c:pt>
                      <c:pt idx="3163">
                        <c:v>3.974990915857251</c:v>
                      </c:pt>
                      <c:pt idx="3164">
                        <c:v>4.0540324106513639</c:v>
                      </c:pt>
                      <c:pt idx="3165">
                        <c:v>4.0896106068591394</c:v>
                      </c:pt>
                      <c:pt idx="3166">
                        <c:v>4.0558754791023244</c:v>
                      </c:pt>
                      <c:pt idx="3167">
                        <c:v>4.107692305737177</c:v>
                      </c:pt>
                      <c:pt idx="3168">
                        <c:v>4.0383769448855418</c:v>
                      </c:pt>
                      <c:pt idx="3169">
                        <c:v>3.993988440718816</c:v>
                      </c:pt>
                      <c:pt idx="3170">
                        <c:v>3.8514150223406292</c:v>
                      </c:pt>
                      <c:pt idx="3171">
                        <c:v>3.6988080987309422</c:v>
                      </c:pt>
                      <c:pt idx="3172">
                        <c:v>3.5577581392761228</c:v>
                      </c:pt>
                      <c:pt idx="3173">
                        <c:v>3.3701609717580849</c:v>
                      </c:pt>
                      <c:pt idx="3174">
                        <c:v>3.0987367933077841</c:v>
                      </c:pt>
                      <c:pt idx="3175">
                        <c:v>2.8291602233337039</c:v>
                      </c:pt>
                      <c:pt idx="3176">
                        <c:v>2.7366313157972439</c:v>
                      </c:pt>
                      <c:pt idx="3177">
                        <c:v>2.4804978875486539</c:v>
                      </c:pt>
                      <c:pt idx="3178">
                        <c:v>2.2985959321372209</c:v>
                      </c:pt>
                      <c:pt idx="3179">
                        <c:v>2.2585014816683748</c:v>
                      </c:pt>
                      <c:pt idx="3180">
                        <c:v>2.5519334153422131</c:v>
                      </c:pt>
                      <c:pt idx="3181">
                        <c:v>2.8973734613768531</c:v>
                      </c:pt>
                      <c:pt idx="3182">
                        <c:v>2.8745763571250902</c:v>
                      </c:pt>
                      <c:pt idx="3183">
                        <c:v>2.6566020544503322</c:v>
                      </c:pt>
                      <c:pt idx="3184">
                        <c:v>2.5033583835438948</c:v>
                      </c:pt>
                      <c:pt idx="3185">
                        <c:v>2.2686182843090852</c:v>
                      </c:pt>
                      <c:pt idx="3186">
                        <c:v>1.976834613161941</c:v>
                      </c:pt>
                      <c:pt idx="3187">
                        <c:v>1.5759458828970421</c:v>
                      </c:pt>
                      <c:pt idx="3188">
                        <c:v>0.86427146521652742</c:v>
                      </c:pt>
                      <c:pt idx="3189">
                        <c:v>0.23979579806299431</c:v>
                      </c:pt>
                      <c:pt idx="3190">
                        <c:v>-1.235247278589883E-2</c:v>
                      </c:pt>
                      <c:pt idx="3191">
                        <c:v>-6.8351418851802501E-2</c:v>
                      </c:pt>
                      <c:pt idx="3192">
                        <c:v>-0.21981362211792521</c:v>
                      </c:pt>
                      <c:pt idx="3193">
                        <c:v>-0.105437391990157</c:v>
                      </c:pt>
                      <c:pt idx="3194">
                        <c:v>1.838844186904846E-2</c:v>
                      </c:pt>
                      <c:pt idx="3195">
                        <c:v>4.5322735929965129E-2</c:v>
                      </c:pt>
                      <c:pt idx="3196">
                        <c:v>2.8104054003647551E-2</c:v>
                      </c:pt>
                      <c:pt idx="3197">
                        <c:v>1.423978528125083E-2</c:v>
                      </c:pt>
                      <c:pt idx="3198">
                        <c:v>-0.1309191651126981</c:v>
                      </c:pt>
                      <c:pt idx="3199">
                        <c:v>-0.31509850205737922</c:v>
                      </c:pt>
                      <c:pt idx="3200">
                        <c:v>-0.50954943613408665</c:v>
                      </c:pt>
                      <c:pt idx="3201">
                        <c:v>-0.51842174002504815</c:v>
                      </c:pt>
                      <c:pt idx="3202">
                        <c:v>-0.46988020553295101</c:v>
                      </c:pt>
                      <c:pt idx="3203">
                        <c:v>-0.53427854784238937</c:v>
                      </c:pt>
                      <c:pt idx="3204">
                        <c:v>-0.70870588776533572</c:v>
                      </c:pt>
                      <c:pt idx="3205">
                        <c:v>-0.90989028361923419</c:v>
                      </c:pt>
                      <c:pt idx="3206">
                        <c:v>-1.0050901797945311</c:v>
                      </c:pt>
                      <c:pt idx="3207">
                        <c:v>-0.63713544631566532</c:v>
                      </c:pt>
                      <c:pt idx="3208">
                        <c:v>-0.19434611845504729</c:v>
                      </c:pt>
                      <c:pt idx="3209">
                        <c:v>0.14512448007172099</c:v>
                      </c:pt>
                      <c:pt idx="3210">
                        <c:v>0.38589615325525889</c:v>
                      </c:pt>
                      <c:pt idx="3211">
                        <c:v>0.63690375138121469</c:v>
                      </c:pt>
                      <c:pt idx="3212">
                        <c:v>0.83851081117203308</c:v>
                      </c:pt>
                      <c:pt idx="3213">
                        <c:v>0.78108235682510507</c:v>
                      </c:pt>
                      <c:pt idx="3214">
                        <c:v>0.7328704609770379</c:v>
                      </c:pt>
                      <c:pt idx="3215">
                        <c:v>0.52017084838179617</c:v>
                      </c:pt>
                      <c:pt idx="3216">
                        <c:v>0.14792145436051651</c:v>
                      </c:pt>
                      <c:pt idx="3217">
                        <c:v>-0.1852334727546166</c:v>
                      </c:pt>
                      <c:pt idx="3218">
                        <c:v>-0.47671920728811462</c:v>
                      </c:pt>
                      <c:pt idx="3219">
                        <c:v>-0.94905444541478334</c:v>
                      </c:pt>
                      <c:pt idx="3220">
                        <c:v>-1.231655668023669</c:v>
                      </c:pt>
                      <c:pt idx="3221">
                        <c:v>-1.330133355642064</c:v>
                      </c:pt>
                      <c:pt idx="3222">
                        <c:v>-1.5589684409051401</c:v>
                      </c:pt>
                      <c:pt idx="3223">
                        <c:v>-1.673339290368095</c:v>
                      </c:pt>
                      <c:pt idx="3224">
                        <c:v>-1.6516853685285731</c:v>
                      </c:pt>
                      <c:pt idx="3225">
                        <c:v>-1.5809031544815719</c:v>
                      </c:pt>
                      <c:pt idx="3226">
                        <c:v>-1.4183890048426719</c:v>
                      </c:pt>
                      <c:pt idx="3227">
                        <c:v>-1.3409431048294831</c:v>
                      </c:pt>
                      <c:pt idx="3228">
                        <c:v>-0.98284132037525129</c:v>
                      </c:pt>
                      <c:pt idx="3229">
                        <c:v>0.9289552206340298</c:v>
                      </c:pt>
                      <c:pt idx="3230">
                        <c:v>-0.69539031409949181</c:v>
                      </c:pt>
                      <c:pt idx="3231">
                        <c:v>0.66692934653455638</c:v>
                      </c:pt>
                      <c:pt idx="3232">
                        <c:v>0.61619990926972557</c:v>
                      </c:pt>
                      <c:pt idx="3233">
                        <c:v>-1.4716295743069849</c:v>
                      </c:pt>
                      <c:pt idx="3234">
                        <c:v>-0.59598660170165829</c:v>
                      </c:pt>
                      <c:pt idx="3235">
                        <c:v>-1.245343803839839</c:v>
                      </c:pt>
                      <c:pt idx="3236">
                        <c:v>-0.96314581357248463</c:v>
                      </c:pt>
                      <c:pt idx="3237">
                        <c:v>-1.029806916291691</c:v>
                      </c:pt>
                      <c:pt idx="3238">
                        <c:v>-1.1695165022030849</c:v>
                      </c:pt>
                      <c:pt idx="3239">
                        <c:v>-1.191992272609572</c:v>
                      </c:pt>
                      <c:pt idx="3240">
                        <c:v>-1.043583915991724</c:v>
                      </c:pt>
                      <c:pt idx="3241">
                        <c:v>-0.96420461561251802</c:v>
                      </c:pt>
                      <c:pt idx="3242">
                        <c:v>-0.98334473517929544</c:v>
                      </c:pt>
                      <c:pt idx="3243">
                        <c:v>-1.152831242386571</c:v>
                      </c:pt>
                      <c:pt idx="3244">
                        <c:v>-1.089358105266879</c:v>
                      </c:pt>
                      <c:pt idx="3245">
                        <c:v>-1.2144851337554261</c:v>
                      </c:pt>
                      <c:pt idx="3246">
                        <c:v>-0.99349839796471251</c:v>
                      </c:pt>
                      <c:pt idx="3247">
                        <c:v>-0.6511734923327972</c:v>
                      </c:pt>
                      <c:pt idx="3248">
                        <c:v>-0.492137816883641</c:v>
                      </c:pt>
                      <c:pt idx="3249">
                        <c:v>-0.31690203424798841</c:v>
                      </c:pt>
                      <c:pt idx="3250">
                        <c:v>-0.44041497232345028</c:v>
                      </c:pt>
                      <c:pt idx="3251">
                        <c:v>-0.6640594629863229</c:v>
                      </c:pt>
                      <c:pt idx="3252">
                        <c:v>-0.85557301271112618</c:v>
                      </c:pt>
                      <c:pt idx="3253">
                        <c:v>-0.87850745443297817</c:v>
                      </c:pt>
                      <c:pt idx="3254">
                        <c:v>-0.91668260785940969</c:v>
                      </c:pt>
                      <c:pt idx="3255">
                        <c:v>-0.96253127461818011</c:v>
                      </c:pt>
                      <c:pt idx="3256">
                        <c:v>-0.93255577944400592</c:v>
                      </c:pt>
                      <c:pt idx="3257">
                        <c:v>-0.88318296532318996</c:v>
                      </c:pt>
                      <c:pt idx="3258">
                        <c:v>-0.80984978536302377</c:v>
                      </c:pt>
                      <c:pt idx="3259">
                        <c:v>-0.94810531215454341</c:v>
                      </c:pt>
                      <c:pt idx="3260">
                        <c:v>-0.88863833954156013</c:v>
                      </c:pt>
                      <c:pt idx="3261">
                        <c:v>-0.72554082953002763</c:v>
                      </c:pt>
                      <c:pt idx="3262">
                        <c:v>-0.67085089822351329</c:v>
                      </c:pt>
                      <c:pt idx="3263">
                        <c:v>-0.58542715333584605</c:v>
                      </c:pt>
                      <c:pt idx="3264">
                        <c:v>-0.68021617678695712</c:v>
                      </c:pt>
                      <c:pt idx="3265">
                        <c:v>-0.70562796076912659</c:v>
                      </c:pt>
                      <c:pt idx="3266">
                        <c:v>-0.7114355656171073</c:v>
                      </c:pt>
                      <c:pt idx="3267">
                        <c:v>-0.61026931407864138</c:v>
                      </c:pt>
                      <c:pt idx="3268">
                        <c:v>-0.48969312711397978</c:v>
                      </c:pt>
                      <c:pt idx="3269">
                        <c:v>-0.36641247382498571</c:v>
                      </c:pt>
                      <c:pt idx="3270">
                        <c:v>-0.35269603226553031</c:v>
                      </c:pt>
                      <c:pt idx="3271">
                        <c:v>-0.37748397869249389</c:v>
                      </c:pt>
                      <c:pt idx="3272">
                        <c:v>-0.27111346882635651</c:v>
                      </c:pt>
                      <c:pt idx="3273">
                        <c:v>1.0085529107089739E-2</c:v>
                      </c:pt>
                      <c:pt idx="3274">
                        <c:v>0.364183391462509</c:v>
                      </c:pt>
                      <c:pt idx="3275">
                        <c:v>0.39457984684316982</c:v>
                      </c:pt>
                      <c:pt idx="3276">
                        <c:v>0.1756128735183359</c:v>
                      </c:pt>
                      <c:pt idx="3277">
                        <c:v>8.7786572110932215E-3</c:v>
                      </c:pt>
                      <c:pt idx="3278">
                        <c:v>-8.9271702946984749E-2</c:v>
                      </c:pt>
                      <c:pt idx="3279">
                        <c:v>0.14355281388880639</c:v>
                      </c:pt>
                      <c:pt idx="3280">
                        <c:v>0.17358971565281281</c:v>
                      </c:pt>
                      <c:pt idx="3281">
                        <c:v>0.28236862782049632</c:v>
                      </c:pt>
                      <c:pt idx="3282">
                        <c:v>0.54837904236177615</c:v>
                      </c:pt>
                      <c:pt idx="3283">
                        <c:v>0.76659924186960515</c:v>
                      </c:pt>
                      <c:pt idx="3284">
                        <c:v>0.83228612472254249</c:v>
                      </c:pt>
                      <c:pt idx="3285">
                        <c:v>0.71837854828585224</c:v>
                      </c:pt>
                      <c:pt idx="3286">
                        <c:v>0.69527083370092446</c:v>
                      </c:pt>
                      <c:pt idx="3287">
                        <c:v>0.79349034077976299</c:v>
                      </c:pt>
                      <c:pt idx="3288">
                        <c:v>0.84987773015033841</c:v>
                      </c:pt>
                      <c:pt idx="3289">
                        <c:v>1.0234135898869079</c:v>
                      </c:pt>
                      <c:pt idx="3290">
                        <c:v>1.217965859247353</c:v>
                      </c:pt>
                      <c:pt idx="3291">
                        <c:v>1.260120068500767</c:v>
                      </c:pt>
                      <c:pt idx="3292">
                        <c:v>1.3176033020835329</c:v>
                      </c:pt>
                      <c:pt idx="3293">
                        <c:v>1.3390751796246729</c:v>
                      </c:pt>
                      <c:pt idx="3294">
                        <c:v>1.42603108909789</c:v>
                      </c:pt>
                      <c:pt idx="3295">
                        <c:v>1.691609238915625</c:v>
                      </c:pt>
                      <c:pt idx="3296">
                        <c:v>2.006952583431806</c:v>
                      </c:pt>
                      <c:pt idx="3297">
                        <c:v>2.235527814769128</c:v>
                      </c:pt>
                      <c:pt idx="3298">
                        <c:v>2.1357128506608509</c:v>
                      </c:pt>
                      <c:pt idx="3299">
                        <c:v>1.9296101791459519</c:v>
                      </c:pt>
                      <c:pt idx="3300">
                        <c:v>1.693933129767867</c:v>
                      </c:pt>
                      <c:pt idx="3301">
                        <c:v>1.6888440506667111</c:v>
                      </c:pt>
                      <c:pt idx="3302">
                        <c:v>1.7864237134832091</c:v>
                      </c:pt>
                      <c:pt idx="3303">
                        <c:v>1.824964002036765</c:v>
                      </c:pt>
                      <c:pt idx="3304">
                        <c:v>2.0026515070951301</c:v>
                      </c:pt>
                      <c:pt idx="3305">
                        <c:v>2.1682356035313659</c:v>
                      </c:pt>
                      <c:pt idx="3306">
                        <c:v>2.300235376944022</c:v>
                      </c:pt>
                      <c:pt idx="3307">
                        <c:v>2.1075029738268358</c:v>
                      </c:pt>
                      <c:pt idx="3308">
                        <c:v>1.7597042419370139</c:v>
                      </c:pt>
                      <c:pt idx="3309">
                        <c:v>1.569280064950292</c:v>
                      </c:pt>
                      <c:pt idx="3310">
                        <c:v>1.4813177640472031</c:v>
                      </c:pt>
                      <c:pt idx="3311">
                        <c:v>1.530490537866497</c:v>
                      </c:pt>
                      <c:pt idx="3312">
                        <c:v>1.419149649502994</c:v>
                      </c:pt>
                      <c:pt idx="3313">
                        <c:v>1.9694165247593129</c:v>
                      </c:pt>
                      <c:pt idx="3314">
                        <c:v>1.750648274692356</c:v>
                      </c:pt>
                      <c:pt idx="3315">
                        <c:v>1.4160232451564609</c:v>
                      </c:pt>
                      <c:pt idx="3316">
                        <c:v>1.4351732490025251</c:v>
                      </c:pt>
                      <c:pt idx="3317">
                        <c:v>0.90483586407499517</c:v>
                      </c:pt>
                      <c:pt idx="3318">
                        <c:v>0.52129615154795594</c:v>
                      </c:pt>
                      <c:pt idx="3319">
                        <c:v>0.35714425937752098</c:v>
                      </c:pt>
                      <c:pt idx="3320">
                        <c:v>0.26573258892653451</c:v>
                      </c:pt>
                      <c:pt idx="3321">
                        <c:v>0.22862213549912519</c:v>
                      </c:pt>
                      <c:pt idx="3322">
                        <c:v>0.19905454384499291</c:v>
                      </c:pt>
                      <c:pt idx="3323">
                        <c:v>0.26026680839340838</c:v>
                      </c:pt>
                      <c:pt idx="3324">
                        <c:v>0.52436725886999391</c:v>
                      </c:pt>
                      <c:pt idx="3325">
                        <c:v>0.68173869762932204</c:v>
                      </c:pt>
                      <c:pt idx="3326">
                        <c:v>0.65029941160901905</c:v>
                      </c:pt>
                      <c:pt idx="3327">
                        <c:v>0.58235976471162842</c:v>
                      </c:pt>
                      <c:pt idx="3328">
                        <c:v>0.7573100930700486</c:v>
                      </c:pt>
                      <c:pt idx="3329">
                        <c:v>0.92810961732568242</c:v>
                      </c:pt>
                      <c:pt idx="3330">
                        <c:v>1.344039988341144</c:v>
                      </c:pt>
                      <c:pt idx="3331">
                        <c:v>1.614369477310553</c:v>
                      </c:pt>
                      <c:pt idx="3332">
                        <c:v>1.8563653758287599</c:v>
                      </c:pt>
                      <c:pt idx="3333">
                        <c:v>1.984937429382565</c:v>
                      </c:pt>
                      <c:pt idx="3334">
                        <c:v>2.6092752535492192</c:v>
                      </c:pt>
                      <c:pt idx="3335">
                        <c:v>2.4407661085567551</c:v>
                      </c:pt>
                      <c:pt idx="3336">
                        <c:v>1.144883222948569</c:v>
                      </c:pt>
                      <c:pt idx="3337">
                        <c:v>1.0190551193993249</c:v>
                      </c:pt>
                      <c:pt idx="3338">
                        <c:v>1.861697182673838</c:v>
                      </c:pt>
                      <c:pt idx="3339">
                        <c:v>1.5734261943594789</c:v>
                      </c:pt>
                      <c:pt idx="3340">
                        <c:v>2.585339948911237</c:v>
                      </c:pt>
                      <c:pt idx="3341">
                        <c:v>2.7723859785375722</c:v>
                      </c:pt>
                      <c:pt idx="3342">
                        <c:v>2.602841300206955</c:v>
                      </c:pt>
                      <c:pt idx="3343">
                        <c:v>2.6189017101305869</c:v>
                      </c:pt>
                      <c:pt idx="3344">
                        <c:v>2.4468796821152701</c:v>
                      </c:pt>
                      <c:pt idx="3345">
                        <c:v>2.3744618680590648</c:v>
                      </c:pt>
                      <c:pt idx="3346">
                        <c:v>2.2294355945079012</c:v>
                      </c:pt>
                      <c:pt idx="3347">
                        <c:v>2.0666410130634891</c:v>
                      </c:pt>
                      <c:pt idx="3348">
                        <c:v>1.666109078937789</c:v>
                      </c:pt>
                      <c:pt idx="3349">
                        <c:v>1.496025587899769</c:v>
                      </c:pt>
                      <c:pt idx="3350">
                        <c:v>1.078639415093545</c:v>
                      </c:pt>
                      <c:pt idx="3351">
                        <c:v>1.0894557324382701</c:v>
                      </c:pt>
                      <c:pt idx="3352">
                        <c:v>1.223346792594721</c:v>
                      </c:pt>
                      <c:pt idx="3353">
                        <c:v>1.393673726435692</c:v>
                      </c:pt>
                      <c:pt idx="3354">
                        <c:v>1.4873292355608609</c:v>
                      </c:pt>
                      <c:pt idx="3355">
                        <c:v>1.382375139780945</c:v>
                      </c:pt>
                      <c:pt idx="3356">
                        <c:v>1.244941867666187</c:v>
                      </c:pt>
                      <c:pt idx="3357">
                        <c:v>1.0359474616169659</c:v>
                      </c:pt>
                      <c:pt idx="3358">
                        <c:v>0.92403201360115761</c:v>
                      </c:pt>
                      <c:pt idx="3359">
                        <c:v>0.62037004841861465</c:v>
                      </c:pt>
                      <c:pt idx="3360">
                        <c:v>0.55453760843394995</c:v>
                      </c:pt>
                      <c:pt idx="3361">
                        <c:v>0.47390324459486971</c:v>
                      </c:pt>
                      <c:pt idx="3362">
                        <c:v>0.1922406842181284</c:v>
                      </c:pt>
                      <c:pt idx="3363">
                        <c:v>-0.32803974015124032</c:v>
                      </c:pt>
                      <c:pt idx="3364">
                        <c:v>-0.46623572488980608</c:v>
                      </c:pt>
                      <c:pt idx="3365">
                        <c:v>-0.33199765974488499</c:v>
                      </c:pt>
                      <c:pt idx="3366">
                        <c:v>-0.24047736478092679</c:v>
                      </c:pt>
                      <c:pt idx="3367">
                        <c:v>-9.3460352635776012E-2</c:v>
                      </c:pt>
                      <c:pt idx="3368">
                        <c:v>0.1638994383059906</c:v>
                      </c:pt>
                      <c:pt idx="3369">
                        <c:v>0.15789270871477801</c:v>
                      </c:pt>
                      <c:pt idx="3370">
                        <c:v>-0.77551555905647263</c:v>
                      </c:pt>
                      <c:pt idx="3371">
                        <c:v>-1.421586249318521</c:v>
                      </c:pt>
                    </c:numCache>
                  </c:numRef>
                </c:yVal>
                <c:smooth val="0"/>
                <c:extLst xmlns:c15="http://schemas.microsoft.com/office/drawing/2012/chart">
                  <c:ext xmlns:c16="http://schemas.microsoft.com/office/drawing/2014/chart" uri="{C3380CC4-5D6E-409C-BE32-E72D297353CC}">
                    <c16:uniqueId val="{00000007-E946-4262-AC4C-ABCC7CF37838}"/>
                  </c:ext>
                </c:extLst>
              </c15:ser>
            </c15:filteredScatterSeries>
            <c15:filteredScatterSeries>
              <c15:ser>
                <c:idx val="7"/>
                <c:order val="8"/>
                <c:tx>
                  <c:v>8) Erro Static</c:v>
                </c:tx>
                <c:spPr>
                  <a:ln w="25400" cap="rnd">
                    <a:noFill/>
                    <a:round/>
                  </a:ln>
                  <a:effectLst/>
                </c:spPr>
                <c:marker>
                  <c:symbol val="circle"/>
                  <c:size val="2"/>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8) Erro Static'!$G$2:$G$1379</c15:sqref>
                        </c15:formulaRef>
                      </c:ext>
                    </c:extLst>
                    <c:numCache>
                      <c:formatCode>h:mm:ss</c:formatCode>
                      <c:ptCount val="1378"/>
                      <c:pt idx="0">
                        <c:v>43466.372627314813</c:v>
                      </c:pt>
                      <c:pt idx="1">
                        <c:v>43466.372708333343</c:v>
                      </c:pt>
                      <c:pt idx="2">
                        <c:v>43466.372719907413</c:v>
                      </c:pt>
                      <c:pt idx="3">
                        <c:v>43466.372812499998</c:v>
                      </c:pt>
                      <c:pt idx="4">
                        <c:v>43466.372870370367</c:v>
                      </c:pt>
                      <c:pt idx="5">
                        <c:v>43466.372881944437</c:v>
                      </c:pt>
                      <c:pt idx="6">
                        <c:v>43466.372916666667</c:v>
                      </c:pt>
                      <c:pt idx="7">
                        <c:v>43466.372939814813</c:v>
                      </c:pt>
                      <c:pt idx="8">
                        <c:v>43466.37295138889</c:v>
                      </c:pt>
                      <c:pt idx="9">
                        <c:v>43466.372974537036</c:v>
                      </c:pt>
                      <c:pt idx="10">
                        <c:v>43466.373113425929</c:v>
                      </c:pt>
                      <c:pt idx="11">
                        <c:v>43466.373148148137</c:v>
                      </c:pt>
                      <c:pt idx="12">
                        <c:v>43466.373171296298</c:v>
                      </c:pt>
                      <c:pt idx="13">
                        <c:v>43466.373217592591</c:v>
                      </c:pt>
                      <c:pt idx="14">
                        <c:v>43466.373229166667</c:v>
                      </c:pt>
                      <c:pt idx="15">
                        <c:v>43466.373263888891</c:v>
                      </c:pt>
                      <c:pt idx="16">
                        <c:v>43466.373333333337</c:v>
                      </c:pt>
                      <c:pt idx="17">
                        <c:v>43466.373344907413</c:v>
                      </c:pt>
                      <c:pt idx="18">
                        <c:v>43466.373402777783</c:v>
                      </c:pt>
                      <c:pt idx="19">
                        <c:v>43466.373414351852</c:v>
                      </c:pt>
                      <c:pt idx="20">
                        <c:v>43466.373460648138</c:v>
                      </c:pt>
                      <c:pt idx="21">
                        <c:v>43466.373518518521</c:v>
                      </c:pt>
                      <c:pt idx="22">
                        <c:v>43466.373541666668</c:v>
                      </c:pt>
                      <c:pt idx="23">
                        <c:v>43466.373553240737</c:v>
                      </c:pt>
                      <c:pt idx="24">
                        <c:v>43466.373564814807</c:v>
                      </c:pt>
                      <c:pt idx="25">
                        <c:v>43466.373657407406</c:v>
                      </c:pt>
                      <c:pt idx="26">
                        <c:v>43466.373900462961</c:v>
                      </c:pt>
                      <c:pt idx="27">
                        <c:v>43466.373923611107</c:v>
                      </c:pt>
                      <c:pt idx="28">
                        <c:v>43466.374027777783</c:v>
                      </c:pt>
                      <c:pt idx="29">
                        <c:v>43466.374085648153</c:v>
                      </c:pt>
                      <c:pt idx="30">
                        <c:v>43466.374143518522</c:v>
                      </c:pt>
                      <c:pt idx="31">
                        <c:v>43466.37427083333</c:v>
                      </c:pt>
                      <c:pt idx="32">
                        <c:v>43466.37431712963</c:v>
                      </c:pt>
                      <c:pt idx="33">
                        <c:v>43466.374328703707</c:v>
                      </c:pt>
                      <c:pt idx="34">
                        <c:v>43466.374409722222</c:v>
                      </c:pt>
                      <c:pt idx="35">
                        <c:v>43466.374432870369</c:v>
                      </c:pt>
                      <c:pt idx="36">
                        <c:v>43466.374502314808</c:v>
                      </c:pt>
                      <c:pt idx="37">
                        <c:v>43466.374513888892</c:v>
                      </c:pt>
                      <c:pt idx="38">
                        <c:v>43466.374525462961</c:v>
                      </c:pt>
                      <c:pt idx="39">
                        <c:v>43466.374560185177</c:v>
                      </c:pt>
                      <c:pt idx="40">
                        <c:v>43466.374571759261</c:v>
                      </c:pt>
                      <c:pt idx="41">
                        <c:v>43466.37462962963</c:v>
                      </c:pt>
                      <c:pt idx="42">
                        <c:v>43466.374675925923</c:v>
                      </c:pt>
                      <c:pt idx="43">
                        <c:v>43466.374699074076</c:v>
                      </c:pt>
                      <c:pt idx="44">
                        <c:v>43466.374710648153</c:v>
                      </c:pt>
                      <c:pt idx="45">
                        <c:v>43466.374756944453</c:v>
                      </c:pt>
                      <c:pt idx="46">
                        <c:v>43466.374814814822</c:v>
                      </c:pt>
                      <c:pt idx="47">
                        <c:v>43466.374849537038</c:v>
                      </c:pt>
                      <c:pt idx="48">
                        <c:v>43466.374861111108</c:v>
                      </c:pt>
                      <c:pt idx="49">
                        <c:v>43466.374907407408</c:v>
                      </c:pt>
                      <c:pt idx="50">
                        <c:v>43466.374942129631</c:v>
                      </c:pt>
                      <c:pt idx="51">
                        <c:v>43466.374965277777</c:v>
                      </c:pt>
                      <c:pt idx="52">
                        <c:v>43466.374976851846</c:v>
                      </c:pt>
                      <c:pt idx="53">
                        <c:v>43466.375</c:v>
                      </c:pt>
                      <c:pt idx="54">
                        <c:v>43466.375011574077</c:v>
                      </c:pt>
                      <c:pt idx="55">
                        <c:v>43466.375104166669</c:v>
                      </c:pt>
                      <c:pt idx="56">
                        <c:v>43466.375138888892</c:v>
                      </c:pt>
                      <c:pt idx="57">
                        <c:v>43466.375150462962</c:v>
                      </c:pt>
                      <c:pt idx="58">
                        <c:v>43466.375219907408</c:v>
                      </c:pt>
                      <c:pt idx="59">
                        <c:v>43466.375231481477</c:v>
                      </c:pt>
                      <c:pt idx="60">
                        <c:v>43466.375243055547</c:v>
                      </c:pt>
                      <c:pt idx="61">
                        <c:v>43466.3752662037</c:v>
                      </c:pt>
                      <c:pt idx="62">
                        <c:v>43466.375289351847</c:v>
                      </c:pt>
                      <c:pt idx="63">
                        <c:v>43466.375300925924</c:v>
                      </c:pt>
                      <c:pt idx="64">
                        <c:v>43466.3753125</c:v>
                      </c:pt>
                      <c:pt idx="65">
                        <c:v>43466.375324074077</c:v>
                      </c:pt>
                      <c:pt idx="66">
                        <c:v>43466.375347222223</c:v>
                      </c:pt>
                      <c:pt idx="67">
                        <c:v>43466.375428240739</c:v>
                      </c:pt>
                      <c:pt idx="68">
                        <c:v>43466.375474537039</c:v>
                      </c:pt>
                      <c:pt idx="69">
                        <c:v>43466.375486111108</c:v>
                      </c:pt>
                      <c:pt idx="70">
                        <c:v>43466.375497685192</c:v>
                      </c:pt>
                      <c:pt idx="71">
                        <c:v>43466.375509259262</c:v>
                      </c:pt>
                      <c:pt idx="72">
                        <c:v>43466.375520833331</c:v>
                      </c:pt>
                      <c:pt idx="73">
                        <c:v>43466.375532407408</c:v>
                      </c:pt>
                      <c:pt idx="74">
                        <c:v>43466.375578703701</c:v>
                      </c:pt>
                      <c:pt idx="75">
                        <c:v>43466.375590277778</c:v>
                      </c:pt>
                      <c:pt idx="76">
                        <c:v>43466.375613425917</c:v>
                      </c:pt>
                      <c:pt idx="77">
                        <c:v>43466.375625000001</c:v>
                      </c:pt>
                      <c:pt idx="78">
                        <c:v>43466.375636574077</c:v>
                      </c:pt>
                      <c:pt idx="79">
                        <c:v>43466.375648148147</c:v>
                      </c:pt>
                      <c:pt idx="80">
                        <c:v>43466.375671296293</c:v>
                      </c:pt>
                      <c:pt idx="81">
                        <c:v>43466.37568287037</c:v>
                      </c:pt>
                      <c:pt idx="82">
                        <c:v>43466.375763888893</c:v>
                      </c:pt>
                      <c:pt idx="83">
                        <c:v>43466.375787037039</c:v>
                      </c:pt>
                      <c:pt idx="84">
                        <c:v>43466.375810185193</c:v>
                      </c:pt>
                      <c:pt idx="85">
                        <c:v>43466.375833333332</c:v>
                      </c:pt>
                      <c:pt idx="86">
                        <c:v>43466.375844907408</c:v>
                      </c:pt>
                      <c:pt idx="87">
                        <c:v>43466.375856481478</c:v>
                      </c:pt>
                      <c:pt idx="88">
                        <c:v>43466.375879629632</c:v>
                      </c:pt>
                      <c:pt idx="89">
                        <c:v>43466.375891203701</c:v>
                      </c:pt>
                      <c:pt idx="90">
                        <c:v>43466.375949074078</c:v>
                      </c:pt>
                      <c:pt idx="91">
                        <c:v>43466.375972222217</c:v>
                      </c:pt>
                      <c:pt idx="92">
                        <c:v>43466.375983796293</c:v>
                      </c:pt>
                      <c:pt idx="93">
                        <c:v>43466.376018518517</c:v>
                      </c:pt>
                      <c:pt idx="94">
                        <c:v>43466.37605324074</c:v>
                      </c:pt>
                      <c:pt idx="95">
                        <c:v>43466.376273148147</c:v>
                      </c:pt>
                      <c:pt idx="96">
                        <c:v>43466.376296296286</c:v>
                      </c:pt>
                      <c:pt idx="97">
                        <c:v>43466.376307870371</c:v>
                      </c:pt>
                      <c:pt idx="98">
                        <c:v>43466.376331018517</c:v>
                      </c:pt>
                      <c:pt idx="99">
                        <c:v>43466.376446759263</c:v>
                      </c:pt>
                      <c:pt idx="100">
                        <c:v>43466.376504629632</c:v>
                      </c:pt>
                      <c:pt idx="101">
                        <c:v>43466.376608796287</c:v>
                      </c:pt>
                      <c:pt idx="102">
                        <c:v>43466.37667824074</c:v>
                      </c:pt>
                      <c:pt idx="103">
                        <c:v>43466.376747685194</c:v>
                      </c:pt>
                      <c:pt idx="104">
                        <c:v>43466.376863425918</c:v>
                      </c:pt>
                      <c:pt idx="105">
                        <c:v>43466.376932870371</c:v>
                      </c:pt>
                      <c:pt idx="106">
                        <c:v>43466.377013888887</c:v>
                      </c:pt>
                      <c:pt idx="107">
                        <c:v>43466.37704861111</c:v>
                      </c:pt>
                      <c:pt idx="108">
                        <c:v>43466.377152777779</c:v>
                      </c:pt>
                      <c:pt idx="109">
                        <c:v>43466.377187500002</c:v>
                      </c:pt>
                      <c:pt idx="110">
                        <c:v>43466.377523148149</c:v>
                      </c:pt>
                      <c:pt idx="111">
                        <c:v>43466.377546296288</c:v>
                      </c:pt>
                      <c:pt idx="112">
                        <c:v>43466.377615740741</c:v>
                      </c:pt>
                      <c:pt idx="113">
                        <c:v>43466.377685185187</c:v>
                      </c:pt>
                      <c:pt idx="114">
                        <c:v>43466.377696759257</c:v>
                      </c:pt>
                      <c:pt idx="115">
                        <c:v>43466.37773148148</c:v>
                      </c:pt>
                      <c:pt idx="116">
                        <c:v>43466.377766203703</c:v>
                      </c:pt>
                      <c:pt idx="117">
                        <c:v>43466.377824074072</c:v>
                      </c:pt>
                      <c:pt idx="118">
                        <c:v>43466.377870370372</c:v>
                      </c:pt>
                      <c:pt idx="119">
                        <c:v>43466.377881944441</c:v>
                      </c:pt>
                      <c:pt idx="120">
                        <c:v>43466.377893518518</c:v>
                      </c:pt>
                      <c:pt idx="121">
                        <c:v>43466.377997685187</c:v>
                      </c:pt>
                      <c:pt idx="122">
                        <c:v>43466.378032407411</c:v>
                      </c:pt>
                      <c:pt idx="123">
                        <c:v>43466.37804398148</c:v>
                      </c:pt>
                      <c:pt idx="124">
                        <c:v>43466.378113425933</c:v>
                      </c:pt>
                      <c:pt idx="125">
                        <c:v>43466.378194444442</c:v>
                      </c:pt>
                      <c:pt idx="126">
                        <c:v>43466.378229166658</c:v>
                      </c:pt>
                      <c:pt idx="127">
                        <c:v>43466.37835648148</c:v>
                      </c:pt>
                      <c:pt idx="128">
                        <c:v>43466.378472222219</c:v>
                      </c:pt>
                      <c:pt idx="129">
                        <c:v>43466.378587962958</c:v>
                      </c:pt>
                      <c:pt idx="130">
                        <c:v>43466.378657407397</c:v>
                      </c:pt>
                      <c:pt idx="131">
                        <c:v>43466.378981481481</c:v>
                      </c:pt>
                      <c:pt idx="132">
                        <c:v>43466.379004629627</c:v>
                      </c:pt>
                      <c:pt idx="133">
                        <c:v>43466.37908564815</c:v>
                      </c:pt>
                      <c:pt idx="134">
                        <c:v>43466.379236111112</c:v>
                      </c:pt>
                      <c:pt idx="135">
                        <c:v>43466.379305555558</c:v>
                      </c:pt>
                      <c:pt idx="136">
                        <c:v>43466.379374999997</c:v>
                      </c:pt>
                      <c:pt idx="137">
                        <c:v>43466.37939814815</c:v>
                      </c:pt>
                      <c:pt idx="138">
                        <c:v>43466.37940972222</c:v>
                      </c:pt>
                      <c:pt idx="139">
                        <c:v>43466.379652777781</c:v>
                      </c:pt>
                      <c:pt idx="140">
                        <c:v>43466.379664351851</c:v>
                      </c:pt>
                      <c:pt idx="141">
                        <c:v>43466.379675925928</c:v>
                      </c:pt>
                      <c:pt idx="142">
                        <c:v>43466.379745370366</c:v>
                      </c:pt>
                      <c:pt idx="143">
                        <c:v>43466.37976851852</c:v>
                      </c:pt>
                      <c:pt idx="144">
                        <c:v>43466.379803240743</c:v>
                      </c:pt>
                      <c:pt idx="145">
                        <c:v>43466.379826388889</c:v>
                      </c:pt>
                      <c:pt idx="146">
                        <c:v>43466.379837962973</c:v>
                      </c:pt>
                      <c:pt idx="147">
                        <c:v>43466.379872685182</c:v>
                      </c:pt>
                      <c:pt idx="148">
                        <c:v>43466.379907407398</c:v>
                      </c:pt>
                      <c:pt idx="149">
                        <c:v>43466.379953703698</c:v>
                      </c:pt>
                      <c:pt idx="150">
                        <c:v>43466.380046296297</c:v>
                      </c:pt>
                      <c:pt idx="151">
                        <c:v>43466.380057870367</c:v>
                      </c:pt>
                      <c:pt idx="152">
                        <c:v>43466.380115740743</c:v>
                      </c:pt>
                      <c:pt idx="153">
                        <c:v>43466.380185185182</c:v>
                      </c:pt>
                      <c:pt idx="154">
                        <c:v>43466.380196759259</c:v>
                      </c:pt>
                      <c:pt idx="155">
                        <c:v>43466.380219907413</c:v>
                      </c:pt>
                      <c:pt idx="156">
                        <c:v>43466.380555555559</c:v>
                      </c:pt>
                      <c:pt idx="157">
                        <c:v>43466.380624999998</c:v>
                      </c:pt>
                      <c:pt idx="158">
                        <c:v>43466.380671296298</c:v>
                      </c:pt>
                      <c:pt idx="159">
                        <c:v>43466.380682870367</c:v>
                      </c:pt>
                      <c:pt idx="160">
                        <c:v>43466.380706018521</c:v>
                      </c:pt>
                      <c:pt idx="161">
                        <c:v>43466.38071759259</c:v>
                      </c:pt>
                      <c:pt idx="162">
                        <c:v>43466.380729166667</c:v>
                      </c:pt>
                      <c:pt idx="163">
                        <c:v>43466.380868055552</c:v>
                      </c:pt>
                      <c:pt idx="164">
                        <c:v>43466.381041666667</c:v>
                      </c:pt>
                      <c:pt idx="165">
                        <c:v>43466.381053240737</c:v>
                      </c:pt>
                      <c:pt idx="166">
                        <c:v>43466.381585648152</c:v>
                      </c:pt>
                      <c:pt idx="167">
                        <c:v>43466.381608796299</c:v>
                      </c:pt>
                      <c:pt idx="168">
                        <c:v>43466.381620370368</c:v>
                      </c:pt>
                      <c:pt idx="169">
                        <c:v>43466.381631944438</c:v>
                      </c:pt>
                      <c:pt idx="170">
                        <c:v>43466.381655092591</c:v>
                      </c:pt>
                      <c:pt idx="171">
                        <c:v>43466.381840277783</c:v>
                      </c:pt>
                      <c:pt idx="172">
                        <c:v>43466.381886574083</c:v>
                      </c:pt>
                      <c:pt idx="173">
                        <c:v>43466.381898148153</c:v>
                      </c:pt>
                      <c:pt idx="174">
                        <c:v>43466.381909722222</c:v>
                      </c:pt>
                      <c:pt idx="175">
                        <c:v>43466.381932870368</c:v>
                      </c:pt>
                      <c:pt idx="176">
                        <c:v>43466.382071759261</c:v>
                      </c:pt>
                      <c:pt idx="177">
                        <c:v>43466.382094907407</c:v>
                      </c:pt>
                      <c:pt idx="178">
                        <c:v>43466.382106481477</c:v>
                      </c:pt>
                      <c:pt idx="179">
                        <c:v>43466.382222222222</c:v>
                      </c:pt>
                      <c:pt idx="180">
                        <c:v>43466.382233796299</c:v>
                      </c:pt>
                      <c:pt idx="181">
                        <c:v>43466.382245370369</c:v>
                      </c:pt>
                      <c:pt idx="182">
                        <c:v>43466.382256944453</c:v>
                      </c:pt>
                      <c:pt idx="183">
                        <c:v>43466.382268518522</c:v>
                      </c:pt>
                      <c:pt idx="184">
                        <c:v>43466.382326388892</c:v>
                      </c:pt>
                      <c:pt idx="185">
                        <c:v>43466.382349537038</c:v>
                      </c:pt>
                      <c:pt idx="186">
                        <c:v>43466.382395833331</c:v>
                      </c:pt>
                      <c:pt idx="187">
                        <c:v>43466.382407407407</c:v>
                      </c:pt>
                      <c:pt idx="188">
                        <c:v>43466.3827662037</c:v>
                      </c:pt>
                      <c:pt idx="189">
                        <c:v>43466.382824074077</c:v>
                      </c:pt>
                      <c:pt idx="190">
                        <c:v>43466.382881944453</c:v>
                      </c:pt>
                      <c:pt idx="191">
                        <c:v>43466.382916666669</c:v>
                      </c:pt>
                      <c:pt idx="192">
                        <c:v>43466.382962962962</c:v>
                      </c:pt>
                      <c:pt idx="193">
                        <c:v>43466.383101851847</c:v>
                      </c:pt>
                      <c:pt idx="194">
                        <c:v>43466.383148148147</c:v>
                      </c:pt>
                      <c:pt idx="195">
                        <c:v>43466.383159722223</c:v>
                      </c:pt>
                      <c:pt idx="196">
                        <c:v>43466.383217592593</c:v>
                      </c:pt>
                      <c:pt idx="197">
                        <c:v>43466.383240740739</c:v>
                      </c:pt>
                      <c:pt idx="198">
                        <c:v>43466.383252314823</c:v>
                      </c:pt>
                      <c:pt idx="199">
                        <c:v>43466.383263888893</c:v>
                      </c:pt>
                      <c:pt idx="200">
                        <c:v>43466.383287037039</c:v>
                      </c:pt>
                      <c:pt idx="201">
                        <c:v>43466.383298611108</c:v>
                      </c:pt>
                      <c:pt idx="202">
                        <c:v>43466.383310185192</c:v>
                      </c:pt>
                      <c:pt idx="203">
                        <c:v>43466.383333333331</c:v>
                      </c:pt>
                      <c:pt idx="204">
                        <c:v>43466.383668981478</c:v>
                      </c:pt>
                      <c:pt idx="205">
                        <c:v>43466.383958333332</c:v>
                      </c:pt>
                      <c:pt idx="206">
                        <c:v>43466.384016203701</c:v>
                      </c:pt>
                      <c:pt idx="207">
                        <c:v>43466.384074074071</c:v>
                      </c:pt>
                      <c:pt idx="208">
                        <c:v>43466.384085648147</c:v>
                      </c:pt>
                      <c:pt idx="209">
                        <c:v>43466.384120370371</c:v>
                      </c:pt>
                      <c:pt idx="210">
                        <c:v>43466.384166666663</c:v>
                      </c:pt>
                      <c:pt idx="211">
                        <c:v>43466.38417824074</c:v>
                      </c:pt>
                      <c:pt idx="212">
                        <c:v>43466.384398148148</c:v>
                      </c:pt>
                      <c:pt idx="213">
                        <c:v>43466.384421296287</c:v>
                      </c:pt>
                      <c:pt idx="214">
                        <c:v>43466.384432870371</c:v>
                      </c:pt>
                      <c:pt idx="215">
                        <c:v>43466.384467592587</c:v>
                      </c:pt>
                      <c:pt idx="216">
                        <c:v>43466.384756944448</c:v>
                      </c:pt>
                      <c:pt idx="217">
                        <c:v>43466.384791666656</c:v>
                      </c:pt>
                      <c:pt idx="218">
                        <c:v>43466.38486111111</c:v>
                      </c:pt>
                      <c:pt idx="219">
                        <c:v>43466.384953703702</c:v>
                      </c:pt>
                      <c:pt idx="220">
                        <c:v>43466.384965277779</c:v>
                      </c:pt>
                      <c:pt idx="221">
                        <c:v>43466.385081018518</c:v>
                      </c:pt>
                      <c:pt idx="222">
                        <c:v>43466.385196759264</c:v>
                      </c:pt>
                      <c:pt idx="223">
                        <c:v>43466.385312500002</c:v>
                      </c:pt>
                      <c:pt idx="224">
                        <c:v>43466.385659722233</c:v>
                      </c:pt>
                      <c:pt idx="225">
                        <c:v>43466.385671296302</c:v>
                      </c:pt>
                      <c:pt idx="226">
                        <c:v>43466.385706018518</c:v>
                      </c:pt>
                      <c:pt idx="227">
                        <c:v>43466.385740740741</c:v>
                      </c:pt>
                      <c:pt idx="228">
                        <c:v>43466.385763888888</c:v>
                      </c:pt>
                      <c:pt idx="229">
                        <c:v>43466.38585648148</c:v>
                      </c:pt>
                      <c:pt idx="230">
                        <c:v>43466.385868055557</c:v>
                      </c:pt>
                      <c:pt idx="231">
                        <c:v>43466.385891203703</c:v>
                      </c:pt>
                      <c:pt idx="232">
                        <c:v>43466.385949074072</c:v>
                      </c:pt>
                      <c:pt idx="233">
                        <c:v>43466.386041666658</c:v>
                      </c:pt>
                      <c:pt idx="234">
                        <c:v>43466.38616898148</c:v>
                      </c:pt>
                      <c:pt idx="235">
                        <c:v>43466.386261574073</c:v>
                      </c:pt>
                      <c:pt idx="236">
                        <c:v>43466.386412037027</c:v>
                      </c:pt>
                      <c:pt idx="237">
                        <c:v>43466.386446759258</c:v>
                      </c:pt>
                      <c:pt idx="238">
                        <c:v>43466.386481481481</c:v>
                      </c:pt>
                      <c:pt idx="239">
                        <c:v>43466.386493055557</c:v>
                      </c:pt>
                      <c:pt idx="240">
                        <c:v>43466.386643518519</c:v>
                      </c:pt>
                      <c:pt idx="241">
                        <c:v>43466.386655092603</c:v>
                      </c:pt>
                      <c:pt idx="242">
                        <c:v>43466.38689814815</c:v>
                      </c:pt>
                      <c:pt idx="243">
                        <c:v>43466.386944444443</c:v>
                      </c:pt>
                      <c:pt idx="244">
                        <c:v>43466.386967592603</c:v>
                      </c:pt>
                      <c:pt idx="245">
                        <c:v>43466.387118055558</c:v>
                      </c:pt>
                      <c:pt idx="246">
                        <c:v>43466.387129629627</c:v>
                      </c:pt>
                      <c:pt idx="247">
                        <c:v>43466.387245370373</c:v>
                      </c:pt>
                      <c:pt idx="248">
                        <c:v>43466.38726851852</c:v>
                      </c:pt>
                      <c:pt idx="249">
                        <c:v>43466.387280092589</c:v>
                      </c:pt>
                      <c:pt idx="250">
                        <c:v>43466.387314814812</c:v>
                      </c:pt>
                      <c:pt idx="251">
                        <c:v>43466.387349537043</c:v>
                      </c:pt>
                      <c:pt idx="252">
                        <c:v>43466.38753472222</c:v>
                      </c:pt>
                      <c:pt idx="253">
                        <c:v>43466.387557870366</c:v>
                      </c:pt>
                      <c:pt idx="254">
                        <c:v>43466.387662037043</c:v>
                      </c:pt>
                      <c:pt idx="255">
                        <c:v>43466.387673611112</c:v>
                      </c:pt>
                      <c:pt idx="256">
                        <c:v>43466.387696759259</c:v>
                      </c:pt>
                      <c:pt idx="257">
                        <c:v>43466.387754629628</c:v>
                      </c:pt>
                      <c:pt idx="258">
                        <c:v>43466.387835648151</c:v>
                      </c:pt>
                      <c:pt idx="259">
                        <c:v>43466.387870370367</c:v>
                      </c:pt>
                      <c:pt idx="260">
                        <c:v>43466.38789351852</c:v>
                      </c:pt>
                      <c:pt idx="261">
                        <c:v>43466.387974537043</c:v>
                      </c:pt>
                      <c:pt idx="262">
                        <c:v>43466.387986111113</c:v>
                      </c:pt>
                      <c:pt idx="263">
                        <c:v>43466.388067129628</c:v>
                      </c:pt>
                      <c:pt idx="264">
                        <c:v>43466.388113425928</c:v>
                      </c:pt>
                      <c:pt idx="265">
                        <c:v>43466.388206018521</c:v>
                      </c:pt>
                      <c:pt idx="266">
                        <c:v>43466.388287037043</c:v>
                      </c:pt>
                      <c:pt idx="267">
                        <c:v>43466.388333333343</c:v>
                      </c:pt>
                      <c:pt idx="268">
                        <c:v>43466.388402777768</c:v>
                      </c:pt>
                      <c:pt idx="269">
                        <c:v>43466.388414351852</c:v>
                      </c:pt>
                      <c:pt idx="270">
                        <c:v>43466.388425925928</c:v>
                      </c:pt>
                      <c:pt idx="271">
                        <c:v>43466.388472222221</c:v>
                      </c:pt>
                      <c:pt idx="272">
                        <c:v>43466.388564814813</c:v>
                      </c:pt>
                      <c:pt idx="273">
                        <c:v>43466.388657407413</c:v>
                      </c:pt>
                      <c:pt idx="274">
                        <c:v>43466.388668981483</c:v>
                      </c:pt>
                      <c:pt idx="275">
                        <c:v>43466.388703703713</c:v>
                      </c:pt>
                      <c:pt idx="276">
                        <c:v>43466.388726851852</c:v>
                      </c:pt>
                      <c:pt idx="277">
                        <c:v>43466.388738425929</c:v>
                      </c:pt>
                      <c:pt idx="278">
                        <c:v>43466.388831018521</c:v>
                      </c:pt>
                      <c:pt idx="279">
                        <c:v>43466.388842592591</c:v>
                      </c:pt>
                      <c:pt idx="280">
                        <c:v>43466.389004629629</c:v>
                      </c:pt>
                      <c:pt idx="281">
                        <c:v>43466.389074074083</c:v>
                      </c:pt>
                      <c:pt idx="282">
                        <c:v>43466.389189814807</c:v>
                      </c:pt>
                      <c:pt idx="283">
                        <c:v>43466.389236111107</c:v>
                      </c:pt>
                      <c:pt idx="284">
                        <c:v>43466.389328703714</c:v>
                      </c:pt>
                      <c:pt idx="285">
                        <c:v>43466.389340277783</c:v>
                      </c:pt>
                      <c:pt idx="286">
                        <c:v>43466.389467592591</c:v>
                      </c:pt>
                      <c:pt idx="287">
                        <c:v>43466.389479166668</c:v>
                      </c:pt>
                      <c:pt idx="288">
                        <c:v>43466.389490740738</c:v>
                      </c:pt>
                      <c:pt idx="289">
                        <c:v>43466.389513888891</c:v>
                      </c:pt>
                      <c:pt idx="290">
                        <c:v>43466.389525462961</c:v>
                      </c:pt>
                      <c:pt idx="291">
                        <c:v>43466.389699074083</c:v>
                      </c:pt>
                      <c:pt idx="292">
                        <c:v>43466.390023148153</c:v>
                      </c:pt>
                      <c:pt idx="293">
                        <c:v>43466.390104166669</c:v>
                      </c:pt>
                      <c:pt idx="294">
                        <c:v>43466.390150462961</c:v>
                      </c:pt>
                      <c:pt idx="295">
                        <c:v>43466.390208333331</c:v>
                      </c:pt>
                      <c:pt idx="296">
                        <c:v>43466.390219907407</c:v>
                      </c:pt>
                      <c:pt idx="297">
                        <c:v>43466.3905787037</c:v>
                      </c:pt>
                      <c:pt idx="298">
                        <c:v>43466.390590277777</c:v>
                      </c:pt>
                      <c:pt idx="299">
                        <c:v>43466.390729166669</c:v>
                      </c:pt>
                      <c:pt idx="300">
                        <c:v>43466.390763888892</c:v>
                      </c:pt>
                      <c:pt idx="301">
                        <c:v>43466.390810185178</c:v>
                      </c:pt>
                      <c:pt idx="302">
                        <c:v>43466.390879629631</c:v>
                      </c:pt>
                      <c:pt idx="303">
                        <c:v>43466.390914351847</c:v>
                      </c:pt>
                      <c:pt idx="304">
                        <c:v>43466.391018518523</c:v>
                      </c:pt>
                      <c:pt idx="305">
                        <c:v>43466.391087962962</c:v>
                      </c:pt>
                      <c:pt idx="306">
                        <c:v>43466.391099537039</c:v>
                      </c:pt>
                      <c:pt idx="307">
                        <c:v>43466.391574074078</c:v>
                      </c:pt>
                      <c:pt idx="308">
                        <c:v>43466.39162037037</c:v>
                      </c:pt>
                      <c:pt idx="309">
                        <c:v>43466.391631944447</c:v>
                      </c:pt>
                      <c:pt idx="310">
                        <c:v>43466.391701388893</c:v>
                      </c:pt>
                      <c:pt idx="311">
                        <c:v>43466.391712962963</c:v>
                      </c:pt>
                      <c:pt idx="312">
                        <c:v>43466.391724537039</c:v>
                      </c:pt>
                      <c:pt idx="313">
                        <c:v>43466.391770833332</c:v>
                      </c:pt>
                      <c:pt idx="314">
                        <c:v>43466.391817129632</c:v>
                      </c:pt>
                      <c:pt idx="315">
                        <c:v>43466.391840277778</c:v>
                      </c:pt>
                      <c:pt idx="316">
                        <c:v>43466.391898148147</c:v>
                      </c:pt>
                      <c:pt idx="317">
                        <c:v>43466.391909722217</c:v>
                      </c:pt>
                      <c:pt idx="318">
                        <c:v>43466.391932870371</c:v>
                      </c:pt>
                      <c:pt idx="319">
                        <c:v>43466.391979166663</c:v>
                      </c:pt>
                      <c:pt idx="320">
                        <c:v>43466.392025462963</c:v>
                      </c:pt>
                      <c:pt idx="321">
                        <c:v>43466.39203703704</c:v>
                      </c:pt>
                      <c:pt idx="322">
                        <c:v>43466.392280092587</c:v>
                      </c:pt>
                      <c:pt idx="323">
                        <c:v>43466.392361111109</c:v>
                      </c:pt>
                      <c:pt idx="324">
                        <c:v>43466.392384259263</c:v>
                      </c:pt>
                      <c:pt idx="325">
                        <c:v>43466.392465277779</c:v>
                      </c:pt>
                      <c:pt idx="326">
                        <c:v>43466.392488425918</c:v>
                      </c:pt>
                      <c:pt idx="327">
                        <c:v>43466.392534722218</c:v>
                      </c:pt>
                      <c:pt idx="328">
                        <c:v>43466.392546296287</c:v>
                      </c:pt>
                      <c:pt idx="329">
                        <c:v>43466.392777777779</c:v>
                      </c:pt>
                      <c:pt idx="330">
                        <c:v>43466.392789351848</c:v>
                      </c:pt>
                      <c:pt idx="331">
                        <c:v>43466.393263888887</c:v>
                      </c:pt>
                      <c:pt idx="332">
                        <c:v>43466.393506944441</c:v>
                      </c:pt>
                      <c:pt idx="333">
                        <c:v>43466.393530092602</c:v>
                      </c:pt>
                      <c:pt idx="334">
                        <c:v>43466.393564814818</c:v>
                      </c:pt>
                      <c:pt idx="335">
                        <c:v>43466.393773148149</c:v>
                      </c:pt>
                      <c:pt idx="336">
                        <c:v>43466.393831018519</c:v>
                      </c:pt>
                      <c:pt idx="337">
                        <c:v>43466.393923611111</c:v>
                      </c:pt>
                      <c:pt idx="338">
                        <c:v>43466.393958333327</c:v>
                      </c:pt>
                      <c:pt idx="339">
                        <c:v>43466.394062500003</c:v>
                      </c:pt>
                      <c:pt idx="340">
                        <c:v>43466.394143518519</c:v>
                      </c:pt>
                      <c:pt idx="341">
                        <c:v>43466.394224537027</c:v>
                      </c:pt>
                      <c:pt idx="342">
                        <c:v>43466.394293981481</c:v>
                      </c:pt>
                      <c:pt idx="343">
                        <c:v>43466.394317129627</c:v>
                      </c:pt>
                      <c:pt idx="344">
                        <c:v>43466.394479166673</c:v>
                      </c:pt>
                      <c:pt idx="345">
                        <c:v>43466.394490740742</c:v>
                      </c:pt>
                      <c:pt idx="346">
                        <c:v>43466.394780092603</c:v>
                      </c:pt>
                      <c:pt idx="347">
                        <c:v>43466.394884259258</c:v>
                      </c:pt>
                      <c:pt idx="348">
                        <c:v>43466.394953703697</c:v>
                      </c:pt>
                      <c:pt idx="349">
                        <c:v>43466.395150462973</c:v>
                      </c:pt>
                      <c:pt idx="350">
                        <c:v>43466.395173611112</c:v>
                      </c:pt>
                      <c:pt idx="351">
                        <c:v>43466.395185185182</c:v>
                      </c:pt>
                      <c:pt idx="352">
                        <c:v>43466.395196759258</c:v>
                      </c:pt>
                      <c:pt idx="353">
                        <c:v>43466.395289351851</c:v>
                      </c:pt>
                      <c:pt idx="354">
                        <c:v>43466.395567129628</c:v>
                      </c:pt>
                      <c:pt idx="355">
                        <c:v>43466.395740740743</c:v>
                      </c:pt>
                      <c:pt idx="356">
                        <c:v>43466.395752314813</c:v>
                      </c:pt>
                      <c:pt idx="357">
                        <c:v>43466.39576388889</c:v>
                      </c:pt>
                      <c:pt idx="358">
                        <c:v>43466.395787037043</c:v>
                      </c:pt>
                      <c:pt idx="359">
                        <c:v>43466.395810185182</c:v>
                      </c:pt>
                      <c:pt idx="360">
                        <c:v>43466.395833333343</c:v>
                      </c:pt>
                      <c:pt idx="361">
                        <c:v>43466.395844907413</c:v>
                      </c:pt>
                      <c:pt idx="362">
                        <c:v>43466.395868055559</c:v>
                      </c:pt>
                      <c:pt idx="363">
                        <c:v>43466.395879629628</c:v>
                      </c:pt>
                      <c:pt idx="364">
                        <c:v>43466.395937499998</c:v>
                      </c:pt>
                      <c:pt idx="365">
                        <c:v>43466.395972222221</c:v>
                      </c:pt>
                      <c:pt idx="366">
                        <c:v>43466.395995370367</c:v>
                      </c:pt>
                      <c:pt idx="367">
                        <c:v>43466.396018518521</c:v>
                      </c:pt>
                      <c:pt idx="368">
                        <c:v>43466.396041666667</c:v>
                      </c:pt>
                      <c:pt idx="369">
                        <c:v>43466.396053240736</c:v>
                      </c:pt>
                      <c:pt idx="370">
                        <c:v>43466.396099537043</c:v>
                      </c:pt>
                      <c:pt idx="371">
                        <c:v>43466.396134259259</c:v>
                      </c:pt>
                      <c:pt idx="372">
                        <c:v>43466.396157407413</c:v>
                      </c:pt>
                      <c:pt idx="373">
                        <c:v>43466.396261574067</c:v>
                      </c:pt>
                      <c:pt idx="374">
                        <c:v>43466.396296296298</c:v>
                      </c:pt>
                      <c:pt idx="375">
                        <c:v>43466.396307870367</c:v>
                      </c:pt>
                      <c:pt idx="376">
                        <c:v>43466.396377314813</c:v>
                      </c:pt>
                      <c:pt idx="377">
                        <c:v>43466.396435185183</c:v>
                      </c:pt>
                      <c:pt idx="378">
                        <c:v>43466.396516203713</c:v>
                      </c:pt>
                      <c:pt idx="379">
                        <c:v>43466.396527777782</c:v>
                      </c:pt>
                      <c:pt idx="380">
                        <c:v>43466.396620370368</c:v>
                      </c:pt>
                      <c:pt idx="381">
                        <c:v>43466.396666666667</c:v>
                      </c:pt>
                      <c:pt idx="382">
                        <c:v>43466.396678240737</c:v>
                      </c:pt>
                      <c:pt idx="383">
                        <c:v>43466.396979166668</c:v>
                      </c:pt>
                      <c:pt idx="384">
                        <c:v>43466.397013888891</c:v>
                      </c:pt>
                      <c:pt idx="385">
                        <c:v>43466.397118055553</c:v>
                      </c:pt>
                      <c:pt idx="386">
                        <c:v>43466.397129629629</c:v>
                      </c:pt>
                      <c:pt idx="387">
                        <c:v>43466.397349537037</c:v>
                      </c:pt>
                      <c:pt idx="388">
                        <c:v>43466.39739583333</c:v>
                      </c:pt>
                      <c:pt idx="389">
                        <c:v>43466.397430555553</c:v>
                      </c:pt>
                      <c:pt idx="390">
                        <c:v>43466.397453703707</c:v>
                      </c:pt>
                      <c:pt idx="391">
                        <c:v>43466.397511574083</c:v>
                      </c:pt>
                      <c:pt idx="392">
                        <c:v>43466.397581018522</c:v>
                      </c:pt>
                      <c:pt idx="393">
                        <c:v>43466.397592592592</c:v>
                      </c:pt>
                      <c:pt idx="394">
                        <c:v>43466.398125</c:v>
                      </c:pt>
                      <c:pt idx="395">
                        <c:v>43466.398217592592</c:v>
                      </c:pt>
                      <c:pt idx="396">
                        <c:v>43466.398240740738</c:v>
                      </c:pt>
                      <c:pt idx="397">
                        <c:v>43466.398287037038</c:v>
                      </c:pt>
                      <c:pt idx="398">
                        <c:v>43466.398333333331</c:v>
                      </c:pt>
                      <c:pt idx="399">
                        <c:v>43466.398379629631</c:v>
                      </c:pt>
                      <c:pt idx="400">
                        <c:v>43466.398402777777</c:v>
                      </c:pt>
                      <c:pt idx="401">
                        <c:v>43466.398414351846</c:v>
                      </c:pt>
                      <c:pt idx="402">
                        <c:v>43466.398495370369</c:v>
                      </c:pt>
                      <c:pt idx="403">
                        <c:v>43466.398541666669</c:v>
                      </c:pt>
                      <c:pt idx="404">
                        <c:v>43466.398611111108</c:v>
                      </c:pt>
                      <c:pt idx="405">
                        <c:v>43466.398726851847</c:v>
                      </c:pt>
                      <c:pt idx="406">
                        <c:v>43466.398738425924</c:v>
                      </c:pt>
                      <c:pt idx="407">
                        <c:v>43466.398796296293</c:v>
                      </c:pt>
                      <c:pt idx="408">
                        <c:v>43466.398888888893</c:v>
                      </c:pt>
                      <c:pt idx="409">
                        <c:v>43466.398923611108</c:v>
                      </c:pt>
                      <c:pt idx="410">
                        <c:v>43466.398935185192</c:v>
                      </c:pt>
                      <c:pt idx="411">
                        <c:v>43466.398946759262</c:v>
                      </c:pt>
                      <c:pt idx="412">
                        <c:v>43466.398981481478</c:v>
                      </c:pt>
                      <c:pt idx="413">
                        <c:v>43466.398993055547</c:v>
                      </c:pt>
                      <c:pt idx="414">
                        <c:v>43466.399004629631</c:v>
                      </c:pt>
                      <c:pt idx="415">
                        <c:v>43466.399027777778</c:v>
                      </c:pt>
                      <c:pt idx="416">
                        <c:v>43466.399131944447</c:v>
                      </c:pt>
                      <c:pt idx="417">
                        <c:v>43466.399178240739</c:v>
                      </c:pt>
                      <c:pt idx="418">
                        <c:v>43466.399189814823</c:v>
                      </c:pt>
                      <c:pt idx="419">
                        <c:v>43466.399201388893</c:v>
                      </c:pt>
                      <c:pt idx="420">
                        <c:v>43466.399212962962</c:v>
                      </c:pt>
                      <c:pt idx="421">
                        <c:v>43466.399236111109</c:v>
                      </c:pt>
                      <c:pt idx="422">
                        <c:v>43466.399444444447</c:v>
                      </c:pt>
                      <c:pt idx="423">
                        <c:v>43466.399502314824</c:v>
                      </c:pt>
                      <c:pt idx="424">
                        <c:v>43466.399571759262</c:v>
                      </c:pt>
                      <c:pt idx="425">
                        <c:v>43466.399641203701</c:v>
                      </c:pt>
                      <c:pt idx="426">
                        <c:v>43466.399699074071</c:v>
                      </c:pt>
                      <c:pt idx="427">
                        <c:v>43466.399756944447</c:v>
                      </c:pt>
                      <c:pt idx="428">
                        <c:v>43466.399884259263</c:v>
                      </c:pt>
                      <c:pt idx="429">
                        <c:v>43466.399895833332</c:v>
                      </c:pt>
                      <c:pt idx="430">
                        <c:v>43466.399930555563</c:v>
                      </c:pt>
                      <c:pt idx="431">
                        <c:v>43466.399965277778</c:v>
                      </c:pt>
                      <c:pt idx="432">
                        <c:v>43466.399976851862</c:v>
                      </c:pt>
                      <c:pt idx="433">
                        <c:v>43466.399988425917</c:v>
                      </c:pt>
                      <c:pt idx="434">
                        <c:v>43466.400011574071</c:v>
                      </c:pt>
                      <c:pt idx="435">
                        <c:v>43466.400104166663</c:v>
                      </c:pt>
                      <c:pt idx="436">
                        <c:v>43466.40011574074</c:v>
                      </c:pt>
                      <c:pt idx="437">
                        <c:v>43466.400150462963</c:v>
                      </c:pt>
                      <c:pt idx="438">
                        <c:v>43466.40016203704</c:v>
                      </c:pt>
                      <c:pt idx="439">
                        <c:v>43466.400439814817</c:v>
                      </c:pt>
                      <c:pt idx="440">
                        <c:v>43466.40047453704</c:v>
                      </c:pt>
                      <c:pt idx="441">
                        <c:v>43466.40053240741</c:v>
                      </c:pt>
                      <c:pt idx="442">
                        <c:v>43466.400590277779</c:v>
                      </c:pt>
                      <c:pt idx="443">
                        <c:v>43466.400613425933</c:v>
                      </c:pt>
                      <c:pt idx="444">
                        <c:v>43466.400636574072</c:v>
                      </c:pt>
                      <c:pt idx="445">
                        <c:v>43466.400671296287</c:v>
                      </c:pt>
                      <c:pt idx="446">
                        <c:v>43466.400763888887</c:v>
                      </c:pt>
                      <c:pt idx="447">
                        <c:v>43466.400879629633</c:v>
                      </c:pt>
                      <c:pt idx="448">
                        <c:v>43466.400914351849</c:v>
                      </c:pt>
                      <c:pt idx="449">
                        <c:v>43466.400972222233</c:v>
                      </c:pt>
                      <c:pt idx="450">
                        <c:v>43466.400983796288</c:v>
                      </c:pt>
                      <c:pt idx="451">
                        <c:v>43466.401284722233</c:v>
                      </c:pt>
                      <c:pt idx="452">
                        <c:v>43466.401365740741</c:v>
                      </c:pt>
                      <c:pt idx="453">
                        <c:v>43466.401435185187</c:v>
                      </c:pt>
                      <c:pt idx="454">
                        <c:v>43466.401550925933</c:v>
                      </c:pt>
                      <c:pt idx="455">
                        <c:v>43466.401562500003</c:v>
                      </c:pt>
                      <c:pt idx="456">
                        <c:v>43466.401678240742</c:v>
                      </c:pt>
                      <c:pt idx="457">
                        <c:v>43466.401759259257</c:v>
                      </c:pt>
                      <c:pt idx="458">
                        <c:v>43466.401782407411</c:v>
                      </c:pt>
                      <c:pt idx="459">
                        <c:v>43466.40179398148</c:v>
                      </c:pt>
                      <c:pt idx="460">
                        <c:v>43466.401805555557</c:v>
                      </c:pt>
                      <c:pt idx="461">
                        <c:v>43466.401817129627</c:v>
                      </c:pt>
                      <c:pt idx="462">
                        <c:v>43466.401828703703</c:v>
                      </c:pt>
                      <c:pt idx="463">
                        <c:v>43466.401898148149</c:v>
                      </c:pt>
                      <c:pt idx="464">
                        <c:v>43466.401909722219</c:v>
                      </c:pt>
                      <c:pt idx="465">
                        <c:v>43466.401967592603</c:v>
                      </c:pt>
                      <c:pt idx="466">
                        <c:v>43466.401979166672</c:v>
                      </c:pt>
                      <c:pt idx="467">
                        <c:v>43466.402094907397</c:v>
                      </c:pt>
                      <c:pt idx="468">
                        <c:v>43466.402349537027</c:v>
                      </c:pt>
                      <c:pt idx="469">
                        <c:v>43466.402685185189</c:v>
                      </c:pt>
                      <c:pt idx="470">
                        <c:v>43466.402696759258</c:v>
                      </c:pt>
                      <c:pt idx="471">
                        <c:v>43466.402858796297</c:v>
                      </c:pt>
                      <c:pt idx="472">
                        <c:v>43466.402928240743</c:v>
                      </c:pt>
                      <c:pt idx="473">
                        <c:v>43466.403078703697</c:v>
                      </c:pt>
                      <c:pt idx="474">
                        <c:v>43466.403101851851</c:v>
                      </c:pt>
                      <c:pt idx="475">
                        <c:v>43466.403182870366</c:v>
                      </c:pt>
                      <c:pt idx="476">
                        <c:v>43466.403275462973</c:v>
                      </c:pt>
                      <c:pt idx="477">
                        <c:v>43466.403298611112</c:v>
                      </c:pt>
                      <c:pt idx="478">
                        <c:v>43466.403437499997</c:v>
                      </c:pt>
                      <c:pt idx="479">
                        <c:v>43466.403460648151</c:v>
                      </c:pt>
                      <c:pt idx="480">
                        <c:v>43466.403553240743</c:v>
                      </c:pt>
                      <c:pt idx="481">
                        <c:v>43466.403634259259</c:v>
                      </c:pt>
                      <c:pt idx="482">
                        <c:v>43466.403657407413</c:v>
                      </c:pt>
                      <c:pt idx="483">
                        <c:v>43466.403680555559</c:v>
                      </c:pt>
                      <c:pt idx="484">
                        <c:v>43466.403807870367</c:v>
                      </c:pt>
                      <c:pt idx="485">
                        <c:v>43466.40384259259</c:v>
                      </c:pt>
                      <c:pt idx="486">
                        <c:v>43466.403865740736</c:v>
                      </c:pt>
                      <c:pt idx="487">
                        <c:v>43466.40388888889</c:v>
                      </c:pt>
                      <c:pt idx="488">
                        <c:v>43466.403958333343</c:v>
                      </c:pt>
                      <c:pt idx="489">
                        <c:v>43466.404027777768</c:v>
                      </c:pt>
                      <c:pt idx="490">
                        <c:v>43466.404050925928</c:v>
                      </c:pt>
                      <c:pt idx="491">
                        <c:v>43466.404062499998</c:v>
                      </c:pt>
                      <c:pt idx="492">
                        <c:v>43466.404097222221</c:v>
                      </c:pt>
                      <c:pt idx="493">
                        <c:v>43466.404166666667</c:v>
                      </c:pt>
                      <c:pt idx="494">
                        <c:v>43466.404351851852</c:v>
                      </c:pt>
                      <c:pt idx="495">
                        <c:v>43466.404363425929</c:v>
                      </c:pt>
                      <c:pt idx="496">
                        <c:v>43466.404386574082</c:v>
                      </c:pt>
                      <c:pt idx="497">
                        <c:v>43466.404398148137</c:v>
                      </c:pt>
                      <c:pt idx="498">
                        <c:v>43466.404456018521</c:v>
                      </c:pt>
                      <c:pt idx="499">
                        <c:v>43466.404490740737</c:v>
                      </c:pt>
                      <c:pt idx="500">
                        <c:v>43466.404502314806</c:v>
                      </c:pt>
                      <c:pt idx="501">
                        <c:v>43466.40452546296</c:v>
                      </c:pt>
                      <c:pt idx="502">
                        <c:v>43466.404618055552</c:v>
                      </c:pt>
                      <c:pt idx="503">
                        <c:v>43466.404629629629</c:v>
                      </c:pt>
                      <c:pt idx="504">
                        <c:v>43466.404652777783</c:v>
                      </c:pt>
                      <c:pt idx="505">
                        <c:v>43466.404687499999</c:v>
                      </c:pt>
                      <c:pt idx="506">
                        <c:v>43466.404699074083</c:v>
                      </c:pt>
                      <c:pt idx="507">
                        <c:v>43466.404710648138</c:v>
                      </c:pt>
                      <c:pt idx="508">
                        <c:v>43466.404756944437</c:v>
                      </c:pt>
                      <c:pt idx="509">
                        <c:v>43466.404768518521</c:v>
                      </c:pt>
                      <c:pt idx="510">
                        <c:v>43466.404791666668</c:v>
                      </c:pt>
                      <c:pt idx="511">
                        <c:v>43466.404803240737</c:v>
                      </c:pt>
                      <c:pt idx="512">
                        <c:v>43466.404872685183</c:v>
                      </c:pt>
                      <c:pt idx="513">
                        <c:v>43466.40488425926</c:v>
                      </c:pt>
                      <c:pt idx="514">
                        <c:v>43466.404895833337</c:v>
                      </c:pt>
                      <c:pt idx="515">
                        <c:v>43466.404942129629</c:v>
                      </c:pt>
                      <c:pt idx="516">
                        <c:v>43466.404953703714</c:v>
                      </c:pt>
                      <c:pt idx="517">
                        <c:v>43466.404988425929</c:v>
                      </c:pt>
                      <c:pt idx="518">
                        <c:v>43466.405023148152</c:v>
                      </c:pt>
                      <c:pt idx="519">
                        <c:v>43466.405034722222</c:v>
                      </c:pt>
                      <c:pt idx="520">
                        <c:v>43466.405069444438</c:v>
                      </c:pt>
                      <c:pt idx="521">
                        <c:v>43466.405104166668</c:v>
                      </c:pt>
                      <c:pt idx="522">
                        <c:v>43466.405115740738</c:v>
                      </c:pt>
                      <c:pt idx="523">
                        <c:v>43466.405162037037</c:v>
                      </c:pt>
                      <c:pt idx="524">
                        <c:v>43466.405185185176</c:v>
                      </c:pt>
                      <c:pt idx="525">
                        <c:v>43466.405243055553</c:v>
                      </c:pt>
                      <c:pt idx="526">
                        <c:v>43466.405335648153</c:v>
                      </c:pt>
                      <c:pt idx="527">
                        <c:v>43466.405416666668</c:v>
                      </c:pt>
                      <c:pt idx="528">
                        <c:v>43466.405428240738</c:v>
                      </c:pt>
                      <c:pt idx="529">
                        <c:v>43466.40552083333</c:v>
                      </c:pt>
                      <c:pt idx="530">
                        <c:v>43466.405578703707</c:v>
                      </c:pt>
                      <c:pt idx="531">
                        <c:v>43466.405648148153</c:v>
                      </c:pt>
                      <c:pt idx="532">
                        <c:v>43466.405706018522</c:v>
                      </c:pt>
                      <c:pt idx="533">
                        <c:v>43466.405729166669</c:v>
                      </c:pt>
                      <c:pt idx="534">
                        <c:v>43466.405833333331</c:v>
                      </c:pt>
                      <c:pt idx="535">
                        <c:v>43466.405844907407</c:v>
                      </c:pt>
                      <c:pt idx="536">
                        <c:v>43466.405902777777</c:v>
                      </c:pt>
                      <c:pt idx="537">
                        <c:v>43466.405914351853</c:v>
                      </c:pt>
                      <c:pt idx="538">
                        <c:v>43466.405925925923</c:v>
                      </c:pt>
                      <c:pt idx="539">
                        <c:v>43466.405949074076</c:v>
                      </c:pt>
                      <c:pt idx="540">
                        <c:v>43466.405960648153</c:v>
                      </c:pt>
                      <c:pt idx="541">
                        <c:v>43466.4059837963</c:v>
                      </c:pt>
                      <c:pt idx="542">
                        <c:v>43466.406006944453</c:v>
                      </c:pt>
                      <c:pt idx="543">
                        <c:v>43466.406041666669</c:v>
                      </c:pt>
                      <c:pt idx="544">
                        <c:v>43466.406053240738</c:v>
                      </c:pt>
                      <c:pt idx="545">
                        <c:v>43466.406064814822</c:v>
                      </c:pt>
                      <c:pt idx="546">
                        <c:v>43466.406076388892</c:v>
                      </c:pt>
                      <c:pt idx="547">
                        <c:v>43466.406099537038</c:v>
                      </c:pt>
                      <c:pt idx="548">
                        <c:v>43466.406122685177</c:v>
                      </c:pt>
                      <c:pt idx="549">
                        <c:v>43466.406180555547</c:v>
                      </c:pt>
                      <c:pt idx="550">
                        <c:v>43466.4062037037</c:v>
                      </c:pt>
                      <c:pt idx="551">
                        <c:v>43466.406226851846</c:v>
                      </c:pt>
                      <c:pt idx="552">
                        <c:v>43466.406238425923</c:v>
                      </c:pt>
                      <c:pt idx="553">
                        <c:v>43466.40625</c:v>
                      </c:pt>
                      <c:pt idx="554">
                        <c:v>43466.406273148154</c:v>
                      </c:pt>
                      <c:pt idx="555">
                        <c:v>43466.4062962963</c:v>
                      </c:pt>
                      <c:pt idx="556">
                        <c:v>43466.406307870369</c:v>
                      </c:pt>
                      <c:pt idx="557">
                        <c:v>43466.406319444453</c:v>
                      </c:pt>
                      <c:pt idx="558">
                        <c:v>43466.406342592592</c:v>
                      </c:pt>
                      <c:pt idx="559">
                        <c:v>43466.406354166669</c:v>
                      </c:pt>
                      <c:pt idx="560">
                        <c:v>43466.406423611108</c:v>
                      </c:pt>
                      <c:pt idx="561">
                        <c:v>43466.406446759262</c:v>
                      </c:pt>
                      <c:pt idx="562">
                        <c:v>43466.406504629631</c:v>
                      </c:pt>
                      <c:pt idx="563">
                        <c:v>43466.4065162037</c:v>
                      </c:pt>
                      <c:pt idx="564">
                        <c:v>43466.406527777777</c:v>
                      </c:pt>
                      <c:pt idx="565">
                        <c:v>43466.406782407408</c:v>
                      </c:pt>
                      <c:pt idx="566">
                        <c:v>43466.406805555547</c:v>
                      </c:pt>
                      <c:pt idx="567">
                        <c:v>43466.406921296293</c:v>
                      </c:pt>
                      <c:pt idx="568">
                        <c:v>43466.406956018523</c:v>
                      </c:pt>
                      <c:pt idx="569">
                        <c:v>43466.406967592593</c:v>
                      </c:pt>
                      <c:pt idx="570">
                        <c:v>43466.406990740739</c:v>
                      </c:pt>
                      <c:pt idx="571">
                        <c:v>43466.407025462962</c:v>
                      </c:pt>
                      <c:pt idx="572">
                        <c:v>43466.407094907408</c:v>
                      </c:pt>
                      <c:pt idx="573">
                        <c:v>43466.407152777778</c:v>
                      </c:pt>
                      <c:pt idx="574">
                        <c:v>43466.407164351847</c:v>
                      </c:pt>
                      <c:pt idx="575">
                        <c:v>43466.407210648147</c:v>
                      </c:pt>
                      <c:pt idx="576">
                        <c:v>43466.407256944447</c:v>
                      </c:pt>
                      <c:pt idx="577">
                        <c:v>43466.407569444447</c:v>
                      </c:pt>
                      <c:pt idx="578">
                        <c:v>43466.40761574074</c:v>
                      </c:pt>
                      <c:pt idx="579">
                        <c:v>43466.40766203704</c:v>
                      </c:pt>
                      <c:pt idx="580">
                        <c:v>43466.407800925917</c:v>
                      </c:pt>
                      <c:pt idx="581">
                        <c:v>43466.407824074071</c:v>
                      </c:pt>
                      <c:pt idx="582">
                        <c:v>43466.407847222217</c:v>
                      </c:pt>
                      <c:pt idx="583">
                        <c:v>43466.407870370371</c:v>
                      </c:pt>
                      <c:pt idx="584">
                        <c:v>43466.40797453704</c:v>
                      </c:pt>
                      <c:pt idx="585">
                        <c:v>43466.407986111109</c:v>
                      </c:pt>
                      <c:pt idx="586">
                        <c:v>43466.408009259263</c:v>
                      </c:pt>
                      <c:pt idx="587">
                        <c:v>43466.408020833333</c:v>
                      </c:pt>
                      <c:pt idx="588">
                        <c:v>43466.408055555563</c:v>
                      </c:pt>
                      <c:pt idx="589">
                        <c:v>43466.408078703702</c:v>
                      </c:pt>
                      <c:pt idx="590">
                        <c:v>43466.408090277779</c:v>
                      </c:pt>
                      <c:pt idx="591">
                        <c:v>43466.408136574071</c:v>
                      </c:pt>
                      <c:pt idx="592">
                        <c:v>43466.408182870371</c:v>
                      </c:pt>
                      <c:pt idx="593">
                        <c:v>43466.408194444448</c:v>
                      </c:pt>
                      <c:pt idx="594">
                        <c:v>43466.408217592587</c:v>
                      </c:pt>
                      <c:pt idx="595">
                        <c:v>43466.408229166656</c:v>
                      </c:pt>
                      <c:pt idx="596">
                        <c:v>43466.408252314817</c:v>
                      </c:pt>
                      <c:pt idx="597">
                        <c:v>43466.408275462964</c:v>
                      </c:pt>
                      <c:pt idx="598">
                        <c:v>43466.40828703704</c:v>
                      </c:pt>
                      <c:pt idx="599">
                        <c:v>43466.40829861111</c:v>
                      </c:pt>
                      <c:pt idx="600">
                        <c:v>43466.408310185187</c:v>
                      </c:pt>
                      <c:pt idx="601">
                        <c:v>43466.408321759263</c:v>
                      </c:pt>
                      <c:pt idx="602">
                        <c:v>43466.408333333333</c:v>
                      </c:pt>
                      <c:pt idx="603">
                        <c:v>43466.408356481479</c:v>
                      </c:pt>
                      <c:pt idx="604">
                        <c:v>43466.408368055563</c:v>
                      </c:pt>
                      <c:pt idx="605">
                        <c:v>43466.408506944441</c:v>
                      </c:pt>
                      <c:pt idx="606">
                        <c:v>43466.408530092587</c:v>
                      </c:pt>
                      <c:pt idx="607">
                        <c:v>43466.408541666657</c:v>
                      </c:pt>
                      <c:pt idx="608">
                        <c:v>43466.408564814818</c:v>
                      </c:pt>
                      <c:pt idx="609">
                        <c:v>43466.408587962957</c:v>
                      </c:pt>
                      <c:pt idx="610">
                        <c:v>43466.408599537041</c:v>
                      </c:pt>
                      <c:pt idx="611">
                        <c:v>43466.40861111111</c:v>
                      </c:pt>
                      <c:pt idx="612">
                        <c:v>43466.408680555563</c:v>
                      </c:pt>
                      <c:pt idx="613">
                        <c:v>43466.408703703702</c:v>
                      </c:pt>
                      <c:pt idx="614">
                        <c:v>43466.408750000002</c:v>
                      </c:pt>
                      <c:pt idx="615">
                        <c:v>43466.408761574072</c:v>
                      </c:pt>
                      <c:pt idx="616">
                        <c:v>43466.408888888887</c:v>
                      </c:pt>
                      <c:pt idx="617">
                        <c:v>43466.408993055556</c:v>
                      </c:pt>
                      <c:pt idx="618">
                        <c:v>43466.409050925933</c:v>
                      </c:pt>
                      <c:pt idx="619">
                        <c:v>43466.409143518518</c:v>
                      </c:pt>
                      <c:pt idx="620">
                        <c:v>43466.409212962957</c:v>
                      </c:pt>
                      <c:pt idx="621">
                        <c:v>43466.409305555557</c:v>
                      </c:pt>
                      <c:pt idx="622">
                        <c:v>43466.409328703703</c:v>
                      </c:pt>
                      <c:pt idx="623">
                        <c:v>43466.409386574072</c:v>
                      </c:pt>
                      <c:pt idx="624">
                        <c:v>43466.409594907411</c:v>
                      </c:pt>
                      <c:pt idx="625">
                        <c:v>43466.409641203703</c:v>
                      </c:pt>
                      <c:pt idx="626">
                        <c:v>43466.409675925926</c:v>
                      </c:pt>
                      <c:pt idx="627">
                        <c:v>43466.409687500003</c:v>
                      </c:pt>
                      <c:pt idx="628">
                        <c:v>43466.409722222219</c:v>
                      </c:pt>
                      <c:pt idx="629">
                        <c:v>43466.409768518519</c:v>
                      </c:pt>
                      <c:pt idx="630">
                        <c:v>43466.409803240742</c:v>
                      </c:pt>
                      <c:pt idx="631">
                        <c:v>43466.409814814811</c:v>
                      </c:pt>
                      <c:pt idx="632">
                        <c:v>43466.409988425927</c:v>
                      </c:pt>
                      <c:pt idx="633">
                        <c:v>43466.410104166673</c:v>
                      </c:pt>
                      <c:pt idx="634">
                        <c:v>43466.410115740742</c:v>
                      </c:pt>
                      <c:pt idx="635">
                        <c:v>43466.410150462973</c:v>
                      </c:pt>
                      <c:pt idx="636">
                        <c:v>43466.410219907397</c:v>
                      </c:pt>
                      <c:pt idx="637">
                        <c:v>43466.410231481481</c:v>
                      </c:pt>
                      <c:pt idx="638">
                        <c:v>43466.410243055558</c:v>
                      </c:pt>
                      <c:pt idx="639">
                        <c:v>43466.410324074073</c:v>
                      </c:pt>
                      <c:pt idx="640">
                        <c:v>43466.410358796304</c:v>
                      </c:pt>
                      <c:pt idx="641">
                        <c:v>43466.410393518519</c:v>
                      </c:pt>
                      <c:pt idx="642">
                        <c:v>43466.410405092603</c:v>
                      </c:pt>
                      <c:pt idx="643">
                        <c:v>43466.410416666673</c:v>
                      </c:pt>
                      <c:pt idx="644">
                        <c:v>43466.410474537042</c:v>
                      </c:pt>
                      <c:pt idx="645">
                        <c:v>43466.410532407397</c:v>
                      </c:pt>
                      <c:pt idx="646">
                        <c:v>43466.410543981481</c:v>
                      </c:pt>
                      <c:pt idx="647">
                        <c:v>43466.410601851851</c:v>
                      </c:pt>
                      <c:pt idx="648">
                        <c:v>43466.410891203697</c:v>
                      </c:pt>
                      <c:pt idx="649">
                        <c:v>43466.410949074067</c:v>
                      </c:pt>
                      <c:pt idx="650">
                        <c:v>43466.410995370366</c:v>
                      </c:pt>
                      <c:pt idx="651">
                        <c:v>43466.411030092589</c:v>
                      </c:pt>
                      <c:pt idx="652">
                        <c:v>43466.411064814813</c:v>
                      </c:pt>
                      <c:pt idx="653">
                        <c:v>43466.411076388889</c:v>
                      </c:pt>
                      <c:pt idx="654">
                        <c:v>43466.411087962973</c:v>
                      </c:pt>
                      <c:pt idx="655">
                        <c:v>43466.411099537043</c:v>
                      </c:pt>
                      <c:pt idx="656">
                        <c:v>43466.411122685182</c:v>
                      </c:pt>
                      <c:pt idx="657">
                        <c:v>43466.411157407398</c:v>
                      </c:pt>
                      <c:pt idx="658">
                        <c:v>43466.41128472222</c:v>
                      </c:pt>
                      <c:pt idx="659">
                        <c:v>43466.411296296297</c:v>
                      </c:pt>
                      <c:pt idx="660">
                        <c:v>43466.41134259259</c:v>
                      </c:pt>
                      <c:pt idx="661">
                        <c:v>43466.411377314813</c:v>
                      </c:pt>
                      <c:pt idx="662">
                        <c:v>43466.41138888889</c:v>
                      </c:pt>
                      <c:pt idx="663">
                        <c:v>43466.411400462966</c:v>
                      </c:pt>
                      <c:pt idx="664">
                        <c:v>43466.411458333343</c:v>
                      </c:pt>
                      <c:pt idx="665">
                        <c:v>43466.411539351851</c:v>
                      </c:pt>
                      <c:pt idx="666">
                        <c:v>43466.411550925928</c:v>
                      </c:pt>
                      <c:pt idx="667">
                        <c:v>43466.411585648151</c:v>
                      </c:pt>
                      <c:pt idx="668">
                        <c:v>43466.411631944437</c:v>
                      </c:pt>
                      <c:pt idx="669">
                        <c:v>43466.411643518521</c:v>
                      </c:pt>
                      <c:pt idx="670">
                        <c:v>43466.41165509259</c:v>
                      </c:pt>
                      <c:pt idx="671">
                        <c:v>43466.411666666667</c:v>
                      </c:pt>
                      <c:pt idx="672">
                        <c:v>43466.411678240736</c:v>
                      </c:pt>
                      <c:pt idx="673">
                        <c:v>43466.411689814813</c:v>
                      </c:pt>
                      <c:pt idx="674">
                        <c:v>43466.41170138889</c:v>
                      </c:pt>
                      <c:pt idx="675">
                        <c:v>43466.411759259259</c:v>
                      </c:pt>
                      <c:pt idx="676">
                        <c:v>43466.411770833343</c:v>
                      </c:pt>
                      <c:pt idx="677">
                        <c:v>43466.411782407413</c:v>
                      </c:pt>
                      <c:pt idx="678">
                        <c:v>43466.411805555559</c:v>
                      </c:pt>
                      <c:pt idx="679">
                        <c:v>43466.411817129629</c:v>
                      </c:pt>
                      <c:pt idx="680">
                        <c:v>43466.411851851852</c:v>
                      </c:pt>
                      <c:pt idx="681">
                        <c:v>43466.411863425928</c:v>
                      </c:pt>
                      <c:pt idx="682">
                        <c:v>43466.411909722221</c:v>
                      </c:pt>
                      <c:pt idx="683">
                        <c:v>43466.411921296298</c:v>
                      </c:pt>
                      <c:pt idx="684">
                        <c:v>43466.411932870367</c:v>
                      </c:pt>
                      <c:pt idx="685">
                        <c:v>43466.411944444437</c:v>
                      </c:pt>
                      <c:pt idx="686">
                        <c:v>43466.41196759259</c:v>
                      </c:pt>
                      <c:pt idx="687">
                        <c:v>43466.411979166667</c:v>
                      </c:pt>
                      <c:pt idx="688">
                        <c:v>43466.411990740737</c:v>
                      </c:pt>
                      <c:pt idx="689">
                        <c:v>43466.412002314813</c:v>
                      </c:pt>
                      <c:pt idx="690">
                        <c:v>43466.41202546296</c:v>
                      </c:pt>
                      <c:pt idx="691">
                        <c:v>43466.412037037036</c:v>
                      </c:pt>
                      <c:pt idx="692">
                        <c:v>43466.412048611113</c:v>
                      </c:pt>
                      <c:pt idx="693">
                        <c:v>43466.412060185183</c:v>
                      </c:pt>
                      <c:pt idx="694">
                        <c:v>43466.41207175926</c:v>
                      </c:pt>
                      <c:pt idx="695">
                        <c:v>43466.412083333344</c:v>
                      </c:pt>
                      <c:pt idx="696">
                        <c:v>43466.412094907413</c:v>
                      </c:pt>
                      <c:pt idx="697">
                        <c:v>43466.412141203713</c:v>
                      </c:pt>
                      <c:pt idx="698">
                        <c:v>43466.412152777782</c:v>
                      </c:pt>
                      <c:pt idx="699">
                        <c:v>43466.412164351852</c:v>
                      </c:pt>
                      <c:pt idx="700">
                        <c:v>43466.412210648137</c:v>
                      </c:pt>
                      <c:pt idx="701">
                        <c:v>43466.412222222221</c:v>
                      </c:pt>
                      <c:pt idx="702">
                        <c:v>43466.412245370368</c:v>
                      </c:pt>
                      <c:pt idx="703">
                        <c:v>43466.41238425926</c:v>
                      </c:pt>
                      <c:pt idx="704">
                        <c:v>43466.412395833337</c:v>
                      </c:pt>
                      <c:pt idx="705">
                        <c:v>43466.412407407413</c:v>
                      </c:pt>
                      <c:pt idx="706">
                        <c:v>43466.412499999999</c:v>
                      </c:pt>
                      <c:pt idx="707">
                        <c:v>43466.412511574083</c:v>
                      </c:pt>
                      <c:pt idx="708">
                        <c:v>43466.412523148138</c:v>
                      </c:pt>
                      <c:pt idx="709">
                        <c:v>43466.412581018521</c:v>
                      </c:pt>
                      <c:pt idx="710">
                        <c:v>43466.412592592591</c:v>
                      </c:pt>
                      <c:pt idx="711">
                        <c:v>43466.412627314807</c:v>
                      </c:pt>
                      <c:pt idx="712">
                        <c:v>43466.41265046296</c:v>
                      </c:pt>
                      <c:pt idx="713">
                        <c:v>43466.412673611107</c:v>
                      </c:pt>
                      <c:pt idx="714">
                        <c:v>43466.412685185183</c:v>
                      </c:pt>
                      <c:pt idx="715">
                        <c:v>43466.41269675926</c:v>
                      </c:pt>
                      <c:pt idx="716">
                        <c:v>43466.412708333337</c:v>
                      </c:pt>
                      <c:pt idx="717">
                        <c:v>43466.412719907406</c:v>
                      </c:pt>
                      <c:pt idx="718">
                        <c:v>43466.412731481483</c:v>
                      </c:pt>
                      <c:pt idx="719">
                        <c:v>43466.412743055553</c:v>
                      </c:pt>
                      <c:pt idx="720">
                        <c:v>43466.412754629629</c:v>
                      </c:pt>
                      <c:pt idx="721">
                        <c:v>43466.412789351853</c:v>
                      </c:pt>
                      <c:pt idx="722">
                        <c:v>43466.412800925929</c:v>
                      </c:pt>
                      <c:pt idx="723">
                        <c:v>43466.412824074083</c:v>
                      </c:pt>
                      <c:pt idx="724">
                        <c:v>43466.412835648152</c:v>
                      </c:pt>
                      <c:pt idx="725">
                        <c:v>43466.412905092591</c:v>
                      </c:pt>
                      <c:pt idx="726">
                        <c:v>43466.412916666668</c:v>
                      </c:pt>
                      <c:pt idx="727">
                        <c:v>43466.412928240738</c:v>
                      </c:pt>
                      <c:pt idx="728">
                        <c:v>43466.412939814807</c:v>
                      </c:pt>
                      <c:pt idx="729">
                        <c:v>43466.412951388891</c:v>
                      </c:pt>
                      <c:pt idx="730">
                        <c:v>43466.412962962961</c:v>
                      </c:pt>
                      <c:pt idx="731">
                        <c:v>43466.412974537037</c:v>
                      </c:pt>
                      <c:pt idx="732">
                        <c:v>43466.412997685176</c:v>
                      </c:pt>
                      <c:pt idx="733">
                        <c:v>43466.41300925926</c:v>
                      </c:pt>
                      <c:pt idx="734">
                        <c:v>43466.413032407407</c:v>
                      </c:pt>
                      <c:pt idx="735">
                        <c:v>43466.41306712963</c:v>
                      </c:pt>
                      <c:pt idx="736">
                        <c:v>43466.413078703707</c:v>
                      </c:pt>
                      <c:pt idx="737">
                        <c:v>43466.413090277783</c:v>
                      </c:pt>
                      <c:pt idx="738">
                        <c:v>43466.413101851853</c:v>
                      </c:pt>
                      <c:pt idx="739">
                        <c:v>43466.413124999999</c:v>
                      </c:pt>
                      <c:pt idx="740">
                        <c:v>43466.413148148153</c:v>
                      </c:pt>
                      <c:pt idx="741">
                        <c:v>43466.413159722222</c:v>
                      </c:pt>
                      <c:pt idx="742">
                        <c:v>43466.413171296299</c:v>
                      </c:pt>
                      <c:pt idx="743">
                        <c:v>43466.413182870368</c:v>
                      </c:pt>
                      <c:pt idx="744">
                        <c:v>43466.413194444453</c:v>
                      </c:pt>
                      <c:pt idx="745">
                        <c:v>43466.413206018522</c:v>
                      </c:pt>
                      <c:pt idx="746">
                        <c:v>43466.413229166668</c:v>
                      </c:pt>
                      <c:pt idx="747">
                        <c:v>43466.413263888891</c:v>
                      </c:pt>
                      <c:pt idx="748">
                        <c:v>43466.413298611107</c:v>
                      </c:pt>
                      <c:pt idx="749">
                        <c:v>43466.413310185177</c:v>
                      </c:pt>
                      <c:pt idx="750">
                        <c:v>43466.413321759261</c:v>
                      </c:pt>
                      <c:pt idx="751">
                        <c:v>43466.41337962963</c:v>
                      </c:pt>
                      <c:pt idx="752">
                        <c:v>43466.413425925923</c:v>
                      </c:pt>
                      <c:pt idx="753">
                        <c:v>43466.413460648153</c:v>
                      </c:pt>
                      <c:pt idx="754">
                        <c:v>43466.413495370369</c:v>
                      </c:pt>
                      <c:pt idx="755">
                        <c:v>43466.413518518522</c:v>
                      </c:pt>
                      <c:pt idx="756">
                        <c:v>43466.413553240738</c:v>
                      </c:pt>
                      <c:pt idx="757">
                        <c:v>43466.413576388892</c:v>
                      </c:pt>
                      <c:pt idx="758">
                        <c:v>43466.413587962961</c:v>
                      </c:pt>
                      <c:pt idx="759">
                        <c:v>43466.413645833331</c:v>
                      </c:pt>
                      <c:pt idx="760">
                        <c:v>43466.413657407407</c:v>
                      </c:pt>
                      <c:pt idx="761">
                        <c:v>43466.413668981477</c:v>
                      </c:pt>
                      <c:pt idx="762">
                        <c:v>43466.413680555554</c:v>
                      </c:pt>
                      <c:pt idx="763">
                        <c:v>43466.413703703707</c:v>
                      </c:pt>
                      <c:pt idx="764">
                        <c:v>43466.413715277777</c:v>
                      </c:pt>
                      <c:pt idx="765">
                        <c:v>43466.413726851853</c:v>
                      </c:pt>
                      <c:pt idx="766">
                        <c:v>43466.413738425923</c:v>
                      </c:pt>
                      <c:pt idx="767">
                        <c:v>43466.413784722223</c:v>
                      </c:pt>
                      <c:pt idx="768">
                        <c:v>43466.4137962963</c:v>
                      </c:pt>
                      <c:pt idx="769">
                        <c:v>43466.413819444453</c:v>
                      </c:pt>
                      <c:pt idx="770">
                        <c:v>43466.413831018523</c:v>
                      </c:pt>
                      <c:pt idx="771">
                        <c:v>43466.413854166669</c:v>
                      </c:pt>
                      <c:pt idx="772">
                        <c:v>43466.413865740738</c:v>
                      </c:pt>
                      <c:pt idx="773">
                        <c:v>43466.413877314822</c:v>
                      </c:pt>
                      <c:pt idx="774">
                        <c:v>43466.413888888892</c:v>
                      </c:pt>
                      <c:pt idx="775">
                        <c:v>43466.413923611108</c:v>
                      </c:pt>
                      <c:pt idx="776">
                        <c:v>43466.413958333331</c:v>
                      </c:pt>
                      <c:pt idx="777">
                        <c:v>43466.413969907408</c:v>
                      </c:pt>
                      <c:pt idx="778">
                        <c:v>43466.413993055547</c:v>
                      </c:pt>
                      <c:pt idx="779">
                        <c:v>43466.414074074077</c:v>
                      </c:pt>
                      <c:pt idx="780">
                        <c:v>43466.414085648154</c:v>
                      </c:pt>
                      <c:pt idx="781">
                        <c:v>43466.4141087963</c:v>
                      </c:pt>
                      <c:pt idx="782">
                        <c:v>43466.414131944453</c:v>
                      </c:pt>
                      <c:pt idx="783">
                        <c:v>43466.414155092592</c:v>
                      </c:pt>
                      <c:pt idx="784">
                        <c:v>43466.414166666669</c:v>
                      </c:pt>
                      <c:pt idx="785">
                        <c:v>43466.414201388892</c:v>
                      </c:pt>
                      <c:pt idx="786">
                        <c:v>43466.414247685178</c:v>
                      </c:pt>
                      <c:pt idx="787">
                        <c:v>43466.414259259262</c:v>
                      </c:pt>
                      <c:pt idx="788">
                        <c:v>43466.414282407408</c:v>
                      </c:pt>
                      <c:pt idx="789">
                        <c:v>43466.414293981477</c:v>
                      </c:pt>
                      <c:pt idx="790">
                        <c:v>43466.414305555547</c:v>
                      </c:pt>
                      <c:pt idx="791">
                        <c:v>43466.414317129631</c:v>
                      </c:pt>
                      <c:pt idx="792">
                        <c:v>43466.4143287037</c:v>
                      </c:pt>
                      <c:pt idx="793">
                        <c:v>43466.414363425924</c:v>
                      </c:pt>
                      <c:pt idx="794">
                        <c:v>43466.414386574077</c:v>
                      </c:pt>
                      <c:pt idx="795">
                        <c:v>43466.414409722223</c:v>
                      </c:pt>
                      <c:pt idx="796">
                        <c:v>43466.414467592593</c:v>
                      </c:pt>
                      <c:pt idx="797">
                        <c:v>43466.414525462962</c:v>
                      </c:pt>
                      <c:pt idx="798">
                        <c:v>43466.414537037039</c:v>
                      </c:pt>
                      <c:pt idx="799">
                        <c:v>43466.414571759262</c:v>
                      </c:pt>
                      <c:pt idx="800">
                        <c:v>43466.414583333331</c:v>
                      </c:pt>
                      <c:pt idx="801">
                        <c:v>43466.414710648147</c:v>
                      </c:pt>
                      <c:pt idx="802">
                        <c:v>43466.414722222216</c:v>
                      </c:pt>
                      <c:pt idx="803">
                        <c:v>43466.414733796293</c:v>
                      </c:pt>
                      <c:pt idx="804">
                        <c:v>43466.414768518523</c:v>
                      </c:pt>
                      <c:pt idx="805">
                        <c:v>43466.41479166667</c:v>
                      </c:pt>
                      <c:pt idx="806">
                        <c:v>43466.414814814823</c:v>
                      </c:pt>
                      <c:pt idx="807">
                        <c:v>43466.414837962962</c:v>
                      </c:pt>
                      <c:pt idx="808">
                        <c:v>43466.414849537039</c:v>
                      </c:pt>
                      <c:pt idx="809">
                        <c:v>43466.414907407408</c:v>
                      </c:pt>
                      <c:pt idx="810">
                        <c:v>43466.414930555547</c:v>
                      </c:pt>
                      <c:pt idx="811">
                        <c:v>43466.414953703701</c:v>
                      </c:pt>
                      <c:pt idx="812">
                        <c:v>43466.414988425917</c:v>
                      </c:pt>
                      <c:pt idx="813">
                        <c:v>43466.415023148147</c:v>
                      </c:pt>
                      <c:pt idx="814">
                        <c:v>43466.415034722217</c:v>
                      </c:pt>
                      <c:pt idx="815">
                        <c:v>43466.415046296293</c:v>
                      </c:pt>
                      <c:pt idx="816">
                        <c:v>43466.415069444447</c:v>
                      </c:pt>
                      <c:pt idx="817">
                        <c:v>43466.415081018517</c:v>
                      </c:pt>
                      <c:pt idx="818">
                        <c:v>43466.41510416667</c:v>
                      </c:pt>
                      <c:pt idx="819">
                        <c:v>43466.41511574074</c:v>
                      </c:pt>
                      <c:pt idx="820">
                        <c:v>43466.415127314824</c:v>
                      </c:pt>
                      <c:pt idx="821">
                        <c:v>43466.415138888893</c:v>
                      </c:pt>
                      <c:pt idx="822">
                        <c:v>43466.415173611109</c:v>
                      </c:pt>
                      <c:pt idx="823">
                        <c:v>43466.415185185193</c:v>
                      </c:pt>
                      <c:pt idx="824">
                        <c:v>43466.415196759262</c:v>
                      </c:pt>
                      <c:pt idx="825">
                        <c:v>43466.415208333332</c:v>
                      </c:pt>
                      <c:pt idx="826">
                        <c:v>43466.415219907409</c:v>
                      </c:pt>
                      <c:pt idx="827">
                        <c:v>43466.415243055562</c:v>
                      </c:pt>
                      <c:pt idx="828">
                        <c:v>43466.415254629632</c:v>
                      </c:pt>
                      <c:pt idx="829">
                        <c:v>43466.415266203701</c:v>
                      </c:pt>
                      <c:pt idx="830">
                        <c:v>43466.415289351848</c:v>
                      </c:pt>
                      <c:pt idx="831">
                        <c:v>43466.415312500001</c:v>
                      </c:pt>
                      <c:pt idx="832">
                        <c:v>43466.415347222217</c:v>
                      </c:pt>
                      <c:pt idx="833">
                        <c:v>43466.415358796286</c:v>
                      </c:pt>
                      <c:pt idx="834">
                        <c:v>43466.415393518517</c:v>
                      </c:pt>
                      <c:pt idx="835">
                        <c:v>43466.415405092594</c:v>
                      </c:pt>
                      <c:pt idx="836">
                        <c:v>43466.415439814817</c:v>
                      </c:pt>
                      <c:pt idx="837">
                        <c:v>43466.415451388893</c:v>
                      </c:pt>
                      <c:pt idx="838">
                        <c:v>43466.415462962963</c:v>
                      </c:pt>
                      <c:pt idx="839">
                        <c:v>43466.41547453704</c:v>
                      </c:pt>
                      <c:pt idx="840">
                        <c:v>43466.415486111109</c:v>
                      </c:pt>
                      <c:pt idx="841">
                        <c:v>43466.415497685193</c:v>
                      </c:pt>
                      <c:pt idx="842">
                        <c:v>43466.415532407409</c:v>
                      </c:pt>
                      <c:pt idx="843">
                        <c:v>43466.41574074074</c:v>
                      </c:pt>
                      <c:pt idx="844">
                        <c:v>43466.41578703704</c:v>
                      </c:pt>
                      <c:pt idx="845">
                        <c:v>43466.415798611109</c:v>
                      </c:pt>
                      <c:pt idx="846">
                        <c:v>43466.415844907409</c:v>
                      </c:pt>
                      <c:pt idx="847">
                        <c:v>43466.415856481479</c:v>
                      </c:pt>
                      <c:pt idx="848">
                        <c:v>43466.415902777779</c:v>
                      </c:pt>
                      <c:pt idx="849">
                        <c:v>43466.415937500002</c:v>
                      </c:pt>
                      <c:pt idx="850">
                        <c:v>43466.416006944448</c:v>
                      </c:pt>
                      <c:pt idx="851">
                        <c:v>43466.416030092587</c:v>
                      </c:pt>
                      <c:pt idx="852">
                        <c:v>43466.41605324074</c:v>
                      </c:pt>
                      <c:pt idx="853">
                        <c:v>43466.416064814817</c:v>
                      </c:pt>
                      <c:pt idx="854">
                        <c:v>43466.416076388887</c:v>
                      </c:pt>
                      <c:pt idx="855">
                        <c:v>43466.416087962964</c:v>
                      </c:pt>
                      <c:pt idx="856">
                        <c:v>43466.41609953704</c:v>
                      </c:pt>
                      <c:pt idx="857">
                        <c:v>43466.41611111111</c:v>
                      </c:pt>
                      <c:pt idx="858">
                        <c:v>43466.416134259263</c:v>
                      </c:pt>
                      <c:pt idx="859">
                        <c:v>43466.416145833333</c:v>
                      </c:pt>
                      <c:pt idx="860">
                        <c:v>43466.416192129633</c:v>
                      </c:pt>
                      <c:pt idx="861">
                        <c:v>43466.416203703702</c:v>
                      </c:pt>
                      <c:pt idx="862">
                        <c:v>43466.416215277779</c:v>
                      </c:pt>
                      <c:pt idx="863">
                        <c:v>43466.416226851848</c:v>
                      </c:pt>
                      <c:pt idx="864">
                        <c:v>43466.416238425933</c:v>
                      </c:pt>
                      <c:pt idx="865">
                        <c:v>43466.416250000002</c:v>
                      </c:pt>
                      <c:pt idx="866">
                        <c:v>43466.416261574072</c:v>
                      </c:pt>
                      <c:pt idx="867">
                        <c:v>43466.416273148148</c:v>
                      </c:pt>
                      <c:pt idx="868">
                        <c:v>43466.416307870371</c:v>
                      </c:pt>
                      <c:pt idx="869">
                        <c:v>43466.416319444441</c:v>
                      </c:pt>
                      <c:pt idx="870">
                        <c:v>43466.416342592587</c:v>
                      </c:pt>
                      <c:pt idx="871">
                        <c:v>43466.416365740741</c:v>
                      </c:pt>
                      <c:pt idx="872">
                        <c:v>43466.416377314818</c:v>
                      </c:pt>
                      <c:pt idx="873">
                        <c:v>43466.416388888887</c:v>
                      </c:pt>
                      <c:pt idx="874">
                        <c:v>43466.416400462957</c:v>
                      </c:pt>
                      <c:pt idx="875">
                        <c:v>43466.416412037041</c:v>
                      </c:pt>
                      <c:pt idx="876">
                        <c:v>43466.41642361111</c:v>
                      </c:pt>
                      <c:pt idx="877">
                        <c:v>43466.416435185187</c:v>
                      </c:pt>
                      <c:pt idx="878">
                        <c:v>43466.416446759264</c:v>
                      </c:pt>
                      <c:pt idx="879">
                        <c:v>43466.416458333333</c:v>
                      </c:pt>
                      <c:pt idx="880">
                        <c:v>43466.416550925933</c:v>
                      </c:pt>
                      <c:pt idx="881">
                        <c:v>43466.416585648149</c:v>
                      </c:pt>
                      <c:pt idx="882">
                        <c:v>43466.416597222233</c:v>
                      </c:pt>
                      <c:pt idx="883">
                        <c:v>43466.416608796288</c:v>
                      </c:pt>
                      <c:pt idx="884">
                        <c:v>43466.416631944441</c:v>
                      </c:pt>
                      <c:pt idx="885">
                        <c:v>43466.416655092587</c:v>
                      </c:pt>
                      <c:pt idx="886">
                        <c:v>43466.416666666657</c:v>
                      </c:pt>
                      <c:pt idx="887">
                        <c:v>43466.416689814818</c:v>
                      </c:pt>
                      <c:pt idx="888">
                        <c:v>43466.416712962957</c:v>
                      </c:pt>
                      <c:pt idx="889">
                        <c:v>43466.416724537034</c:v>
                      </c:pt>
                      <c:pt idx="890">
                        <c:v>43466.41673611111</c:v>
                      </c:pt>
                      <c:pt idx="891">
                        <c:v>43466.416747685187</c:v>
                      </c:pt>
                      <c:pt idx="892">
                        <c:v>43466.41678240741</c:v>
                      </c:pt>
                      <c:pt idx="893">
                        <c:v>43466.416817129633</c:v>
                      </c:pt>
                      <c:pt idx="894">
                        <c:v>43466.41684027778</c:v>
                      </c:pt>
                      <c:pt idx="895">
                        <c:v>43466.416851851849</c:v>
                      </c:pt>
                      <c:pt idx="896">
                        <c:v>43466.416875000003</c:v>
                      </c:pt>
                      <c:pt idx="897">
                        <c:v>43466.416886574072</c:v>
                      </c:pt>
                      <c:pt idx="898">
                        <c:v>43466.416898148149</c:v>
                      </c:pt>
                      <c:pt idx="899">
                        <c:v>43466.417013888888</c:v>
                      </c:pt>
                      <c:pt idx="900">
                        <c:v>43466.417037037027</c:v>
                      </c:pt>
                      <c:pt idx="901">
                        <c:v>43466.417083333326</c:v>
                      </c:pt>
                      <c:pt idx="902">
                        <c:v>43466.417094907411</c:v>
                      </c:pt>
                      <c:pt idx="903">
                        <c:v>43466.417118055557</c:v>
                      </c:pt>
                      <c:pt idx="904">
                        <c:v>43466.417141203703</c:v>
                      </c:pt>
                      <c:pt idx="905">
                        <c:v>43466.41715277778</c:v>
                      </c:pt>
                      <c:pt idx="906">
                        <c:v>43466.417164351849</c:v>
                      </c:pt>
                      <c:pt idx="907">
                        <c:v>43466.417175925933</c:v>
                      </c:pt>
                      <c:pt idx="908">
                        <c:v>43466.417187500003</c:v>
                      </c:pt>
                      <c:pt idx="909">
                        <c:v>43466.417210648149</c:v>
                      </c:pt>
                      <c:pt idx="910">
                        <c:v>43466.417222222219</c:v>
                      </c:pt>
                      <c:pt idx="911">
                        <c:v>43466.417233796303</c:v>
                      </c:pt>
                      <c:pt idx="912">
                        <c:v>43466.417256944442</c:v>
                      </c:pt>
                      <c:pt idx="913">
                        <c:v>43466.417268518519</c:v>
                      </c:pt>
                      <c:pt idx="914">
                        <c:v>43466.417303240742</c:v>
                      </c:pt>
                      <c:pt idx="915">
                        <c:v>43466.417326388888</c:v>
                      </c:pt>
                      <c:pt idx="916">
                        <c:v>43466.417349537027</c:v>
                      </c:pt>
                      <c:pt idx="917">
                        <c:v>43466.417372685188</c:v>
                      </c:pt>
                      <c:pt idx="918">
                        <c:v>43466.417395833327</c:v>
                      </c:pt>
                      <c:pt idx="919">
                        <c:v>43466.417442129627</c:v>
                      </c:pt>
                      <c:pt idx="920">
                        <c:v>43466.41746527778</c:v>
                      </c:pt>
                      <c:pt idx="921">
                        <c:v>43466.41747685185</c:v>
                      </c:pt>
                      <c:pt idx="922">
                        <c:v>43466.417488425926</c:v>
                      </c:pt>
                      <c:pt idx="923">
                        <c:v>43466.417511574073</c:v>
                      </c:pt>
                      <c:pt idx="924">
                        <c:v>43466.417534722219</c:v>
                      </c:pt>
                      <c:pt idx="925">
                        <c:v>43466.417604166672</c:v>
                      </c:pt>
                      <c:pt idx="926">
                        <c:v>43466.417627314811</c:v>
                      </c:pt>
                      <c:pt idx="927">
                        <c:v>43466.417662037027</c:v>
                      </c:pt>
                      <c:pt idx="928">
                        <c:v>43466.417673611111</c:v>
                      </c:pt>
                      <c:pt idx="929">
                        <c:v>43466.417685185188</c:v>
                      </c:pt>
                      <c:pt idx="930">
                        <c:v>43466.417696759258</c:v>
                      </c:pt>
                      <c:pt idx="931">
                        <c:v>43466.417708333327</c:v>
                      </c:pt>
                      <c:pt idx="932">
                        <c:v>43466.417731481481</c:v>
                      </c:pt>
                      <c:pt idx="933">
                        <c:v>43466.417743055557</c:v>
                      </c:pt>
                      <c:pt idx="934">
                        <c:v>43466.417754629627</c:v>
                      </c:pt>
                      <c:pt idx="935">
                        <c:v>43466.417766203696</c:v>
                      </c:pt>
                      <c:pt idx="936">
                        <c:v>43466.41777777778</c:v>
                      </c:pt>
                      <c:pt idx="937">
                        <c:v>43466.41778935185</c:v>
                      </c:pt>
                      <c:pt idx="938">
                        <c:v>43466.417800925927</c:v>
                      </c:pt>
                      <c:pt idx="939">
                        <c:v>43466.417812500003</c:v>
                      </c:pt>
                      <c:pt idx="940">
                        <c:v>43466.417824074073</c:v>
                      </c:pt>
                      <c:pt idx="941">
                        <c:v>43466.41783564815</c:v>
                      </c:pt>
                      <c:pt idx="942">
                        <c:v>43466.417847222219</c:v>
                      </c:pt>
                      <c:pt idx="943">
                        <c:v>43466.417870370373</c:v>
                      </c:pt>
                      <c:pt idx="944">
                        <c:v>43466.417881944442</c:v>
                      </c:pt>
                      <c:pt idx="945">
                        <c:v>43466.417893518519</c:v>
                      </c:pt>
                      <c:pt idx="946">
                        <c:v>43466.417905092603</c:v>
                      </c:pt>
                      <c:pt idx="947">
                        <c:v>43466.417916666673</c:v>
                      </c:pt>
                      <c:pt idx="948">
                        <c:v>43466.417928240742</c:v>
                      </c:pt>
                      <c:pt idx="949">
                        <c:v>43466.417939814812</c:v>
                      </c:pt>
                      <c:pt idx="950">
                        <c:v>43466.417951388888</c:v>
                      </c:pt>
                      <c:pt idx="951">
                        <c:v>43466.417962962973</c:v>
                      </c:pt>
                      <c:pt idx="952">
                        <c:v>43466.417986111112</c:v>
                      </c:pt>
                      <c:pt idx="953">
                        <c:v>43466.417997685188</c:v>
                      </c:pt>
                      <c:pt idx="954">
                        <c:v>43466.418009259258</c:v>
                      </c:pt>
                      <c:pt idx="955">
                        <c:v>43466.418032407397</c:v>
                      </c:pt>
                      <c:pt idx="956">
                        <c:v>43466.418043981481</c:v>
                      </c:pt>
                      <c:pt idx="957">
                        <c:v>43466.418055555558</c:v>
                      </c:pt>
                      <c:pt idx="958">
                        <c:v>43466.418067129627</c:v>
                      </c:pt>
                      <c:pt idx="959">
                        <c:v>43466.418078703697</c:v>
                      </c:pt>
                      <c:pt idx="960">
                        <c:v>43466.418090277781</c:v>
                      </c:pt>
                      <c:pt idx="961">
                        <c:v>43466.41810185185</c:v>
                      </c:pt>
                      <c:pt idx="962">
                        <c:v>43466.41814814815</c:v>
                      </c:pt>
                      <c:pt idx="963">
                        <c:v>43466.418194444443</c:v>
                      </c:pt>
                      <c:pt idx="964">
                        <c:v>43466.418206018519</c:v>
                      </c:pt>
                      <c:pt idx="965">
                        <c:v>43466.418275462973</c:v>
                      </c:pt>
                      <c:pt idx="966">
                        <c:v>43466.418287037042</c:v>
                      </c:pt>
                      <c:pt idx="967">
                        <c:v>43466.418368055558</c:v>
                      </c:pt>
                      <c:pt idx="968">
                        <c:v>43466.418379629627</c:v>
                      </c:pt>
                      <c:pt idx="969">
                        <c:v>43466.418391203697</c:v>
                      </c:pt>
                      <c:pt idx="970">
                        <c:v>43466.418402777781</c:v>
                      </c:pt>
                      <c:pt idx="971">
                        <c:v>43466.418449074074</c:v>
                      </c:pt>
                      <c:pt idx="972">
                        <c:v>43466.41846064815</c:v>
                      </c:pt>
                      <c:pt idx="973">
                        <c:v>43466.418530092589</c:v>
                      </c:pt>
                      <c:pt idx="974">
                        <c:v>43466.418541666673</c:v>
                      </c:pt>
                      <c:pt idx="975">
                        <c:v>43466.418553240743</c:v>
                      </c:pt>
                      <c:pt idx="976">
                        <c:v>43466.418564814812</c:v>
                      </c:pt>
                      <c:pt idx="977">
                        <c:v>43466.418576388889</c:v>
                      </c:pt>
                      <c:pt idx="978">
                        <c:v>43466.418587962973</c:v>
                      </c:pt>
                      <c:pt idx="979">
                        <c:v>43466.418622685182</c:v>
                      </c:pt>
                      <c:pt idx="980">
                        <c:v>43466.418634259258</c:v>
                      </c:pt>
                      <c:pt idx="981">
                        <c:v>43466.418645833342</c:v>
                      </c:pt>
                      <c:pt idx="982">
                        <c:v>43466.418657407397</c:v>
                      </c:pt>
                      <c:pt idx="983">
                        <c:v>43466.418680555558</c:v>
                      </c:pt>
                      <c:pt idx="984">
                        <c:v>43466.418692129628</c:v>
                      </c:pt>
                      <c:pt idx="985">
                        <c:v>43466.418703703697</c:v>
                      </c:pt>
                      <c:pt idx="986">
                        <c:v>43466.418715277781</c:v>
                      </c:pt>
                      <c:pt idx="987">
                        <c:v>43466.418726851851</c:v>
                      </c:pt>
                      <c:pt idx="988">
                        <c:v>43466.418761574067</c:v>
                      </c:pt>
                      <c:pt idx="989">
                        <c:v>43466.418819444443</c:v>
                      </c:pt>
                      <c:pt idx="990">
                        <c:v>43466.41883101852</c:v>
                      </c:pt>
                      <c:pt idx="991">
                        <c:v>43466.418842592589</c:v>
                      </c:pt>
                      <c:pt idx="992">
                        <c:v>43466.418854166674</c:v>
                      </c:pt>
                      <c:pt idx="993">
                        <c:v>43466.418865740743</c:v>
                      </c:pt>
                      <c:pt idx="994">
                        <c:v>43466.418877314813</c:v>
                      </c:pt>
                      <c:pt idx="995">
                        <c:v>43466.418888888889</c:v>
                      </c:pt>
                      <c:pt idx="996">
                        <c:v>43466.418912037043</c:v>
                      </c:pt>
                      <c:pt idx="997">
                        <c:v>43466.418946759259</c:v>
                      </c:pt>
                      <c:pt idx="998">
                        <c:v>43466.418958333343</c:v>
                      </c:pt>
                      <c:pt idx="999">
                        <c:v>43466.418969907398</c:v>
                      </c:pt>
                      <c:pt idx="1000">
                        <c:v>43466.418993055559</c:v>
                      </c:pt>
                      <c:pt idx="1001">
                        <c:v>43466.419027777767</c:v>
                      </c:pt>
                      <c:pt idx="1002">
                        <c:v>43466.419085648151</c:v>
                      </c:pt>
                      <c:pt idx="1003">
                        <c:v>43466.419108796297</c:v>
                      </c:pt>
                      <c:pt idx="1004">
                        <c:v>43466.419166666667</c:v>
                      </c:pt>
                      <c:pt idx="1005">
                        <c:v>43466.419189814813</c:v>
                      </c:pt>
                      <c:pt idx="1006">
                        <c:v>43466.41920138889</c:v>
                      </c:pt>
                      <c:pt idx="1007">
                        <c:v>43466.419212962966</c:v>
                      </c:pt>
                      <c:pt idx="1008">
                        <c:v>43466.419247685182</c:v>
                      </c:pt>
                      <c:pt idx="1009">
                        <c:v>43466.419282407413</c:v>
                      </c:pt>
                      <c:pt idx="1010">
                        <c:v>43466.419305555559</c:v>
                      </c:pt>
                      <c:pt idx="1011">
                        <c:v>43466.419317129628</c:v>
                      </c:pt>
                      <c:pt idx="1012">
                        <c:v>43466.419340277767</c:v>
                      </c:pt>
                      <c:pt idx="1013">
                        <c:v>43466.419363425928</c:v>
                      </c:pt>
                      <c:pt idx="1014">
                        <c:v>43466.419374999998</c:v>
                      </c:pt>
                      <c:pt idx="1015">
                        <c:v>43466.419386574067</c:v>
                      </c:pt>
                      <c:pt idx="1016">
                        <c:v>43466.419398148151</c:v>
                      </c:pt>
                      <c:pt idx="1017">
                        <c:v>43466.419409722221</c:v>
                      </c:pt>
                      <c:pt idx="1018">
                        <c:v>43466.419421296298</c:v>
                      </c:pt>
                      <c:pt idx="1019">
                        <c:v>43466.419432870367</c:v>
                      </c:pt>
                      <c:pt idx="1020">
                        <c:v>43466.419444444437</c:v>
                      </c:pt>
                      <c:pt idx="1021">
                        <c:v>43466.419456018521</c:v>
                      </c:pt>
                      <c:pt idx="1022">
                        <c:v>43466.41946759259</c:v>
                      </c:pt>
                      <c:pt idx="1023">
                        <c:v>43466.419479166667</c:v>
                      </c:pt>
                      <c:pt idx="1024">
                        <c:v>43466.419490740736</c:v>
                      </c:pt>
                      <c:pt idx="1025">
                        <c:v>43466.419502314813</c:v>
                      </c:pt>
                      <c:pt idx="1026">
                        <c:v>43466.41951388889</c:v>
                      </c:pt>
                      <c:pt idx="1027">
                        <c:v>43466.419525462959</c:v>
                      </c:pt>
                      <c:pt idx="1028">
                        <c:v>43466.419537037043</c:v>
                      </c:pt>
                      <c:pt idx="1029">
                        <c:v>43466.419560185182</c:v>
                      </c:pt>
                      <c:pt idx="1030">
                        <c:v>43466.419606481482</c:v>
                      </c:pt>
                      <c:pt idx="1031">
                        <c:v>43466.419641203713</c:v>
                      </c:pt>
                      <c:pt idx="1032">
                        <c:v>43466.419675925928</c:v>
                      </c:pt>
                      <c:pt idx="1033">
                        <c:v>43466.419687499998</c:v>
                      </c:pt>
                      <c:pt idx="1034">
                        <c:v>43466.419699074067</c:v>
                      </c:pt>
                      <c:pt idx="1035">
                        <c:v>43466.419710648152</c:v>
                      </c:pt>
                      <c:pt idx="1036">
                        <c:v>43466.419722222221</c:v>
                      </c:pt>
                      <c:pt idx="1037">
                        <c:v>43466.419745370367</c:v>
                      </c:pt>
                      <c:pt idx="1038">
                        <c:v>43466.419756944437</c:v>
                      </c:pt>
                      <c:pt idx="1039">
                        <c:v>43466.419768518521</c:v>
                      </c:pt>
                      <c:pt idx="1040">
                        <c:v>43466.41978009259</c:v>
                      </c:pt>
                      <c:pt idx="1041">
                        <c:v>43466.419791666667</c:v>
                      </c:pt>
                      <c:pt idx="1042">
                        <c:v>43466.419803240737</c:v>
                      </c:pt>
                      <c:pt idx="1043">
                        <c:v>43466.41982638889</c:v>
                      </c:pt>
                      <c:pt idx="1044">
                        <c:v>43466.41983796296</c:v>
                      </c:pt>
                      <c:pt idx="1045">
                        <c:v>43466.419849537036</c:v>
                      </c:pt>
                      <c:pt idx="1046">
                        <c:v>43466.419861111113</c:v>
                      </c:pt>
                      <c:pt idx="1047">
                        <c:v>43466.419872685183</c:v>
                      </c:pt>
                      <c:pt idx="1048">
                        <c:v>43466.41988425926</c:v>
                      </c:pt>
                      <c:pt idx="1049">
                        <c:v>43466.419895833344</c:v>
                      </c:pt>
                      <c:pt idx="1050">
                        <c:v>43466.419907407413</c:v>
                      </c:pt>
                      <c:pt idx="1051">
                        <c:v>43466.419918981483</c:v>
                      </c:pt>
                      <c:pt idx="1052">
                        <c:v>43466.419930555552</c:v>
                      </c:pt>
                      <c:pt idx="1053">
                        <c:v>43466.419942129629</c:v>
                      </c:pt>
                      <c:pt idx="1054">
                        <c:v>43466.419953703713</c:v>
                      </c:pt>
                      <c:pt idx="1055">
                        <c:v>43466.419965277782</c:v>
                      </c:pt>
                      <c:pt idx="1056">
                        <c:v>43466.419976851852</c:v>
                      </c:pt>
                      <c:pt idx="1057">
                        <c:v>43466.419988425929</c:v>
                      </c:pt>
                      <c:pt idx="1058">
                        <c:v>43466.42</c:v>
                      </c:pt>
                      <c:pt idx="1059">
                        <c:v>43466.420011574082</c:v>
                      </c:pt>
                      <c:pt idx="1060">
                        <c:v>43466.420023148137</c:v>
                      </c:pt>
                      <c:pt idx="1061">
                        <c:v>43466.420046296298</c:v>
                      </c:pt>
                      <c:pt idx="1062">
                        <c:v>43466.420081018521</c:v>
                      </c:pt>
                      <c:pt idx="1063">
                        <c:v>43466.420092592591</c:v>
                      </c:pt>
                      <c:pt idx="1064">
                        <c:v>43466.420104166667</c:v>
                      </c:pt>
                      <c:pt idx="1065">
                        <c:v>43466.420127314806</c:v>
                      </c:pt>
                      <c:pt idx="1066">
                        <c:v>43466.420138888891</c:v>
                      </c:pt>
                      <c:pt idx="1067">
                        <c:v>43466.42015046296</c:v>
                      </c:pt>
                      <c:pt idx="1068">
                        <c:v>43466.420185185183</c:v>
                      </c:pt>
                      <c:pt idx="1069">
                        <c:v>43466.420208333337</c:v>
                      </c:pt>
                      <c:pt idx="1070">
                        <c:v>43466.420231481483</c:v>
                      </c:pt>
                      <c:pt idx="1071">
                        <c:v>43466.420243055552</c:v>
                      </c:pt>
                      <c:pt idx="1072">
                        <c:v>43466.420254629629</c:v>
                      </c:pt>
                      <c:pt idx="1073">
                        <c:v>43466.420266203713</c:v>
                      </c:pt>
                      <c:pt idx="1074">
                        <c:v>43466.420277777783</c:v>
                      </c:pt>
                      <c:pt idx="1075">
                        <c:v>43466.420289351852</c:v>
                      </c:pt>
                      <c:pt idx="1076">
                        <c:v>43466.420312499999</c:v>
                      </c:pt>
                      <c:pt idx="1077">
                        <c:v>43466.420335648138</c:v>
                      </c:pt>
                      <c:pt idx="1078">
                        <c:v>43466.420347222222</c:v>
                      </c:pt>
                      <c:pt idx="1079">
                        <c:v>43466.420358796298</c:v>
                      </c:pt>
                      <c:pt idx="1080">
                        <c:v>43466.420381944437</c:v>
                      </c:pt>
                      <c:pt idx="1081">
                        <c:v>43466.420405092591</c:v>
                      </c:pt>
                      <c:pt idx="1082">
                        <c:v>43466.420428240737</c:v>
                      </c:pt>
                      <c:pt idx="1083">
                        <c:v>43466.420439814807</c:v>
                      </c:pt>
                      <c:pt idx="1084">
                        <c:v>43466.420451388891</c:v>
                      </c:pt>
                      <c:pt idx="1085">
                        <c:v>43466.42046296296</c:v>
                      </c:pt>
                      <c:pt idx="1086">
                        <c:v>43466.420474537037</c:v>
                      </c:pt>
                      <c:pt idx="1087">
                        <c:v>43466.420497685183</c:v>
                      </c:pt>
                      <c:pt idx="1088">
                        <c:v>43466.42050925926</c:v>
                      </c:pt>
                      <c:pt idx="1089">
                        <c:v>43466.420532407406</c:v>
                      </c:pt>
                      <c:pt idx="1090">
                        <c:v>43466.420543981483</c:v>
                      </c:pt>
                      <c:pt idx="1091">
                        <c:v>43466.420555555553</c:v>
                      </c:pt>
                      <c:pt idx="1092">
                        <c:v>43466.420567129629</c:v>
                      </c:pt>
                      <c:pt idx="1093">
                        <c:v>43466.420578703714</c:v>
                      </c:pt>
                      <c:pt idx="1094">
                        <c:v>43466.420613425929</c:v>
                      </c:pt>
                      <c:pt idx="1095">
                        <c:v>43466.420624999999</c:v>
                      </c:pt>
                      <c:pt idx="1096">
                        <c:v>43466.420636574083</c:v>
                      </c:pt>
                      <c:pt idx="1097">
                        <c:v>43466.420659722222</c:v>
                      </c:pt>
                      <c:pt idx="1098">
                        <c:v>43466.420682870368</c:v>
                      </c:pt>
                      <c:pt idx="1099">
                        <c:v>43466.420694444438</c:v>
                      </c:pt>
                      <c:pt idx="1100">
                        <c:v>43466.420706018522</c:v>
                      </c:pt>
                      <c:pt idx="1101">
                        <c:v>43466.420740740738</c:v>
                      </c:pt>
                      <c:pt idx="1102">
                        <c:v>43466.420752314807</c:v>
                      </c:pt>
                      <c:pt idx="1103">
                        <c:v>43466.420787037037</c:v>
                      </c:pt>
                      <c:pt idx="1104">
                        <c:v>43466.420810185176</c:v>
                      </c:pt>
                      <c:pt idx="1105">
                        <c:v>43466.42082175926</c:v>
                      </c:pt>
                      <c:pt idx="1106">
                        <c:v>43466.420868055553</c:v>
                      </c:pt>
                      <c:pt idx="1107">
                        <c:v>43466.42087962963</c:v>
                      </c:pt>
                      <c:pt idx="1108">
                        <c:v>43466.420914351853</c:v>
                      </c:pt>
                      <c:pt idx="1109">
                        <c:v>43466.420949074083</c:v>
                      </c:pt>
                      <c:pt idx="1110">
                        <c:v>43466.420960648153</c:v>
                      </c:pt>
                      <c:pt idx="1111">
                        <c:v>43466.420972222222</c:v>
                      </c:pt>
                      <c:pt idx="1112">
                        <c:v>43466.420983796299</c:v>
                      </c:pt>
                      <c:pt idx="1113">
                        <c:v>43466.420995370368</c:v>
                      </c:pt>
                      <c:pt idx="1114">
                        <c:v>43466.421006944453</c:v>
                      </c:pt>
                      <c:pt idx="1115">
                        <c:v>43466.421018518522</c:v>
                      </c:pt>
                      <c:pt idx="1116">
                        <c:v>43466.421030092592</c:v>
                      </c:pt>
                      <c:pt idx="1117">
                        <c:v>43466.421053240738</c:v>
                      </c:pt>
                      <c:pt idx="1118">
                        <c:v>43466.421064814807</c:v>
                      </c:pt>
                      <c:pt idx="1119">
                        <c:v>43466.421076388891</c:v>
                      </c:pt>
                      <c:pt idx="1120">
                        <c:v>43466.421087962961</c:v>
                      </c:pt>
                      <c:pt idx="1121">
                        <c:v>43466.421099537038</c:v>
                      </c:pt>
                      <c:pt idx="1122">
                        <c:v>43466.421111111107</c:v>
                      </c:pt>
                      <c:pt idx="1123">
                        <c:v>43466.421122685177</c:v>
                      </c:pt>
                      <c:pt idx="1124">
                        <c:v>43466.421134259261</c:v>
                      </c:pt>
                      <c:pt idx="1125">
                        <c:v>43466.421157407407</c:v>
                      </c:pt>
                      <c:pt idx="1126">
                        <c:v>43466.421180555553</c:v>
                      </c:pt>
                      <c:pt idx="1127">
                        <c:v>43466.42119212963</c:v>
                      </c:pt>
                      <c:pt idx="1128">
                        <c:v>43466.421203703707</c:v>
                      </c:pt>
                      <c:pt idx="1129">
                        <c:v>43466.421226851853</c:v>
                      </c:pt>
                      <c:pt idx="1130">
                        <c:v>43466.421238425923</c:v>
                      </c:pt>
                      <c:pt idx="1131">
                        <c:v>43466.421249999999</c:v>
                      </c:pt>
                      <c:pt idx="1132">
                        <c:v>43466.421261574083</c:v>
                      </c:pt>
                      <c:pt idx="1133">
                        <c:v>43466.421273148153</c:v>
                      </c:pt>
                      <c:pt idx="1134">
                        <c:v>43466.421284722222</c:v>
                      </c:pt>
                      <c:pt idx="1135">
                        <c:v>43466.421296296299</c:v>
                      </c:pt>
                      <c:pt idx="1136">
                        <c:v>43466.421307870369</c:v>
                      </c:pt>
                      <c:pt idx="1137">
                        <c:v>43466.421319444453</c:v>
                      </c:pt>
                      <c:pt idx="1138">
                        <c:v>43466.421342592592</c:v>
                      </c:pt>
                      <c:pt idx="1139">
                        <c:v>43466.421354166669</c:v>
                      </c:pt>
                      <c:pt idx="1140">
                        <c:v>43466.421365740738</c:v>
                      </c:pt>
                      <c:pt idx="1141">
                        <c:v>43466.421377314808</c:v>
                      </c:pt>
                      <c:pt idx="1142">
                        <c:v>43466.421388888892</c:v>
                      </c:pt>
                      <c:pt idx="1143">
                        <c:v>43466.421400462961</c:v>
                      </c:pt>
                      <c:pt idx="1144">
                        <c:v>43466.421423611107</c:v>
                      </c:pt>
                      <c:pt idx="1145">
                        <c:v>43466.421458333331</c:v>
                      </c:pt>
                      <c:pt idx="1146">
                        <c:v>43466.421516203707</c:v>
                      </c:pt>
                      <c:pt idx="1147">
                        <c:v>43466.421527777777</c:v>
                      </c:pt>
                      <c:pt idx="1148">
                        <c:v>43466.421539351853</c:v>
                      </c:pt>
                      <c:pt idx="1149">
                        <c:v>43466.4215625</c:v>
                      </c:pt>
                      <c:pt idx="1150">
                        <c:v>43466.4216087963</c:v>
                      </c:pt>
                      <c:pt idx="1151">
                        <c:v>43466.421620370369</c:v>
                      </c:pt>
                      <c:pt idx="1152">
                        <c:v>43466.421631944453</c:v>
                      </c:pt>
                      <c:pt idx="1153">
                        <c:v>43466.421643518523</c:v>
                      </c:pt>
                      <c:pt idx="1154">
                        <c:v>43466.421655092592</c:v>
                      </c:pt>
                      <c:pt idx="1155">
                        <c:v>43466.421666666669</c:v>
                      </c:pt>
                      <c:pt idx="1156">
                        <c:v>43466.421689814822</c:v>
                      </c:pt>
                      <c:pt idx="1157">
                        <c:v>43466.421701388892</c:v>
                      </c:pt>
                      <c:pt idx="1158">
                        <c:v>43466.421724537038</c:v>
                      </c:pt>
                      <c:pt idx="1159">
                        <c:v>43466.421747685177</c:v>
                      </c:pt>
                      <c:pt idx="1160">
                        <c:v>43466.421793981477</c:v>
                      </c:pt>
                      <c:pt idx="1161">
                        <c:v>43466.421805555547</c:v>
                      </c:pt>
                      <c:pt idx="1162">
                        <c:v>43466.421851851846</c:v>
                      </c:pt>
                      <c:pt idx="1163">
                        <c:v>43466.421863425923</c:v>
                      </c:pt>
                      <c:pt idx="1164">
                        <c:v>43466.421875</c:v>
                      </c:pt>
                      <c:pt idx="1165">
                        <c:v>43466.421909722223</c:v>
                      </c:pt>
                      <c:pt idx="1166">
                        <c:v>43466.422048611108</c:v>
                      </c:pt>
                      <c:pt idx="1167">
                        <c:v>43466.422060185178</c:v>
                      </c:pt>
                      <c:pt idx="1168">
                        <c:v>43466.422071759262</c:v>
                      </c:pt>
                      <c:pt idx="1169">
                        <c:v>43466.422106481477</c:v>
                      </c:pt>
                      <c:pt idx="1170">
                        <c:v>43466.422291666669</c:v>
                      </c:pt>
                      <c:pt idx="1171">
                        <c:v>43466.422303240739</c:v>
                      </c:pt>
                      <c:pt idx="1172">
                        <c:v>43466.422361111108</c:v>
                      </c:pt>
                      <c:pt idx="1173">
                        <c:v>43466.422372685192</c:v>
                      </c:pt>
                      <c:pt idx="1174">
                        <c:v>43466.422384259262</c:v>
                      </c:pt>
                      <c:pt idx="1175">
                        <c:v>43466.422395833331</c:v>
                      </c:pt>
                      <c:pt idx="1176">
                        <c:v>43466.422407407408</c:v>
                      </c:pt>
                      <c:pt idx="1177">
                        <c:v>43466.422430555547</c:v>
                      </c:pt>
                      <c:pt idx="1178">
                        <c:v>43466.422453703701</c:v>
                      </c:pt>
                      <c:pt idx="1179">
                        <c:v>43466.422465277778</c:v>
                      </c:pt>
                      <c:pt idx="1180">
                        <c:v>43466.422500000001</c:v>
                      </c:pt>
                      <c:pt idx="1181">
                        <c:v>43466.422627314823</c:v>
                      </c:pt>
                      <c:pt idx="1182">
                        <c:v>43466.422650462962</c:v>
                      </c:pt>
                      <c:pt idx="1183">
                        <c:v>43466.422662037039</c:v>
                      </c:pt>
                      <c:pt idx="1184">
                        <c:v>43466.422824074078</c:v>
                      </c:pt>
                      <c:pt idx="1185">
                        <c:v>43466.422847222217</c:v>
                      </c:pt>
                      <c:pt idx="1186">
                        <c:v>43466.422858796293</c:v>
                      </c:pt>
                      <c:pt idx="1187">
                        <c:v>43466.422893518517</c:v>
                      </c:pt>
                      <c:pt idx="1188">
                        <c:v>43466.422962962963</c:v>
                      </c:pt>
                      <c:pt idx="1189">
                        <c:v>43466.423032407409</c:v>
                      </c:pt>
                      <c:pt idx="1190">
                        <c:v>43466.423055555562</c:v>
                      </c:pt>
                      <c:pt idx="1191">
                        <c:v>43466.423125000001</c:v>
                      </c:pt>
                      <c:pt idx="1192">
                        <c:v>43466.423136574071</c:v>
                      </c:pt>
                      <c:pt idx="1193">
                        <c:v>43466.423182870371</c:v>
                      </c:pt>
                      <c:pt idx="1194">
                        <c:v>43466.423194444447</c:v>
                      </c:pt>
                      <c:pt idx="1195">
                        <c:v>43466.423217592594</c:v>
                      </c:pt>
                      <c:pt idx="1196">
                        <c:v>43466.42324074074</c:v>
                      </c:pt>
                      <c:pt idx="1197">
                        <c:v>43466.423252314817</c:v>
                      </c:pt>
                      <c:pt idx="1198">
                        <c:v>43466.423263888893</c:v>
                      </c:pt>
                      <c:pt idx="1199">
                        <c:v>43466.423298611109</c:v>
                      </c:pt>
                      <c:pt idx="1200">
                        <c:v>43466.423310185193</c:v>
                      </c:pt>
                      <c:pt idx="1201">
                        <c:v>43466.423321759263</c:v>
                      </c:pt>
                      <c:pt idx="1202">
                        <c:v>43466.423449074071</c:v>
                      </c:pt>
                      <c:pt idx="1203">
                        <c:v>43466.423460648148</c:v>
                      </c:pt>
                      <c:pt idx="1204">
                        <c:v>43466.423472222217</c:v>
                      </c:pt>
                      <c:pt idx="1205">
                        <c:v>43466.423495370371</c:v>
                      </c:pt>
                      <c:pt idx="1206">
                        <c:v>43466.423506944448</c:v>
                      </c:pt>
                      <c:pt idx="1207">
                        <c:v>43466.423518518517</c:v>
                      </c:pt>
                      <c:pt idx="1208">
                        <c:v>43466.423530092587</c:v>
                      </c:pt>
                      <c:pt idx="1209">
                        <c:v>43466.423541666663</c:v>
                      </c:pt>
                      <c:pt idx="1210">
                        <c:v>43466.42355324074</c:v>
                      </c:pt>
                      <c:pt idx="1211">
                        <c:v>43466.423564814817</c:v>
                      </c:pt>
                      <c:pt idx="1212">
                        <c:v>43466.423576388886</c:v>
                      </c:pt>
                      <c:pt idx="1213">
                        <c:v>43466.423587962963</c:v>
                      </c:pt>
                      <c:pt idx="1214">
                        <c:v>43466.42359953704</c:v>
                      </c:pt>
                      <c:pt idx="1215">
                        <c:v>43466.423611111109</c:v>
                      </c:pt>
                      <c:pt idx="1216">
                        <c:v>43466.423622685194</c:v>
                      </c:pt>
                      <c:pt idx="1217">
                        <c:v>43466.423634259263</c:v>
                      </c:pt>
                      <c:pt idx="1218">
                        <c:v>43466.423657407409</c:v>
                      </c:pt>
                      <c:pt idx="1219">
                        <c:v>43466.423703703702</c:v>
                      </c:pt>
                      <c:pt idx="1220">
                        <c:v>43466.423715277779</c:v>
                      </c:pt>
                      <c:pt idx="1221">
                        <c:v>43466.423726851863</c:v>
                      </c:pt>
                      <c:pt idx="1222">
                        <c:v>43466.423819444448</c:v>
                      </c:pt>
                      <c:pt idx="1223">
                        <c:v>43466.423854166656</c:v>
                      </c:pt>
                      <c:pt idx="1224">
                        <c:v>43466.423877314817</c:v>
                      </c:pt>
                      <c:pt idx="1225">
                        <c:v>43466.42392361111</c:v>
                      </c:pt>
                      <c:pt idx="1226">
                        <c:v>43466.423958333333</c:v>
                      </c:pt>
                      <c:pt idx="1227">
                        <c:v>43466.42396990741</c:v>
                      </c:pt>
                      <c:pt idx="1228">
                        <c:v>43466.423981481479</c:v>
                      </c:pt>
                      <c:pt idx="1229">
                        <c:v>43466.423993055563</c:v>
                      </c:pt>
                      <c:pt idx="1230">
                        <c:v>43466.424004629633</c:v>
                      </c:pt>
                      <c:pt idx="1231">
                        <c:v>43466.424016203702</c:v>
                      </c:pt>
                      <c:pt idx="1232">
                        <c:v>43466.424027777779</c:v>
                      </c:pt>
                      <c:pt idx="1233">
                        <c:v>43466.424039351848</c:v>
                      </c:pt>
                      <c:pt idx="1234">
                        <c:v>43466.424050925933</c:v>
                      </c:pt>
                      <c:pt idx="1235">
                        <c:v>43466.424062500002</c:v>
                      </c:pt>
                      <c:pt idx="1236">
                        <c:v>43466.424074074072</c:v>
                      </c:pt>
                      <c:pt idx="1237">
                        <c:v>43466.424108796287</c:v>
                      </c:pt>
                      <c:pt idx="1238">
                        <c:v>43466.424155092587</c:v>
                      </c:pt>
                      <c:pt idx="1239">
                        <c:v>43466.424189814818</c:v>
                      </c:pt>
                      <c:pt idx="1240">
                        <c:v>43466.424201388887</c:v>
                      </c:pt>
                      <c:pt idx="1241">
                        <c:v>43466.424270833333</c:v>
                      </c:pt>
                      <c:pt idx="1242">
                        <c:v>43466.42428240741</c:v>
                      </c:pt>
                      <c:pt idx="1243">
                        <c:v>43466.424305555563</c:v>
                      </c:pt>
                      <c:pt idx="1244">
                        <c:v>43466.424328703702</c:v>
                      </c:pt>
                      <c:pt idx="1245">
                        <c:v>43466.424340277779</c:v>
                      </c:pt>
                      <c:pt idx="1246">
                        <c:v>43466.424351851849</c:v>
                      </c:pt>
                      <c:pt idx="1247">
                        <c:v>43466.424421296288</c:v>
                      </c:pt>
                      <c:pt idx="1248">
                        <c:v>43466.424456018518</c:v>
                      </c:pt>
                      <c:pt idx="1249">
                        <c:v>43466.424467592587</c:v>
                      </c:pt>
                      <c:pt idx="1250">
                        <c:v>43466.424479166657</c:v>
                      </c:pt>
                      <c:pt idx="1251">
                        <c:v>43466.424502314818</c:v>
                      </c:pt>
                      <c:pt idx="1252">
                        <c:v>43466.424513888887</c:v>
                      </c:pt>
                      <c:pt idx="1253">
                        <c:v>43466.424537037034</c:v>
                      </c:pt>
                      <c:pt idx="1254">
                        <c:v>43466.424571759257</c:v>
                      </c:pt>
                      <c:pt idx="1255">
                        <c:v>43466.424583333333</c:v>
                      </c:pt>
                      <c:pt idx="1256">
                        <c:v>43466.42459490741</c:v>
                      </c:pt>
                      <c:pt idx="1257">
                        <c:v>43466.42465277778</c:v>
                      </c:pt>
                      <c:pt idx="1258">
                        <c:v>43466.424675925933</c:v>
                      </c:pt>
                      <c:pt idx="1259">
                        <c:v>43466.424699074072</c:v>
                      </c:pt>
                      <c:pt idx="1260">
                        <c:v>43466.424733796302</c:v>
                      </c:pt>
                      <c:pt idx="1261">
                        <c:v>43466.424745370372</c:v>
                      </c:pt>
                      <c:pt idx="1262">
                        <c:v>43466.424768518518</c:v>
                      </c:pt>
                      <c:pt idx="1263">
                        <c:v>43466.424780092602</c:v>
                      </c:pt>
                      <c:pt idx="1264">
                        <c:v>43466.424791666657</c:v>
                      </c:pt>
                      <c:pt idx="1265">
                        <c:v>43466.424861111111</c:v>
                      </c:pt>
                      <c:pt idx="1266">
                        <c:v>43466.424872685187</c:v>
                      </c:pt>
                      <c:pt idx="1267">
                        <c:v>43466.424884259257</c:v>
                      </c:pt>
                      <c:pt idx="1268">
                        <c:v>43466.424942129634</c:v>
                      </c:pt>
                      <c:pt idx="1269">
                        <c:v>43466.42496527778</c:v>
                      </c:pt>
                      <c:pt idx="1270">
                        <c:v>43466.425011574072</c:v>
                      </c:pt>
                      <c:pt idx="1271">
                        <c:v>43466.425023148149</c:v>
                      </c:pt>
                      <c:pt idx="1272">
                        <c:v>43466.425046296303</c:v>
                      </c:pt>
                      <c:pt idx="1273">
                        <c:v>43466.425057870372</c:v>
                      </c:pt>
                      <c:pt idx="1274">
                        <c:v>43466.425081018519</c:v>
                      </c:pt>
                      <c:pt idx="1275">
                        <c:v>43466.425104166658</c:v>
                      </c:pt>
                      <c:pt idx="1276">
                        <c:v>43466.425115740742</c:v>
                      </c:pt>
                      <c:pt idx="1277">
                        <c:v>43466.425138888888</c:v>
                      </c:pt>
                      <c:pt idx="1278">
                        <c:v>43466.425173611111</c:v>
                      </c:pt>
                      <c:pt idx="1279">
                        <c:v>43466.425196759257</c:v>
                      </c:pt>
                      <c:pt idx="1280">
                        <c:v>43466.42523148148</c:v>
                      </c:pt>
                      <c:pt idx="1281">
                        <c:v>43466.425243055557</c:v>
                      </c:pt>
                      <c:pt idx="1282">
                        <c:v>43466.42527777778</c:v>
                      </c:pt>
                      <c:pt idx="1283">
                        <c:v>43466.425300925926</c:v>
                      </c:pt>
                      <c:pt idx="1284">
                        <c:v>43466.425324074073</c:v>
                      </c:pt>
                      <c:pt idx="1285">
                        <c:v>43466.425347222219</c:v>
                      </c:pt>
                      <c:pt idx="1286">
                        <c:v>43466.425358796303</c:v>
                      </c:pt>
                      <c:pt idx="1287">
                        <c:v>43466.425381944442</c:v>
                      </c:pt>
                      <c:pt idx="1288">
                        <c:v>43466.425393518519</c:v>
                      </c:pt>
                      <c:pt idx="1289">
                        <c:v>43466.425405092603</c:v>
                      </c:pt>
                      <c:pt idx="1290">
                        <c:v>43466.425428240742</c:v>
                      </c:pt>
                      <c:pt idx="1291">
                        <c:v>43466.425451388888</c:v>
                      </c:pt>
                      <c:pt idx="1292">
                        <c:v>43466.425462962958</c:v>
                      </c:pt>
                      <c:pt idx="1293">
                        <c:v>43466.425497685188</c:v>
                      </c:pt>
                      <c:pt idx="1294">
                        <c:v>43466.425509259258</c:v>
                      </c:pt>
                      <c:pt idx="1295">
                        <c:v>43466.425578703696</c:v>
                      </c:pt>
                      <c:pt idx="1296">
                        <c:v>43466.425613425927</c:v>
                      </c:pt>
                      <c:pt idx="1297">
                        <c:v>43466.425636574073</c:v>
                      </c:pt>
                      <c:pt idx="1298">
                        <c:v>43466.425659722219</c:v>
                      </c:pt>
                      <c:pt idx="1299">
                        <c:v>43466.425671296303</c:v>
                      </c:pt>
                      <c:pt idx="1300">
                        <c:v>43466.425706018519</c:v>
                      </c:pt>
                      <c:pt idx="1301">
                        <c:v>43466.425729166673</c:v>
                      </c:pt>
                      <c:pt idx="1302">
                        <c:v>43466.425763888888</c:v>
                      </c:pt>
                      <c:pt idx="1303">
                        <c:v>43466.425833333327</c:v>
                      </c:pt>
                      <c:pt idx="1304">
                        <c:v>43466.425844907397</c:v>
                      </c:pt>
                      <c:pt idx="1305">
                        <c:v>43466.425856481481</c:v>
                      </c:pt>
                      <c:pt idx="1306">
                        <c:v>43466.425868055558</c:v>
                      </c:pt>
                      <c:pt idx="1307">
                        <c:v>43466.425949074073</c:v>
                      </c:pt>
                      <c:pt idx="1308">
                        <c:v>43466.42596064815</c:v>
                      </c:pt>
                      <c:pt idx="1309">
                        <c:v>43466.425983796304</c:v>
                      </c:pt>
                      <c:pt idx="1310">
                        <c:v>43466.425995370373</c:v>
                      </c:pt>
                      <c:pt idx="1311">
                        <c:v>43466.426157407397</c:v>
                      </c:pt>
                      <c:pt idx="1312">
                        <c:v>43466.426168981481</c:v>
                      </c:pt>
                      <c:pt idx="1313">
                        <c:v>43466.426180555558</c:v>
                      </c:pt>
                      <c:pt idx="1314">
                        <c:v>43466.426192129627</c:v>
                      </c:pt>
                      <c:pt idx="1315">
                        <c:v>43466.426215277781</c:v>
                      </c:pt>
                      <c:pt idx="1316">
                        <c:v>43466.426226851851</c:v>
                      </c:pt>
                      <c:pt idx="1317">
                        <c:v>43466.426238425927</c:v>
                      </c:pt>
                      <c:pt idx="1318">
                        <c:v>43466.426249999997</c:v>
                      </c:pt>
                      <c:pt idx="1319">
                        <c:v>43466.426261574074</c:v>
                      </c:pt>
                      <c:pt idx="1320">
                        <c:v>43466.426296296297</c:v>
                      </c:pt>
                      <c:pt idx="1321">
                        <c:v>43466.426319444443</c:v>
                      </c:pt>
                      <c:pt idx="1322">
                        <c:v>43466.426435185182</c:v>
                      </c:pt>
                      <c:pt idx="1323">
                        <c:v>43466.426550925928</c:v>
                      </c:pt>
                      <c:pt idx="1324">
                        <c:v>43466.426608796297</c:v>
                      </c:pt>
                      <c:pt idx="1325">
                        <c:v>43466.42664351852</c:v>
                      </c:pt>
                      <c:pt idx="1326">
                        <c:v>43466.426655092589</c:v>
                      </c:pt>
                      <c:pt idx="1327">
                        <c:v>43466.426759259259</c:v>
                      </c:pt>
                      <c:pt idx="1328">
                        <c:v>43466.426817129628</c:v>
                      </c:pt>
                      <c:pt idx="1329">
                        <c:v>43466.426828703698</c:v>
                      </c:pt>
                      <c:pt idx="1330">
                        <c:v>43466.426840277767</c:v>
                      </c:pt>
                      <c:pt idx="1331">
                        <c:v>43466.426851851851</c:v>
                      </c:pt>
                      <c:pt idx="1332">
                        <c:v>43466.42690972222</c:v>
                      </c:pt>
                      <c:pt idx="1333">
                        <c:v>43466.426921296297</c:v>
                      </c:pt>
                      <c:pt idx="1334">
                        <c:v>43466.426944444444</c:v>
                      </c:pt>
                      <c:pt idx="1335">
                        <c:v>43466.426979166667</c:v>
                      </c:pt>
                      <c:pt idx="1336">
                        <c:v>43466.426990740743</c:v>
                      </c:pt>
                      <c:pt idx="1337">
                        <c:v>43466.427002314813</c:v>
                      </c:pt>
                      <c:pt idx="1338">
                        <c:v>43466.427037037043</c:v>
                      </c:pt>
                      <c:pt idx="1339">
                        <c:v>43466.427048611113</c:v>
                      </c:pt>
                      <c:pt idx="1340">
                        <c:v>43466.427071759259</c:v>
                      </c:pt>
                      <c:pt idx="1341">
                        <c:v>43466.427083333343</c:v>
                      </c:pt>
                      <c:pt idx="1342">
                        <c:v>43466.427106481482</c:v>
                      </c:pt>
                      <c:pt idx="1343">
                        <c:v>43466.427118055559</c:v>
                      </c:pt>
                      <c:pt idx="1344">
                        <c:v>43466.427141203712</c:v>
                      </c:pt>
                      <c:pt idx="1345">
                        <c:v>43466.427164351851</c:v>
                      </c:pt>
                      <c:pt idx="1346">
                        <c:v>43466.427187499998</c:v>
                      </c:pt>
                      <c:pt idx="1347">
                        <c:v>43466.427199074067</c:v>
                      </c:pt>
                      <c:pt idx="1348">
                        <c:v>43466.427268518521</c:v>
                      </c:pt>
                      <c:pt idx="1349">
                        <c:v>43466.427303240736</c:v>
                      </c:pt>
                      <c:pt idx="1350">
                        <c:v>43466.427314814813</c:v>
                      </c:pt>
                      <c:pt idx="1351">
                        <c:v>43466.427361111113</c:v>
                      </c:pt>
                      <c:pt idx="1352">
                        <c:v>43466.427453703713</c:v>
                      </c:pt>
                      <c:pt idx="1353">
                        <c:v>43466.427511574067</c:v>
                      </c:pt>
                      <c:pt idx="1354">
                        <c:v>43466.427523148152</c:v>
                      </c:pt>
                      <c:pt idx="1355">
                        <c:v>43466.42759259259</c:v>
                      </c:pt>
                      <c:pt idx="1356">
                        <c:v>43466.427627314813</c:v>
                      </c:pt>
                      <c:pt idx="1357">
                        <c:v>43466.427685185183</c:v>
                      </c:pt>
                      <c:pt idx="1358">
                        <c:v>43466.427719907413</c:v>
                      </c:pt>
                      <c:pt idx="1359">
                        <c:v>43466.427731481483</c:v>
                      </c:pt>
                      <c:pt idx="1360">
                        <c:v>43466.427847222221</c:v>
                      </c:pt>
                      <c:pt idx="1361">
                        <c:v>43466.427858796298</c:v>
                      </c:pt>
                      <c:pt idx="1362">
                        <c:v>43466.427870370368</c:v>
                      </c:pt>
                      <c:pt idx="1363">
                        <c:v>43466.427893518521</c:v>
                      </c:pt>
                      <c:pt idx="1364">
                        <c:v>43466.427905092591</c:v>
                      </c:pt>
                      <c:pt idx="1365">
                        <c:v>43466.427928240737</c:v>
                      </c:pt>
                      <c:pt idx="1366">
                        <c:v>43466.427986111114</c:v>
                      </c:pt>
                      <c:pt idx="1367">
                        <c:v>43466.428067129629</c:v>
                      </c:pt>
                      <c:pt idx="1368">
                        <c:v>43466.428101851852</c:v>
                      </c:pt>
                      <c:pt idx="1369">
                        <c:v>43466.428194444437</c:v>
                      </c:pt>
                      <c:pt idx="1370">
                        <c:v>43466.428206018521</c:v>
                      </c:pt>
                      <c:pt idx="1371">
                        <c:v>43466.428217592591</c:v>
                      </c:pt>
                      <c:pt idx="1372">
                        <c:v>43466.428229166668</c:v>
                      </c:pt>
                      <c:pt idx="1373">
                        <c:v>43466.428240740737</c:v>
                      </c:pt>
                      <c:pt idx="1374">
                        <c:v>43466.428287037037</c:v>
                      </c:pt>
                      <c:pt idx="1375">
                        <c:v>43466.428310185183</c:v>
                      </c:pt>
                      <c:pt idx="1376">
                        <c:v>43466.428368055553</c:v>
                      </c:pt>
                      <c:pt idx="1377">
                        <c:v>43466.428472222222</c:v>
                      </c:pt>
                    </c:numCache>
                  </c:numRef>
                </c:xVal>
                <c:yVal>
                  <c:numRef>
                    <c:extLst xmlns:c15="http://schemas.microsoft.com/office/drawing/2012/chart">
                      <c:ext xmlns:c15="http://schemas.microsoft.com/office/drawing/2012/chart" uri="{02D57815-91ED-43cb-92C2-25804820EDAC}">
                        <c15:formulaRef>
                          <c15:sqref>'8) Erro Static'!$D$2:$D$1379</c15:sqref>
                        </c15:formulaRef>
                      </c:ext>
                    </c:extLst>
                    <c:numCache>
                      <c:formatCode>General</c:formatCode>
                      <c:ptCount val="1378"/>
                      <c:pt idx="0">
                        <c:v>9.3937473044363031</c:v>
                      </c:pt>
                      <c:pt idx="1">
                        <c:v>9.3937473044363031</c:v>
                      </c:pt>
                      <c:pt idx="2">
                        <c:v>9.3937473044363031</c:v>
                      </c:pt>
                      <c:pt idx="3">
                        <c:v>9.3937473044363031</c:v>
                      </c:pt>
                      <c:pt idx="4">
                        <c:v>9.3937473044363031</c:v>
                      </c:pt>
                      <c:pt idx="5">
                        <c:v>9.3937473044363031</c:v>
                      </c:pt>
                      <c:pt idx="6">
                        <c:v>9.3937473044363031</c:v>
                      </c:pt>
                      <c:pt idx="7">
                        <c:v>9.3937473044363031</c:v>
                      </c:pt>
                      <c:pt idx="8">
                        <c:v>9.3937473044363031</c:v>
                      </c:pt>
                      <c:pt idx="9">
                        <c:v>9.3937473044363031</c:v>
                      </c:pt>
                      <c:pt idx="10">
                        <c:v>9.3937473044363031</c:v>
                      </c:pt>
                      <c:pt idx="11">
                        <c:v>9.3937473044363031</c:v>
                      </c:pt>
                      <c:pt idx="12">
                        <c:v>9.3937473044363031</c:v>
                      </c:pt>
                      <c:pt idx="13">
                        <c:v>9.3937473044363031</c:v>
                      </c:pt>
                      <c:pt idx="14">
                        <c:v>9.3937473044363031</c:v>
                      </c:pt>
                      <c:pt idx="15">
                        <c:v>9.3937473044363031</c:v>
                      </c:pt>
                      <c:pt idx="16">
                        <c:v>9.3937473044363031</c:v>
                      </c:pt>
                      <c:pt idx="17">
                        <c:v>9.3937473044363031</c:v>
                      </c:pt>
                      <c:pt idx="18">
                        <c:v>9.3937473044363031</c:v>
                      </c:pt>
                      <c:pt idx="19">
                        <c:v>9.3937473044363031</c:v>
                      </c:pt>
                      <c:pt idx="20">
                        <c:v>9.3937473044363031</c:v>
                      </c:pt>
                      <c:pt idx="21">
                        <c:v>9.3937473044363031</c:v>
                      </c:pt>
                      <c:pt idx="22">
                        <c:v>9.3937473044363031</c:v>
                      </c:pt>
                      <c:pt idx="23">
                        <c:v>9.3937473044363031</c:v>
                      </c:pt>
                      <c:pt idx="24">
                        <c:v>9.3937473044363031</c:v>
                      </c:pt>
                      <c:pt idx="25">
                        <c:v>9.3937473044363031</c:v>
                      </c:pt>
                      <c:pt idx="26">
                        <c:v>9.3937473044363031</c:v>
                      </c:pt>
                      <c:pt idx="27">
                        <c:v>9.3937473044363031</c:v>
                      </c:pt>
                      <c:pt idx="28">
                        <c:v>9.3937473044363031</c:v>
                      </c:pt>
                      <c:pt idx="29">
                        <c:v>9.3937473044363031</c:v>
                      </c:pt>
                      <c:pt idx="30">
                        <c:v>9.3937473044363031</c:v>
                      </c:pt>
                      <c:pt idx="31">
                        <c:v>9.3937473044363031</c:v>
                      </c:pt>
                      <c:pt idx="32">
                        <c:v>9.3937473044363031</c:v>
                      </c:pt>
                      <c:pt idx="33">
                        <c:v>9.3937473044363031</c:v>
                      </c:pt>
                      <c:pt idx="34">
                        <c:v>9.3937473044363031</c:v>
                      </c:pt>
                      <c:pt idx="35">
                        <c:v>9.3937473044363031</c:v>
                      </c:pt>
                      <c:pt idx="36">
                        <c:v>9.3937473044363031</c:v>
                      </c:pt>
                      <c:pt idx="37">
                        <c:v>9.3937473044363031</c:v>
                      </c:pt>
                      <c:pt idx="38">
                        <c:v>9.3937473044363031</c:v>
                      </c:pt>
                      <c:pt idx="39">
                        <c:v>9.3937473044363031</c:v>
                      </c:pt>
                      <c:pt idx="40">
                        <c:v>9.3937473044363031</c:v>
                      </c:pt>
                      <c:pt idx="41">
                        <c:v>9.3937473044363031</c:v>
                      </c:pt>
                      <c:pt idx="42">
                        <c:v>9.3937473044363031</c:v>
                      </c:pt>
                      <c:pt idx="43">
                        <c:v>9.3937473044363031</c:v>
                      </c:pt>
                      <c:pt idx="44">
                        <c:v>9.3937473044363031</c:v>
                      </c:pt>
                      <c:pt idx="45">
                        <c:v>9.3937473044363031</c:v>
                      </c:pt>
                      <c:pt idx="46">
                        <c:v>9.3937473044363031</c:v>
                      </c:pt>
                      <c:pt idx="47">
                        <c:v>9.3937473044363031</c:v>
                      </c:pt>
                      <c:pt idx="48">
                        <c:v>9.3937473044363031</c:v>
                      </c:pt>
                      <c:pt idx="49">
                        <c:v>9.3937473044363031</c:v>
                      </c:pt>
                      <c:pt idx="50">
                        <c:v>9.3937473044363031</c:v>
                      </c:pt>
                      <c:pt idx="51">
                        <c:v>9.3937473044363031</c:v>
                      </c:pt>
                      <c:pt idx="52">
                        <c:v>9.3937473044363031</c:v>
                      </c:pt>
                      <c:pt idx="53">
                        <c:v>9.3937473044363031</c:v>
                      </c:pt>
                      <c:pt idx="54">
                        <c:v>9.3937473044363031</c:v>
                      </c:pt>
                      <c:pt idx="55">
                        <c:v>9.3937473044363031</c:v>
                      </c:pt>
                      <c:pt idx="56">
                        <c:v>9.3937473044363031</c:v>
                      </c:pt>
                      <c:pt idx="57">
                        <c:v>9.3937473044363031</c:v>
                      </c:pt>
                      <c:pt idx="58">
                        <c:v>9.3937473044363031</c:v>
                      </c:pt>
                      <c:pt idx="59">
                        <c:v>9.3937473044363031</c:v>
                      </c:pt>
                      <c:pt idx="60">
                        <c:v>9.3937473044363031</c:v>
                      </c:pt>
                      <c:pt idx="61">
                        <c:v>9.3937473044363031</c:v>
                      </c:pt>
                      <c:pt idx="62">
                        <c:v>9.3937473044363031</c:v>
                      </c:pt>
                      <c:pt idx="63">
                        <c:v>9.3937473044363031</c:v>
                      </c:pt>
                      <c:pt idx="64">
                        <c:v>9.3937473044363031</c:v>
                      </c:pt>
                      <c:pt idx="65">
                        <c:v>9.3937473044363031</c:v>
                      </c:pt>
                      <c:pt idx="66">
                        <c:v>9.3937473044363031</c:v>
                      </c:pt>
                      <c:pt idx="67">
                        <c:v>9.3937473044363031</c:v>
                      </c:pt>
                      <c:pt idx="68">
                        <c:v>9.3937473044363031</c:v>
                      </c:pt>
                      <c:pt idx="69">
                        <c:v>9.3937473044363031</c:v>
                      </c:pt>
                      <c:pt idx="70">
                        <c:v>9.3937473044363031</c:v>
                      </c:pt>
                      <c:pt idx="71">
                        <c:v>9.3937473044363031</c:v>
                      </c:pt>
                      <c:pt idx="72">
                        <c:v>9.3937473044363031</c:v>
                      </c:pt>
                      <c:pt idx="73">
                        <c:v>9.3937473044363031</c:v>
                      </c:pt>
                      <c:pt idx="74">
                        <c:v>9.3937473044363031</c:v>
                      </c:pt>
                      <c:pt idx="75">
                        <c:v>9.3937473044363031</c:v>
                      </c:pt>
                      <c:pt idx="76">
                        <c:v>9.3937473044363031</c:v>
                      </c:pt>
                      <c:pt idx="77">
                        <c:v>9.3937473044363031</c:v>
                      </c:pt>
                      <c:pt idx="78">
                        <c:v>9.3937473044363031</c:v>
                      </c:pt>
                      <c:pt idx="79">
                        <c:v>9.3937473044363031</c:v>
                      </c:pt>
                      <c:pt idx="80">
                        <c:v>9.3937473044363031</c:v>
                      </c:pt>
                      <c:pt idx="81">
                        <c:v>9.3937473044363031</c:v>
                      </c:pt>
                      <c:pt idx="82">
                        <c:v>9.3937473044363031</c:v>
                      </c:pt>
                      <c:pt idx="83">
                        <c:v>9.3937473044363031</c:v>
                      </c:pt>
                      <c:pt idx="84">
                        <c:v>9.3937473044363031</c:v>
                      </c:pt>
                      <c:pt idx="85">
                        <c:v>9.3937473044363031</c:v>
                      </c:pt>
                      <c:pt idx="86">
                        <c:v>9.3937473044363031</c:v>
                      </c:pt>
                      <c:pt idx="87">
                        <c:v>9.3937473044363031</c:v>
                      </c:pt>
                      <c:pt idx="88">
                        <c:v>9.3937473044363031</c:v>
                      </c:pt>
                      <c:pt idx="89">
                        <c:v>9.3937473044363031</c:v>
                      </c:pt>
                      <c:pt idx="90">
                        <c:v>9.3937473044363031</c:v>
                      </c:pt>
                      <c:pt idx="91">
                        <c:v>9.3937473044363031</c:v>
                      </c:pt>
                      <c:pt idx="92">
                        <c:v>9.3937473044363031</c:v>
                      </c:pt>
                      <c:pt idx="93">
                        <c:v>9.3937473044363031</c:v>
                      </c:pt>
                      <c:pt idx="94">
                        <c:v>9.3937473044363031</c:v>
                      </c:pt>
                      <c:pt idx="95">
                        <c:v>9.3937473044363031</c:v>
                      </c:pt>
                      <c:pt idx="96">
                        <c:v>9.3937473044363031</c:v>
                      </c:pt>
                      <c:pt idx="97">
                        <c:v>9.3937473044363031</c:v>
                      </c:pt>
                      <c:pt idx="98">
                        <c:v>9.3937473044363031</c:v>
                      </c:pt>
                      <c:pt idx="99">
                        <c:v>9.3937473044363031</c:v>
                      </c:pt>
                      <c:pt idx="100">
                        <c:v>9.3937473044363031</c:v>
                      </c:pt>
                      <c:pt idx="101">
                        <c:v>9.3937473044363031</c:v>
                      </c:pt>
                      <c:pt idx="102">
                        <c:v>9.3937473044363031</c:v>
                      </c:pt>
                      <c:pt idx="103">
                        <c:v>9.3937473044363031</c:v>
                      </c:pt>
                      <c:pt idx="104">
                        <c:v>9.3937473044363031</c:v>
                      </c:pt>
                      <c:pt idx="105">
                        <c:v>9.3937473044363031</c:v>
                      </c:pt>
                      <c:pt idx="106">
                        <c:v>9.3937473044363031</c:v>
                      </c:pt>
                      <c:pt idx="107">
                        <c:v>9.3937473044363031</c:v>
                      </c:pt>
                      <c:pt idx="108">
                        <c:v>9.3937473044363031</c:v>
                      </c:pt>
                      <c:pt idx="109">
                        <c:v>9.3937473044363031</c:v>
                      </c:pt>
                      <c:pt idx="110">
                        <c:v>9.3937473044363031</c:v>
                      </c:pt>
                      <c:pt idx="111">
                        <c:v>9.3937473044363031</c:v>
                      </c:pt>
                      <c:pt idx="112">
                        <c:v>9.3937473044363031</c:v>
                      </c:pt>
                      <c:pt idx="113">
                        <c:v>9.3937473044363031</c:v>
                      </c:pt>
                      <c:pt idx="114">
                        <c:v>9.3937473044363031</c:v>
                      </c:pt>
                      <c:pt idx="115">
                        <c:v>9.3937473044363031</c:v>
                      </c:pt>
                      <c:pt idx="116">
                        <c:v>9.3937473044363031</c:v>
                      </c:pt>
                      <c:pt idx="117">
                        <c:v>9.3937473044363031</c:v>
                      </c:pt>
                      <c:pt idx="118">
                        <c:v>9.3937473044363031</c:v>
                      </c:pt>
                      <c:pt idx="119">
                        <c:v>9.3937473044363031</c:v>
                      </c:pt>
                      <c:pt idx="120">
                        <c:v>9.3937473044363031</c:v>
                      </c:pt>
                      <c:pt idx="121">
                        <c:v>9.3937473044363031</c:v>
                      </c:pt>
                      <c:pt idx="122">
                        <c:v>9.3937473044363031</c:v>
                      </c:pt>
                      <c:pt idx="123">
                        <c:v>9.3937473044363031</c:v>
                      </c:pt>
                      <c:pt idx="124">
                        <c:v>9.3937473044363031</c:v>
                      </c:pt>
                      <c:pt idx="125">
                        <c:v>9.3937473044363031</c:v>
                      </c:pt>
                      <c:pt idx="126">
                        <c:v>9.3937473044363031</c:v>
                      </c:pt>
                      <c:pt idx="127">
                        <c:v>9.3937473044363031</c:v>
                      </c:pt>
                      <c:pt idx="128">
                        <c:v>9.3937473044363031</c:v>
                      </c:pt>
                      <c:pt idx="129">
                        <c:v>9.3937473044363031</c:v>
                      </c:pt>
                      <c:pt idx="130">
                        <c:v>9.3937473044363031</c:v>
                      </c:pt>
                      <c:pt idx="131">
                        <c:v>9.3937473044363031</c:v>
                      </c:pt>
                      <c:pt idx="132">
                        <c:v>9.3937473044363031</c:v>
                      </c:pt>
                      <c:pt idx="133">
                        <c:v>9.3937473044363031</c:v>
                      </c:pt>
                      <c:pt idx="134">
                        <c:v>9.3937473044363031</c:v>
                      </c:pt>
                      <c:pt idx="135">
                        <c:v>9.3937473044363031</c:v>
                      </c:pt>
                      <c:pt idx="136">
                        <c:v>9.3937473044363031</c:v>
                      </c:pt>
                      <c:pt idx="137">
                        <c:v>9.3937473044363031</c:v>
                      </c:pt>
                      <c:pt idx="138">
                        <c:v>9.3937473044363031</c:v>
                      </c:pt>
                      <c:pt idx="139">
                        <c:v>9.3937473044363031</c:v>
                      </c:pt>
                      <c:pt idx="140">
                        <c:v>9.3937473044363031</c:v>
                      </c:pt>
                      <c:pt idx="141">
                        <c:v>9.3937473044363031</c:v>
                      </c:pt>
                      <c:pt idx="142">
                        <c:v>9.3937473044363031</c:v>
                      </c:pt>
                      <c:pt idx="143">
                        <c:v>9.3937473044363031</c:v>
                      </c:pt>
                      <c:pt idx="144">
                        <c:v>9.3937473044363031</c:v>
                      </c:pt>
                      <c:pt idx="145">
                        <c:v>9.3937473044363031</c:v>
                      </c:pt>
                      <c:pt idx="146">
                        <c:v>9.3937473044363031</c:v>
                      </c:pt>
                      <c:pt idx="147">
                        <c:v>9.3937473044363031</c:v>
                      </c:pt>
                      <c:pt idx="148">
                        <c:v>9.3937473044363031</c:v>
                      </c:pt>
                      <c:pt idx="149">
                        <c:v>9.3937473044363031</c:v>
                      </c:pt>
                      <c:pt idx="150">
                        <c:v>9.3937473044363031</c:v>
                      </c:pt>
                      <c:pt idx="151">
                        <c:v>9.3937473044363031</c:v>
                      </c:pt>
                      <c:pt idx="152">
                        <c:v>9.3937473044363031</c:v>
                      </c:pt>
                      <c:pt idx="153">
                        <c:v>9.3937473044363031</c:v>
                      </c:pt>
                      <c:pt idx="154">
                        <c:v>9.3937473044363031</c:v>
                      </c:pt>
                      <c:pt idx="155">
                        <c:v>9.3937473044363031</c:v>
                      </c:pt>
                      <c:pt idx="156">
                        <c:v>9.3937473044363031</c:v>
                      </c:pt>
                      <c:pt idx="157">
                        <c:v>9.3937473044363031</c:v>
                      </c:pt>
                      <c:pt idx="158">
                        <c:v>9.3937473044363031</c:v>
                      </c:pt>
                      <c:pt idx="159">
                        <c:v>9.3937473044363031</c:v>
                      </c:pt>
                      <c:pt idx="160">
                        <c:v>9.3937473044363031</c:v>
                      </c:pt>
                      <c:pt idx="161">
                        <c:v>9.3937473044363031</c:v>
                      </c:pt>
                      <c:pt idx="162">
                        <c:v>9.3937473044363031</c:v>
                      </c:pt>
                      <c:pt idx="163">
                        <c:v>9.3937473044363031</c:v>
                      </c:pt>
                      <c:pt idx="164">
                        <c:v>9.3937473044363031</c:v>
                      </c:pt>
                      <c:pt idx="165">
                        <c:v>9.3937473044363031</c:v>
                      </c:pt>
                      <c:pt idx="166">
                        <c:v>9.3937473044363031</c:v>
                      </c:pt>
                      <c:pt idx="167">
                        <c:v>9.3937473044363031</c:v>
                      </c:pt>
                      <c:pt idx="168">
                        <c:v>9.3937473044363031</c:v>
                      </c:pt>
                      <c:pt idx="169">
                        <c:v>9.3937473044363031</c:v>
                      </c:pt>
                      <c:pt idx="170">
                        <c:v>9.3937473044363031</c:v>
                      </c:pt>
                      <c:pt idx="171">
                        <c:v>9.3937473044363031</c:v>
                      </c:pt>
                      <c:pt idx="172">
                        <c:v>9.3937473044363031</c:v>
                      </c:pt>
                      <c:pt idx="173">
                        <c:v>9.3937473044363031</c:v>
                      </c:pt>
                      <c:pt idx="174">
                        <c:v>9.3937473044363031</c:v>
                      </c:pt>
                      <c:pt idx="175">
                        <c:v>9.3937473044363031</c:v>
                      </c:pt>
                      <c:pt idx="176">
                        <c:v>9.3937473044363031</c:v>
                      </c:pt>
                      <c:pt idx="177">
                        <c:v>9.3937473044363031</c:v>
                      </c:pt>
                      <c:pt idx="178">
                        <c:v>9.3937473044363031</c:v>
                      </c:pt>
                      <c:pt idx="179">
                        <c:v>9.3937473044363031</c:v>
                      </c:pt>
                      <c:pt idx="180">
                        <c:v>9.3937473044363031</c:v>
                      </c:pt>
                      <c:pt idx="181">
                        <c:v>9.3937473044363031</c:v>
                      </c:pt>
                      <c:pt idx="182">
                        <c:v>9.3937473044363031</c:v>
                      </c:pt>
                      <c:pt idx="183">
                        <c:v>9.3937473044363031</c:v>
                      </c:pt>
                      <c:pt idx="184">
                        <c:v>9.3937473044363031</c:v>
                      </c:pt>
                      <c:pt idx="185">
                        <c:v>9.3937473044363031</c:v>
                      </c:pt>
                      <c:pt idx="186">
                        <c:v>9.3937473044363031</c:v>
                      </c:pt>
                      <c:pt idx="187">
                        <c:v>9.3937473044363031</c:v>
                      </c:pt>
                      <c:pt idx="188">
                        <c:v>9.3937473044363031</c:v>
                      </c:pt>
                      <c:pt idx="189">
                        <c:v>9.3937473044363031</c:v>
                      </c:pt>
                      <c:pt idx="190">
                        <c:v>9.3937473044363031</c:v>
                      </c:pt>
                      <c:pt idx="191">
                        <c:v>9.3937473044363031</c:v>
                      </c:pt>
                      <c:pt idx="192">
                        <c:v>9.3937473044363031</c:v>
                      </c:pt>
                      <c:pt idx="193">
                        <c:v>9.3937473044363031</c:v>
                      </c:pt>
                      <c:pt idx="194">
                        <c:v>9.3937473044363031</c:v>
                      </c:pt>
                      <c:pt idx="195">
                        <c:v>9.3937473044363031</c:v>
                      </c:pt>
                      <c:pt idx="196">
                        <c:v>9.3937473044363031</c:v>
                      </c:pt>
                      <c:pt idx="197">
                        <c:v>9.3937473044363031</c:v>
                      </c:pt>
                      <c:pt idx="198">
                        <c:v>9.3937473044363031</c:v>
                      </c:pt>
                      <c:pt idx="199">
                        <c:v>9.3937473044363031</c:v>
                      </c:pt>
                      <c:pt idx="200">
                        <c:v>9.3937473044363031</c:v>
                      </c:pt>
                      <c:pt idx="201">
                        <c:v>9.3937473044363031</c:v>
                      </c:pt>
                      <c:pt idx="202">
                        <c:v>9.3937473044363031</c:v>
                      </c:pt>
                      <c:pt idx="203">
                        <c:v>9.3937473044363031</c:v>
                      </c:pt>
                      <c:pt idx="204">
                        <c:v>9.3937473044363031</c:v>
                      </c:pt>
                      <c:pt idx="205">
                        <c:v>9.3937473044363031</c:v>
                      </c:pt>
                      <c:pt idx="206">
                        <c:v>9.3937473044363031</c:v>
                      </c:pt>
                      <c:pt idx="207">
                        <c:v>9.3937473044363031</c:v>
                      </c:pt>
                      <c:pt idx="208">
                        <c:v>9.3937473044363031</c:v>
                      </c:pt>
                      <c:pt idx="209">
                        <c:v>9.3937473044363031</c:v>
                      </c:pt>
                      <c:pt idx="210">
                        <c:v>9.3937473044363031</c:v>
                      </c:pt>
                      <c:pt idx="211">
                        <c:v>9.3937473044363031</c:v>
                      </c:pt>
                      <c:pt idx="212">
                        <c:v>9.3937473044363031</c:v>
                      </c:pt>
                      <c:pt idx="213">
                        <c:v>9.3937473044363031</c:v>
                      </c:pt>
                      <c:pt idx="214">
                        <c:v>9.3937473044363031</c:v>
                      </c:pt>
                      <c:pt idx="215">
                        <c:v>9.3937473044363031</c:v>
                      </c:pt>
                      <c:pt idx="216">
                        <c:v>9.3937473044363031</c:v>
                      </c:pt>
                      <c:pt idx="217">
                        <c:v>9.3937473044363031</c:v>
                      </c:pt>
                      <c:pt idx="218">
                        <c:v>9.3937473044363031</c:v>
                      </c:pt>
                      <c:pt idx="219">
                        <c:v>9.3937473044363031</c:v>
                      </c:pt>
                      <c:pt idx="220">
                        <c:v>9.3937473044363031</c:v>
                      </c:pt>
                      <c:pt idx="221">
                        <c:v>9.3937473044363031</c:v>
                      </c:pt>
                      <c:pt idx="222">
                        <c:v>9.3937473044363031</c:v>
                      </c:pt>
                      <c:pt idx="223">
                        <c:v>9.3937473044363031</c:v>
                      </c:pt>
                      <c:pt idx="224">
                        <c:v>9.3937473044363031</c:v>
                      </c:pt>
                      <c:pt idx="225">
                        <c:v>9.3937473044363031</c:v>
                      </c:pt>
                      <c:pt idx="226">
                        <c:v>9.3937473044363031</c:v>
                      </c:pt>
                      <c:pt idx="227">
                        <c:v>9.3937473044363031</c:v>
                      </c:pt>
                      <c:pt idx="228">
                        <c:v>9.3937473044363031</c:v>
                      </c:pt>
                      <c:pt idx="229">
                        <c:v>9.3937473044363031</c:v>
                      </c:pt>
                      <c:pt idx="230">
                        <c:v>9.3937473044363031</c:v>
                      </c:pt>
                      <c:pt idx="231">
                        <c:v>9.3937473044363031</c:v>
                      </c:pt>
                      <c:pt idx="232">
                        <c:v>9.3937473044363031</c:v>
                      </c:pt>
                      <c:pt idx="233">
                        <c:v>9.3937473044363031</c:v>
                      </c:pt>
                      <c:pt idx="234">
                        <c:v>9.3937473044363031</c:v>
                      </c:pt>
                      <c:pt idx="235">
                        <c:v>9.3937473044363031</c:v>
                      </c:pt>
                      <c:pt idx="236">
                        <c:v>9.3937473044363031</c:v>
                      </c:pt>
                      <c:pt idx="237">
                        <c:v>9.3937473044363031</c:v>
                      </c:pt>
                      <c:pt idx="238">
                        <c:v>9.3937473044363031</c:v>
                      </c:pt>
                      <c:pt idx="239">
                        <c:v>9.3937473044363031</c:v>
                      </c:pt>
                      <c:pt idx="240">
                        <c:v>9.3937473044363031</c:v>
                      </c:pt>
                      <c:pt idx="241">
                        <c:v>9.3937473044363031</c:v>
                      </c:pt>
                      <c:pt idx="242">
                        <c:v>9.3937473044363031</c:v>
                      </c:pt>
                      <c:pt idx="243">
                        <c:v>9.3937473044363031</c:v>
                      </c:pt>
                      <c:pt idx="244">
                        <c:v>9.3937473044363031</c:v>
                      </c:pt>
                      <c:pt idx="245">
                        <c:v>9.3937473044363031</c:v>
                      </c:pt>
                      <c:pt idx="246">
                        <c:v>9.3937473044363031</c:v>
                      </c:pt>
                      <c:pt idx="247">
                        <c:v>9.3937473044363031</c:v>
                      </c:pt>
                      <c:pt idx="248">
                        <c:v>9.3937473044363031</c:v>
                      </c:pt>
                      <c:pt idx="249">
                        <c:v>9.3937473044363031</c:v>
                      </c:pt>
                      <c:pt idx="250">
                        <c:v>9.3937473044363031</c:v>
                      </c:pt>
                      <c:pt idx="251">
                        <c:v>9.3937473044363031</c:v>
                      </c:pt>
                      <c:pt idx="252">
                        <c:v>9.3937473044363031</c:v>
                      </c:pt>
                      <c:pt idx="253">
                        <c:v>9.3937473044363031</c:v>
                      </c:pt>
                      <c:pt idx="254">
                        <c:v>9.3937473044363031</c:v>
                      </c:pt>
                      <c:pt idx="255">
                        <c:v>9.3937473044363031</c:v>
                      </c:pt>
                      <c:pt idx="256">
                        <c:v>9.3937473044363031</c:v>
                      </c:pt>
                      <c:pt idx="257">
                        <c:v>9.3937473044363031</c:v>
                      </c:pt>
                      <c:pt idx="258">
                        <c:v>9.3937473044363031</c:v>
                      </c:pt>
                      <c:pt idx="259">
                        <c:v>9.3937473044363031</c:v>
                      </c:pt>
                      <c:pt idx="260">
                        <c:v>9.3937473044363031</c:v>
                      </c:pt>
                      <c:pt idx="261">
                        <c:v>9.3937473044363031</c:v>
                      </c:pt>
                      <c:pt idx="262">
                        <c:v>9.3937473044363031</c:v>
                      </c:pt>
                      <c:pt idx="263">
                        <c:v>9.3937473044363031</c:v>
                      </c:pt>
                      <c:pt idx="264">
                        <c:v>9.3937473044363031</c:v>
                      </c:pt>
                      <c:pt idx="265">
                        <c:v>9.3937473044363031</c:v>
                      </c:pt>
                      <c:pt idx="266">
                        <c:v>9.3937473044363031</c:v>
                      </c:pt>
                      <c:pt idx="267">
                        <c:v>9.3937473044363031</c:v>
                      </c:pt>
                      <c:pt idx="268">
                        <c:v>9.3937473044363031</c:v>
                      </c:pt>
                      <c:pt idx="269">
                        <c:v>9.3937473044363031</c:v>
                      </c:pt>
                      <c:pt idx="270">
                        <c:v>9.3937473044363031</c:v>
                      </c:pt>
                      <c:pt idx="271">
                        <c:v>9.3937473044363031</c:v>
                      </c:pt>
                      <c:pt idx="272">
                        <c:v>9.3937473044363031</c:v>
                      </c:pt>
                      <c:pt idx="273">
                        <c:v>9.3937473044363031</c:v>
                      </c:pt>
                      <c:pt idx="274">
                        <c:v>9.3937473044363031</c:v>
                      </c:pt>
                      <c:pt idx="275">
                        <c:v>9.3937473044363031</c:v>
                      </c:pt>
                      <c:pt idx="276">
                        <c:v>9.3937473044363031</c:v>
                      </c:pt>
                      <c:pt idx="277">
                        <c:v>9.3937473044363031</c:v>
                      </c:pt>
                      <c:pt idx="278">
                        <c:v>9.3937473044363031</c:v>
                      </c:pt>
                      <c:pt idx="279">
                        <c:v>9.3937473044363031</c:v>
                      </c:pt>
                      <c:pt idx="280">
                        <c:v>9.3937473044363031</c:v>
                      </c:pt>
                      <c:pt idx="281">
                        <c:v>9.3937473044363031</c:v>
                      </c:pt>
                      <c:pt idx="282">
                        <c:v>9.3937473044363031</c:v>
                      </c:pt>
                      <c:pt idx="283">
                        <c:v>9.3937473044363031</c:v>
                      </c:pt>
                      <c:pt idx="284">
                        <c:v>9.3937473044363031</c:v>
                      </c:pt>
                      <c:pt idx="285">
                        <c:v>9.3937473044363031</c:v>
                      </c:pt>
                      <c:pt idx="286">
                        <c:v>9.3937473044363031</c:v>
                      </c:pt>
                      <c:pt idx="287">
                        <c:v>9.3937473044363031</c:v>
                      </c:pt>
                      <c:pt idx="288">
                        <c:v>9.3937473044363031</c:v>
                      </c:pt>
                      <c:pt idx="289">
                        <c:v>9.3937473044363031</c:v>
                      </c:pt>
                      <c:pt idx="290">
                        <c:v>9.3937473044363031</c:v>
                      </c:pt>
                      <c:pt idx="291">
                        <c:v>9.3937473044363031</c:v>
                      </c:pt>
                      <c:pt idx="292">
                        <c:v>9.3937473044363031</c:v>
                      </c:pt>
                      <c:pt idx="293">
                        <c:v>9.3937473044363031</c:v>
                      </c:pt>
                      <c:pt idx="294">
                        <c:v>9.3937473044363031</c:v>
                      </c:pt>
                      <c:pt idx="295">
                        <c:v>9.3937473044363031</c:v>
                      </c:pt>
                      <c:pt idx="296">
                        <c:v>9.3937473044363031</c:v>
                      </c:pt>
                      <c:pt idx="297">
                        <c:v>9.3937473044363031</c:v>
                      </c:pt>
                      <c:pt idx="298">
                        <c:v>9.3937473044363031</c:v>
                      </c:pt>
                      <c:pt idx="299">
                        <c:v>9.3937473044363031</c:v>
                      </c:pt>
                      <c:pt idx="300">
                        <c:v>9.3937473044363031</c:v>
                      </c:pt>
                      <c:pt idx="301">
                        <c:v>9.3937473044363031</c:v>
                      </c:pt>
                      <c:pt idx="302">
                        <c:v>9.3937473044363031</c:v>
                      </c:pt>
                      <c:pt idx="303">
                        <c:v>9.3937473044363031</c:v>
                      </c:pt>
                      <c:pt idx="304">
                        <c:v>9.3937473044363031</c:v>
                      </c:pt>
                      <c:pt idx="305">
                        <c:v>9.3937473044363031</c:v>
                      </c:pt>
                      <c:pt idx="306">
                        <c:v>9.3937473044363031</c:v>
                      </c:pt>
                      <c:pt idx="307">
                        <c:v>9.3937473044363031</c:v>
                      </c:pt>
                      <c:pt idx="308">
                        <c:v>9.3937473044363031</c:v>
                      </c:pt>
                      <c:pt idx="309">
                        <c:v>9.3937473044363031</c:v>
                      </c:pt>
                      <c:pt idx="310">
                        <c:v>9.3937473044363031</c:v>
                      </c:pt>
                      <c:pt idx="311">
                        <c:v>9.3937473044363031</c:v>
                      </c:pt>
                      <c:pt idx="312">
                        <c:v>9.3937473044363031</c:v>
                      </c:pt>
                      <c:pt idx="313">
                        <c:v>9.3937473044363031</c:v>
                      </c:pt>
                      <c:pt idx="314">
                        <c:v>9.3937473044363031</c:v>
                      </c:pt>
                      <c:pt idx="315">
                        <c:v>9.3937473044363031</c:v>
                      </c:pt>
                      <c:pt idx="316">
                        <c:v>9.3937473044363031</c:v>
                      </c:pt>
                      <c:pt idx="317">
                        <c:v>9.3937473044363031</c:v>
                      </c:pt>
                      <c:pt idx="318">
                        <c:v>9.3937473044363031</c:v>
                      </c:pt>
                      <c:pt idx="319">
                        <c:v>9.3937473044363031</c:v>
                      </c:pt>
                      <c:pt idx="320">
                        <c:v>9.3937473044363031</c:v>
                      </c:pt>
                      <c:pt idx="321">
                        <c:v>9.3937473044363031</c:v>
                      </c:pt>
                      <c:pt idx="322">
                        <c:v>9.3937473044363031</c:v>
                      </c:pt>
                      <c:pt idx="323">
                        <c:v>9.3937473044363031</c:v>
                      </c:pt>
                      <c:pt idx="324">
                        <c:v>9.3937473044363031</c:v>
                      </c:pt>
                      <c:pt idx="325">
                        <c:v>9.3937473044363031</c:v>
                      </c:pt>
                      <c:pt idx="326">
                        <c:v>9.3937473044363031</c:v>
                      </c:pt>
                      <c:pt idx="327">
                        <c:v>9.3937473044363031</c:v>
                      </c:pt>
                      <c:pt idx="328">
                        <c:v>9.3937473044363031</c:v>
                      </c:pt>
                      <c:pt idx="329">
                        <c:v>9.3937473044363031</c:v>
                      </c:pt>
                      <c:pt idx="330">
                        <c:v>9.3937473044363031</c:v>
                      </c:pt>
                      <c:pt idx="331">
                        <c:v>9.3937473044363031</c:v>
                      </c:pt>
                      <c:pt idx="332">
                        <c:v>9.3937473044363031</c:v>
                      </c:pt>
                      <c:pt idx="333">
                        <c:v>9.3937473044363031</c:v>
                      </c:pt>
                      <c:pt idx="334">
                        <c:v>9.3937473044363031</c:v>
                      </c:pt>
                      <c:pt idx="335">
                        <c:v>9.3937473044363031</c:v>
                      </c:pt>
                      <c:pt idx="336">
                        <c:v>9.3937473044363031</c:v>
                      </c:pt>
                      <c:pt idx="337">
                        <c:v>9.3937473044363031</c:v>
                      </c:pt>
                      <c:pt idx="338">
                        <c:v>9.3937473044363031</c:v>
                      </c:pt>
                      <c:pt idx="339">
                        <c:v>9.3937473044363031</c:v>
                      </c:pt>
                      <c:pt idx="340">
                        <c:v>9.3937473044363031</c:v>
                      </c:pt>
                      <c:pt idx="341">
                        <c:v>9.3937473044363031</c:v>
                      </c:pt>
                      <c:pt idx="342">
                        <c:v>9.3937473044363031</c:v>
                      </c:pt>
                      <c:pt idx="343">
                        <c:v>9.3937473044363031</c:v>
                      </c:pt>
                      <c:pt idx="344">
                        <c:v>9.3937473044363031</c:v>
                      </c:pt>
                      <c:pt idx="345">
                        <c:v>9.3937473044363031</c:v>
                      </c:pt>
                      <c:pt idx="346">
                        <c:v>9.3937473044363031</c:v>
                      </c:pt>
                      <c:pt idx="347">
                        <c:v>9.3937473044363031</c:v>
                      </c:pt>
                      <c:pt idx="348">
                        <c:v>9.3937473044363031</c:v>
                      </c:pt>
                      <c:pt idx="349">
                        <c:v>9.3937473044363031</c:v>
                      </c:pt>
                      <c:pt idx="350">
                        <c:v>9.3937473044363031</c:v>
                      </c:pt>
                      <c:pt idx="351">
                        <c:v>9.3937473044363031</c:v>
                      </c:pt>
                      <c:pt idx="352">
                        <c:v>9.3937473044363031</c:v>
                      </c:pt>
                      <c:pt idx="353">
                        <c:v>9.3937473044363031</c:v>
                      </c:pt>
                      <c:pt idx="354">
                        <c:v>9.3937473044363031</c:v>
                      </c:pt>
                      <c:pt idx="355">
                        <c:v>9.3937473044363031</c:v>
                      </c:pt>
                      <c:pt idx="356">
                        <c:v>9.3937473044363031</c:v>
                      </c:pt>
                      <c:pt idx="357">
                        <c:v>9.3937473044363031</c:v>
                      </c:pt>
                      <c:pt idx="358">
                        <c:v>9.3937473044363031</c:v>
                      </c:pt>
                      <c:pt idx="359">
                        <c:v>9.3937473044363031</c:v>
                      </c:pt>
                      <c:pt idx="360">
                        <c:v>9.3937473044363031</c:v>
                      </c:pt>
                      <c:pt idx="361">
                        <c:v>9.3937473044363031</c:v>
                      </c:pt>
                      <c:pt idx="362">
                        <c:v>9.3937473044363031</c:v>
                      </c:pt>
                      <c:pt idx="363">
                        <c:v>9.3937473044363031</c:v>
                      </c:pt>
                      <c:pt idx="364">
                        <c:v>9.3937473044363031</c:v>
                      </c:pt>
                      <c:pt idx="365">
                        <c:v>9.3937473044363031</c:v>
                      </c:pt>
                      <c:pt idx="366">
                        <c:v>9.3937473044363031</c:v>
                      </c:pt>
                      <c:pt idx="367">
                        <c:v>9.3937473044363031</c:v>
                      </c:pt>
                      <c:pt idx="368">
                        <c:v>9.3937473044363031</c:v>
                      </c:pt>
                      <c:pt idx="369">
                        <c:v>9.3937473044363031</c:v>
                      </c:pt>
                      <c:pt idx="370">
                        <c:v>9.3937473044363031</c:v>
                      </c:pt>
                      <c:pt idx="371">
                        <c:v>9.3937473044363031</c:v>
                      </c:pt>
                      <c:pt idx="372">
                        <c:v>9.3937473044363031</c:v>
                      </c:pt>
                      <c:pt idx="373">
                        <c:v>9.3937473044363031</c:v>
                      </c:pt>
                      <c:pt idx="374">
                        <c:v>9.3937473044363031</c:v>
                      </c:pt>
                      <c:pt idx="375">
                        <c:v>9.3937473044363031</c:v>
                      </c:pt>
                      <c:pt idx="376">
                        <c:v>9.3937473044363031</c:v>
                      </c:pt>
                      <c:pt idx="377">
                        <c:v>9.3937473044363031</c:v>
                      </c:pt>
                      <c:pt idx="378">
                        <c:v>9.3937473044363031</c:v>
                      </c:pt>
                      <c:pt idx="379">
                        <c:v>9.3937473044363031</c:v>
                      </c:pt>
                      <c:pt idx="380">
                        <c:v>9.3937473044363031</c:v>
                      </c:pt>
                      <c:pt idx="381">
                        <c:v>9.3937473044363031</c:v>
                      </c:pt>
                      <c:pt idx="382">
                        <c:v>9.3937473044363031</c:v>
                      </c:pt>
                      <c:pt idx="383">
                        <c:v>9.3937473044363031</c:v>
                      </c:pt>
                      <c:pt idx="384">
                        <c:v>9.3937473044363031</c:v>
                      </c:pt>
                      <c:pt idx="385">
                        <c:v>9.3937473044363031</c:v>
                      </c:pt>
                      <c:pt idx="386">
                        <c:v>9.3937473044363031</c:v>
                      </c:pt>
                      <c:pt idx="387">
                        <c:v>9.3937473044363031</c:v>
                      </c:pt>
                      <c:pt idx="388">
                        <c:v>9.3937473044363031</c:v>
                      </c:pt>
                      <c:pt idx="389">
                        <c:v>9.3937473044363031</c:v>
                      </c:pt>
                      <c:pt idx="390">
                        <c:v>9.3937473044363031</c:v>
                      </c:pt>
                      <c:pt idx="391">
                        <c:v>9.3937473044363031</c:v>
                      </c:pt>
                      <c:pt idx="392">
                        <c:v>9.3937473044363031</c:v>
                      </c:pt>
                      <c:pt idx="393">
                        <c:v>9.3937473044363031</c:v>
                      </c:pt>
                      <c:pt idx="394">
                        <c:v>9.3937473044363031</c:v>
                      </c:pt>
                      <c:pt idx="395">
                        <c:v>9.3937473044363031</c:v>
                      </c:pt>
                      <c:pt idx="396">
                        <c:v>9.3937473044363031</c:v>
                      </c:pt>
                      <c:pt idx="397">
                        <c:v>9.3937473044363031</c:v>
                      </c:pt>
                      <c:pt idx="398">
                        <c:v>9.3937473044363031</c:v>
                      </c:pt>
                      <c:pt idx="399">
                        <c:v>9.3937473044363031</c:v>
                      </c:pt>
                      <c:pt idx="400">
                        <c:v>9.3937473044363031</c:v>
                      </c:pt>
                      <c:pt idx="401">
                        <c:v>9.3937473044363031</c:v>
                      </c:pt>
                      <c:pt idx="402">
                        <c:v>9.3937473044363031</c:v>
                      </c:pt>
                      <c:pt idx="403">
                        <c:v>9.3937473044363031</c:v>
                      </c:pt>
                      <c:pt idx="404">
                        <c:v>9.3937473044363031</c:v>
                      </c:pt>
                      <c:pt idx="405">
                        <c:v>9.3937473044363031</c:v>
                      </c:pt>
                      <c:pt idx="406">
                        <c:v>9.3937473044363031</c:v>
                      </c:pt>
                      <c:pt idx="407">
                        <c:v>9.3937473044363031</c:v>
                      </c:pt>
                      <c:pt idx="408">
                        <c:v>9.3937473044363031</c:v>
                      </c:pt>
                      <c:pt idx="409">
                        <c:v>9.3937473044363031</c:v>
                      </c:pt>
                      <c:pt idx="410">
                        <c:v>9.3937473044363031</c:v>
                      </c:pt>
                      <c:pt idx="411">
                        <c:v>9.3937473044363031</c:v>
                      </c:pt>
                      <c:pt idx="412">
                        <c:v>9.3937473044363031</c:v>
                      </c:pt>
                      <c:pt idx="413">
                        <c:v>9.3937473044363031</c:v>
                      </c:pt>
                      <c:pt idx="414">
                        <c:v>9.3937473044363031</c:v>
                      </c:pt>
                      <c:pt idx="415">
                        <c:v>9.3937473044363031</c:v>
                      </c:pt>
                      <c:pt idx="416">
                        <c:v>9.3937473044363031</c:v>
                      </c:pt>
                      <c:pt idx="417">
                        <c:v>9.3937473044363031</c:v>
                      </c:pt>
                      <c:pt idx="418">
                        <c:v>9.3937473044363031</c:v>
                      </c:pt>
                      <c:pt idx="419">
                        <c:v>9.3937473044363031</c:v>
                      </c:pt>
                      <c:pt idx="420">
                        <c:v>9.3937473044363031</c:v>
                      </c:pt>
                      <c:pt idx="421">
                        <c:v>9.3937473044363031</c:v>
                      </c:pt>
                      <c:pt idx="422">
                        <c:v>9.3937473044363031</c:v>
                      </c:pt>
                      <c:pt idx="423">
                        <c:v>9.3937473044363031</c:v>
                      </c:pt>
                      <c:pt idx="424">
                        <c:v>9.3937473044363031</c:v>
                      </c:pt>
                      <c:pt idx="425">
                        <c:v>9.3937473044363031</c:v>
                      </c:pt>
                      <c:pt idx="426">
                        <c:v>9.3937473044363031</c:v>
                      </c:pt>
                      <c:pt idx="427">
                        <c:v>9.3937473044363031</c:v>
                      </c:pt>
                      <c:pt idx="428">
                        <c:v>9.3937473044363031</c:v>
                      </c:pt>
                      <c:pt idx="429">
                        <c:v>9.3937473044363031</c:v>
                      </c:pt>
                      <c:pt idx="430">
                        <c:v>9.3937473044363031</c:v>
                      </c:pt>
                      <c:pt idx="431">
                        <c:v>9.3937473044363031</c:v>
                      </c:pt>
                      <c:pt idx="432">
                        <c:v>9.3937473044363031</c:v>
                      </c:pt>
                      <c:pt idx="433">
                        <c:v>9.3937473044363031</c:v>
                      </c:pt>
                      <c:pt idx="434">
                        <c:v>9.3937473044363031</c:v>
                      </c:pt>
                      <c:pt idx="435">
                        <c:v>9.3937473044363031</c:v>
                      </c:pt>
                      <c:pt idx="436">
                        <c:v>9.3937473044363031</c:v>
                      </c:pt>
                      <c:pt idx="437">
                        <c:v>9.3937473044363031</c:v>
                      </c:pt>
                      <c:pt idx="438">
                        <c:v>9.3937473044363031</c:v>
                      </c:pt>
                      <c:pt idx="439">
                        <c:v>9.3937473044363031</c:v>
                      </c:pt>
                      <c:pt idx="440">
                        <c:v>9.3937473044363031</c:v>
                      </c:pt>
                      <c:pt idx="441">
                        <c:v>9.3937473044363031</c:v>
                      </c:pt>
                      <c:pt idx="442">
                        <c:v>9.3937473044363031</c:v>
                      </c:pt>
                      <c:pt idx="443">
                        <c:v>9.3937473044363031</c:v>
                      </c:pt>
                      <c:pt idx="444">
                        <c:v>9.3937473044363031</c:v>
                      </c:pt>
                      <c:pt idx="445">
                        <c:v>9.3937473044363031</c:v>
                      </c:pt>
                      <c:pt idx="446">
                        <c:v>9.3937473044363031</c:v>
                      </c:pt>
                      <c:pt idx="447">
                        <c:v>9.3937473044363031</c:v>
                      </c:pt>
                      <c:pt idx="448">
                        <c:v>9.3937473044363031</c:v>
                      </c:pt>
                      <c:pt idx="449">
                        <c:v>9.3937473044363031</c:v>
                      </c:pt>
                      <c:pt idx="450">
                        <c:v>9.3937473044363031</c:v>
                      </c:pt>
                      <c:pt idx="451">
                        <c:v>9.3937473044363031</c:v>
                      </c:pt>
                      <c:pt idx="452">
                        <c:v>9.3937473044363031</c:v>
                      </c:pt>
                      <c:pt idx="453">
                        <c:v>9.3937473044363031</c:v>
                      </c:pt>
                      <c:pt idx="454">
                        <c:v>9.3937473044363031</c:v>
                      </c:pt>
                      <c:pt idx="455">
                        <c:v>9.3937473044363031</c:v>
                      </c:pt>
                      <c:pt idx="456">
                        <c:v>9.3937473044363031</c:v>
                      </c:pt>
                      <c:pt idx="457">
                        <c:v>9.3937473044363031</c:v>
                      </c:pt>
                      <c:pt idx="458">
                        <c:v>9.3937473044363031</c:v>
                      </c:pt>
                      <c:pt idx="459">
                        <c:v>9.3937473044363031</c:v>
                      </c:pt>
                      <c:pt idx="460">
                        <c:v>9.3937473044363031</c:v>
                      </c:pt>
                      <c:pt idx="461">
                        <c:v>9.3937473044363031</c:v>
                      </c:pt>
                      <c:pt idx="462">
                        <c:v>9.3937473044363031</c:v>
                      </c:pt>
                      <c:pt idx="463">
                        <c:v>9.3937473044363031</c:v>
                      </c:pt>
                      <c:pt idx="464">
                        <c:v>9.3937473044363031</c:v>
                      </c:pt>
                      <c:pt idx="465">
                        <c:v>9.3937473044363031</c:v>
                      </c:pt>
                      <c:pt idx="466">
                        <c:v>9.3937473044363031</c:v>
                      </c:pt>
                      <c:pt idx="467">
                        <c:v>9.3937473044363031</c:v>
                      </c:pt>
                      <c:pt idx="468">
                        <c:v>9.3937473044363031</c:v>
                      </c:pt>
                      <c:pt idx="469">
                        <c:v>9.3937473044363031</c:v>
                      </c:pt>
                      <c:pt idx="470">
                        <c:v>9.3937473044363031</c:v>
                      </c:pt>
                      <c:pt idx="471">
                        <c:v>9.3937473044363031</c:v>
                      </c:pt>
                      <c:pt idx="472">
                        <c:v>9.3937473044363031</c:v>
                      </c:pt>
                      <c:pt idx="473">
                        <c:v>9.3937473044363031</c:v>
                      </c:pt>
                      <c:pt idx="474">
                        <c:v>9.3937473044363031</c:v>
                      </c:pt>
                      <c:pt idx="475">
                        <c:v>9.3937473044363031</c:v>
                      </c:pt>
                      <c:pt idx="476">
                        <c:v>9.3937473044363031</c:v>
                      </c:pt>
                      <c:pt idx="477">
                        <c:v>9.3937473044363031</c:v>
                      </c:pt>
                      <c:pt idx="478">
                        <c:v>9.3937473044363031</c:v>
                      </c:pt>
                      <c:pt idx="479">
                        <c:v>9.3937473044363031</c:v>
                      </c:pt>
                      <c:pt idx="480">
                        <c:v>9.3937473044363031</c:v>
                      </c:pt>
                      <c:pt idx="481">
                        <c:v>9.3937473044363031</c:v>
                      </c:pt>
                      <c:pt idx="482">
                        <c:v>9.3937473044363031</c:v>
                      </c:pt>
                      <c:pt idx="483">
                        <c:v>9.3937473044363031</c:v>
                      </c:pt>
                      <c:pt idx="484">
                        <c:v>9.3937473044363031</c:v>
                      </c:pt>
                      <c:pt idx="485">
                        <c:v>9.3937473044363031</c:v>
                      </c:pt>
                      <c:pt idx="486">
                        <c:v>9.3937473044363031</c:v>
                      </c:pt>
                      <c:pt idx="487">
                        <c:v>9.3937473044363031</c:v>
                      </c:pt>
                      <c:pt idx="488">
                        <c:v>9.3937473044363031</c:v>
                      </c:pt>
                      <c:pt idx="489">
                        <c:v>9.3937473044363031</c:v>
                      </c:pt>
                      <c:pt idx="490">
                        <c:v>9.3937473044363031</c:v>
                      </c:pt>
                      <c:pt idx="491">
                        <c:v>9.3937473044363031</c:v>
                      </c:pt>
                      <c:pt idx="492">
                        <c:v>9.3937473044363031</c:v>
                      </c:pt>
                      <c:pt idx="493">
                        <c:v>9.3937473044363031</c:v>
                      </c:pt>
                      <c:pt idx="494">
                        <c:v>9.3937473044363031</c:v>
                      </c:pt>
                      <c:pt idx="495">
                        <c:v>9.3937473044363031</c:v>
                      </c:pt>
                      <c:pt idx="496">
                        <c:v>9.3937473044363031</c:v>
                      </c:pt>
                      <c:pt idx="497">
                        <c:v>9.3937473044363031</c:v>
                      </c:pt>
                      <c:pt idx="498">
                        <c:v>9.3937473044363031</c:v>
                      </c:pt>
                      <c:pt idx="499">
                        <c:v>9.3937473044363031</c:v>
                      </c:pt>
                      <c:pt idx="500">
                        <c:v>9.3937473044363031</c:v>
                      </c:pt>
                      <c:pt idx="501">
                        <c:v>9.3937473044363031</c:v>
                      </c:pt>
                      <c:pt idx="502">
                        <c:v>9.3937473044363031</c:v>
                      </c:pt>
                      <c:pt idx="503">
                        <c:v>9.3937473044363031</c:v>
                      </c:pt>
                      <c:pt idx="504">
                        <c:v>9.3937473044363031</c:v>
                      </c:pt>
                      <c:pt idx="505">
                        <c:v>9.3937473044363031</c:v>
                      </c:pt>
                      <c:pt idx="506">
                        <c:v>9.3937473044363031</c:v>
                      </c:pt>
                      <c:pt idx="507">
                        <c:v>9.3937473044363031</c:v>
                      </c:pt>
                      <c:pt idx="508">
                        <c:v>9.3937473044363031</c:v>
                      </c:pt>
                      <c:pt idx="509">
                        <c:v>9.3937473044363031</c:v>
                      </c:pt>
                      <c:pt idx="510">
                        <c:v>9.3937473044363031</c:v>
                      </c:pt>
                      <c:pt idx="511">
                        <c:v>9.3937473044363031</c:v>
                      </c:pt>
                      <c:pt idx="512">
                        <c:v>9.3937473044363031</c:v>
                      </c:pt>
                      <c:pt idx="513">
                        <c:v>9.3937473044363031</c:v>
                      </c:pt>
                      <c:pt idx="514">
                        <c:v>9.3937473044363031</c:v>
                      </c:pt>
                      <c:pt idx="515">
                        <c:v>9.3937473044363031</c:v>
                      </c:pt>
                      <c:pt idx="516">
                        <c:v>9.3937473044363031</c:v>
                      </c:pt>
                      <c:pt idx="517">
                        <c:v>9.3937473044363031</c:v>
                      </c:pt>
                      <c:pt idx="518">
                        <c:v>9.3937473044363031</c:v>
                      </c:pt>
                      <c:pt idx="519">
                        <c:v>9.3937473044363031</c:v>
                      </c:pt>
                      <c:pt idx="520">
                        <c:v>9.3937473044363031</c:v>
                      </c:pt>
                      <c:pt idx="521">
                        <c:v>9.3937473044363031</c:v>
                      </c:pt>
                      <c:pt idx="522">
                        <c:v>9.3937473044363031</c:v>
                      </c:pt>
                      <c:pt idx="523">
                        <c:v>9.3937473044363031</c:v>
                      </c:pt>
                      <c:pt idx="524">
                        <c:v>9.3937473044363031</c:v>
                      </c:pt>
                      <c:pt idx="525">
                        <c:v>9.3937473044363031</c:v>
                      </c:pt>
                      <c:pt idx="526">
                        <c:v>9.3937473044363031</c:v>
                      </c:pt>
                      <c:pt idx="527">
                        <c:v>9.3937473044363031</c:v>
                      </c:pt>
                      <c:pt idx="528">
                        <c:v>9.3937473044363031</c:v>
                      </c:pt>
                      <c:pt idx="529">
                        <c:v>9.3937473044363031</c:v>
                      </c:pt>
                      <c:pt idx="530">
                        <c:v>9.3937473044363031</c:v>
                      </c:pt>
                      <c:pt idx="531">
                        <c:v>9.3937473044363031</c:v>
                      </c:pt>
                      <c:pt idx="532">
                        <c:v>9.3937473044363031</c:v>
                      </c:pt>
                      <c:pt idx="533">
                        <c:v>9.3937473044363031</c:v>
                      </c:pt>
                      <c:pt idx="534">
                        <c:v>9.3937473044363031</c:v>
                      </c:pt>
                      <c:pt idx="535">
                        <c:v>9.3937473044363031</c:v>
                      </c:pt>
                      <c:pt idx="536">
                        <c:v>9.3937473044363031</c:v>
                      </c:pt>
                      <c:pt idx="537">
                        <c:v>9.3937473044363031</c:v>
                      </c:pt>
                      <c:pt idx="538">
                        <c:v>9.3937473044363031</c:v>
                      </c:pt>
                      <c:pt idx="539">
                        <c:v>9.3937473044363031</c:v>
                      </c:pt>
                      <c:pt idx="540">
                        <c:v>9.3937473044363031</c:v>
                      </c:pt>
                      <c:pt idx="541">
                        <c:v>9.3937473044363031</c:v>
                      </c:pt>
                      <c:pt idx="542">
                        <c:v>9.3937473044363031</c:v>
                      </c:pt>
                      <c:pt idx="543">
                        <c:v>9.3937473044363031</c:v>
                      </c:pt>
                      <c:pt idx="544">
                        <c:v>9.3937473044363031</c:v>
                      </c:pt>
                      <c:pt idx="545">
                        <c:v>9.3937473044363031</c:v>
                      </c:pt>
                      <c:pt idx="546">
                        <c:v>9.3937473044363031</c:v>
                      </c:pt>
                      <c:pt idx="547">
                        <c:v>9.3937473044363031</c:v>
                      </c:pt>
                      <c:pt idx="548">
                        <c:v>9.3937473044363031</c:v>
                      </c:pt>
                      <c:pt idx="549">
                        <c:v>9.3937473044363031</c:v>
                      </c:pt>
                      <c:pt idx="550">
                        <c:v>9.3937473044363031</c:v>
                      </c:pt>
                      <c:pt idx="551">
                        <c:v>9.3937473044363031</c:v>
                      </c:pt>
                      <c:pt idx="552">
                        <c:v>9.3937473044363031</c:v>
                      </c:pt>
                      <c:pt idx="553">
                        <c:v>9.3937473044363031</c:v>
                      </c:pt>
                      <c:pt idx="554">
                        <c:v>9.3937473044363031</c:v>
                      </c:pt>
                      <c:pt idx="555">
                        <c:v>9.3937473044363031</c:v>
                      </c:pt>
                      <c:pt idx="556">
                        <c:v>9.3937473044363031</c:v>
                      </c:pt>
                      <c:pt idx="557">
                        <c:v>9.3937473044363031</c:v>
                      </c:pt>
                      <c:pt idx="558">
                        <c:v>9.3937473044363031</c:v>
                      </c:pt>
                      <c:pt idx="559">
                        <c:v>9.3937473044363031</c:v>
                      </c:pt>
                      <c:pt idx="560">
                        <c:v>9.3937473044363031</c:v>
                      </c:pt>
                      <c:pt idx="561">
                        <c:v>9.3937473044363031</c:v>
                      </c:pt>
                      <c:pt idx="562">
                        <c:v>9.3937473044363031</c:v>
                      </c:pt>
                      <c:pt idx="563">
                        <c:v>9.3937473044363031</c:v>
                      </c:pt>
                      <c:pt idx="564">
                        <c:v>9.3937473044363031</c:v>
                      </c:pt>
                      <c:pt idx="565">
                        <c:v>9.3937473044363031</c:v>
                      </c:pt>
                      <c:pt idx="566">
                        <c:v>9.3937473044363031</c:v>
                      </c:pt>
                      <c:pt idx="567">
                        <c:v>9.3937473044363031</c:v>
                      </c:pt>
                      <c:pt idx="568">
                        <c:v>9.3937473044363031</c:v>
                      </c:pt>
                      <c:pt idx="569">
                        <c:v>9.3937473044363031</c:v>
                      </c:pt>
                      <c:pt idx="570">
                        <c:v>9.3937473044363031</c:v>
                      </c:pt>
                      <c:pt idx="571">
                        <c:v>9.3937473044363031</c:v>
                      </c:pt>
                      <c:pt idx="572">
                        <c:v>9.3937473044363031</c:v>
                      </c:pt>
                      <c:pt idx="573">
                        <c:v>9.3937473044363031</c:v>
                      </c:pt>
                      <c:pt idx="574">
                        <c:v>9.3937473044363031</c:v>
                      </c:pt>
                      <c:pt idx="575">
                        <c:v>9.3937473044363031</c:v>
                      </c:pt>
                      <c:pt idx="576">
                        <c:v>9.3937473044363031</c:v>
                      </c:pt>
                      <c:pt idx="577">
                        <c:v>9.3937473044363031</c:v>
                      </c:pt>
                      <c:pt idx="578">
                        <c:v>9.3937473044363031</c:v>
                      </c:pt>
                      <c:pt idx="579">
                        <c:v>9.3937473044363031</c:v>
                      </c:pt>
                      <c:pt idx="580">
                        <c:v>9.3937473044363031</c:v>
                      </c:pt>
                      <c:pt idx="581">
                        <c:v>9.3937473044363031</c:v>
                      </c:pt>
                      <c:pt idx="582">
                        <c:v>9.3937473044363031</c:v>
                      </c:pt>
                      <c:pt idx="583">
                        <c:v>9.3937473044363031</c:v>
                      </c:pt>
                      <c:pt idx="584">
                        <c:v>9.3937473044363031</c:v>
                      </c:pt>
                      <c:pt idx="585">
                        <c:v>9.3937473044363031</c:v>
                      </c:pt>
                      <c:pt idx="586">
                        <c:v>9.3937473044363031</c:v>
                      </c:pt>
                      <c:pt idx="587">
                        <c:v>9.3937473044363031</c:v>
                      </c:pt>
                      <c:pt idx="588">
                        <c:v>9.3937473044363031</c:v>
                      </c:pt>
                      <c:pt idx="589">
                        <c:v>9.3937473044363031</c:v>
                      </c:pt>
                      <c:pt idx="590">
                        <c:v>9.3937473044363031</c:v>
                      </c:pt>
                      <c:pt idx="591">
                        <c:v>9.3937473044363031</c:v>
                      </c:pt>
                      <c:pt idx="592">
                        <c:v>9.3937473044363031</c:v>
                      </c:pt>
                      <c:pt idx="593">
                        <c:v>9.3937473044363031</c:v>
                      </c:pt>
                      <c:pt idx="594">
                        <c:v>9.3937473044363031</c:v>
                      </c:pt>
                      <c:pt idx="595">
                        <c:v>9.3937473044363031</c:v>
                      </c:pt>
                      <c:pt idx="596">
                        <c:v>9.3937473044363031</c:v>
                      </c:pt>
                      <c:pt idx="597">
                        <c:v>9.3937473044363031</c:v>
                      </c:pt>
                      <c:pt idx="598">
                        <c:v>9.3937473044363031</c:v>
                      </c:pt>
                      <c:pt idx="599">
                        <c:v>9.3937473044363031</c:v>
                      </c:pt>
                      <c:pt idx="600">
                        <c:v>9.3937473044363031</c:v>
                      </c:pt>
                      <c:pt idx="601">
                        <c:v>9.3937473044363031</c:v>
                      </c:pt>
                      <c:pt idx="602">
                        <c:v>9.3937473044363031</c:v>
                      </c:pt>
                      <c:pt idx="603">
                        <c:v>9.3937473044363031</c:v>
                      </c:pt>
                      <c:pt idx="604">
                        <c:v>9.3937473044363031</c:v>
                      </c:pt>
                      <c:pt idx="605">
                        <c:v>9.3937473044363031</c:v>
                      </c:pt>
                      <c:pt idx="606">
                        <c:v>9.3937473044363031</c:v>
                      </c:pt>
                      <c:pt idx="607">
                        <c:v>9.3937473044363031</c:v>
                      </c:pt>
                      <c:pt idx="608">
                        <c:v>9.3937473044363031</c:v>
                      </c:pt>
                      <c:pt idx="609">
                        <c:v>9.3937473044363031</c:v>
                      </c:pt>
                      <c:pt idx="610">
                        <c:v>9.3937473044363031</c:v>
                      </c:pt>
                      <c:pt idx="611">
                        <c:v>9.3937473044363031</c:v>
                      </c:pt>
                      <c:pt idx="612">
                        <c:v>9.3937473044363031</c:v>
                      </c:pt>
                      <c:pt idx="613">
                        <c:v>9.3937473044363031</c:v>
                      </c:pt>
                      <c:pt idx="614">
                        <c:v>9.3937473044363031</c:v>
                      </c:pt>
                      <c:pt idx="615">
                        <c:v>9.3937473044363031</c:v>
                      </c:pt>
                      <c:pt idx="616">
                        <c:v>9.3937473044363031</c:v>
                      </c:pt>
                      <c:pt idx="617">
                        <c:v>9.3937473044363031</c:v>
                      </c:pt>
                      <c:pt idx="618">
                        <c:v>9.3937473044363031</c:v>
                      </c:pt>
                      <c:pt idx="619">
                        <c:v>9.3937473044363031</c:v>
                      </c:pt>
                      <c:pt idx="620">
                        <c:v>9.3937473044363031</c:v>
                      </c:pt>
                      <c:pt idx="621">
                        <c:v>9.3937473044363031</c:v>
                      </c:pt>
                      <c:pt idx="622">
                        <c:v>9.3937473044363031</c:v>
                      </c:pt>
                      <c:pt idx="623">
                        <c:v>9.3937473044363031</c:v>
                      </c:pt>
                      <c:pt idx="624">
                        <c:v>9.3937473044363031</c:v>
                      </c:pt>
                      <c:pt idx="625">
                        <c:v>9.3937473044363031</c:v>
                      </c:pt>
                      <c:pt idx="626">
                        <c:v>9.3937473044363031</c:v>
                      </c:pt>
                      <c:pt idx="627">
                        <c:v>9.3937473044363031</c:v>
                      </c:pt>
                      <c:pt idx="628">
                        <c:v>9.3937473044363031</c:v>
                      </c:pt>
                      <c:pt idx="629">
                        <c:v>9.3937473044363031</c:v>
                      </c:pt>
                      <c:pt idx="630">
                        <c:v>9.3937473044363031</c:v>
                      </c:pt>
                      <c:pt idx="631">
                        <c:v>9.3937473044363031</c:v>
                      </c:pt>
                      <c:pt idx="632">
                        <c:v>9.3937473044363031</c:v>
                      </c:pt>
                      <c:pt idx="633">
                        <c:v>9.3937473044363031</c:v>
                      </c:pt>
                      <c:pt idx="634">
                        <c:v>9.3937473044363031</c:v>
                      </c:pt>
                      <c:pt idx="635">
                        <c:v>9.3937473044363031</c:v>
                      </c:pt>
                      <c:pt idx="636">
                        <c:v>9.3937473044363031</c:v>
                      </c:pt>
                      <c:pt idx="637">
                        <c:v>9.3937473044363031</c:v>
                      </c:pt>
                      <c:pt idx="638">
                        <c:v>9.3937473044363031</c:v>
                      </c:pt>
                      <c:pt idx="639">
                        <c:v>9.3937473044363031</c:v>
                      </c:pt>
                      <c:pt idx="640">
                        <c:v>9.3937473044363031</c:v>
                      </c:pt>
                      <c:pt idx="641">
                        <c:v>9.3937473044363031</c:v>
                      </c:pt>
                      <c:pt idx="642">
                        <c:v>9.3937473044363031</c:v>
                      </c:pt>
                      <c:pt idx="643">
                        <c:v>9.3937473044363031</c:v>
                      </c:pt>
                      <c:pt idx="644">
                        <c:v>9.3937473044363031</c:v>
                      </c:pt>
                      <c:pt idx="645">
                        <c:v>9.3937473044363031</c:v>
                      </c:pt>
                      <c:pt idx="646">
                        <c:v>9.3937473044363031</c:v>
                      </c:pt>
                      <c:pt idx="647">
                        <c:v>9.3937473044363031</c:v>
                      </c:pt>
                      <c:pt idx="648">
                        <c:v>9.3937473044363031</c:v>
                      </c:pt>
                      <c:pt idx="649">
                        <c:v>9.3937473044363031</c:v>
                      </c:pt>
                      <c:pt idx="650">
                        <c:v>9.3937473044363031</c:v>
                      </c:pt>
                      <c:pt idx="651">
                        <c:v>9.3937473044363031</c:v>
                      </c:pt>
                      <c:pt idx="652">
                        <c:v>9.3937473044363031</c:v>
                      </c:pt>
                      <c:pt idx="653">
                        <c:v>9.3937473044363031</c:v>
                      </c:pt>
                      <c:pt idx="654">
                        <c:v>9.3937473044363031</c:v>
                      </c:pt>
                      <c:pt idx="655">
                        <c:v>9.3937473044363031</c:v>
                      </c:pt>
                      <c:pt idx="656">
                        <c:v>9.3937473044363031</c:v>
                      </c:pt>
                      <c:pt idx="657">
                        <c:v>9.3937473044363031</c:v>
                      </c:pt>
                      <c:pt idx="658">
                        <c:v>9.3937473044363031</c:v>
                      </c:pt>
                      <c:pt idx="659">
                        <c:v>9.3937473044363031</c:v>
                      </c:pt>
                      <c:pt idx="660">
                        <c:v>9.3937473044363031</c:v>
                      </c:pt>
                      <c:pt idx="661">
                        <c:v>9.3937473044363031</c:v>
                      </c:pt>
                      <c:pt idx="662">
                        <c:v>9.3937473044363031</c:v>
                      </c:pt>
                      <c:pt idx="663">
                        <c:v>9.3937473044363031</c:v>
                      </c:pt>
                      <c:pt idx="664">
                        <c:v>9.3937473044363031</c:v>
                      </c:pt>
                      <c:pt idx="665">
                        <c:v>9.3937473044363031</c:v>
                      </c:pt>
                      <c:pt idx="666">
                        <c:v>9.3937473044363031</c:v>
                      </c:pt>
                      <c:pt idx="667">
                        <c:v>9.3937473044363031</c:v>
                      </c:pt>
                      <c:pt idx="668">
                        <c:v>9.3937473044363031</c:v>
                      </c:pt>
                      <c:pt idx="669">
                        <c:v>9.3937473044363031</c:v>
                      </c:pt>
                      <c:pt idx="670">
                        <c:v>9.3937473044363031</c:v>
                      </c:pt>
                      <c:pt idx="671">
                        <c:v>9.3937473044363031</c:v>
                      </c:pt>
                      <c:pt idx="672">
                        <c:v>9.3937473044363031</c:v>
                      </c:pt>
                      <c:pt idx="673">
                        <c:v>9.3937473044363031</c:v>
                      </c:pt>
                      <c:pt idx="674">
                        <c:v>9.3937473044363031</c:v>
                      </c:pt>
                      <c:pt idx="675">
                        <c:v>9.3937473044363031</c:v>
                      </c:pt>
                      <c:pt idx="676">
                        <c:v>9.3937473044363031</c:v>
                      </c:pt>
                      <c:pt idx="677">
                        <c:v>9.3937473044363031</c:v>
                      </c:pt>
                      <c:pt idx="678">
                        <c:v>9.3937473044363031</c:v>
                      </c:pt>
                      <c:pt idx="679">
                        <c:v>9.3937473044363031</c:v>
                      </c:pt>
                      <c:pt idx="680">
                        <c:v>9.3937473044363031</c:v>
                      </c:pt>
                      <c:pt idx="681">
                        <c:v>9.3937473044363031</c:v>
                      </c:pt>
                      <c:pt idx="682">
                        <c:v>9.3937473044363031</c:v>
                      </c:pt>
                      <c:pt idx="683">
                        <c:v>9.3937473044363031</c:v>
                      </c:pt>
                      <c:pt idx="684">
                        <c:v>9.3937473044363031</c:v>
                      </c:pt>
                      <c:pt idx="685">
                        <c:v>9.3937473044363031</c:v>
                      </c:pt>
                      <c:pt idx="686">
                        <c:v>9.3937473044363031</c:v>
                      </c:pt>
                      <c:pt idx="687">
                        <c:v>9.3937473044363031</c:v>
                      </c:pt>
                      <c:pt idx="688">
                        <c:v>9.3937473044363031</c:v>
                      </c:pt>
                      <c:pt idx="689">
                        <c:v>9.3937473044363031</c:v>
                      </c:pt>
                      <c:pt idx="690">
                        <c:v>9.3937473044363031</c:v>
                      </c:pt>
                      <c:pt idx="691">
                        <c:v>9.3937473044363031</c:v>
                      </c:pt>
                      <c:pt idx="692">
                        <c:v>9.3937473044363031</c:v>
                      </c:pt>
                      <c:pt idx="693">
                        <c:v>9.3937473044363031</c:v>
                      </c:pt>
                      <c:pt idx="694">
                        <c:v>9.3937473044363031</c:v>
                      </c:pt>
                      <c:pt idx="695">
                        <c:v>9.3937473044363031</c:v>
                      </c:pt>
                      <c:pt idx="696">
                        <c:v>9.3937473044363031</c:v>
                      </c:pt>
                      <c:pt idx="697">
                        <c:v>9.3937473044363031</c:v>
                      </c:pt>
                      <c:pt idx="698">
                        <c:v>9.3937473044363031</c:v>
                      </c:pt>
                      <c:pt idx="699">
                        <c:v>9.3937473044363031</c:v>
                      </c:pt>
                      <c:pt idx="700">
                        <c:v>9.3937473044363031</c:v>
                      </c:pt>
                      <c:pt idx="701">
                        <c:v>9.3937473044363031</c:v>
                      </c:pt>
                      <c:pt idx="702">
                        <c:v>9.3937473044363031</c:v>
                      </c:pt>
                      <c:pt idx="703">
                        <c:v>9.3937473044363031</c:v>
                      </c:pt>
                      <c:pt idx="704">
                        <c:v>9.3937473044363031</c:v>
                      </c:pt>
                      <c:pt idx="705">
                        <c:v>9.3937473044363031</c:v>
                      </c:pt>
                      <c:pt idx="706">
                        <c:v>9.3937473044363031</c:v>
                      </c:pt>
                      <c:pt idx="707">
                        <c:v>9.3937473044363031</c:v>
                      </c:pt>
                      <c:pt idx="708">
                        <c:v>9.3937473044363031</c:v>
                      </c:pt>
                      <c:pt idx="709">
                        <c:v>9.3937473044363031</c:v>
                      </c:pt>
                      <c:pt idx="710">
                        <c:v>9.3937473044363031</c:v>
                      </c:pt>
                      <c:pt idx="711">
                        <c:v>9.3937473044363031</c:v>
                      </c:pt>
                      <c:pt idx="712">
                        <c:v>9.3937473044363031</c:v>
                      </c:pt>
                      <c:pt idx="713">
                        <c:v>9.3937473044363031</c:v>
                      </c:pt>
                      <c:pt idx="714">
                        <c:v>9.3937473044363031</c:v>
                      </c:pt>
                      <c:pt idx="715">
                        <c:v>9.3937473044363031</c:v>
                      </c:pt>
                      <c:pt idx="716">
                        <c:v>9.3937473044363031</c:v>
                      </c:pt>
                      <c:pt idx="717">
                        <c:v>9.3937473044363031</c:v>
                      </c:pt>
                      <c:pt idx="718">
                        <c:v>9.3937473044363031</c:v>
                      </c:pt>
                      <c:pt idx="719">
                        <c:v>9.3937473044363031</c:v>
                      </c:pt>
                      <c:pt idx="720">
                        <c:v>9.3937473044363031</c:v>
                      </c:pt>
                      <c:pt idx="721">
                        <c:v>9.3937473044363031</c:v>
                      </c:pt>
                      <c:pt idx="722">
                        <c:v>9.3937473044363031</c:v>
                      </c:pt>
                      <c:pt idx="723">
                        <c:v>9.3937473044363031</c:v>
                      </c:pt>
                      <c:pt idx="724">
                        <c:v>9.3937473044363031</c:v>
                      </c:pt>
                      <c:pt idx="725">
                        <c:v>9.3937473044363031</c:v>
                      </c:pt>
                      <c:pt idx="726">
                        <c:v>9.3937473044363031</c:v>
                      </c:pt>
                      <c:pt idx="727">
                        <c:v>9.3937473044363031</c:v>
                      </c:pt>
                      <c:pt idx="728">
                        <c:v>9.3937473044363031</c:v>
                      </c:pt>
                      <c:pt idx="729">
                        <c:v>9.3937473044363031</c:v>
                      </c:pt>
                      <c:pt idx="730">
                        <c:v>9.3937473044363031</c:v>
                      </c:pt>
                      <c:pt idx="731">
                        <c:v>9.3937473044363031</c:v>
                      </c:pt>
                      <c:pt idx="732">
                        <c:v>9.3937473044363031</c:v>
                      </c:pt>
                      <c:pt idx="733">
                        <c:v>9.3937473044363031</c:v>
                      </c:pt>
                      <c:pt idx="734">
                        <c:v>9.3937473044363031</c:v>
                      </c:pt>
                      <c:pt idx="735">
                        <c:v>9.3937473044363031</c:v>
                      </c:pt>
                      <c:pt idx="736">
                        <c:v>9.3937473044363031</c:v>
                      </c:pt>
                      <c:pt idx="737">
                        <c:v>9.3937473044363031</c:v>
                      </c:pt>
                      <c:pt idx="738">
                        <c:v>9.3937473044363031</c:v>
                      </c:pt>
                      <c:pt idx="739">
                        <c:v>9.3937473044363031</c:v>
                      </c:pt>
                      <c:pt idx="740">
                        <c:v>9.3937473044363031</c:v>
                      </c:pt>
                      <c:pt idx="741">
                        <c:v>9.3937473044363031</c:v>
                      </c:pt>
                      <c:pt idx="742">
                        <c:v>9.3937473044363031</c:v>
                      </c:pt>
                      <c:pt idx="743">
                        <c:v>9.3937473044363031</c:v>
                      </c:pt>
                      <c:pt idx="744">
                        <c:v>9.3937473044363031</c:v>
                      </c:pt>
                      <c:pt idx="745">
                        <c:v>9.3937473044363031</c:v>
                      </c:pt>
                      <c:pt idx="746">
                        <c:v>9.3937473044363031</c:v>
                      </c:pt>
                      <c:pt idx="747">
                        <c:v>9.3937473044363031</c:v>
                      </c:pt>
                      <c:pt idx="748">
                        <c:v>9.3937473044363031</c:v>
                      </c:pt>
                      <c:pt idx="749">
                        <c:v>9.3937473044363031</c:v>
                      </c:pt>
                      <c:pt idx="750">
                        <c:v>9.3937473044363031</c:v>
                      </c:pt>
                      <c:pt idx="751">
                        <c:v>9.3937473044363031</c:v>
                      </c:pt>
                      <c:pt idx="752">
                        <c:v>9.3937473044363031</c:v>
                      </c:pt>
                      <c:pt idx="753">
                        <c:v>9.3937473044363031</c:v>
                      </c:pt>
                      <c:pt idx="754">
                        <c:v>9.3937473044363031</c:v>
                      </c:pt>
                      <c:pt idx="755">
                        <c:v>9.3937473044363031</c:v>
                      </c:pt>
                      <c:pt idx="756">
                        <c:v>9.3937473044363031</c:v>
                      </c:pt>
                      <c:pt idx="757">
                        <c:v>9.3937473044363031</c:v>
                      </c:pt>
                      <c:pt idx="758">
                        <c:v>9.3937473044363031</c:v>
                      </c:pt>
                      <c:pt idx="759">
                        <c:v>9.3937473044363031</c:v>
                      </c:pt>
                      <c:pt idx="760">
                        <c:v>9.3937473044363031</c:v>
                      </c:pt>
                      <c:pt idx="761">
                        <c:v>9.3937473044363031</c:v>
                      </c:pt>
                      <c:pt idx="762">
                        <c:v>9.3937473044363031</c:v>
                      </c:pt>
                      <c:pt idx="763">
                        <c:v>9.3937473044363031</c:v>
                      </c:pt>
                      <c:pt idx="764">
                        <c:v>9.3937473044363031</c:v>
                      </c:pt>
                      <c:pt idx="765">
                        <c:v>9.3937473044363031</c:v>
                      </c:pt>
                      <c:pt idx="766">
                        <c:v>9.3937473044363031</c:v>
                      </c:pt>
                      <c:pt idx="767">
                        <c:v>9.3937473044363031</c:v>
                      </c:pt>
                      <c:pt idx="768">
                        <c:v>9.3937473044363031</c:v>
                      </c:pt>
                      <c:pt idx="769">
                        <c:v>9.3937473044363031</c:v>
                      </c:pt>
                      <c:pt idx="770">
                        <c:v>9.3937473044363031</c:v>
                      </c:pt>
                      <c:pt idx="771">
                        <c:v>9.3937473044363031</c:v>
                      </c:pt>
                      <c:pt idx="772">
                        <c:v>9.3937473044363031</c:v>
                      </c:pt>
                      <c:pt idx="773">
                        <c:v>9.3937473044363031</c:v>
                      </c:pt>
                      <c:pt idx="774">
                        <c:v>9.3937473044363031</c:v>
                      </c:pt>
                      <c:pt idx="775">
                        <c:v>9.3937473044363031</c:v>
                      </c:pt>
                      <c:pt idx="776">
                        <c:v>9.3937473044363031</c:v>
                      </c:pt>
                      <c:pt idx="777">
                        <c:v>9.3937473044363031</c:v>
                      </c:pt>
                      <c:pt idx="778">
                        <c:v>9.3937473044363031</c:v>
                      </c:pt>
                      <c:pt idx="779">
                        <c:v>9.3937473044363031</c:v>
                      </c:pt>
                      <c:pt idx="780">
                        <c:v>9.3937473044363031</c:v>
                      </c:pt>
                      <c:pt idx="781">
                        <c:v>9.3937473044363031</c:v>
                      </c:pt>
                      <c:pt idx="782">
                        <c:v>9.3937473044363031</c:v>
                      </c:pt>
                      <c:pt idx="783">
                        <c:v>9.3937473044363031</c:v>
                      </c:pt>
                      <c:pt idx="784">
                        <c:v>9.3937473044363031</c:v>
                      </c:pt>
                      <c:pt idx="785">
                        <c:v>9.3937473044363031</c:v>
                      </c:pt>
                      <c:pt idx="786">
                        <c:v>9.3937473044363031</c:v>
                      </c:pt>
                      <c:pt idx="787">
                        <c:v>9.3937473044363031</c:v>
                      </c:pt>
                      <c:pt idx="788">
                        <c:v>9.3937473044363031</c:v>
                      </c:pt>
                      <c:pt idx="789">
                        <c:v>9.3937473044363031</c:v>
                      </c:pt>
                      <c:pt idx="790">
                        <c:v>9.3937473044363031</c:v>
                      </c:pt>
                      <c:pt idx="791">
                        <c:v>9.3937473044363031</c:v>
                      </c:pt>
                      <c:pt idx="792">
                        <c:v>9.3937473044363031</c:v>
                      </c:pt>
                      <c:pt idx="793">
                        <c:v>9.3937473044363031</c:v>
                      </c:pt>
                      <c:pt idx="794">
                        <c:v>9.3937473044363031</c:v>
                      </c:pt>
                      <c:pt idx="795">
                        <c:v>9.3937473044363031</c:v>
                      </c:pt>
                      <c:pt idx="796">
                        <c:v>9.3937473044363031</c:v>
                      </c:pt>
                      <c:pt idx="797">
                        <c:v>9.3937473044363031</c:v>
                      </c:pt>
                      <c:pt idx="798">
                        <c:v>9.3937473044363031</c:v>
                      </c:pt>
                      <c:pt idx="799">
                        <c:v>9.3937473044363031</c:v>
                      </c:pt>
                      <c:pt idx="800">
                        <c:v>9.3937473044363031</c:v>
                      </c:pt>
                      <c:pt idx="801">
                        <c:v>9.3937473044363031</c:v>
                      </c:pt>
                      <c:pt idx="802">
                        <c:v>9.3937473044363031</c:v>
                      </c:pt>
                      <c:pt idx="803">
                        <c:v>9.3937473044363031</c:v>
                      </c:pt>
                      <c:pt idx="804">
                        <c:v>9.3937473044363031</c:v>
                      </c:pt>
                      <c:pt idx="805">
                        <c:v>9.3937473044363031</c:v>
                      </c:pt>
                      <c:pt idx="806">
                        <c:v>9.3937473044363031</c:v>
                      </c:pt>
                      <c:pt idx="807">
                        <c:v>9.3937473044363031</c:v>
                      </c:pt>
                      <c:pt idx="808">
                        <c:v>9.3937473044363031</c:v>
                      </c:pt>
                      <c:pt idx="809">
                        <c:v>9.3937473044363031</c:v>
                      </c:pt>
                      <c:pt idx="810">
                        <c:v>9.3937473044363031</c:v>
                      </c:pt>
                      <c:pt idx="811">
                        <c:v>9.3937473044363031</c:v>
                      </c:pt>
                      <c:pt idx="812">
                        <c:v>9.3937473044363031</c:v>
                      </c:pt>
                      <c:pt idx="813">
                        <c:v>9.3937473044363031</c:v>
                      </c:pt>
                      <c:pt idx="814">
                        <c:v>9.3937473044363031</c:v>
                      </c:pt>
                      <c:pt idx="815">
                        <c:v>9.3937473044363031</c:v>
                      </c:pt>
                      <c:pt idx="816">
                        <c:v>9.3937473044363031</c:v>
                      </c:pt>
                      <c:pt idx="817">
                        <c:v>9.3937473044363031</c:v>
                      </c:pt>
                      <c:pt idx="818">
                        <c:v>9.3937473044363031</c:v>
                      </c:pt>
                      <c:pt idx="819">
                        <c:v>9.3937473044363031</c:v>
                      </c:pt>
                      <c:pt idx="820">
                        <c:v>9.3937473044363031</c:v>
                      </c:pt>
                      <c:pt idx="821">
                        <c:v>9.3937473044363031</c:v>
                      </c:pt>
                      <c:pt idx="822">
                        <c:v>9.3937473044363031</c:v>
                      </c:pt>
                      <c:pt idx="823">
                        <c:v>9.3937473044363031</c:v>
                      </c:pt>
                      <c:pt idx="824">
                        <c:v>9.3937473044363031</c:v>
                      </c:pt>
                      <c:pt idx="825">
                        <c:v>9.3937473044363031</c:v>
                      </c:pt>
                      <c:pt idx="826">
                        <c:v>9.3937473044363031</c:v>
                      </c:pt>
                      <c:pt idx="827">
                        <c:v>9.3937473044363031</c:v>
                      </c:pt>
                      <c:pt idx="828">
                        <c:v>9.3937473044363031</c:v>
                      </c:pt>
                      <c:pt idx="829">
                        <c:v>9.3937473044363031</c:v>
                      </c:pt>
                      <c:pt idx="830">
                        <c:v>9.3937473044363031</c:v>
                      </c:pt>
                      <c:pt idx="831">
                        <c:v>9.3937473044363031</c:v>
                      </c:pt>
                      <c:pt idx="832">
                        <c:v>9.3937473044363031</c:v>
                      </c:pt>
                      <c:pt idx="833">
                        <c:v>9.3937473044363031</c:v>
                      </c:pt>
                      <c:pt idx="834">
                        <c:v>9.3937473044363031</c:v>
                      </c:pt>
                      <c:pt idx="835">
                        <c:v>9.3937473044363031</c:v>
                      </c:pt>
                      <c:pt idx="836">
                        <c:v>9.3937473044363031</c:v>
                      </c:pt>
                      <c:pt idx="837">
                        <c:v>9.3937473044363031</c:v>
                      </c:pt>
                      <c:pt idx="838">
                        <c:v>9.3937473044363031</c:v>
                      </c:pt>
                      <c:pt idx="839">
                        <c:v>9.3937473044363031</c:v>
                      </c:pt>
                      <c:pt idx="840">
                        <c:v>9.3937473044363031</c:v>
                      </c:pt>
                      <c:pt idx="841">
                        <c:v>9.3937473044363031</c:v>
                      </c:pt>
                      <c:pt idx="842">
                        <c:v>9.3937473044363031</c:v>
                      </c:pt>
                      <c:pt idx="843">
                        <c:v>9.3937473044363031</c:v>
                      </c:pt>
                      <c:pt idx="844">
                        <c:v>9.3937473044363031</c:v>
                      </c:pt>
                      <c:pt idx="845">
                        <c:v>9.3937473044363031</c:v>
                      </c:pt>
                      <c:pt idx="846">
                        <c:v>9.3937473044363031</c:v>
                      </c:pt>
                      <c:pt idx="847">
                        <c:v>9.3937473044363031</c:v>
                      </c:pt>
                      <c:pt idx="848">
                        <c:v>9.3937473044363031</c:v>
                      </c:pt>
                      <c:pt idx="849">
                        <c:v>9.3937473044363031</c:v>
                      </c:pt>
                      <c:pt idx="850">
                        <c:v>9.3937473044363031</c:v>
                      </c:pt>
                      <c:pt idx="851">
                        <c:v>9.3937473044363031</c:v>
                      </c:pt>
                      <c:pt idx="852">
                        <c:v>9.3937473044363031</c:v>
                      </c:pt>
                      <c:pt idx="853">
                        <c:v>9.3937473044363031</c:v>
                      </c:pt>
                      <c:pt idx="854">
                        <c:v>9.3937473044363031</c:v>
                      </c:pt>
                      <c:pt idx="855">
                        <c:v>9.3937473044363031</c:v>
                      </c:pt>
                      <c:pt idx="856">
                        <c:v>9.3937473044363031</c:v>
                      </c:pt>
                      <c:pt idx="857">
                        <c:v>9.3937473044363031</c:v>
                      </c:pt>
                      <c:pt idx="858">
                        <c:v>9.3937473044363031</c:v>
                      </c:pt>
                      <c:pt idx="859">
                        <c:v>9.3937473044363031</c:v>
                      </c:pt>
                      <c:pt idx="860">
                        <c:v>9.3937473044363031</c:v>
                      </c:pt>
                      <c:pt idx="861">
                        <c:v>9.3937473044363031</c:v>
                      </c:pt>
                      <c:pt idx="862">
                        <c:v>9.3937473044363031</c:v>
                      </c:pt>
                      <c:pt idx="863">
                        <c:v>9.3937473044363031</c:v>
                      </c:pt>
                      <c:pt idx="864">
                        <c:v>9.3937473044363031</c:v>
                      </c:pt>
                      <c:pt idx="865">
                        <c:v>9.3937473044363031</c:v>
                      </c:pt>
                      <c:pt idx="866">
                        <c:v>9.3937473044363031</c:v>
                      </c:pt>
                      <c:pt idx="867">
                        <c:v>9.3937473044363031</c:v>
                      </c:pt>
                      <c:pt idx="868">
                        <c:v>9.3937473044363031</c:v>
                      </c:pt>
                      <c:pt idx="869">
                        <c:v>9.3937473044363031</c:v>
                      </c:pt>
                      <c:pt idx="870">
                        <c:v>9.3937473044363031</c:v>
                      </c:pt>
                      <c:pt idx="871">
                        <c:v>9.3937473044363031</c:v>
                      </c:pt>
                      <c:pt idx="872">
                        <c:v>9.3937473044363031</c:v>
                      </c:pt>
                      <c:pt idx="873">
                        <c:v>9.3937473044363031</c:v>
                      </c:pt>
                      <c:pt idx="874">
                        <c:v>9.3937473044363031</c:v>
                      </c:pt>
                      <c:pt idx="875">
                        <c:v>9.3937473044363031</c:v>
                      </c:pt>
                      <c:pt idx="876">
                        <c:v>9.3937473044363031</c:v>
                      </c:pt>
                      <c:pt idx="877">
                        <c:v>9.3937473044363031</c:v>
                      </c:pt>
                      <c:pt idx="878">
                        <c:v>9.3937473044363031</c:v>
                      </c:pt>
                      <c:pt idx="879">
                        <c:v>9.3937473044363031</c:v>
                      </c:pt>
                      <c:pt idx="880">
                        <c:v>9.3937473044363031</c:v>
                      </c:pt>
                      <c:pt idx="881">
                        <c:v>9.3937473044363031</c:v>
                      </c:pt>
                      <c:pt idx="882">
                        <c:v>9.3937473044363031</c:v>
                      </c:pt>
                      <c:pt idx="883">
                        <c:v>9.3937473044363031</c:v>
                      </c:pt>
                      <c:pt idx="884">
                        <c:v>9.3937473044363031</c:v>
                      </c:pt>
                      <c:pt idx="885">
                        <c:v>9.3937473044363031</c:v>
                      </c:pt>
                      <c:pt idx="886">
                        <c:v>9.3937473044363031</c:v>
                      </c:pt>
                      <c:pt idx="887">
                        <c:v>9.3937473044363031</c:v>
                      </c:pt>
                      <c:pt idx="888">
                        <c:v>9.3937473044363031</c:v>
                      </c:pt>
                      <c:pt idx="889">
                        <c:v>9.3937473044363031</c:v>
                      </c:pt>
                      <c:pt idx="890">
                        <c:v>9.3937473044363031</c:v>
                      </c:pt>
                      <c:pt idx="891">
                        <c:v>9.3937473044363031</c:v>
                      </c:pt>
                      <c:pt idx="892">
                        <c:v>9.3937473044363031</c:v>
                      </c:pt>
                      <c:pt idx="893">
                        <c:v>9.3937473044363031</c:v>
                      </c:pt>
                      <c:pt idx="894">
                        <c:v>9.3937473044363031</c:v>
                      </c:pt>
                      <c:pt idx="895">
                        <c:v>9.3937473044363031</c:v>
                      </c:pt>
                      <c:pt idx="896">
                        <c:v>9.3937473044363031</c:v>
                      </c:pt>
                      <c:pt idx="897">
                        <c:v>9.3937473044363031</c:v>
                      </c:pt>
                      <c:pt idx="898">
                        <c:v>9.3937473044363031</c:v>
                      </c:pt>
                      <c:pt idx="899">
                        <c:v>9.3937473044363031</c:v>
                      </c:pt>
                      <c:pt idx="900">
                        <c:v>9.3937473044363031</c:v>
                      </c:pt>
                      <c:pt idx="901">
                        <c:v>9.3937473044363031</c:v>
                      </c:pt>
                      <c:pt idx="902">
                        <c:v>9.3937473044363031</c:v>
                      </c:pt>
                      <c:pt idx="903">
                        <c:v>9.3937473044363031</c:v>
                      </c:pt>
                      <c:pt idx="904">
                        <c:v>9.3937473044363031</c:v>
                      </c:pt>
                      <c:pt idx="905">
                        <c:v>9.3937473044363031</c:v>
                      </c:pt>
                      <c:pt idx="906">
                        <c:v>9.3937473044363031</c:v>
                      </c:pt>
                      <c:pt idx="907">
                        <c:v>9.3937473044363031</c:v>
                      </c:pt>
                      <c:pt idx="908">
                        <c:v>9.3937473044363031</c:v>
                      </c:pt>
                      <c:pt idx="909">
                        <c:v>9.3937473044363031</c:v>
                      </c:pt>
                      <c:pt idx="910">
                        <c:v>9.3937473044363031</c:v>
                      </c:pt>
                      <c:pt idx="911">
                        <c:v>9.3937473044363031</c:v>
                      </c:pt>
                      <c:pt idx="912">
                        <c:v>9.3937473044363031</c:v>
                      </c:pt>
                      <c:pt idx="913">
                        <c:v>9.3937473044363031</c:v>
                      </c:pt>
                      <c:pt idx="914">
                        <c:v>9.3937473044363031</c:v>
                      </c:pt>
                      <c:pt idx="915">
                        <c:v>9.3937473044363031</c:v>
                      </c:pt>
                      <c:pt idx="916">
                        <c:v>9.3937473044363031</c:v>
                      </c:pt>
                      <c:pt idx="917">
                        <c:v>9.3937473044363031</c:v>
                      </c:pt>
                      <c:pt idx="918">
                        <c:v>9.3937473044363031</c:v>
                      </c:pt>
                      <c:pt idx="919">
                        <c:v>9.3937473044363031</c:v>
                      </c:pt>
                      <c:pt idx="920">
                        <c:v>9.3937473044363031</c:v>
                      </c:pt>
                      <c:pt idx="921">
                        <c:v>9.3937473044363031</c:v>
                      </c:pt>
                      <c:pt idx="922">
                        <c:v>9.3937473044363031</c:v>
                      </c:pt>
                      <c:pt idx="923">
                        <c:v>9.3937473044363031</c:v>
                      </c:pt>
                      <c:pt idx="924">
                        <c:v>9.3937473044363031</c:v>
                      </c:pt>
                      <c:pt idx="925">
                        <c:v>9.3937473044363031</c:v>
                      </c:pt>
                      <c:pt idx="926">
                        <c:v>9.3937473044363031</c:v>
                      </c:pt>
                      <c:pt idx="927">
                        <c:v>9.3937473044363031</c:v>
                      </c:pt>
                      <c:pt idx="928">
                        <c:v>9.3937473044363031</c:v>
                      </c:pt>
                      <c:pt idx="929">
                        <c:v>9.3937473044363031</c:v>
                      </c:pt>
                      <c:pt idx="930">
                        <c:v>9.3937473044363031</c:v>
                      </c:pt>
                      <c:pt idx="931">
                        <c:v>9.3937473044363031</c:v>
                      </c:pt>
                      <c:pt idx="932">
                        <c:v>9.3937473044363031</c:v>
                      </c:pt>
                      <c:pt idx="933">
                        <c:v>9.3937473044363031</c:v>
                      </c:pt>
                      <c:pt idx="934">
                        <c:v>9.3937473044363031</c:v>
                      </c:pt>
                      <c:pt idx="935">
                        <c:v>9.3937473044363031</c:v>
                      </c:pt>
                      <c:pt idx="936">
                        <c:v>9.3937473044363031</c:v>
                      </c:pt>
                      <c:pt idx="937">
                        <c:v>9.3937473044363031</c:v>
                      </c:pt>
                      <c:pt idx="938">
                        <c:v>9.3937473044363031</c:v>
                      </c:pt>
                      <c:pt idx="939">
                        <c:v>9.3937473044363031</c:v>
                      </c:pt>
                      <c:pt idx="940">
                        <c:v>9.3937473044363031</c:v>
                      </c:pt>
                      <c:pt idx="941">
                        <c:v>9.3937473044363031</c:v>
                      </c:pt>
                      <c:pt idx="942">
                        <c:v>9.3937473044363031</c:v>
                      </c:pt>
                      <c:pt idx="943">
                        <c:v>9.3937473044363031</c:v>
                      </c:pt>
                      <c:pt idx="944">
                        <c:v>9.3937473044363031</c:v>
                      </c:pt>
                      <c:pt idx="945">
                        <c:v>9.3937473044363031</c:v>
                      </c:pt>
                      <c:pt idx="946">
                        <c:v>9.3937473044363031</c:v>
                      </c:pt>
                      <c:pt idx="947">
                        <c:v>9.3937473044363031</c:v>
                      </c:pt>
                      <c:pt idx="948">
                        <c:v>9.3937473044363031</c:v>
                      </c:pt>
                      <c:pt idx="949">
                        <c:v>9.3937473044363031</c:v>
                      </c:pt>
                      <c:pt idx="950">
                        <c:v>9.3937473044363031</c:v>
                      </c:pt>
                      <c:pt idx="951">
                        <c:v>9.3937473044363031</c:v>
                      </c:pt>
                      <c:pt idx="952">
                        <c:v>9.3937473044363031</c:v>
                      </c:pt>
                      <c:pt idx="953">
                        <c:v>9.3937473044363031</c:v>
                      </c:pt>
                      <c:pt idx="954">
                        <c:v>9.3937473044363031</c:v>
                      </c:pt>
                      <c:pt idx="955">
                        <c:v>9.3937473044363031</c:v>
                      </c:pt>
                      <c:pt idx="956">
                        <c:v>9.3937473044363031</c:v>
                      </c:pt>
                      <c:pt idx="957">
                        <c:v>9.3937473044363031</c:v>
                      </c:pt>
                      <c:pt idx="958">
                        <c:v>9.3937473044363031</c:v>
                      </c:pt>
                      <c:pt idx="959">
                        <c:v>9.3937473044363031</c:v>
                      </c:pt>
                      <c:pt idx="960">
                        <c:v>9.3937473044363031</c:v>
                      </c:pt>
                      <c:pt idx="961">
                        <c:v>9.3937473044363031</c:v>
                      </c:pt>
                      <c:pt idx="962">
                        <c:v>9.3937473044363031</c:v>
                      </c:pt>
                      <c:pt idx="963">
                        <c:v>9.3937473044363031</c:v>
                      </c:pt>
                      <c:pt idx="964">
                        <c:v>9.3937473044363031</c:v>
                      </c:pt>
                      <c:pt idx="965">
                        <c:v>9.3937473044363031</c:v>
                      </c:pt>
                      <c:pt idx="966">
                        <c:v>9.3937473044363031</c:v>
                      </c:pt>
                      <c:pt idx="967">
                        <c:v>9.3937473044363031</c:v>
                      </c:pt>
                      <c:pt idx="968">
                        <c:v>9.3937473044363031</c:v>
                      </c:pt>
                      <c:pt idx="969">
                        <c:v>9.3937473044363031</c:v>
                      </c:pt>
                      <c:pt idx="970">
                        <c:v>9.3937473044363031</c:v>
                      </c:pt>
                      <c:pt idx="971">
                        <c:v>9.3937473044363031</c:v>
                      </c:pt>
                      <c:pt idx="972">
                        <c:v>9.3937473044363031</c:v>
                      </c:pt>
                      <c:pt idx="973">
                        <c:v>9.3937473044363031</c:v>
                      </c:pt>
                      <c:pt idx="974">
                        <c:v>9.3937473044363031</c:v>
                      </c:pt>
                      <c:pt idx="975">
                        <c:v>9.3937473044363031</c:v>
                      </c:pt>
                      <c:pt idx="976">
                        <c:v>9.3937473044363031</c:v>
                      </c:pt>
                      <c:pt idx="977">
                        <c:v>9.3937473044363031</c:v>
                      </c:pt>
                      <c:pt idx="978">
                        <c:v>9.3937473044363031</c:v>
                      </c:pt>
                      <c:pt idx="979">
                        <c:v>9.3937473044363031</c:v>
                      </c:pt>
                      <c:pt idx="980">
                        <c:v>9.3937473044363031</c:v>
                      </c:pt>
                      <c:pt idx="981">
                        <c:v>9.3937473044363031</c:v>
                      </c:pt>
                      <c:pt idx="982">
                        <c:v>9.3937473044363031</c:v>
                      </c:pt>
                      <c:pt idx="983">
                        <c:v>9.3937473044363031</c:v>
                      </c:pt>
                      <c:pt idx="984">
                        <c:v>9.3937473044363031</c:v>
                      </c:pt>
                      <c:pt idx="985">
                        <c:v>9.3937473044363031</c:v>
                      </c:pt>
                      <c:pt idx="986">
                        <c:v>9.3937473044363031</c:v>
                      </c:pt>
                      <c:pt idx="987">
                        <c:v>9.3937473044363031</c:v>
                      </c:pt>
                      <c:pt idx="988">
                        <c:v>9.3937473044363031</c:v>
                      </c:pt>
                      <c:pt idx="989">
                        <c:v>9.3937473044363031</c:v>
                      </c:pt>
                      <c:pt idx="990">
                        <c:v>9.3937473044363031</c:v>
                      </c:pt>
                      <c:pt idx="991">
                        <c:v>9.3937473044363031</c:v>
                      </c:pt>
                      <c:pt idx="992">
                        <c:v>9.3937473044363031</c:v>
                      </c:pt>
                      <c:pt idx="993">
                        <c:v>9.3937473044363031</c:v>
                      </c:pt>
                      <c:pt idx="994">
                        <c:v>9.3937473044363031</c:v>
                      </c:pt>
                      <c:pt idx="995">
                        <c:v>9.3937473044363031</c:v>
                      </c:pt>
                      <c:pt idx="996">
                        <c:v>9.3937473044363031</c:v>
                      </c:pt>
                      <c:pt idx="997">
                        <c:v>9.3937473044363031</c:v>
                      </c:pt>
                      <c:pt idx="998">
                        <c:v>9.3937473044363031</c:v>
                      </c:pt>
                      <c:pt idx="999">
                        <c:v>9.3937473044363031</c:v>
                      </c:pt>
                      <c:pt idx="1000">
                        <c:v>9.3937473044363031</c:v>
                      </c:pt>
                      <c:pt idx="1001">
                        <c:v>9.3937473044363031</c:v>
                      </c:pt>
                      <c:pt idx="1002">
                        <c:v>9.3937473044363031</c:v>
                      </c:pt>
                      <c:pt idx="1003">
                        <c:v>9.3937473044363031</c:v>
                      </c:pt>
                      <c:pt idx="1004">
                        <c:v>9.3937473044363031</c:v>
                      </c:pt>
                      <c:pt idx="1005">
                        <c:v>9.3937473044363031</c:v>
                      </c:pt>
                      <c:pt idx="1006">
                        <c:v>9.3937473044363031</c:v>
                      </c:pt>
                      <c:pt idx="1007">
                        <c:v>9.3937473044363031</c:v>
                      </c:pt>
                      <c:pt idx="1008">
                        <c:v>9.3937473044363031</c:v>
                      </c:pt>
                      <c:pt idx="1009">
                        <c:v>9.3937473044363031</c:v>
                      </c:pt>
                      <c:pt idx="1010">
                        <c:v>9.3937473044363031</c:v>
                      </c:pt>
                      <c:pt idx="1011">
                        <c:v>9.3937473044363031</c:v>
                      </c:pt>
                      <c:pt idx="1012">
                        <c:v>9.3937473044363031</c:v>
                      </c:pt>
                      <c:pt idx="1013">
                        <c:v>9.3937473044363031</c:v>
                      </c:pt>
                      <c:pt idx="1014">
                        <c:v>9.3937473044363031</c:v>
                      </c:pt>
                      <c:pt idx="1015">
                        <c:v>9.3937473044363031</c:v>
                      </c:pt>
                      <c:pt idx="1016">
                        <c:v>9.3937473044363031</c:v>
                      </c:pt>
                      <c:pt idx="1017">
                        <c:v>9.3937473044363031</c:v>
                      </c:pt>
                      <c:pt idx="1018">
                        <c:v>9.3937473044363031</c:v>
                      </c:pt>
                      <c:pt idx="1019">
                        <c:v>9.3937473044363031</c:v>
                      </c:pt>
                      <c:pt idx="1020">
                        <c:v>9.3937473044363031</c:v>
                      </c:pt>
                      <c:pt idx="1021">
                        <c:v>9.3937473044363031</c:v>
                      </c:pt>
                      <c:pt idx="1022">
                        <c:v>9.3937473044363031</c:v>
                      </c:pt>
                      <c:pt idx="1023">
                        <c:v>9.3937473044363031</c:v>
                      </c:pt>
                      <c:pt idx="1024">
                        <c:v>9.3937473044363031</c:v>
                      </c:pt>
                      <c:pt idx="1025">
                        <c:v>9.3937473044363031</c:v>
                      </c:pt>
                      <c:pt idx="1026">
                        <c:v>9.3937473044363031</c:v>
                      </c:pt>
                      <c:pt idx="1027">
                        <c:v>9.3937473044363031</c:v>
                      </c:pt>
                      <c:pt idx="1028">
                        <c:v>9.3937473044363031</c:v>
                      </c:pt>
                      <c:pt idx="1029">
                        <c:v>9.3937473044363031</c:v>
                      </c:pt>
                      <c:pt idx="1030">
                        <c:v>9.3937473044363031</c:v>
                      </c:pt>
                      <c:pt idx="1031">
                        <c:v>9.3937473044363031</c:v>
                      </c:pt>
                      <c:pt idx="1032">
                        <c:v>9.3937473044363031</c:v>
                      </c:pt>
                      <c:pt idx="1033">
                        <c:v>9.3937473044363031</c:v>
                      </c:pt>
                      <c:pt idx="1034">
                        <c:v>9.3937473044363031</c:v>
                      </c:pt>
                      <c:pt idx="1035">
                        <c:v>9.3937473044363031</c:v>
                      </c:pt>
                      <c:pt idx="1036">
                        <c:v>9.3937473044363031</c:v>
                      </c:pt>
                      <c:pt idx="1037">
                        <c:v>9.3937473044363031</c:v>
                      </c:pt>
                      <c:pt idx="1038">
                        <c:v>9.3937473044363031</c:v>
                      </c:pt>
                      <c:pt idx="1039">
                        <c:v>9.3937473044363031</c:v>
                      </c:pt>
                      <c:pt idx="1040">
                        <c:v>9.3937473044363031</c:v>
                      </c:pt>
                      <c:pt idx="1041">
                        <c:v>9.3937473044363031</c:v>
                      </c:pt>
                      <c:pt idx="1042">
                        <c:v>9.3937473044363031</c:v>
                      </c:pt>
                      <c:pt idx="1043">
                        <c:v>9.3937473044363031</c:v>
                      </c:pt>
                      <c:pt idx="1044">
                        <c:v>9.3937473044363031</c:v>
                      </c:pt>
                      <c:pt idx="1045">
                        <c:v>9.3937473044363031</c:v>
                      </c:pt>
                      <c:pt idx="1046">
                        <c:v>9.3937473044363031</c:v>
                      </c:pt>
                      <c:pt idx="1047">
                        <c:v>9.3937473044363031</c:v>
                      </c:pt>
                      <c:pt idx="1048">
                        <c:v>9.3937473044363031</c:v>
                      </c:pt>
                      <c:pt idx="1049">
                        <c:v>9.3937473044363031</c:v>
                      </c:pt>
                      <c:pt idx="1050">
                        <c:v>9.3937473044363031</c:v>
                      </c:pt>
                      <c:pt idx="1051">
                        <c:v>9.3937473044363031</c:v>
                      </c:pt>
                      <c:pt idx="1052">
                        <c:v>9.3937473044363031</c:v>
                      </c:pt>
                      <c:pt idx="1053">
                        <c:v>9.3937473044363031</c:v>
                      </c:pt>
                      <c:pt idx="1054">
                        <c:v>9.3937473044363031</c:v>
                      </c:pt>
                      <c:pt idx="1055">
                        <c:v>9.3937473044363031</c:v>
                      </c:pt>
                      <c:pt idx="1056">
                        <c:v>9.3937473044363031</c:v>
                      </c:pt>
                      <c:pt idx="1057">
                        <c:v>9.3937473044363031</c:v>
                      </c:pt>
                      <c:pt idx="1058">
                        <c:v>9.3937473044363031</c:v>
                      </c:pt>
                      <c:pt idx="1059">
                        <c:v>9.3937473044363031</c:v>
                      </c:pt>
                      <c:pt idx="1060">
                        <c:v>9.3937473044363031</c:v>
                      </c:pt>
                      <c:pt idx="1061">
                        <c:v>9.3937473044363031</c:v>
                      </c:pt>
                      <c:pt idx="1062">
                        <c:v>9.3937473044363031</c:v>
                      </c:pt>
                      <c:pt idx="1063">
                        <c:v>9.3937473044363031</c:v>
                      </c:pt>
                      <c:pt idx="1064">
                        <c:v>9.3937473044363031</c:v>
                      </c:pt>
                      <c:pt idx="1065">
                        <c:v>9.3937473044363031</c:v>
                      </c:pt>
                      <c:pt idx="1066">
                        <c:v>9.3937473044363031</c:v>
                      </c:pt>
                      <c:pt idx="1067">
                        <c:v>9.3937473044363031</c:v>
                      </c:pt>
                      <c:pt idx="1068">
                        <c:v>9.3937473044363031</c:v>
                      </c:pt>
                      <c:pt idx="1069">
                        <c:v>9.3937473044363031</c:v>
                      </c:pt>
                      <c:pt idx="1070">
                        <c:v>9.3937473044363031</c:v>
                      </c:pt>
                      <c:pt idx="1071">
                        <c:v>9.3937473044363031</c:v>
                      </c:pt>
                      <c:pt idx="1072">
                        <c:v>9.3937473044363031</c:v>
                      </c:pt>
                      <c:pt idx="1073">
                        <c:v>9.3937473044363031</c:v>
                      </c:pt>
                      <c:pt idx="1074">
                        <c:v>9.3937473044363031</c:v>
                      </c:pt>
                      <c:pt idx="1075">
                        <c:v>9.3937473044363031</c:v>
                      </c:pt>
                      <c:pt idx="1076">
                        <c:v>9.3937473044363031</c:v>
                      </c:pt>
                      <c:pt idx="1077">
                        <c:v>9.3937473044363031</c:v>
                      </c:pt>
                      <c:pt idx="1078">
                        <c:v>9.3937473044363031</c:v>
                      </c:pt>
                      <c:pt idx="1079">
                        <c:v>9.3937473044363031</c:v>
                      </c:pt>
                      <c:pt idx="1080">
                        <c:v>9.3937473044363031</c:v>
                      </c:pt>
                      <c:pt idx="1081">
                        <c:v>9.3937473044363031</c:v>
                      </c:pt>
                      <c:pt idx="1082">
                        <c:v>9.3937473044363031</c:v>
                      </c:pt>
                      <c:pt idx="1083">
                        <c:v>9.3937473044363031</c:v>
                      </c:pt>
                      <c:pt idx="1084">
                        <c:v>9.3937473044363031</c:v>
                      </c:pt>
                      <c:pt idx="1085">
                        <c:v>9.3937473044363031</c:v>
                      </c:pt>
                      <c:pt idx="1086">
                        <c:v>9.3937473044363031</c:v>
                      </c:pt>
                      <c:pt idx="1087">
                        <c:v>9.3937473044363031</c:v>
                      </c:pt>
                      <c:pt idx="1088">
                        <c:v>9.3937473044363031</c:v>
                      </c:pt>
                      <c:pt idx="1089">
                        <c:v>9.3937473044363031</c:v>
                      </c:pt>
                      <c:pt idx="1090">
                        <c:v>9.3937473044363031</c:v>
                      </c:pt>
                      <c:pt idx="1091">
                        <c:v>9.3937473044363031</c:v>
                      </c:pt>
                      <c:pt idx="1092">
                        <c:v>9.3937473044363031</c:v>
                      </c:pt>
                      <c:pt idx="1093">
                        <c:v>9.3937473044363031</c:v>
                      </c:pt>
                      <c:pt idx="1094">
                        <c:v>9.3937473044363031</c:v>
                      </c:pt>
                      <c:pt idx="1095">
                        <c:v>9.3937473044363031</c:v>
                      </c:pt>
                      <c:pt idx="1096">
                        <c:v>9.3937473044363031</c:v>
                      </c:pt>
                      <c:pt idx="1097">
                        <c:v>9.3937473044363031</c:v>
                      </c:pt>
                      <c:pt idx="1098">
                        <c:v>9.3937473044363031</c:v>
                      </c:pt>
                      <c:pt idx="1099">
                        <c:v>9.3937473044363031</c:v>
                      </c:pt>
                      <c:pt idx="1100">
                        <c:v>9.3937473044363031</c:v>
                      </c:pt>
                      <c:pt idx="1101">
                        <c:v>9.3937473044363031</c:v>
                      </c:pt>
                      <c:pt idx="1102">
                        <c:v>9.3937473044363031</c:v>
                      </c:pt>
                      <c:pt idx="1103">
                        <c:v>9.3937473044363031</c:v>
                      </c:pt>
                      <c:pt idx="1104">
                        <c:v>9.3937473044363031</c:v>
                      </c:pt>
                      <c:pt idx="1105">
                        <c:v>9.3937473044363031</c:v>
                      </c:pt>
                      <c:pt idx="1106">
                        <c:v>9.3937473044363031</c:v>
                      </c:pt>
                      <c:pt idx="1107">
                        <c:v>9.3937473044363031</c:v>
                      </c:pt>
                      <c:pt idx="1108">
                        <c:v>9.3937473044363031</c:v>
                      </c:pt>
                      <c:pt idx="1109">
                        <c:v>9.3937473044363031</c:v>
                      </c:pt>
                      <c:pt idx="1110">
                        <c:v>9.3937473044363031</c:v>
                      </c:pt>
                      <c:pt idx="1111">
                        <c:v>9.3937473044363031</c:v>
                      </c:pt>
                      <c:pt idx="1112">
                        <c:v>9.3937473044363031</c:v>
                      </c:pt>
                      <c:pt idx="1113">
                        <c:v>9.3937473044363031</c:v>
                      </c:pt>
                      <c:pt idx="1114">
                        <c:v>9.3937473044363031</c:v>
                      </c:pt>
                      <c:pt idx="1115">
                        <c:v>9.3937473044363031</c:v>
                      </c:pt>
                      <c:pt idx="1116">
                        <c:v>9.3937473044363031</c:v>
                      </c:pt>
                      <c:pt idx="1117">
                        <c:v>9.3937473044363031</c:v>
                      </c:pt>
                      <c:pt idx="1118">
                        <c:v>9.3937473044363031</c:v>
                      </c:pt>
                      <c:pt idx="1119">
                        <c:v>9.3937473044363031</c:v>
                      </c:pt>
                      <c:pt idx="1120">
                        <c:v>9.3937473044363031</c:v>
                      </c:pt>
                      <c:pt idx="1121">
                        <c:v>9.3937473044363031</c:v>
                      </c:pt>
                      <c:pt idx="1122">
                        <c:v>9.3937473044363031</c:v>
                      </c:pt>
                      <c:pt idx="1123">
                        <c:v>9.3937473044363031</c:v>
                      </c:pt>
                      <c:pt idx="1124">
                        <c:v>9.3937473044363031</c:v>
                      </c:pt>
                      <c:pt idx="1125">
                        <c:v>9.3937473044363031</c:v>
                      </c:pt>
                      <c:pt idx="1126">
                        <c:v>9.3937473044363031</c:v>
                      </c:pt>
                      <c:pt idx="1127">
                        <c:v>9.3937473044363031</c:v>
                      </c:pt>
                      <c:pt idx="1128">
                        <c:v>9.3937473044363031</c:v>
                      </c:pt>
                      <c:pt idx="1129">
                        <c:v>9.3937473044363031</c:v>
                      </c:pt>
                      <c:pt idx="1130">
                        <c:v>9.3937473044363031</c:v>
                      </c:pt>
                      <c:pt idx="1131">
                        <c:v>9.3937473044363031</c:v>
                      </c:pt>
                      <c:pt idx="1132">
                        <c:v>9.3937473044363031</c:v>
                      </c:pt>
                      <c:pt idx="1133">
                        <c:v>9.3937473044363031</c:v>
                      </c:pt>
                      <c:pt idx="1134">
                        <c:v>9.3937473044363031</c:v>
                      </c:pt>
                      <c:pt idx="1135">
                        <c:v>9.3937473044363031</c:v>
                      </c:pt>
                      <c:pt idx="1136">
                        <c:v>9.3937473044363031</c:v>
                      </c:pt>
                      <c:pt idx="1137">
                        <c:v>9.3937473044363031</c:v>
                      </c:pt>
                      <c:pt idx="1138">
                        <c:v>9.3937473044363031</c:v>
                      </c:pt>
                      <c:pt idx="1139">
                        <c:v>9.3937473044363031</c:v>
                      </c:pt>
                      <c:pt idx="1140">
                        <c:v>9.3937473044363031</c:v>
                      </c:pt>
                      <c:pt idx="1141">
                        <c:v>9.3937473044363031</c:v>
                      </c:pt>
                      <c:pt idx="1142">
                        <c:v>9.3937473044363031</c:v>
                      </c:pt>
                      <c:pt idx="1143">
                        <c:v>9.3937473044363031</c:v>
                      </c:pt>
                      <c:pt idx="1144">
                        <c:v>9.3937473044363031</c:v>
                      </c:pt>
                      <c:pt idx="1145">
                        <c:v>9.3937473044363031</c:v>
                      </c:pt>
                      <c:pt idx="1146">
                        <c:v>9.3937473044363031</c:v>
                      </c:pt>
                      <c:pt idx="1147">
                        <c:v>9.3937473044363031</c:v>
                      </c:pt>
                      <c:pt idx="1148">
                        <c:v>9.3937473044363031</c:v>
                      </c:pt>
                      <c:pt idx="1149">
                        <c:v>9.3937473044363031</c:v>
                      </c:pt>
                      <c:pt idx="1150">
                        <c:v>9.3937473044363031</c:v>
                      </c:pt>
                      <c:pt idx="1151">
                        <c:v>9.3937473044363031</c:v>
                      </c:pt>
                      <c:pt idx="1152">
                        <c:v>9.3937473044363031</c:v>
                      </c:pt>
                      <c:pt idx="1153">
                        <c:v>9.3937473044363031</c:v>
                      </c:pt>
                      <c:pt idx="1154">
                        <c:v>9.3937473044363031</c:v>
                      </c:pt>
                      <c:pt idx="1155">
                        <c:v>9.3937473044363031</c:v>
                      </c:pt>
                      <c:pt idx="1156">
                        <c:v>9.3937473044363031</c:v>
                      </c:pt>
                      <c:pt idx="1157">
                        <c:v>9.3937473044363031</c:v>
                      </c:pt>
                      <c:pt idx="1158">
                        <c:v>9.3937473044363031</c:v>
                      </c:pt>
                      <c:pt idx="1159">
                        <c:v>9.3937473044363031</c:v>
                      </c:pt>
                      <c:pt idx="1160">
                        <c:v>9.3937473044363031</c:v>
                      </c:pt>
                      <c:pt idx="1161">
                        <c:v>9.3937473044363031</c:v>
                      </c:pt>
                      <c:pt idx="1162">
                        <c:v>9.3937473044363031</c:v>
                      </c:pt>
                      <c:pt idx="1163">
                        <c:v>9.3937473044363031</c:v>
                      </c:pt>
                      <c:pt idx="1164">
                        <c:v>9.3937473044363031</c:v>
                      </c:pt>
                      <c:pt idx="1165">
                        <c:v>9.3937473044363031</c:v>
                      </c:pt>
                      <c:pt idx="1166">
                        <c:v>9.3937473044363031</c:v>
                      </c:pt>
                      <c:pt idx="1167">
                        <c:v>9.3937473044363031</c:v>
                      </c:pt>
                      <c:pt idx="1168">
                        <c:v>9.3937473044363031</c:v>
                      </c:pt>
                      <c:pt idx="1169">
                        <c:v>9.3937473044363031</c:v>
                      </c:pt>
                      <c:pt idx="1170">
                        <c:v>9.3937473044363031</c:v>
                      </c:pt>
                      <c:pt idx="1171">
                        <c:v>9.3937473044363031</c:v>
                      </c:pt>
                      <c:pt idx="1172">
                        <c:v>9.3937473044363031</c:v>
                      </c:pt>
                      <c:pt idx="1173">
                        <c:v>9.3937473044363031</c:v>
                      </c:pt>
                      <c:pt idx="1174">
                        <c:v>9.3937473044363031</c:v>
                      </c:pt>
                      <c:pt idx="1175">
                        <c:v>9.3937473044363031</c:v>
                      </c:pt>
                      <c:pt idx="1176">
                        <c:v>9.3937473044363031</c:v>
                      </c:pt>
                      <c:pt idx="1177">
                        <c:v>9.3937473044363031</c:v>
                      </c:pt>
                      <c:pt idx="1178">
                        <c:v>9.3937473044363031</c:v>
                      </c:pt>
                      <c:pt idx="1179">
                        <c:v>9.3937473044363031</c:v>
                      </c:pt>
                      <c:pt idx="1180">
                        <c:v>9.3937473044363031</c:v>
                      </c:pt>
                      <c:pt idx="1181">
                        <c:v>9.3937473044363031</c:v>
                      </c:pt>
                      <c:pt idx="1182">
                        <c:v>9.3937473044363031</c:v>
                      </c:pt>
                      <c:pt idx="1183">
                        <c:v>9.3937473044363031</c:v>
                      </c:pt>
                      <c:pt idx="1184">
                        <c:v>9.3937473044363031</c:v>
                      </c:pt>
                      <c:pt idx="1185">
                        <c:v>9.3937473044363031</c:v>
                      </c:pt>
                      <c:pt idx="1186">
                        <c:v>9.3937473044363031</c:v>
                      </c:pt>
                      <c:pt idx="1187">
                        <c:v>9.3937473044363031</c:v>
                      </c:pt>
                      <c:pt idx="1188">
                        <c:v>9.3937473044363031</c:v>
                      </c:pt>
                      <c:pt idx="1189">
                        <c:v>9.3937473044363031</c:v>
                      </c:pt>
                      <c:pt idx="1190">
                        <c:v>9.3937473044363031</c:v>
                      </c:pt>
                      <c:pt idx="1191">
                        <c:v>9.3937473044363031</c:v>
                      </c:pt>
                      <c:pt idx="1192">
                        <c:v>9.3937473044363031</c:v>
                      </c:pt>
                      <c:pt idx="1193">
                        <c:v>9.3937473044363031</c:v>
                      </c:pt>
                      <c:pt idx="1194">
                        <c:v>9.3937473044363031</c:v>
                      </c:pt>
                      <c:pt idx="1195">
                        <c:v>9.3937473044363031</c:v>
                      </c:pt>
                      <c:pt idx="1196">
                        <c:v>9.3937473044363031</c:v>
                      </c:pt>
                      <c:pt idx="1197">
                        <c:v>9.3937473044363031</c:v>
                      </c:pt>
                      <c:pt idx="1198">
                        <c:v>9.3937473044363031</c:v>
                      </c:pt>
                      <c:pt idx="1199">
                        <c:v>9.3937473044363031</c:v>
                      </c:pt>
                      <c:pt idx="1200">
                        <c:v>9.3937473044363031</c:v>
                      </c:pt>
                      <c:pt idx="1201">
                        <c:v>9.3937473044363031</c:v>
                      </c:pt>
                      <c:pt idx="1202">
                        <c:v>9.3937473044363031</c:v>
                      </c:pt>
                      <c:pt idx="1203">
                        <c:v>9.3937473044363031</c:v>
                      </c:pt>
                      <c:pt idx="1204">
                        <c:v>9.3937473044363031</c:v>
                      </c:pt>
                      <c:pt idx="1205">
                        <c:v>9.3937473044363031</c:v>
                      </c:pt>
                      <c:pt idx="1206">
                        <c:v>9.3937473044363031</c:v>
                      </c:pt>
                      <c:pt idx="1207">
                        <c:v>9.3937473044363031</c:v>
                      </c:pt>
                      <c:pt idx="1208">
                        <c:v>9.3937473044363031</c:v>
                      </c:pt>
                      <c:pt idx="1209">
                        <c:v>9.3937473044363031</c:v>
                      </c:pt>
                      <c:pt idx="1210">
                        <c:v>9.3937473044363031</c:v>
                      </c:pt>
                      <c:pt idx="1211">
                        <c:v>9.3937473044363031</c:v>
                      </c:pt>
                      <c:pt idx="1212">
                        <c:v>9.3937473044363031</c:v>
                      </c:pt>
                      <c:pt idx="1213">
                        <c:v>9.3937473044363031</c:v>
                      </c:pt>
                      <c:pt idx="1214">
                        <c:v>9.3937473044363031</c:v>
                      </c:pt>
                      <c:pt idx="1215">
                        <c:v>9.3937473044363031</c:v>
                      </c:pt>
                      <c:pt idx="1216">
                        <c:v>9.3937473044363031</c:v>
                      </c:pt>
                      <c:pt idx="1217">
                        <c:v>9.3937473044363031</c:v>
                      </c:pt>
                      <c:pt idx="1218">
                        <c:v>9.3937473044363031</c:v>
                      </c:pt>
                      <c:pt idx="1219">
                        <c:v>9.3937473044363031</c:v>
                      </c:pt>
                      <c:pt idx="1220">
                        <c:v>9.3937473044363031</c:v>
                      </c:pt>
                      <c:pt idx="1221">
                        <c:v>9.3937473044363031</c:v>
                      </c:pt>
                      <c:pt idx="1222">
                        <c:v>9.3937473044363031</c:v>
                      </c:pt>
                      <c:pt idx="1223">
                        <c:v>9.3937473044363031</c:v>
                      </c:pt>
                      <c:pt idx="1224">
                        <c:v>9.3937473044363031</c:v>
                      </c:pt>
                      <c:pt idx="1225">
                        <c:v>9.3937473044363031</c:v>
                      </c:pt>
                      <c:pt idx="1226">
                        <c:v>9.3937473044363031</c:v>
                      </c:pt>
                      <c:pt idx="1227">
                        <c:v>9.3937473044363031</c:v>
                      </c:pt>
                      <c:pt idx="1228">
                        <c:v>9.3937473044363031</c:v>
                      </c:pt>
                      <c:pt idx="1229">
                        <c:v>9.3937473044363031</c:v>
                      </c:pt>
                      <c:pt idx="1230">
                        <c:v>9.3937473044363031</c:v>
                      </c:pt>
                      <c:pt idx="1231">
                        <c:v>9.3937473044363031</c:v>
                      </c:pt>
                      <c:pt idx="1232">
                        <c:v>9.3937473044363031</c:v>
                      </c:pt>
                      <c:pt idx="1233">
                        <c:v>9.3937473044363031</c:v>
                      </c:pt>
                      <c:pt idx="1234">
                        <c:v>9.3937473044363031</c:v>
                      </c:pt>
                      <c:pt idx="1235">
                        <c:v>9.3937473044363031</c:v>
                      </c:pt>
                      <c:pt idx="1236">
                        <c:v>9.3937473044363031</c:v>
                      </c:pt>
                      <c:pt idx="1237">
                        <c:v>9.3937473044363031</c:v>
                      </c:pt>
                      <c:pt idx="1238">
                        <c:v>9.3937473044363031</c:v>
                      </c:pt>
                      <c:pt idx="1239">
                        <c:v>9.3937473044363031</c:v>
                      </c:pt>
                      <c:pt idx="1240">
                        <c:v>9.3937473044363031</c:v>
                      </c:pt>
                      <c:pt idx="1241">
                        <c:v>9.3937473044363031</c:v>
                      </c:pt>
                      <c:pt idx="1242">
                        <c:v>9.3937473044363031</c:v>
                      </c:pt>
                      <c:pt idx="1243">
                        <c:v>9.3937473044363031</c:v>
                      </c:pt>
                      <c:pt idx="1244">
                        <c:v>9.3937473044363031</c:v>
                      </c:pt>
                      <c:pt idx="1245">
                        <c:v>9.3937473044363031</c:v>
                      </c:pt>
                      <c:pt idx="1246">
                        <c:v>9.3937473044363031</c:v>
                      </c:pt>
                      <c:pt idx="1247">
                        <c:v>9.3937473044363031</c:v>
                      </c:pt>
                      <c:pt idx="1248">
                        <c:v>9.3937473044363031</c:v>
                      </c:pt>
                      <c:pt idx="1249">
                        <c:v>9.3937473044363031</c:v>
                      </c:pt>
                      <c:pt idx="1250">
                        <c:v>9.3937473044363031</c:v>
                      </c:pt>
                      <c:pt idx="1251">
                        <c:v>9.3937473044363031</c:v>
                      </c:pt>
                      <c:pt idx="1252">
                        <c:v>9.3937473044363031</c:v>
                      </c:pt>
                      <c:pt idx="1253">
                        <c:v>9.3937473044363031</c:v>
                      </c:pt>
                      <c:pt idx="1254">
                        <c:v>9.3937473044363031</c:v>
                      </c:pt>
                      <c:pt idx="1255">
                        <c:v>9.3937473044363031</c:v>
                      </c:pt>
                      <c:pt idx="1256">
                        <c:v>9.3937473044363031</c:v>
                      </c:pt>
                      <c:pt idx="1257">
                        <c:v>9.3937473044363031</c:v>
                      </c:pt>
                      <c:pt idx="1258">
                        <c:v>9.3937473044363031</c:v>
                      </c:pt>
                      <c:pt idx="1259">
                        <c:v>9.3937473044363031</c:v>
                      </c:pt>
                      <c:pt idx="1260">
                        <c:v>9.3937473044363031</c:v>
                      </c:pt>
                      <c:pt idx="1261">
                        <c:v>9.3937473044363031</c:v>
                      </c:pt>
                      <c:pt idx="1262">
                        <c:v>9.3937473044363031</c:v>
                      </c:pt>
                      <c:pt idx="1263">
                        <c:v>9.3937473044363031</c:v>
                      </c:pt>
                      <c:pt idx="1264">
                        <c:v>9.3937473044363031</c:v>
                      </c:pt>
                      <c:pt idx="1265">
                        <c:v>9.3937473044363031</c:v>
                      </c:pt>
                      <c:pt idx="1266">
                        <c:v>9.3937473044363031</c:v>
                      </c:pt>
                      <c:pt idx="1267">
                        <c:v>9.3937473044363031</c:v>
                      </c:pt>
                      <c:pt idx="1268">
                        <c:v>9.3937473044363031</c:v>
                      </c:pt>
                      <c:pt idx="1269">
                        <c:v>9.3937473044363031</c:v>
                      </c:pt>
                      <c:pt idx="1270">
                        <c:v>9.3937473044363031</c:v>
                      </c:pt>
                      <c:pt idx="1271">
                        <c:v>9.3937473044363031</c:v>
                      </c:pt>
                      <c:pt idx="1272">
                        <c:v>9.3937473044363031</c:v>
                      </c:pt>
                      <c:pt idx="1273">
                        <c:v>9.3937473044363031</c:v>
                      </c:pt>
                      <c:pt idx="1274">
                        <c:v>9.3937473044363031</c:v>
                      </c:pt>
                      <c:pt idx="1275">
                        <c:v>9.3937473044363031</c:v>
                      </c:pt>
                      <c:pt idx="1276">
                        <c:v>9.3937473044363031</c:v>
                      </c:pt>
                      <c:pt idx="1277">
                        <c:v>9.3937473044363031</c:v>
                      </c:pt>
                      <c:pt idx="1278">
                        <c:v>9.3937473044363031</c:v>
                      </c:pt>
                      <c:pt idx="1279">
                        <c:v>9.3937473044363031</c:v>
                      </c:pt>
                      <c:pt idx="1280">
                        <c:v>9.3937473044363031</c:v>
                      </c:pt>
                      <c:pt idx="1281">
                        <c:v>9.3937473044363031</c:v>
                      </c:pt>
                      <c:pt idx="1282">
                        <c:v>9.3937473044363031</c:v>
                      </c:pt>
                      <c:pt idx="1283">
                        <c:v>9.3937473044363031</c:v>
                      </c:pt>
                      <c:pt idx="1284">
                        <c:v>9.3937473044363031</c:v>
                      </c:pt>
                      <c:pt idx="1285">
                        <c:v>9.3937473044363031</c:v>
                      </c:pt>
                      <c:pt idx="1286">
                        <c:v>9.3937473044363031</c:v>
                      </c:pt>
                      <c:pt idx="1287">
                        <c:v>9.3937473044363031</c:v>
                      </c:pt>
                      <c:pt idx="1288">
                        <c:v>9.3937473044363031</c:v>
                      </c:pt>
                      <c:pt idx="1289">
                        <c:v>9.3937473044363031</c:v>
                      </c:pt>
                      <c:pt idx="1290">
                        <c:v>9.3937473044363031</c:v>
                      </c:pt>
                      <c:pt idx="1291">
                        <c:v>9.3937473044363031</c:v>
                      </c:pt>
                      <c:pt idx="1292">
                        <c:v>9.3937473044363031</c:v>
                      </c:pt>
                      <c:pt idx="1293">
                        <c:v>9.3937473044363031</c:v>
                      </c:pt>
                      <c:pt idx="1294">
                        <c:v>9.3937473044363031</c:v>
                      </c:pt>
                      <c:pt idx="1295">
                        <c:v>9.3937473044363031</c:v>
                      </c:pt>
                      <c:pt idx="1296">
                        <c:v>9.3937473044363031</c:v>
                      </c:pt>
                      <c:pt idx="1297">
                        <c:v>9.3937473044363031</c:v>
                      </c:pt>
                      <c:pt idx="1298">
                        <c:v>9.3937473044363031</c:v>
                      </c:pt>
                      <c:pt idx="1299">
                        <c:v>9.3937473044363031</c:v>
                      </c:pt>
                      <c:pt idx="1300">
                        <c:v>9.3937473044363031</c:v>
                      </c:pt>
                      <c:pt idx="1301">
                        <c:v>9.3937473044363031</c:v>
                      </c:pt>
                      <c:pt idx="1302">
                        <c:v>9.3937473044363031</c:v>
                      </c:pt>
                      <c:pt idx="1303">
                        <c:v>9.3937473044363031</c:v>
                      </c:pt>
                      <c:pt idx="1304">
                        <c:v>9.3937473044363031</c:v>
                      </c:pt>
                      <c:pt idx="1305">
                        <c:v>9.3937473044363031</c:v>
                      </c:pt>
                      <c:pt idx="1306">
                        <c:v>9.3937473044363031</c:v>
                      </c:pt>
                      <c:pt idx="1307">
                        <c:v>9.3937473044363031</c:v>
                      </c:pt>
                      <c:pt idx="1308">
                        <c:v>9.3937473044363031</c:v>
                      </c:pt>
                      <c:pt idx="1309">
                        <c:v>9.3937473044363031</c:v>
                      </c:pt>
                      <c:pt idx="1310">
                        <c:v>9.3937473044363031</c:v>
                      </c:pt>
                      <c:pt idx="1311">
                        <c:v>9.3937473044363031</c:v>
                      </c:pt>
                      <c:pt idx="1312">
                        <c:v>9.3937473044363031</c:v>
                      </c:pt>
                      <c:pt idx="1313">
                        <c:v>9.3937473044363031</c:v>
                      </c:pt>
                      <c:pt idx="1314">
                        <c:v>9.3937473044363031</c:v>
                      </c:pt>
                      <c:pt idx="1315">
                        <c:v>9.3937473044363031</c:v>
                      </c:pt>
                      <c:pt idx="1316">
                        <c:v>9.3937473044363031</c:v>
                      </c:pt>
                      <c:pt idx="1317">
                        <c:v>9.3937473044363031</c:v>
                      </c:pt>
                      <c:pt idx="1318">
                        <c:v>9.3937473044363031</c:v>
                      </c:pt>
                      <c:pt idx="1319">
                        <c:v>9.3937473044363031</c:v>
                      </c:pt>
                      <c:pt idx="1320">
                        <c:v>9.3937473044363031</c:v>
                      </c:pt>
                      <c:pt idx="1321">
                        <c:v>9.3937473044363031</c:v>
                      </c:pt>
                      <c:pt idx="1322">
                        <c:v>9.3937473044363031</c:v>
                      </c:pt>
                      <c:pt idx="1323">
                        <c:v>9.3937473044363031</c:v>
                      </c:pt>
                      <c:pt idx="1324">
                        <c:v>9.3937473044363031</c:v>
                      </c:pt>
                      <c:pt idx="1325">
                        <c:v>9.3937473044363031</c:v>
                      </c:pt>
                      <c:pt idx="1326">
                        <c:v>9.3937473044363031</c:v>
                      </c:pt>
                      <c:pt idx="1327">
                        <c:v>9.3937473044363031</c:v>
                      </c:pt>
                      <c:pt idx="1328">
                        <c:v>9.3937473044363031</c:v>
                      </c:pt>
                      <c:pt idx="1329">
                        <c:v>9.3937473044363031</c:v>
                      </c:pt>
                      <c:pt idx="1330">
                        <c:v>9.3937473044363031</c:v>
                      </c:pt>
                      <c:pt idx="1331">
                        <c:v>9.3937473044363031</c:v>
                      </c:pt>
                      <c:pt idx="1332">
                        <c:v>9.3937473044363031</c:v>
                      </c:pt>
                      <c:pt idx="1333">
                        <c:v>9.3937473044363031</c:v>
                      </c:pt>
                      <c:pt idx="1334">
                        <c:v>9.3937473044363031</c:v>
                      </c:pt>
                      <c:pt idx="1335">
                        <c:v>9.3937473044363031</c:v>
                      </c:pt>
                      <c:pt idx="1336">
                        <c:v>9.3937473044363031</c:v>
                      </c:pt>
                      <c:pt idx="1337">
                        <c:v>9.3937473044363031</c:v>
                      </c:pt>
                      <c:pt idx="1338">
                        <c:v>9.3937473044363031</c:v>
                      </c:pt>
                      <c:pt idx="1339">
                        <c:v>9.3937473044363031</c:v>
                      </c:pt>
                      <c:pt idx="1340">
                        <c:v>9.3937473044363031</c:v>
                      </c:pt>
                      <c:pt idx="1341">
                        <c:v>9.3937473044363031</c:v>
                      </c:pt>
                      <c:pt idx="1342">
                        <c:v>9.3937473044363031</c:v>
                      </c:pt>
                      <c:pt idx="1343">
                        <c:v>9.3937473044363031</c:v>
                      </c:pt>
                      <c:pt idx="1344">
                        <c:v>9.3937473044363031</c:v>
                      </c:pt>
                      <c:pt idx="1345">
                        <c:v>9.3937473044363031</c:v>
                      </c:pt>
                      <c:pt idx="1346">
                        <c:v>9.3937473044363031</c:v>
                      </c:pt>
                      <c:pt idx="1347">
                        <c:v>9.3937473044363031</c:v>
                      </c:pt>
                      <c:pt idx="1348">
                        <c:v>9.3937473044363031</c:v>
                      </c:pt>
                      <c:pt idx="1349">
                        <c:v>9.3937473044363031</c:v>
                      </c:pt>
                      <c:pt idx="1350">
                        <c:v>9.3937473044363031</c:v>
                      </c:pt>
                      <c:pt idx="1351">
                        <c:v>9.3937473044363031</c:v>
                      </c:pt>
                      <c:pt idx="1352">
                        <c:v>9.3937473044363031</c:v>
                      </c:pt>
                      <c:pt idx="1353">
                        <c:v>9.3937473044363031</c:v>
                      </c:pt>
                      <c:pt idx="1354">
                        <c:v>9.3937473044363031</c:v>
                      </c:pt>
                      <c:pt idx="1355">
                        <c:v>9.3937473044363031</c:v>
                      </c:pt>
                      <c:pt idx="1356">
                        <c:v>9.3937473044363031</c:v>
                      </c:pt>
                      <c:pt idx="1357">
                        <c:v>9.3937473044363031</c:v>
                      </c:pt>
                      <c:pt idx="1358">
                        <c:v>9.3937473044363031</c:v>
                      </c:pt>
                      <c:pt idx="1359">
                        <c:v>9.3937473044363031</c:v>
                      </c:pt>
                      <c:pt idx="1360">
                        <c:v>9.3937473044363031</c:v>
                      </c:pt>
                      <c:pt idx="1361">
                        <c:v>9.3937473044363031</c:v>
                      </c:pt>
                      <c:pt idx="1362">
                        <c:v>9.3937473044363031</c:v>
                      </c:pt>
                      <c:pt idx="1363">
                        <c:v>9.3937473044363031</c:v>
                      </c:pt>
                      <c:pt idx="1364">
                        <c:v>9.3937473044363031</c:v>
                      </c:pt>
                      <c:pt idx="1365">
                        <c:v>9.3937473044363031</c:v>
                      </c:pt>
                      <c:pt idx="1366">
                        <c:v>9.3937473044363031</c:v>
                      </c:pt>
                      <c:pt idx="1367">
                        <c:v>9.3937473044363031</c:v>
                      </c:pt>
                      <c:pt idx="1368">
                        <c:v>9.3937473044363031</c:v>
                      </c:pt>
                      <c:pt idx="1369">
                        <c:v>9.3937473044363031</c:v>
                      </c:pt>
                      <c:pt idx="1370">
                        <c:v>9.3937473044363031</c:v>
                      </c:pt>
                      <c:pt idx="1371">
                        <c:v>9.3937473044363031</c:v>
                      </c:pt>
                      <c:pt idx="1372">
                        <c:v>9.3937473044363031</c:v>
                      </c:pt>
                      <c:pt idx="1373">
                        <c:v>9.3937473044363031</c:v>
                      </c:pt>
                      <c:pt idx="1374">
                        <c:v>9.3937473044363031</c:v>
                      </c:pt>
                      <c:pt idx="1375">
                        <c:v>9.3937473044363031</c:v>
                      </c:pt>
                      <c:pt idx="1376">
                        <c:v>9.3937473044363031</c:v>
                      </c:pt>
                      <c:pt idx="1377">
                        <c:v>9.3937473044363031</c:v>
                      </c:pt>
                    </c:numCache>
                  </c:numRef>
                </c:yVal>
                <c:smooth val="0"/>
                <c:extLst xmlns:c15="http://schemas.microsoft.com/office/drawing/2012/chart">
                  <c:ext xmlns:c16="http://schemas.microsoft.com/office/drawing/2014/chart" uri="{C3380CC4-5D6E-409C-BE32-E72D297353CC}">
                    <c16:uniqueId val="{00000008-E946-4262-AC4C-ABCC7CF37838}"/>
                  </c:ext>
                </c:extLst>
              </c15:ser>
            </c15:filteredScatterSeries>
            <c15:filteredScatterSeries>
              <c15:ser>
                <c:idx val="8"/>
                <c:order val="9"/>
                <c:tx>
                  <c:v>9) Erro Static Filter</c:v>
                </c:tx>
                <c:spPr>
                  <a:ln w="25400" cap="rnd">
                    <a:noFill/>
                    <a:round/>
                  </a:ln>
                  <a:effectLst/>
                </c:spPr>
                <c:marker>
                  <c:symbol val="circle"/>
                  <c:size val="2"/>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9) Erro Static Filter'!$G$2:$G$3503</c15:sqref>
                        </c15:formulaRef>
                      </c:ext>
                    </c:extLst>
                    <c:numCache>
                      <c:formatCode>h:mm:ss</c:formatCode>
                      <c:ptCount val="3502"/>
                      <c:pt idx="0">
                        <c:v>43466.372800925928</c:v>
                      </c:pt>
                      <c:pt idx="1">
                        <c:v>43466.372881944437</c:v>
                      </c:pt>
                      <c:pt idx="2">
                        <c:v>43466.374976851846</c:v>
                      </c:pt>
                      <c:pt idx="3">
                        <c:v>43466.374988425923</c:v>
                      </c:pt>
                      <c:pt idx="4">
                        <c:v>43466.375</c:v>
                      </c:pt>
                      <c:pt idx="5">
                        <c:v>43466.379270833328</c:v>
                      </c:pt>
                      <c:pt idx="6">
                        <c:v>43466.379282407397</c:v>
                      </c:pt>
                      <c:pt idx="7">
                        <c:v>43466.379317129627</c:v>
                      </c:pt>
                      <c:pt idx="8">
                        <c:v>43466.379328703697</c:v>
                      </c:pt>
                      <c:pt idx="9">
                        <c:v>43466.379340277781</c:v>
                      </c:pt>
                      <c:pt idx="10">
                        <c:v>43466.379374999997</c:v>
                      </c:pt>
                      <c:pt idx="11">
                        <c:v>43466.379386574074</c:v>
                      </c:pt>
                      <c:pt idx="12">
                        <c:v>43466.37939814815</c:v>
                      </c:pt>
                      <c:pt idx="13">
                        <c:v>43466.37940972222</c:v>
                      </c:pt>
                      <c:pt idx="14">
                        <c:v>43466.379421296297</c:v>
                      </c:pt>
                      <c:pt idx="15">
                        <c:v>43466.379432870373</c:v>
                      </c:pt>
                      <c:pt idx="16">
                        <c:v>43466.379444444443</c:v>
                      </c:pt>
                      <c:pt idx="17">
                        <c:v>43466.37945601852</c:v>
                      </c:pt>
                      <c:pt idx="18">
                        <c:v>43466.379467592589</c:v>
                      </c:pt>
                      <c:pt idx="19">
                        <c:v>43466.379479166673</c:v>
                      </c:pt>
                      <c:pt idx="20">
                        <c:v>43466.379490740743</c:v>
                      </c:pt>
                      <c:pt idx="21">
                        <c:v>43466.379502314812</c:v>
                      </c:pt>
                      <c:pt idx="22">
                        <c:v>43466.379513888889</c:v>
                      </c:pt>
                      <c:pt idx="23">
                        <c:v>43466.379525462973</c:v>
                      </c:pt>
                      <c:pt idx="24">
                        <c:v>43466.379537037043</c:v>
                      </c:pt>
                      <c:pt idx="25">
                        <c:v>43466.379548611112</c:v>
                      </c:pt>
                      <c:pt idx="26">
                        <c:v>43466.379560185182</c:v>
                      </c:pt>
                      <c:pt idx="27">
                        <c:v>43466.379571759258</c:v>
                      </c:pt>
                      <c:pt idx="28">
                        <c:v>43466.379583333342</c:v>
                      </c:pt>
                      <c:pt idx="29">
                        <c:v>43466.379594907397</c:v>
                      </c:pt>
                      <c:pt idx="30">
                        <c:v>43466.379606481481</c:v>
                      </c:pt>
                      <c:pt idx="31">
                        <c:v>43466.379618055558</c:v>
                      </c:pt>
                      <c:pt idx="32">
                        <c:v>43466.379629629628</c:v>
                      </c:pt>
                      <c:pt idx="33">
                        <c:v>43466.379641203697</c:v>
                      </c:pt>
                      <c:pt idx="34">
                        <c:v>43466.379652777781</c:v>
                      </c:pt>
                      <c:pt idx="35">
                        <c:v>43466.379664351851</c:v>
                      </c:pt>
                      <c:pt idx="36">
                        <c:v>43466.379675925928</c:v>
                      </c:pt>
                      <c:pt idx="37">
                        <c:v>43466.379687499997</c:v>
                      </c:pt>
                      <c:pt idx="38">
                        <c:v>43466.379699074067</c:v>
                      </c:pt>
                      <c:pt idx="39">
                        <c:v>43466.379710648151</c:v>
                      </c:pt>
                      <c:pt idx="40">
                        <c:v>43466.37972222222</c:v>
                      </c:pt>
                      <c:pt idx="41">
                        <c:v>43466.379733796297</c:v>
                      </c:pt>
                      <c:pt idx="42">
                        <c:v>43466.379745370366</c:v>
                      </c:pt>
                      <c:pt idx="43">
                        <c:v>43466.379756944443</c:v>
                      </c:pt>
                      <c:pt idx="44">
                        <c:v>43466.37976851852</c:v>
                      </c:pt>
                      <c:pt idx="45">
                        <c:v>43466.379780092589</c:v>
                      </c:pt>
                      <c:pt idx="46">
                        <c:v>43466.379791666674</c:v>
                      </c:pt>
                      <c:pt idx="47">
                        <c:v>43466.379803240743</c:v>
                      </c:pt>
                      <c:pt idx="48">
                        <c:v>43466.379814814813</c:v>
                      </c:pt>
                      <c:pt idx="49">
                        <c:v>43466.379826388889</c:v>
                      </c:pt>
                      <c:pt idx="50">
                        <c:v>43466.379837962973</c:v>
                      </c:pt>
                      <c:pt idx="51">
                        <c:v>43466.379849537043</c:v>
                      </c:pt>
                      <c:pt idx="52">
                        <c:v>43466.379861111112</c:v>
                      </c:pt>
                      <c:pt idx="53">
                        <c:v>43466.379872685182</c:v>
                      </c:pt>
                      <c:pt idx="54">
                        <c:v>43466.379884259259</c:v>
                      </c:pt>
                      <c:pt idx="55">
                        <c:v>43466.379895833343</c:v>
                      </c:pt>
                      <c:pt idx="56">
                        <c:v>43466.379907407398</c:v>
                      </c:pt>
                      <c:pt idx="57">
                        <c:v>43466.379918981482</c:v>
                      </c:pt>
                      <c:pt idx="58">
                        <c:v>43466.379930555559</c:v>
                      </c:pt>
                      <c:pt idx="59">
                        <c:v>43466.379942129628</c:v>
                      </c:pt>
                      <c:pt idx="60">
                        <c:v>43466.379953703698</c:v>
                      </c:pt>
                      <c:pt idx="61">
                        <c:v>43466.379965277767</c:v>
                      </c:pt>
                      <c:pt idx="62">
                        <c:v>43466.379976851851</c:v>
                      </c:pt>
                      <c:pt idx="63">
                        <c:v>43466.379988425928</c:v>
                      </c:pt>
                      <c:pt idx="64">
                        <c:v>43466.38</c:v>
                      </c:pt>
                      <c:pt idx="65">
                        <c:v>43466.380011574067</c:v>
                      </c:pt>
                      <c:pt idx="66">
                        <c:v>43466.380231481482</c:v>
                      </c:pt>
                      <c:pt idx="67">
                        <c:v>43466.380358796298</c:v>
                      </c:pt>
                      <c:pt idx="68">
                        <c:v>43466.380370370367</c:v>
                      </c:pt>
                      <c:pt idx="69">
                        <c:v>43466.380381944437</c:v>
                      </c:pt>
                      <c:pt idx="70">
                        <c:v>43466.380393518521</c:v>
                      </c:pt>
                      <c:pt idx="71">
                        <c:v>43466.38040509259</c:v>
                      </c:pt>
                      <c:pt idx="72">
                        <c:v>43466.380416666667</c:v>
                      </c:pt>
                      <c:pt idx="73">
                        <c:v>43466.380428240736</c:v>
                      </c:pt>
                      <c:pt idx="74">
                        <c:v>43466.380439814813</c:v>
                      </c:pt>
                      <c:pt idx="75">
                        <c:v>43466.38045138889</c:v>
                      </c:pt>
                      <c:pt idx="76">
                        <c:v>43466.380462962959</c:v>
                      </c:pt>
                      <c:pt idx="77">
                        <c:v>43466.380474537043</c:v>
                      </c:pt>
                      <c:pt idx="78">
                        <c:v>43466.380486111113</c:v>
                      </c:pt>
                      <c:pt idx="79">
                        <c:v>43466.380497685182</c:v>
                      </c:pt>
                      <c:pt idx="80">
                        <c:v>43466.380509259259</c:v>
                      </c:pt>
                      <c:pt idx="81">
                        <c:v>43466.380520833343</c:v>
                      </c:pt>
                      <c:pt idx="82">
                        <c:v>43466.380532407413</c:v>
                      </c:pt>
                      <c:pt idx="83">
                        <c:v>43466.380543981482</c:v>
                      </c:pt>
                      <c:pt idx="84">
                        <c:v>43466.380555555559</c:v>
                      </c:pt>
                      <c:pt idx="85">
                        <c:v>43466.380567129629</c:v>
                      </c:pt>
                      <c:pt idx="86">
                        <c:v>43466.380578703713</c:v>
                      </c:pt>
                      <c:pt idx="87">
                        <c:v>43466.380590277768</c:v>
                      </c:pt>
                      <c:pt idx="88">
                        <c:v>43466.380601851852</c:v>
                      </c:pt>
                      <c:pt idx="89">
                        <c:v>43466.380613425928</c:v>
                      </c:pt>
                      <c:pt idx="90">
                        <c:v>43466.380624999998</c:v>
                      </c:pt>
                      <c:pt idx="91">
                        <c:v>43466.380636574067</c:v>
                      </c:pt>
                      <c:pt idx="92">
                        <c:v>43466.380648148152</c:v>
                      </c:pt>
                      <c:pt idx="93">
                        <c:v>43466.380659722221</c:v>
                      </c:pt>
                      <c:pt idx="94">
                        <c:v>43466.380671296298</c:v>
                      </c:pt>
                      <c:pt idx="95">
                        <c:v>43466.380682870367</c:v>
                      </c:pt>
                      <c:pt idx="96">
                        <c:v>43466.380694444437</c:v>
                      </c:pt>
                      <c:pt idx="97">
                        <c:v>43466.380706018521</c:v>
                      </c:pt>
                      <c:pt idx="98">
                        <c:v>43466.38071759259</c:v>
                      </c:pt>
                      <c:pt idx="99">
                        <c:v>43466.380729166667</c:v>
                      </c:pt>
                      <c:pt idx="100">
                        <c:v>43466.380740740737</c:v>
                      </c:pt>
                      <c:pt idx="101">
                        <c:v>43466.380752314813</c:v>
                      </c:pt>
                      <c:pt idx="102">
                        <c:v>43466.38076388889</c:v>
                      </c:pt>
                      <c:pt idx="103">
                        <c:v>43466.38077546296</c:v>
                      </c:pt>
                      <c:pt idx="104">
                        <c:v>43466.380787037036</c:v>
                      </c:pt>
                      <c:pt idx="105">
                        <c:v>43466.380798611113</c:v>
                      </c:pt>
                      <c:pt idx="106">
                        <c:v>43466.380810185183</c:v>
                      </c:pt>
                      <c:pt idx="107">
                        <c:v>43466.38082175926</c:v>
                      </c:pt>
                      <c:pt idx="108">
                        <c:v>43466.380833333344</c:v>
                      </c:pt>
                      <c:pt idx="109">
                        <c:v>43466.380844907413</c:v>
                      </c:pt>
                      <c:pt idx="110">
                        <c:v>43466.380856481483</c:v>
                      </c:pt>
                      <c:pt idx="111">
                        <c:v>43466.380868055552</c:v>
                      </c:pt>
                      <c:pt idx="112">
                        <c:v>43466.380879629629</c:v>
                      </c:pt>
                      <c:pt idx="113">
                        <c:v>43466.380891203713</c:v>
                      </c:pt>
                      <c:pt idx="114">
                        <c:v>43466.380902777782</c:v>
                      </c:pt>
                      <c:pt idx="115">
                        <c:v>43466.380914351852</c:v>
                      </c:pt>
                      <c:pt idx="116">
                        <c:v>43466.380925925929</c:v>
                      </c:pt>
                      <c:pt idx="117">
                        <c:v>43466.380937499998</c:v>
                      </c:pt>
                      <c:pt idx="118">
                        <c:v>43466.380949074082</c:v>
                      </c:pt>
                      <c:pt idx="119">
                        <c:v>43466.380960648137</c:v>
                      </c:pt>
                      <c:pt idx="120">
                        <c:v>43466.380972222221</c:v>
                      </c:pt>
                      <c:pt idx="121">
                        <c:v>43466.380983796298</c:v>
                      </c:pt>
                      <c:pt idx="122">
                        <c:v>43466.380995370368</c:v>
                      </c:pt>
                      <c:pt idx="123">
                        <c:v>43466.381006944437</c:v>
                      </c:pt>
                      <c:pt idx="124">
                        <c:v>43466.381018518521</c:v>
                      </c:pt>
                      <c:pt idx="125">
                        <c:v>43466.381168981483</c:v>
                      </c:pt>
                      <c:pt idx="126">
                        <c:v>43466.381180555552</c:v>
                      </c:pt>
                      <c:pt idx="127">
                        <c:v>43466.381192129629</c:v>
                      </c:pt>
                      <c:pt idx="128">
                        <c:v>43466.381203703713</c:v>
                      </c:pt>
                      <c:pt idx="129">
                        <c:v>43466.381261574083</c:v>
                      </c:pt>
                      <c:pt idx="130">
                        <c:v>43466.381273148138</c:v>
                      </c:pt>
                      <c:pt idx="131">
                        <c:v>43466.381284722222</c:v>
                      </c:pt>
                      <c:pt idx="132">
                        <c:v>43466.381296296298</c:v>
                      </c:pt>
                      <c:pt idx="133">
                        <c:v>43466.381307870368</c:v>
                      </c:pt>
                      <c:pt idx="134">
                        <c:v>43466.381319444437</c:v>
                      </c:pt>
                      <c:pt idx="135">
                        <c:v>43466.381331018521</c:v>
                      </c:pt>
                      <c:pt idx="136">
                        <c:v>43466.381342592591</c:v>
                      </c:pt>
                      <c:pt idx="137">
                        <c:v>43466.381354166668</c:v>
                      </c:pt>
                      <c:pt idx="138">
                        <c:v>43466.381365740737</c:v>
                      </c:pt>
                      <c:pt idx="139">
                        <c:v>43466.381377314807</c:v>
                      </c:pt>
                      <c:pt idx="140">
                        <c:v>43466.381388888891</c:v>
                      </c:pt>
                      <c:pt idx="141">
                        <c:v>43466.38140046296</c:v>
                      </c:pt>
                      <c:pt idx="142">
                        <c:v>43466.381412037037</c:v>
                      </c:pt>
                      <c:pt idx="143">
                        <c:v>43466.381423611107</c:v>
                      </c:pt>
                      <c:pt idx="144">
                        <c:v>43466.381435185183</c:v>
                      </c:pt>
                      <c:pt idx="145">
                        <c:v>43466.38144675926</c:v>
                      </c:pt>
                      <c:pt idx="146">
                        <c:v>43466.381458333337</c:v>
                      </c:pt>
                      <c:pt idx="147">
                        <c:v>43466.381469907406</c:v>
                      </c:pt>
                      <c:pt idx="148">
                        <c:v>43466.381481481483</c:v>
                      </c:pt>
                      <c:pt idx="149">
                        <c:v>43466.381493055553</c:v>
                      </c:pt>
                      <c:pt idx="150">
                        <c:v>43466.381504629629</c:v>
                      </c:pt>
                      <c:pt idx="151">
                        <c:v>43466.381516203714</c:v>
                      </c:pt>
                      <c:pt idx="152">
                        <c:v>43466.381527777783</c:v>
                      </c:pt>
                      <c:pt idx="153">
                        <c:v>43466.381539351853</c:v>
                      </c:pt>
                      <c:pt idx="154">
                        <c:v>43466.381550925929</c:v>
                      </c:pt>
                      <c:pt idx="155">
                        <c:v>43466.381562499999</c:v>
                      </c:pt>
                      <c:pt idx="156">
                        <c:v>43466.381574074083</c:v>
                      </c:pt>
                      <c:pt idx="157">
                        <c:v>43466.381585648152</c:v>
                      </c:pt>
                      <c:pt idx="158">
                        <c:v>43466.381597222222</c:v>
                      </c:pt>
                      <c:pt idx="159">
                        <c:v>43466.381608796299</c:v>
                      </c:pt>
                      <c:pt idx="160">
                        <c:v>43466.381620370368</c:v>
                      </c:pt>
                      <c:pt idx="161">
                        <c:v>43466.381631944438</c:v>
                      </c:pt>
                      <c:pt idx="162">
                        <c:v>43466.381643518522</c:v>
                      </c:pt>
                      <c:pt idx="163">
                        <c:v>43466.381655092591</c:v>
                      </c:pt>
                      <c:pt idx="164">
                        <c:v>43466.381666666668</c:v>
                      </c:pt>
                      <c:pt idx="165">
                        <c:v>43466.381678240738</c:v>
                      </c:pt>
                      <c:pt idx="166">
                        <c:v>43466.381689814807</c:v>
                      </c:pt>
                      <c:pt idx="167">
                        <c:v>43466.381909722222</c:v>
                      </c:pt>
                      <c:pt idx="168">
                        <c:v>43466.381921296299</c:v>
                      </c:pt>
                      <c:pt idx="169">
                        <c:v>43466.381932870368</c:v>
                      </c:pt>
                      <c:pt idx="170">
                        <c:v>43466.381944444453</c:v>
                      </c:pt>
                      <c:pt idx="171">
                        <c:v>43466.381956018522</c:v>
                      </c:pt>
                      <c:pt idx="172">
                        <c:v>43466.381967592592</c:v>
                      </c:pt>
                      <c:pt idx="173">
                        <c:v>43466.381979166668</c:v>
                      </c:pt>
                      <c:pt idx="174">
                        <c:v>43466.381990740738</c:v>
                      </c:pt>
                      <c:pt idx="175">
                        <c:v>43466.382002314807</c:v>
                      </c:pt>
                      <c:pt idx="176">
                        <c:v>43466.382013888891</c:v>
                      </c:pt>
                      <c:pt idx="177">
                        <c:v>43466.382025462961</c:v>
                      </c:pt>
                      <c:pt idx="178">
                        <c:v>43466.382037037038</c:v>
                      </c:pt>
                      <c:pt idx="179">
                        <c:v>43466.382048611107</c:v>
                      </c:pt>
                      <c:pt idx="180">
                        <c:v>43466.382060185177</c:v>
                      </c:pt>
                      <c:pt idx="181">
                        <c:v>43466.382071759261</c:v>
                      </c:pt>
                      <c:pt idx="182">
                        <c:v>43466.38208333333</c:v>
                      </c:pt>
                      <c:pt idx="183">
                        <c:v>43466.382094907407</c:v>
                      </c:pt>
                      <c:pt idx="184">
                        <c:v>43466.382106481477</c:v>
                      </c:pt>
                      <c:pt idx="185">
                        <c:v>43466.382118055553</c:v>
                      </c:pt>
                      <c:pt idx="186">
                        <c:v>43466.38212962963</c:v>
                      </c:pt>
                      <c:pt idx="187">
                        <c:v>43466.382141203707</c:v>
                      </c:pt>
                      <c:pt idx="188">
                        <c:v>43466.382152777784</c:v>
                      </c:pt>
                      <c:pt idx="189">
                        <c:v>43466.382164351853</c:v>
                      </c:pt>
                      <c:pt idx="190">
                        <c:v>43466.382175925923</c:v>
                      </c:pt>
                      <c:pt idx="191">
                        <c:v>43466.382187499999</c:v>
                      </c:pt>
                      <c:pt idx="192">
                        <c:v>43466.382199074083</c:v>
                      </c:pt>
                      <c:pt idx="193">
                        <c:v>43466.382210648153</c:v>
                      </c:pt>
                      <c:pt idx="194">
                        <c:v>43466.382222222222</c:v>
                      </c:pt>
                      <c:pt idx="195">
                        <c:v>43466.382233796299</c:v>
                      </c:pt>
                      <c:pt idx="196">
                        <c:v>43466.382314814808</c:v>
                      </c:pt>
                      <c:pt idx="197">
                        <c:v>43466.382326388892</c:v>
                      </c:pt>
                      <c:pt idx="198">
                        <c:v>43466.382337962961</c:v>
                      </c:pt>
                      <c:pt idx="199">
                        <c:v>43466.382349537038</c:v>
                      </c:pt>
                      <c:pt idx="200">
                        <c:v>43466.382361111107</c:v>
                      </c:pt>
                      <c:pt idx="201">
                        <c:v>43466.382372685177</c:v>
                      </c:pt>
                      <c:pt idx="202">
                        <c:v>43466.382384259261</c:v>
                      </c:pt>
                      <c:pt idx="203">
                        <c:v>43466.382395833331</c:v>
                      </c:pt>
                      <c:pt idx="204">
                        <c:v>43466.382407407407</c:v>
                      </c:pt>
                      <c:pt idx="205">
                        <c:v>43466.382418981477</c:v>
                      </c:pt>
                      <c:pt idx="206">
                        <c:v>43466.382430555554</c:v>
                      </c:pt>
                      <c:pt idx="207">
                        <c:v>43466.38244212963</c:v>
                      </c:pt>
                      <c:pt idx="208">
                        <c:v>43466.382453703707</c:v>
                      </c:pt>
                      <c:pt idx="209">
                        <c:v>43466.382465277777</c:v>
                      </c:pt>
                      <c:pt idx="210">
                        <c:v>43466.382476851853</c:v>
                      </c:pt>
                      <c:pt idx="211">
                        <c:v>43466.382488425923</c:v>
                      </c:pt>
                      <c:pt idx="212">
                        <c:v>43466.3825</c:v>
                      </c:pt>
                      <c:pt idx="213">
                        <c:v>43466.382511574076</c:v>
                      </c:pt>
                      <c:pt idx="214">
                        <c:v>43466.382523148153</c:v>
                      </c:pt>
                      <c:pt idx="215">
                        <c:v>43466.382534722223</c:v>
                      </c:pt>
                      <c:pt idx="216">
                        <c:v>43466.3825462963</c:v>
                      </c:pt>
                      <c:pt idx="217">
                        <c:v>43466.382557870369</c:v>
                      </c:pt>
                      <c:pt idx="218">
                        <c:v>43466.382569444453</c:v>
                      </c:pt>
                      <c:pt idx="219">
                        <c:v>43466.382581018523</c:v>
                      </c:pt>
                      <c:pt idx="220">
                        <c:v>43466.382592592592</c:v>
                      </c:pt>
                      <c:pt idx="221">
                        <c:v>43466.382604166669</c:v>
                      </c:pt>
                      <c:pt idx="222">
                        <c:v>43466.382615740738</c:v>
                      </c:pt>
                      <c:pt idx="223">
                        <c:v>43466.382627314822</c:v>
                      </c:pt>
                      <c:pt idx="224">
                        <c:v>43466.382638888892</c:v>
                      </c:pt>
                      <c:pt idx="225">
                        <c:v>43466.382650462961</c:v>
                      </c:pt>
                      <c:pt idx="226">
                        <c:v>43466.382662037038</c:v>
                      </c:pt>
                      <c:pt idx="227">
                        <c:v>43466.382673611108</c:v>
                      </c:pt>
                      <c:pt idx="228">
                        <c:v>43466.382685185177</c:v>
                      </c:pt>
                      <c:pt idx="229">
                        <c:v>43466.382696759261</c:v>
                      </c:pt>
                      <c:pt idx="230">
                        <c:v>43466.382708333331</c:v>
                      </c:pt>
                      <c:pt idx="231">
                        <c:v>43466.382719907408</c:v>
                      </c:pt>
                      <c:pt idx="232">
                        <c:v>43466.382731481477</c:v>
                      </c:pt>
                      <c:pt idx="233">
                        <c:v>43466.382743055547</c:v>
                      </c:pt>
                      <c:pt idx="234">
                        <c:v>43466.382754629631</c:v>
                      </c:pt>
                      <c:pt idx="235">
                        <c:v>43466.3827662037</c:v>
                      </c:pt>
                      <c:pt idx="236">
                        <c:v>43466.382777777777</c:v>
                      </c:pt>
                      <c:pt idx="237">
                        <c:v>43466.382789351846</c:v>
                      </c:pt>
                      <c:pt idx="238">
                        <c:v>43466.382800925923</c:v>
                      </c:pt>
                      <c:pt idx="239">
                        <c:v>43466.3828125</c:v>
                      </c:pt>
                      <c:pt idx="240">
                        <c:v>43466.382824074077</c:v>
                      </c:pt>
                      <c:pt idx="241">
                        <c:v>43466.382835648154</c:v>
                      </c:pt>
                      <c:pt idx="242">
                        <c:v>43466.382847222223</c:v>
                      </c:pt>
                      <c:pt idx="243">
                        <c:v>43466.3828587963</c:v>
                      </c:pt>
                      <c:pt idx="244">
                        <c:v>43466.382870370369</c:v>
                      </c:pt>
                      <c:pt idx="245">
                        <c:v>43466.382881944453</c:v>
                      </c:pt>
                      <c:pt idx="246">
                        <c:v>43466.382893518523</c:v>
                      </c:pt>
                      <c:pt idx="247">
                        <c:v>43466.382905092592</c:v>
                      </c:pt>
                      <c:pt idx="248">
                        <c:v>43466.382916666669</c:v>
                      </c:pt>
                      <c:pt idx="249">
                        <c:v>43466.382928240739</c:v>
                      </c:pt>
                      <c:pt idx="250">
                        <c:v>43466.382939814823</c:v>
                      </c:pt>
                      <c:pt idx="251">
                        <c:v>43466.382951388892</c:v>
                      </c:pt>
                      <c:pt idx="252">
                        <c:v>43466.382962962962</c:v>
                      </c:pt>
                      <c:pt idx="253">
                        <c:v>43466.382974537039</c:v>
                      </c:pt>
                      <c:pt idx="254">
                        <c:v>43466.382986111108</c:v>
                      </c:pt>
                      <c:pt idx="255">
                        <c:v>43466.382997685178</c:v>
                      </c:pt>
                      <c:pt idx="256">
                        <c:v>43466.383009259262</c:v>
                      </c:pt>
                      <c:pt idx="257">
                        <c:v>43466.383020833331</c:v>
                      </c:pt>
                      <c:pt idx="258">
                        <c:v>43466.383032407408</c:v>
                      </c:pt>
                      <c:pt idx="259">
                        <c:v>43466.383043981477</c:v>
                      </c:pt>
                      <c:pt idx="260">
                        <c:v>43466.383055555547</c:v>
                      </c:pt>
                      <c:pt idx="261">
                        <c:v>43466.383067129631</c:v>
                      </c:pt>
                      <c:pt idx="262">
                        <c:v>43466.3830787037</c:v>
                      </c:pt>
                      <c:pt idx="263">
                        <c:v>43466.383090277777</c:v>
                      </c:pt>
                      <c:pt idx="264">
                        <c:v>43466.383101851847</c:v>
                      </c:pt>
                      <c:pt idx="265">
                        <c:v>43466.383113425924</c:v>
                      </c:pt>
                      <c:pt idx="266">
                        <c:v>43466.383125</c:v>
                      </c:pt>
                      <c:pt idx="267">
                        <c:v>43466.383136574077</c:v>
                      </c:pt>
                      <c:pt idx="268">
                        <c:v>43466.383148148147</c:v>
                      </c:pt>
                      <c:pt idx="269">
                        <c:v>43466.383159722223</c:v>
                      </c:pt>
                      <c:pt idx="270">
                        <c:v>43466.383171296293</c:v>
                      </c:pt>
                      <c:pt idx="271">
                        <c:v>43466.38318287037</c:v>
                      </c:pt>
                      <c:pt idx="272">
                        <c:v>43466.383194444446</c:v>
                      </c:pt>
                      <c:pt idx="273">
                        <c:v>43466.383206018523</c:v>
                      </c:pt>
                      <c:pt idx="274">
                        <c:v>43466.383217592593</c:v>
                      </c:pt>
                      <c:pt idx="275">
                        <c:v>43466.383229166669</c:v>
                      </c:pt>
                      <c:pt idx="276">
                        <c:v>43466.383240740739</c:v>
                      </c:pt>
                      <c:pt idx="277">
                        <c:v>43466.383252314823</c:v>
                      </c:pt>
                      <c:pt idx="278">
                        <c:v>43466.383263888893</c:v>
                      </c:pt>
                      <c:pt idx="279">
                        <c:v>43466.383275462962</c:v>
                      </c:pt>
                      <c:pt idx="280">
                        <c:v>43466.383287037039</c:v>
                      </c:pt>
                      <c:pt idx="281">
                        <c:v>43466.383298611108</c:v>
                      </c:pt>
                      <c:pt idx="282">
                        <c:v>43466.383310185192</c:v>
                      </c:pt>
                      <c:pt idx="283">
                        <c:v>43466.383321759262</c:v>
                      </c:pt>
                      <c:pt idx="284">
                        <c:v>43466.383333333331</c:v>
                      </c:pt>
                      <c:pt idx="285">
                        <c:v>43466.383344907408</c:v>
                      </c:pt>
                      <c:pt idx="286">
                        <c:v>43466.383356481478</c:v>
                      </c:pt>
                      <c:pt idx="287">
                        <c:v>43466.383368055547</c:v>
                      </c:pt>
                      <c:pt idx="288">
                        <c:v>43466.383379629631</c:v>
                      </c:pt>
                      <c:pt idx="289">
                        <c:v>43466.383391203701</c:v>
                      </c:pt>
                      <c:pt idx="290">
                        <c:v>43466.383402777778</c:v>
                      </c:pt>
                      <c:pt idx="291">
                        <c:v>43466.383414351847</c:v>
                      </c:pt>
                      <c:pt idx="292">
                        <c:v>43466.383425925917</c:v>
                      </c:pt>
                      <c:pt idx="293">
                        <c:v>43466.383437500001</c:v>
                      </c:pt>
                      <c:pt idx="294">
                        <c:v>43466.383449074077</c:v>
                      </c:pt>
                      <c:pt idx="295">
                        <c:v>43466.383460648147</c:v>
                      </c:pt>
                      <c:pt idx="296">
                        <c:v>43466.383472222216</c:v>
                      </c:pt>
                      <c:pt idx="297">
                        <c:v>43466.383483796293</c:v>
                      </c:pt>
                      <c:pt idx="298">
                        <c:v>43466.38349537037</c:v>
                      </c:pt>
                      <c:pt idx="299">
                        <c:v>43466.383506944447</c:v>
                      </c:pt>
                      <c:pt idx="300">
                        <c:v>43466.383518518523</c:v>
                      </c:pt>
                      <c:pt idx="301">
                        <c:v>43466.383530092593</c:v>
                      </c:pt>
                      <c:pt idx="302">
                        <c:v>43466.38354166667</c:v>
                      </c:pt>
                      <c:pt idx="303">
                        <c:v>43466.383553240739</c:v>
                      </c:pt>
                      <c:pt idx="304">
                        <c:v>43466.383564814823</c:v>
                      </c:pt>
                      <c:pt idx="305">
                        <c:v>43466.383576388893</c:v>
                      </c:pt>
                      <c:pt idx="306">
                        <c:v>43466.383587962962</c:v>
                      </c:pt>
                      <c:pt idx="307">
                        <c:v>43466.383599537039</c:v>
                      </c:pt>
                      <c:pt idx="308">
                        <c:v>43466.383611111109</c:v>
                      </c:pt>
                      <c:pt idx="309">
                        <c:v>43466.383622685193</c:v>
                      </c:pt>
                      <c:pt idx="310">
                        <c:v>43466.383634259262</c:v>
                      </c:pt>
                      <c:pt idx="311">
                        <c:v>43466.383645833332</c:v>
                      </c:pt>
                      <c:pt idx="312">
                        <c:v>43466.383657407408</c:v>
                      </c:pt>
                      <c:pt idx="313">
                        <c:v>43466.383668981478</c:v>
                      </c:pt>
                      <c:pt idx="314">
                        <c:v>43466.383680555547</c:v>
                      </c:pt>
                      <c:pt idx="315">
                        <c:v>43466.38380787037</c:v>
                      </c:pt>
                      <c:pt idx="316">
                        <c:v>43466.383819444447</c:v>
                      </c:pt>
                      <c:pt idx="317">
                        <c:v>43466.38385416667</c:v>
                      </c:pt>
                      <c:pt idx="318">
                        <c:v>43466.38386574074</c:v>
                      </c:pt>
                      <c:pt idx="319">
                        <c:v>43466.383877314824</c:v>
                      </c:pt>
                      <c:pt idx="320">
                        <c:v>43466.383888888893</c:v>
                      </c:pt>
                      <c:pt idx="321">
                        <c:v>43466.383900462963</c:v>
                      </c:pt>
                      <c:pt idx="322">
                        <c:v>43466.383912037039</c:v>
                      </c:pt>
                      <c:pt idx="323">
                        <c:v>43466.383923611109</c:v>
                      </c:pt>
                      <c:pt idx="324">
                        <c:v>43466.383935185193</c:v>
                      </c:pt>
                      <c:pt idx="325">
                        <c:v>43466.383946759262</c:v>
                      </c:pt>
                      <c:pt idx="326">
                        <c:v>43466.383958333332</c:v>
                      </c:pt>
                      <c:pt idx="327">
                        <c:v>43466.383969907409</c:v>
                      </c:pt>
                      <c:pt idx="328">
                        <c:v>43466.383981481478</c:v>
                      </c:pt>
                      <c:pt idx="329">
                        <c:v>43466.383993055562</c:v>
                      </c:pt>
                      <c:pt idx="330">
                        <c:v>43466.384004629632</c:v>
                      </c:pt>
                      <c:pt idx="331">
                        <c:v>43466.384016203701</c:v>
                      </c:pt>
                      <c:pt idx="332">
                        <c:v>43466.384027777778</c:v>
                      </c:pt>
                      <c:pt idx="333">
                        <c:v>43466.384039351848</c:v>
                      </c:pt>
                      <c:pt idx="334">
                        <c:v>43466.384050925917</c:v>
                      </c:pt>
                      <c:pt idx="335">
                        <c:v>43466.384062500001</c:v>
                      </c:pt>
                      <c:pt idx="336">
                        <c:v>43466.384074074071</c:v>
                      </c:pt>
                      <c:pt idx="337">
                        <c:v>43466.384085648147</c:v>
                      </c:pt>
                      <c:pt idx="338">
                        <c:v>43466.384097222217</c:v>
                      </c:pt>
                      <c:pt idx="339">
                        <c:v>43466.384108796286</c:v>
                      </c:pt>
                      <c:pt idx="340">
                        <c:v>43466.384120370371</c:v>
                      </c:pt>
                      <c:pt idx="341">
                        <c:v>43466.384131944447</c:v>
                      </c:pt>
                      <c:pt idx="342">
                        <c:v>43466.384143518517</c:v>
                      </c:pt>
                      <c:pt idx="343">
                        <c:v>43466.384155092594</c:v>
                      </c:pt>
                      <c:pt idx="344">
                        <c:v>43466.384166666663</c:v>
                      </c:pt>
                      <c:pt idx="345">
                        <c:v>43466.38417824074</c:v>
                      </c:pt>
                      <c:pt idx="346">
                        <c:v>43466.384189814817</c:v>
                      </c:pt>
                      <c:pt idx="347">
                        <c:v>43466.384201388893</c:v>
                      </c:pt>
                      <c:pt idx="348">
                        <c:v>43466.384212962963</c:v>
                      </c:pt>
                      <c:pt idx="349">
                        <c:v>43466.38422453704</c:v>
                      </c:pt>
                      <c:pt idx="350">
                        <c:v>43466.384236111109</c:v>
                      </c:pt>
                      <c:pt idx="351">
                        <c:v>43466.384247685193</c:v>
                      </c:pt>
                      <c:pt idx="352">
                        <c:v>43466.384259259263</c:v>
                      </c:pt>
                      <c:pt idx="353">
                        <c:v>43466.384270833332</c:v>
                      </c:pt>
                      <c:pt idx="354">
                        <c:v>43466.384282407409</c:v>
                      </c:pt>
                      <c:pt idx="355">
                        <c:v>43466.384293981479</c:v>
                      </c:pt>
                      <c:pt idx="356">
                        <c:v>43466.384305555563</c:v>
                      </c:pt>
                      <c:pt idx="357">
                        <c:v>43466.384317129632</c:v>
                      </c:pt>
                      <c:pt idx="358">
                        <c:v>43466.384328703702</c:v>
                      </c:pt>
                      <c:pt idx="359">
                        <c:v>43466.384340277778</c:v>
                      </c:pt>
                      <c:pt idx="360">
                        <c:v>43466.384351851862</c:v>
                      </c:pt>
                      <c:pt idx="361">
                        <c:v>43466.384363425917</c:v>
                      </c:pt>
                      <c:pt idx="362">
                        <c:v>43466.384375000001</c:v>
                      </c:pt>
                      <c:pt idx="363">
                        <c:v>43466.384386574071</c:v>
                      </c:pt>
                      <c:pt idx="364">
                        <c:v>43466.384398148148</c:v>
                      </c:pt>
                      <c:pt idx="365">
                        <c:v>43466.384409722217</c:v>
                      </c:pt>
                      <c:pt idx="366">
                        <c:v>43466.384421296287</c:v>
                      </c:pt>
                      <c:pt idx="367">
                        <c:v>43466.384432870371</c:v>
                      </c:pt>
                      <c:pt idx="368">
                        <c:v>43466.384444444448</c:v>
                      </c:pt>
                      <c:pt idx="369">
                        <c:v>43466.384456018517</c:v>
                      </c:pt>
                      <c:pt idx="370">
                        <c:v>43466.384467592587</c:v>
                      </c:pt>
                      <c:pt idx="371">
                        <c:v>43466.384479166663</c:v>
                      </c:pt>
                      <c:pt idx="372">
                        <c:v>43466.38449074074</c:v>
                      </c:pt>
                      <c:pt idx="373">
                        <c:v>43466.384502314817</c:v>
                      </c:pt>
                      <c:pt idx="374">
                        <c:v>43466.384513888886</c:v>
                      </c:pt>
                      <c:pt idx="375">
                        <c:v>43466.384525462963</c:v>
                      </c:pt>
                      <c:pt idx="376">
                        <c:v>43466.38453703704</c:v>
                      </c:pt>
                      <c:pt idx="377">
                        <c:v>43466.384548611109</c:v>
                      </c:pt>
                      <c:pt idx="378">
                        <c:v>43466.384560185194</c:v>
                      </c:pt>
                      <c:pt idx="379">
                        <c:v>43466.384571759263</c:v>
                      </c:pt>
                      <c:pt idx="380">
                        <c:v>43466.384583333333</c:v>
                      </c:pt>
                      <c:pt idx="381">
                        <c:v>43466.384594907409</c:v>
                      </c:pt>
                      <c:pt idx="382">
                        <c:v>43466.384606481479</c:v>
                      </c:pt>
                      <c:pt idx="383">
                        <c:v>43466.384618055563</c:v>
                      </c:pt>
                      <c:pt idx="384">
                        <c:v>43466.384629629632</c:v>
                      </c:pt>
                      <c:pt idx="385">
                        <c:v>43466.384641203702</c:v>
                      </c:pt>
                      <c:pt idx="386">
                        <c:v>43466.384652777779</c:v>
                      </c:pt>
                      <c:pt idx="387">
                        <c:v>43466.384664351863</c:v>
                      </c:pt>
                      <c:pt idx="388">
                        <c:v>43466.384675925918</c:v>
                      </c:pt>
                      <c:pt idx="389">
                        <c:v>43466.384687500002</c:v>
                      </c:pt>
                      <c:pt idx="390">
                        <c:v>43466.384699074071</c:v>
                      </c:pt>
                      <c:pt idx="391">
                        <c:v>43466.384710648148</c:v>
                      </c:pt>
                      <c:pt idx="392">
                        <c:v>43466.384722222218</c:v>
                      </c:pt>
                      <c:pt idx="393">
                        <c:v>43466.384733796287</c:v>
                      </c:pt>
                      <c:pt idx="394">
                        <c:v>43466.384745370371</c:v>
                      </c:pt>
                      <c:pt idx="395">
                        <c:v>43466.384756944448</c:v>
                      </c:pt>
                      <c:pt idx="396">
                        <c:v>43466.384768518517</c:v>
                      </c:pt>
                      <c:pt idx="397">
                        <c:v>43466.384780092587</c:v>
                      </c:pt>
                      <c:pt idx="398">
                        <c:v>43466.384791666656</c:v>
                      </c:pt>
                      <c:pt idx="399">
                        <c:v>43466.38480324074</c:v>
                      </c:pt>
                      <c:pt idx="400">
                        <c:v>43466.384814814817</c:v>
                      </c:pt>
                      <c:pt idx="401">
                        <c:v>43466.384826388887</c:v>
                      </c:pt>
                      <c:pt idx="402">
                        <c:v>43466.384837962964</c:v>
                      </c:pt>
                      <c:pt idx="403">
                        <c:v>43466.38484953704</c:v>
                      </c:pt>
                      <c:pt idx="404">
                        <c:v>43466.38486111111</c:v>
                      </c:pt>
                      <c:pt idx="405">
                        <c:v>43466.384872685187</c:v>
                      </c:pt>
                      <c:pt idx="406">
                        <c:v>43466.384884259263</c:v>
                      </c:pt>
                      <c:pt idx="407">
                        <c:v>43466.384895833333</c:v>
                      </c:pt>
                      <c:pt idx="408">
                        <c:v>43466.38490740741</c:v>
                      </c:pt>
                      <c:pt idx="409">
                        <c:v>43466.384918981479</c:v>
                      </c:pt>
                      <c:pt idx="410">
                        <c:v>43466.384930555563</c:v>
                      </c:pt>
                      <c:pt idx="411">
                        <c:v>43466.384942129633</c:v>
                      </c:pt>
                      <c:pt idx="412">
                        <c:v>43466.384953703702</c:v>
                      </c:pt>
                      <c:pt idx="413">
                        <c:v>43466.384965277779</c:v>
                      </c:pt>
                      <c:pt idx="414">
                        <c:v>43466.384976851848</c:v>
                      </c:pt>
                      <c:pt idx="415">
                        <c:v>43466.384988425933</c:v>
                      </c:pt>
                      <c:pt idx="416">
                        <c:v>43466.385000000002</c:v>
                      </c:pt>
                      <c:pt idx="417">
                        <c:v>43466.385011574072</c:v>
                      </c:pt>
                      <c:pt idx="418">
                        <c:v>43466.385023148148</c:v>
                      </c:pt>
                      <c:pt idx="419">
                        <c:v>43466.385034722232</c:v>
                      </c:pt>
                      <c:pt idx="420">
                        <c:v>43466.385046296287</c:v>
                      </c:pt>
                      <c:pt idx="421">
                        <c:v>43466.385057870371</c:v>
                      </c:pt>
                      <c:pt idx="422">
                        <c:v>43466.385069444441</c:v>
                      </c:pt>
                      <c:pt idx="423">
                        <c:v>43466.385081018518</c:v>
                      </c:pt>
                      <c:pt idx="424">
                        <c:v>43466.385092592587</c:v>
                      </c:pt>
                      <c:pt idx="425">
                        <c:v>43466.385104166657</c:v>
                      </c:pt>
                      <c:pt idx="426">
                        <c:v>43466.385115740741</c:v>
                      </c:pt>
                      <c:pt idx="427">
                        <c:v>43466.385127314818</c:v>
                      </c:pt>
                      <c:pt idx="428">
                        <c:v>43466.385138888887</c:v>
                      </c:pt>
                      <c:pt idx="429">
                        <c:v>43466.385150462957</c:v>
                      </c:pt>
                      <c:pt idx="430">
                        <c:v>43466.385162037041</c:v>
                      </c:pt>
                      <c:pt idx="431">
                        <c:v>43466.38517361111</c:v>
                      </c:pt>
                      <c:pt idx="432">
                        <c:v>43466.385185185187</c:v>
                      </c:pt>
                      <c:pt idx="433">
                        <c:v>43466.385196759264</c:v>
                      </c:pt>
                      <c:pt idx="434">
                        <c:v>43466.385208333333</c:v>
                      </c:pt>
                      <c:pt idx="435">
                        <c:v>43466.38521990741</c:v>
                      </c:pt>
                      <c:pt idx="436">
                        <c:v>43466.385231481479</c:v>
                      </c:pt>
                      <c:pt idx="437">
                        <c:v>43466.385243055563</c:v>
                      </c:pt>
                      <c:pt idx="438">
                        <c:v>43466.385254629633</c:v>
                      </c:pt>
                      <c:pt idx="439">
                        <c:v>43466.385266203702</c:v>
                      </c:pt>
                      <c:pt idx="440">
                        <c:v>43466.385277777779</c:v>
                      </c:pt>
                      <c:pt idx="441">
                        <c:v>43466.385289351849</c:v>
                      </c:pt>
                      <c:pt idx="442">
                        <c:v>43466.385300925933</c:v>
                      </c:pt>
                      <c:pt idx="443">
                        <c:v>43466.385312500002</c:v>
                      </c:pt>
                      <c:pt idx="444">
                        <c:v>43466.385324074072</c:v>
                      </c:pt>
                      <c:pt idx="445">
                        <c:v>43466.385335648149</c:v>
                      </c:pt>
                      <c:pt idx="446">
                        <c:v>43466.385347222233</c:v>
                      </c:pt>
                      <c:pt idx="447">
                        <c:v>43466.385358796288</c:v>
                      </c:pt>
                      <c:pt idx="448">
                        <c:v>43466.385370370372</c:v>
                      </c:pt>
                      <c:pt idx="449">
                        <c:v>43466.385381944441</c:v>
                      </c:pt>
                      <c:pt idx="450">
                        <c:v>43466.385393518518</c:v>
                      </c:pt>
                      <c:pt idx="451">
                        <c:v>43466.385405092587</c:v>
                      </c:pt>
                      <c:pt idx="452">
                        <c:v>43466.385416666657</c:v>
                      </c:pt>
                      <c:pt idx="453">
                        <c:v>43466.385428240741</c:v>
                      </c:pt>
                      <c:pt idx="454">
                        <c:v>43466.385439814818</c:v>
                      </c:pt>
                      <c:pt idx="455">
                        <c:v>43466.385451388887</c:v>
                      </c:pt>
                      <c:pt idx="456">
                        <c:v>43466.385462962957</c:v>
                      </c:pt>
                      <c:pt idx="457">
                        <c:v>43466.385474537034</c:v>
                      </c:pt>
                      <c:pt idx="458">
                        <c:v>43466.38548611111</c:v>
                      </c:pt>
                      <c:pt idx="459">
                        <c:v>43466.385497685187</c:v>
                      </c:pt>
                      <c:pt idx="460">
                        <c:v>43466.385509259257</c:v>
                      </c:pt>
                      <c:pt idx="461">
                        <c:v>43466.385520833333</c:v>
                      </c:pt>
                      <c:pt idx="462">
                        <c:v>43466.38553240741</c:v>
                      </c:pt>
                      <c:pt idx="463">
                        <c:v>43466.38554398148</c:v>
                      </c:pt>
                      <c:pt idx="464">
                        <c:v>43466.385555555556</c:v>
                      </c:pt>
                      <c:pt idx="465">
                        <c:v>43466.385567129633</c:v>
                      </c:pt>
                      <c:pt idx="466">
                        <c:v>43466.385578703703</c:v>
                      </c:pt>
                      <c:pt idx="467">
                        <c:v>43466.38559027778</c:v>
                      </c:pt>
                      <c:pt idx="468">
                        <c:v>43466.385601851849</c:v>
                      </c:pt>
                      <c:pt idx="469">
                        <c:v>43466.385613425933</c:v>
                      </c:pt>
                      <c:pt idx="470">
                        <c:v>43466.385625000003</c:v>
                      </c:pt>
                      <c:pt idx="471">
                        <c:v>43466.385636574072</c:v>
                      </c:pt>
                      <c:pt idx="472">
                        <c:v>43466.385648148149</c:v>
                      </c:pt>
                      <c:pt idx="473">
                        <c:v>43466.385659722233</c:v>
                      </c:pt>
                      <c:pt idx="474">
                        <c:v>43466.385671296302</c:v>
                      </c:pt>
                      <c:pt idx="475">
                        <c:v>43466.385682870372</c:v>
                      </c:pt>
                      <c:pt idx="476">
                        <c:v>43466.385694444441</c:v>
                      </c:pt>
                      <c:pt idx="477">
                        <c:v>43466.385706018518</c:v>
                      </c:pt>
                      <c:pt idx="478">
                        <c:v>43466.385717592602</c:v>
                      </c:pt>
                      <c:pt idx="479">
                        <c:v>43466.385729166657</c:v>
                      </c:pt>
                      <c:pt idx="480">
                        <c:v>43466.385740740741</c:v>
                      </c:pt>
                      <c:pt idx="481">
                        <c:v>43466.385752314818</c:v>
                      </c:pt>
                      <c:pt idx="482">
                        <c:v>43466.385763888888</c:v>
                      </c:pt>
                      <c:pt idx="483">
                        <c:v>43466.385775462957</c:v>
                      </c:pt>
                      <c:pt idx="484">
                        <c:v>43466.385787037027</c:v>
                      </c:pt>
                      <c:pt idx="485">
                        <c:v>43466.385798611111</c:v>
                      </c:pt>
                      <c:pt idx="486">
                        <c:v>43466.385810185187</c:v>
                      </c:pt>
                      <c:pt idx="487">
                        <c:v>43466.385821759257</c:v>
                      </c:pt>
                      <c:pt idx="488">
                        <c:v>43466.385833333326</c:v>
                      </c:pt>
                      <c:pt idx="489">
                        <c:v>43466.385844907411</c:v>
                      </c:pt>
                      <c:pt idx="490">
                        <c:v>43466.38585648148</c:v>
                      </c:pt>
                      <c:pt idx="491">
                        <c:v>43466.385868055557</c:v>
                      </c:pt>
                      <c:pt idx="492">
                        <c:v>43466.385879629634</c:v>
                      </c:pt>
                      <c:pt idx="493">
                        <c:v>43466.385891203703</c:v>
                      </c:pt>
                      <c:pt idx="494">
                        <c:v>43466.38590277778</c:v>
                      </c:pt>
                      <c:pt idx="495">
                        <c:v>43466.385914351849</c:v>
                      </c:pt>
                      <c:pt idx="496">
                        <c:v>43466.385925925933</c:v>
                      </c:pt>
                      <c:pt idx="497">
                        <c:v>43466.385937500003</c:v>
                      </c:pt>
                      <c:pt idx="498">
                        <c:v>43466.385949074072</c:v>
                      </c:pt>
                      <c:pt idx="499">
                        <c:v>43466.385960648149</c:v>
                      </c:pt>
                      <c:pt idx="500">
                        <c:v>43466.385972222219</c:v>
                      </c:pt>
                      <c:pt idx="501">
                        <c:v>43466.385983796303</c:v>
                      </c:pt>
                      <c:pt idx="502">
                        <c:v>43466.385995370372</c:v>
                      </c:pt>
                      <c:pt idx="503">
                        <c:v>43466.386006944442</c:v>
                      </c:pt>
                      <c:pt idx="504">
                        <c:v>43466.386018518519</c:v>
                      </c:pt>
                      <c:pt idx="505">
                        <c:v>43466.386030092603</c:v>
                      </c:pt>
                      <c:pt idx="506">
                        <c:v>43466.386041666658</c:v>
                      </c:pt>
                      <c:pt idx="507">
                        <c:v>43466.386053240742</c:v>
                      </c:pt>
                      <c:pt idx="508">
                        <c:v>43466.386064814818</c:v>
                      </c:pt>
                      <c:pt idx="509">
                        <c:v>43466.386076388888</c:v>
                      </c:pt>
                      <c:pt idx="510">
                        <c:v>43466.386087962957</c:v>
                      </c:pt>
                      <c:pt idx="511">
                        <c:v>43466.386099537027</c:v>
                      </c:pt>
                      <c:pt idx="512">
                        <c:v>43466.386111111111</c:v>
                      </c:pt>
                      <c:pt idx="513">
                        <c:v>43466.386122685188</c:v>
                      </c:pt>
                      <c:pt idx="514">
                        <c:v>43466.386134259257</c:v>
                      </c:pt>
                      <c:pt idx="515">
                        <c:v>43466.386145833327</c:v>
                      </c:pt>
                      <c:pt idx="516">
                        <c:v>43466.386157407411</c:v>
                      </c:pt>
                      <c:pt idx="517">
                        <c:v>43466.38616898148</c:v>
                      </c:pt>
                      <c:pt idx="518">
                        <c:v>43466.386180555557</c:v>
                      </c:pt>
                      <c:pt idx="519">
                        <c:v>43466.386192129627</c:v>
                      </c:pt>
                      <c:pt idx="520">
                        <c:v>43466.386203703703</c:v>
                      </c:pt>
                      <c:pt idx="521">
                        <c:v>43466.38621527778</c:v>
                      </c:pt>
                      <c:pt idx="522">
                        <c:v>43466.38622685185</c:v>
                      </c:pt>
                      <c:pt idx="523">
                        <c:v>43466.386238425926</c:v>
                      </c:pt>
                      <c:pt idx="524">
                        <c:v>43466.386250000003</c:v>
                      </c:pt>
                      <c:pt idx="525">
                        <c:v>43466.386261574073</c:v>
                      </c:pt>
                      <c:pt idx="526">
                        <c:v>43466.386273148149</c:v>
                      </c:pt>
                      <c:pt idx="527">
                        <c:v>43466.386284722219</c:v>
                      </c:pt>
                      <c:pt idx="528">
                        <c:v>43466.386296296303</c:v>
                      </c:pt>
                      <c:pt idx="529">
                        <c:v>43466.386307870373</c:v>
                      </c:pt>
                      <c:pt idx="530">
                        <c:v>43466.386319444442</c:v>
                      </c:pt>
                      <c:pt idx="531">
                        <c:v>43466.386331018519</c:v>
                      </c:pt>
                      <c:pt idx="532">
                        <c:v>43466.386342592603</c:v>
                      </c:pt>
                      <c:pt idx="533">
                        <c:v>43466.386354166672</c:v>
                      </c:pt>
                      <c:pt idx="534">
                        <c:v>43466.386365740742</c:v>
                      </c:pt>
                      <c:pt idx="535">
                        <c:v>43466.386377314811</c:v>
                      </c:pt>
                      <c:pt idx="536">
                        <c:v>43466.386388888888</c:v>
                      </c:pt>
                      <c:pt idx="537">
                        <c:v>43466.386400462958</c:v>
                      </c:pt>
                      <c:pt idx="538">
                        <c:v>43466.386412037027</c:v>
                      </c:pt>
                      <c:pt idx="539">
                        <c:v>43466.386423611111</c:v>
                      </c:pt>
                      <c:pt idx="540">
                        <c:v>43466.386435185188</c:v>
                      </c:pt>
                      <c:pt idx="541">
                        <c:v>43466.386446759258</c:v>
                      </c:pt>
                      <c:pt idx="542">
                        <c:v>43466.386458333327</c:v>
                      </c:pt>
                      <c:pt idx="543">
                        <c:v>43466.386469907397</c:v>
                      </c:pt>
                      <c:pt idx="544">
                        <c:v>43466.386481481481</c:v>
                      </c:pt>
                      <c:pt idx="545">
                        <c:v>43466.386493055557</c:v>
                      </c:pt>
                      <c:pt idx="546">
                        <c:v>43466.386504629627</c:v>
                      </c:pt>
                      <c:pt idx="547">
                        <c:v>43466.386516203696</c:v>
                      </c:pt>
                      <c:pt idx="548">
                        <c:v>43466.38652777778</c:v>
                      </c:pt>
                      <c:pt idx="549">
                        <c:v>43466.38653935185</c:v>
                      </c:pt>
                      <c:pt idx="550">
                        <c:v>43466.386550925927</c:v>
                      </c:pt>
                      <c:pt idx="551">
                        <c:v>43466.386562500003</c:v>
                      </c:pt>
                      <c:pt idx="552">
                        <c:v>43466.386574074073</c:v>
                      </c:pt>
                      <c:pt idx="553">
                        <c:v>43466.38658564815</c:v>
                      </c:pt>
                      <c:pt idx="554">
                        <c:v>43466.386597222219</c:v>
                      </c:pt>
                      <c:pt idx="555">
                        <c:v>43466.386608796303</c:v>
                      </c:pt>
                      <c:pt idx="556">
                        <c:v>43466.386620370373</c:v>
                      </c:pt>
                      <c:pt idx="557">
                        <c:v>43466.386631944442</c:v>
                      </c:pt>
                      <c:pt idx="558">
                        <c:v>43466.386643518519</c:v>
                      </c:pt>
                      <c:pt idx="559">
                        <c:v>43466.386655092603</c:v>
                      </c:pt>
                      <c:pt idx="560">
                        <c:v>43466.386666666673</c:v>
                      </c:pt>
                      <c:pt idx="561">
                        <c:v>43466.386678240742</c:v>
                      </c:pt>
                      <c:pt idx="562">
                        <c:v>43466.386689814812</c:v>
                      </c:pt>
                      <c:pt idx="563">
                        <c:v>43466.386701388888</c:v>
                      </c:pt>
                      <c:pt idx="564">
                        <c:v>43466.386712962973</c:v>
                      </c:pt>
                      <c:pt idx="565">
                        <c:v>43466.386724537027</c:v>
                      </c:pt>
                      <c:pt idx="566">
                        <c:v>43466.386736111112</c:v>
                      </c:pt>
                      <c:pt idx="567">
                        <c:v>43466.386747685188</c:v>
                      </c:pt>
                      <c:pt idx="568">
                        <c:v>43466.386759259258</c:v>
                      </c:pt>
                      <c:pt idx="569">
                        <c:v>43466.386770833327</c:v>
                      </c:pt>
                      <c:pt idx="570">
                        <c:v>43466.386782407397</c:v>
                      </c:pt>
                      <c:pt idx="571">
                        <c:v>43466.386793981481</c:v>
                      </c:pt>
                      <c:pt idx="572">
                        <c:v>43466.386805555558</c:v>
                      </c:pt>
                      <c:pt idx="573">
                        <c:v>43466.386817129627</c:v>
                      </c:pt>
                      <c:pt idx="574">
                        <c:v>43466.386828703697</c:v>
                      </c:pt>
                      <c:pt idx="575">
                        <c:v>43466.386840277781</c:v>
                      </c:pt>
                      <c:pt idx="576">
                        <c:v>43466.38685185185</c:v>
                      </c:pt>
                      <c:pt idx="577">
                        <c:v>43466.386863425927</c:v>
                      </c:pt>
                      <c:pt idx="578">
                        <c:v>43466.386874999997</c:v>
                      </c:pt>
                      <c:pt idx="579">
                        <c:v>43466.386886574073</c:v>
                      </c:pt>
                      <c:pt idx="580">
                        <c:v>43466.38689814815</c:v>
                      </c:pt>
                      <c:pt idx="581">
                        <c:v>43466.38690972222</c:v>
                      </c:pt>
                      <c:pt idx="582">
                        <c:v>43466.386921296304</c:v>
                      </c:pt>
                      <c:pt idx="583">
                        <c:v>43466.386932870373</c:v>
                      </c:pt>
                      <c:pt idx="584">
                        <c:v>43466.386944444443</c:v>
                      </c:pt>
                      <c:pt idx="585">
                        <c:v>43466.386956018519</c:v>
                      </c:pt>
                      <c:pt idx="586">
                        <c:v>43466.386967592603</c:v>
                      </c:pt>
                      <c:pt idx="587">
                        <c:v>43466.386979166673</c:v>
                      </c:pt>
                      <c:pt idx="588">
                        <c:v>43466.386990740742</c:v>
                      </c:pt>
                      <c:pt idx="589">
                        <c:v>43466.387002314812</c:v>
                      </c:pt>
                      <c:pt idx="590">
                        <c:v>43466.387013888889</c:v>
                      </c:pt>
                      <c:pt idx="591">
                        <c:v>43466.387025462973</c:v>
                      </c:pt>
                      <c:pt idx="592">
                        <c:v>43466.387037037042</c:v>
                      </c:pt>
                      <c:pt idx="593">
                        <c:v>43466.387048611112</c:v>
                      </c:pt>
                      <c:pt idx="594">
                        <c:v>43466.387060185189</c:v>
                      </c:pt>
                      <c:pt idx="595">
                        <c:v>43466.387071759258</c:v>
                      </c:pt>
                      <c:pt idx="596">
                        <c:v>43466.387083333328</c:v>
                      </c:pt>
                      <c:pt idx="597">
                        <c:v>43466.387094907397</c:v>
                      </c:pt>
                      <c:pt idx="598">
                        <c:v>43466.387106481481</c:v>
                      </c:pt>
                      <c:pt idx="599">
                        <c:v>43466.387118055558</c:v>
                      </c:pt>
                      <c:pt idx="600">
                        <c:v>43466.387129629627</c:v>
                      </c:pt>
                      <c:pt idx="601">
                        <c:v>43466.387141203697</c:v>
                      </c:pt>
                      <c:pt idx="602">
                        <c:v>43466.387152777781</c:v>
                      </c:pt>
                      <c:pt idx="603">
                        <c:v>43466.387164351851</c:v>
                      </c:pt>
                      <c:pt idx="604">
                        <c:v>43466.387175925927</c:v>
                      </c:pt>
                      <c:pt idx="605">
                        <c:v>43466.387187499997</c:v>
                      </c:pt>
                      <c:pt idx="606">
                        <c:v>43466.387199074074</c:v>
                      </c:pt>
                      <c:pt idx="607">
                        <c:v>43466.38721064815</c:v>
                      </c:pt>
                      <c:pt idx="608">
                        <c:v>43466.38722222222</c:v>
                      </c:pt>
                      <c:pt idx="609">
                        <c:v>43466.387233796297</c:v>
                      </c:pt>
                      <c:pt idx="610">
                        <c:v>43466.387245370373</c:v>
                      </c:pt>
                      <c:pt idx="611">
                        <c:v>43466.387256944443</c:v>
                      </c:pt>
                      <c:pt idx="612">
                        <c:v>43466.38726851852</c:v>
                      </c:pt>
                      <c:pt idx="613">
                        <c:v>43466.387280092589</c:v>
                      </c:pt>
                      <c:pt idx="614">
                        <c:v>43466.387291666673</c:v>
                      </c:pt>
                      <c:pt idx="615">
                        <c:v>43466.387303240743</c:v>
                      </c:pt>
                      <c:pt idx="616">
                        <c:v>43466.387314814812</c:v>
                      </c:pt>
                      <c:pt idx="617">
                        <c:v>43466.387326388889</c:v>
                      </c:pt>
                      <c:pt idx="618">
                        <c:v>43466.387337962973</c:v>
                      </c:pt>
                      <c:pt idx="619">
                        <c:v>43466.387349537043</c:v>
                      </c:pt>
                      <c:pt idx="620">
                        <c:v>43466.387361111112</c:v>
                      </c:pt>
                      <c:pt idx="621">
                        <c:v>43466.387372685182</c:v>
                      </c:pt>
                      <c:pt idx="622">
                        <c:v>43466.387384259258</c:v>
                      </c:pt>
                      <c:pt idx="623">
                        <c:v>43466.387395833342</c:v>
                      </c:pt>
                      <c:pt idx="624">
                        <c:v>43466.387407407397</c:v>
                      </c:pt>
                      <c:pt idx="625">
                        <c:v>43466.387418981481</c:v>
                      </c:pt>
                      <c:pt idx="626">
                        <c:v>43466.387430555558</c:v>
                      </c:pt>
                      <c:pt idx="627">
                        <c:v>43466.387442129628</c:v>
                      </c:pt>
                      <c:pt idx="628">
                        <c:v>43466.387453703697</c:v>
                      </c:pt>
                      <c:pt idx="629">
                        <c:v>43466.387465277781</c:v>
                      </c:pt>
                      <c:pt idx="630">
                        <c:v>43466.387476851851</c:v>
                      </c:pt>
                      <c:pt idx="631">
                        <c:v>43466.387488425928</c:v>
                      </c:pt>
                      <c:pt idx="632">
                        <c:v>43466.387499999997</c:v>
                      </c:pt>
                      <c:pt idx="633">
                        <c:v>43466.387511574067</c:v>
                      </c:pt>
                      <c:pt idx="634">
                        <c:v>43466.387523148151</c:v>
                      </c:pt>
                      <c:pt idx="635">
                        <c:v>43466.38753472222</c:v>
                      </c:pt>
                      <c:pt idx="636">
                        <c:v>43466.387546296297</c:v>
                      </c:pt>
                      <c:pt idx="637">
                        <c:v>43466.387557870366</c:v>
                      </c:pt>
                      <c:pt idx="638">
                        <c:v>43466.387569444443</c:v>
                      </c:pt>
                      <c:pt idx="639">
                        <c:v>43466.38758101852</c:v>
                      </c:pt>
                      <c:pt idx="640">
                        <c:v>43466.387592592589</c:v>
                      </c:pt>
                      <c:pt idx="641">
                        <c:v>43466.387604166674</c:v>
                      </c:pt>
                      <c:pt idx="642">
                        <c:v>43466.387615740743</c:v>
                      </c:pt>
                      <c:pt idx="643">
                        <c:v>43466.387627314813</c:v>
                      </c:pt>
                      <c:pt idx="644">
                        <c:v>43466.387638888889</c:v>
                      </c:pt>
                      <c:pt idx="645">
                        <c:v>43466.387650462973</c:v>
                      </c:pt>
                      <c:pt idx="646">
                        <c:v>43466.387662037043</c:v>
                      </c:pt>
                      <c:pt idx="647">
                        <c:v>43466.387673611112</c:v>
                      </c:pt>
                      <c:pt idx="648">
                        <c:v>43466.387685185182</c:v>
                      </c:pt>
                      <c:pt idx="649">
                        <c:v>43466.387696759259</c:v>
                      </c:pt>
                      <c:pt idx="650">
                        <c:v>43466.387708333343</c:v>
                      </c:pt>
                      <c:pt idx="651">
                        <c:v>43466.387719907398</c:v>
                      </c:pt>
                      <c:pt idx="652">
                        <c:v>43466.387731481482</c:v>
                      </c:pt>
                      <c:pt idx="653">
                        <c:v>43466.387743055559</c:v>
                      </c:pt>
                      <c:pt idx="654">
                        <c:v>43466.387754629628</c:v>
                      </c:pt>
                      <c:pt idx="655">
                        <c:v>43466.387766203698</c:v>
                      </c:pt>
                      <c:pt idx="656">
                        <c:v>43466.387777777767</c:v>
                      </c:pt>
                      <c:pt idx="657">
                        <c:v>43466.387789351851</c:v>
                      </c:pt>
                      <c:pt idx="658">
                        <c:v>43466.387800925928</c:v>
                      </c:pt>
                      <c:pt idx="659">
                        <c:v>43466.387812499997</c:v>
                      </c:pt>
                      <c:pt idx="660">
                        <c:v>43466.387824074067</c:v>
                      </c:pt>
                      <c:pt idx="661">
                        <c:v>43466.387835648151</c:v>
                      </c:pt>
                      <c:pt idx="662">
                        <c:v>43466.38784722222</c:v>
                      </c:pt>
                      <c:pt idx="663">
                        <c:v>43466.387858796297</c:v>
                      </c:pt>
                      <c:pt idx="664">
                        <c:v>43466.387870370367</c:v>
                      </c:pt>
                      <c:pt idx="665">
                        <c:v>43466.387881944444</c:v>
                      </c:pt>
                      <c:pt idx="666">
                        <c:v>43466.38789351852</c:v>
                      </c:pt>
                      <c:pt idx="667">
                        <c:v>43466.38790509259</c:v>
                      </c:pt>
                      <c:pt idx="668">
                        <c:v>43466.387916666667</c:v>
                      </c:pt>
                      <c:pt idx="669">
                        <c:v>43466.387928240743</c:v>
                      </c:pt>
                      <c:pt idx="670">
                        <c:v>43466.387939814813</c:v>
                      </c:pt>
                      <c:pt idx="671">
                        <c:v>43466.38795138889</c:v>
                      </c:pt>
                      <c:pt idx="672">
                        <c:v>43466.387962962966</c:v>
                      </c:pt>
                      <c:pt idx="673">
                        <c:v>43466.387974537043</c:v>
                      </c:pt>
                      <c:pt idx="674">
                        <c:v>43466.387986111113</c:v>
                      </c:pt>
                      <c:pt idx="675">
                        <c:v>43466.387997685182</c:v>
                      </c:pt>
                      <c:pt idx="676">
                        <c:v>43466.388009259259</c:v>
                      </c:pt>
                      <c:pt idx="677">
                        <c:v>43466.388020833343</c:v>
                      </c:pt>
                      <c:pt idx="678">
                        <c:v>43466.388032407413</c:v>
                      </c:pt>
                      <c:pt idx="679">
                        <c:v>43466.388043981482</c:v>
                      </c:pt>
                      <c:pt idx="680">
                        <c:v>43466.388055555559</c:v>
                      </c:pt>
                      <c:pt idx="681">
                        <c:v>43466.388067129628</c:v>
                      </c:pt>
                      <c:pt idx="682">
                        <c:v>43466.388078703712</c:v>
                      </c:pt>
                      <c:pt idx="683">
                        <c:v>43466.388090277767</c:v>
                      </c:pt>
                      <c:pt idx="684">
                        <c:v>43466.388101851851</c:v>
                      </c:pt>
                      <c:pt idx="685">
                        <c:v>43466.388113425928</c:v>
                      </c:pt>
                      <c:pt idx="686">
                        <c:v>43466.388124999998</c:v>
                      </c:pt>
                      <c:pt idx="687">
                        <c:v>43466.388136574067</c:v>
                      </c:pt>
                      <c:pt idx="688">
                        <c:v>43466.388148148151</c:v>
                      </c:pt>
                      <c:pt idx="689">
                        <c:v>43466.388159722221</c:v>
                      </c:pt>
                      <c:pt idx="690">
                        <c:v>43466.388171296298</c:v>
                      </c:pt>
                      <c:pt idx="691">
                        <c:v>43466.388182870367</c:v>
                      </c:pt>
                      <c:pt idx="692">
                        <c:v>43466.388194444437</c:v>
                      </c:pt>
                      <c:pt idx="693">
                        <c:v>43466.388206018521</c:v>
                      </c:pt>
                      <c:pt idx="694">
                        <c:v>43466.38821759259</c:v>
                      </c:pt>
                      <c:pt idx="695">
                        <c:v>43466.388229166667</c:v>
                      </c:pt>
                      <c:pt idx="696">
                        <c:v>43466.388240740736</c:v>
                      </c:pt>
                      <c:pt idx="697">
                        <c:v>43466.388252314813</c:v>
                      </c:pt>
                      <c:pt idx="698">
                        <c:v>43466.38826388889</c:v>
                      </c:pt>
                      <c:pt idx="699">
                        <c:v>43466.388275462959</c:v>
                      </c:pt>
                      <c:pt idx="700">
                        <c:v>43466.388287037043</c:v>
                      </c:pt>
                      <c:pt idx="701">
                        <c:v>43466.388298611113</c:v>
                      </c:pt>
                      <c:pt idx="702">
                        <c:v>43466.388310185182</c:v>
                      </c:pt>
                      <c:pt idx="703">
                        <c:v>43466.388321759259</c:v>
                      </c:pt>
                      <c:pt idx="704">
                        <c:v>43466.388333333343</c:v>
                      </c:pt>
                      <c:pt idx="705">
                        <c:v>43466.388344907413</c:v>
                      </c:pt>
                      <c:pt idx="706">
                        <c:v>43466.388356481482</c:v>
                      </c:pt>
                      <c:pt idx="707">
                        <c:v>43466.388368055559</c:v>
                      </c:pt>
                      <c:pt idx="708">
                        <c:v>43466.388379629629</c:v>
                      </c:pt>
                      <c:pt idx="709">
                        <c:v>43466.388391203713</c:v>
                      </c:pt>
                      <c:pt idx="710">
                        <c:v>43466.388402777768</c:v>
                      </c:pt>
                      <c:pt idx="711">
                        <c:v>43466.388414351852</c:v>
                      </c:pt>
                      <c:pt idx="712">
                        <c:v>43466.388425925928</c:v>
                      </c:pt>
                      <c:pt idx="713">
                        <c:v>43466.388437499998</c:v>
                      </c:pt>
                      <c:pt idx="714">
                        <c:v>43466.388449074067</c:v>
                      </c:pt>
                      <c:pt idx="715">
                        <c:v>43466.388460648152</c:v>
                      </c:pt>
                      <c:pt idx="716">
                        <c:v>43466.388472222221</c:v>
                      </c:pt>
                      <c:pt idx="717">
                        <c:v>43466.388483796298</c:v>
                      </c:pt>
                      <c:pt idx="718">
                        <c:v>43466.388495370367</c:v>
                      </c:pt>
                      <c:pt idx="719">
                        <c:v>43466.388506944437</c:v>
                      </c:pt>
                      <c:pt idx="720">
                        <c:v>43466.388518518521</c:v>
                      </c:pt>
                      <c:pt idx="721">
                        <c:v>43466.38853009259</c:v>
                      </c:pt>
                      <c:pt idx="722">
                        <c:v>43466.388541666667</c:v>
                      </c:pt>
                      <c:pt idx="723">
                        <c:v>43466.388553240737</c:v>
                      </c:pt>
                      <c:pt idx="724">
                        <c:v>43466.388564814813</c:v>
                      </c:pt>
                      <c:pt idx="725">
                        <c:v>43466.38857638889</c:v>
                      </c:pt>
                      <c:pt idx="726">
                        <c:v>43466.38858796296</c:v>
                      </c:pt>
                      <c:pt idx="727">
                        <c:v>43466.388599537036</c:v>
                      </c:pt>
                      <c:pt idx="728">
                        <c:v>43466.388611111113</c:v>
                      </c:pt>
                      <c:pt idx="729">
                        <c:v>43466.388622685183</c:v>
                      </c:pt>
                      <c:pt idx="730">
                        <c:v>43466.38863425926</c:v>
                      </c:pt>
                      <c:pt idx="731">
                        <c:v>43466.388645833344</c:v>
                      </c:pt>
                      <c:pt idx="732">
                        <c:v>43466.388657407413</c:v>
                      </c:pt>
                      <c:pt idx="733">
                        <c:v>43466.388668981483</c:v>
                      </c:pt>
                      <c:pt idx="734">
                        <c:v>43466.388680555552</c:v>
                      </c:pt>
                      <c:pt idx="735">
                        <c:v>43466.388692129629</c:v>
                      </c:pt>
                      <c:pt idx="736">
                        <c:v>43466.388703703713</c:v>
                      </c:pt>
                      <c:pt idx="737">
                        <c:v>43466.388715277782</c:v>
                      </c:pt>
                      <c:pt idx="738">
                        <c:v>43466.388726851852</c:v>
                      </c:pt>
                      <c:pt idx="739">
                        <c:v>43466.388738425929</c:v>
                      </c:pt>
                      <c:pt idx="740">
                        <c:v>43466.388749999998</c:v>
                      </c:pt>
                      <c:pt idx="741">
                        <c:v>43466.388761574082</c:v>
                      </c:pt>
                      <c:pt idx="742">
                        <c:v>43466.388773148137</c:v>
                      </c:pt>
                      <c:pt idx="743">
                        <c:v>43466.388784722221</c:v>
                      </c:pt>
                      <c:pt idx="744">
                        <c:v>43466.388796296298</c:v>
                      </c:pt>
                      <c:pt idx="745">
                        <c:v>43466.388807870368</c:v>
                      </c:pt>
                      <c:pt idx="746">
                        <c:v>43466.388819444437</c:v>
                      </c:pt>
                      <c:pt idx="747">
                        <c:v>43466.388831018521</c:v>
                      </c:pt>
                      <c:pt idx="748">
                        <c:v>43466.388842592591</c:v>
                      </c:pt>
                      <c:pt idx="749">
                        <c:v>43466.388854166667</c:v>
                      </c:pt>
                      <c:pt idx="750">
                        <c:v>43466.388865740737</c:v>
                      </c:pt>
                      <c:pt idx="751">
                        <c:v>43466.388877314806</c:v>
                      </c:pt>
                      <c:pt idx="752">
                        <c:v>43466.388888888891</c:v>
                      </c:pt>
                      <c:pt idx="753">
                        <c:v>43466.38890046296</c:v>
                      </c:pt>
                      <c:pt idx="754">
                        <c:v>43466.388912037037</c:v>
                      </c:pt>
                      <c:pt idx="755">
                        <c:v>43466.388923611114</c:v>
                      </c:pt>
                      <c:pt idx="756">
                        <c:v>43466.388935185183</c:v>
                      </c:pt>
                      <c:pt idx="757">
                        <c:v>43466.38894675926</c:v>
                      </c:pt>
                      <c:pt idx="758">
                        <c:v>43466.388958333337</c:v>
                      </c:pt>
                      <c:pt idx="759">
                        <c:v>43466.388969907413</c:v>
                      </c:pt>
                      <c:pt idx="760">
                        <c:v>43466.388981481483</c:v>
                      </c:pt>
                      <c:pt idx="761">
                        <c:v>43466.388993055552</c:v>
                      </c:pt>
                      <c:pt idx="762">
                        <c:v>43466.389004629629</c:v>
                      </c:pt>
                      <c:pt idx="763">
                        <c:v>43466.389016203713</c:v>
                      </c:pt>
                      <c:pt idx="764">
                        <c:v>43466.389027777783</c:v>
                      </c:pt>
                      <c:pt idx="765">
                        <c:v>43466.389039351852</c:v>
                      </c:pt>
                      <c:pt idx="766">
                        <c:v>43466.389050925929</c:v>
                      </c:pt>
                      <c:pt idx="767">
                        <c:v>43466.389062499999</c:v>
                      </c:pt>
                      <c:pt idx="768">
                        <c:v>43466.389074074083</c:v>
                      </c:pt>
                      <c:pt idx="769">
                        <c:v>43466.389085648138</c:v>
                      </c:pt>
                      <c:pt idx="770">
                        <c:v>43466.389097222222</c:v>
                      </c:pt>
                      <c:pt idx="771">
                        <c:v>43466.389108796298</c:v>
                      </c:pt>
                      <c:pt idx="772">
                        <c:v>43466.389120370368</c:v>
                      </c:pt>
                      <c:pt idx="773">
                        <c:v>43466.389131944437</c:v>
                      </c:pt>
                      <c:pt idx="774">
                        <c:v>43466.389143518521</c:v>
                      </c:pt>
                      <c:pt idx="775">
                        <c:v>43466.389155092591</c:v>
                      </c:pt>
                      <c:pt idx="776">
                        <c:v>43466.389166666668</c:v>
                      </c:pt>
                      <c:pt idx="777">
                        <c:v>43466.389178240737</c:v>
                      </c:pt>
                      <c:pt idx="778">
                        <c:v>43466.389189814807</c:v>
                      </c:pt>
                      <c:pt idx="779">
                        <c:v>43466.389201388891</c:v>
                      </c:pt>
                      <c:pt idx="780">
                        <c:v>43466.38921296296</c:v>
                      </c:pt>
                      <c:pt idx="781">
                        <c:v>43466.389224537037</c:v>
                      </c:pt>
                      <c:pt idx="782">
                        <c:v>43466.389236111107</c:v>
                      </c:pt>
                      <c:pt idx="783">
                        <c:v>43466.389247685183</c:v>
                      </c:pt>
                      <c:pt idx="784">
                        <c:v>43466.38925925926</c:v>
                      </c:pt>
                      <c:pt idx="785">
                        <c:v>43466.389270833337</c:v>
                      </c:pt>
                      <c:pt idx="786">
                        <c:v>43466.389282407406</c:v>
                      </c:pt>
                      <c:pt idx="787">
                        <c:v>43466.389293981483</c:v>
                      </c:pt>
                      <c:pt idx="788">
                        <c:v>43466.389305555553</c:v>
                      </c:pt>
                      <c:pt idx="789">
                        <c:v>43466.389317129629</c:v>
                      </c:pt>
                      <c:pt idx="790">
                        <c:v>43466.389328703714</c:v>
                      </c:pt>
                      <c:pt idx="791">
                        <c:v>43466.389340277783</c:v>
                      </c:pt>
                      <c:pt idx="792">
                        <c:v>43466.389351851853</c:v>
                      </c:pt>
                      <c:pt idx="793">
                        <c:v>43466.389363425929</c:v>
                      </c:pt>
                      <c:pt idx="794">
                        <c:v>43466.389374999999</c:v>
                      </c:pt>
                      <c:pt idx="795">
                        <c:v>43466.389386574083</c:v>
                      </c:pt>
                      <c:pt idx="796">
                        <c:v>43466.389398148152</c:v>
                      </c:pt>
                      <c:pt idx="797">
                        <c:v>43466.389409722222</c:v>
                      </c:pt>
                      <c:pt idx="798">
                        <c:v>43466.389421296299</c:v>
                      </c:pt>
                      <c:pt idx="799">
                        <c:v>43466.389432870368</c:v>
                      </c:pt>
                      <c:pt idx="800">
                        <c:v>43466.389444444438</c:v>
                      </c:pt>
                      <c:pt idx="801">
                        <c:v>43466.389456018522</c:v>
                      </c:pt>
                      <c:pt idx="802">
                        <c:v>43466.389467592591</c:v>
                      </c:pt>
                      <c:pt idx="803">
                        <c:v>43466.389479166668</c:v>
                      </c:pt>
                      <c:pt idx="804">
                        <c:v>43466.389490740738</c:v>
                      </c:pt>
                      <c:pt idx="805">
                        <c:v>43466.389502314807</c:v>
                      </c:pt>
                      <c:pt idx="806">
                        <c:v>43466.389513888891</c:v>
                      </c:pt>
                      <c:pt idx="807">
                        <c:v>43466.389525462961</c:v>
                      </c:pt>
                      <c:pt idx="808">
                        <c:v>43466.389537037037</c:v>
                      </c:pt>
                      <c:pt idx="809">
                        <c:v>43466.389548611107</c:v>
                      </c:pt>
                      <c:pt idx="810">
                        <c:v>43466.389560185176</c:v>
                      </c:pt>
                      <c:pt idx="811">
                        <c:v>43466.38957175926</c:v>
                      </c:pt>
                      <c:pt idx="812">
                        <c:v>43466.38958333333</c:v>
                      </c:pt>
                      <c:pt idx="813">
                        <c:v>43466.389594907407</c:v>
                      </c:pt>
                      <c:pt idx="814">
                        <c:v>43466.389606481483</c:v>
                      </c:pt>
                      <c:pt idx="815">
                        <c:v>43466.389618055553</c:v>
                      </c:pt>
                      <c:pt idx="816">
                        <c:v>43466.38962962963</c:v>
                      </c:pt>
                      <c:pt idx="817">
                        <c:v>43466.389641203707</c:v>
                      </c:pt>
                      <c:pt idx="818">
                        <c:v>43466.389652777783</c:v>
                      </c:pt>
                      <c:pt idx="819">
                        <c:v>43466.389664351853</c:v>
                      </c:pt>
                      <c:pt idx="820">
                        <c:v>43466.389675925922</c:v>
                      </c:pt>
                      <c:pt idx="821">
                        <c:v>43466.389687499999</c:v>
                      </c:pt>
                      <c:pt idx="822">
                        <c:v>43466.389699074083</c:v>
                      </c:pt>
                      <c:pt idx="823">
                        <c:v>43466.389710648153</c:v>
                      </c:pt>
                      <c:pt idx="824">
                        <c:v>43466.389722222222</c:v>
                      </c:pt>
                      <c:pt idx="825">
                        <c:v>43466.389733796299</c:v>
                      </c:pt>
                      <c:pt idx="826">
                        <c:v>43466.389745370368</c:v>
                      </c:pt>
                      <c:pt idx="827">
                        <c:v>43466.389756944453</c:v>
                      </c:pt>
                      <c:pt idx="828">
                        <c:v>43466.389768518522</c:v>
                      </c:pt>
                      <c:pt idx="829">
                        <c:v>43466.389780092592</c:v>
                      </c:pt>
                      <c:pt idx="830">
                        <c:v>43466.389791666668</c:v>
                      </c:pt>
                      <c:pt idx="831">
                        <c:v>43466.389803240738</c:v>
                      </c:pt>
                      <c:pt idx="832">
                        <c:v>43466.389814814807</c:v>
                      </c:pt>
                      <c:pt idx="833">
                        <c:v>43466.389826388891</c:v>
                      </c:pt>
                      <c:pt idx="834">
                        <c:v>43466.389837962961</c:v>
                      </c:pt>
                      <c:pt idx="835">
                        <c:v>43466.389849537038</c:v>
                      </c:pt>
                      <c:pt idx="836">
                        <c:v>43466.389861111107</c:v>
                      </c:pt>
                      <c:pt idx="837">
                        <c:v>43466.389872685177</c:v>
                      </c:pt>
                      <c:pt idx="838">
                        <c:v>43466.389884259261</c:v>
                      </c:pt>
                      <c:pt idx="839">
                        <c:v>43466.38989583333</c:v>
                      </c:pt>
                      <c:pt idx="840">
                        <c:v>43466.389907407407</c:v>
                      </c:pt>
                      <c:pt idx="841">
                        <c:v>43466.389918981477</c:v>
                      </c:pt>
                      <c:pt idx="842">
                        <c:v>43466.389930555553</c:v>
                      </c:pt>
                      <c:pt idx="843">
                        <c:v>43466.38994212963</c:v>
                      </c:pt>
                      <c:pt idx="844">
                        <c:v>43466.389953703707</c:v>
                      </c:pt>
                      <c:pt idx="845">
                        <c:v>43466.389965277784</c:v>
                      </c:pt>
                      <c:pt idx="846">
                        <c:v>43466.389976851853</c:v>
                      </c:pt>
                      <c:pt idx="847">
                        <c:v>43466.389988425923</c:v>
                      </c:pt>
                      <c:pt idx="848">
                        <c:v>43466.39</c:v>
                      </c:pt>
                      <c:pt idx="849">
                        <c:v>43466.390011574083</c:v>
                      </c:pt>
                      <c:pt idx="850">
                        <c:v>43466.390023148153</c:v>
                      </c:pt>
                      <c:pt idx="851">
                        <c:v>43466.390034722222</c:v>
                      </c:pt>
                      <c:pt idx="852">
                        <c:v>43466.390046296299</c:v>
                      </c:pt>
                      <c:pt idx="853">
                        <c:v>43466.390057870369</c:v>
                      </c:pt>
                      <c:pt idx="854">
                        <c:v>43466.390069444453</c:v>
                      </c:pt>
                      <c:pt idx="855">
                        <c:v>43466.390081018522</c:v>
                      </c:pt>
                      <c:pt idx="856">
                        <c:v>43466.390092592592</c:v>
                      </c:pt>
                      <c:pt idx="857">
                        <c:v>43466.390104166669</c:v>
                      </c:pt>
                      <c:pt idx="858">
                        <c:v>43466.390115740738</c:v>
                      </c:pt>
                      <c:pt idx="859">
                        <c:v>43466.390127314808</c:v>
                      </c:pt>
                      <c:pt idx="860">
                        <c:v>43466.390138888892</c:v>
                      </c:pt>
                      <c:pt idx="861">
                        <c:v>43466.390150462961</c:v>
                      </c:pt>
                      <c:pt idx="862">
                        <c:v>43466.390162037038</c:v>
                      </c:pt>
                      <c:pt idx="863">
                        <c:v>43466.390173611107</c:v>
                      </c:pt>
                      <c:pt idx="864">
                        <c:v>43466.390185185177</c:v>
                      </c:pt>
                      <c:pt idx="865">
                        <c:v>43466.390196759261</c:v>
                      </c:pt>
                      <c:pt idx="866">
                        <c:v>43466.390208333331</c:v>
                      </c:pt>
                      <c:pt idx="867">
                        <c:v>43466.390219907407</c:v>
                      </c:pt>
                      <c:pt idx="868">
                        <c:v>43466.390231481477</c:v>
                      </c:pt>
                      <c:pt idx="869">
                        <c:v>43466.390243055554</c:v>
                      </c:pt>
                      <c:pt idx="870">
                        <c:v>43466.39025462963</c:v>
                      </c:pt>
                      <c:pt idx="871">
                        <c:v>43466.390266203707</c:v>
                      </c:pt>
                      <c:pt idx="872">
                        <c:v>43466.390277777777</c:v>
                      </c:pt>
                      <c:pt idx="873">
                        <c:v>43466.390289351853</c:v>
                      </c:pt>
                      <c:pt idx="874">
                        <c:v>43466.390300925923</c:v>
                      </c:pt>
                      <c:pt idx="875">
                        <c:v>43466.3903125</c:v>
                      </c:pt>
                      <c:pt idx="876">
                        <c:v>43466.390324074076</c:v>
                      </c:pt>
                      <c:pt idx="877">
                        <c:v>43466.390335648153</c:v>
                      </c:pt>
                      <c:pt idx="878">
                        <c:v>43466.390347222223</c:v>
                      </c:pt>
                      <c:pt idx="879">
                        <c:v>43466.3903587963</c:v>
                      </c:pt>
                      <c:pt idx="880">
                        <c:v>43466.390370370369</c:v>
                      </c:pt>
                      <c:pt idx="881">
                        <c:v>43466.390381944453</c:v>
                      </c:pt>
                      <c:pt idx="882">
                        <c:v>43466.390393518523</c:v>
                      </c:pt>
                      <c:pt idx="883">
                        <c:v>43466.390405092592</c:v>
                      </c:pt>
                      <c:pt idx="884">
                        <c:v>43466.390416666669</c:v>
                      </c:pt>
                      <c:pt idx="885">
                        <c:v>43466.390428240738</c:v>
                      </c:pt>
                      <c:pt idx="886">
                        <c:v>43466.390439814822</c:v>
                      </c:pt>
                      <c:pt idx="887">
                        <c:v>43466.390451388892</c:v>
                      </c:pt>
                      <c:pt idx="888">
                        <c:v>43466.390462962961</c:v>
                      </c:pt>
                      <c:pt idx="889">
                        <c:v>43466.390474537038</c:v>
                      </c:pt>
                      <c:pt idx="890">
                        <c:v>43466.390486111108</c:v>
                      </c:pt>
                      <c:pt idx="891">
                        <c:v>43466.390497685177</c:v>
                      </c:pt>
                      <c:pt idx="892">
                        <c:v>43466.390509259261</c:v>
                      </c:pt>
                      <c:pt idx="893">
                        <c:v>43466.390520833331</c:v>
                      </c:pt>
                      <c:pt idx="894">
                        <c:v>43466.390532407408</c:v>
                      </c:pt>
                      <c:pt idx="895">
                        <c:v>43466.390543981477</c:v>
                      </c:pt>
                      <c:pt idx="896">
                        <c:v>43466.390555555547</c:v>
                      </c:pt>
                      <c:pt idx="897">
                        <c:v>43466.390567129631</c:v>
                      </c:pt>
                      <c:pt idx="898">
                        <c:v>43466.3905787037</c:v>
                      </c:pt>
                      <c:pt idx="899">
                        <c:v>43466.390590277777</c:v>
                      </c:pt>
                      <c:pt idx="900">
                        <c:v>43466.390601851846</c:v>
                      </c:pt>
                      <c:pt idx="901">
                        <c:v>43466.390613425923</c:v>
                      </c:pt>
                      <c:pt idx="902">
                        <c:v>43466.390625</c:v>
                      </c:pt>
                      <c:pt idx="903">
                        <c:v>43466.390636574077</c:v>
                      </c:pt>
                      <c:pt idx="904">
                        <c:v>43466.390648148154</c:v>
                      </c:pt>
                      <c:pt idx="905">
                        <c:v>43466.390659722223</c:v>
                      </c:pt>
                      <c:pt idx="906">
                        <c:v>43466.3906712963</c:v>
                      </c:pt>
                      <c:pt idx="907">
                        <c:v>43466.390682870369</c:v>
                      </c:pt>
                      <c:pt idx="908">
                        <c:v>43466.390694444453</c:v>
                      </c:pt>
                      <c:pt idx="909">
                        <c:v>43466.390706018523</c:v>
                      </c:pt>
                      <c:pt idx="910">
                        <c:v>43466.390717592592</c:v>
                      </c:pt>
                      <c:pt idx="911">
                        <c:v>43466.390729166669</c:v>
                      </c:pt>
                      <c:pt idx="912">
                        <c:v>43466.390740740739</c:v>
                      </c:pt>
                      <c:pt idx="913">
                        <c:v>43466.390752314823</c:v>
                      </c:pt>
                      <c:pt idx="914">
                        <c:v>43466.390763888892</c:v>
                      </c:pt>
                      <c:pt idx="915">
                        <c:v>43466.390775462962</c:v>
                      </c:pt>
                      <c:pt idx="916">
                        <c:v>43466.390787037039</c:v>
                      </c:pt>
                      <c:pt idx="917">
                        <c:v>43466.390798611108</c:v>
                      </c:pt>
                      <c:pt idx="918">
                        <c:v>43466.390810185178</c:v>
                      </c:pt>
                      <c:pt idx="919">
                        <c:v>43466.390821759262</c:v>
                      </c:pt>
                      <c:pt idx="920">
                        <c:v>43466.390833333331</c:v>
                      </c:pt>
                      <c:pt idx="921">
                        <c:v>43466.390844907408</c:v>
                      </c:pt>
                      <c:pt idx="922">
                        <c:v>43466.390856481477</c:v>
                      </c:pt>
                      <c:pt idx="923">
                        <c:v>43466.390868055547</c:v>
                      </c:pt>
                      <c:pt idx="924">
                        <c:v>43466.390879629631</c:v>
                      </c:pt>
                      <c:pt idx="925">
                        <c:v>43466.3908912037</c:v>
                      </c:pt>
                      <c:pt idx="926">
                        <c:v>43466.390902777777</c:v>
                      </c:pt>
                      <c:pt idx="927">
                        <c:v>43466.390914351847</c:v>
                      </c:pt>
                      <c:pt idx="928">
                        <c:v>43466.390925925924</c:v>
                      </c:pt>
                      <c:pt idx="929">
                        <c:v>43466.3909375</c:v>
                      </c:pt>
                      <c:pt idx="930">
                        <c:v>43466.390949074077</c:v>
                      </c:pt>
                      <c:pt idx="931">
                        <c:v>43466.390960648147</c:v>
                      </c:pt>
                      <c:pt idx="932">
                        <c:v>43466.390972222223</c:v>
                      </c:pt>
                      <c:pt idx="933">
                        <c:v>43466.390983796293</c:v>
                      </c:pt>
                      <c:pt idx="934">
                        <c:v>43466.39099537037</c:v>
                      </c:pt>
                      <c:pt idx="935">
                        <c:v>43466.391006944446</c:v>
                      </c:pt>
                      <c:pt idx="936">
                        <c:v>43466.391018518523</c:v>
                      </c:pt>
                      <c:pt idx="937">
                        <c:v>43466.391030092593</c:v>
                      </c:pt>
                      <c:pt idx="938">
                        <c:v>43466.391041666669</c:v>
                      </c:pt>
                      <c:pt idx="939">
                        <c:v>43466.391053240739</c:v>
                      </c:pt>
                      <c:pt idx="940">
                        <c:v>43466.391064814823</c:v>
                      </c:pt>
                      <c:pt idx="941">
                        <c:v>43466.391076388893</c:v>
                      </c:pt>
                      <c:pt idx="942">
                        <c:v>43466.391087962962</c:v>
                      </c:pt>
                      <c:pt idx="943">
                        <c:v>43466.391099537039</c:v>
                      </c:pt>
                      <c:pt idx="944">
                        <c:v>43466.391111111108</c:v>
                      </c:pt>
                      <c:pt idx="945">
                        <c:v>43466.391122685192</c:v>
                      </c:pt>
                      <c:pt idx="946">
                        <c:v>43466.391134259262</c:v>
                      </c:pt>
                      <c:pt idx="947">
                        <c:v>43466.391145833331</c:v>
                      </c:pt>
                      <c:pt idx="948">
                        <c:v>43466.391157407408</c:v>
                      </c:pt>
                      <c:pt idx="949">
                        <c:v>43466.391168981478</c:v>
                      </c:pt>
                      <c:pt idx="950">
                        <c:v>43466.391180555547</c:v>
                      </c:pt>
                      <c:pt idx="951">
                        <c:v>43466.391192129631</c:v>
                      </c:pt>
                      <c:pt idx="952">
                        <c:v>43466.391203703701</c:v>
                      </c:pt>
                      <c:pt idx="953">
                        <c:v>43466.391215277778</c:v>
                      </c:pt>
                      <c:pt idx="954">
                        <c:v>43466.391226851847</c:v>
                      </c:pt>
                      <c:pt idx="955">
                        <c:v>43466.391238425917</c:v>
                      </c:pt>
                      <c:pt idx="956">
                        <c:v>43466.391250000001</c:v>
                      </c:pt>
                      <c:pt idx="957">
                        <c:v>43466.391261574077</c:v>
                      </c:pt>
                      <c:pt idx="958">
                        <c:v>43466.391273148147</c:v>
                      </c:pt>
                      <c:pt idx="959">
                        <c:v>43466.391284722216</c:v>
                      </c:pt>
                      <c:pt idx="960">
                        <c:v>43466.391296296293</c:v>
                      </c:pt>
                      <c:pt idx="961">
                        <c:v>43466.39130787037</c:v>
                      </c:pt>
                      <c:pt idx="962">
                        <c:v>43466.391319444447</c:v>
                      </c:pt>
                      <c:pt idx="963">
                        <c:v>43466.391331018523</c:v>
                      </c:pt>
                      <c:pt idx="964">
                        <c:v>43466.391342592593</c:v>
                      </c:pt>
                      <c:pt idx="965">
                        <c:v>43466.39135416667</c:v>
                      </c:pt>
                      <c:pt idx="966">
                        <c:v>43466.391365740739</c:v>
                      </c:pt>
                      <c:pt idx="967">
                        <c:v>43466.391377314823</c:v>
                      </c:pt>
                      <c:pt idx="968">
                        <c:v>43466.391388888893</c:v>
                      </c:pt>
                      <c:pt idx="969">
                        <c:v>43466.391400462962</c:v>
                      </c:pt>
                      <c:pt idx="970">
                        <c:v>43466.391412037039</c:v>
                      </c:pt>
                      <c:pt idx="971">
                        <c:v>43466.391423611109</c:v>
                      </c:pt>
                      <c:pt idx="972">
                        <c:v>43466.391435185193</c:v>
                      </c:pt>
                      <c:pt idx="973">
                        <c:v>43466.391446759262</c:v>
                      </c:pt>
                      <c:pt idx="974">
                        <c:v>43466.391458333332</c:v>
                      </c:pt>
                      <c:pt idx="975">
                        <c:v>43466.391469907408</c:v>
                      </c:pt>
                      <c:pt idx="976">
                        <c:v>43466.391481481478</c:v>
                      </c:pt>
                      <c:pt idx="977">
                        <c:v>43466.391493055547</c:v>
                      </c:pt>
                      <c:pt idx="978">
                        <c:v>43466.391504629632</c:v>
                      </c:pt>
                      <c:pt idx="979">
                        <c:v>43466.391516203701</c:v>
                      </c:pt>
                      <c:pt idx="980">
                        <c:v>43466.391527777778</c:v>
                      </c:pt>
                      <c:pt idx="981">
                        <c:v>43466.391539351847</c:v>
                      </c:pt>
                      <c:pt idx="982">
                        <c:v>43466.391550925917</c:v>
                      </c:pt>
                      <c:pt idx="983">
                        <c:v>43466.391562500001</c:v>
                      </c:pt>
                      <c:pt idx="984">
                        <c:v>43466.391574074078</c:v>
                      </c:pt>
                      <c:pt idx="985">
                        <c:v>43466.391585648147</c:v>
                      </c:pt>
                      <c:pt idx="986">
                        <c:v>43466.391597222217</c:v>
                      </c:pt>
                      <c:pt idx="987">
                        <c:v>43466.391608796293</c:v>
                      </c:pt>
                      <c:pt idx="988">
                        <c:v>43466.39162037037</c:v>
                      </c:pt>
                      <c:pt idx="989">
                        <c:v>43466.391631944447</c:v>
                      </c:pt>
                      <c:pt idx="990">
                        <c:v>43466.391643518517</c:v>
                      </c:pt>
                      <c:pt idx="991">
                        <c:v>43466.391655092593</c:v>
                      </c:pt>
                      <c:pt idx="992">
                        <c:v>43466.39166666667</c:v>
                      </c:pt>
                      <c:pt idx="993">
                        <c:v>43466.39167824074</c:v>
                      </c:pt>
                      <c:pt idx="994">
                        <c:v>43466.391689814824</c:v>
                      </c:pt>
                      <c:pt idx="995">
                        <c:v>43466.391701388893</c:v>
                      </c:pt>
                      <c:pt idx="996">
                        <c:v>43466.391712962963</c:v>
                      </c:pt>
                      <c:pt idx="997">
                        <c:v>43466.391724537039</c:v>
                      </c:pt>
                      <c:pt idx="998">
                        <c:v>43466.391736111109</c:v>
                      </c:pt>
                      <c:pt idx="999">
                        <c:v>43466.391747685193</c:v>
                      </c:pt>
                      <c:pt idx="1000">
                        <c:v>43466.391759259262</c:v>
                      </c:pt>
                      <c:pt idx="1001">
                        <c:v>43466.391770833332</c:v>
                      </c:pt>
                      <c:pt idx="1002">
                        <c:v>43466.391782407409</c:v>
                      </c:pt>
                      <c:pt idx="1003">
                        <c:v>43466.391793981478</c:v>
                      </c:pt>
                      <c:pt idx="1004">
                        <c:v>43466.391805555562</c:v>
                      </c:pt>
                      <c:pt idx="1005">
                        <c:v>43466.391817129632</c:v>
                      </c:pt>
                      <c:pt idx="1006">
                        <c:v>43466.391828703701</c:v>
                      </c:pt>
                      <c:pt idx="1007">
                        <c:v>43466.391840277778</c:v>
                      </c:pt>
                      <c:pt idx="1008">
                        <c:v>43466.391851851848</c:v>
                      </c:pt>
                      <c:pt idx="1009">
                        <c:v>43466.391863425917</c:v>
                      </c:pt>
                      <c:pt idx="1010">
                        <c:v>43466.391875000001</c:v>
                      </c:pt>
                      <c:pt idx="1011">
                        <c:v>43466.391886574071</c:v>
                      </c:pt>
                      <c:pt idx="1012">
                        <c:v>43466.391898148147</c:v>
                      </c:pt>
                      <c:pt idx="1013">
                        <c:v>43466.391909722217</c:v>
                      </c:pt>
                      <c:pt idx="1014">
                        <c:v>43466.391921296286</c:v>
                      </c:pt>
                      <c:pt idx="1015">
                        <c:v>43466.391932870371</c:v>
                      </c:pt>
                      <c:pt idx="1016">
                        <c:v>43466.391944444447</c:v>
                      </c:pt>
                      <c:pt idx="1017">
                        <c:v>43466.391956018517</c:v>
                      </c:pt>
                      <c:pt idx="1018">
                        <c:v>43466.391967592594</c:v>
                      </c:pt>
                      <c:pt idx="1019">
                        <c:v>43466.391979166663</c:v>
                      </c:pt>
                      <c:pt idx="1020">
                        <c:v>43466.39199074074</c:v>
                      </c:pt>
                      <c:pt idx="1021">
                        <c:v>43466.392002314817</c:v>
                      </c:pt>
                      <c:pt idx="1022">
                        <c:v>43466.392013888893</c:v>
                      </c:pt>
                      <c:pt idx="1023">
                        <c:v>43466.392025462963</c:v>
                      </c:pt>
                      <c:pt idx="1024">
                        <c:v>43466.39203703704</c:v>
                      </c:pt>
                      <c:pt idx="1025">
                        <c:v>43466.392048611109</c:v>
                      </c:pt>
                      <c:pt idx="1026">
                        <c:v>43466.392060185193</c:v>
                      </c:pt>
                      <c:pt idx="1027">
                        <c:v>43466.392071759263</c:v>
                      </c:pt>
                      <c:pt idx="1028">
                        <c:v>43466.392083333332</c:v>
                      </c:pt>
                      <c:pt idx="1029">
                        <c:v>43466.392094907409</c:v>
                      </c:pt>
                      <c:pt idx="1030">
                        <c:v>43466.392106481479</c:v>
                      </c:pt>
                      <c:pt idx="1031">
                        <c:v>43466.392118055563</c:v>
                      </c:pt>
                      <c:pt idx="1032">
                        <c:v>43466.392129629632</c:v>
                      </c:pt>
                      <c:pt idx="1033">
                        <c:v>43466.392141203702</c:v>
                      </c:pt>
                      <c:pt idx="1034">
                        <c:v>43466.392152777778</c:v>
                      </c:pt>
                      <c:pt idx="1035">
                        <c:v>43466.392164351862</c:v>
                      </c:pt>
                      <c:pt idx="1036">
                        <c:v>43466.392175925917</c:v>
                      </c:pt>
                      <c:pt idx="1037">
                        <c:v>43466.392187500001</c:v>
                      </c:pt>
                      <c:pt idx="1038">
                        <c:v>43466.392199074071</c:v>
                      </c:pt>
                      <c:pt idx="1039">
                        <c:v>43466.392314814817</c:v>
                      </c:pt>
                      <c:pt idx="1040">
                        <c:v>43466.392326388886</c:v>
                      </c:pt>
                      <c:pt idx="1041">
                        <c:v>43466.392337962963</c:v>
                      </c:pt>
                      <c:pt idx="1042">
                        <c:v>43466.39234953704</c:v>
                      </c:pt>
                      <c:pt idx="1043">
                        <c:v>43466.392361111109</c:v>
                      </c:pt>
                      <c:pt idx="1044">
                        <c:v>43466.392372685194</c:v>
                      </c:pt>
                      <c:pt idx="1045">
                        <c:v>43466.392384259263</c:v>
                      </c:pt>
                      <c:pt idx="1046">
                        <c:v>43466.392395833333</c:v>
                      </c:pt>
                      <c:pt idx="1047">
                        <c:v>43466.392407407409</c:v>
                      </c:pt>
                      <c:pt idx="1048">
                        <c:v>43466.392418981479</c:v>
                      </c:pt>
                      <c:pt idx="1049">
                        <c:v>43466.392430555563</c:v>
                      </c:pt>
                      <c:pt idx="1050">
                        <c:v>43466.392453703702</c:v>
                      </c:pt>
                      <c:pt idx="1051">
                        <c:v>43466.392465277779</c:v>
                      </c:pt>
                      <c:pt idx="1052">
                        <c:v>43466.392476851863</c:v>
                      </c:pt>
                      <c:pt idx="1053">
                        <c:v>43466.392488425918</c:v>
                      </c:pt>
                      <c:pt idx="1054">
                        <c:v>43466.392500000002</c:v>
                      </c:pt>
                      <c:pt idx="1055">
                        <c:v>43466.392511574071</c:v>
                      </c:pt>
                      <c:pt idx="1056">
                        <c:v>43466.392523148148</c:v>
                      </c:pt>
                      <c:pt idx="1057">
                        <c:v>43466.392777777779</c:v>
                      </c:pt>
                      <c:pt idx="1058">
                        <c:v>43466.392789351848</c:v>
                      </c:pt>
                      <c:pt idx="1059">
                        <c:v>43466.392800925933</c:v>
                      </c:pt>
                      <c:pt idx="1060">
                        <c:v>43466.392812500002</c:v>
                      </c:pt>
                      <c:pt idx="1061">
                        <c:v>43466.392824074072</c:v>
                      </c:pt>
                      <c:pt idx="1062">
                        <c:v>43466.392858796287</c:v>
                      </c:pt>
                      <c:pt idx="1063">
                        <c:v>43466.392962962957</c:v>
                      </c:pt>
                      <c:pt idx="1064">
                        <c:v>43466.392974537041</c:v>
                      </c:pt>
                      <c:pt idx="1065">
                        <c:v>43466.39298611111</c:v>
                      </c:pt>
                      <c:pt idx="1066">
                        <c:v>43466.392997685187</c:v>
                      </c:pt>
                      <c:pt idx="1067">
                        <c:v>43466.393009259264</c:v>
                      </c:pt>
                      <c:pt idx="1068">
                        <c:v>43466.393020833333</c:v>
                      </c:pt>
                      <c:pt idx="1069">
                        <c:v>43466.39303240741</c:v>
                      </c:pt>
                      <c:pt idx="1070">
                        <c:v>43466.393043981479</c:v>
                      </c:pt>
                      <c:pt idx="1071">
                        <c:v>43466.393055555563</c:v>
                      </c:pt>
                      <c:pt idx="1072">
                        <c:v>43466.393067129633</c:v>
                      </c:pt>
                      <c:pt idx="1073">
                        <c:v>43466.393078703702</c:v>
                      </c:pt>
                      <c:pt idx="1074">
                        <c:v>43466.393090277779</c:v>
                      </c:pt>
                      <c:pt idx="1075">
                        <c:v>43466.393101851849</c:v>
                      </c:pt>
                      <c:pt idx="1076">
                        <c:v>43466.393113425933</c:v>
                      </c:pt>
                      <c:pt idx="1077">
                        <c:v>43466.393125000002</c:v>
                      </c:pt>
                      <c:pt idx="1078">
                        <c:v>43466.393136574072</c:v>
                      </c:pt>
                      <c:pt idx="1079">
                        <c:v>43466.393148148149</c:v>
                      </c:pt>
                      <c:pt idx="1080">
                        <c:v>43466.393159722233</c:v>
                      </c:pt>
                      <c:pt idx="1081">
                        <c:v>43466.393171296288</c:v>
                      </c:pt>
                      <c:pt idx="1082">
                        <c:v>43466.393182870372</c:v>
                      </c:pt>
                      <c:pt idx="1083">
                        <c:v>43466.393194444441</c:v>
                      </c:pt>
                      <c:pt idx="1084">
                        <c:v>43466.393206018518</c:v>
                      </c:pt>
                      <c:pt idx="1085">
                        <c:v>43466.393217592587</c:v>
                      </c:pt>
                      <c:pt idx="1086">
                        <c:v>43466.393229166657</c:v>
                      </c:pt>
                      <c:pt idx="1087">
                        <c:v>43466.393240740741</c:v>
                      </c:pt>
                      <c:pt idx="1088">
                        <c:v>43466.393252314818</c:v>
                      </c:pt>
                      <c:pt idx="1089">
                        <c:v>43466.393263888887</c:v>
                      </c:pt>
                      <c:pt idx="1090">
                        <c:v>43466.393275462957</c:v>
                      </c:pt>
                      <c:pt idx="1091">
                        <c:v>43466.393287037034</c:v>
                      </c:pt>
                      <c:pt idx="1092">
                        <c:v>43466.39329861111</c:v>
                      </c:pt>
                      <c:pt idx="1093">
                        <c:v>43466.393310185187</c:v>
                      </c:pt>
                      <c:pt idx="1094">
                        <c:v>43466.393321759257</c:v>
                      </c:pt>
                      <c:pt idx="1095">
                        <c:v>43466.393333333333</c:v>
                      </c:pt>
                      <c:pt idx="1096">
                        <c:v>43466.39334490741</c:v>
                      </c:pt>
                      <c:pt idx="1097">
                        <c:v>43466.39335648148</c:v>
                      </c:pt>
                      <c:pt idx="1098">
                        <c:v>43466.393368055556</c:v>
                      </c:pt>
                      <c:pt idx="1099">
                        <c:v>43466.393379629633</c:v>
                      </c:pt>
                      <c:pt idx="1100">
                        <c:v>43466.393391203703</c:v>
                      </c:pt>
                      <c:pt idx="1101">
                        <c:v>43466.39340277778</c:v>
                      </c:pt>
                      <c:pt idx="1102">
                        <c:v>43466.393414351849</c:v>
                      </c:pt>
                      <c:pt idx="1103">
                        <c:v>43466.393425925933</c:v>
                      </c:pt>
                      <c:pt idx="1104">
                        <c:v>43466.393437500003</c:v>
                      </c:pt>
                      <c:pt idx="1105">
                        <c:v>43466.393449074072</c:v>
                      </c:pt>
                      <c:pt idx="1106">
                        <c:v>43466.393460648149</c:v>
                      </c:pt>
                      <c:pt idx="1107">
                        <c:v>43466.393472222233</c:v>
                      </c:pt>
                      <c:pt idx="1108">
                        <c:v>43466.393483796302</c:v>
                      </c:pt>
                      <c:pt idx="1109">
                        <c:v>43466.393495370372</c:v>
                      </c:pt>
                      <c:pt idx="1110">
                        <c:v>43466.393506944441</c:v>
                      </c:pt>
                      <c:pt idx="1111">
                        <c:v>43466.393518518518</c:v>
                      </c:pt>
                      <c:pt idx="1112">
                        <c:v>43466.393530092602</c:v>
                      </c:pt>
                      <c:pt idx="1113">
                        <c:v>43466.393541666657</c:v>
                      </c:pt>
                      <c:pt idx="1114">
                        <c:v>43466.393553240741</c:v>
                      </c:pt>
                      <c:pt idx="1115">
                        <c:v>43466.393564814818</c:v>
                      </c:pt>
                      <c:pt idx="1116">
                        <c:v>43466.393576388888</c:v>
                      </c:pt>
                      <c:pt idx="1117">
                        <c:v>43466.393587962957</c:v>
                      </c:pt>
                      <c:pt idx="1118">
                        <c:v>43466.393599537027</c:v>
                      </c:pt>
                      <c:pt idx="1119">
                        <c:v>43466.393611111111</c:v>
                      </c:pt>
                      <c:pt idx="1120">
                        <c:v>43466.393622685187</c:v>
                      </c:pt>
                      <c:pt idx="1121">
                        <c:v>43466.393634259257</c:v>
                      </c:pt>
                      <c:pt idx="1122">
                        <c:v>43466.393645833326</c:v>
                      </c:pt>
                      <c:pt idx="1123">
                        <c:v>43466.393657407411</c:v>
                      </c:pt>
                      <c:pt idx="1124">
                        <c:v>43466.39366898148</c:v>
                      </c:pt>
                      <c:pt idx="1125">
                        <c:v>43466.393680555557</c:v>
                      </c:pt>
                      <c:pt idx="1126">
                        <c:v>43466.393692129634</c:v>
                      </c:pt>
                      <c:pt idx="1127">
                        <c:v>43466.393703703703</c:v>
                      </c:pt>
                      <c:pt idx="1128">
                        <c:v>43466.39371527778</c:v>
                      </c:pt>
                      <c:pt idx="1129">
                        <c:v>43466.393726851849</c:v>
                      </c:pt>
                      <c:pt idx="1130">
                        <c:v>43466.393738425933</c:v>
                      </c:pt>
                      <c:pt idx="1131">
                        <c:v>43466.393750000003</c:v>
                      </c:pt>
                      <c:pt idx="1132">
                        <c:v>43466.393761574072</c:v>
                      </c:pt>
                      <c:pt idx="1133">
                        <c:v>43466.393773148149</c:v>
                      </c:pt>
                      <c:pt idx="1134">
                        <c:v>43466.393784722219</c:v>
                      </c:pt>
                      <c:pt idx="1135">
                        <c:v>43466.393796296303</c:v>
                      </c:pt>
                      <c:pt idx="1136">
                        <c:v>43466.393807870372</c:v>
                      </c:pt>
                      <c:pt idx="1137">
                        <c:v>43466.393819444442</c:v>
                      </c:pt>
                      <c:pt idx="1138">
                        <c:v>43466.393831018519</c:v>
                      </c:pt>
                      <c:pt idx="1139">
                        <c:v>43466.393842592603</c:v>
                      </c:pt>
                      <c:pt idx="1140">
                        <c:v>43466.393854166658</c:v>
                      </c:pt>
                      <c:pt idx="1141">
                        <c:v>43466.393865740742</c:v>
                      </c:pt>
                      <c:pt idx="1142">
                        <c:v>43466.393877314818</c:v>
                      </c:pt>
                      <c:pt idx="1143">
                        <c:v>43466.393888888888</c:v>
                      </c:pt>
                      <c:pt idx="1144">
                        <c:v>43466.393900462957</c:v>
                      </c:pt>
                      <c:pt idx="1145">
                        <c:v>43466.393912037027</c:v>
                      </c:pt>
                      <c:pt idx="1146">
                        <c:v>43466.393923611111</c:v>
                      </c:pt>
                      <c:pt idx="1147">
                        <c:v>43466.393935185188</c:v>
                      </c:pt>
                      <c:pt idx="1148">
                        <c:v>43466.393946759257</c:v>
                      </c:pt>
                      <c:pt idx="1149">
                        <c:v>43466.393958333327</c:v>
                      </c:pt>
                      <c:pt idx="1150">
                        <c:v>43466.393969907411</c:v>
                      </c:pt>
                      <c:pt idx="1151">
                        <c:v>43466.39398148148</c:v>
                      </c:pt>
                      <c:pt idx="1152">
                        <c:v>43466.393993055557</c:v>
                      </c:pt>
                      <c:pt idx="1153">
                        <c:v>43466.394004629627</c:v>
                      </c:pt>
                      <c:pt idx="1154">
                        <c:v>43466.394016203703</c:v>
                      </c:pt>
                      <c:pt idx="1155">
                        <c:v>43466.39402777778</c:v>
                      </c:pt>
                      <c:pt idx="1156">
                        <c:v>43466.39403935185</c:v>
                      </c:pt>
                      <c:pt idx="1157">
                        <c:v>43466.394050925926</c:v>
                      </c:pt>
                      <c:pt idx="1158">
                        <c:v>43466.394062500003</c:v>
                      </c:pt>
                      <c:pt idx="1159">
                        <c:v>43466.394074074073</c:v>
                      </c:pt>
                      <c:pt idx="1160">
                        <c:v>43466.394085648149</c:v>
                      </c:pt>
                      <c:pt idx="1161">
                        <c:v>43466.394097222219</c:v>
                      </c:pt>
                      <c:pt idx="1162">
                        <c:v>43466.394108796303</c:v>
                      </c:pt>
                      <c:pt idx="1163">
                        <c:v>43466.394120370373</c:v>
                      </c:pt>
                      <c:pt idx="1164">
                        <c:v>43466.394131944442</c:v>
                      </c:pt>
                      <c:pt idx="1165">
                        <c:v>43466.394143518519</c:v>
                      </c:pt>
                      <c:pt idx="1166">
                        <c:v>43466.394155092603</c:v>
                      </c:pt>
                      <c:pt idx="1167">
                        <c:v>43466.394166666672</c:v>
                      </c:pt>
                      <c:pt idx="1168">
                        <c:v>43466.394178240742</c:v>
                      </c:pt>
                      <c:pt idx="1169">
                        <c:v>43466.394189814811</c:v>
                      </c:pt>
                      <c:pt idx="1170">
                        <c:v>43466.394201388888</c:v>
                      </c:pt>
                      <c:pt idx="1171">
                        <c:v>43466.394212962958</c:v>
                      </c:pt>
                      <c:pt idx="1172">
                        <c:v>43466.394224537027</c:v>
                      </c:pt>
                      <c:pt idx="1173">
                        <c:v>43466.394236111111</c:v>
                      </c:pt>
                      <c:pt idx="1174">
                        <c:v>43466.394247685188</c:v>
                      </c:pt>
                      <c:pt idx="1175">
                        <c:v>43466.394259259258</c:v>
                      </c:pt>
                      <c:pt idx="1176">
                        <c:v>43466.394270833327</c:v>
                      </c:pt>
                      <c:pt idx="1177">
                        <c:v>43466.394282407397</c:v>
                      </c:pt>
                      <c:pt idx="1178">
                        <c:v>43466.394293981481</c:v>
                      </c:pt>
                      <c:pt idx="1179">
                        <c:v>43466.394305555557</c:v>
                      </c:pt>
                      <c:pt idx="1180">
                        <c:v>43466.394317129627</c:v>
                      </c:pt>
                      <c:pt idx="1181">
                        <c:v>43466.394328703696</c:v>
                      </c:pt>
                      <c:pt idx="1182">
                        <c:v>43466.39434027778</c:v>
                      </c:pt>
                      <c:pt idx="1183">
                        <c:v>43466.39435185185</c:v>
                      </c:pt>
                      <c:pt idx="1184">
                        <c:v>43466.394363425927</c:v>
                      </c:pt>
                      <c:pt idx="1185">
                        <c:v>43466.394375000003</c:v>
                      </c:pt>
                      <c:pt idx="1186">
                        <c:v>43466.394386574073</c:v>
                      </c:pt>
                      <c:pt idx="1187">
                        <c:v>43466.39439814815</c:v>
                      </c:pt>
                      <c:pt idx="1188">
                        <c:v>43466.394409722219</c:v>
                      </c:pt>
                      <c:pt idx="1189">
                        <c:v>43466.394421296303</c:v>
                      </c:pt>
                      <c:pt idx="1190">
                        <c:v>43466.394432870373</c:v>
                      </c:pt>
                      <c:pt idx="1191">
                        <c:v>43466.394444444442</c:v>
                      </c:pt>
                      <c:pt idx="1192">
                        <c:v>43466.394456018519</c:v>
                      </c:pt>
                      <c:pt idx="1193">
                        <c:v>43466.394467592603</c:v>
                      </c:pt>
                      <c:pt idx="1194">
                        <c:v>43466.394479166673</c:v>
                      </c:pt>
                      <c:pt idx="1195">
                        <c:v>43466.394490740742</c:v>
                      </c:pt>
                      <c:pt idx="1196">
                        <c:v>43466.394502314812</c:v>
                      </c:pt>
                      <c:pt idx="1197">
                        <c:v>43466.394513888888</c:v>
                      </c:pt>
                      <c:pt idx="1198">
                        <c:v>43466.394525462973</c:v>
                      </c:pt>
                      <c:pt idx="1199">
                        <c:v>43466.394537037027</c:v>
                      </c:pt>
                      <c:pt idx="1200">
                        <c:v>43466.394548611112</c:v>
                      </c:pt>
                      <c:pt idx="1201">
                        <c:v>43466.394560185188</c:v>
                      </c:pt>
                      <c:pt idx="1202">
                        <c:v>43466.394571759258</c:v>
                      </c:pt>
                      <c:pt idx="1203">
                        <c:v>43466.394583333327</c:v>
                      </c:pt>
                      <c:pt idx="1204">
                        <c:v>43466.394594907397</c:v>
                      </c:pt>
                      <c:pt idx="1205">
                        <c:v>43466.394606481481</c:v>
                      </c:pt>
                      <c:pt idx="1206">
                        <c:v>43466.394618055558</c:v>
                      </c:pt>
                      <c:pt idx="1207">
                        <c:v>43466.394629629627</c:v>
                      </c:pt>
                      <c:pt idx="1208">
                        <c:v>43466.394641203697</c:v>
                      </c:pt>
                      <c:pt idx="1209">
                        <c:v>43466.394652777781</c:v>
                      </c:pt>
                      <c:pt idx="1210">
                        <c:v>43466.39466435185</c:v>
                      </c:pt>
                      <c:pt idx="1211">
                        <c:v>43466.394675925927</c:v>
                      </c:pt>
                      <c:pt idx="1212">
                        <c:v>43466.394687499997</c:v>
                      </c:pt>
                      <c:pt idx="1213">
                        <c:v>43466.394699074073</c:v>
                      </c:pt>
                      <c:pt idx="1214">
                        <c:v>43466.39471064815</c:v>
                      </c:pt>
                      <c:pt idx="1215">
                        <c:v>43466.39472222222</c:v>
                      </c:pt>
                      <c:pt idx="1216">
                        <c:v>43466.394733796304</c:v>
                      </c:pt>
                      <c:pt idx="1217">
                        <c:v>43466.394745370373</c:v>
                      </c:pt>
                      <c:pt idx="1218">
                        <c:v>43466.394756944443</c:v>
                      </c:pt>
                      <c:pt idx="1219">
                        <c:v>43466.394768518519</c:v>
                      </c:pt>
                      <c:pt idx="1220">
                        <c:v>43466.394780092603</c:v>
                      </c:pt>
                      <c:pt idx="1221">
                        <c:v>43466.394791666673</c:v>
                      </c:pt>
                      <c:pt idx="1222">
                        <c:v>43466.394803240742</c:v>
                      </c:pt>
                      <c:pt idx="1223">
                        <c:v>43466.394814814812</c:v>
                      </c:pt>
                      <c:pt idx="1224">
                        <c:v>43466.394826388889</c:v>
                      </c:pt>
                      <c:pt idx="1225">
                        <c:v>43466.394837962973</c:v>
                      </c:pt>
                      <c:pt idx="1226">
                        <c:v>43466.394849537042</c:v>
                      </c:pt>
                      <c:pt idx="1227">
                        <c:v>43466.394861111112</c:v>
                      </c:pt>
                      <c:pt idx="1228">
                        <c:v>43466.394872685189</c:v>
                      </c:pt>
                      <c:pt idx="1229">
                        <c:v>43466.394884259258</c:v>
                      </c:pt>
                      <c:pt idx="1230">
                        <c:v>43466.394895833328</c:v>
                      </c:pt>
                      <c:pt idx="1231">
                        <c:v>43466.394907407397</c:v>
                      </c:pt>
                      <c:pt idx="1232">
                        <c:v>43466.394918981481</c:v>
                      </c:pt>
                      <c:pt idx="1233">
                        <c:v>43466.394930555558</c:v>
                      </c:pt>
                      <c:pt idx="1234">
                        <c:v>43466.394942129627</c:v>
                      </c:pt>
                      <c:pt idx="1235">
                        <c:v>43466.394953703697</c:v>
                      </c:pt>
                      <c:pt idx="1236">
                        <c:v>43466.394965277781</c:v>
                      </c:pt>
                      <c:pt idx="1237">
                        <c:v>43466.394976851851</c:v>
                      </c:pt>
                      <c:pt idx="1238">
                        <c:v>43466.394988425927</c:v>
                      </c:pt>
                      <c:pt idx="1239">
                        <c:v>43466.394999999997</c:v>
                      </c:pt>
                      <c:pt idx="1240">
                        <c:v>43466.395011574074</c:v>
                      </c:pt>
                      <c:pt idx="1241">
                        <c:v>43466.39502314815</c:v>
                      </c:pt>
                      <c:pt idx="1242">
                        <c:v>43466.39503472222</c:v>
                      </c:pt>
                      <c:pt idx="1243">
                        <c:v>43466.395046296297</c:v>
                      </c:pt>
                      <c:pt idx="1244">
                        <c:v>43466.395057870373</c:v>
                      </c:pt>
                      <c:pt idx="1245">
                        <c:v>43466.395069444443</c:v>
                      </c:pt>
                      <c:pt idx="1246">
                        <c:v>43466.39508101852</c:v>
                      </c:pt>
                      <c:pt idx="1247">
                        <c:v>43466.395092592589</c:v>
                      </c:pt>
                      <c:pt idx="1248">
                        <c:v>43466.395104166673</c:v>
                      </c:pt>
                      <c:pt idx="1249">
                        <c:v>43466.395115740743</c:v>
                      </c:pt>
                      <c:pt idx="1250">
                        <c:v>43466.395127314812</c:v>
                      </c:pt>
                      <c:pt idx="1251">
                        <c:v>43466.395138888889</c:v>
                      </c:pt>
                      <c:pt idx="1252">
                        <c:v>43466.395150462973</c:v>
                      </c:pt>
                      <c:pt idx="1253">
                        <c:v>43466.395162037043</c:v>
                      </c:pt>
                      <c:pt idx="1254">
                        <c:v>43466.395173611112</c:v>
                      </c:pt>
                      <c:pt idx="1255">
                        <c:v>43466.395185185182</c:v>
                      </c:pt>
                      <c:pt idx="1256">
                        <c:v>43466.395196759258</c:v>
                      </c:pt>
                      <c:pt idx="1257">
                        <c:v>43466.395208333342</c:v>
                      </c:pt>
                      <c:pt idx="1258">
                        <c:v>43466.395219907397</c:v>
                      </c:pt>
                      <c:pt idx="1259">
                        <c:v>43466.395231481481</c:v>
                      </c:pt>
                      <c:pt idx="1260">
                        <c:v>43466.395243055558</c:v>
                      </c:pt>
                      <c:pt idx="1261">
                        <c:v>43466.395254629628</c:v>
                      </c:pt>
                      <c:pt idx="1262">
                        <c:v>43466.395266203697</c:v>
                      </c:pt>
                      <c:pt idx="1263">
                        <c:v>43466.395277777781</c:v>
                      </c:pt>
                      <c:pt idx="1264">
                        <c:v>43466.395289351851</c:v>
                      </c:pt>
                      <c:pt idx="1265">
                        <c:v>43466.395300925928</c:v>
                      </c:pt>
                      <c:pt idx="1266">
                        <c:v>43466.395312499997</c:v>
                      </c:pt>
                      <c:pt idx="1267">
                        <c:v>43466.395324074067</c:v>
                      </c:pt>
                      <c:pt idx="1268">
                        <c:v>43466.395335648151</c:v>
                      </c:pt>
                      <c:pt idx="1269">
                        <c:v>43466.39534722222</c:v>
                      </c:pt>
                      <c:pt idx="1270">
                        <c:v>43466.395358796297</c:v>
                      </c:pt>
                      <c:pt idx="1271">
                        <c:v>43466.395370370366</c:v>
                      </c:pt>
                      <c:pt idx="1272">
                        <c:v>43466.395381944443</c:v>
                      </c:pt>
                      <c:pt idx="1273">
                        <c:v>43466.39539351852</c:v>
                      </c:pt>
                      <c:pt idx="1274">
                        <c:v>43466.395405092589</c:v>
                      </c:pt>
                      <c:pt idx="1275">
                        <c:v>43466.395416666674</c:v>
                      </c:pt>
                      <c:pt idx="1276">
                        <c:v>43466.395428240743</c:v>
                      </c:pt>
                      <c:pt idx="1277">
                        <c:v>43466.395439814813</c:v>
                      </c:pt>
                      <c:pt idx="1278">
                        <c:v>43466.395451388889</c:v>
                      </c:pt>
                      <c:pt idx="1279">
                        <c:v>43466.395462962973</c:v>
                      </c:pt>
                      <c:pt idx="1280">
                        <c:v>43466.395474537043</c:v>
                      </c:pt>
                      <c:pt idx="1281">
                        <c:v>43466.395486111112</c:v>
                      </c:pt>
                      <c:pt idx="1282">
                        <c:v>43466.395497685182</c:v>
                      </c:pt>
                      <c:pt idx="1283">
                        <c:v>43466.395509259259</c:v>
                      </c:pt>
                      <c:pt idx="1284">
                        <c:v>43466.395520833343</c:v>
                      </c:pt>
                      <c:pt idx="1285">
                        <c:v>43466.395532407398</c:v>
                      </c:pt>
                      <c:pt idx="1286">
                        <c:v>43466.395543981482</c:v>
                      </c:pt>
                      <c:pt idx="1287">
                        <c:v>43466.395555555559</c:v>
                      </c:pt>
                      <c:pt idx="1288">
                        <c:v>43466.395567129628</c:v>
                      </c:pt>
                      <c:pt idx="1289">
                        <c:v>43466.395578703698</c:v>
                      </c:pt>
                      <c:pt idx="1290">
                        <c:v>43466.395590277767</c:v>
                      </c:pt>
                      <c:pt idx="1291">
                        <c:v>43466.395601851851</c:v>
                      </c:pt>
                      <c:pt idx="1292">
                        <c:v>43466.395613425928</c:v>
                      </c:pt>
                      <c:pt idx="1293">
                        <c:v>43466.395624999997</c:v>
                      </c:pt>
                      <c:pt idx="1294">
                        <c:v>43466.395636574067</c:v>
                      </c:pt>
                      <c:pt idx="1295">
                        <c:v>43466.395648148151</c:v>
                      </c:pt>
                      <c:pt idx="1296">
                        <c:v>43466.39565972222</c:v>
                      </c:pt>
                      <c:pt idx="1297">
                        <c:v>43466.395671296297</c:v>
                      </c:pt>
                      <c:pt idx="1298">
                        <c:v>43466.395682870367</c:v>
                      </c:pt>
                      <c:pt idx="1299">
                        <c:v>43466.395694444444</c:v>
                      </c:pt>
                      <c:pt idx="1300">
                        <c:v>43466.39570601852</c:v>
                      </c:pt>
                      <c:pt idx="1301">
                        <c:v>43466.39571759259</c:v>
                      </c:pt>
                      <c:pt idx="1302">
                        <c:v>43466.395729166667</c:v>
                      </c:pt>
                      <c:pt idx="1303">
                        <c:v>43466.395740740743</c:v>
                      </c:pt>
                      <c:pt idx="1304">
                        <c:v>43466.395752314813</c:v>
                      </c:pt>
                      <c:pt idx="1305">
                        <c:v>43466.39576388889</c:v>
                      </c:pt>
                      <c:pt idx="1306">
                        <c:v>43466.395775462966</c:v>
                      </c:pt>
                      <c:pt idx="1307">
                        <c:v>43466.395787037043</c:v>
                      </c:pt>
                      <c:pt idx="1308">
                        <c:v>43466.395798611113</c:v>
                      </c:pt>
                      <c:pt idx="1309">
                        <c:v>43466.39707175926</c:v>
                      </c:pt>
                      <c:pt idx="1310">
                        <c:v>43466.397083333337</c:v>
                      </c:pt>
                      <c:pt idx="1311">
                        <c:v>43466.397094907406</c:v>
                      </c:pt>
                      <c:pt idx="1312">
                        <c:v>43466.397106481483</c:v>
                      </c:pt>
                      <c:pt idx="1313">
                        <c:v>43466.397118055553</c:v>
                      </c:pt>
                      <c:pt idx="1314">
                        <c:v>43466.397129629629</c:v>
                      </c:pt>
                      <c:pt idx="1315">
                        <c:v>43466.397141203714</c:v>
                      </c:pt>
                      <c:pt idx="1316">
                        <c:v>43466.397152777783</c:v>
                      </c:pt>
                      <c:pt idx="1317">
                        <c:v>43466.397164351853</c:v>
                      </c:pt>
                      <c:pt idx="1318">
                        <c:v>43466.397175925929</c:v>
                      </c:pt>
                      <c:pt idx="1319">
                        <c:v>43466.397187499999</c:v>
                      </c:pt>
                      <c:pt idx="1320">
                        <c:v>43466.397199074083</c:v>
                      </c:pt>
                      <c:pt idx="1321">
                        <c:v>43466.397210648152</c:v>
                      </c:pt>
                      <c:pt idx="1322">
                        <c:v>43466.399791666663</c:v>
                      </c:pt>
                      <c:pt idx="1323">
                        <c:v>43466.39980324074</c:v>
                      </c:pt>
                      <c:pt idx="1324">
                        <c:v>43466.399814814817</c:v>
                      </c:pt>
                      <c:pt idx="1325">
                        <c:v>43466.399826388893</c:v>
                      </c:pt>
                      <c:pt idx="1326">
                        <c:v>43466.399837962963</c:v>
                      </c:pt>
                      <c:pt idx="1327">
                        <c:v>43466.39984953704</c:v>
                      </c:pt>
                      <c:pt idx="1328">
                        <c:v>43466.399861111109</c:v>
                      </c:pt>
                      <c:pt idx="1329">
                        <c:v>43466.399872685193</c:v>
                      </c:pt>
                      <c:pt idx="1330">
                        <c:v>43466.399884259263</c:v>
                      </c:pt>
                      <c:pt idx="1331">
                        <c:v>43466.399895833332</c:v>
                      </c:pt>
                      <c:pt idx="1332">
                        <c:v>43466.399907407409</c:v>
                      </c:pt>
                      <c:pt idx="1333">
                        <c:v>43466.399918981479</c:v>
                      </c:pt>
                      <c:pt idx="1334">
                        <c:v>43466.401689814818</c:v>
                      </c:pt>
                      <c:pt idx="1335">
                        <c:v>43466.401701388888</c:v>
                      </c:pt>
                      <c:pt idx="1336">
                        <c:v>43466.401712962957</c:v>
                      </c:pt>
                      <c:pt idx="1337">
                        <c:v>43466.401724537027</c:v>
                      </c:pt>
                      <c:pt idx="1338">
                        <c:v>43466.401736111111</c:v>
                      </c:pt>
                      <c:pt idx="1339">
                        <c:v>43466.401747685188</c:v>
                      </c:pt>
                      <c:pt idx="1340">
                        <c:v>43466.401759259257</c:v>
                      </c:pt>
                      <c:pt idx="1341">
                        <c:v>43466.401770833327</c:v>
                      </c:pt>
                      <c:pt idx="1342">
                        <c:v>43466.401782407411</c:v>
                      </c:pt>
                      <c:pt idx="1343">
                        <c:v>43466.40179398148</c:v>
                      </c:pt>
                      <c:pt idx="1344">
                        <c:v>43466.401805555557</c:v>
                      </c:pt>
                      <c:pt idx="1345">
                        <c:v>43466.401817129627</c:v>
                      </c:pt>
                      <c:pt idx="1346">
                        <c:v>43466.401828703703</c:v>
                      </c:pt>
                      <c:pt idx="1347">
                        <c:v>43466.40184027778</c:v>
                      </c:pt>
                      <c:pt idx="1348">
                        <c:v>43466.40185185185</c:v>
                      </c:pt>
                      <c:pt idx="1349">
                        <c:v>43466.403599537043</c:v>
                      </c:pt>
                      <c:pt idx="1350">
                        <c:v>43466.403611111113</c:v>
                      </c:pt>
                      <c:pt idx="1351">
                        <c:v>43466.403622685182</c:v>
                      </c:pt>
                      <c:pt idx="1352">
                        <c:v>43466.403634259259</c:v>
                      </c:pt>
                      <c:pt idx="1353">
                        <c:v>43466.404756944437</c:v>
                      </c:pt>
                      <c:pt idx="1354">
                        <c:v>43466.404768518521</c:v>
                      </c:pt>
                      <c:pt idx="1355">
                        <c:v>43466.404780092591</c:v>
                      </c:pt>
                      <c:pt idx="1356">
                        <c:v>43466.404791666668</c:v>
                      </c:pt>
                      <c:pt idx="1357">
                        <c:v>43466.404861111107</c:v>
                      </c:pt>
                      <c:pt idx="1358">
                        <c:v>43466.404872685183</c:v>
                      </c:pt>
                      <c:pt idx="1359">
                        <c:v>43466.40488425926</c:v>
                      </c:pt>
                      <c:pt idx="1360">
                        <c:v>43466.404895833337</c:v>
                      </c:pt>
                      <c:pt idx="1361">
                        <c:v>43466.404907407406</c:v>
                      </c:pt>
                      <c:pt idx="1362">
                        <c:v>43466.404918981483</c:v>
                      </c:pt>
                      <c:pt idx="1363">
                        <c:v>43466.404930555553</c:v>
                      </c:pt>
                      <c:pt idx="1364">
                        <c:v>43466.404942129629</c:v>
                      </c:pt>
                      <c:pt idx="1365">
                        <c:v>43466.404953703714</c:v>
                      </c:pt>
                      <c:pt idx="1366">
                        <c:v>43466.404965277783</c:v>
                      </c:pt>
                      <c:pt idx="1367">
                        <c:v>43466.404976851853</c:v>
                      </c:pt>
                      <c:pt idx="1368">
                        <c:v>43466.404988425929</c:v>
                      </c:pt>
                      <c:pt idx="1369">
                        <c:v>43466.404999999999</c:v>
                      </c:pt>
                      <c:pt idx="1370">
                        <c:v>43466.405011574083</c:v>
                      </c:pt>
                      <c:pt idx="1371">
                        <c:v>43466.405023148152</c:v>
                      </c:pt>
                      <c:pt idx="1372">
                        <c:v>43466.405034722222</c:v>
                      </c:pt>
                      <c:pt idx="1373">
                        <c:v>43466.405046296299</c:v>
                      </c:pt>
                      <c:pt idx="1374">
                        <c:v>43466.405057870368</c:v>
                      </c:pt>
                      <c:pt idx="1375">
                        <c:v>43466.405069444438</c:v>
                      </c:pt>
                      <c:pt idx="1376">
                        <c:v>43466.405081018522</c:v>
                      </c:pt>
                      <c:pt idx="1377">
                        <c:v>43466.405092592591</c:v>
                      </c:pt>
                      <c:pt idx="1378">
                        <c:v>43466.405104166668</c:v>
                      </c:pt>
                      <c:pt idx="1379">
                        <c:v>43466.405115740738</c:v>
                      </c:pt>
                      <c:pt idx="1380">
                        <c:v>43466.405127314807</c:v>
                      </c:pt>
                      <c:pt idx="1381">
                        <c:v>43466.405138888891</c:v>
                      </c:pt>
                      <c:pt idx="1382">
                        <c:v>43466.405150462961</c:v>
                      </c:pt>
                      <c:pt idx="1383">
                        <c:v>43466.405162037037</c:v>
                      </c:pt>
                      <c:pt idx="1384">
                        <c:v>43466.405173611107</c:v>
                      </c:pt>
                      <c:pt idx="1385">
                        <c:v>43466.405185185176</c:v>
                      </c:pt>
                      <c:pt idx="1386">
                        <c:v>43466.40519675926</c:v>
                      </c:pt>
                      <c:pt idx="1387">
                        <c:v>43466.40520833333</c:v>
                      </c:pt>
                      <c:pt idx="1388">
                        <c:v>43466.405219907407</c:v>
                      </c:pt>
                      <c:pt idx="1389">
                        <c:v>43466.405231481483</c:v>
                      </c:pt>
                      <c:pt idx="1390">
                        <c:v>43466.405243055553</c:v>
                      </c:pt>
                      <c:pt idx="1391">
                        <c:v>43466.40525462963</c:v>
                      </c:pt>
                      <c:pt idx="1392">
                        <c:v>43466.405266203707</c:v>
                      </c:pt>
                      <c:pt idx="1393">
                        <c:v>43466.405277777783</c:v>
                      </c:pt>
                      <c:pt idx="1394">
                        <c:v>43466.405289351853</c:v>
                      </c:pt>
                      <c:pt idx="1395">
                        <c:v>43466.405300925922</c:v>
                      </c:pt>
                      <c:pt idx="1396">
                        <c:v>43466.405312499999</c:v>
                      </c:pt>
                      <c:pt idx="1397">
                        <c:v>43466.405324074083</c:v>
                      </c:pt>
                      <c:pt idx="1398">
                        <c:v>43466.405335648153</c:v>
                      </c:pt>
                      <c:pt idx="1399">
                        <c:v>43466.405451388891</c:v>
                      </c:pt>
                      <c:pt idx="1400">
                        <c:v>43466.405462962961</c:v>
                      </c:pt>
                      <c:pt idx="1401">
                        <c:v>43466.405474537038</c:v>
                      </c:pt>
                      <c:pt idx="1402">
                        <c:v>43466.405486111107</c:v>
                      </c:pt>
                      <c:pt idx="1403">
                        <c:v>43466.405497685177</c:v>
                      </c:pt>
                      <c:pt idx="1404">
                        <c:v>43466.405509259261</c:v>
                      </c:pt>
                      <c:pt idx="1405">
                        <c:v>43466.40552083333</c:v>
                      </c:pt>
                      <c:pt idx="1406">
                        <c:v>43466.405532407407</c:v>
                      </c:pt>
                      <c:pt idx="1407">
                        <c:v>43466.405543981477</c:v>
                      </c:pt>
                      <c:pt idx="1408">
                        <c:v>43466.405555555553</c:v>
                      </c:pt>
                      <c:pt idx="1409">
                        <c:v>43466.40556712963</c:v>
                      </c:pt>
                      <c:pt idx="1410">
                        <c:v>43466.406805555547</c:v>
                      </c:pt>
                      <c:pt idx="1411">
                        <c:v>43466.40697916667</c:v>
                      </c:pt>
                      <c:pt idx="1412">
                        <c:v>43466.406990740739</c:v>
                      </c:pt>
                      <c:pt idx="1413">
                        <c:v>43466.407002314823</c:v>
                      </c:pt>
                      <c:pt idx="1414">
                        <c:v>43466.407013888893</c:v>
                      </c:pt>
                      <c:pt idx="1415">
                        <c:v>43466.407025462962</c:v>
                      </c:pt>
                      <c:pt idx="1416">
                        <c:v>43466.407037037039</c:v>
                      </c:pt>
                      <c:pt idx="1417">
                        <c:v>43466.407048611109</c:v>
                      </c:pt>
                      <c:pt idx="1418">
                        <c:v>43466.407060185193</c:v>
                      </c:pt>
                      <c:pt idx="1419">
                        <c:v>43466.407071759262</c:v>
                      </c:pt>
                      <c:pt idx="1420">
                        <c:v>43466.407083333332</c:v>
                      </c:pt>
                      <c:pt idx="1421">
                        <c:v>43466.407094907408</c:v>
                      </c:pt>
                      <c:pt idx="1422">
                        <c:v>43466.407106481478</c:v>
                      </c:pt>
                      <c:pt idx="1423">
                        <c:v>43466.407118055547</c:v>
                      </c:pt>
                      <c:pt idx="1424">
                        <c:v>43466.407129629632</c:v>
                      </c:pt>
                      <c:pt idx="1425">
                        <c:v>43466.407141203701</c:v>
                      </c:pt>
                      <c:pt idx="1426">
                        <c:v>43466.407152777778</c:v>
                      </c:pt>
                      <c:pt idx="1427">
                        <c:v>43466.408101851863</c:v>
                      </c:pt>
                      <c:pt idx="1428">
                        <c:v>43466.408113425918</c:v>
                      </c:pt>
                      <c:pt idx="1429">
                        <c:v>43466.408125000002</c:v>
                      </c:pt>
                      <c:pt idx="1430">
                        <c:v>43466.408136574071</c:v>
                      </c:pt>
                      <c:pt idx="1431">
                        <c:v>43466.408148148148</c:v>
                      </c:pt>
                      <c:pt idx="1432">
                        <c:v>43466.408159722218</c:v>
                      </c:pt>
                      <c:pt idx="1433">
                        <c:v>43466.408171296287</c:v>
                      </c:pt>
                      <c:pt idx="1434">
                        <c:v>43466.408182870371</c:v>
                      </c:pt>
                      <c:pt idx="1435">
                        <c:v>43466.408194444448</c:v>
                      </c:pt>
                      <c:pt idx="1436">
                        <c:v>43466.408206018517</c:v>
                      </c:pt>
                      <c:pt idx="1437">
                        <c:v>43466.408217592587</c:v>
                      </c:pt>
                      <c:pt idx="1438">
                        <c:v>43466.408229166656</c:v>
                      </c:pt>
                      <c:pt idx="1439">
                        <c:v>43466.40824074074</c:v>
                      </c:pt>
                      <c:pt idx="1440">
                        <c:v>43466.409756944442</c:v>
                      </c:pt>
                      <c:pt idx="1441">
                        <c:v>43466.409768518519</c:v>
                      </c:pt>
                      <c:pt idx="1442">
                        <c:v>43466.409780092603</c:v>
                      </c:pt>
                      <c:pt idx="1443">
                        <c:v>43466.409791666672</c:v>
                      </c:pt>
                      <c:pt idx="1444">
                        <c:v>43466.409803240742</c:v>
                      </c:pt>
                      <c:pt idx="1445">
                        <c:v>43466.409814814811</c:v>
                      </c:pt>
                      <c:pt idx="1446">
                        <c:v>43466.409826388888</c:v>
                      </c:pt>
                      <c:pt idx="1447">
                        <c:v>43466.409837962958</c:v>
                      </c:pt>
                      <c:pt idx="1448">
                        <c:v>43466.409849537027</c:v>
                      </c:pt>
                      <c:pt idx="1449">
                        <c:v>43466.409861111111</c:v>
                      </c:pt>
                      <c:pt idx="1450">
                        <c:v>43466.409872685188</c:v>
                      </c:pt>
                      <c:pt idx="1451">
                        <c:v>43466.409884259258</c:v>
                      </c:pt>
                      <c:pt idx="1452">
                        <c:v>43466.409895833327</c:v>
                      </c:pt>
                      <c:pt idx="1453">
                        <c:v>43466.409907407397</c:v>
                      </c:pt>
                      <c:pt idx="1454">
                        <c:v>43466.409918981481</c:v>
                      </c:pt>
                      <c:pt idx="1455">
                        <c:v>43466.409930555557</c:v>
                      </c:pt>
                      <c:pt idx="1456">
                        <c:v>43466.409942129627</c:v>
                      </c:pt>
                      <c:pt idx="1457">
                        <c:v>43466.409953703696</c:v>
                      </c:pt>
                      <c:pt idx="1458">
                        <c:v>43466.40996527778</c:v>
                      </c:pt>
                      <c:pt idx="1459">
                        <c:v>43466.40997685185</c:v>
                      </c:pt>
                      <c:pt idx="1460">
                        <c:v>43466.409988425927</c:v>
                      </c:pt>
                      <c:pt idx="1461">
                        <c:v>43466.41</c:v>
                      </c:pt>
                      <c:pt idx="1462">
                        <c:v>43466.410011574073</c:v>
                      </c:pt>
                      <c:pt idx="1463">
                        <c:v>43466.41002314815</c:v>
                      </c:pt>
                      <c:pt idx="1464">
                        <c:v>43466.410034722219</c:v>
                      </c:pt>
                      <c:pt idx="1465">
                        <c:v>43466.410046296303</c:v>
                      </c:pt>
                      <c:pt idx="1466">
                        <c:v>43466.410057870373</c:v>
                      </c:pt>
                      <c:pt idx="1467">
                        <c:v>43466.410069444442</c:v>
                      </c:pt>
                      <c:pt idx="1468">
                        <c:v>43466.410081018519</c:v>
                      </c:pt>
                      <c:pt idx="1469">
                        <c:v>43466.410092592603</c:v>
                      </c:pt>
                      <c:pt idx="1470">
                        <c:v>43466.410104166673</c:v>
                      </c:pt>
                      <c:pt idx="1471">
                        <c:v>43466.410115740742</c:v>
                      </c:pt>
                      <c:pt idx="1472">
                        <c:v>43466.410127314812</c:v>
                      </c:pt>
                      <c:pt idx="1473">
                        <c:v>43466.410138888888</c:v>
                      </c:pt>
                      <c:pt idx="1474">
                        <c:v>43466.410150462973</c:v>
                      </c:pt>
                      <c:pt idx="1475">
                        <c:v>43466.410162037027</c:v>
                      </c:pt>
                      <c:pt idx="1476">
                        <c:v>43466.410173611112</c:v>
                      </c:pt>
                      <c:pt idx="1477">
                        <c:v>43466.410185185188</c:v>
                      </c:pt>
                      <c:pt idx="1478">
                        <c:v>43466.410196759258</c:v>
                      </c:pt>
                      <c:pt idx="1479">
                        <c:v>43466.410208333327</c:v>
                      </c:pt>
                      <c:pt idx="1480">
                        <c:v>43466.410219907397</c:v>
                      </c:pt>
                      <c:pt idx="1481">
                        <c:v>43466.410231481481</c:v>
                      </c:pt>
                      <c:pt idx="1482">
                        <c:v>43466.410243055558</c:v>
                      </c:pt>
                      <c:pt idx="1483">
                        <c:v>43466.410254629627</c:v>
                      </c:pt>
                      <c:pt idx="1484">
                        <c:v>43466.410266203697</c:v>
                      </c:pt>
                      <c:pt idx="1485">
                        <c:v>43466.410277777781</c:v>
                      </c:pt>
                      <c:pt idx="1486">
                        <c:v>43466.41028935185</c:v>
                      </c:pt>
                      <c:pt idx="1487">
                        <c:v>43466.410300925927</c:v>
                      </c:pt>
                      <c:pt idx="1488">
                        <c:v>43466.410312499997</c:v>
                      </c:pt>
                      <c:pt idx="1489">
                        <c:v>43466.410324074073</c:v>
                      </c:pt>
                      <c:pt idx="1490">
                        <c:v>43466.41033564815</c:v>
                      </c:pt>
                      <c:pt idx="1491">
                        <c:v>43466.41034722222</c:v>
                      </c:pt>
                      <c:pt idx="1492">
                        <c:v>43466.410381944443</c:v>
                      </c:pt>
                      <c:pt idx="1493">
                        <c:v>43466.410393518519</c:v>
                      </c:pt>
                      <c:pt idx="1494">
                        <c:v>43466.410405092603</c:v>
                      </c:pt>
                      <c:pt idx="1495">
                        <c:v>43466.410416666673</c:v>
                      </c:pt>
                      <c:pt idx="1496">
                        <c:v>43466.410428240742</c:v>
                      </c:pt>
                      <c:pt idx="1497">
                        <c:v>43466.410451388889</c:v>
                      </c:pt>
                      <c:pt idx="1498">
                        <c:v>43466.410462962973</c:v>
                      </c:pt>
                      <c:pt idx="1499">
                        <c:v>43466.410474537042</c:v>
                      </c:pt>
                      <c:pt idx="1500">
                        <c:v>43466.410486111112</c:v>
                      </c:pt>
                      <c:pt idx="1501">
                        <c:v>43466.410497685189</c:v>
                      </c:pt>
                      <c:pt idx="1502">
                        <c:v>43466.410509259258</c:v>
                      </c:pt>
                      <c:pt idx="1503">
                        <c:v>43466.410520833328</c:v>
                      </c:pt>
                      <c:pt idx="1504">
                        <c:v>43466.410532407397</c:v>
                      </c:pt>
                      <c:pt idx="1505">
                        <c:v>43466.410543981481</c:v>
                      </c:pt>
                      <c:pt idx="1506">
                        <c:v>43466.410555555558</c:v>
                      </c:pt>
                      <c:pt idx="1507">
                        <c:v>43466.410567129627</c:v>
                      </c:pt>
                      <c:pt idx="1508">
                        <c:v>43466.410578703697</c:v>
                      </c:pt>
                      <c:pt idx="1509">
                        <c:v>43466.410590277781</c:v>
                      </c:pt>
                      <c:pt idx="1510">
                        <c:v>43466.410601851851</c:v>
                      </c:pt>
                      <c:pt idx="1511">
                        <c:v>43466.410613425927</c:v>
                      </c:pt>
                      <c:pt idx="1512">
                        <c:v>43466.410624999997</c:v>
                      </c:pt>
                      <c:pt idx="1513">
                        <c:v>43466.410636574074</c:v>
                      </c:pt>
                      <c:pt idx="1514">
                        <c:v>43466.41064814815</c:v>
                      </c:pt>
                      <c:pt idx="1515">
                        <c:v>43466.41065972222</c:v>
                      </c:pt>
                      <c:pt idx="1516">
                        <c:v>43466.411377314813</c:v>
                      </c:pt>
                      <c:pt idx="1517">
                        <c:v>43466.41138888889</c:v>
                      </c:pt>
                      <c:pt idx="1518">
                        <c:v>43466.411400462966</c:v>
                      </c:pt>
                      <c:pt idx="1519">
                        <c:v>43466.411412037043</c:v>
                      </c:pt>
                      <c:pt idx="1520">
                        <c:v>43466.411423611113</c:v>
                      </c:pt>
                      <c:pt idx="1521">
                        <c:v>43466.411435185182</c:v>
                      </c:pt>
                      <c:pt idx="1522">
                        <c:v>43466.411446759259</c:v>
                      </c:pt>
                      <c:pt idx="1523">
                        <c:v>43466.411678240736</c:v>
                      </c:pt>
                      <c:pt idx="1524">
                        <c:v>43466.411689814813</c:v>
                      </c:pt>
                      <c:pt idx="1525">
                        <c:v>43466.41170138889</c:v>
                      </c:pt>
                      <c:pt idx="1526">
                        <c:v>43466.411712962959</c:v>
                      </c:pt>
                      <c:pt idx="1527">
                        <c:v>43466.411793981482</c:v>
                      </c:pt>
                      <c:pt idx="1528">
                        <c:v>43466.41196759259</c:v>
                      </c:pt>
                      <c:pt idx="1529">
                        <c:v>43466.411979166667</c:v>
                      </c:pt>
                      <c:pt idx="1530">
                        <c:v>43466.411990740737</c:v>
                      </c:pt>
                      <c:pt idx="1531">
                        <c:v>43466.412002314813</c:v>
                      </c:pt>
                      <c:pt idx="1532">
                        <c:v>43466.41201388889</c:v>
                      </c:pt>
                      <c:pt idx="1533">
                        <c:v>43466.41202546296</c:v>
                      </c:pt>
                      <c:pt idx="1534">
                        <c:v>43466.412037037036</c:v>
                      </c:pt>
                      <c:pt idx="1535">
                        <c:v>43466.412048611113</c:v>
                      </c:pt>
                      <c:pt idx="1536">
                        <c:v>43466.412060185183</c:v>
                      </c:pt>
                      <c:pt idx="1537">
                        <c:v>43466.41207175926</c:v>
                      </c:pt>
                      <c:pt idx="1538">
                        <c:v>43466.412083333344</c:v>
                      </c:pt>
                      <c:pt idx="1539">
                        <c:v>43466.412094907413</c:v>
                      </c:pt>
                      <c:pt idx="1540">
                        <c:v>43466.412106481483</c:v>
                      </c:pt>
                      <c:pt idx="1541">
                        <c:v>43466.412118055552</c:v>
                      </c:pt>
                      <c:pt idx="1542">
                        <c:v>43466.412129629629</c:v>
                      </c:pt>
                      <c:pt idx="1543">
                        <c:v>43466.412141203713</c:v>
                      </c:pt>
                      <c:pt idx="1544">
                        <c:v>43466.412152777782</c:v>
                      </c:pt>
                      <c:pt idx="1545">
                        <c:v>43466.412164351852</c:v>
                      </c:pt>
                      <c:pt idx="1546">
                        <c:v>43466.412175925929</c:v>
                      </c:pt>
                      <c:pt idx="1547">
                        <c:v>43466.412187499998</c:v>
                      </c:pt>
                      <c:pt idx="1548">
                        <c:v>43466.412199074082</c:v>
                      </c:pt>
                      <c:pt idx="1549">
                        <c:v>43466.412210648137</c:v>
                      </c:pt>
                      <c:pt idx="1550">
                        <c:v>43466.412222222221</c:v>
                      </c:pt>
                      <c:pt idx="1551">
                        <c:v>43466.412233796298</c:v>
                      </c:pt>
                      <c:pt idx="1552">
                        <c:v>43466.412245370368</c:v>
                      </c:pt>
                      <c:pt idx="1553">
                        <c:v>43466.412256944437</c:v>
                      </c:pt>
                      <c:pt idx="1554">
                        <c:v>43466.412268518521</c:v>
                      </c:pt>
                      <c:pt idx="1555">
                        <c:v>43466.412280092591</c:v>
                      </c:pt>
                      <c:pt idx="1556">
                        <c:v>43466.412291666667</c:v>
                      </c:pt>
                      <c:pt idx="1557">
                        <c:v>43466.412303240737</c:v>
                      </c:pt>
                      <c:pt idx="1558">
                        <c:v>43466.412314814806</c:v>
                      </c:pt>
                      <c:pt idx="1559">
                        <c:v>43466.412326388891</c:v>
                      </c:pt>
                      <c:pt idx="1560">
                        <c:v>43466.41233796296</c:v>
                      </c:pt>
                      <c:pt idx="1561">
                        <c:v>43466.412349537037</c:v>
                      </c:pt>
                      <c:pt idx="1562">
                        <c:v>43466.412361111114</c:v>
                      </c:pt>
                      <c:pt idx="1563">
                        <c:v>43466.412372685183</c:v>
                      </c:pt>
                      <c:pt idx="1564">
                        <c:v>43466.413136574083</c:v>
                      </c:pt>
                      <c:pt idx="1565">
                        <c:v>43466.413148148153</c:v>
                      </c:pt>
                      <c:pt idx="1566">
                        <c:v>43466.413159722222</c:v>
                      </c:pt>
                      <c:pt idx="1567">
                        <c:v>43466.413171296299</c:v>
                      </c:pt>
                      <c:pt idx="1568">
                        <c:v>43466.413182870368</c:v>
                      </c:pt>
                      <c:pt idx="1569">
                        <c:v>43466.413194444453</c:v>
                      </c:pt>
                      <c:pt idx="1570">
                        <c:v>43466.413206018522</c:v>
                      </c:pt>
                      <c:pt idx="1571">
                        <c:v>43466.413217592592</c:v>
                      </c:pt>
                      <c:pt idx="1572">
                        <c:v>43466.413229166668</c:v>
                      </c:pt>
                      <c:pt idx="1573">
                        <c:v>43466.413240740738</c:v>
                      </c:pt>
                      <c:pt idx="1574">
                        <c:v>43466.413252314807</c:v>
                      </c:pt>
                      <c:pt idx="1575">
                        <c:v>43466.413263888891</c:v>
                      </c:pt>
                      <c:pt idx="1576">
                        <c:v>43466.413275462961</c:v>
                      </c:pt>
                      <c:pt idx="1577">
                        <c:v>43466.413287037038</c:v>
                      </c:pt>
                      <c:pt idx="1578">
                        <c:v>43466.413298611107</c:v>
                      </c:pt>
                      <c:pt idx="1579">
                        <c:v>43466.413310185177</c:v>
                      </c:pt>
                      <c:pt idx="1580">
                        <c:v>43466.413321759261</c:v>
                      </c:pt>
                      <c:pt idx="1581">
                        <c:v>43466.41333333333</c:v>
                      </c:pt>
                      <c:pt idx="1582">
                        <c:v>43466.413344907407</c:v>
                      </c:pt>
                      <c:pt idx="1583">
                        <c:v>43466.413356481477</c:v>
                      </c:pt>
                      <c:pt idx="1584">
                        <c:v>43466.413368055553</c:v>
                      </c:pt>
                      <c:pt idx="1585">
                        <c:v>43466.41337962963</c:v>
                      </c:pt>
                      <c:pt idx="1586">
                        <c:v>43466.413391203707</c:v>
                      </c:pt>
                      <c:pt idx="1587">
                        <c:v>43466.413402777784</c:v>
                      </c:pt>
                      <c:pt idx="1588">
                        <c:v>43466.413414351853</c:v>
                      </c:pt>
                      <c:pt idx="1589">
                        <c:v>43466.413425925923</c:v>
                      </c:pt>
                      <c:pt idx="1590">
                        <c:v>43466.413437499999</c:v>
                      </c:pt>
                      <c:pt idx="1591">
                        <c:v>43466.413449074083</c:v>
                      </c:pt>
                      <c:pt idx="1592">
                        <c:v>43466.413657407407</c:v>
                      </c:pt>
                      <c:pt idx="1593">
                        <c:v>43466.413668981477</c:v>
                      </c:pt>
                      <c:pt idx="1594">
                        <c:v>43466.413680555554</c:v>
                      </c:pt>
                      <c:pt idx="1595">
                        <c:v>43466.41369212963</c:v>
                      </c:pt>
                      <c:pt idx="1596">
                        <c:v>43466.413819444453</c:v>
                      </c:pt>
                      <c:pt idx="1597">
                        <c:v>43466.413831018523</c:v>
                      </c:pt>
                      <c:pt idx="1598">
                        <c:v>43466.413842592592</c:v>
                      </c:pt>
                      <c:pt idx="1599">
                        <c:v>43466.413854166669</c:v>
                      </c:pt>
                      <c:pt idx="1600">
                        <c:v>43466.413865740738</c:v>
                      </c:pt>
                      <c:pt idx="1601">
                        <c:v>43466.413877314822</c:v>
                      </c:pt>
                      <c:pt idx="1602">
                        <c:v>43466.413888888892</c:v>
                      </c:pt>
                      <c:pt idx="1603">
                        <c:v>43466.413900462961</c:v>
                      </c:pt>
                      <c:pt idx="1604">
                        <c:v>43466.413912037038</c:v>
                      </c:pt>
                      <c:pt idx="1605">
                        <c:v>43466.413923611108</c:v>
                      </c:pt>
                      <c:pt idx="1606">
                        <c:v>43466.413935185177</c:v>
                      </c:pt>
                      <c:pt idx="1607">
                        <c:v>43466.413946759261</c:v>
                      </c:pt>
                      <c:pt idx="1608">
                        <c:v>43466.413958333331</c:v>
                      </c:pt>
                      <c:pt idx="1609">
                        <c:v>43466.413969907408</c:v>
                      </c:pt>
                      <c:pt idx="1610">
                        <c:v>43466.413981481477</c:v>
                      </c:pt>
                      <c:pt idx="1611">
                        <c:v>43466.413993055547</c:v>
                      </c:pt>
                      <c:pt idx="1612">
                        <c:v>43466.414004629631</c:v>
                      </c:pt>
                      <c:pt idx="1613">
                        <c:v>43466.4140162037</c:v>
                      </c:pt>
                      <c:pt idx="1614">
                        <c:v>43466.414027777777</c:v>
                      </c:pt>
                      <c:pt idx="1615">
                        <c:v>43466.414039351846</c:v>
                      </c:pt>
                      <c:pt idx="1616">
                        <c:v>43466.414050925923</c:v>
                      </c:pt>
                      <c:pt idx="1617">
                        <c:v>43466.4140625</c:v>
                      </c:pt>
                      <c:pt idx="1618">
                        <c:v>43466.414074074077</c:v>
                      </c:pt>
                      <c:pt idx="1619">
                        <c:v>43466.414085648154</c:v>
                      </c:pt>
                      <c:pt idx="1620">
                        <c:v>43466.414097222223</c:v>
                      </c:pt>
                      <c:pt idx="1621">
                        <c:v>43466.4141087963</c:v>
                      </c:pt>
                      <c:pt idx="1622">
                        <c:v>43466.414120370369</c:v>
                      </c:pt>
                      <c:pt idx="1623">
                        <c:v>43466.414131944453</c:v>
                      </c:pt>
                      <c:pt idx="1624">
                        <c:v>43466.414143518523</c:v>
                      </c:pt>
                      <c:pt idx="1625">
                        <c:v>43466.414155092592</c:v>
                      </c:pt>
                      <c:pt idx="1626">
                        <c:v>43466.414166666669</c:v>
                      </c:pt>
                      <c:pt idx="1627">
                        <c:v>43466.414178240739</c:v>
                      </c:pt>
                      <c:pt idx="1628">
                        <c:v>43466.414189814823</c:v>
                      </c:pt>
                      <c:pt idx="1629">
                        <c:v>43466.414201388892</c:v>
                      </c:pt>
                      <c:pt idx="1630">
                        <c:v>43466.414212962962</c:v>
                      </c:pt>
                      <c:pt idx="1631">
                        <c:v>43466.414224537039</c:v>
                      </c:pt>
                      <c:pt idx="1632">
                        <c:v>43466.414236111108</c:v>
                      </c:pt>
                      <c:pt idx="1633">
                        <c:v>43466.414247685178</c:v>
                      </c:pt>
                      <c:pt idx="1634">
                        <c:v>43466.414259259262</c:v>
                      </c:pt>
                      <c:pt idx="1635">
                        <c:v>43466.414270833331</c:v>
                      </c:pt>
                      <c:pt idx="1636">
                        <c:v>43466.414282407408</c:v>
                      </c:pt>
                      <c:pt idx="1637">
                        <c:v>43466.414293981477</c:v>
                      </c:pt>
                      <c:pt idx="1638">
                        <c:v>43466.414305555547</c:v>
                      </c:pt>
                      <c:pt idx="1639">
                        <c:v>43466.414317129631</c:v>
                      </c:pt>
                      <c:pt idx="1640">
                        <c:v>43466.4143287037</c:v>
                      </c:pt>
                      <c:pt idx="1641">
                        <c:v>43466.414340277777</c:v>
                      </c:pt>
                      <c:pt idx="1642">
                        <c:v>43466.414351851847</c:v>
                      </c:pt>
                      <c:pt idx="1643">
                        <c:v>43466.414363425924</c:v>
                      </c:pt>
                      <c:pt idx="1644">
                        <c:v>43466.414375</c:v>
                      </c:pt>
                      <c:pt idx="1645">
                        <c:v>43466.414386574077</c:v>
                      </c:pt>
                      <c:pt idx="1646">
                        <c:v>43466.414398148147</c:v>
                      </c:pt>
                      <c:pt idx="1647">
                        <c:v>43466.414409722223</c:v>
                      </c:pt>
                      <c:pt idx="1648">
                        <c:v>43466.414421296293</c:v>
                      </c:pt>
                      <c:pt idx="1649">
                        <c:v>43466.41443287037</c:v>
                      </c:pt>
                      <c:pt idx="1650">
                        <c:v>43466.414444444446</c:v>
                      </c:pt>
                      <c:pt idx="1651">
                        <c:v>43466.414456018523</c:v>
                      </c:pt>
                      <c:pt idx="1652">
                        <c:v>43466.414467592593</c:v>
                      </c:pt>
                      <c:pt idx="1653">
                        <c:v>43466.414479166669</c:v>
                      </c:pt>
                      <c:pt idx="1654">
                        <c:v>43466.414490740739</c:v>
                      </c:pt>
                      <c:pt idx="1655">
                        <c:v>43466.414502314823</c:v>
                      </c:pt>
                      <c:pt idx="1656">
                        <c:v>43466.414513888893</c:v>
                      </c:pt>
                      <c:pt idx="1657">
                        <c:v>43466.414525462962</c:v>
                      </c:pt>
                      <c:pt idx="1658">
                        <c:v>43466.414537037039</c:v>
                      </c:pt>
                      <c:pt idx="1659">
                        <c:v>43466.414548611108</c:v>
                      </c:pt>
                      <c:pt idx="1660">
                        <c:v>43466.414560185192</c:v>
                      </c:pt>
                      <c:pt idx="1661">
                        <c:v>43466.414571759262</c:v>
                      </c:pt>
                      <c:pt idx="1662">
                        <c:v>43466.414583333331</c:v>
                      </c:pt>
                      <c:pt idx="1663">
                        <c:v>43466.414594907408</c:v>
                      </c:pt>
                      <c:pt idx="1664">
                        <c:v>43466.414606481478</c:v>
                      </c:pt>
                      <c:pt idx="1665">
                        <c:v>43466.414618055547</c:v>
                      </c:pt>
                      <c:pt idx="1666">
                        <c:v>43466.414629629631</c:v>
                      </c:pt>
                      <c:pt idx="1667">
                        <c:v>43466.414641203701</c:v>
                      </c:pt>
                      <c:pt idx="1668">
                        <c:v>43466.414652777778</c:v>
                      </c:pt>
                      <c:pt idx="1669">
                        <c:v>43466.414664351847</c:v>
                      </c:pt>
                      <c:pt idx="1670">
                        <c:v>43466.414675925917</c:v>
                      </c:pt>
                      <c:pt idx="1671">
                        <c:v>43466.414687500001</c:v>
                      </c:pt>
                      <c:pt idx="1672">
                        <c:v>43466.414699074077</c:v>
                      </c:pt>
                      <c:pt idx="1673">
                        <c:v>43466.414710648147</c:v>
                      </c:pt>
                      <c:pt idx="1674">
                        <c:v>43466.414722222216</c:v>
                      </c:pt>
                      <c:pt idx="1675">
                        <c:v>43466.414733796293</c:v>
                      </c:pt>
                      <c:pt idx="1676">
                        <c:v>43466.41474537037</c:v>
                      </c:pt>
                      <c:pt idx="1677">
                        <c:v>43466.414756944447</c:v>
                      </c:pt>
                      <c:pt idx="1678">
                        <c:v>43466.414768518523</c:v>
                      </c:pt>
                      <c:pt idx="1679">
                        <c:v>43466.414780092593</c:v>
                      </c:pt>
                      <c:pt idx="1680">
                        <c:v>43466.41479166667</c:v>
                      </c:pt>
                      <c:pt idx="1681">
                        <c:v>43466.414803240739</c:v>
                      </c:pt>
                      <c:pt idx="1682">
                        <c:v>43466.414814814823</c:v>
                      </c:pt>
                      <c:pt idx="1683">
                        <c:v>43466.414826388893</c:v>
                      </c:pt>
                      <c:pt idx="1684">
                        <c:v>43466.414837962962</c:v>
                      </c:pt>
                      <c:pt idx="1685">
                        <c:v>43466.414849537039</c:v>
                      </c:pt>
                      <c:pt idx="1686">
                        <c:v>43466.414861111109</c:v>
                      </c:pt>
                      <c:pt idx="1687">
                        <c:v>43466.414872685193</c:v>
                      </c:pt>
                      <c:pt idx="1688">
                        <c:v>43466.414884259262</c:v>
                      </c:pt>
                      <c:pt idx="1689">
                        <c:v>43466.414895833332</c:v>
                      </c:pt>
                      <c:pt idx="1690">
                        <c:v>43466.414907407408</c:v>
                      </c:pt>
                      <c:pt idx="1691">
                        <c:v>43466.414918981478</c:v>
                      </c:pt>
                      <c:pt idx="1692">
                        <c:v>43466.414930555547</c:v>
                      </c:pt>
                      <c:pt idx="1693">
                        <c:v>43466.414942129632</c:v>
                      </c:pt>
                      <c:pt idx="1694">
                        <c:v>43466.414953703701</c:v>
                      </c:pt>
                      <c:pt idx="1695">
                        <c:v>43466.414965277778</c:v>
                      </c:pt>
                      <c:pt idx="1696">
                        <c:v>43466.414976851847</c:v>
                      </c:pt>
                      <c:pt idx="1697">
                        <c:v>43466.414988425917</c:v>
                      </c:pt>
                      <c:pt idx="1698">
                        <c:v>43466.415000000001</c:v>
                      </c:pt>
                      <c:pt idx="1699">
                        <c:v>43466.415011574078</c:v>
                      </c:pt>
                      <c:pt idx="1700">
                        <c:v>43466.415023148147</c:v>
                      </c:pt>
                      <c:pt idx="1701">
                        <c:v>43466.415034722217</c:v>
                      </c:pt>
                      <c:pt idx="1702">
                        <c:v>43466.415046296293</c:v>
                      </c:pt>
                      <c:pt idx="1703">
                        <c:v>43466.41505787037</c:v>
                      </c:pt>
                      <c:pt idx="1704">
                        <c:v>43466.415069444447</c:v>
                      </c:pt>
                      <c:pt idx="1705">
                        <c:v>43466.415081018517</c:v>
                      </c:pt>
                      <c:pt idx="1706">
                        <c:v>43466.415092592593</c:v>
                      </c:pt>
                      <c:pt idx="1707">
                        <c:v>43466.41510416667</c:v>
                      </c:pt>
                      <c:pt idx="1708">
                        <c:v>43466.41511574074</c:v>
                      </c:pt>
                      <c:pt idx="1709">
                        <c:v>43466.415127314824</c:v>
                      </c:pt>
                      <c:pt idx="1710">
                        <c:v>43466.415138888893</c:v>
                      </c:pt>
                      <c:pt idx="1711">
                        <c:v>43466.415150462963</c:v>
                      </c:pt>
                      <c:pt idx="1712">
                        <c:v>43466.415162037039</c:v>
                      </c:pt>
                      <c:pt idx="1713">
                        <c:v>43466.415173611109</c:v>
                      </c:pt>
                      <c:pt idx="1714">
                        <c:v>43466.415185185193</c:v>
                      </c:pt>
                      <c:pt idx="1715">
                        <c:v>43466.415196759262</c:v>
                      </c:pt>
                      <c:pt idx="1716">
                        <c:v>43466.415208333332</c:v>
                      </c:pt>
                      <c:pt idx="1717">
                        <c:v>43466.415219907409</c:v>
                      </c:pt>
                      <c:pt idx="1718">
                        <c:v>43466.415231481478</c:v>
                      </c:pt>
                      <c:pt idx="1719">
                        <c:v>43466.415243055562</c:v>
                      </c:pt>
                      <c:pt idx="1720">
                        <c:v>43466.415254629632</c:v>
                      </c:pt>
                      <c:pt idx="1721">
                        <c:v>43466.415266203701</c:v>
                      </c:pt>
                      <c:pt idx="1722">
                        <c:v>43466.415277777778</c:v>
                      </c:pt>
                      <c:pt idx="1723">
                        <c:v>43466.415289351848</c:v>
                      </c:pt>
                      <c:pt idx="1724">
                        <c:v>43466.415300925917</c:v>
                      </c:pt>
                      <c:pt idx="1725">
                        <c:v>43466.415312500001</c:v>
                      </c:pt>
                      <c:pt idx="1726">
                        <c:v>43466.415324074071</c:v>
                      </c:pt>
                      <c:pt idx="1727">
                        <c:v>43466.415335648147</c:v>
                      </c:pt>
                      <c:pt idx="1728">
                        <c:v>43466.415347222217</c:v>
                      </c:pt>
                      <c:pt idx="1729">
                        <c:v>43466.415358796286</c:v>
                      </c:pt>
                      <c:pt idx="1730">
                        <c:v>43466.415370370371</c:v>
                      </c:pt>
                      <c:pt idx="1731">
                        <c:v>43466.415381944447</c:v>
                      </c:pt>
                      <c:pt idx="1732">
                        <c:v>43466.415393518517</c:v>
                      </c:pt>
                      <c:pt idx="1733">
                        <c:v>43466.415405092594</c:v>
                      </c:pt>
                      <c:pt idx="1734">
                        <c:v>43466.415416666663</c:v>
                      </c:pt>
                      <c:pt idx="1735">
                        <c:v>43466.41542824074</c:v>
                      </c:pt>
                      <c:pt idx="1736">
                        <c:v>43466.415439814817</c:v>
                      </c:pt>
                      <c:pt idx="1737">
                        <c:v>43466.415451388893</c:v>
                      </c:pt>
                      <c:pt idx="1738">
                        <c:v>43466.415462962963</c:v>
                      </c:pt>
                      <c:pt idx="1739">
                        <c:v>43466.41547453704</c:v>
                      </c:pt>
                      <c:pt idx="1740">
                        <c:v>43466.415486111109</c:v>
                      </c:pt>
                      <c:pt idx="1741">
                        <c:v>43466.415497685193</c:v>
                      </c:pt>
                      <c:pt idx="1742">
                        <c:v>43466.415509259263</c:v>
                      </c:pt>
                      <c:pt idx="1743">
                        <c:v>43466.415520833332</c:v>
                      </c:pt>
                      <c:pt idx="1744">
                        <c:v>43466.415532407409</c:v>
                      </c:pt>
                      <c:pt idx="1745">
                        <c:v>43466.415543981479</c:v>
                      </c:pt>
                      <c:pt idx="1746">
                        <c:v>43466.415555555563</c:v>
                      </c:pt>
                      <c:pt idx="1747">
                        <c:v>43466.415567129632</c:v>
                      </c:pt>
                      <c:pt idx="1748">
                        <c:v>43466.415578703702</c:v>
                      </c:pt>
                      <c:pt idx="1749">
                        <c:v>43466.415590277778</c:v>
                      </c:pt>
                      <c:pt idx="1750">
                        <c:v>43466.415601851862</c:v>
                      </c:pt>
                      <c:pt idx="1751">
                        <c:v>43466.415613425917</c:v>
                      </c:pt>
                      <c:pt idx="1752">
                        <c:v>43466.415625000001</c:v>
                      </c:pt>
                      <c:pt idx="1753">
                        <c:v>43466.415636574071</c:v>
                      </c:pt>
                      <c:pt idx="1754">
                        <c:v>43466.415648148148</c:v>
                      </c:pt>
                      <c:pt idx="1755">
                        <c:v>43466.415659722217</c:v>
                      </c:pt>
                      <c:pt idx="1756">
                        <c:v>43466.415671296287</c:v>
                      </c:pt>
                      <c:pt idx="1757">
                        <c:v>43466.415682870371</c:v>
                      </c:pt>
                      <c:pt idx="1758">
                        <c:v>43466.415694444448</c:v>
                      </c:pt>
                      <c:pt idx="1759">
                        <c:v>43466.415706018517</c:v>
                      </c:pt>
                      <c:pt idx="1760">
                        <c:v>43466.415717592587</c:v>
                      </c:pt>
                      <c:pt idx="1761">
                        <c:v>43466.415729166663</c:v>
                      </c:pt>
                      <c:pt idx="1762">
                        <c:v>43466.41574074074</c:v>
                      </c:pt>
                      <c:pt idx="1763">
                        <c:v>43466.415752314817</c:v>
                      </c:pt>
                      <c:pt idx="1764">
                        <c:v>43466.415763888886</c:v>
                      </c:pt>
                      <c:pt idx="1765">
                        <c:v>43466.415775462963</c:v>
                      </c:pt>
                      <c:pt idx="1766">
                        <c:v>43466.41578703704</c:v>
                      </c:pt>
                      <c:pt idx="1767">
                        <c:v>43466.415798611109</c:v>
                      </c:pt>
                      <c:pt idx="1768">
                        <c:v>43466.415810185194</c:v>
                      </c:pt>
                      <c:pt idx="1769">
                        <c:v>43466.415821759263</c:v>
                      </c:pt>
                      <c:pt idx="1770">
                        <c:v>43466.415833333333</c:v>
                      </c:pt>
                      <c:pt idx="1771">
                        <c:v>43466.415844907409</c:v>
                      </c:pt>
                      <c:pt idx="1772">
                        <c:v>43466.415856481479</c:v>
                      </c:pt>
                      <c:pt idx="1773">
                        <c:v>43466.415868055563</c:v>
                      </c:pt>
                      <c:pt idx="1774">
                        <c:v>43466.415879629632</c:v>
                      </c:pt>
                      <c:pt idx="1775">
                        <c:v>43466.415891203702</c:v>
                      </c:pt>
                      <c:pt idx="1776">
                        <c:v>43466.415902777779</c:v>
                      </c:pt>
                      <c:pt idx="1777">
                        <c:v>43466.415914351863</c:v>
                      </c:pt>
                      <c:pt idx="1778">
                        <c:v>43466.415925925918</c:v>
                      </c:pt>
                      <c:pt idx="1779">
                        <c:v>43466.415937500002</c:v>
                      </c:pt>
                      <c:pt idx="1780">
                        <c:v>43466.415949074071</c:v>
                      </c:pt>
                      <c:pt idx="1781">
                        <c:v>43466.415960648148</c:v>
                      </c:pt>
                      <c:pt idx="1782">
                        <c:v>43466.415972222218</c:v>
                      </c:pt>
                      <c:pt idx="1783">
                        <c:v>43466.415983796287</c:v>
                      </c:pt>
                      <c:pt idx="1784">
                        <c:v>43466.415995370371</c:v>
                      </c:pt>
                      <c:pt idx="1785">
                        <c:v>43466.416006944448</c:v>
                      </c:pt>
                      <c:pt idx="1786">
                        <c:v>43466.416018518517</c:v>
                      </c:pt>
                      <c:pt idx="1787">
                        <c:v>43466.416030092587</c:v>
                      </c:pt>
                      <c:pt idx="1788">
                        <c:v>43466.416041666656</c:v>
                      </c:pt>
                      <c:pt idx="1789">
                        <c:v>43466.41605324074</c:v>
                      </c:pt>
                      <c:pt idx="1790">
                        <c:v>43466.416064814817</c:v>
                      </c:pt>
                      <c:pt idx="1791">
                        <c:v>43466.416076388887</c:v>
                      </c:pt>
                      <c:pt idx="1792">
                        <c:v>43466.416087962964</c:v>
                      </c:pt>
                      <c:pt idx="1793">
                        <c:v>43466.41609953704</c:v>
                      </c:pt>
                      <c:pt idx="1794">
                        <c:v>43466.41611111111</c:v>
                      </c:pt>
                      <c:pt idx="1795">
                        <c:v>43466.416122685187</c:v>
                      </c:pt>
                      <c:pt idx="1796">
                        <c:v>43466.416134259263</c:v>
                      </c:pt>
                      <c:pt idx="1797">
                        <c:v>43466.416145833333</c:v>
                      </c:pt>
                      <c:pt idx="1798">
                        <c:v>43466.41615740741</c:v>
                      </c:pt>
                      <c:pt idx="1799">
                        <c:v>43466.416168981479</c:v>
                      </c:pt>
                      <c:pt idx="1800">
                        <c:v>43466.416180555563</c:v>
                      </c:pt>
                      <c:pt idx="1801">
                        <c:v>43466.416192129633</c:v>
                      </c:pt>
                      <c:pt idx="1802">
                        <c:v>43466.416203703702</c:v>
                      </c:pt>
                      <c:pt idx="1803">
                        <c:v>43466.416215277779</c:v>
                      </c:pt>
                      <c:pt idx="1804">
                        <c:v>43466.416226851848</c:v>
                      </c:pt>
                      <c:pt idx="1805">
                        <c:v>43466.416238425933</c:v>
                      </c:pt>
                      <c:pt idx="1806">
                        <c:v>43466.416250000002</c:v>
                      </c:pt>
                      <c:pt idx="1807">
                        <c:v>43466.416261574072</c:v>
                      </c:pt>
                      <c:pt idx="1808">
                        <c:v>43466.416273148148</c:v>
                      </c:pt>
                      <c:pt idx="1809">
                        <c:v>43466.416284722232</c:v>
                      </c:pt>
                      <c:pt idx="1810">
                        <c:v>43466.416296296287</c:v>
                      </c:pt>
                      <c:pt idx="1811">
                        <c:v>43466.416307870371</c:v>
                      </c:pt>
                      <c:pt idx="1812">
                        <c:v>43466.416319444441</c:v>
                      </c:pt>
                      <c:pt idx="1813">
                        <c:v>43466.416331018518</c:v>
                      </c:pt>
                      <c:pt idx="1814">
                        <c:v>43466.416342592587</c:v>
                      </c:pt>
                      <c:pt idx="1815">
                        <c:v>43466.416354166657</c:v>
                      </c:pt>
                      <c:pt idx="1816">
                        <c:v>43466.416365740741</c:v>
                      </c:pt>
                      <c:pt idx="1817">
                        <c:v>43466.416377314818</c:v>
                      </c:pt>
                      <c:pt idx="1818">
                        <c:v>43466.416388888887</c:v>
                      </c:pt>
                      <c:pt idx="1819">
                        <c:v>43466.416400462957</c:v>
                      </c:pt>
                      <c:pt idx="1820">
                        <c:v>43466.416412037041</c:v>
                      </c:pt>
                      <c:pt idx="1821">
                        <c:v>43466.41642361111</c:v>
                      </c:pt>
                      <c:pt idx="1822">
                        <c:v>43466.416435185187</c:v>
                      </c:pt>
                      <c:pt idx="1823">
                        <c:v>43466.416446759264</c:v>
                      </c:pt>
                      <c:pt idx="1824">
                        <c:v>43466.416458333333</c:v>
                      </c:pt>
                      <c:pt idx="1825">
                        <c:v>43466.41646990741</c:v>
                      </c:pt>
                      <c:pt idx="1826">
                        <c:v>43466.416481481479</c:v>
                      </c:pt>
                      <c:pt idx="1827">
                        <c:v>43466.416493055563</c:v>
                      </c:pt>
                      <c:pt idx="1828">
                        <c:v>43466.416504629633</c:v>
                      </c:pt>
                      <c:pt idx="1829">
                        <c:v>43466.416516203702</c:v>
                      </c:pt>
                      <c:pt idx="1830">
                        <c:v>43466.416527777779</c:v>
                      </c:pt>
                      <c:pt idx="1831">
                        <c:v>43466.416539351849</c:v>
                      </c:pt>
                      <c:pt idx="1832">
                        <c:v>43466.416550925933</c:v>
                      </c:pt>
                      <c:pt idx="1833">
                        <c:v>43466.416562500002</c:v>
                      </c:pt>
                      <c:pt idx="1834">
                        <c:v>43466.416574074072</c:v>
                      </c:pt>
                      <c:pt idx="1835">
                        <c:v>43466.416585648149</c:v>
                      </c:pt>
                      <c:pt idx="1836">
                        <c:v>43466.416597222233</c:v>
                      </c:pt>
                      <c:pt idx="1837">
                        <c:v>43466.416608796288</c:v>
                      </c:pt>
                      <c:pt idx="1838">
                        <c:v>43466.416620370372</c:v>
                      </c:pt>
                      <c:pt idx="1839">
                        <c:v>43466.416631944441</c:v>
                      </c:pt>
                      <c:pt idx="1840">
                        <c:v>43466.416643518518</c:v>
                      </c:pt>
                      <c:pt idx="1841">
                        <c:v>43466.416655092587</c:v>
                      </c:pt>
                      <c:pt idx="1842">
                        <c:v>43466.416666666657</c:v>
                      </c:pt>
                      <c:pt idx="1843">
                        <c:v>43466.416678240741</c:v>
                      </c:pt>
                      <c:pt idx="1844">
                        <c:v>43466.416689814818</c:v>
                      </c:pt>
                      <c:pt idx="1845">
                        <c:v>43466.416701388887</c:v>
                      </c:pt>
                      <c:pt idx="1846">
                        <c:v>43466.416712962957</c:v>
                      </c:pt>
                      <c:pt idx="1847">
                        <c:v>43466.416724537034</c:v>
                      </c:pt>
                      <c:pt idx="1848">
                        <c:v>43466.41673611111</c:v>
                      </c:pt>
                      <c:pt idx="1849">
                        <c:v>43466.416747685187</c:v>
                      </c:pt>
                      <c:pt idx="1850">
                        <c:v>43466.416759259257</c:v>
                      </c:pt>
                      <c:pt idx="1851">
                        <c:v>43466.416770833333</c:v>
                      </c:pt>
                      <c:pt idx="1852">
                        <c:v>43466.41678240741</c:v>
                      </c:pt>
                      <c:pt idx="1853">
                        <c:v>43466.41679398148</c:v>
                      </c:pt>
                      <c:pt idx="1854">
                        <c:v>43466.416805555556</c:v>
                      </c:pt>
                      <c:pt idx="1855">
                        <c:v>43466.416817129633</c:v>
                      </c:pt>
                      <c:pt idx="1856">
                        <c:v>43466.416828703703</c:v>
                      </c:pt>
                      <c:pt idx="1857">
                        <c:v>43466.41684027778</c:v>
                      </c:pt>
                      <c:pt idx="1858">
                        <c:v>43466.416851851849</c:v>
                      </c:pt>
                      <c:pt idx="1859">
                        <c:v>43466.416863425933</c:v>
                      </c:pt>
                      <c:pt idx="1860">
                        <c:v>43466.416875000003</c:v>
                      </c:pt>
                      <c:pt idx="1861">
                        <c:v>43466.416886574072</c:v>
                      </c:pt>
                      <c:pt idx="1862">
                        <c:v>43466.416898148149</c:v>
                      </c:pt>
                      <c:pt idx="1863">
                        <c:v>43466.416909722233</c:v>
                      </c:pt>
                      <c:pt idx="1864">
                        <c:v>43466.416921296302</c:v>
                      </c:pt>
                      <c:pt idx="1865">
                        <c:v>43466.416932870372</c:v>
                      </c:pt>
                      <c:pt idx="1866">
                        <c:v>43466.416944444441</c:v>
                      </c:pt>
                      <c:pt idx="1867">
                        <c:v>43466.416956018518</c:v>
                      </c:pt>
                      <c:pt idx="1868">
                        <c:v>43466.416967592602</c:v>
                      </c:pt>
                      <c:pt idx="1869">
                        <c:v>43466.416979166657</c:v>
                      </c:pt>
                      <c:pt idx="1870">
                        <c:v>43466.416990740741</c:v>
                      </c:pt>
                      <c:pt idx="1871">
                        <c:v>43466.417002314818</c:v>
                      </c:pt>
                      <c:pt idx="1872">
                        <c:v>43466.417013888888</c:v>
                      </c:pt>
                      <c:pt idx="1873">
                        <c:v>43466.417025462957</c:v>
                      </c:pt>
                      <c:pt idx="1874">
                        <c:v>43466.417037037027</c:v>
                      </c:pt>
                      <c:pt idx="1875">
                        <c:v>43466.417048611111</c:v>
                      </c:pt>
                      <c:pt idx="1876">
                        <c:v>43466.417060185187</c:v>
                      </c:pt>
                      <c:pt idx="1877">
                        <c:v>43466.417071759257</c:v>
                      </c:pt>
                      <c:pt idx="1878">
                        <c:v>43466.417083333326</c:v>
                      </c:pt>
                      <c:pt idx="1879">
                        <c:v>43466.417094907411</c:v>
                      </c:pt>
                      <c:pt idx="1880">
                        <c:v>43466.41710648148</c:v>
                      </c:pt>
                      <c:pt idx="1881">
                        <c:v>43466.417118055557</c:v>
                      </c:pt>
                      <c:pt idx="1882">
                        <c:v>43466.417129629634</c:v>
                      </c:pt>
                      <c:pt idx="1883">
                        <c:v>43466.417141203703</c:v>
                      </c:pt>
                      <c:pt idx="1884">
                        <c:v>43466.41715277778</c:v>
                      </c:pt>
                      <c:pt idx="1885">
                        <c:v>43466.417164351849</c:v>
                      </c:pt>
                      <c:pt idx="1886">
                        <c:v>43466.417175925933</c:v>
                      </c:pt>
                      <c:pt idx="1887">
                        <c:v>43466.417187500003</c:v>
                      </c:pt>
                      <c:pt idx="1888">
                        <c:v>43466.417199074072</c:v>
                      </c:pt>
                      <c:pt idx="1889">
                        <c:v>43466.417210648149</c:v>
                      </c:pt>
                      <c:pt idx="1890">
                        <c:v>43466.417222222219</c:v>
                      </c:pt>
                      <c:pt idx="1891">
                        <c:v>43466.417233796303</c:v>
                      </c:pt>
                      <c:pt idx="1892">
                        <c:v>43466.417245370372</c:v>
                      </c:pt>
                      <c:pt idx="1893">
                        <c:v>43466.417256944442</c:v>
                      </c:pt>
                      <c:pt idx="1894">
                        <c:v>43466.417268518519</c:v>
                      </c:pt>
                      <c:pt idx="1895">
                        <c:v>43466.417280092603</c:v>
                      </c:pt>
                      <c:pt idx="1896">
                        <c:v>43466.417291666658</c:v>
                      </c:pt>
                      <c:pt idx="1897">
                        <c:v>43466.417303240742</c:v>
                      </c:pt>
                      <c:pt idx="1898">
                        <c:v>43466.417314814818</c:v>
                      </c:pt>
                      <c:pt idx="1899">
                        <c:v>43466.417326388888</c:v>
                      </c:pt>
                      <c:pt idx="1900">
                        <c:v>43466.417337962957</c:v>
                      </c:pt>
                      <c:pt idx="1901">
                        <c:v>43466.417349537027</c:v>
                      </c:pt>
                      <c:pt idx="1902">
                        <c:v>43466.417361111111</c:v>
                      </c:pt>
                      <c:pt idx="1903">
                        <c:v>43466.417372685188</c:v>
                      </c:pt>
                      <c:pt idx="1904">
                        <c:v>43466.417384259257</c:v>
                      </c:pt>
                      <c:pt idx="1905">
                        <c:v>43466.417395833327</c:v>
                      </c:pt>
                      <c:pt idx="1906">
                        <c:v>43466.417407407411</c:v>
                      </c:pt>
                      <c:pt idx="1907">
                        <c:v>43466.41741898148</c:v>
                      </c:pt>
                      <c:pt idx="1908">
                        <c:v>43466.417430555557</c:v>
                      </c:pt>
                      <c:pt idx="1909">
                        <c:v>43466.417442129627</c:v>
                      </c:pt>
                      <c:pt idx="1910">
                        <c:v>43466.417453703703</c:v>
                      </c:pt>
                      <c:pt idx="1911">
                        <c:v>43466.41746527778</c:v>
                      </c:pt>
                      <c:pt idx="1912">
                        <c:v>43466.41747685185</c:v>
                      </c:pt>
                      <c:pt idx="1913">
                        <c:v>43466.417488425926</c:v>
                      </c:pt>
                      <c:pt idx="1914">
                        <c:v>43466.417500000003</c:v>
                      </c:pt>
                      <c:pt idx="1915">
                        <c:v>43466.417511574073</c:v>
                      </c:pt>
                      <c:pt idx="1916">
                        <c:v>43466.417523148149</c:v>
                      </c:pt>
                      <c:pt idx="1917">
                        <c:v>43466.417534722219</c:v>
                      </c:pt>
                      <c:pt idx="1918">
                        <c:v>43466.417546296303</c:v>
                      </c:pt>
                      <c:pt idx="1919">
                        <c:v>43466.417557870373</c:v>
                      </c:pt>
                      <c:pt idx="1920">
                        <c:v>43466.417569444442</c:v>
                      </c:pt>
                      <c:pt idx="1921">
                        <c:v>43466.417581018519</c:v>
                      </c:pt>
                      <c:pt idx="1922">
                        <c:v>43466.417592592603</c:v>
                      </c:pt>
                      <c:pt idx="1923">
                        <c:v>43466.417604166672</c:v>
                      </c:pt>
                      <c:pt idx="1924">
                        <c:v>43466.417615740742</c:v>
                      </c:pt>
                      <c:pt idx="1925">
                        <c:v>43466.417627314811</c:v>
                      </c:pt>
                      <c:pt idx="1926">
                        <c:v>43466.417638888888</c:v>
                      </c:pt>
                      <c:pt idx="1927">
                        <c:v>43466.417650462958</c:v>
                      </c:pt>
                      <c:pt idx="1928">
                        <c:v>43466.417662037027</c:v>
                      </c:pt>
                      <c:pt idx="1929">
                        <c:v>43466.417673611111</c:v>
                      </c:pt>
                      <c:pt idx="1930">
                        <c:v>43466.417685185188</c:v>
                      </c:pt>
                      <c:pt idx="1931">
                        <c:v>43466.417696759258</c:v>
                      </c:pt>
                      <c:pt idx="1932">
                        <c:v>43466.417708333327</c:v>
                      </c:pt>
                      <c:pt idx="1933">
                        <c:v>43466.417719907397</c:v>
                      </c:pt>
                      <c:pt idx="1934">
                        <c:v>43466.417731481481</c:v>
                      </c:pt>
                      <c:pt idx="1935">
                        <c:v>43466.417743055557</c:v>
                      </c:pt>
                      <c:pt idx="1936">
                        <c:v>43466.417754629627</c:v>
                      </c:pt>
                      <c:pt idx="1937">
                        <c:v>43466.417766203696</c:v>
                      </c:pt>
                      <c:pt idx="1938">
                        <c:v>43466.41777777778</c:v>
                      </c:pt>
                      <c:pt idx="1939">
                        <c:v>43466.41778935185</c:v>
                      </c:pt>
                      <c:pt idx="1940">
                        <c:v>43466.417800925927</c:v>
                      </c:pt>
                      <c:pt idx="1941">
                        <c:v>43466.417812500003</c:v>
                      </c:pt>
                      <c:pt idx="1942">
                        <c:v>43466.417824074073</c:v>
                      </c:pt>
                      <c:pt idx="1943">
                        <c:v>43466.41783564815</c:v>
                      </c:pt>
                      <c:pt idx="1944">
                        <c:v>43466.417847222219</c:v>
                      </c:pt>
                      <c:pt idx="1945">
                        <c:v>43466.417858796303</c:v>
                      </c:pt>
                      <c:pt idx="1946">
                        <c:v>43466.417870370373</c:v>
                      </c:pt>
                      <c:pt idx="1947">
                        <c:v>43466.417881944442</c:v>
                      </c:pt>
                      <c:pt idx="1948">
                        <c:v>43466.417893518519</c:v>
                      </c:pt>
                      <c:pt idx="1949">
                        <c:v>43466.417905092603</c:v>
                      </c:pt>
                      <c:pt idx="1950">
                        <c:v>43466.417916666673</c:v>
                      </c:pt>
                      <c:pt idx="1951">
                        <c:v>43466.417928240742</c:v>
                      </c:pt>
                      <c:pt idx="1952">
                        <c:v>43466.417939814812</c:v>
                      </c:pt>
                      <c:pt idx="1953">
                        <c:v>43466.417951388888</c:v>
                      </c:pt>
                      <c:pt idx="1954">
                        <c:v>43466.417962962973</c:v>
                      </c:pt>
                      <c:pt idx="1955">
                        <c:v>43466.417974537027</c:v>
                      </c:pt>
                      <c:pt idx="1956">
                        <c:v>43466.417986111112</c:v>
                      </c:pt>
                      <c:pt idx="1957">
                        <c:v>43466.417997685188</c:v>
                      </c:pt>
                      <c:pt idx="1958">
                        <c:v>43466.418009259258</c:v>
                      </c:pt>
                      <c:pt idx="1959">
                        <c:v>43466.418020833327</c:v>
                      </c:pt>
                      <c:pt idx="1960">
                        <c:v>43466.418032407397</c:v>
                      </c:pt>
                      <c:pt idx="1961">
                        <c:v>43466.418043981481</c:v>
                      </c:pt>
                      <c:pt idx="1962">
                        <c:v>43466.418055555558</c:v>
                      </c:pt>
                      <c:pt idx="1963">
                        <c:v>43466.418067129627</c:v>
                      </c:pt>
                      <c:pt idx="1964">
                        <c:v>43466.418078703697</c:v>
                      </c:pt>
                      <c:pt idx="1965">
                        <c:v>43466.418090277781</c:v>
                      </c:pt>
                      <c:pt idx="1966">
                        <c:v>43466.41810185185</c:v>
                      </c:pt>
                      <c:pt idx="1967">
                        <c:v>43466.418113425927</c:v>
                      </c:pt>
                      <c:pt idx="1968">
                        <c:v>43466.418124999997</c:v>
                      </c:pt>
                      <c:pt idx="1969">
                        <c:v>43466.418136574073</c:v>
                      </c:pt>
                      <c:pt idx="1970">
                        <c:v>43466.41814814815</c:v>
                      </c:pt>
                      <c:pt idx="1971">
                        <c:v>43466.41815972222</c:v>
                      </c:pt>
                      <c:pt idx="1972">
                        <c:v>43466.418171296304</c:v>
                      </c:pt>
                      <c:pt idx="1973">
                        <c:v>43466.418182870373</c:v>
                      </c:pt>
                      <c:pt idx="1974">
                        <c:v>43466.418194444443</c:v>
                      </c:pt>
                      <c:pt idx="1975">
                        <c:v>43466.418206018519</c:v>
                      </c:pt>
                      <c:pt idx="1976">
                        <c:v>43466.418217592603</c:v>
                      </c:pt>
                      <c:pt idx="1977">
                        <c:v>43466.418229166673</c:v>
                      </c:pt>
                      <c:pt idx="1978">
                        <c:v>43466.418240740742</c:v>
                      </c:pt>
                      <c:pt idx="1979">
                        <c:v>43466.418252314812</c:v>
                      </c:pt>
                      <c:pt idx="1980">
                        <c:v>43466.418263888889</c:v>
                      </c:pt>
                      <c:pt idx="1981">
                        <c:v>43466.418275462973</c:v>
                      </c:pt>
                      <c:pt idx="1982">
                        <c:v>43466.418287037042</c:v>
                      </c:pt>
                      <c:pt idx="1983">
                        <c:v>43466.418298611112</c:v>
                      </c:pt>
                      <c:pt idx="1984">
                        <c:v>43466.418310185189</c:v>
                      </c:pt>
                      <c:pt idx="1985">
                        <c:v>43466.418321759258</c:v>
                      </c:pt>
                      <c:pt idx="1986">
                        <c:v>43466.418333333328</c:v>
                      </c:pt>
                      <c:pt idx="1987">
                        <c:v>43466.418344907397</c:v>
                      </c:pt>
                      <c:pt idx="1988">
                        <c:v>43466.418356481481</c:v>
                      </c:pt>
                      <c:pt idx="1989">
                        <c:v>43466.418368055558</c:v>
                      </c:pt>
                      <c:pt idx="1990">
                        <c:v>43466.418379629627</c:v>
                      </c:pt>
                      <c:pt idx="1991">
                        <c:v>43466.418391203697</c:v>
                      </c:pt>
                      <c:pt idx="1992">
                        <c:v>43466.418402777781</c:v>
                      </c:pt>
                      <c:pt idx="1993">
                        <c:v>43466.418414351851</c:v>
                      </c:pt>
                      <c:pt idx="1994">
                        <c:v>43466.418425925927</c:v>
                      </c:pt>
                      <c:pt idx="1995">
                        <c:v>43466.418437499997</c:v>
                      </c:pt>
                      <c:pt idx="1996">
                        <c:v>43466.418449074074</c:v>
                      </c:pt>
                      <c:pt idx="1997">
                        <c:v>43466.41846064815</c:v>
                      </c:pt>
                      <c:pt idx="1998">
                        <c:v>43466.41847222222</c:v>
                      </c:pt>
                      <c:pt idx="1999">
                        <c:v>43466.418483796297</c:v>
                      </c:pt>
                      <c:pt idx="2000">
                        <c:v>43466.418495370373</c:v>
                      </c:pt>
                      <c:pt idx="2001">
                        <c:v>43466.418506944443</c:v>
                      </c:pt>
                      <c:pt idx="2002">
                        <c:v>43466.41851851852</c:v>
                      </c:pt>
                      <c:pt idx="2003">
                        <c:v>43466.418530092589</c:v>
                      </c:pt>
                      <c:pt idx="2004">
                        <c:v>43466.418541666673</c:v>
                      </c:pt>
                      <c:pt idx="2005">
                        <c:v>43466.418553240743</c:v>
                      </c:pt>
                      <c:pt idx="2006">
                        <c:v>43466.418564814812</c:v>
                      </c:pt>
                      <c:pt idx="2007">
                        <c:v>43466.418576388889</c:v>
                      </c:pt>
                      <c:pt idx="2008">
                        <c:v>43466.418587962973</c:v>
                      </c:pt>
                      <c:pt idx="2009">
                        <c:v>43466.418599537043</c:v>
                      </c:pt>
                      <c:pt idx="2010">
                        <c:v>43466.418611111112</c:v>
                      </c:pt>
                      <c:pt idx="2011">
                        <c:v>43466.418622685182</c:v>
                      </c:pt>
                      <c:pt idx="2012">
                        <c:v>43466.418634259258</c:v>
                      </c:pt>
                      <c:pt idx="2013">
                        <c:v>43466.418645833342</c:v>
                      </c:pt>
                      <c:pt idx="2014">
                        <c:v>43466.418657407397</c:v>
                      </c:pt>
                      <c:pt idx="2015">
                        <c:v>43466.418668981481</c:v>
                      </c:pt>
                      <c:pt idx="2016">
                        <c:v>43466.418680555558</c:v>
                      </c:pt>
                      <c:pt idx="2017">
                        <c:v>43466.418692129628</c:v>
                      </c:pt>
                      <c:pt idx="2018">
                        <c:v>43466.418703703697</c:v>
                      </c:pt>
                      <c:pt idx="2019">
                        <c:v>43466.418715277781</c:v>
                      </c:pt>
                      <c:pt idx="2020">
                        <c:v>43466.418726851851</c:v>
                      </c:pt>
                      <c:pt idx="2021">
                        <c:v>43466.418738425928</c:v>
                      </c:pt>
                      <c:pt idx="2022">
                        <c:v>43466.418749999997</c:v>
                      </c:pt>
                      <c:pt idx="2023">
                        <c:v>43466.418761574067</c:v>
                      </c:pt>
                      <c:pt idx="2024">
                        <c:v>43466.418773148151</c:v>
                      </c:pt>
                      <c:pt idx="2025">
                        <c:v>43466.41878472222</c:v>
                      </c:pt>
                      <c:pt idx="2026">
                        <c:v>43466.418796296297</c:v>
                      </c:pt>
                      <c:pt idx="2027">
                        <c:v>43466.418807870366</c:v>
                      </c:pt>
                      <c:pt idx="2028">
                        <c:v>43466.418819444443</c:v>
                      </c:pt>
                      <c:pt idx="2029">
                        <c:v>43466.41883101852</c:v>
                      </c:pt>
                      <c:pt idx="2030">
                        <c:v>43466.418842592589</c:v>
                      </c:pt>
                      <c:pt idx="2031">
                        <c:v>43466.418854166674</c:v>
                      </c:pt>
                      <c:pt idx="2032">
                        <c:v>43466.418865740743</c:v>
                      </c:pt>
                      <c:pt idx="2033">
                        <c:v>43466.418877314813</c:v>
                      </c:pt>
                      <c:pt idx="2034">
                        <c:v>43466.418888888889</c:v>
                      </c:pt>
                      <c:pt idx="2035">
                        <c:v>43466.418900462973</c:v>
                      </c:pt>
                      <c:pt idx="2036">
                        <c:v>43466.418912037043</c:v>
                      </c:pt>
                      <c:pt idx="2037">
                        <c:v>43466.418923611112</c:v>
                      </c:pt>
                      <c:pt idx="2038">
                        <c:v>43466.418935185182</c:v>
                      </c:pt>
                      <c:pt idx="2039">
                        <c:v>43466.418946759259</c:v>
                      </c:pt>
                      <c:pt idx="2040">
                        <c:v>43466.418958333343</c:v>
                      </c:pt>
                      <c:pt idx="2041">
                        <c:v>43466.418969907398</c:v>
                      </c:pt>
                      <c:pt idx="2042">
                        <c:v>43466.418981481482</c:v>
                      </c:pt>
                      <c:pt idx="2043">
                        <c:v>43466.418993055559</c:v>
                      </c:pt>
                      <c:pt idx="2044">
                        <c:v>43466.419004629628</c:v>
                      </c:pt>
                      <c:pt idx="2045">
                        <c:v>43466.419016203698</c:v>
                      </c:pt>
                      <c:pt idx="2046">
                        <c:v>43466.419027777767</c:v>
                      </c:pt>
                      <c:pt idx="2047">
                        <c:v>43466.419039351851</c:v>
                      </c:pt>
                      <c:pt idx="2048">
                        <c:v>43466.419050925928</c:v>
                      </c:pt>
                      <c:pt idx="2049">
                        <c:v>43466.419062499997</c:v>
                      </c:pt>
                      <c:pt idx="2050">
                        <c:v>43466.419074074067</c:v>
                      </c:pt>
                      <c:pt idx="2051">
                        <c:v>43466.419085648151</c:v>
                      </c:pt>
                      <c:pt idx="2052">
                        <c:v>43466.41909722222</c:v>
                      </c:pt>
                      <c:pt idx="2053">
                        <c:v>43466.419108796297</c:v>
                      </c:pt>
                      <c:pt idx="2054">
                        <c:v>43466.419120370367</c:v>
                      </c:pt>
                      <c:pt idx="2055">
                        <c:v>43466.419131944444</c:v>
                      </c:pt>
                      <c:pt idx="2056">
                        <c:v>43466.41914351852</c:v>
                      </c:pt>
                      <c:pt idx="2057">
                        <c:v>43466.41915509259</c:v>
                      </c:pt>
                      <c:pt idx="2058">
                        <c:v>43466.419166666667</c:v>
                      </c:pt>
                      <c:pt idx="2059">
                        <c:v>43466.419178240743</c:v>
                      </c:pt>
                      <c:pt idx="2060">
                        <c:v>43466.419189814813</c:v>
                      </c:pt>
                      <c:pt idx="2061">
                        <c:v>43466.41920138889</c:v>
                      </c:pt>
                      <c:pt idx="2062">
                        <c:v>43466.419212962966</c:v>
                      </c:pt>
                      <c:pt idx="2063">
                        <c:v>43466.419224537043</c:v>
                      </c:pt>
                      <c:pt idx="2064">
                        <c:v>43466.419236111113</c:v>
                      </c:pt>
                      <c:pt idx="2065">
                        <c:v>43466.419247685182</c:v>
                      </c:pt>
                      <c:pt idx="2066">
                        <c:v>43466.419259259259</c:v>
                      </c:pt>
                      <c:pt idx="2067">
                        <c:v>43466.419270833343</c:v>
                      </c:pt>
                      <c:pt idx="2068">
                        <c:v>43466.419282407413</c:v>
                      </c:pt>
                      <c:pt idx="2069">
                        <c:v>43466.419293981482</c:v>
                      </c:pt>
                      <c:pt idx="2070">
                        <c:v>43466.419305555559</c:v>
                      </c:pt>
                      <c:pt idx="2071">
                        <c:v>43466.419317129628</c:v>
                      </c:pt>
                      <c:pt idx="2072">
                        <c:v>43466.419328703712</c:v>
                      </c:pt>
                      <c:pt idx="2073">
                        <c:v>43466.419340277767</c:v>
                      </c:pt>
                      <c:pt idx="2074">
                        <c:v>43466.419351851851</c:v>
                      </c:pt>
                      <c:pt idx="2075">
                        <c:v>43466.419363425928</c:v>
                      </c:pt>
                      <c:pt idx="2076">
                        <c:v>43466.419374999998</c:v>
                      </c:pt>
                      <c:pt idx="2077">
                        <c:v>43466.419386574067</c:v>
                      </c:pt>
                      <c:pt idx="2078">
                        <c:v>43466.419398148151</c:v>
                      </c:pt>
                      <c:pt idx="2079">
                        <c:v>43466.419409722221</c:v>
                      </c:pt>
                      <c:pt idx="2080">
                        <c:v>43466.419421296298</c:v>
                      </c:pt>
                      <c:pt idx="2081">
                        <c:v>43466.419432870367</c:v>
                      </c:pt>
                      <c:pt idx="2082">
                        <c:v>43466.419444444437</c:v>
                      </c:pt>
                      <c:pt idx="2083">
                        <c:v>43466.419456018521</c:v>
                      </c:pt>
                      <c:pt idx="2084">
                        <c:v>43466.41946759259</c:v>
                      </c:pt>
                      <c:pt idx="2085">
                        <c:v>43466.419479166667</c:v>
                      </c:pt>
                      <c:pt idx="2086">
                        <c:v>43466.419490740736</c:v>
                      </c:pt>
                      <c:pt idx="2087">
                        <c:v>43466.419502314813</c:v>
                      </c:pt>
                      <c:pt idx="2088">
                        <c:v>43466.41951388889</c:v>
                      </c:pt>
                      <c:pt idx="2089">
                        <c:v>43466.419525462959</c:v>
                      </c:pt>
                      <c:pt idx="2090">
                        <c:v>43466.419537037043</c:v>
                      </c:pt>
                      <c:pt idx="2091">
                        <c:v>43466.419548611113</c:v>
                      </c:pt>
                      <c:pt idx="2092">
                        <c:v>43466.419560185182</c:v>
                      </c:pt>
                      <c:pt idx="2093">
                        <c:v>43466.419571759259</c:v>
                      </c:pt>
                      <c:pt idx="2094">
                        <c:v>43466.419583333343</c:v>
                      </c:pt>
                      <c:pt idx="2095">
                        <c:v>43466.419594907413</c:v>
                      </c:pt>
                      <c:pt idx="2096">
                        <c:v>43466.419606481482</c:v>
                      </c:pt>
                      <c:pt idx="2097">
                        <c:v>43466.419618055559</c:v>
                      </c:pt>
                      <c:pt idx="2098">
                        <c:v>43466.419629629629</c:v>
                      </c:pt>
                      <c:pt idx="2099">
                        <c:v>43466.419641203713</c:v>
                      </c:pt>
                      <c:pt idx="2100">
                        <c:v>43466.419652777768</c:v>
                      </c:pt>
                      <c:pt idx="2101">
                        <c:v>43466.419664351852</c:v>
                      </c:pt>
                      <c:pt idx="2102">
                        <c:v>43466.419675925928</c:v>
                      </c:pt>
                      <c:pt idx="2103">
                        <c:v>43466.419687499998</c:v>
                      </c:pt>
                      <c:pt idx="2104">
                        <c:v>43466.419699074067</c:v>
                      </c:pt>
                      <c:pt idx="2105">
                        <c:v>43466.419710648152</c:v>
                      </c:pt>
                      <c:pt idx="2106">
                        <c:v>43466.419722222221</c:v>
                      </c:pt>
                      <c:pt idx="2107">
                        <c:v>43466.419733796298</c:v>
                      </c:pt>
                      <c:pt idx="2108">
                        <c:v>43466.419745370367</c:v>
                      </c:pt>
                      <c:pt idx="2109">
                        <c:v>43466.419756944437</c:v>
                      </c:pt>
                      <c:pt idx="2110">
                        <c:v>43466.419768518521</c:v>
                      </c:pt>
                      <c:pt idx="2111">
                        <c:v>43466.41978009259</c:v>
                      </c:pt>
                      <c:pt idx="2112">
                        <c:v>43466.419791666667</c:v>
                      </c:pt>
                      <c:pt idx="2113">
                        <c:v>43466.419803240737</c:v>
                      </c:pt>
                      <c:pt idx="2114">
                        <c:v>43466.419814814813</c:v>
                      </c:pt>
                      <c:pt idx="2115">
                        <c:v>43466.41982638889</c:v>
                      </c:pt>
                      <c:pt idx="2116">
                        <c:v>43466.41983796296</c:v>
                      </c:pt>
                      <c:pt idx="2117">
                        <c:v>43466.419849537036</c:v>
                      </c:pt>
                      <c:pt idx="2118">
                        <c:v>43466.419861111113</c:v>
                      </c:pt>
                      <c:pt idx="2119">
                        <c:v>43466.419872685183</c:v>
                      </c:pt>
                      <c:pt idx="2120">
                        <c:v>43466.41988425926</c:v>
                      </c:pt>
                      <c:pt idx="2121">
                        <c:v>43466.419895833344</c:v>
                      </c:pt>
                      <c:pt idx="2122">
                        <c:v>43466.419907407413</c:v>
                      </c:pt>
                      <c:pt idx="2123">
                        <c:v>43466.419918981483</c:v>
                      </c:pt>
                      <c:pt idx="2124">
                        <c:v>43466.419930555552</c:v>
                      </c:pt>
                      <c:pt idx="2125">
                        <c:v>43466.419942129629</c:v>
                      </c:pt>
                      <c:pt idx="2126">
                        <c:v>43466.419953703713</c:v>
                      </c:pt>
                      <c:pt idx="2127">
                        <c:v>43466.419965277782</c:v>
                      </c:pt>
                      <c:pt idx="2128">
                        <c:v>43466.419976851852</c:v>
                      </c:pt>
                      <c:pt idx="2129">
                        <c:v>43466.419988425929</c:v>
                      </c:pt>
                      <c:pt idx="2130">
                        <c:v>43466.42</c:v>
                      </c:pt>
                      <c:pt idx="2131">
                        <c:v>43466.420011574082</c:v>
                      </c:pt>
                      <c:pt idx="2132">
                        <c:v>43466.420023148137</c:v>
                      </c:pt>
                      <c:pt idx="2133">
                        <c:v>43466.420034722221</c:v>
                      </c:pt>
                      <c:pt idx="2134">
                        <c:v>43466.420046296298</c:v>
                      </c:pt>
                      <c:pt idx="2135">
                        <c:v>43466.420057870368</c:v>
                      </c:pt>
                      <c:pt idx="2136">
                        <c:v>43466.420069444437</c:v>
                      </c:pt>
                      <c:pt idx="2137">
                        <c:v>43466.420081018521</c:v>
                      </c:pt>
                      <c:pt idx="2138">
                        <c:v>43466.420092592591</c:v>
                      </c:pt>
                      <c:pt idx="2139">
                        <c:v>43466.420104166667</c:v>
                      </c:pt>
                      <c:pt idx="2140">
                        <c:v>43466.420115740737</c:v>
                      </c:pt>
                      <c:pt idx="2141">
                        <c:v>43466.420127314806</c:v>
                      </c:pt>
                      <c:pt idx="2142">
                        <c:v>43466.420138888891</c:v>
                      </c:pt>
                      <c:pt idx="2143">
                        <c:v>43466.42015046296</c:v>
                      </c:pt>
                      <c:pt idx="2144">
                        <c:v>43466.420162037037</c:v>
                      </c:pt>
                      <c:pt idx="2145">
                        <c:v>43466.420173611114</c:v>
                      </c:pt>
                      <c:pt idx="2146">
                        <c:v>43466.420185185183</c:v>
                      </c:pt>
                      <c:pt idx="2147">
                        <c:v>43466.42019675926</c:v>
                      </c:pt>
                      <c:pt idx="2148">
                        <c:v>43466.420208333337</c:v>
                      </c:pt>
                      <c:pt idx="2149">
                        <c:v>43466.420219907413</c:v>
                      </c:pt>
                      <c:pt idx="2150">
                        <c:v>43466.420231481483</c:v>
                      </c:pt>
                      <c:pt idx="2151">
                        <c:v>43466.420243055552</c:v>
                      </c:pt>
                      <c:pt idx="2152">
                        <c:v>43466.420254629629</c:v>
                      </c:pt>
                      <c:pt idx="2153">
                        <c:v>43466.420266203713</c:v>
                      </c:pt>
                      <c:pt idx="2154">
                        <c:v>43466.420277777783</c:v>
                      </c:pt>
                      <c:pt idx="2155">
                        <c:v>43466.420289351852</c:v>
                      </c:pt>
                      <c:pt idx="2156">
                        <c:v>43466.420300925929</c:v>
                      </c:pt>
                      <c:pt idx="2157">
                        <c:v>43466.420312499999</c:v>
                      </c:pt>
                      <c:pt idx="2158">
                        <c:v>43466.420324074083</c:v>
                      </c:pt>
                      <c:pt idx="2159">
                        <c:v>43466.420335648138</c:v>
                      </c:pt>
                      <c:pt idx="2160">
                        <c:v>43466.420347222222</c:v>
                      </c:pt>
                      <c:pt idx="2161">
                        <c:v>43466.420358796298</c:v>
                      </c:pt>
                      <c:pt idx="2162">
                        <c:v>43466.420370370368</c:v>
                      </c:pt>
                      <c:pt idx="2163">
                        <c:v>43466.420381944437</c:v>
                      </c:pt>
                      <c:pt idx="2164">
                        <c:v>43466.420393518521</c:v>
                      </c:pt>
                      <c:pt idx="2165">
                        <c:v>43466.420405092591</c:v>
                      </c:pt>
                      <c:pt idx="2166">
                        <c:v>43466.420416666668</c:v>
                      </c:pt>
                      <c:pt idx="2167">
                        <c:v>43466.420428240737</c:v>
                      </c:pt>
                      <c:pt idx="2168">
                        <c:v>43466.420439814807</c:v>
                      </c:pt>
                      <c:pt idx="2169">
                        <c:v>43466.420451388891</c:v>
                      </c:pt>
                      <c:pt idx="2170">
                        <c:v>43466.42046296296</c:v>
                      </c:pt>
                      <c:pt idx="2171">
                        <c:v>43466.420474537037</c:v>
                      </c:pt>
                      <c:pt idx="2172">
                        <c:v>43466.420486111107</c:v>
                      </c:pt>
                      <c:pt idx="2173">
                        <c:v>43466.420497685183</c:v>
                      </c:pt>
                      <c:pt idx="2174">
                        <c:v>43466.42050925926</c:v>
                      </c:pt>
                      <c:pt idx="2175">
                        <c:v>43466.420520833337</c:v>
                      </c:pt>
                      <c:pt idx="2176">
                        <c:v>43466.420532407406</c:v>
                      </c:pt>
                      <c:pt idx="2177">
                        <c:v>43466.420543981483</c:v>
                      </c:pt>
                      <c:pt idx="2178">
                        <c:v>43466.420555555553</c:v>
                      </c:pt>
                      <c:pt idx="2179">
                        <c:v>43466.420567129629</c:v>
                      </c:pt>
                      <c:pt idx="2180">
                        <c:v>43466.420578703714</c:v>
                      </c:pt>
                      <c:pt idx="2181">
                        <c:v>43466.420590277783</c:v>
                      </c:pt>
                      <c:pt idx="2182">
                        <c:v>43466.420601851853</c:v>
                      </c:pt>
                      <c:pt idx="2183">
                        <c:v>43466.420613425929</c:v>
                      </c:pt>
                      <c:pt idx="2184">
                        <c:v>43466.420624999999</c:v>
                      </c:pt>
                      <c:pt idx="2185">
                        <c:v>43466.420636574083</c:v>
                      </c:pt>
                      <c:pt idx="2186">
                        <c:v>43466.420648148152</c:v>
                      </c:pt>
                      <c:pt idx="2187">
                        <c:v>43466.420659722222</c:v>
                      </c:pt>
                      <c:pt idx="2188">
                        <c:v>43466.420671296299</c:v>
                      </c:pt>
                      <c:pt idx="2189">
                        <c:v>43466.420682870368</c:v>
                      </c:pt>
                      <c:pt idx="2190">
                        <c:v>43466.420694444438</c:v>
                      </c:pt>
                      <c:pt idx="2191">
                        <c:v>43466.420706018522</c:v>
                      </c:pt>
                      <c:pt idx="2192">
                        <c:v>43466.420717592591</c:v>
                      </c:pt>
                      <c:pt idx="2193">
                        <c:v>43466.420729166668</c:v>
                      </c:pt>
                      <c:pt idx="2194">
                        <c:v>43466.420740740738</c:v>
                      </c:pt>
                      <c:pt idx="2195">
                        <c:v>43466.420752314807</c:v>
                      </c:pt>
                      <c:pt idx="2196">
                        <c:v>43466.420763888891</c:v>
                      </c:pt>
                      <c:pt idx="2197">
                        <c:v>43466.420775462961</c:v>
                      </c:pt>
                      <c:pt idx="2198">
                        <c:v>43466.420787037037</c:v>
                      </c:pt>
                      <c:pt idx="2199">
                        <c:v>43466.420798611107</c:v>
                      </c:pt>
                      <c:pt idx="2200">
                        <c:v>43466.420810185176</c:v>
                      </c:pt>
                      <c:pt idx="2201">
                        <c:v>43466.42082175926</c:v>
                      </c:pt>
                      <c:pt idx="2202">
                        <c:v>43466.42083333333</c:v>
                      </c:pt>
                      <c:pt idx="2203">
                        <c:v>43466.420844907407</c:v>
                      </c:pt>
                      <c:pt idx="2204">
                        <c:v>43466.420856481483</c:v>
                      </c:pt>
                      <c:pt idx="2205">
                        <c:v>43466.420868055553</c:v>
                      </c:pt>
                      <c:pt idx="2206">
                        <c:v>43466.42087962963</c:v>
                      </c:pt>
                      <c:pt idx="2207">
                        <c:v>43466.420891203707</c:v>
                      </c:pt>
                      <c:pt idx="2208">
                        <c:v>43466.420902777783</c:v>
                      </c:pt>
                      <c:pt idx="2209">
                        <c:v>43466.420914351853</c:v>
                      </c:pt>
                      <c:pt idx="2210">
                        <c:v>43466.420925925922</c:v>
                      </c:pt>
                      <c:pt idx="2211">
                        <c:v>43466.420937499999</c:v>
                      </c:pt>
                      <c:pt idx="2212">
                        <c:v>43466.420949074083</c:v>
                      </c:pt>
                      <c:pt idx="2213">
                        <c:v>43466.420960648153</c:v>
                      </c:pt>
                      <c:pt idx="2214">
                        <c:v>43466.420972222222</c:v>
                      </c:pt>
                      <c:pt idx="2215">
                        <c:v>43466.420983796299</c:v>
                      </c:pt>
                      <c:pt idx="2216">
                        <c:v>43466.420995370368</c:v>
                      </c:pt>
                      <c:pt idx="2217">
                        <c:v>43466.421006944453</c:v>
                      </c:pt>
                      <c:pt idx="2218">
                        <c:v>43466.421018518522</c:v>
                      </c:pt>
                      <c:pt idx="2219">
                        <c:v>43466.421030092592</c:v>
                      </c:pt>
                      <c:pt idx="2220">
                        <c:v>43466.421041666668</c:v>
                      </c:pt>
                      <c:pt idx="2221">
                        <c:v>43466.421053240738</c:v>
                      </c:pt>
                      <c:pt idx="2222">
                        <c:v>43466.421064814807</c:v>
                      </c:pt>
                      <c:pt idx="2223">
                        <c:v>43466.421076388891</c:v>
                      </c:pt>
                      <c:pt idx="2224">
                        <c:v>43466.421087962961</c:v>
                      </c:pt>
                      <c:pt idx="2225">
                        <c:v>43466.421099537038</c:v>
                      </c:pt>
                      <c:pt idx="2226">
                        <c:v>43466.421111111107</c:v>
                      </c:pt>
                      <c:pt idx="2227">
                        <c:v>43466.421122685177</c:v>
                      </c:pt>
                      <c:pt idx="2228">
                        <c:v>43466.421134259261</c:v>
                      </c:pt>
                      <c:pt idx="2229">
                        <c:v>43466.42114583333</c:v>
                      </c:pt>
                      <c:pt idx="2230">
                        <c:v>43466.421157407407</c:v>
                      </c:pt>
                      <c:pt idx="2231">
                        <c:v>43466.421168981477</c:v>
                      </c:pt>
                      <c:pt idx="2232">
                        <c:v>43466.421180555553</c:v>
                      </c:pt>
                      <c:pt idx="2233">
                        <c:v>43466.42119212963</c:v>
                      </c:pt>
                      <c:pt idx="2234">
                        <c:v>43466.421203703707</c:v>
                      </c:pt>
                      <c:pt idx="2235">
                        <c:v>43466.421215277784</c:v>
                      </c:pt>
                      <c:pt idx="2236">
                        <c:v>43466.421226851853</c:v>
                      </c:pt>
                      <c:pt idx="2237">
                        <c:v>43466.421238425923</c:v>
                      </c:pt>
                      <c:pt idx="2238">
                        <c:v>43466.421249999999</c:v>
                      </c:pt>
                      <c:pt idx="2239">
                        <c:v>43466.421261574083</c:v>
                      </c:pt>
                      <c:pt idx="2240">
                        <c:v>43466.421273148153</c:v>
                      </c:pt>
                      <c:pt idx="2241">
                        <c:v>43466.421284722222</c:v>
                      </c:pt>
                      <c:pt idx="2242">
                        <c:v>43466.421296296299</c:v>
                      </c:pt>
                      <c:pt idx="2243">
                        <c:v>43466.421307870369</c:v>
                      </c:pt>
                      <c:pt idx="2244">
                        <c:v>43466.421319444453</c:v>
                      </c:pt>
                      <c:pt idx="2245">
                        <c:v>43466.421331018522</c:v>
                      </c:pt>
                      <c:pt idx="2246">
                        <c:v>43466.421342592592</c:v>
                      </c:pt>
                      <c:pt idx="2247">
                        <c:v>43466.421354166669</c:v>
                      </c:pt>
                      <c:pt idx="2248">
                        <c:v>43466.421365740738</c:v>
                      </c:pt>
                      <c:pt idx="2249">
                        <c:v>43466.421377314808</c:v>
                      </c:pt>
                      <c:pt idx="2250">
                        <c:v>43466.421388888892</c:v>
                      </c:pt>
                      <c:pt idx="2251">
                        <c:v>43466.421400462961</c:v>
                      </c:pt>
                      <c:pt idx="2252">
                        <c:v>43466.421412037038</c:v>
                      </c:pt>
                      <c:pt idx="2253">
                        <c:v>43466.421423611107</c:v>
                      </c:pt>
                      <c:pt idx="2254">
                        <c:v>43466.421435185177</c:v>
                      </c:pt>
                      <c:pt idx="2255">
                        <c:v>43466.421446759261</c:v>
                      </c:pt>
                      <c:pt idx="2256">
                        <c:v>43466.421458333331</c:v>
                      </c:pt>
                      <c:pt idx="2257">
                        <c:v>43466.421469907407</c:v>
                      </c:pt>
                      <c:pt idx="2258">
                        <c:v>43466.421481481477</c:v>
                      </c:pt>
                      <c:pt idx="2259">
                        <c:v>43466.421493055554</c:v>
                      </c:pt>
                      <c:pt idx="2260">
                        <c:v>43466.42150462963</c:v>
                      </c:pt>
                      <c:pt idx="2261">
                        <c:v>43466.421516203707</c:v>
                      </c:pt>
                      <c:pt idx="2262">
                        <c:v>43466.421527777777</c:v>
                      </c:pt>
                      <c:pt idx="2263">
                        <c:v>43466.421539351853</c:v>
                      </c:pt>
                      <c:pt idx="2264">
                        <c:v>43466.421550925923</c:v>
                      </c:pt>
                      <c:pt idx="2265">
                        <c:v>43466.4215625</c:v>
                      </c:pt>
                      <c:pt idx="2266">
                        <c:v>43466.421574074076</c:v>
                      </c:pt>
                      <c:pt idx="2267">
                        <c:v>43466.421585648153</c:v>
                      </c:pt>
                      <c:pt idx="2268">
                        <c:v>43466.421597222223</c:v>
                      </c:pt>
                      <c:pt idx="2269">
                        <c:v>43466.4216087963</c:v>
                      </c:pt>
                      <c:pt idx="2270">
                        <c:v>43466.421620370369</c:v>
                      </c:pt>
                      <c:pt idx="2271">
                        <c:v>43466.421631944453</c:v>
                      </c:pt>
                      <c:pt idx="2272">
                        <c:v>43466.421643518523</c:v>
                      </c:pt>
                      <c:pt idx="2273">
                        <c:v>43466.421655092592</c:v>
                      </c:pt>
                      <c:pt idx="2274">
                        <c:v>43466.421666666669</c:v>
                      </c:pt>
                      <c:pt idx="2275">
                        <c:v>43466.421678240738</c:v>
                      </c:pt>
                      <c:pt idx="2276">
                        <c:v>43466.421689814822</c:v>
                      </c:pt>
                      <c:pt idx="2277">
                        <c:v>43466.421701388892</c:v>
                      </c:pt>
                      <c:pt idx="2278">
                        <c:v>43466.421712962961</c:v>
                      </c:pt>
                      <c:pt idx="2279">
                        <c:v>43466.421724537038</c:v>
                      </c:pt>
                      <c:pt idx="2280">
                        <c:v>43466.421736111108</c:v>
                      </c:pt>
                      <c:pt idx="2281">
                        <c:v>43466.421747685177</c:v>
                      </c:pt>
                      <c:pt idx="2282">
                        <c:v>43466.421759259261</c:v>
                      </c:pt>
                      <c:pt idx="2283">
                        <c:v>43466.421770833331</c:v>
                      </c:pt>
                      <c:pt idx="2284">
                        <c:v>43466.421782407408</c:v>
                      </c:pt>
                      <c:pt idx="2285">
                        <c:v>43466.421793981477</c:v>
                      </c:pt>
                      <c:pt idx="2286">
                        <c:v>43466.421805555547</c:v>
                      </c:pt>
                      <c:pt idx="2287">
                        <c:v>43466.421817129631</c:v>
                      </c:pt>
                      <c:pt idx="2288">
                        <c:v>43466.4218287037</c:v>
                      </c:pt>
                      <c:pt idx="2289">
                        <c:v>43466.421840277777</c:v>
                      </c:pt>
                      <c:pt idx="2290">
                        <c:v>43466.421851851846</c:v>
                      </c:pt>
                      <c:pt idx="2291">
                        <c:v>43466.421863425923</c:v>
                      </c:pt>
                      <c:pt idx="2292">
                        <c:v>43466.421875</c:v>
                      </c:pt>
                      <c:pt idx="2293">
                        <c:v>43466.421886574077</c:v>
                      </c:pt>
                      <c:pt idx="2294">
                        <c:v>43466.421898148154</c:v>
                      </c:pt>
                      <c:pt idx="2295">
                        <c:v>43466.421909722223</c:v>
                      </c:pt>
                      <c:pt idx="2296">
                        <c:v>43466.4219212963</c:v>
                      </c:pt>
                      <c:pt idx="2297">
                        <c:v>43466.421932870369</c:v>
                      </c:pt>
                      <c:pt idx="2298">
                        <c:v>43466.421944444453</c:v>
                      </c:pt>
                      <c:pt idx="2299">
                        <c:v>43466.421956018523</c:v>
                      </c:pt>
                      <c:pt idx="2300">
                        <c:v>43466.421967592592</c:v>
                      </c:pt>
                      <c:pt idx="2301">
                        <c:v>43466.421979166669</c:v>
                      </c:pt>
                      <c:pt idx="2302">
                        <c:v>43466.421990740739</c:v>
                      </c:pt>
                      <c:pt idx="2303">
                        <c:v>43466.422002314823</c:v>
                      </c:pt>
                      <c:pt idx="2304">
                        <c:v>43466.422013888892</c:v>
                      </c:pt>
                      <c:pt idx="2305">
                        <c:v>43466.422025462962</c:v>
                      </c:pt>
                      <c:pt idx="2306">
                        <c:v>43466.422037037039</c:v>
                      </c:pt>
                      <c:pt idx="2307">
                        <c:v>43466.422048611108</c:v>
                      </c:pt>
                      <c:pt idx="2308">
                        <c:v>43466.422060185178</c:v>
                      </c:pt>
                      <c:pt idx="2309">
                        <c:v>43466.422071759262</c:v>
                      </c:pt>
                      <c:pt idx="2310">
                        <c:v>43466.422083333331</c:v>
                      </c:pt>
                      <c:pt idx="2311">
                        <c:v>43466.422094907408</c:v>
                      </c:pt>
                      <c:pt idx="2312">
                        <c:v>43466.422106481477</c:v>
                      </c:pt>
                      <c:pt idx="2313">
                        <c:v>43466.422118055547</c:v>
                      </c:pt>
                      <c:pt idx="2314">
                        <c:v>43466.422129629631</c:v>
                      </c:pt>
                      <c:pt idx="2315">
                        <c:v>43466.4221412037</c:v>
                      </c:pt>
                      <c:pt idx="2316">
                        <c:v>43466.422152777777</c:v>
                      </c:pt>
                      <c:pt idx="2317">
                        <c:v>43466.422164351847</c:v>
                      </c:pt>
                      <c:pt idx="2318">
                        <c:v>43466.422175925924</c:v>
                      </c:pt>
                      <c:pt idx="2319">
                        <c:v>43466.4221875</c:v>
                      </c:pt>
                      <c:pt idx="2320">
                        <c:v>43466.422199074077</c:v>
                      </c:pt>
                      <c:pt idx="2321">
                        <c:v>43466.422210648147</c:v>
                      </c:pt>
                      <c:pt idx="2322">
                        <c:v>43466.422222222223</c:v>
                      </c:pt>
                      <c:pt idx="2323">
                        <c:v>43466.422233796293</c:v>
                      </c:pt>
                      <c:pt idx="2324">
                        <c:v>43466.42224537037</c:v>
                      </c:pt>
                      <c:pt idx="2325">
                        <c:v>43466.422256944446</c:v>
                      </c:pt>
                      <c:pt idx="2326">
                        <c:v>43466.422268518523</c:v>
                      </c:pt>
                      <c:pt idx="2327">
                        <c:v>43466.422280092593</c:v>
                      </c:pt>
                      <c:pt idx="2328">
                        <c:v>43466.422291666669</c:v>
                      </c:pt>
                      <c:pt idx="2329">
                        <c:v>43466.422303240739</c:v>
                      </c:pt>
                      <c:pt idx="2330">
                        <c:v>43466.422314814823</c:v>
                      </c:pt>
                      <c:pt idx="2331">
                        <c:v>43466.422326388893</c:v>
                      </c:pt>
                      <c:pt idx="2332">
                        <c:v>43466.422337962962</c:v>
                      </c:pt>
                      <c:pt idx="2333">
                        <c:v>43466.422349537039</c:v>
                      </c:pt>
                      <c:pt idx="2334">
                        <c:v>43466.422361111108</c:v>
                      </c:pt>
                      <c:pt idx="2335">
                        <c:v>43466.422372685192</c:v>
                      </c:pt>
                      <c:pt idx="2336">
                        <c:v>43466.422384259262</c:v>
                      </c:pt>
                      <c:pt idx="2337">
                        <c:v>43466.422395833331</c:v>
                      </c:pt>
                      <c:pt idx="2338">
                        <c:v>43466.422407407408</c:v>
                      </c:pt>
                      <c:pt idx="2339">
                        <c:v>43466.422418981478</c:v>
                      </c:pt>
                      <c:pt idx="2340">
                        <c:v>43466.422430555547</c:v>
                      </c:pt>
                      <c:pt idx="2341">
                        <c:v>43466.422442129631</c:v>
                      </c:pt>
                      <c:pt idx="2342">
                        <c:v>43466.422453703701</c:v>
                      </c:pt>
                      <c:pt idx="2343">
                        <c:v>43466.422465277778</c:v>
                      </c:pt>
                      <c:pt idx="2344">
                        <c:v>43466.422476851847</c:v>
                      </c:pt>
                      <c:pt idx="2345">
                        <c:v>43466.422488425917</c:v>
                      </c:pt>
                      <c:pt idx="2346">
                        <c:v>43466.422500000001</c:v>
                      </c:pt>
                      <c:pt idx="2347">
                        <c:v>43466.422511574077</c:v>
                      </c:pt>
                      <c:pt idx="2348">
                        <c:v>43466.422523148147</c:v>
                      </c:pt>
                      <c:pt idx="2349">
                        <c:v>43466.422534722216</c:v>
                      </c:pt>
                      <c:pt idx="2350">
                        <c:v>43466.422546296293</c:v>
                      </c:pt>
                      <c:pt idx="2351">
                        <c:v>43466.42255787037</c:v>
                      </c:pt>
                      <c:pt idx="2352">
                        <c:v>43466.422569444447</c:v>
                      </c:pt>
                      <c:pt idx="2353">
                        <c:v>43466.422581018523</c:v>
                      </c:pt>
                      <c:pt idx="2354">
                        <c:v>43466.422592592593</c:v>
                      </c:pt>
                      <c:pt idx="2355">
                        <c:v>43466.42260416667</c:v>
                      </c:pt>
                      <c:pt idx="2356">
                        <c:v>43466.422615740739</c:v>
                      </c:pt>
                      <c:pt idx="2357">
                        <c:v>43466.422627314823</c:v>
                      </c:pt>
                      <c:pt idx="2358">
                        <c:v>43466.422638888893</c:v>
                      </c:pt>
                      <c:pt idx="2359">
                        <c:v>43466.422650462962</c:v>
                      </c:pt>
                      <c:pt idx="2360">
                        <c:v>43466.422662037039</c:v>
                      </c:pt>
                      <c:pt idx="2361">
                        <c:v>43466.422673611109</c:v>
                      </c:pt>
                      <c:pt idx="2362">
                        <c:v>43466.422685185193</c:v>
                      </c:pt>
                      <c:pt idx="2363">
                        <c:v>43466.422696759262</c:v>
                      </c:pt>
                      <c:pt idx="2364">
                        <c:v>43466.422708333332</c:v>
                      </c:pt>
                      <c:pt idx="2365">
                        <c:v>43466.422719907408</c:v>
                      </c:pt>
                      <c:pt idx="2366">
                        <c:v>43466.422731481478</c:v>
                      </c:pt>
                      <c:pt idx="2367">
                        <c:v>43466.422743055547</c:v>
                      </c:pt>
                      <c:pt idx="2368">
                        <c:v>43466.422754629632</c:v>
                      </c:pt>
                      <c:pt idx="2369">
                        <c:v>43466.422766203701</c:v>
                      </c:pt>
                      <c:pt idx="2370">
                        <c:v>43466.422777777778</c:v>
                      </c:pt>
                      <c:pt idx="2371">
                        <c:v>43466.422789351847</c:v>
                      </c:pt>
                      <c:pt idx="2372">
                        <c:v>43466.422800925917</c:v>
                      </c:pt>
                      <c:pt idx="2373">
                        <c:v>43466.422812500001</c:v>
                      </c:pt>
                      <c:pt idx="2374">
                        <c:v>43466.422824074078</c:v>
                      </c:pt>
                      <c:pt idx="2375">
                        <c:v>43466.422835648147</c:v>
                      </c:pt>
                      <c:pt idx="2376">
                        <c:v>43466.422847222217</c:v>
                      </c:pt>
                      <c:pt idx="2377">
                        <c:v>43466.422858796293</c:v>
                      </c:pt>
                      <c:pt idx="2378">
                        <c:v>43466.42287037037</c:v>
                      </c:pt>
                      <c:pt idx="2379">
                        <c:v>43466.422881944447</c:v>
                      </c:pt>
                      <c:pt idx="2380">
                        <c:v>43466.422893518517</c:v>
                      </c:pt>
                      <c:pt idx="2381">
                        <c:v>43466.422905092593</c:v>
                      </c:pt>
                      <c:pt idx="2382">
                        <c:v>43466.42291666667</c:v>
                      </c:pt>
                      <c:pt idx="2383">
                        <c:v>43466.42292824074</c:v>
                      </c:pt>
                      <c:pt idx="2384">
                        <c:v>43466.422939814824</c:v>
                      </c:pt>
                      <c:pt idx="2385">
                        <c:v>43466.422951388893</c:v>
                      </c:pt>
                      <c:pt idx="2386">
                        <c:v>43466.422962962963</c:v>
                      </c:pt>
                      <c:pt idx="2387">
                        <c:v>43466.422974537039</c:v>
                      </c:pt>
                      <c:pt idx="2388">
                        <c:v>43466.422986111109</c:v>
                      </c:pt>
                      <c:pt idx="2389">
                        <c:v>43466.422997685193</c:v>
                      </c:pt>
                      <c:pt idx="2390">
                        <c:v>43466.423009259262</c:v>
                      </c:pt>
                      <c:pt idx="2391">
                        <c:v>43466.423020833332</c:v>
                      </c:pt>
                      <c:pt idx="2392">
                        <c:v>43466.423032407409</c:v>
                      </c:pt>
                      <c:pt idx="2393">
                        <c:v>43466.423043981478</c:v>
                      </c:pt>
                      <c:pt idx="2394">
                        <c:v>43466.423055555562</c:v>
                      </c:pt>
                      <c:pt idx="2395">
                        <c:v>43466.423067129632</c:v>
                      </c:pt>
                      <c:pt idx="2396">
                        <c:v>43466.423078703701</c:v>
                      </c:pt>
                      <c:pt idx="2397">
                        <c:v>43466.423090277778</c:v>
                      </c:pt>
                      <c:pt idx="2398">
                        <c:v>43466.423101851848</c:v>
                      </c:pt>
                      <c:pt idx="2399">
                        <c:v>43466.423113425917</c:v>
                      </c:pt>
                      <c:pt idx="2400">
                        <c:v>43466.423125000001</c:v>
                      </c:pt>
                      <c:pt idx="2401">
                        <c:v>43466.423136574071</c:v>
                      </c:pt>
                      <c:pt idx="2402">
                        <c:v>43466.423148148147</c:v>
                      </c:pt>
                      <c:pt idx="2403">
                        <c:v>43466.423159722217</c:v>
                      </c:pt>
                      <c:pt idx="2404">
                        <c:v>43466.423171296286</c:v>
                      </c:pt>
                      <c:pt idx="2405">
                        <c:v>43466.423182870371</c:v>
                      </c:pt>
                      <c:pt idx="2406">
                        <c:v>43466.423194444447</c:v>
                      </c:pt>
                      <c:pt idx="2407">
                        <c:v>43466.423206018517</c:v>
                      </c:pt>
                      <c:pt idx="2408">
                        <c:v>43466.423217592594</c:v>
                      </c:pt>
                      <c:pt idx="2409">
                        <c:v>43466.423229166663</c:v>
                      </c:pt>
                      <c:pt idx="2410">
                        <c:v>43466.42324074074</c:v>
                      </c:pt>
                      <c:pt idx="2411">
                        <c:v>43466.423252314817</c:v>
                      </c:pt>
                      <c:pt idx="2412">
                        <c:v>43466.423263888893</c:v>
                      </c:pt>
                      <c:pt idx="2413">
                        <c:v>43466.423275462963</c:v>
                      </c:pt>
                      <c:pt idx="2414">
                        <c:v>43466.42328703704</c:v>
                      </c:pt>
                      <c:pt idx="2415">
                        <c:v>43466.423298611109</c:v>
                      </c:pt>
                      <c:pt idx="2416">
                        <c:v>43466.423310185193</c:v>
                      </c:pt>
                      <c:pt idx="2417">
                        <c:v>43466.423321759263</c:v>
                      </c:pt>
                      <c:pt idx="2418">
                        <c:v>43466.423333333332</c:v>
                      </c:pt>
                      <c:pt idx="2419">
                        <c:v>43466.423344907409</c:v>
                      </c:pt>
                      <c:pt idx="2420">
                        <c:v>43466.423356481479</c:v>
                      </c:pt>
                      <c:pt idx="2421">
                        <c:v>43466.423368055563</c:v>
                      </c:pt>
                      <c:pt idx="2422">
                        <c:v>43466.423379629632</c:v>
                      </c:pt>
                      <c:pt idx="2423">
                        <c:v>43466.423391203702</c:v>
                      </c:pt>
                      <c:pt idx="2424">
                        <c:v>43466.423402777778</c:v>
                      </c:pt>
                      <c:pt idx="2425">
                        <c:v>43466.423414351862</c:v>
                      </c:pt>
                      <c:pt idx="2426">
                        <c:v>43466.423425925917</c:v>
                      </c:pt>
                      <c:pt idx="2427">
                        <c:v>43466.423437500001</c:v>
                      </c:pt>
                      <c:pt idx="2428">
                        <c:v>43466.423449074071</c:v>
                      </c:pt>
                      <c:pt idx="2429">
                        <c:v>43466.423460648148</c:v>
                      </c:pt>
                      <c:pt idx="2430">
                        <c:v>43466.423472222217</c:v>
                      </c:pt>
                      <c:pt idx="2431">
                        <c:v>43466.423483796287</c:v>
                      </c:pt>
                      <c:pt idx="2432">
                        <c:v>43466.423495370371</c:v>
                      </c:pt>
                      <c:pt idx="2433">
                        <c:v>43466.423506944448</c:v>
                      </c:pt>
                      <c:pt idx="2434">
                        <c:v>43466.423518518517</c:v>
                      </c:pt>
                      <c:pt idx="2435">
                        <c:v>43466.423530092587</c:v>
                      </c:pt>
                      <c:pt idx="2436">
                        <c:v>43466.423541666663</c:v>
                      </c:pt>
                      <c:pt idx="2437">
                        <c:v>43466.42355324074</c:v>
                      </c:pt>
                      <c:pt idx="2438">
                        <c:v>43466.423564814817</c:v>
                      </c:pt>
                      <c:pt idx="2439">
                        <c:v>43466.423576388886</c:v>
                      </c:pt>
                      <c:pt idx="2440">
                        <c:v>43466.423587962963</c:v>
                      </c:pt>
                      <c:pt idx="2441">
                        <c:v>43466.42359953704</c:v>
                      </c:pt>
                      <c:pt idx="2442">
                        <c:v>43466.423611111109</c:v>
                      </c:pt>
                      <c:pt idx="2443">
                        <c:v>43466.423622685194</c:v>
                      </c:pt>
                      <c:pt idx="2444">
                        <c:v>43466.423634259263</c:v>
                      </c:pt>
                      <c:pt idx="2445">
                        <c:v>43466.423645833333</c:v>
                      </c:pt>
                      <c:pt idx="2446">
                        <c:v>43466.423657407409</c:v>
                      </c:pt>
                      <c:pt idx="2447">
                        <c:v>43466.423668981479</c:v>
                      </c:pt>
                      <c:pt idx="2448">
                        <c:v>43466.423680555563</c:v>
                      </c:pt>
                      <c:pt idx="2449">
                        <c:v>43466.423692129632</c:v>
                      </c:pt>
                      <c:pt idx="2450">
                        <c:v>43466.423703703702</c:v>
                      </c:pt>
                      <c:pt idx="2451">
                        <c:v>43466.423715277779</c:v>
                      </c:pt>
                      <c:pt idx="2452">
                        <c:v>43466.423726851863</c:v>
                      </c:pt>
                      <c:pt idx="2453">
                        <c:v>43466.423738425918</c:v>
                      </c:pt>
                      <c:pt idx="2454">
                        <c:v>43466.423750000002</c:v>
                      </c:pt>
                      <c:pt idx="2455">
                        <c:v>43466.423761574071</c:v>
                      </c:pt>
                      <c:pt idx="2456">
                        <c:v>43466.423773148148</c:v>
                      </c:pt>
                      <c:pt idx="2457">
                        <c:v>43466.423784722218</c:v>
                      </c:pt>
                      <c:pt idx="2458">
                        <c:v>43466.423796296287</c:v>
                      </c:pt>
                      <c:pt idx="2459">
                        <c:v>43466.423807870371</c:v>
                      </c:pt>
                      <c:pt idx="2460">
                        <c:v>43466.423819444448</c:v>
                      </c:pt>
                      <c:pt idx="2461">
                        <c:v>43466.423831018517</c:v>
                      </c:pt>
                      <c:pt idx="2462">
                        <c:v>43466.423842592587</c:v>
                      </c:pt>
                      <c:pt idx="2463">
                        <c:v>43466.423854166656</c:v>
                      </c:pt>
                      <c:pt idx="2464">
                        <c:v>43466.42386574074</c:v>
                      </c:pt>
                      <c:pt idx="2465">
                        <c:v>43466.423877314817</c:v>
                      </c:pt>
                      <c:pt idx="2466">
                        <c:v>43466.423888888887</c:v>
                      </c:pt>
                      <c:pt idx="2467">
                        <c:v>43466.423900462964</c:v>
                      </c:pt>
                      <c:pt idx="2468">
                        <c:v>43466.42391203704</c:v>
                      </c:pt>
                      <c:pt idx="2469">
                        <c:v>43466.42392361111</c:v>
                      </c:pt>
                      <c:pt idx="2470">
                        <c:v>43466.423935185187</c:v>
                      </c:pt>
                      <c:pt idx="2471">
                        <c:v>43466.423946759263</c:v>
                      </c:pt>
                      <c:pt idx="2472">
                        <c:v>43466.423958333333</c:v>
                      </c:pt>
                      <c:pt idx="2473">
                        <c:v>43466.42396990741</c:v>
                      </c:pt>
                      <c:pt idx="2474">
                        <c:v>43466.423981481479</c:v>
                      </c:pt>
                      <c:pt idx="2475">
                        <c:v>43466.423993055563</c:v>
                      </c:pt>
                      <c:pt idx="2476">
                        <c:v>43466.424004629633</c:v>
                      </c:pt>
                      <c:pt idx="2477">
                        <c:v>43466.424016203702</c:v>
                      </c:pt>
                      <c:pt idx="2478">
                        <c:v>43466.424027777779</c:v>
                      </c:pt>
                      <c:pt idx="2479">
                        <c:v>43466.424039351848</c:v>
                      </c:pt>
                      <c:pt idx="2480">
                        <c:v>43466.424050925933</c:v>
                      </c:pt>
                      <c:pt idx="2481">
                        <c:v>43466.424062500002</c:v>
                      </c:pt>
                      <c:pt idx="2482">
                        <c:v>43466.424074074072</c:v>
                      </c:pt>
                      <c:pt idx="2483">
                        <c:v>43466.424085648148</c:v>
                      </c:pt>
                      <c:pt idx="2484">
                        <c:v>43466.424097222232</c:v>
                      </c:pt>
                      <c:pt idx="2485">
                        <c:v>43466.424108796287</c:v>
                      </c:pt>
                      <c:pt idx="2486">
                        <c:v>43466.424120370371</c:v>
                      </c:pt>
                      <c:pt idx="2487">
                        <c:v>43466.424131944441</c:v>
                      </c:pt>
                      <c:pt idx="2488">
                        <c:v>43466.424143518518</c:v>
                      </c:pt>
                      <c:pt idx="2489">
                        <c:v>43466.424155092587</c:v>
                      </c:pt>
                      <c:pt idx="2490">
                        <c:v>43466.424166666657</c:v>
                      </c:pt>
                      <c:pt idx="2491">
                        <c:v>43466.424178240741</c:v>
                      </c:pt>
                      <c:pt idx="2492">
                        <c:v>43466.424189814818</c:v>
                      </c:pt>
                      <c:pt idx="2493">
                        <c:v>43466.424201388887</c:v>
                      </c:pt>
                      <c:pt idx="2494">
                        <c:v>43466.424212962957</c:v>
                      </c:pt>
                      <c:pt idx="2495">
                        <c:v>43466.424224537041</c:v>
                      </c:pt>
                      <c:pt idx="2496">
                        <c:v>43466.42423611111</c:v>
                      </c:pt>
                      <c:pt idx="2497">
                        <c:v>43466.424247685187</c:v>
                      </c:pt>
                      <c:pt idx="2498">
                        <c:v>43466.424259259264</c:v>
                      </c:pt>
                      <c:pt idx="2499">
                        <c:v>43466.424270833333</c:v>
                      </c:pt>
                      <c:pt idx="2500">
                        <c:v>43466.42428240741</c:v>
                      </c:pt>
                      <c:pt idx="2501">
                        <c:v>43466.424293981479</c:v>
                      </c:pt>
                      <c:pt idx="2502">
                        <c:v>43466.424305555563</c:v>
                      </c:pt>
                      <c:pt idx="2503">
                        <c:v>43466.424317129633</c:v>
                      </c:pt>
                      <c:pt idx="2504">
                        <c:v>43466.424328703702</c:v>
                      </c:pt>
                      <c:pt idx="2505">
                        <c:v>43466.424340277779</c:v>
                      </c:pt>
                      <c:pt idx="2506">
                        <c:v>43466.424351851849</c:v>
                      </c:pt>
                      <c:pt idx="2507">
                        <c:v>43466.424363425933</c:v>
                      </c:pt>
                      <c:pt idx="2508">
                        <c:v>43466.424375000002</c:v>
                      </c:pt>
                      <c:pt idx="2509">
                        <c:v>43466.424386574072</c:v>
                      </c:pt>
                      <c:pt idx="2510">
                        <c:v>43466.424398148149</c:v>
                      </c:pt>
                      <c:pt idx="2511">
                        <c:v>43466.424409722233</c:v>
                      </c:pt>
                      <c:pt idx="2512">
                        <c:v>43466.424421296288</c:v>
                      </c:pt>
                      <c:pt idx="2513">
                        <c:v>43466.424432870372</c:v>
                      </c:pt>
                      <c:pt idx="2514">
                        <c:v>43466.424444444441</c:v>
                      </c:pt>
                      <c:pt idx="2515">
                        <c:v>43466.424456018518</c:v>
                      </c:pt>
                      <c:pt idx="2516">
                        <c:v>43466.424467592587</c:v>
                      </c:pt>
                      <c:pt idx="2517">
                        <c:v>43466.424479166657</c:v>
                      </c:pt>
                      <c:pt idx="2518">
                        <c:v>43466.424490740741</c:v>
                      </c:pt>
                      <c:pt idx="2519">
                        <c:v>43466.424502314818</c:v>
                      </c:pt>
                      <c:pt idx="2520">
                        <c:v>43466.424513888887</c:v>
                      </c:pt>
                      <c:pt idx="2521">
                        <c:v>43466.424525462957</c:v>
                      </c:pt>
                      <c:pt idx="2522">
                        <c:v>43466.424537037034</c:v>
                      </c:pt>
                      <c:pt idx="2523">
                        <c:v>43466.42454861111</c:v>
                      </c:pt>
                      <c:pt idx="2524">
                        <c:v>43466.424560185187</c:v>
                      </c:pt>
                      <c:pt idx="2525">
                        <c:v>43466.424571759257</c:v>
                      </c:pt>
                      <c:pt idx="2526">
                        <c:v>43466.424583333333</c:v>
                      </c:pt>
                      <c:pt idx="2527">
                        <c:v>43466.42459490741</c:v>
                      </c:pt>
                      <c:pt idx="2528">
                        <c:v>43466.42460648148</c:v>
                      </c:pt>
                      <c:pt idx="2529">
                        <c:v>43466.424618055556</c:v>
                      </c:pt>
                      <c:pt idx="2530">
                        <c:v>43466.424629629633</c:v>
                      </c:pt>
                      <c:pt idx="2531">
                        <c:v>43466.424641203703</c:v>
                      </c:pt>
                      <c:pt idx="2532">
                        <c:v>43466.42465277778</c:v>
                      </c:pt>
                      <c:pt idx="2533">
                        <c:v>43466.424664351849</c:v>
                      </c:pt>
                      <c:pt idx="2534">
                        <c:v>43466.424675925933</c:v>
                      </c:pt>
                      <c:pt idx="2535">
                        <c:v>43466.424687500003</c:v>
                      </c:pt>
                      <c:pt idx="2536">
                        <c:v>43466.424699074072</c:v>
                      </c:pt>
                      <c:pt idx="2537">
                        <c:v>43466.424710648149</c:v>
                      </c:pt>
                      <c:pt idx="2538">
                        <c:v>43466.424722222233</c:v>
                      </c:pt>
                      <c:pt idx="2539">
                        <c:v>43466.424733796302</c:v>
                      </c:pt>
                      <c:pt idx="2540">
                        <c:v>43466.424745370372</c:v>
                      </c:pt>
                      <c:pt idx="2541">
                        <c:v>43466.424756944441</c:v>
                      </c:pt>
                      <c:pt idx="2542">
                        <c:v>43466.424768518518</c:v>
                      </c:pt>
                      <c:pt idx="2543">
                        <c:v>43466.424780092602</c:v>
                      </c:pt>
                      <c:pt idx="2544">
                        <c:v>43466.424791666657</c:v>
                      </c:pt>
                      <c:pt idx="2545">
                        <c:v>43466.424803240741</c:v>
                      </c:pt>
                      <c:pt idx="2546">
                        <c:v>43466.424814814818</c:v>
                      </c:pt>
                      <c:pt idx="2547">
                        <c:v>43466.424826388888</c:v>
                      </c:pt>
                      <c:pt idx="2548">
                        <c:v>43466.424837962957</c:v>
                      </c:pt>
                      <c:pt idx="2549">
                        <c:v>43466.424849537027</c:v>
                      </c:pt>
                      <c:pt idx="2550">
                        <c:v>43466.424861111111</c:v>
                      </c:pt>
                      <c:pt idx="2551">
                        <c:v>43466.424872685187</c:v>
                      </c:pt>
                      <c:pt idx="2552">
                        <c:v>43466.424884259257</c:v>
                      </c:pt>
                      <c:pt idx="2553">
                        <c:v>43466.424895833326</c:v>
                      </c:pt>
                      <c:pt idx="2554">
                        <c:v>43466.424907407411</c:v>
                      </c:pt>
                      <c:pt idx="2555">
                        <c:v>43466.42491898148</c:v>
                      </c:pt>
                      <c:pt idx="2556">
                        <c:v>43466.424930555557</c:v>
                      </c:pt>
                      <c:pt idx="2557">
                        <c:v>43466.425034722219</c:v>
                      </c:pt>
                      <c:pt idx="2558">
                        <c:v>43466.425046296303</c:v>
                      </c:pt>
                      <c:pt idx="2559">
                        <c:v>43466.425057870372</c:v>
                      </c:pt>
                      <c:pt idx="2560">
                        <c:v>43466.425069444442</c:v>
                      </c:pt>
                      <c:pt idx="2561">
                        <c:v>43466.425081018519</c:v>
                      </c:pt>
                      <c:pt idx="2562">
                        <c:v>43466.425092592603</c:v>
                      </c:pt>
                      <c:pt idx="2563">
                        <c:v>43466.425104166658</c:v>
                      </c:pt>
                      <c:pt idx="2564">
                        <c:v>43466.425115740742</c:v>
                      </c:pt>
                      <c:pt idx="2565">
                        <c:v>43466.425127314818</c:v>
                      </c:pt>
                      <c:pt idx="2566">
                        <c:v>43466.425138888888</c:v>
                      </c:pt>
                      <c:pt idx="2567">
                        <c:v>43466.425150462957</c:v>
                      </c:pt>
                      <c:pt idx="2568">
                        <c:v>43466.425162037027</c:v>
                      </c:pt>
                      <c:pt idx="2569">
                        <c:v>43466.425173611111</c:v>
                      </c:pt>
                      <c:pt idx="2570">
                        <c:v>43466.425185185188</c:v>
                      </c:pt>
                      <c:pt idx="2571">
                        <c:v>43466.425196759257</c:v>
                      </c:pt>
                      <c:pt idx="2572">
                        <c:v>43466.425208333327</c:v>
                      </c:pt>
                      <c:pt idx="2573">
                        <c:v>43466.425219907411</c:v>
                      </c:pt>
                      <c:pt idx="2574">
                        <c:v>43466.42523148148</c:v>
                      </c:pt>
                      <c:pt idx="2575">
                        <c:v>43466.425243055557</c:v>
                      </c:pt>
                      <c:pt idx="2576">
                        <c:v>43466.425254629627</c:v>
                      </c:pt>
                      <c:pt idx="2577">
                        <c:v>43466.425266203703</c:v>
                      </c:pt>
                      <c:pt idx="2578">
                        <c:v>43466.42527777778</c:v>
                      </c:pt>
                      <c:pt idx="2579">
                        <c:v>43466.42528935185</c:v>
                      </c:pt>
                      <c:pt idx="2580">
                        <c:v>43466.425300925926</c:v>
                      </c:pt>
                      <c:pt idx="2581">
                        <c:v>43466.425312500003</c:v>
                      </c:pt>
                      <c:pt idx="2582">
                        <c:v>43466.425324074073</c:v>
                      </c:pt>
                      <c:pt idx="2583">
                        <c:v>43466.425335648149</c:v>
                      </c:pt>
                      <c:pt idx="2584">
                        <c:v>43466.425347222219</c:v>
                      </c:pt>
                      <c:pt idx="2585">
                        <c:v>43466.425358796303</c:v>
                      </c:pt>
                      <c:pt idx="2586">
                        <c:v>43466.425370370373</c:v>
                      </c:pt>
                      <c:pt idx="2587">
                        <c:v>43466.425381944442</c:v>
                      </c:pt>
                      <c:pt idx="2588">
                        <c:v>43466.425393518519</c:v>
                      </c:pt>
                      <c:pt idx="2589">
                        <c:v>43466.425405092603</c:v>
                      </c:pt>
                      <c:pt idx="2590">
                        <c:v>43466.425416666672</c:v>
                      </c:pt>
                      <c:pt idx="2591">
                        <c:v>43466.425428240742</c:v>
                      </c:pt>
                      <c:pt idx="2592">
                        <c:v>43466.425439814811</c:v>
                      </c:pt>
                      <c:pt idx="2593">
                        <c:v>43466.425451388888</c:v>
                      </c:pt>
                      <c:pt idx="2594">
                        <c:v>43466.425462962958</c:v>
                      </c:pt>
                      <c:pt idx="2595">
                        <c:v>43466.425474537027</c:v>
                      </c:pt>
                      <c:pt idx="2596">
                        <c:v>43466.425486111111</c:v>
                      </c:pt>
                      <c:pt idx="2597">
                        <c:v>43466.425497685188</c:v>
                      </c:pt>
                      <c:pt idx="2598">
                        <c:v>43466.425509259258</c:v>
                      </c:pt>
                      <c:pt idx="2599">
                        <c:v>43466.425520833327</c:v>
                      </c:pt>
                      <c:pt idx="2600">
                        <c:v>43466.425532407397</c:v>
                      </c:pt>
                      <c:pt idx="2601">
                        <c:v>43466.425543981481</c:v>
                      </c:pt>
                      <c:pt idx="2602">
                        <c:v>43466.425555555557</c:v>
                      </c:pt>
                      <c:pt idx="2603">
                        <c:v>43466.425567129627</c:v>
                      </c:pt>
                      <c:pt idx="2604">
                        <c:v>43466.425578703696</c:v>
                      </c:pt>
                      <c:pt idx="2605">
                        <c:v>43466.42559027778</c:v>
                      </c:pt>
                      <c:pt idx="2606">
                        <c:v>43466.42560185185</c:v>
                      </c:pt>
                      <c:pt idx="2607">
                        <c:v>43466.425613425927</c:v>
                      </c:pt>
                      <c:pt idx="2608">
                        <c:v>43466.425625000003</c:v>
                      </c:pt>
                      <c:pt idx="2609">
                        <c:v>43466.425636574073</c:v>
                      </c:pt>
                      <c:pt idx="2610">
                        <c:v>43466.42564814815</c:v>
                      </c:pt>
                      <c:pt idx="2611">
                        <c:v>43466.425659722219</c:v>
                      </c:pt>
                      <c:pt idx="2612">
                        <c:v>43466.425671296303</c:v>
                      </c:pt>
                      <c:pt idx="2613">
                        <c:v>43466.425682870373</c:v>
                      </c:pt>
                      <c:pt idx="2614">
                        <c:v>43466.425694444442</c:v>
                      </c:pt>
                      <c:pt idx="2615">
                        <c:v>43466.425706018519</c:v>
                      </c:pt>
                      <c:pt idx="2616">
                        <c:v>43466.425717592603</c:v>
                      </c:pt>
                      <c:pt idx="2617">
                        <c:v>43466.425729166673</c:v>
                      </c:pt>
                      <c:pt idx="2618">
                        <c:v>43466.425740740742</c:v>
                      </c:pt>
                      <c:pt idx="2619">
                        <c:v>43466.425752314812</c:v>
                      </c:pt>
                      <c:pt idx="2620">
                        <c:v>43466.425763888888</c:v>
                      </c:pt>
                      <c:pt idx="2621">
                        <c:v>43466.425775462973</c:v>
                      </c:pt>
                      <c:pt idx="2622">
                        <c:v>43466.425787037027</c:v>
                      </c:pt>
                      <c:pt idx="2623">
                        <c:v>43466.425798611112</c:v>
                      </c:pt>
                      <c:pt idx="2624">
                        <c:v>43466.425810185188</c:v>
                      </c:pt>
                      <c:pt idx="2625">
                        <c:v>43466.425821759258</c:v>
                      </c:pt>
                      <c:pt idx="2626">
                        <c:v>43466.425833333327</c:v>
                      </c:pt>
                      <c:pt idx="2627">
                        <c:v>43466.425844907397</c:v>
                      </c:pt>
                      <c:pt idx="2628">
                        <c:v>43466.425856481481</c:v>
                      </c:pt>
                      <c:pt idx="2629">
                        <c:v>43466.425868055558</c:v>
                      </c:pt>
                      <c:pt idx="2630">
                        <c:v>43466.425879629627</c:v>
                      </c:pt>
                      <c:pt idx="2631">
                        <c:v>43466.425891203697</c:v>
                      </c:pt>
                      <c:pt idx="2632">
                        <c:v>43466.425902777781</c:v>
                      </c:pt>
                      <c:pt idx="2633">
                        <c:v>43466.42591435185</c:v>
                      </c:pt>
                      <c:pt idx="2634">
                        <c:v>43466.425925925927</c:v>
                      </c:pt>
                      <c:pt idx="2635">
                        <c:v>43466.425937499997</c:v>
                      </c:pt>
                      <c:pt idx="2636">
                        <c:v>43466.425949074073</c:v>
                      </c:pt>
                      <c:pt idx="2637">
                        <c:v>43466.42596064815</c:v>
                      </c:pt>
                      <c:pt idx="2638">
                        <c:v>43466.42597222222</c:v>
                      </c:pt>
                      <c:pt idx="2639">
                        <c:v>43466.425983796304</c:v>
                      </c:pt>
                      <c:pt idx="2640">
                        <c:v>43466.425995370373</c:v>
                      </c:pt>
                      <c:pt idx="2641">
                        <c:v>43466.426006944443</c:v>
                      </c:pt>
                      <c:pt idx="2642">
                        <c:v>43466.426018518519</c:v>
                      </c:pt>
                      <c:pt idx="2643">
                        <c:v>43466.426030092603</c:v>
                      </c:pt>
                      <c:pt idx="2644">
                        <c:v>43466.426041666673</c:v>
                      </c:pt>
                      <c:pt idx="2645">
                        <c:v>43466.426053240742</c:v>
                      </c:pt>
                      <c:pt idx="2646">
                        <c:v>43466.426064814812</c:v>
                      </c:pt>
                      <c:pt idx="2647">
                        <c:v>43466.426076388889</c:v>
                      </c:pt>
                      <c:pt idx="2648">
                        <c:v>43466.426157407397</c:v>
                      </c:pt>
                      <c:pt idx="2649">
                        <c:v>43466.426168981481</c:v>
                      </c:pt>
                      <c:pt idx="2650">
                        <c:v>43466.426180555558</c:v>
                      </c:pt>
                      <c:pt idx="2651">
                        <c:v>43466.426192129627</c:v>
                      </c:pt>
                      <c:pt idx="2652">
                        <c:v>43466.426203703697</c:v>
                      </c:pt>
                      <c:pt idx="2653">
                        <c:v>43466.426215277781</c:v>
                      </c:pt>
                      <c:pt idx="2654">
                        <c:v>43466.426226851851</c:v>
                      </c:pt>
                      <c:pt idx="2655">
                        <c:v>43466.426238425927</c:v>
                      </c:pt>
                      <c:pt idx="2656">
                        <c:v>43466.426249999997</c:v>
                      </c:pt>
                      <c:pt idx="2657">
                        <c:v>43466.426261574074</c:v>
                      </c:pt>
                      <c:pt idx="2658">
                        <c:v>43466.42627314815</c:v>
                      </c:pt>
                      <c:pt idx="2659">
                        <c:v>43466.42628472222</c:v>
                      </c:pt>
                      <c:pt idx="2660">
                        <c:v>43466.426296296297</c:v>
                      </c:pt>
                      <c:pt idx="2661">
                        <c:v>43466.426307870373</c:v>
                      </c:pt>
                      <c:pt idx="2662">
                        <c:v>43466.426319444443</c:v>
                      </c:pt>
                      <c:pt idx="2663">
                        <c:v>43466.42633101852</c:v>
                      </c:pt>
                      <c:pt idx="2664">
                        <c:v>43466.426342592589</c:v>
                      </c:pt>
                      <c:pt idx="2665">
                        <c:v>43466.426354166673</c:v>
                      </c:pt>
                      <c:pt idx="2666">
                        <c:v>43466.426365740743</c:v>
                      </c:pt>
                      <c:pt idx="2667">
                        <c:v>43466.426377314812</c:v>
                      </c:pt>
                      <c:pt idx="2668">
                        <c:v>43466.426388888889</c:v>
                      </c:pt>
                      <c:pt idx="2669">
                        <c:v>43466.426400462973</c:v>
                      </c:pt>
                      <c:pt idx="2670">
                        <c:v>43466.426412037043</c:v>
                      </c:pt>
                      <c:pt idx="2671">
                        <c:v>43466.426423611112</c:v>
                      </c:pt>
                      <c:pt idx="2672">
                        <c:v>43466.426435185182</c:v>
                      </c:pt>
                      <c:pt idx="2673">
                        <c:v>43466.426446759258</c:v>
                      </c:pt>
                      <c:pt idx="2674">
                        <c:v>43466.426458333342</c:v>
                      </c:pt>
                      <c:pt idx="2675">
                        <c:v>43466.426469907397</c:v>
                      </c:pt>
                      <c:pt idx="2676">
                        <c:v>43466.426481481481</c:v>
                      </c:pt>
                      <c:pt idx="2677">
                        <c:v>43466.426493055558</c:v>
                      </c:pt>
                      <c:pt idx="2678">
                        <c:v>43466.426504629628</c:v>
                      </c:pt>
                      <c:pt idx="2679">
                        <c:v>43466.426516203697</c:v>
                      </c:pt>
                      <c:pt idx="2680">
                        <c:v>43466.426527777781</c:v>
                      </c:pt>
                      <c:pt idx="2681">
                        <c:v>43466.426539351851</c:v>
                      </c:pt>
                      <c:pt idx="2682">
                        <c:v>43466.426550925928</c:v>
                      </c:pt>
                      <c:pt idx="2683">
                        <c:v>43466.426562499997</c:v>
                      </c:pt>
                      <c:pt idx="2684">
                        <c:v>43466.426574074067</c:v>
                      </c:pt>
                      <c:pt idx="2685">
                        <c:v>43466.426585648151</c:v>
                      </c:pt>
                      <c:pt idx="2686">
                        <c:v>43466.42659722222</c:v>
                      </c:pt>
                      <c:pt idx="2687">
                        <c:v>43466.426608796297</c:v>
                      </c:pt>
                      <c:pt idx="2688">
                        <c:v>43466.426620370366</c:v>
                      </c:pt>
                      <c:pt idx="2689">
                        <c:v>43466.426631944443</c:v>
                      </c:pt>
                      <c:pt idx="2690">
                        <c:v>43466.42664351852</c:v>
                      </c:pt>
                      <c:pt idx="2691">
                        <c:v>43466.426655092589</c:v>
                      </c:pt>
                      <c:pt idx="2692">
                        <c:v>43466.426666666674</c:v>
                      </c:pt>
                      <c:pt idx="2693">
                        <c:v>43466.426678240743</c:v>
                      </c:pt>
                      <c:pt idx="2694">
                        <c:v>43466.426689814813</c:v>
                      </c:pt>
                      <c:pt idx="2695">
                        <c:v>43466.426701388889</c:v>
                      </c:pt>
                      <c:pt idx="2696">
                        <c:v>43466.426712962973</c:v>
                      </c:pt>
                      <c:pt idx="2697">
                        <c:v>43466.426724537043</c:v>
                      </c:pt>
                      <c:pt idx="2698">
                        <c:v>43466.426736111112</c:v>
                      </c:pt>
                      <c:pt idx="2699">
                        <c:v>43466.426747685182</c:v>
                      </c:pt>
                      <c:pt idx="2700">
                        <c:v>43466.426759259259</c:v>
                      </c:pt>
                      <c:pt idx="2701">
                        <c:v>43466.426770833343</c:v>
                      </c:pt>
                      <c:pt idx="2702">
                        <c:v>43466.426782407398</c:v>
                      </c:pt>
                      <c:pt idx="2703">
                        <c:v>43466.426793981482</c:v>
                      </c:pt>
                      <c:pt idx="2704">
                        <c:v>43466.426805555559</c:v>
                      </c:pt>
                      <c:pt idx="2705">
                        <c:v>43466.426817129628</c:v>
                      </c:pt>
                      <c:pt idx="2706">
                        <c:v>43466.426828703698</c:v>
                      </c:pt>
                      <c:pt idx="2707">
                        <c:v>43466.426840277767</c:v>
                      </c:pt>
                      <c:pt idx="2708">
                        <c:v>43466.426851851851</c:v>
                      </c:pt>
                      <c:pt idx="2709">
                        <c:v>43466.426863425928</c:v>
                      </c:pt>
                      <c:pt idx="2710">
                        <c:v>43466.426874999997</c:v>
                      </c:pt>
                      <c:pt idx="2711">
                        <c:v>43466.426886574067</c:v>
                      </c:pt>
                      <c:pt idx="2712">
                        <c:v>43466.426898148151</c:v>
                      </c:pt>
                      <c:pt idx="2713">
                        <c:v>43466.42690972222</c:v>
                      </c:pt>
                      <c:pt idx="2714">
                        <c:v>43466.426921296297</c:v>
                      </c:pt>
                      <c:pt idx="2715">
                        <c:v>43466.426932870367</c:v>
                      </c:pt>
                      <c:pt idx="2716">
                        <c:v>43466.426944444444</c:v>
                      </c:pt>
                      <c:pt idx="2717">
                        <c:v>43466.42695601852</c:v>
                      </c:pt>
                      <c:pt idx="2718">
                        <c:v>43466.42696759259</c:v>
                      </c:pt>
                      <c:pt idx="2719">
                        <c:v>43466.426979166667</c:v>
                      </c:pt>
                      <c:pt idx="2720">
                        <c:v>43466.426990740743</c:v>
                      </c:pt>
                      <c:pt idx="2721">
                        <c:v>43466.427002314813</c:v>
                      </c:pt>
                      <c:pt idx="2722">
                        <c:v>43466.42701388889</c:v>
                      </c:pt>
                      <c:pt idx="2723">
                        <c:v>43466.427025462966</c:v>
                      </c:pt>
                      <c:pt idx="2724">
                        <c:v>43466.427037037043</c:v>
                      </c:pt>
                      <c:pt idx="2725">
                        <c:v>43466.427048611113</c:v>
                      </c:pt>
                      <c:pt idx="2726">
                        <c:v>43466.427060185182</c:v>
                      </c:pt>
                      <c:pt idx="2727">
                        <c:v>43466.427071759259</c:v>
                      </c:pt>
                      <c:pt idx="2728">
                        <c:v>43466.427083333343</c:v>
                      </c:pt>
                      <c:pt idx="2729">
                        <c:v>43466.427094907413</c:v>
                      </c:pt>
                      <c:pt idx="2730">
                        <c:v>43466.427106481482</c:v>
                      </c:pt>
                      <c:pt idx="2731">
                        <c:v>43466.427118055559</c:v>
                      </c:pt>
                      <c:pt idx="2732">
                        <c:v>43466.427129629628</c:v>
                      </c:pt>
                      <c:pt idx="2733">
                        <c:v>43466.427141203712</c:v>
                      </c:pt>
                      <c:pt idx="2734">
                        <c:v>43466.427152777767</c:v>
                      </c:pt>
                      <c:pt idx="2735">
                        <c:v>43466.427164351851</c:v>
                      </c:pt>
                      <c:pt idx="2736">
                        <c:v>43466.427175925928</c:v>
                      </c:pt>
                      <c:pt idx="2737">
                        <c:v>43466.427187499998</c:v>
                      </c:pt>
                      <c:pt idx="2738">
                        <c:v>43466.427199074067</c:v>
                      </c:pt>
                      <c:pt idx="2739">
                        <c:v>43466.427210648151</c:v>
                      </c:pt>
                      <c:pt idx="2740">
                        <c:v>43466.427222222221</c:v>
                      </c:pt>
                      <c:pt idx="2741">
                        <c:v>43466.427233796298</c:v>
                      </c:pt>
                      <c:pt idx="2742">
                        <c:v>43466.427245370367</c:v>
                      </c:pt>
                      <c:pt idx="2743">
                        <c:v>43466.427256944437</c:v>
                      </c:pt>
                      <c:pt idx="2744">
                        <c:v>43466.427268518521</c:v>
                      </c:pt>
                      <c:pt idx="2745">
                        <c:v>43466.42728009259</c:v>
                      </c:pt>
                      <c:pt idx="2746">
                        <c:v>43466.427291666667</c:v>
                      </c:pt>
                      <c:pt idx="2747">
                        <c:v>43466.427303240736</c:v>
                      </c:pt>
                      <c:pt idx="2748">
                        <c:v>43466.427314814813</c:v>
                      </c:pt>
                      <c:pt idx="2749">
                        <c:v>43466.42732638889</c:v>
                      </c:pt>
                      <c:pt idx="2750">
                        <c:v>43466.427337962959</c:v>
                      </c:pt>
                      <c:pt idx="2751">
                        <c:v>43466.427349537043</c:v>
                      </c:pt>
                      <c:pt idx="2752">
                        <c:v>43466.427361111113</c:v>
                      </c:pt>
                      <c:pt idx="2753">
                        <c:v>43466.427372685182</c:v>
                      </c:pt>
                      <c:pt idx="2754">
                        <c:v>43466.427384259259</c:v>
                      </c:pt>
                      <c:pt idx="2755">
                        <c:v>43466.427395833343</c:v>
                      </c:pt>
                      <c:pt idx="2756">
                        <c:v>43466.427407407413</c:v>
                      </c:pt>
                      <c:pt idx="2757">
                        <c:v>43466.427418981482</c:v>
                      </c:pt>
                      <c:pt idx="2758">
                        <c:v>43466.427430555559</c:v>
                      </c:pt>
                      <c:pt idx="2759">
                        <c:v>43466.427442129629</c:v>
                      </c:pt>
                      <c:pt idx="2760">
                        <c:v>43466.427453703713</c:v>
                      </c:pt>
                      <c:pt idx="2761">
                        <c:v>43466.427465277768</c:v>
                      </c:pt>
                      <c:pt idx="2762">
                        <c:v>43466.427476851852</c:v>
                      </c:pt>
                      <c:pt idx="2763">
                        <c:v>43466.427488425928</c:v>
                      </c:pt>
                      <c:pt idx="2764">
                        <c:v>43466.427499999998</c:v>
                      </c:pt>
                      <c:pt idx="2765">
                        <c:v>43466.427511574067</c:v>
                      </c:pt>
                      <c:pt idx="2766">
                        <c:v>43466.427523148152</c:v>
                      </c:pt>
                      <c:pt idx="2767">
                        <c:v>43466.427534722221</c:v>
                      </c:pt>
                      <c:pt idx="2768">
                        <c:v>43466.427546296298</c:v>
                      </c:pt>
                      <c:pt idx="2769">
                        <c:v>43466.427557870367</c:v>
                      </c:pt>
                      <c:pt idx="2770">
                        <c:v>43466.427569444437</c:v>
                      </c:pt>
                      <c:pt idx="2771">
                        <c:v>43466.427581018521</c:v>
                      </c:pt>
                      <c:pt idx="2772">
                        <c:v>43466.42759259259</c:v>
                      </c:pt>
                      <c:pt idx="2773">
                        <c:v>43466.427604166667</c:v>
                      </c:pt>
                      <c:pt idx="2774">
                        <c:v>43466.427615740737</c:v>
                      </c:pt>
                      <c:pt idx="2775">
                        <c:v>43466.427627314813</c:v>
                      </c:pt>
                      <c:pt idx="2776">
                        <c:v>43466.42763888889</c:v>
                      </c:pt>
                      <c:pt idx="2777">
                        <c:v>43466.42765046296</c:v>
                      </c:pt>
                      <c:pt idx="2778">
                        <c:v>43466.427662037036</c:v>
                      </c:pt>
                      <c:pt idx="2779">
                        <c:v>43466.427673611113</c:v>
                      </c:pt>
                      <c:pt idx="2780">
                        <c:v>43466.427685185183</c:v>
                      </c:pt>
                      <c:pt idx="2781">
                        <c:v>43466.42769675926</c:v>
                      </c:pt>
                      <c:pt idx="2782">
                        <c:v>43466.427708333344</c:v>
                      </c:pt>
                      <c:pt idx="2783">
                        <c:v>43466.427719907413</c:v>
                      </c:pt>
                      <c:pt idx="2784">
                        <c:v>43466.427731481483</c:v>
                      </c:pt>
                      <c:pt idx="2785">
                        <c:v>43466.427743055552</c:v>
                      </c:pt>
                      <c:pt idx="2786">
                        <c:v>43466.427754629629</c:v>
                      </c:pt>
                      <c:pt idx="2787">
                        <c:v>43466.427766203713</c:v>
                      </c:pt>
                      <c:pt idx="2788">
                        <c:v>43466.427777777782</c:v>
                      </c:pt>
                      <c:pt idx="2789">
                        <c:v>43466.427789351852</c:v>
                      </c:pt>
                      <c:pt idx="2790">
                        <c:v>43466.427800925929</c:v>
                      </c:pt>
                      <c:pt idx="2791">
                        <c:v>43466.427812499998</c:v>
                      </c:pt>
                      <c:pt idx="2792">
                        <c:v>43466.427824074082</c:v>
                      </c:pt>
                      <c:pt idx="2793">
                        <c:v>43466.427835648137</c:v>
                      </c:pt>
                      <c:pt idx="2794">
                        <c:v>43466.427847222221</c:v>
                      </c:pt>
                      <c:pt idx="2795">
                        <c:v>43466.427858796298</c:v>
                      </c:pt>
                      <c:pt idx="2796">
                        <c:v>43466.427870370368</c:v>
                      </c:pt>
                      <c:pt idx="2797">
                        <c:v>43466.427881944437</c:v>
                      </c:pt>
                      <c:pt idx="2798">
                        <c:v>43466.427893518521</c:v>
                      </c:pt>
                      <c:pt idx="2799">
                        <c:v>43466.427905092591</c:v>
                      </c:pt>
                      <c:pt idx="2800">
                        <c:v>43466.427916666667</c:v>
                      </c:pt>
                      <c:pt idx="2801">
                        <c:v>43466.427928240737</c:v>
                      </c:pt>
                      <c:pt idx="2802">
                        <c:v>43466.427939814806</c:v>
                      </c:pt>
                      <c:pt idx="2803">
                        <c:v>43466.427951388891</c:v>
                      </c:pt>
                      <c:pt idx="2804">
                        <c:v>43466.42796296296</c:v>
                      </c:pt>
                      <c:pt idx="2805">
                        <c:v>43466.427974537037</c:v>
                      </c:pt>
                      <c:pt idx="2806">
                        <c:v>43466.427986111114</c:v>
                      </c:pt>
                      <c:pt idx="2807">
                        <c:v>43466.427997685183</c:v>
                      </c:pt>
                      <c:pt idx="2808">
                        <c:v>43466.42800925926</c:v>
                      </c:pt>
                      <c:pt idx="2809">
                        <c:v>43466.428020833337</c:v>
                      </c:pt>
                      <c:pt idx="2810">
                        <c:v>43466.428032407413</c:v>
                      </c:pt>
                      <c:pt idx="2811">
                        <c:v>43466.428043981483</c:v>
                      </c:pt>
                      <c:pt idx="2812">
                        <c:v>43466.428055555552</c:v>
                      </c:pt>
                      <c:pt idx="2813">
                        <c:v>43466.428067129629</c:v>
                      </c:pt>
                      <c:pt idx="2814">
                        <c:v>43466.428078703713</c:v>
                      </c:pt>
                      <c:pt idx="2815">
                        <c:v>43466.428090277783</c:v>
                      </c:pt>
                      <c:pt idx="2816">
                        <c:v>43466.428101851852</c:v>
                      </c:pt>
                      <c:pt idx="2817">
                        <c:v>43466.428113425929</c:v>
                      </c:pt>
                      <c:pt idx="2818">
                        <c:v>43466.428124999999</c:v>
                      </c:pt>
                      <c:pt idx="2819">
                        <c:v>43466.428136574083</c:v>
                      </c:pt>
                      <c:pt idx="2820">
                        <c:v>43466.428148148138</c:v>
                      </c:pt>
                      <c:pt idx="2821">
                        <c:v>43466.428159722222</c:v>
                      </c:pt>
                      <c:pt idx="2822">
                        <c:v>43466.428171296298</c:v>
                      </c:pt>
                      <c:pt idx="2823">
                        <c:v>43466.428182870368</c:v>
                      </c:pt>
                      <c:pt idx="2824">
                        <c:v>43466.428194444437</c:v>
                      </c:pt>
                      <c:pt idx="2825">
                        <c:v>43466.428206018521</c:v>
                      </c:pt>
                      <c:pt idx="2826">
                        <c:v>43466.428217592591</c:v>
                      </c:pt>
                      <c:pt idx="2827">
                        <c:v>43466.428229166668</c:v>
                      </c:pt>
                      <c:pt idx="2828">
                        <c:v>43466.428240740737</c:v>
                      </c:pt>
                      <c:pt idx="2829">
                        <c:v>43466.428252314807</c:v>
                      </c:pt>
                      <c:pt idx="2830">
                        <c:v>43466.428263888891</c:v>
                      </c:pt>
                      <c:pt idx="2831">
                        <c:v>43466.42827546296</c:v>
                      </c:pt>
                      <c:pt idx="2832">
                        <c:v>43466.428287037037</c:v>
                      </c:pt>
                      <c:pt idx="2833">
                        <c:v>43466.428298611107</c:v>
                      </c:pt>
                      <c:pt idx="2834">
                        <c:v>43466.428310185183</c:v>
                      </c:pt>
                      <c:pt idx="2835">
                        <c:v>43466.42832175926</c:v>
                      </c:pt>
                      <c:pt idx="2836">
                        <c:v>43466.428333333337</c:v>
                      </c:pt>
                      <c:pt idx="2837">
                        <c:v>43466.428344907406</c:v>
                      </c:pt>
                      <c:pt idx="2838">
                        <c:v>43466.428356481483</c:v>
                      </c:pt>
                      <c:pt idx="2839">
                        <c:v>43466.428368055553</c:v>
                      </c:pt>
                      <c:pt idx="2840">
                        <c:v>43466.428379629629</c:v>
                      </c:pt>
                      <c:pt idx="2841">
                        <c:v>43466.428391203714</c:v>
                      </c:pt>
                      <c:pt idx="2842">
                        <c:v>43466.428402777783</c:v>
                      </c:pt>
                      <c:pt idx="2843">
                        <c:v>43466.428414351853</c:v>
                      </c:pt>
                      <c:pt idx="2844">
                        <c:v>43466.428425925929</c:v>
                      </c:pt>
                      <c:pt idx="2845">
                        <c:v>43466.428437499999</c:v>
                      </c:pt>
                      <c:pt idx="2846">
                        <c:v>43466.428449074083</c:v>
                      </c:pt>
                      <c:pt idx="2847">
                        <c:v>43466.428460648152</c:v>
                      </c:pt>
                      <c:pt idx="2848">
                        <c:v>43466.428472222222</c:v>
                      </c:pt>
                      <c:pt idx="2849">
                        <c:v>43466.428483796299</c:v>
                      </c:pt>
                      <c:pt idx="2850">
                        <c:v>43466.428495370368</c:v>
                      </c:pt>
                      <c:pt idx="2851">
                        <c:v>43466.428506944438</c:v>
                      </c:pt>
                      <c:pt idx="2852">
                        <c:v>43466.428518518522</c:v>
                      </c:pt>
                      <c:pt idx="2853">
                        <c:v>43466.428530092591</c:v>
                      </c:pt>
                      <c:pt idx="2854">
                        <c:v>43466.428541666668</c:v>
                      </c:pt>
                      <c:pt idx="2855">
                        <c:v>43466.428553240738</c:v>
                      </c:pt>
                      <c:pt idx="2856">
                        <c:v>43466.428564814807</c:v>
                      </c:pt>
                      <c:pt idx="2857">
                        <c:v>43466.428576388891</c:v>
                      </c:pt>
                      <c:pt idx="2858">
                        <c:v>43466.428587962961</c:v>
                      </c:pt>
                      <c:pt idx="2859">
                        <c:v>43466.428599537037</c:v>
                      </c:pt>
                      <c:pt idx="2860">
                        <c:v>43466.428611111107</c:v>
                      </c:pt>
                      <c:pt idx="2861">
                        <c:v>43466.428622685176</c:v>
                      </c:pt>
                      <c:pt idx="2862">
                        <c:v>43466.42863425926</c:v>
                      </c:pt>
                      <c:pt idx="2863">
                        <c:v>43466.42864583333</c:v>
                      </c:pt>
                      <c:pt idx="2864">
                        <c:v>43466.428657407407</c:v>
                      </c:pt>
                      <c:pt idx="2865">
                        <c:v>43466.428668981483</c:v>
                      </c:pt>
                      <c:pt idx="2866">
                        <c:v>43466.428680555553</c:v>
                      </c:pt>
                      <c:pt idx="2867">
                        <c:v>43466.42869212963</c:v>
                      </c:pt>
                      <c:pt idx="2868">
                        <c:v>43466.428703703707</c:v>
                      </c:pt>
                      <c:pt idx="2869">
                        <c:v>43466.428715277783</c:v>
                      </c:pt>
                      <c:pt idx="2870">
                        <c:v>43466.428726851853</c:v>
                      </c:pt>
                      <c:pt idx="2871">
                        <c:v>43466.428738425922</c:v>
                      </c:pt>
                      <c:pt idx="2872">
                        <c:v>43466.428749999999</c:v>
                      </c:pt>
                      <c:pt idx="2873">
                        <c:v>43466.428761574083</c:v>
                      </c:pt>
                      <c:pt idx="2874">
                        <c:v>43466.428773148153</c:v>
                      </c:pt>
                      <c:pt idx="2875">
                        <c:v>43466.428784722222</c:v>
                      </c:pt>
                      <c:pt idx="2876">
                        <c:v>43466.428796296299</c:v>
                      </c:pt>
                      <c:pt idx="2877">
                        <c:v>43466.428807870368</c:v>
                      </c:pt>
                      <c:pt idx="2878">
                        <c:v>43466.428819444453</c:v>
                      </c:pt>
                      <c:pt idx="2879">
                        <c:v>43466.428831018522</c:v>
                      </c:pt>
                      <c:pt idx="2880">
                        <c:v>43466.428842592592</c:v>
                      </c:pt>
                      <c:pt idx="2881">
                        <c:v>43466.428854166668</c:v>
                      </c:pt>
                      <c:pt idx="2882">
                        <c:v>43466.428865740738</c:v>
                      </c:pt>
                      <c:pt idx="2883">
                        <c:v>43466.428877314807</c:v>
                      </c:pt>
                      <c:pt idx="2884">
                        <c:v>43466.428888888891</c:v>
                      </c:pt>
                      <c:pt idx="2885">
                        <c:v>43466.428900462961</c:v>
                      </c:pt>
                      <c:pt idx="2886">
                        <c:v>43466.428912037038</c:v>
                      </c:pt>
                      <c:pt idx="2887">
                        <c:v>43466.428923611107</c:v>
                      </c:pt>
                      <c:pt idx="2888">
                        <c:v>43466.428935185177</c:v>
                      </c:pt>
                      <c:pt idx="2889">
                        <c:v>43466.428946759261</c:v>
                      </c:pt>
                      <c:pt idx="2890">
                        <c:v>43466.42895833333</c:v>
                      </c:pt>
                      <c:pt idx="2891">
                        <c:v>43466.428969907407</c:v>
                      </c:pt>
                      <c:pt idx="2892">
                        <c:v>43466.428981481477</c:v>
                      </c:pt>
                      <c:pt idx="2893">
                        <c:v>43466.428993055553</c:v>
                      </c:pt>
                      <c:pt idx="2894">
                        <c:v>43466.42900462963</c:v>
                      </c:pt>
                      <c:pt idx="2895">
                        <c:v>43466.429016203707</c:v>
                      </c:pt>
                      <c:pt idx="2896">
                        <c:v>43466.429027777784</c:v>
                      </c:pt>
                      <c:pt idx="2897">
                        <c:v>43466.429039351853</c:v>
                      </c:pt>
                      <c:pt idx="2898">
                        <c:v>43466.429050925923</c:v>
                      </c:pt>
                      <c:pt idx="2899">
                        <c:v>43466.429062499999</c:v>
                      </c:pt>
                      <c:pt idx="2900">
                        <c:v>43466.429074074083</c:v>
                      </c:pt>
                      <c:pt idx="2901">
                        <c:v>43466.429085648153</c:v>
                      </c:pt>
                      <c:pt idx="2902">
                        <c:v>43466.429097222222</c:v>
                      </c:pt>
                      <c:pt idx="2903">
                        <c:v>43466.429108796299</c:v>
                      </c:pt>
                      <c:pt idx="2904">
                        <c:v>43466.429120370369</c:v>
                      </c:pt>
                      <c:pt idx="2905">
                        <c:v>43466.429178240738</c:v>
                      </c:pt>
                      <c:pt idx="2906">
                        <c:v>43466.429189814808</c:v>
                      </c:pt>
                      <c:pt idx="2907">
                        <c:v>43466.429224537038</c:v>
                      </c:pt>
                      <c:pt idx="2908">
                        <c:v>43466.429282407407</c:v>
                      </c:pt>
                      <c:pt idx="2909">
                        <c:v>43466.429409722223</c:v>
                      </c:pt>
                      <c:pt idx="2910">
                        <c:v>43466.4294212963</c:v>
                      </c:pt>
                      <c:pt idx="2911">
                        <c:v>43466.429432870369</c:v>
                      </c:pt>
                      <c:pt idx="2912">
                        <c:v>43466.429444444453</c:v>
                      </c:pt>
                      <c:pt idx="2913">
                        <c:v>43466.429479166669</c:v>
                      </c:pt>
                      <c:pt idx="2914">
                        <c:v>43466.429490740738</c:v>
                      </c:pt>
                      <c:pt idx="2915">
                        <c:v>43466.429502314822</c:v>
                      </c:pt>
                      <c:pt idx="2916">
                        <c:v>43466.429513888892</c:v>
                      </c:pt>
                      <c:pt idx="2917">
                        <c:v>43466.429525462961</c:v>
                      </c:pt>
                      <c:pt idx="2918">
                        <c:v>43466.429537037038</c:v>
                      </c:pt>
                      <c:pt idx="2919">
                        <c:v>43466.429548611108</c:v>
                      </c:pt>
                      <c:pt idx="2920">
                        <c:v>43466.429560185177</c:v>
                      </c:pt>
                      <c:pt idx="2921">
                        <c:v>43466.429571759261</c:v>
                      </c:pt>
                      <c:pt idx="2922">
                        <c:v>43466.429583333331</c:v>
                      </c:pt>
                      <c:pt idx="2923">
                        <c:v>43466.429594907408</c:v>
                      </c:pt>
                      <c:pt idx="2924">
                        <c:v>43466.429606481477</c:v>
                      </c:pt>
                      <c:pt idx="2925">
                        <c:v>43466.429618055547</c:v>
                      </c:pt>
                      <c:pt idx="2926">
                        <c:v>43466.429629629631</c:v>
                      </c:pt>
                      <c:pt idx="2927">
                        <c:v>43466.4296412037</c:v>
                      </c:pt>
                      <c:pt idx="2928">
                        <c:v>43466.429652777777</c:v>
                      </c:pt>
                      <c:pt idx="2929">
                        <c:v>43466.429664351846</c:v>
                      </c:pt>
                      <c:pt idx="2930">
                        <c:v>43466.429675925923</c:v>
                      </c:pt>
                      <c:pt idx="2931">
                        <c:v>43466.4296875</c:v>
                      </c:pt>
                      <c:pt idx="2932">
                        <c:v>43466.429699074077</c:v>
                      </c:pt>
                      <c:pt idx="2933">
                        <c:v>43466.429710648154</c:v>
                      </c:pt>
                      <c:pt idx="2934">
                        <c:v>43466.429722222223</c:v>
                      </c:pt>
                      <c:pt idx="2935">
                        <c:v>43466.4297337963</c:v>
                      </c:pt>
                      <c:pt idx="2936">
                        <c:v>43466.429745370369</c:v>
                      </c:pt>
                      <c:pt idx="2937">
                        <c:v>43466.429756944453</c:v>
                      </c:pt>
                      <c:pt idx="2938">
                        <c:v>43466.429768518523</c:v>
                      </c:pt>
                      <c:pt idx="2939">
                        <c:v>43466.429780092592</c:v>
                      </c:pt>
                      <c:pt idx="2940">
                        <c:v>43466.429791666669</c:v>
                      </c:pt>
                      <c:pt idx="2941">
                        <c:v>43466.429803240739</c:v>
                      </c:pt>
                      <c:pt idx="2942">
                        <c:v>43466.429814814823</c:v>
                      </c:pt>
                      <c:pt idx="2943">
                        <c:v>43466.429826388892</c:v>
                      </c:pt>
                      <c:pt idx="2944">
                        <c:v>43466.429837962962</c:v>
                      </c:pt>
                      <c:pt idx="2945">
                        <c:v>43466.429849537039</c:v>
                      </c:pt>
                      <c:pt idx="2946">
                        <c:v>43466.429861111108</c:v>
                      </c:pt>
                      <c:pt idx="2947">
                        <c:v>43466.429872685178</c:v>
                      </c:pt>
                      <c:pt idx="2948">
                        <c:v>43466.429884259262</c:v>
                      </c:pt>
                      <c:pt idx="2949">
                        <c:v>43466.429895833331</c:v>
                      </c:pt>
                      <c:pt idx="2950">
                        <c:v>43466.429907407408</c:v>
                      </c:pt>
                      <c:pt idx="2951">
                        <c:v>43466.429918981477</c:v>
                      </c:pt>
                      <c:pt idx="2952">
                        <c:v>43466.429930555547</c:v>
                      </c:pt>
                      <c:pt idx="2953">
                        <c:v>43466.429942129631</c:v>
                      </c:pt>
                      <c:pt idx="2954">
                        <c:v>43466.4299537037</c:v>
                      </c:pt>
                      <c:pt idx="2955">
                        <c:v>43466.429965277777</c:v>
                      </c:pt>
                      <c:pt idx="2956">
                        <c:v>43466.429976851847</c:v>
                      </c:pt>
                      <c:pt idx="2957">
                        <c:v>43466.429988425924</c:v>
                      </c:pt>
                      <c:pt idx="2958">
                        <c:v>43466.43</c:v>
                      </c:pt>
                      <c:pt idx="2959">
                        <c:v>43466.430011574077</c:v>
                      </c:pt>
                      <c:pt idx="2960">
                        <c:v>43466.430023148147</c:v>
                      </c:pt>
                      <c:pt idx="2961">
                        <c:v>43466.430034722223</c:v>
                      </c:pt>
                      <c:pt idx="2962">
                        <c:v>43466.430046296293</c:v>
                      </c:pt>
                      <c:pt idx="2963">
                        <c:v>43466.43005787037</c:v>
                      </c:pt>
                      <c:pt idx="2964">
                        <c:v>43466.430069444446</c:v>
                      </c:pt>
                      <c:pt idx="2965">
                        <c:v>43466.430081018523</c:v>
                      </c:pt>
                      <c:pt idx="2966">
                        <c:v>43466.430092592593</c:v>
                      </c:pt>
                      <c:pt idx="2967">
                        <c:v>43466.430104166669</c:v>
                      </c:pt>
                      <c:pt idx="2968">
                        <c:v>43466.430115740739</c:v>
                      </c:pt>
                      <c:pt idx="2969">
                        <c:v>43466.430127314823</c:v>
                      </c:pt>
                      <c:pt idx="2970">
                        <c:v>43466.430138888893</c:v>
                      </c:pt>
                      <c:pt idx="2971">
                        <c:v>43466.430150462962</c:v>
                      </c:pt>
                      <c:pt idx="2972">
                        <c:v>43466.430162037039</c:v>
                      </c:pt>
                      <c:pt idx="2973">
                        <c:v>43466.430173611108</c:v>
                      </c:pt>
                      <c:pt idx="2974">
                        <c:v>43466.430185185192</c:v>
                      </c:pt>
                      <c:pt idx="2975">
                        <c:v>43466.430196759262</c:v>
                      </c:pt>
                      <c:pt idx="2976">
                        <c:v>43466.430208333331</c:v>
                      </c:pt>
                      <c:pt idx="2977">
                        <c:v>43466.430219907408</c:v>
                      </c:pt>
                      <c:pt idx="2978">
                        <c:v>43466.430231481478</c:v>
                      </c:pt>
                      <c:pt idx="2979">
                        <c:v>43466.430243055547</c:v>
                      </c:pt>
                      <c:pt idx="2980">
                        <c:v>43466.430254629631</c:v>
                      </c:pt>
                      <c:pt idx="2981">
                        <c:v>43466.430266203701</c:v>
                      </c:pt>
                      <c:pt idx="2982">
                        <c:v>43466.430277777778</c:v>
                      </c:pt>
                      <c:pt idx="2983">
                        <c:v>43466.430289351847</c:v>
                      </c:pt>
                      <c:pt idx="2984">
                        <c:v>43466.430300925917</c:v>
                      </c:pt>
                      <c:pt idx="2985">
                        <c:v>43466.430312500001</c:v>
                      </c:pt>
                      <c:pt idx="2986">
                        <c:v>43466.430324074077</c:v>
                      </c:pt>
                      <c:pt idx="2987">
                        <c:v>43466.430335648147</c:v>
                      </c:pt>
                      <c:pt idx="2988">
                        <c:v>43466.430347222216</c:v>
                      </c:pt>
                      <c:pt idx="2989">
                        <c:v>43466.430358796293</c:v>
                      </c:pt>
                      <c:pt idx="2990">
                        <c:v>43466.43037037037</c:v>
                      </c:pt>
                      <c:pt idx="2991">
                        <c:v>43466.430381944447</c:v>
                      </c:pt>
                      <c:pt idx="2992">
                        <c:v>43466.430393518523</c:v>
                      </c:pt>
                      <c:pt idx="2993">
                        <c:v>43466.430405092593</c:v>
                      </c:pt>
                      <c:pt idx="2994">
                        <c:v>43466.43041666667</c:v>
                      </c:pt>
                      <c:pt idx="2995">
                        <c:v>43466.430428240739</c:v>
                      </c:pt>
                      <c:pt idx="2996">
                        <c:v>43466.430439814823</c:v>
                      </c:pt>
                      <c:pt idx="2997">
                        <c:v>43466.430451388893</c:v>
                      </c:pt>
                      <c:pt idx="2998">
                        <c:v>43466.430462962962</c:v>
                      </c:pt>
                      <c:pt idx="2999">
                        <c:v>43466.430474537039</c:v>
                      </c:pt>
                      <c:pt idx="3000">
                        <c:v>43466.430486111109</c:v>
                      </c:pt>
                      <c:pt idx="3001">
                        <c:v>43466.430497685193</c:v>
                      </c:pt>
                      <c:pt idx="3002">
                        <c:v>43466.430509259262</c:v>
                      </c:pt>
                      <c:pt idx="3003">
                        <c:v>43466.430520833332</c:v>
                      </c:pt>
                      <c:pt idx="3004">
                        <c:v>43466.430532407408</c:v>
                      </c:pt>
                      <c:pt idx="3005">
                        <c:v>43466.430543981478</c:v>
                      </c:pt>
                      <c:pt idx="3006">
                        <c:v>43466.430555555547</c:v>
                      </c:pt>
                      <c:pt idx="3007">
                        <c:v>43466.430567129632</c:v>
                      </c:pt>
                      <c:pt idx="3008">
                        <c:v>43466.430578703701</c:v>
                      </c:pt>
                      <c:pt idx="3009">
                        <c:v>43466.430590277778</c:v>
                      </c:pt>
                      <c:pt idx="3010">
                        <c:v>43466.430601851847</c:v>
                      </c:pt>
                      <c:pt idx="3011">
                        <c:v>43466.430613425917</c:v>
                      </c:pt>
                      <c:pt idx="3012">
                        <c:v>43466.430625000001</c:v>
                      </c:pt>
                      <c:pt idx="3013">
                        <c:v>43466.430636574078</c:v>
                      </c:pt>
                      <c:pt idx="3014">
                        <c:v>43466.430648148147</c:v>
                      </c:pt>
                      <c:pt idx="3015">
                        <c:v>43466.430659722217</c:v>
                      </c:pt>
                      <c:pt idx="3016">
                        <c:v>43466.430671296293</c:v>
                      </c:pt>
                      <c:pt idx="3017">
                        <c:v>43466.43068287037</c:v>
                      </c:pt>
                      <c:pt idx="3018">
                        <c:v>43466.430694444447</c:v>
                      </c:pt>
                      <c:pt idx="3019">
                        <c:v>43466.430706018517</c:v>
                      </c:pt>
                      <c:pt idx="3020">
                        <c:v>43466.430717592593</c:v>
                      </c:pt>
                      <c:pt idx="3021">
                        <c:v>43466.43072916667</c:v>
                      </c:pt>
                      <c:pt idx="3022">
                        <c:v>43466.43074074074</c:v>
                      </c:pt>
                      <c:pt idx="3023">
                        <c:v>43466.430752314824</c:v>
                      </c:pt>
                      <c:pt idx="3024">
                        <c:v>43466.430763888893</c:v>
                      </c:pt>
                      <c:pt idx="3025">
                        <c:v>43466.430775462963</c:v>
                      </c:pt>
                      <c:pt idx="3026">
                        <c:v>43466.430787037039</c:v>
                      </c:pt>
                      <c:pt idx="3027">
                        <c:v>43466.430798611109</c:v>
                      </c:pt>
                      <c:pt idx="3028">
                        <c:v>43466.430810185193</c:v>
                      </c:pt>
                      <c:pt idx="3029">
                        <c:v>43466.430821759262</c:v>
                      </c:pt>
                      <c:pt idx="3030">
                        <c:v>43466.430833333332</c:v>
                      </c:pt>
                      <c:pt idx="3031">
                        <c:v>43466.430844907409</c:v>
                      </c:pt>
                      <c:pt idx="3032">
                        <c:v>43466.430856481478</c:v>
                      </c:pt>
                      <c:pt idx="3033">
                        <c:v>43466.430868055562</c:v>
                      </c:pt>
                      <c:pt idx="3034">
                        <c:v>43466.430879629632</c:v>
                      </c:pt>
                      <c:pt idx="3035">
                        <c:v>43466.430891203701</c:v>
                      </c:pt>
                      <c:pt idx="3036">
                        <c:v>43466.430902777778</c:v>
                      </c:pt>
                      <c:pt idx="3037">
                        <c:v>43466.430914351848</c:v>
                      </c:pt>
                      <c:pt idx="3038">
                        <c:v>43466.430925925917</c:v>
                      </c:pt>
                      <c:pt idx="3039">
                        <c:v>43466.430937500001</c:v>
                      </c:pt>
                      <c:pt idx="3040">
                        <c:v>43466.430949074071</c:v>
                      </c:pt>
                      <c:pt idx="3041">
                        <c:v>43466.430960648147</c:v>
                      </c:pt>
                      <c:pt idx="3042">
                        <c:v>43466.430972222217</c:v>
                      </c:pt>
                      <c:pt idx="3043">
                        <c:v>43466.430983796286</c:v>
                      </c:pt>
                      <c:pt idx="3044">
                        <c:v>43466.430995370371</c:v>
                      </c:pt>
                      <c:pt idx="3045">
                        <c:v>43466.431006944447</c:v>
                      </c:pt>
                      <c:pt idx="3046">
                        <c:v>43466.431018518517</c:v>
                      </c:pt>
                      <c:pt idx="3047">
                        <c:v>43466.431030092594</c:v>
                      </c:pt>
                      <c:pt idx="3048">
                        <c:v>43466.431041666663</c:v>
                      </c:pt>
                      <c:pt idx="3049">
                        <c:v>43466.43105324074</c:v>
                      </c:pt>
                      <c:pt idx="3050">
                        <c:v>43466.431064814817</c:v>
                      </c:pt>
                      <c:pt idx="3051">
                        <c:v>43466.431076388893</c:v>
                      </c:pt>
                      <c:pt idx="3052">
                        <c:v>43466.431087962963</c:v>
                      </c:pt>
                      <c:pt idx="3053">
                        <c:v>43466.43109953704</c:v>
                      </c:pt>
                      <c:pt idx="3054">
                        <c:v>43466.431111111109</c:v>
                      </c:pt>
                      <c:pt idx="3055">
                        <c:v>43466.431122685193</c:v>
                      </c:pt>
                      <c:pt idx="3056">
                        <c:v>43466.431134259263</c:v>
                      </c:pt>
                      <c:pt idx="3057">
                        <c:v>43466.431145833332</c:v>
                      </c:pt>
                      <c:pt idx="3058">
                        <c:v>43466.431157407409</c:v>
                      </c:pt>
                      <c:pt idx="3059">
                        <c:v>43466.431168981479</c:v>
                      </c:pt>
                      <c:pt idx="3060">
                        <c:v>43466.431180555563</c:v>
                      </c:pt>
                      <c:pt idx="3061">
                        <c:v>43466.431192129632</c:v>
                      </c:pt>
                      <c:pt idx="3062">
                        <c:v>43466.431203703702</c:v>
                      </c:pt>
                      <c:pt idx="3063">
                        <c:v>43466.431215277778</c:v>
                      </c:pt>
                      <c:pt idx="3064">
                        <c:v>43466.431226851862</c:v>
                      </c:pt>
                      <c:pt idx="3065">
                        <c:v>43466.431238425917</c:v>
                      </c:pt>
                      <c:pt idx="3066">
                        <c:v>43466.431250000001</c:v>
                      </c:pt>
                      <c:pt idx="3067">
                        <c:v>43466.431261574071</c:v>
                      </c:pt>
                      <c:pt idx="3068">
                        <c:v>43466.431273148148</c:v>
                      </c:pt>
                      <c:pt idx="3069">
                        <c:v>43466.431284722217</c:v>
                      </c:pt>
                      <c:pt idx="3070">
                        <c:v>43466.431296296287</c:v>
                      </c:pt>
                      <c:pt idx="3071">
                        <c:v>43466.431307870371</c:v>
                      </c:pt>
                      <c:pt idx="3072">
                        <c:v>43466.431319444448</c:v>
                      </c:pt>
                      <c:pt idx="3073">
                        <c:v>43466.431331018517</c:v>
                      </c:pt>
                      <c:pt idx="3074">
                        <c:v>43466.431342592587</c:v>
                      </c:pt>
                      <c:pt idx="3075">
                        <c:v>43466.431354166663</c:v>
                      </c:pt>
                      <c:pt idx="3076">
                        <c:v>43466.43136574074</c:v>
                      </c:pt>
                      <c:pt idx="3077">
                        <c:v>43466.431377314817</c:v>
                      </c:pt>
                      <c:pt idx="3078">
                        <c:v>43466.431388888886</c:v>
                      </c:pt>
                      <c:pt idx="3079">
                        <c:v>43466.431400462963</c:v>
                      </c:pt>
                      <c:pt idx="3080">
                        <c:v>43466.43141203704</c:v>
                      </c:pt>
                      <c:pt idx="3081">
                        <c:v>43466.431423611109</c:v>
                      </c:pt>
                      <c:pt idx="3082">
                        <c:v>43466.431435185194</c:v>
                      </c:pt>
                      <c:pt idx="3083">
                        <c:v>43466.431446759263</c:v>
                      </c:pt>
                      <c:pt idx="3084">
                        <c:v>43466.431458333333</c:v>
                      </c:pt>
                      <c:pt idx="3085">
                        <c:v>43466.431469907409</c:v>
                      </c:pt>
                      <c:pt idx="3086">
                        <c:v>43466.431481481479</c:v>
                      </c:pt>
                      <c:pt idx="3087">
                        <c:v>43466.431493055563</c:v>
                      </c:pt>
                      <c:pt idx="3088">
                        <c:v>43466.431504629632</c:v>
                      </c:pt>
                      <c:pt idx="3089">
                        <c:v>43466.431516203702</c:v>
                      </c:pt>
                      <c:pt idx="3090">
                        <c:v>43466.431527777779</c:v>
                      </c:pt>
                      <c:pt idx="3091">
                        <c:v>43466.431539351863</c:v>
                      </c:pt>
                      <c:pt idx="3092">
                        <c:v>43466.431550925918</c:v>
                      </c:pt>
                      <c:pt idx="3093">
                        <c:v>43466.431562500002</c:v>
                      </c:pt>
                      <c:pt idx="3094">
                        <c:v>43466.431574074071</c:v>
                      </c:pt>
                      <c:pt idx="3095">
                        <c:v>43466.431585648148</c:v>
                      </c:pt>
                      <c:pt idx="3096">
                        <c:v>43466.431597222218</c:v>
                      </c:pt>
                      <c:pt idx="3097">
                        <c:v>43466.431608796287</c:v>
                      </c:pt>
                      <c:pt idx="3098">
                        <c:v>43466.431620370371</c:v>
                      </c:pt>
                      <c:pt idx="3099">
                        <c:v>43466.431631944448</c:v>
                      </c:pt>
                      <c:pt idx="3100">
                        <c:v>43466.431643518517</c:v>
                      </c:pt>
                      <c:pt idx="3101">
                        <c:v>43466.431655092587</c:v>
                      </c:pt>
                      <c:pt idx="3102">
                        <c:v>43466.431666666656</c:v>
                      </c:pt>
                      <c:pt idx="3103">
                        <c:v>43466.43167824074</c:v>
                      </c:pt>
                      <c:pt idx="3104">
                        <c:v>43466.431689814817</c:v>
                      </c:pt>
                      <c:pt idx="3105">
                        <c:v>43466.431701388887</c:v>
                      </c:pt>
                      <c:pt idx="3106">
                        <c:v>43466.431712962964</c:v>
                      </c:pt>
                      <c:pt idx="3107">
                        <c:v>43466.43172453704</c:v>
                      </c:pt>
                      <c:pt idx="3108">
                        <c:v>43466.43173611111</c:v>
                      </c:pt>
                      <c:pt idx="3109">
                        <c:v>43466.431747685187</c:v>
                      </c:pt>
                      <c:pt idx="3110">
                        <c:v>43466.431759259263</c:v>
                      </c:pt>
                      <c:pt idx="3111">
                        <c:v>43466.431770833333</c:v>
                      </c:pt>
                      <c:pt idx="3112">
                        <c:v>43466.43178240741</c:v>
                      </c:pt>
                      <c:pt idx="3113">
                        <c:v>43466.431793981479</c:v>
                      </c:pt>
                      <c:pt idx="3114">
                        <c:v>43466.431805555563</c:v>
                      </c:pt>
                      <c:pt idx="3115">
                        <c:v>43466.431817129633</c:v>
                      </c:pt>
                      <c:pt idx="3116">
                        <c:v>43466.431828703702</c:v>
                      </c:pt>
                      <c:pt idx="3117">
                        <c:v>43466.431840277779</c:v>
                      </c:pt>
                      <c:pt idx="3118">
                        <c:v>43466.431851851848</c:v>
                      </c:pt>
                      <c:pt idx="3119">
                        <c:v>43466.431863425933</c:v>
                      </c:pt>
                      <c:pt idx="3120">
                        <c:v>43466.431875000002</c:v>
                      </c:pt>
                      <c:pt idx="3121">
                        <c:v>43466.431886574072</c:v>
                      </c:pt>
                      <c:pt idx="3122">
                        <c:v>43466.431898148148</c:v>
                      </c:pt>
                      <c:pt idx="3123">
                        <c:v>43466.431909722232</c:v>
                      </c:pt>
                      <c:pt idx="3124">
                        <c:v>43466.431921296287</c:v>
                      </c:pt>
                      <c:pt idx="3125">
                        <c:v>43466.431932870371</c:v>
                      </c:pt>
                      <c:pt idx="3126">
                        <c:v>43466.431944444441</c:v>
                      </c:pt>
                      <c:pt idx="3127">
                        <c:v>43466.431956018518</c:v>
                      </c:pt>
                      <c:pt idx="3128">
                        <c:v>43466.431967592587</c:v>
                      </c:pt>
                      <c:pt idx="3129">
                        <c:v>43466.431979166657</c:v>
                      </c:pt>
                      <c:pt idx="3130">
                        <c:v>43466.431990740741</c:v>
                      </c:pt>
                      <c:pt idx="3131">
                        <c:v>43466.432002314818</c:v>
                      </c:pt>
                      <c:pt idx="3132">
                        <c:v>43466.432013888887</c:v>
                      </c:pt>
                      <c:pt idx="3133">
                        <c:v>43466.432025462957</c:v>
                      </c:pt>
                      <c:pt idx="3134">
                        <c:v>43466.432037037041</c:v>
                      </c:pt>
                      <c:pt idx="3135">
                        <c:v>43466.43204861111</c:v>
                      </c:pt>
                      <c:pt idx="3136">
                        <c:v>43466.432060185187</c:v>
                      </c:pt>
                      <c:pt idx="3137">
                        <c:v>43466.432071759264</c:v>
                      </c:pt>
                      <c:pt idx="3138">
                        <c:v>43466.432083333333</c:v>
                      </c:pt>
                      <c:pt idx="3139">
                        <c:v>43466.43209490741</c:v>
                      </c:pt>
                      <c:pt idx="3140">
                        <c:v>43466.432106481479</c:v>
                      </c:pt>
                      <c:pt idx="3141">
                        <c:v>43466.432118055563</c:v>
                      </c:pt>
                      <c:pt idx="3142">
                        <c:v>43466.432129629633</c:v>
                      </c:pt>
                      <c:pt idx="3143">
                        <c:v>43466.432141203702</c:v>
                      </c:pt>
                      <c:pt idx="3144">
                        <c:v>43466.432152777779</c:v>
                      </c:pt>
                      <c:pt idx="3145">
                        <c:v>43466.432164351849</c:v>
                      </c:pt>
                      <c:pt idx="3146">
                        <c:v>43466.432175925933</c:v>
                      </c:pt>
                      <c:pt idx="3147">
                        <c:v>43466.432187500002</c:v>
                      </c:pt>
                      <c:pt idx="3148">
                        <c:v>43466.432199074072</c:v>
                      </c:pt>
                      <c:pt idx="3149">
                        <c:v>43466.432210648149</c:v>
                      </c:pt>
                      <c:pt idx="3150">
                        <c:v>43466.432222222233</c:v>
                      </c:pt>
                      <c:pt idx="3151">
                        <c:v>43466.432233796288</c:v>
                      </c:pt>
                      <c:pt idx="3152">
                        <c:v>43466.432245370372</c:v>
                      </c:pt>
                      <c:pt idx="3153">
                        <c:v>43466.432256944441</c:v>
                      </c:pt>
                      <c:pt idx="3154">
                        <c:v>43466.432268518518</c:v>
                      </c:pt>
                      <c:pt idx="3155">
                        <c:v>43466.432280092587</c:v>
                      </c:pt>
                      <c:pt idx="3156">
                        <c:v>43466.432291666657</c:v>
                      </c:pt>
                      <c:pt idx="3157">
                        <c:v>43466.432303240741</c:v>
                      </c:pt>
                      <c:pt idx="3158">
                        <c:v>43466.432314814818</c:v>
                      </c:pt>
                      <c:pt idx="3159">
                        <c:v>43466.432326388887</c:v>
                      </c:pt>
                      <c:pt idx="3160">
                        <c:v>43466.432337962957</c:v>
                      </c:pt>
                      <c:pt idx="3161">
                        <c:v>43466.432349537034</c:v>
                      </c:pt>
                      <c:pt idx="3162">
                        <c:v>43466.43236111111</c:v>
                      </c:pt>
                      <c:pt idx="3163">
                        <c:v>43466.432372685187</c:v>
                      </c:pt>
                      <c:pt idx="3164">
                        <c:v>43466.432384259257</c:v>
                      </c:pt>
                      <c:pt idx="3165">
                        <c:v>43466.432395833333</c:v>
                      </c:pt>
                      <c:pt idx="3166">
                        <c:v>43466.43240740741</c:v>
                      </c:pt>
                      <c:pt idx="3167">
                        <c:v>43466.43241898148</c:v>
                      </c:pt>
                      <c:pt idx="3168">
                        <c:v>43466.432430555556</c:v>
                      </c:pt>
                      <c:pt idx="3169">
                        <c:v>43466.432442129633</c:v>
                      </c:pt>
                      <c:pt idx="3170">
                        <c:v>43466.432453703703</c:v>
                      </c:pt>
                      <c:pt idx="3171">
                        <c:v>43466.43246527778</c:v>
                      </c:pt>
                      <c:pt idx="3172">
                        <c:v>43466.432476851849</c:v>
                      </c:pt>
                      <c:pt idx="3173">
                        <c:v>43466.432488425933</c:v>
                      </c:pt>
                      <c:pt idx="3174">
                        <c:v>43466.432500000003</c:v>
                      </c:pt>
                      <c:pt idx="3175">
                        <c:v>43466.432511574072</c:v>
                      </c:pt>
                      <c:pt idx="3176">
                        <c:v>43466.432523148149</c:v>
                      </c:pt>
                      <c:pt idx="3177">
                        <c:v>43466.432534722233</c:v>
                      </c:pt>
                      <c:pt idx="3178">
                        <c:v>43466.432546296302</c:v>
                      </c:pt>
                      <c:pt idx="3179">
                        <c:v>43466.432557870372</c:v>
                      </c:pt>
                      <c:pt idx="3180">
                        <c:v>43466.432569444441</c:v>
                      </c:pt>
                      <c:pt idx="3181">
                        <c:v>43466.432581018518</c:v>
                      </c:pt>
                      <c:pt idx="3182">
                        <c:v>43466.432592592602</c:v>
                      </c:pt>
                      <c:pt idx="3183">
                        <c:v>43466.432604166657</c:v>
                      </c:pt>
                      <c:pt idx="3184">
                        <c:v>43466.432615740741</c:v>
                      </c:pt>
                      <c:pt idx="3185">
                        <c:v>43466.432627314818</c:v>
                      </c:pt>
                      <c:pt idx="3186">
                        <c:v>43466.432638888888</c:v>
                      </c:pt>
                      <c:pt idx="3187">
                        <c:v>43466.432650462957</c:v>
                      </c:pt>
                      <c:pt idx="3188">
                        <c:v>43466.432662037027</c:v>
                      </c:pt>
                      <c:pt idx="3189">
                        <c:v>43466.432673611111</c:v>
                      </c:pt>
                      <c:pt idx="3190">
                        <c:v>43466.432685185187</c:v>
                      </c:pt>
                      <c:pt idx="3191">
                        <c:v>43466.432696759257</c:v>
                      </c:pt>
                      <c:pt idx="3192">
                        <c:v>43466.432708333326</c:v>
                      </c:pt>
                      <c:pt idx="3193">
                        <c:v>43466.432719907411</c:v>
                      </c:pt>
                      <c:pt idx="3194">
                        <c:v>43466.43273148148</c:v>
                      </c:pt>
                      <c:pt idx="3195">
                        <c:v>43466.432743055557</c:v>
                      </c:pt>
                      <c:pt idx="3196">
                        <c:v>43466.432754629634</c:v>
                      </c:pt>
                      <c:pt idx="3197">
                        <c:v>43466.432766203703</c:v>
                      </c:pt>
                      <c:pt idx="3198">
                        <c:v>43466.43277777778</c:v>
                      </c:pt>
                      <c:pt idx="3199">
                        <c:v>43466.432789351849</c:v>
                      </c:pt>
                      <c:pt idx="3200">
                        <c:v>43466.432800925933</c:v>
                      </c:pt>
                      <c:pt idx="3201">
                        <c:v>43466.432812500003</c:v>
                      </c:pt>
                      <c:pt idx="3202">
                        <c:v>43466.432824074072</c:v>
                      </c:pt>
                      <c:pt idx="3203">
                        <c:v>43466.432835648149</c:v>
                      </c:pt>
                      <c:pt idx="3204">
                        <c:v>43466.432847222219</c:v>
                      </c:pt>
                      <c:pt idx="3205">
                        <c:v>43466.432858796303</c:v>
                      </c:pt>
                      <c:pt idx="3206">
                        <c:v>43466.432870370372</c:v>
                      </c:pt>
                      <c:pt idx="3207">
                        <c:v>43466.432881944442</c:v>
                      </c:pt>
                      <c:pt idx="3208">
                        <c:v>43466.432893518519</c:v>
                      </c:pt>
                      <c:pt idx="3209">
                        <c:v>43466.432905092603</c:v>
                      </c:pt>
                      <c:pt idx="3210">
                        <c:v>43466.432916666658</c:v>
                      </c:pt>
                      <c:pt idx="3211">
                        <c:v>43466.432928240742</c:v>
                      </c:pt>
                      <c:pt idx="3212">
                        <c:v>43466.432939814818</c:v>
                      </c:pt>
                      <c:pt idx="3213">
                        <c:v>43466.432951388888</c:v>
                      </c:pt>
                      <c:pt idx="3214">
                        <c:v>43466.432962962957</c:v>
                      </c:pt>
                      <c:pt idx="3215">
                        <c:v>43466.432974537027</c:v>
                      </c:pt>
                      <c:pt idx="3216">
                        <c:v>43466.432986111111</c:v>
                      </c:pt>
                      <c:pt idx="3217">
                        <c:v>43466.432997685188</c:v>
                      </c:pt>
                      <c:pt idx="3218">
                        <c:v>43466.433009259257</c:v>
                      </c:pt>
                      <c:pt idx="3219">
                        <c:v>43466.433020833327</c:v>
                      </c:pt>
                      <c:pt idx="3220">
                        <c:v>43466.433032407411</c:v>
                      </c:pt>
                      <c:pt idx="3221">
                        <c:v>43466.43304398148</c:v>
                      </c:pt>
                      <c:pt idx="3222">
                        <c:v>43466.433055555557</c:v>
                      </c:pt>
                      <c:pt idx="3223">
                        <c:v>43466.433067129627</c:v>
                      </c:pt>
                      <c:pt idx="3224">
                        <c:v>43466.433078703703</c:v>
                      </c:pt>
                      <c:pt idx="3225">
                        <c:v>43466.43309027778</c:v>
                      </c:pt>
                      <c:pt idx="3226">
                        <c:v>43466.43310185185</c:v>
                      </c:pt>
                      <c:pt idx="3227">
                        <c:v>43466.433113425926</c:v>
                      </c:pt>
                      <c:pt idx="3228">
                        <c:v>43466.433125000003</c:v>
                      </c:pt>
                      <c:pt idx="3229">
                        <c:v>43466.433136574073</c:v>
                      </c:pt>
                      <c:pt idx="3230">
                        <c:v>43466.433148148149</c:v>
                      </c:pt>
                      <c:pt idx="3231">
                        <c:v>43466.433159722219</c:v>
                      </c:pt>
                      <c:pt idx="3232">
                        <c:v>43466.433171296303</c:v>
                      </c:pt>
                      <c:pt idx="3233">
                        <c:v>43466.433182870373</c:v>
                      </c:pt>
                      <c:pt idx="3234">
                        <c:v>43466.433194444442</c:v>
                      </c:pt>
                      <c:pt idx="3235">
                        <c:v>43466.433206018519</c:v>
                      </c:pt>
                      <c:pt idx="3236">
                        <c:v>43466.433217592603</c:v>
                      </c:pt>
                      <c:pt idx="3237">
                        <c:v>43466.433229166672</c:v>
                      </c:pt>
                      <c:pt idx="3238">
                        <c:v>43466.433240740742</c:v>
                      </c:pt>
                      <c:pt idx="3239">
                        <c:v>43466.433252314811</c:v>
                      </c:pt>
                      <c:pt idx="3240">
                        <c:v>43466.433263888888</c:v>
                      </c:pt>
                      <c:pt idx="3241">
                        <c:v>43466.433275462958</c:v>
                      </c:pt>
                      <c:pt idx="3242">
                        <c:v>43466.433287037027</c:v>
                      </c:pt>
                      <c:pt idx="3243">
                        <c:v>43466.433298611111</c:v>
                      </c:pt>
                      <c:pt idx="3244">
                        <c:v>43466.433310185188</c:v>
                      </c:pt>
                      <c:pt idx="3245">
                        <c:v>43466.433321759258</c:v>
                      </c:pt>
                      <c:pt idx="3246">
                        <c:v>43466.433333333327</c:v>
                      </c:pt>
                      <c:pt idx="3247">
                        <c:v>43466.433344907397</c:v>
                      </c:pt>
                      <c:pt idx="3248">
                        <c:v>43466.433356481481</c:v>
                      </c:pt>
                      <c:pt idx="3249">
                        <c:v>43466.433368055557</c:v>
                      </c:pt>
                      <c:pt idx="3250">
                        <c:v>43466.433379629627</c:v>
                      </c:pt>
                      <c:pt idx="3251">
                        <c:v>43466.433391203696</c:v>
                      </c:pt>
                      <c:pt idx="3252">
                        <c:v>43466.43340277778</c:v>
                      </c:pt>
                      <c:pt idx="3253">
                        <c:v>43466.43341435185</c:v>
                      </c:pt>
                      <c:pt idx="3254">
                        <c:v>43466.433425925927</c:v>
                      </c:pt>
                      <c:pt idx="3255">
                        <c:v>43466.433437500003</c:v>
                      </c:pt>
                      <c:pt idx="3256">
                        <c:v>43466.433449074073</c:v>
                      </c:pt>
                      <c:pt idx="3257">
                        <c:v>43466.43346064815</c:v>
                      </c:pt>
                      <c:pt idx="3258">
                        <c:v>43466.433472222219</c:v>
                      </c:pt>
                      <c:pt idx="3259">
                        <c:v>43466.433483796303</c:v>
                      </c:pt>
                      <c:pt idx="3260">
                        <c:v>43466.433495370373</c:v>
                      </c:pt>
                      <c:pt idx="3261">
                        <c:v>43466.433506944442</c:v>
                      </c:pt>
                      <c:pt idx="3262">
                        <c:v>43466.433518518519</c:v>
                      </c:pt>
                      <c:pt idx="3263">
                        <c:v>43466.433530092603</c:v>
                      </c:pt>
                      <c:pt idx="3264">
                        <c:v>43466.433541666673</c:v>
                      </c:pt>
                      <c:pt idx="3265">
                        <c:v>43466.433553240742</c:v>
                      </c:pt>
                      <c:pt idx="3266">
                        <c:v>43466.433564814812</c:v>
                      </c:pt>
                      <c:pt idx="3267">
                        <c:v>43466.433576388888</c:v>
                      </c:pt>
                      <c:pt idx="3268">
                        <c:v>43466.433587962973</c:v>
                      </c:pt>
                      <c:pt idx="3269">
                        <c:v>43466.433599537027</c:v>
                      </c:pt>
                      <c:pt idx="3270">
                        <c:v>43466.433611111112</c:v>
                      </c:pt>
                      <c:pt idx="3271">
                        <c:v>43466.433622685188</c:v>
                      </c:pt>
                      <c:pt idx="3272">
                        <c:v>43466.433634259258</c:v>
                      </c:pt>
                      <c:pt idx="3273">
                        <c:v>43466.433645833327</c:v>
                      </c:pt>
                      <c:pt idx="3274">
                        <c:v>43466.433657407397</c:v>
                      </c:pt>
                      <c:pt idx="3275">
                        <c:v>43466.433668981481</c:v>
                      </c:pt>
                      <c:pt idx="3276">
                        <c:v>43466.433680555558</c:v>
                      </c:pt>
                      <c:pt idx="3277">
                        <c:v>43466.433692129627</c:v>
                      </c:pt>
                      <c:pt idx="3278">
                        <c:v>43466.433703703697</c:v>
                      </c:pt>
                      <c:pt idx="3279">
                        <c:v>43466.433715277781</c:v>
                      </c:pt>
                      <c:pt idx="3280">
                        <c:v>43466.43372685185</c:v>
                      </c:pt>
                      <c:pt idx="3281">
                        <c:v>43466.433738425927</c:v>
                      </c:pt>
                      <c:pt idx="3282">
                        <c:v>43466.433749999997</c:v>
                      </c:pt>
                      <c:pt idx="3283">
                        <c:v>43466.433761574073</c:v>
                      </c:pt>
                      <c:pt idx="3284">
                        <c:v>43466.43377314815</c:v>
                      </c:pt>
                      <c:pt idx="3285">
                        <c:v>43466.43378472222</c:v>
                      </c:pt>
                      <c:pt idx="3286">
                        <c:v>43466.433796296304</c:v>
                      </c:pt>
                      <c:pt idx="3287">
                        <c:v>43466.433807870373</c:v>
                      </c:pt>
                      <c:pt idx="3288">
                        <c:v>43466.433819444443</c:v>
                      </c:pt>
                      <c:pt idx="3289">
                        <c:v>43466.433831018519</c:v>
                      </c:pt>
                      <c:pt idx="3290">
                        <c:v>43466.433842592603</c:v>
                      </c:pt>
                      <c:pt idx="3291">
                        <c:v>43466.433854166673</c:v>
                      </c:pt>
                      <c:pt idx="3292">
                        <c:v>43466.433865740742</c:v>
                      </c:pt>
                      <c:pt idx="3293">
                        <c:v>43466.433877314812</c:v>
                      </c:pt>
                      <c:pt idx="3294">
                        <c:v>43466.433888888889</c:v>
                      </c:pt>
                      <c:pt idx="3295">
                        <c:v>43466.433900462973</c:v>
                      </c:pt>
                      <c:pt idx="3296">
                        <c:v>43466.433912037042</c:v>
                      </c:pt>
                      <c:pt idx="3297">
                        <c:v>43466.433923611112</c:v>
                      </c:pt>
                      <c:pt idx="3298">
                        <c:v>43466.433935185189</c:v>
                      </c:pt>
                      <c:pt idx="3299">
                        <c:v>43466.433946759258</c:v>
                      </c:pt>
                      <c:pt idx="3300">
                        <c:v>43466.433958333328</c:v>
                      </c:pt>
                      <c:pt idx="3301">
                        <c:v>43466.433969907397</c:v>
                      </c:pt>
                      <c:pt idx="3302">
                        <c:v>43466.433981481481</c:v>
                      </c:pt>
                      <c:pt idx="3303">
                        <c:v>43466.433993055558</c:v>
                      </c:pt>
                      <c:pt idx="3304">
                        <c:v>43466.434004629627</c:v>
                      </c:pt>
                      <c:pt idx="3305">
                        <c:v>43466.434016203697</c:v>
                      </c:pt>
                      <c:pt idx="3306">
                        <c:v>43466.434027777781</c:v>
                      </c:pt>
                      <c:pt idx="3307">
                        <c:v>43466.434039351851</c:v>
                      </c:pt>
                      <c:pt idx="3308">
                        <c:v>43466.434050925927</c:v>
                      </c:pt>
                      <c:pt idx="3309">
                        <c:v>43466.434062499997</c:v>
                      </c:pt>
                      <c:pt idx="3310">
                        <c:v>43466.434074074074</c:v>
                      </c:pt>
                      <c:pt idx="3311">
                        <c:v>43466.43408564815</c:v>
                      </c:pt>
                      <c:pt idx="3312">
                        <c:v>43466.43409722222</c:v>
                      </c:pt>
                      <c:pt idx="3313">
                        <c:v>43466.434108796297</c:v>
                      </c:pt>
                      <c:pt idx="3314">
                        <c:v>43466.434120370373</c:v>
                      </c:pt>
                      <c:pt idx="3315">
                        <c:v>43466.434131944443</c:v>
                      </c:pt>
                      <c:pt idx="3316">
                        <c:v>43466.43414351852</c:v>
                      </c:pt>
                      <c:pt idx="3317">
                        <c:v>43466.434155092589</c:v>
                      </c:pt>
                      <c:pt idx="3318">
                        <c:v>43466.434166666673</c:v>
                      </c:pt>
                      <c:pt idx="3319">
                        <c:v>43466.434178240743</c:v>
                      </c:pt>
                      <c:pt idx="3320">
                        <c:v>43466.434189814812</c:v>
                      </c:pt>
                      <c:pt idx="3321">
                        <c:v>43466.434201388889</c:v>
                      </c:pt>
                      <c:pt idx="3322">
                        <c:v>43466.434212962973</c:v>
                      </c:pt>
                      <c:pt idx="3323">
                        <c:v>43466.434224537043</c:v>
                      </c:pt>
                      <c:pt idx="3324">
                        <c:v>43466.434236111112</c:v>
                      </c:pt>
                      <c:pt idx="3325">
                        <c:v>43466.434247685182</c:v>
                      </c:pt>
                      <c:pt idx="3326">
                        <c:v>43466.434259259258</c:v>
                      </c:pt>
                      <c:pt idx="3327">
                        <c:v>43466.434270833342</c:v>
                      </c:pt>
                      <c:pt idx="3328">
                        <c:v>43466.434282407397</c:v>
                      </c:pt>
                      <c:pt idx="3329">
                        <c:v>43466.434293981481</c:v>
                      </c:pt>
                      <c:pt idx="3330">
                        <c:v>43466.434305555558</c:v>
                      </c:pt>
                      <c:pt idx="3331">
                        <c:v>43466.434317129628</c:v>
                      </c:pt>
                      <c:pt idx="3332">
                        <c:v>43466.434328703697</c:v>
                      </c:pt>
                      <c:pt idx="3333">
                        <c:v>43466.434340277781</c:v>
                      </c:pt>
                      <c:pt idx="3334">
                        <c:v>43466.434351851851</c:v>
                      </c:pt>
                      <c:pt idx="3335">
                        <c:v>43466.434363425928</c:v>
                      </c:pt>
                      <c:pt idx="3336">
                        <c:v>43466.434374999997</c:v>
                      </c:pt>
                      <c:pt idx="3337">
                        <c:v>43466.434386574067</c:v>
                      </c:pt>
                      <c:pt idx="3338">
                        <c:v>43466.434398148151</c:v>
                      </c:pt>
                      <c:pt idx="3339">
                        <c:v>43466.43440972222</c:v>
                      </c:pt>
                      <c:pt idx="3340">
                        <c:v>43466.434421296297</c:v>
                      </c:pt>
                      <c:pt idx="3341">
                        <c:v>43466.434432870366</c:v>
                      </c:pt>
                      <c:pt idx="3342">
                        <c:v>43466.434444444443</c:v>
                      </c:pt>
                      <c:pt idx="3343">
                        <c:v>43466.43445601852</c:v>
                      </c:pt>
                      <c:pt idx="3344">
                        <c:v>43466.434467592589</c:v>
                      </c:pt>
                      <c:pt idx="3345">
                        <c:v>43466.434479166674</c:v>
                      </c:pt>
                      <c:pt idx="3346">
                        <c:v>43466.434490740743</c:v>
                      </c:pt>
                      <c:pt idx="3347">
                        <c:v>43466.434502314813</c:v>
                      </c:pt>
                      <c:pt idx="3348">
                        <c:v>43466.434513888889</c:v>
                      </c:pt>
                      <c:pt idx="3349">
                        <c:v>43466.434525462973</c:v>
                      </c:pt>
                      <c:pt idx="3350">
                        <c:v>43466.434537037043</c:v>
                      </c:pt>
                      <c:pt idx="3351">
                        <c:v>43466.434548611112</c:v>
                      </c:pt>
                      <c:pt idx="3352">
                        <c:v>43466.434560185182</c:v>
                      </c:pt>
                      <c:pt idx="3353">
                        <c:v>43466.434571759259</c:v>
                      </c:pt>
                      <c:pt idx="3354">
                        <c:v>43466.434583333343</c:v>
                      </c:pt>
                      <c:pt idx="3355">
                        <c:v>43466.434594907398</c:v>
                      </c:pt>
                      <c:pt idx="3356">
                        <c:v>43466.434606481482</c:v>
                      </c:pt>
                      <c:pt idx="3357">
                        <c:v>43466.434618055559</c:v>
                      </c:pt>
                      <c:pt idx="3358">
                        <c:v>43466.434629629628</c:v>
                      </c:pt>
                      <c:pt idx="3359">
                        <c:v>43466.434641203698</c:v>
                      </c:pt>
                      <c:pt idx="3360">
                        <c:v>43466.434652777767</c:v>
                      </c:pt>
                      <c:pt idx="3361">
                        <c:v>43466.434664351851</c:v>
                      </c:pt>
                      <c:pt idx="3362">
                        <c:v>43466.434675925928</c:v>
                      </c:pt>
                      <c:pt idx="3363">
                        <c:v>43466.434687499997</c:v>
                      </c:pt>
                      <c:pt idx="3364">
                        <c:v>43466.434699074067</c:v>
                      </c:pt>
                      <c:pt idx="3365">
                        <c:v>43466.434710648151</c:v>
                      </c:pt>
                      <c:pt idx="3366">
                        <c:v>43466.43472222222</c:v>
                      </c:pt>
                      <c:pt idx="3367">
                        <c:v>43466.434733796297</c:v>
                      </c:pt>
                      <c:pt idx="3368">
                        <c:v>43466.434745370367</c:v>
                      </c:pt>
                      <c:pt idx="3369">
                        <c:v>43466.434756944444</c:v>
                      </c:pt>
                      <c:pt idx="3370">
                        <c:v>43466.43476851852</c:v>
                      </c:pt>
                      <c:pt idx="3371">
                        <c:v>43466.43478009259</c:v>
                      </c:pt>
                    </c:numCache>
                  </c:numRef>
                </c:xVal>
                <c:yVal>
                  <c:numRef>
                    <c:extLst xmlns:c15="http://schemas.microsoft.com/office/drawing/2012/chart">
                      <c:ext xmlns:c15="http://schemas.microsoft.com/office/drawing/2012/chart" uri="{02D57815-91ED-43cb-92C2-25804820EDAC}">
                        <c15:formulaRef>
                          <c15:sqref>'9) Erro Static Filter'!$D$2:$D$3503</c15:sqref>
                        </c15:formulaRef>
                      </c:ext>
                    </c:extLst>
                    <c:numCache>
                      <c:formatCode>General</c:formatCode>
                      <c:ptCount val="3502"/>
                      <c:pt idx="0">
                        <c:v>4.5747713431469617</c:v>
                      </c:pt>
                      <c:pt idx="1">
                        <c:v>4.5747713431469617</c:v>
                      </c:pt>
                      <c:pt idx="2">
                        <c:v>4.5747713431469617</c:v>
                      </c:pt>
                      <c:pt idx="3">
                        <c:v>4.5747713431469617</c:v>
                      </c:pt>
                      <c:pt idx="4">
                        <c:v>4.5747713431469617</c:v>
                      </c:pt>
                      <c:pt idx="5">
                        <c:v>4.5747713431469617</c:v>
                      </c:pt>
                      <c:pt idx="6">
                        <c:v>4.5747713431469617</c:v>
                      </c:pt>
                      <c:pt idx="7">
                        <c:v>4.5747713431469617</c:v>
                      </c:pt>
                      <c:pt idx="8">
                        <c:v>4.5747713431469617</c:v>
                      </c:pt>
                      <c:pt idx="9">
                        <c:v>4.5747713431469617</c:v>
                      </c:pt>
                      <c:pt idx="10">
                        <c:v>4.5747713431469617</c:v>
                      </c:pt>
                      <c:pt idx="11">
                        <c:v>4.5747713431469617</c:v>
                      </c:pt>
                      <c:pt idx="12">
                        <c:v>4.5747713431469617</c:v>
                      </c:pt>
                      <c:pt idx="13">
                        <c:v>4.5747713431469617</c:v>
                      </c:pt>
                      <c:pt idx="14">
                        <c:v>4.5747713431469617</c:v>
                      </c:pt>
                      <c:pt idx="15">
                        <c:v>4.5747713431469617</c:v>
                      </c:pt>
                      <c:pt idx="16">
                        <c:v>4.5747713431469617</c:v>
                      </c:pt>
                      <c:pt idx="17">
                        <c:v>4.5747713431469617</c:v>
                      </c:pt>
                      <c:pt idx="18">
                        <c:v>4.5747713431469617</c:v>
                      </c:pt>
                      <c:pt idx="19">
                        <c:v>4.5747713431469617</c:v>
                      </c:pt>
                      <c:pt idx="20">
                        <c:v>4.5747713431469617</c:v>
                      </c:pt>
                      <c:pt idx="21">
                        <c:v>4.5747713431469617</c:v>
                      </c:pt>
                      <c:pt idx="22">
                        <c:v>4.5747713431469617</c:v>
                      </c:pt>
                      <c:pt idx="23">
                        <c:v>4.5747713431469617</c:v>
                      </c:pt>
                      <c:pt idx="24">
                        <c:v>4.5747713431469617</c:v>
                      </c:pt>
                      <c:pt idx="25">
                        <c:v>4.5747713431469617</c:v>
                      </c:pt>
                      <c:pt idx="26">
                        <c:v>4.5747713431469617</c:v>
                      </c:pt>
                      <c:pt idx="27">
                        <c:v>4.5747713431469617</c:v>
                      </c:pt>
                      <c:pt idx="28">
                        <c:v>4.5747713431469617</c:v>
                      </c:pt>
                      <c:pt idx="29">
                        <c:v>4.5747713431469617</c:v>
                      </c:pt>
                      <c:pt idx="30">
                        <c:v>4.5747713431469617</c:v>
                      </c:pt>
                      <c:pt idx="31">
                        <c:v>4.5747713431469617</c:v>
                      </c:pt>
                      <c:pt idx="32">
                        <c:v>4.5747713431469617</c:v>
                      </c:pt>
                      <c:pt idx="33">
                        <c:v>4.5747713431469617</c:v>
                      </c:pt>
                      <c:pt idx="34">
                        <c:v>4.5747713431469617</c:v>
                      </c:pt>
                      <c:pt idx="35">
                        <c:v>4.5747713431469617</c:v>
                      </c:pt>
                      <c:pt idx="36">
                        <c:v>4.5747713431469617</c:v>
                      </c:pt>
                      <c:pt idx="37">
                        <c:v>4.5747713431469617</c:v>
                      </c:pt>
                      <c:pt idx="38">
                        <c:v>4.5747713431469617</c:v>
                      </c:pt>
                      <c:pt idx="39">
                        <c:v>4.5747713431469617</c:v>
                      </c:pt>
                      <c:pt idx="40">
                        <c:v>4.5747713431469617</c:v>
                      </c:pt>
                      <c:pt idx="41">
                        <c:v>4.5747713431469617</c:v>
                      </c:pt>
                      <c:pt idx="42">
                        <c:v>4.5747713431469617</c:v>
                      </c:pt>
                      <c:pt idx="43">
                        <c:v>4.5747713431469617</c:v>
                      </c:pt>
                      <c:pt idx="44">
                        <c:v>4.5747713431469617</c:v>
                      </c:pt>
                      <c:pt idx="45">
                        <c:v>4.5747713431469617</c:v>
                      </c:pt>
                      <c:pt idx="46">
                        <c:v>4.5747713431469617</c:v>
                      </c:pt>
                      <c:pt idx="47">
                        <c:v>4.5747713431469617</c:v>
                      </c:pt>
                      <c:pt idx="48">
                        <c:v>4.5747713431469617</c:v>
                      </c:pt>
                      <c:pt idx="49">
                        <c:v>4.5747713431469617</c:v>
                      </c:pt>
                      <c:pt idx="50">
                        <c:v>4.5747713431469617</c:v>
                      </c:pt>
                      <c:pt idx="51">
                        <c:v>4.5747713431469617</c:v>
                      </c:pt>
                      <c:pt idx="52">
                        <c:v>4.5747713431469617</c:v>
                      </c:pt>
                      <c:pt idx="53">
                        <c:v>4.5747713431469617</c:v>
                      </c:pt>
                      <c:pt idx="54">
                        <c:v>4.5747713431469617</c:v>
                      </c:pt>
                      <c:pt idx="55">
                        <c:v>4.5747713431469617</c:v>
                      </c:pt>
                      <c:pt idx="56">
                        <c:v>4.5747713431469617</c:v>
                      </c:pt>
                      <c:pt idx="57">
                        <c:v>4.5747713431469617</c:v>
                      </c:pt>
                      <c:pt idx="58">
                        <c:v>4.5747713431469617</c:v>
                      </c:pt>
                      <c:pt idx="59">
                        <c:v>4.5747713431469617</c:v>
                      </c:pt>
                      <c:pt idx="60">
                        <c:v>4.5747713431469617</c:v>
                      </c:pt>
                      <c:pt idx="61">
                        <c:v>4.5747713431469617</c:v>
                      </c:pt>
                      <c:pt idx="62">
                        <c:v>4.5747713431469617</c:v>
                      </c:pt>
                      <c:pt idx="63">
                        <c:v>4.5747713431469617</c:v>
                      </c:pt>
                      <c:pt idx="64">
                        <c:v>4.5747713431469617</c:v>
                      </c:pt>
                      <c:pt idx="65">
                        <c:v>4.5747713431469617</c:v>
                      </c:pt>
                      <c:pt idx="66">
                        <c:v>4.5747713431469617</c:v>
                      </c:pt>
                      <c:pt idx="67">
                        <c:v>4.5747713431469617</c:v>
                      </c:pt>
                      <c:pt idx="68">
                        <c:v>4.5747713431469617</c:v>
                      </c:pt>
                      <c:pt idx="69">
                        <c:v>4.5747713431469617</c:v>
                      </c:pt>
                      <c:pt idx="70">
                        <c:v>4.5747713431469617</c:v>
                      </c:pt>
                      <c:pt idx="71">
                        <c:v>4.5747713431469617</c:v>
                      </c:pt>
                      <c:pt idx="72">
                        <c:v>4.5747713431469617</c:v>
                      </c:pt>
                      <c:pt idx="73">
                        <c:v>4.5747713431469617</c:v>
                      </c:pt>
                      <c:pt idx="74">
                        <c:v>4.5747713431469617</c:v>
                      </c:pt>
                      <c:pt idx="75">
                        <c:v>4.5747713431469617</c:v>
                      </c:pt>
                      <c:pt idx="76">
                        <c:v>4.5747713431469617</c:v>
                      </c:pt>
                      <c:pt idx="77">
                        <c:v>4.5747713431469617</c:v>
                      </c:pt>
                      <c:pt idx="78">
                        <c:v>4.5747713431469617</c:v>
                      </c:pt>
                      <c:pt idx="79">
                        <c:v>4.5747713431469617</c:v>
                      </c:pt>
                      <c:pt idx="80">
                        <c:v>4.5747713431469617</c:v>
                      </c:pt>
                      <c:pt idx="81">
                        <c:v>4.5747713431469617</c:v>
                      </c:pt>
                      <c:pt idx="82">
                        <c:v>4.5747713431469617</c:v>
                      </c:pt>
                      <c:pt idx="83">
                        <c:v>4.5747713431469617</c:v>
                      </c:pt>
                      <c:pt idx="84">
                        <c:v>4.5747713431469617</c:v>
                      </c:pt>
                      <c:pt idx="85">
                        <c:v>4.5747713431469617</c:v>
                      </c:pt>
                      <c:pt idx="86">
                        <c:v>4.5747713431469617</c:v>
                      </c:pt>
                      <c:pt idx="87">
                        <c:v>4.5747713431469617</c:v>
                      </c:pt>
                      <c:pt idx="88">
                        <c:v>4.5747713431469617</c:v>
                      </c:pt>
                      <c:pt idx="89">
                        <c:v>4.5747713431469617</c:v>
                      </c:pt>
                      <c:pt idx="90">
                        <c:v>4.5747713431469617</c:v>
                      </c:pt>
                      <c:pt idx="91">
                        <c:v>4.5747713431469617</c:v>
                      </c:pt>
                      <c:pt idx="92">
                        <c:v>4.5747713431469617</c:v>
                      </c:pt>
                      <c:pt idx="93">
                        <c:v>4.5747713431469617</c:v>
                      </c:pt>
                      <c:pt idx="94">
                        <c:v>4.5747713431469617</c:v>
                      </c:pt>
                      <c:pt idx="95">
                        <c:v>4.5747713431469617</c:v>
                      </c:pt>
                      <c:pt idx="96">
                        <c:v>4.5747713431469617</c:v>
                      </c:pt>
                      <c:pt idx="97">
                        <c:v>4.5747713431469617</c:v>
                      </c:pt>
                      <c:pt idx="98">
                        <c:v>4.5747713431469617</c:v>
                      </c:pt>
                      <c:pt idx="99">
                        <c:v>4.5747713431469617</c:v>
                      </c:pt>
                      <c:pt idx="100">
                        <c:v>4.5747713431469617</c:v>
                      </c:pt>
                      <c:pt idx="101">
                        <c:v>4.5747713431469617</c:v>
                      </c:pt>
                      <c:pt idx="102">
                        <c:v>4.5747713431469617</c:v>
                      </c:pt>
                      <c:pt idx="103">
                        <c:v>4.5747713431469617</c:v>
                      </c:pt>
                      <c:pt idx="104">
                        <c:v>4.5747713431469617</c:v>
                      </c:pt>
                      <c:pt idx="105">
                        <c:v>4.5747713431469617</c:v>
                      </c:pt>
                      <c:pt idx="106">
                        <c:v>4.5747713431469617</c:v>
                      </c:pt>
                      <c:pt idx="107">
                        <c:v>4.5747713431469617</c:v>
                      </c:pt>
                      <c:pt idx="108">
                        <c:v>4.5747713431469617</c:v>
                      </c:pt>
                      <c:pt idx="109">
                        <c:v>4.5747713431469617</c:v>
                      </c:pt>
                      <c:pt idx="110">
                        <c:v>4.5747713431469617</c:v>
                      </c:pt>
                      <c:pt idx="111">
                        <c:v>4.5747713431469617</c:v>
                      </c:pt>
                      <c:pt idx="112">
                        <c:v>4.5747713431469617</c:v>
                      </c:pt>
                      <c:pt idx="113">
                        <c:v>4.5747713431469617</c:v>
                      </c:pt>
                      <c:pt idx="114">
                        <c:v>4.5747713431469617</c:v>
                      </c:pt>
                      <c:pt idx="115">
                        <c:v>4.5747713431469617</c:v>
                      </c:pt>
                      <c:pt idx="116">
                        <c:v>4.5747713431469617</c:v>
                      </c:pt>
                      <c:pt idx="117">
                        <c:v>4.5747713431469617</c:v>
                      </c:pt>
                      <c:pt idx="118">
                        <c:v>4.5747713431469617</c:v>
                      </c:pt>
                      <c:pt idx="119">
                        <c:v>4.5747713431469617</c:v>
                      </c:pt>
                      <c:pt idx="120">
                        <c:v>4.5747713431469617</c:v>
                      </c:pt>
                      <c:pt idx="121">
                        <c:v>4.5747713431469617</c:v>
                      </c:pt>
                      <c:pt idx="122">
                        <c:v>4.5747713431469617</c:v>
                      </c:pt>
                      <c:pt idx="123">
                        <c:v>4.5747713431469617</c:v>
                      </c:pt>
                      <c:pt idx="124">
                        <c:v>4.5747713431469617</c:v>
                      </c:pt>
                      <c:pt idx="125">
                        <c:v>4.5747713431469617</c:v>
                      </c:pt>
                      <c:pt idx="126">
                        <c:v>4.5747713431469617</c:v>
                      </c:pt>
                      <c:pt idx="127">
                        <c:v>4.5747713431469617</c:v>
                      </c:pt>
                      <c:pt idx="128">
                        <c:v>4.5747713431469617</c:v>
                      </c:pt>
                      <c:pt idx="129">
                        <c:v>4.5747713431469617</c:v>
                      </c:pt>
                      <c:pt idx="130">
                        <c:v>4.5747713431469617</c:v>
                      </c:pt>
                      <c:pt idx="131">
                        <c:v>4.5747713431469617</c:v>
                      </c:pt>
                      <c:pt idx="132">
                        <c:v>4.5747713431469617</c:v>
                      </c:pt>
                      <c:pt idx="133">
                        <c:v>4.5747713431469617</c:v>
                      </c:pt>
                      <c:pt idx="134">
                        <c:v>4.5747713431469617</c:v>
                      </c:pt>
                      <c:pt idx="135">
                        <c:v>4.5747713431469617</c:v>
                      </c:pt>
                      <c:pt idx="136">
                        <c:v>4.5747713431469617</c:v>
                      </c:pt>
                      <c:pt idx="137">
                        <c:v>4.5747713431469617</c:v>
                      </c:pt>
                      <c:pt idx="138">
                        <c:v>4.5747713431469617</c:v>
                      </c:pt>
                      <c:pt idx="139">
                        <c:v>4.5747713431469617</c:v>
                      </c:pt>
                      <c:pt idx="140">
                        <c:v>4.5747713431469617</c:v>
                      </c:pt>
                      <c:pt idx="141">
                        <c:v>4.5747713431469617</c:v>
                      </c:pt>
                      <c:pt idx="142">
                        <c:v>4.5747713431469617</c:v>
                      </c:pt>
                      <c:pt idx="143">
                        <c:v>4.5747713431469617</c:v>
                      </c:pt>
                      <c:pt idx="144">
                        <c:v>4.5747713431469617</c:v>
                      </c:pt>
                      <c:pt idx="145">
                        <c:v>4.5747713431469617</c:v>
                      </c:pt>
                      <c:pt idx="146">
                        <c:v>4.5747713431469617</c:v>
                      </c:pt>
                      <c:pt idx="147">
                        <c:v>4.5747713431469617</c:v>
                      </c:pt>
                      <c:pt idx="148">
                        <c:v>4.5747713431469617</c:v>
                      </c:pt>
                      <c:pt idx="149">
                        <c:v>4.5747713431469617</c:v>
                      </c:pt>
                      <c:pt idx="150">
                        <c:v>4.5747713431469617</c:v>
                      </c:pt>
                      <c:pt idx="151">
                        <c:v>4.5747713431469617</c:v>
                      </c:pt>
                      <c:pt idx="152">
                        <c:v>4.5747713431469617</c:v>
                      </c:pt>
                      <c:pt idx="153">
                        <c:v>4.5747713431469617</c:v>
                      </c:pt>
                      <c:pt idx="154">
                        <c:v>4.5747713431469617</c:v>
                      </c:pt>
                      <c:pt idx="155">
                        <c:v>4.5747713431469617</c:v>
                      </c:pt>
                      <c:pt idx="156">
                        <c:v>4.5747713431469617</c:v>
                      </c:pt>
                      <c:pt idx="157">
                        <c:v>4.5747713431469617</c:v>
                      </c:pt>
                      <c:pt idx="158">
                        <c:v>4.5747713431469617</c:v>
                      </c:pt>
                      <c:pt idx="159">
                        <c:v>4.5747713431469617</c:v>
                      </c:pt>
                      <c:pt idx="160">
                        <c:v>4.5747713431469617</c:v>
                      </c:pt>
                      <c:pt idx="161">
                        <c:v>4.5747713431469617</c:v>
                      </c:pt>
                      <c:pt idx="162">
                        <c:v>4.5747713431469617</c:v>
                      </c:pt>
                      <c:pt idx="163">
                        <c:v>4.5747713431469617</c:v>
                      </c:pt>
                      <c:pt idx="164">
                        <c:v>4.5747713431469617</c:v>
                      </c:pt>
                      <c:pt idx="165">
                        <c:v>4.5747713431469617</c:v>
                      </c:pt>
                      <c:pt idx="166">
                        <c:v>4.5747713431469617</c:v>
                      </c:pt>
                      <c:pt idx="167">
                        <c:v>4.5747713431469617</c:v>
                      </c:pt>
                      <c:pt idx="168">
                        <c:v>4.5747713431469617</c:v>
                      </c:pt>
                      <c:pt idx="169">
                        <c:v>4.5747713431469617</c:v>
                      </c:pt>
                      <c:pt idx="170">
                        <c:v>4.5747713431469617</c:v>
                      </c:pt>
                      <c:pt idx="171">
                        <c:v>4.5747713431469617</c:v>
                      </c:pt>
                      <c:pt idx="172">
                        <c:v>4.5747713431469617</c:v>
                      </c:pt>
                      <c:pt idx="173">
                        <c:v>4.5747713431469617</c:v>
                      </c:pt>
                      <c:pt idx="174">
                        <c:v>4.5747713431469617</c:v>
                      </c:pt>
                      <c:pt idx="175">
                        <c:v>4.5747713431469617</c:v>
                      </c:pt>
                      <c:pt idx="176">
                        <c:v>4.5747713431469617</c:v>
                      </c:pt>
                      <c:pt idx="177">
                        <c:v>4.5747713431469617</c:v>
                      </c:pt>
                      <c:pt idx="178">
                        <c:v>4.5747713431469617</c:v>
                      </c:pt>
                      <c:pt idx="179">
                        <c:v>4.5747713431469617</c:v>
                      </c:pt>
                      <c:pt idx="180">
                        <c:v>4.5747713431469617</c:v>
                      </c:pt>
                      <c:pt idx="181">
                        <c:v>4.5747713431469617</c:v>
                      </c:pt>
                      <c:pt idx="182">
                        <c:v>4.5747713431469617</c:v>
                      </c:pt>
                      <c:pt idx="183">
                        <c:v>4.5747713431469617</c:v>
                      </c:pt>
                      <c:pt idx="184">
                        <c:v>4.5747713431469617</c:v>
                      </c:pt>
                      <c:pt idx="185">
                        <c:v>4.5747713431469617</c:v>
                      </c:pt>
                      <c:pt idx="186">
                        <c:v>4.5747713431469617</c:v>
                      </c:pt>
                      <c:pt idx="187">
                        <c:v>4.5747713431469617</c:v>
                      </c:pt>
                      <c:pt idx="188">
                        <c:v>4.5747713431469617</c:v>
                      </c:pt>
                      <c:pt idx="189">
                        <c:v>4.5747713431469617</c:v>
                      </c:pt>
                      <c:pt idx="190">
                        <c:v>4.5747713431469617</c:v>
                      </c:pt>
                      <c:pt idx="191">
                        <c:v>4.5747713431469617</c:v>
                      </c:pt>
                      <c:pt idx="192">
                        <c:v>4.5747713431469617</c:v>
                      </c:pt>
                      <c:pt idx="193">
                        <c:v>4.5747713431469617</c:v>
                      </c:pt>
                      <c:pt idx="194">
                        <c:v>4.5747713431469617</c:v>
                      </c:pt>
                      <c:pt idx="195">
                        <c:v>4.5747713431469617</c:v>
                      </c:pt>
                      <c:pt idx="196">
                        <c:v>4.5747713431469617</c:v>
                      </c:pt>
                      <c:pt idx="197">
                        <c:v>4.5747713431469617</c:v>
                      </c:pt>
                      <c:pt idx="198">
                        <c:v>4.5747713431469617</c:v>
                      </c:pt>
                      <c:pt idx="199">
                        <c:v>4.5747713431469617</c:v>
                      </c:pt>
                      <c:pt idx="200">
                        <c:v>4.5747713431469617</c:v>
                      </c:pt>
                      <c:pt idx="201">
                        <c:v>4.5747713431469617</c:v>
                      </c:pt>
                      <c:pt idx="202">
                        <c:v>4.5747713431469617</c:v>
                      </c:pt>
                      <c:pt idx="203">
                        <c:v>4.5747713431469617</c:v>
                      </c:pt>
                      <c:pt idx="204">
                        <c:v>4.5747713431469617</c:v>
                      </c:pt>
                      <c:pt idx="205">
                        <c:v>4.5747713431469617</c:v>
                      </c:pt>
                      <c:pt idx="206">
                        <c:v>4.5747713431469617</c:v>
                      </c:pt>
                      <c:pt idx="207">
                        <c:v>4.5747713431469617</c:v>
                      </c:pt>
                      <c:pt idx="208">
                        <c:v>4.5747713431469617</c:v>
                      </c:pt>
                      <c:pt idx="209">
                        <c:v>4.5747713431469617</c:v>
                      </c:pt>
                      <c:pt idx="210">
                        <c:v>4.5747713431469617</c:v>
                      </c:pt>
                      <c:pt idx="211">
                        <c:v>4.5747713431469617</c:v>
                      </c:pt>
                      <c:pt idx="212">
                        <c:v>4.5747713431469617</c:v>
                      </c:pt>
                      <c:pt idx="213">
                        <c:v>4.5747713431469617</c:v>
                      </c:pt>
                      <c:pt idx="214">
                        <c:v>4.5747713431469617</c:v>
                      </c:pt>
                      <c:pt idx="215">
                        <c:v>4.5747713431469617</c:v>
                      </c:pt>
                      <c:pt idx="216">
                        <c:v>4.5747713431469617</c:v>
                      </c:pt>
                      <c:pt idx="217">
                        <c:v>4.5747713431469617</c:v>
                      </c:pt>
                      <c:pt idx="218">
                        <c:v>4.5747713431469617</c:v>
                      </c:pt>
                      <c:pt idx="219">
                        <c:v>4.5747713431469617</c:v>
                      </c:pt>
                      <c:pt idx="220">
                        <c:v>4.5747713431469617</c:v>
                      </c:pt>
                      <c:pt idx="221">
                        <c:v>4.5747713431469617</c:v>
                      </c:pt>
                      <c:pt idx="222">
                        <c:v>4.5747713431469617</c:v>
                      </c:pt>
                      <c:pt idx="223">
                        <c:v>4.5747713431469617</c:v>
                      </c:pt>
                      <c:pt idx="224">
                        <c:v>4.5747713431469617</c:v>
                      </c:pt>
                      <c:pt idx="225">
                        <c:v>4.5747713431469617</c:v>
                      </c:pt>
                      <c:pt idx="226">
                        <c:v>4.5747713431469617</c:v>
                      </c:pt>
                      <c:pt idx="227">
                        <c:v>4.5747713431469617</c:v>
                      </c:pt>
                      <c:pt idx="228">
                        <c:v>4.5747713431469617</c:v>
                      </c:pt>
                      <c:pt idx="229">
                        <c:v>4.5747713431469617</c:v>
                      </c:pt>
                      <c:pt idx="230">
                        <c:v>4.5747713431469617</c:v>
                      </c:pt>
                      <c:pt idx="231">
                        <c:v>4.5747713431469617</c:v>
                      </c:pt>
                      <c:pt idx="232">
                        <c:v>4.5747713431469617</c:v>
                      </c:pt>
                      <c:pt idx="233">
                        <c:v>4.5747713431469617</c:v>
                      </c:pt>
                      <c:pt idx="234">
                        <c:v>4.5747713431469617</c:v>
                      </c:pt>
                      <c:pt idx="235">
                        <c:v>4.5747713431469617</c:v>
                      </c:pt>
                      <c:pt idx="236">
                        <c:v>4.5747713431469617</c:v>
                      </c:pt>
                      <c:pt idx="237">
                        <c:v>4.5747713431469617</c:v>
                      </c:pt>
                      <c:pt idx="238">
                        <c:v>4.5747713431469617</c:v>
                      </c:pt>
                      <c:pt idx="239">
                        <c:v>4.5747713431469617</c:v>
                      </c:pt>
                      <c:pt idx="240">
                        <c:v>4.5747713431469617</c:v>
                      </c:pt>
                      <c:pt idx="241">
                        <c:v>4.5747713431469617</c:v>
                      </c:pt>
                      <c:pt idx="242">
                        <c:v>4.5747713431469617</c:v>
                      </c:pt>
                      <c:pt idx="243">
                        <c:v>4.5747713431469617</c:v>
                      </c:pt>
                      <c:pt idx="244">
                        <c:v>4.5747713431469617</c:v>
                      </c:pt>
                      <c:pt idx="245">
                        <c:v>4.5747713431469617</c:v>
                      </c:pt>
                      <c:pt idx="246">
                        <c:v>4.5747713431469617</c:v>
                      </c:pt>
                      <c:pt idx="247">
                        <c:v>4.5747713431469617</c:v>
                      </c:pt>
                      <c:pt idx="248">
                        <c:v>4.5747713431469617</c:v>
                      </c:pt>
                      <c:pt idx="249">
                        <c:v>4.5747713431469617</c:v>
                      </c:pt>
                      <c:pt idx="250">
                        <c:v>4.5747713431469617</c:v>
                      </c:pt>
                      <c:pt idx="251">
                        <c:v>4.5747713431469617</c:v>
                      </c:pt>
                      <c:pt idx="252">
                        <c:v>4.5747713431469617</c:v>
                      </c:pt>
                      <c:pt idx="253">
                        <c:v>4.5747713431469617</c:v>
                      </c:pt>
                      <c:pt idx="254">
                        <c:v>4.5747713431469617</c:v>
                      </c:pt>
                      <c:pt idx="255">
                        <c:v>4.5747713431469617</c:v>
                      </c:pt>
                      <c:pt idx="256">
                        <c:v>4.5747713431469617</c:v>
                      </c:pt>
                      <c:pt idx="257">
                        <c:v>4.5747713431469617</c:v>
                      </c:pt>
                      <c:pt idx="258">
                        <c:v>4.5747713431469617</c:v>
                      </c:pt>
                      <c:pt idx="259">
                        <c:v>4.5747713431469617</c:v>
                      </c:pt>
                      <c:pt idx="260">
                        <c:v>4.5747713431469617</c:v>
                      </c:pt>
                      <c:pt idx="261">
                        <c:v>4.5747713431469617</c:v>
                      </c:pt>
                      <c:pt idx="262">
                        <c:v>4.5747713431469617</c:v>
                      </c:pt>
                      <c:pt idx="263">
                        <c:v>4.5747713431469617</c:v>
                      </c:pt>
                      <c:pt idx="264">
                        <c:v>4.5747713431469617</c:v>
                      </c:pt>
                      <c:pt idx="265">
                        <c:v>4.5747713431469617</c:v>
                      </c:pt>
                      <c:pt idx="266">
                        <c:v>4.5747713431469617</c:v>
                      </c:pt>
                      <c:pt idx="267">
                        <c:v>4.5747713431469617</c:v>
                      </c:pt>
                      <c:pt idx="268">
                        <c:v>4.5747713431469617</c:v>
                      </c:pt>
                      <c:pt idx="269">
                        <c:v>4.5747713431469617</c:v>
                      </c:pt>
                      <c:pt idx="270">
                        <c:v>4.5747713431469617</c:v>
                      </c:pt>
                      <c:pt idx="271">
                        <c:v>4.5747713431469617</c:v>
                      </c:pt>
                      <c:pt idx="272">
                        <c:v>4.5747713431469617</c:v>
                      </c:pt>
                      <c:pt idx="273">
                        <c:v>4.5747713431469617</c:v>
                      </c:pt>
                      <c:pt idx="274">
                        <c:v>4.5747713431469617</c:v>
                      </c:pt>
                      <c:pt idx="275">
                        <c:v>4.5747713431469617</c:v>
                      </c:pt>
                      <c:pt idx="276">
                        <c:v>4.5747713431469617</c:v>
                      </c:pt>
                      <c:pt idx="277">
                        <c:v>4.5747713431469617</c:v>
                      </c:pt>
                      <c:pt idx="278">
                        <c:v>4.5747713431469617</c:v>
                      </c:pt>
                      <c:pt idx="279">
                        <c:v>4.5747713431469617</c:v>
                      </c:pt>
                      <c:pt idx="280">
                        <c:v>4.5747713431469617</c:v>
                      </c:pt>
                      <c:pt idx="281">
                        <c:v>4.5747713431469617</c:v>
                      </c:pt>
                      <c:pt idx="282">
                        <c:v>4.5747713431469617</c:v>
                      </c:pt>
                      <c:pt idx="283">
                        <c:v>4.5747713431469617</c:v>
                      </c:pt>
                      <c:pt idx="284">
                        <c:v>4.5747713431469617</c:v>
                      </c:pt>
                      <c:pt idx="285">
                        <c:v>4.5747713431469617</c:v>
                      </c:pt>
                      <c:pt idx="286">
                        <c:v>4.5747713431469617</c:v>
                      </c:pt>
                      <c:pt idx="287">
                        <c:v>4.5747713431469617</c:v>
                      </c:pt>
                      <c:pt idx="288">
                        <c:v>4.5747713431469617</c:v>
                      </c:pt>
                      <c:pt idx="289">
                        <c:v>4.5747713431469617</c:v>
                      </c:pt>
                      <c:pt idx="290">
                        <c:v>4.5747713431469617</c:v>
                      </c:pt>
                      <c:pt idx="291">
                        <c:v>4.5747713431469617</c:v>
                      </c:pt>
                      <c:pt idx="292">
                        <c:v>4.5747713431469617</c:v>
                      </c:pt>
                      <c:pt idx="293">
                        <c:v>4.5747713431469617</c:v>
                      </c:pt>
                      <c:pt idx="294">
                        <c:v>4.5747713431469617</c:v>
                      </c:pt>
                      <c:pt idx="295">
                        <c:v>4.5747713431469617</c:v>
                      </c:pt>
                      <c:pt idx="296">
                        <c:v>4.5747713431469617</c:v>
                      </c:pt>
                      <c:pt idx="297">
                        <c:v>4.5747713431469617</c:v>
                      </c:pt>
                      <c:pt idx="298">
                        <c:v>4.5747713431469617</c:v>
                      </c:pt>
                      <c:pt idx="299">
                        <c:v>4.5747713431469617</c:v>
                      </c:pt>
                      <c:pt idx="300">
                        <c:v>4.5747713431469617</c:v>
                      </c:pt>
                      <c:pt idx="301">
                        <c:v>4.5747713431469617</c:v>
                      </c:pt>
                      <c:pt idx="302">
                        <c:v>4.5747713431469617</c:v>
                      </c:pt>
                      <c:pt idx="303">
                        <c:v>4.5747713431469617</c:v>
                      </c:pt>
                      <c:pt idx="304">
                        <c:v>4.5747713431469617</c:v>
                      </c:pt>
                      <c:pt idx="305">
                        <c:v>4.5747713431469617</c:v>
                      </c:pt>
                      <c:pt idx="306">
                        <c:v>4.5747713431469617</c:v>
                      </c:pt>
                      <c:pt idx="307">
                        <c:v>4.5747713431469617</c:v>
                      </c:pt>
                      <c:pt idx="308">
                        <c:v>4.5747713431469617</c:v>
                      </c:pt>
                      <c:pt idx="309">
                        <c:v>4.5747713431469617</c:v>
                      </c:pt>
                      <c:pt idx="310">
                        <c:v>4.5747713431469617</c:v>
                      </c:pt>
                      <c:pt idx="311">
                        <c:v>4.5747713431469617</c:v>
                      </c:pt>
                      <c:pt idx="312">
                        <c:v>4.5747713431469617</c:v>
                      </c:pt>
                      <c:pt idx="313">
                        <c:v>4.5747713431469617</c:v>
                      </c:pt>
                      <c:pt idx="314">
                        <c:v>4.5747713431469617</c:v>
                      </c:pt>
                      <c:pt idx="315">
                        <c:v>4.5747713431469617</c:v>
                      </c:pt>
                      <c:pt idx="316">
                        <c:v>4.5747713431469617</c:v>
                      </c:pt>
                      <c:pt idx="317">
                        <c:v>4.5747713431469617</c:v>
                      </c:pt>
                      <c:pt idx="318">
                        <c:v>4.5747713431469617</c:v>
                      </c:pt>
                      <c:pt idx="319">
                        <c:v>4.5747713431469617</c:v>
                      </c:pt>
                      <c:pt idx="320">
                        <c:v>4.5747713431469617</c:v>
                      </c:pt>
                      <c:pt idx="321">
                        <c:v>4.5747713431469617</c:v>
                      </c:pt>
                      <c:pt idx="322">
                        <c:v>4.5747713431469617</c:v>
                      </c:pt>
                      <c:pt idx="323">
                        <c:v>4.5747713431469617</c:v>
                      </c:pt>
                      <c:pt idx="324">
                        <c:v>4.5747713431469617</c:v>
                      </c:pt>
                      <c:pt idx="325">
                        <c:v>4.5747713431469617</c:v>
                      </c:pt>
                      <c:pt idx="326">
                        <c:v>4.5747713431469617</c:v>
                      </c:pt>
                      <c:pt idx="327">
                        <c:v>4.5747713431469617</c:v>
                      </c:pt>
                      <c:pt idx="328">
                        <c:v>4.5747713431469617</c:v>
                      </c:pt>
                      <c:pt idx="329">
                        <c:v>4.5747713431469617</c:v>
                      </c:pt>
                      <c:pt idx="330">
                        <c:v>4.5747713431469617</c:v>
                      </c:pt>
                      <c:pt idx="331">
                        <c:v>4.5747713431469617</c:v>
                      </c:pt>
                      <c:pt idx="332">
                        <c:v>4.5747713431469617</c:v>
                      </c:pt>
                      <c:pt idx="333">
                        <c:v>4.5747713431469617</c:v>
                      </c:pt>
                      <c:pt idx="334">
                        <c:v>4.5747713431469617</c:v>
                      </c:pt>
                      <c:pt idx="335">
                        <c:v>4.5747713431469617</c:v>
                      </c:pt>
                      <c:pt idx="336">
                        <c:v>4.5747713431469617</c:v>
                      </c:pt>
                      <c:pt idx="337">
                        <c:v>4.5747713431469617</c:v>
                      </c:pt>
                      <c:pt idx="338">
                        <c:v>4.5747713431469617</c:v>
                      </c:pt>
                      <c:pt idx="339">
                        <c:v>4.5747713431469617</c:v>
                      </c:pt>
                      <c:pt idx="340">
                        <c:v>4.5747713431469617</c:v>
                      </c:pt>
                      <c:pt idx="341">
                        <c:v>4.5747713431469617</c:v>
                      </c:pt>
                      <c:pt idx="342">
                        <c:v>4.5747713431469617</c:v>
                      </c:pt>
                      <c:pt idx="343">
                        <c:v>4.5747713431469617</c:v>
                      </c:pt>
                      <c:pt idx="344">
                        <c:v>4.5747713431469617</c:v>
                      </c:pt>
                      <c:pt idx="345">
                        <c:v>4.5747713431469617</c:v>
                      </c:pt>
                      <c:pt idx="346">
                        <c:v>4.5747713431469617</c:v>
                      </c:pt>
                      <c:pt idx="347">
                        <c:v>4.5747713431469617</c:v>
                      </c:pt>
                      <c:pt idx="348">
                        <c:v>4.5747713431469617</c:v>
                      </c:pt>
                      <c:pt idx="349">
                        <c:v>4.5747713431469617</c:v>
                      </c:pt>
                      <c:pt idx="350">
                        <c:v>4.5747713431469617</c:v>
                      </c:pt>
                      <c:pt idx="351">
                        <c:v>4.5747713431469617</c:v>
                      </c:pt>
                      <c:pt idx="352">
                        <c:v>4.5747713431469617</c:v>
                      </c:pt>
                      <c:pt idx="353">
                        <c:v>4.5747713431469617</c:v>
                      </c:pt>
                      <c:pt idx="354">
                        <c:v>4.5747713431469617</c:v>
                      </c:pt>
                      <c:pt idx="355">
                        <c:v>4.5747713431469617</c:v>
                      </c:pt>
                      <c:pt idx="356">
                        <c:v>4.5747713431469617</c:v>
                      </c:pt>
                      <c:pt idx="357">
                        <c:v>4.5747713431469617</c:v>
                      </c:pt>
                      <c:pt idx="358">
                        <c:v>4.5747713431469617</c:v>
                      </c:pt>
                      <c:pt idx="359">
                        <c:v>4.5747713431469617</c:v>
                      </c:pt>
                      <c:pt idx="360">
                        <c:v>4.5747713431469617</c:v>
                      </c:pt>
                      <c:pt idx="361">
                        <c:v>4.5747713431469617</c:v>
                      </c:pt>
                      <c:pt idx="362">
                        <c:v>4.5747713431469617</c:v>
                      </c:pt>
                      <c:pt idx="363">
                        <c:v>4.5747713431469617</c:v>
                      </c:pt>
                      <c:pt idx="364">
                        <c:v>4.5747713431469617</c:v>
                      </c:pt>
                      <c:pt idx="365">
                        <c:v>4.5747713431469617</c:v>
                      </c:pt>
                      <c:pt idx="366">
                        <c:v>4.5747713431469617</c:v>
                      </c:pt>
                      <c:pt idx="367">
                        <c:v>4.5747713431469617</c:v>
                      </c:pt>
                      <c:pt idx="368">
                        <c:v>4.5747713431469617</c:v>
                      </c:pt>
                      <c:pt idx="369">
                        <c:v>4.5747713431469617</c:v>
                      </c:pt>
                      <c:pt idx="370">
                        <c:v>4.5747713431469617</c:v>
                      </c:pt>
                      <c:pt idx="371">
                        <c:v>4.5747713431469617</c:v>
                      </c:pt>
                      <c:pt idx="372">
                        <c:v>4.5747713431469617</c:v>
                      </c:pt>
                      <c:pt idx="373">
                        <c:v>4.5747713431469617</c:v>
                      </c:pt>
                      <c:pt idx="374">
                        <c:v>4.5747713431469617</c:v>
                      </c:pt>
                      <c:pt idx="375">
                        <c:v>4.5747713431469617</c:v>
                      </c:pt>
                      <c:pt idx="376">
                        <c:v>4.5747713431469617</c:v>
                      </c:pt>
                      <c:pt idx="377">
                        <c:v>4.5747713431469617</c:v>
                      </c:pt>
                      <c:pt idx="378">
                        <c:v>4.5747713431469617</c:v>
                      </c:pt>
                      <c:pt idx="379">
                        <c:v>4.5747713431469617</c:v>
                      </c:pt>
                      <c:pt idx="380">
                        <c:v>4.5747713431469617</c:v>
                      </c:pt>
                      <c:pt idx="381">
                        <c:v>4.5747713431469617</c:v>
                      </c:pt>
                      <c:pt idx="382">
                        <c:v>4.5747713431469617</c:v>
                      </c:pt>
                      <c:pt idx="383">
                        <c:v>4.5747713431469617</c:v>
                      </c:pt>
                      <c:pt idx="384">
                        <c:v>4.5747713431469617</c:v>
                      </c:pt>
                      <c:pt idx="385">
                        <c:v>4.5747713431469617</c:v>
                      </c:pt>
                      <c:pt idx="386">
                        <c:v>4.5747713431469617</c:v>
                      </c:pt>
                      <c:pt idx="387">
                        <c:v>4.5747713431469617</c:v>
                      </c:pt>
                      <c:pt idx="388">
                        <c:v>4.5747713431469617</c:v>
                      </c:pt>
                      <c:pt idx="389">
                        <c:v>4.5747713431469617</c:v>
                      </c:pt>
                      <c:pt idx="390">
                        <c:v>4.5747713431469617</c:v>
                      </c:pt>
                      <c:pt idx="391">
                        <c:v>4.5747713431469617</c:v>
                      </c:pt>
                      <c:pt idx="392">
                        <c:v>4.5747713431469617</c:v>
                      </c:pt>
                      <c:pt idx="393">
                        <c:v>4.5747713431469617</c:v>
                      </c:pt>
                      <c:pt idx="394">
                        <c:v>4.5747713431469617</c:v>
                      </c:pt>
                      <c:pt idx="395">
                        <c:v>4.5747713431469617</c:v>
                      </c:pt>
                      <c:pt idx="396">
                        <c:v>4.5747713431469617</c:v>
                      </c:pt>
                      <c:pt idx="397">
                        <c:v>4.5747713431469617</c:v>
                      </c:pt>
                      <c:pt idx="398">
                        <c:v>4.5747713431469617</c:v>
                      </c:pt>
                      <c:pt idx="399">
                        <c:v>4.5747713431469617</c:v>
                      </c:pt>
                      <c:pt idx="400">
                        <c:v>4.5747713431469617</c:v>
                      </c:pt>
                      <c:pt idx="401">
                        <c:v>4.5747713431469617</c:v>
                      </c:pt>
                      <c:pt idx="402">
                        <c:v>4.5747713431469617</c:v>
                      </c:pt>
                      <c:pt idx="403">
                        <c:v>4.5747713431469617</c:v>
                      </c:pt>
                      <c:pt idx="404">
                        <c:v>4.5747713431469617</c:v>
                      </c:pt>
                      <c:pt idx="405">
                        <c:v>4.5747713431469617</c:v>
                      </c:pt>
                      <c:pt idx="406">
                        <c:v>4.5747713431469617</c:v>
                      </c:pt>
                      <c:pt idx="407">
                        <c:v>4.5747713431469617</c:v>
                      </c:pt>
                      <c:pt idx="408">
                        <c:v>4.5747713431469617</c:v>
                      </c:pt>
                      <c:pt idx="409">
                        <c:v>4.5747713431469617</c:v>
                      </c:pt>
                      <c:pt idx="410">
                        <c:v>4.5747713431469617</c:v>
                      </c:pt>
                      <c:pt idx="411">
                        <c:v>4.5747713431469617</c:v>
                      </c:pt>
                      <c:pt idx="412">
                        <c:v>4.5747713431469617</c:v>
                      </c:pt>
                      <c:pt idx="413">
                        <c:v>4.5747713431469617</c:v>
                      </c:pt>
                      <c:pt idx="414">
                        <c:v>4.5747713431469617</c:v>
                      </c:pt>
                      <c:pt idx="415">
                        <c:v>4.5747713431469617</c:v>
                      </c:pt>
                      <c:pt idx="416">
                        <c:v>4.5747713431469617</c:v>
                      </c:pt>
                      <c:pt idx="417">
                        <c:v>4.5747713431469617</c:v>
                      </c:pt>
                      <c:pt idx="418">
                        <c:v>4.5747713431469617</c:v>
                      </c:pt>
                      <c:pt idx="419">
                        <c:v>4.5747713431469617</c:v>
                      </c:pt>
                      <c:pt idx="420">
                        <c:v>4.5747713431469617</c:v>
                      </c:pt>
                      <c:pt idx="421">
                        <c:v>4.5747713431469617</c:v>
                      </c:pt>
                      <c:pt idx="422">
                        <c:v>4.5747713431469617</c:v>
                      </c:pt>
                      <c:pt idx="423">
                        <c:v>4.5747713431469617</c:v>
                      </c:pt>
                      <c:pt idx="424">
                        <c:v>4.5747713431469617</c:v>
                      </c:pt>
                      <c:pt idx="425">
                        <c:v>4.5747713431469617</c:v>
                      </c:pt>
                      <c:pt idx="426">
                        <c:v>4.5747713431469617</c:v>
                      </c:pt>
                      <c:pt idx="427">
                        <c:v>4.5747713431469617</c:v>
                      </c:pt>
                      <c:pt idx="428">
                        <c:v>4.5747713431469617</c:v>
                      </c:pt>
                      <c:pt idx="429">
                        <c:v>4.5747713431469617</c:v>
                      </c:pt>
                      <c:pt idx="430">
                        <c:v>4.5747713431469617</c:v>
                      </c:pt>
                      <c:pt idx="431">
                        <c:v>4.5747713431469617</c:v>
                      </c:pt>
                      <c:pt idx="432">
                        <c:v>4.5747713431469617</c:v>
                      </c:pt>
                      <c:pt idx="433">
                        <c:v>4.5747713431469617</c:v>
                      </c:pt>
                      <c:pt idx="434">
                        <c:v>4.5747713431469617</c:v>
                      </c:pt>
                      <c:pt idx="435">
                        <c:v>4.5747713431469617</c:v>
                      </c:pt>
                      <c:pt idx="436">
                        <c:v>4.5747713431469617</c:v>
                      </c:pt>
                      <c:pt idx="437">
                        <c:v>4.5747713431469617</c:v>
                      </c:pt>
                      <c:pt idx="438">
                        <c:v>4.5747713431469617</c:v>
                      </c:pt>
                      <c:pt idx="439">
                        <c:v>4.5747713431469617</c:v>
                      </c:pt>
                      <c:pt idx="440">
                        <c:v>4.5747713431469617</c:v>
                      </c:pt>
                      <c:pt idx="441">
                        <c:v>4.5747713431469617</c:v>
                      </c:pt>
                      <c:pt idx="442">
                        <c:v>4.5747713431469617</c:v>
                      </c:pt>
                      <c:pt idx="443">
                        <c:v>4.5747713431469617</c:v>
                      </c:pt>
                      <c:pt idx="444">
                        <c:v>4.5747713431469617</c:v>
                      </c:pt>
                      <c:pt idx="445">
                        <c:v>4.5747713431469617</c:v>
                      </c:pt>
                      <c:pt idx="446">
                        <c:v>4.5747713431469617</c:v>
                      </c:pt>
                      <c:pt idx="447">
                        <c:v>4.5747713431469617</c:v>
                      </c:pt>
                      <c:pt idx="448">
                        <c:v>4.5747713431469617</c:v>
                      </c:pt>
                      <c:pt idx="449">
                        <c:v>4.5747713431469617</c:v>
                      </c:pt>
                      <c:pt idx="450">
                        <c:v>4.5747713431469617</c:v>
                      </c:pt>
                      <c:pt idx="451">
                        <c:v>4.5747713431469617</c:v>
                      </c:pt>
                      <c:pt idx="452">
                        <c:v>4.5747713431469617</c:v>
                      </c:pt>
                      <c:pt idx="453">
                        <c:v>4.5747713431469617</c:v>
                      </c:pt>
                      <c:pt idx="454">
                        <c:v>4.5747713431469617</c:v>
                      </c:pt>
                      <c:pt idx="455">
                        <c:v>4.5747713431469617</c:v>
                      </c:pt>
                      <c:pt idx="456">
                        <c:v>4.5747713431469617</c:v>
                      </c:pt>
                      <c:pt idx="457">
                        <c:v>4.5747713431469617</c:v>
                      </c:pt>
                      <c:pt idx="458">
                        <c:v>4.5747713431469617</c:v>
                      </c:pt>
                      <c:pt idx="459">
                        <c:v>4.5747713431469617</c:v>
                      </c:pt>
                      <c:pt idx="460">
                        <c:v>4.5747713431469617</c:v>
                      </c:pt>
                      <c:pt idx="461">
                        <c:v>4.5747713431469617</c:v>
                      </c:pt>
                      <c:pt idx="462">
                        <c:v>4.5747713431469617</c:v>
                      </c:pt>
                      <c:pt idx="463">
                        <c:v>4.5747713431469617</c:v>
                      </c:pt>
                      <c:pt idx="464">
                        <c:v>4.5747713431469617</c:v>
                      </c:pt>
                      <c:pt idx="465">
                        <c:v>4.5747713431469617</c:v>
                      </c:pt>
                      <c:pt idx="466">
                        <c:v>4.5747713431469617</c:v>
                      </c:pt>
                      <c:pt idx="467">
                        <c:v>4.5747713431469617</c:v>
                      </c:pt>
                      <c:pt idx="468">
                        <c:v>4.5747713431469617</c:v>
                      </c:pt>
                      <c:pt idx="469">
                        <c:v>4.5747713431469617</c:v>
                      </c:pt>
                      <c:pt idx="470">
                        <c:v>4.5747713431469617</c:v>
                      </c:pt>
                      <c:pt idx="471">
                        <c:v>4.5747713431469617</c:v>
                      </c:pt>
                      <c:pt idx="472">
                        <c:v>4.5747713431469617</c:v>
                      </c:pt>
                      <c:pt idx="473">
                        <c:v>4.5747713431469617</c:v>
                      </c:pt>
                      <c:pt idx="474">
                        <c:v>4.5747713431469617</c:v>
                      </c:pt>
                      <c:pt idx="475">
                        <c:v>4.5747713431469617</c:v>
                      </c:pt>
                      <c:pt idx="476">
                        <c:v>4.5747713431469617</c:v>
                      </c:pt>
                      <c:pt idx="477">
                        <c:v>4.5747713431469617</c:v>
                      </c:pt>
                      <c:pt idx="478">
                        <c:v>4.5747713431469617</c:v>
                      </c:pt>
                      <c:pt idx="479">
                        <c:v>4.5747713431469617</c:v>
                      </c:pt>
                      <c:pt idx="480">
                        <c:v>4.5747713431469617</c:v>
                      </c:pt>
                      <c:pt idx="481">
                        <c:v>4.5747713431469617</c:v>
                      </c:pt>
                      <c:pt idx="482">
                        <c:v>4.5747713431469617</c:v>
                      </c:pt>
                      <c:pt idx="483">
                        <c:v>4.5747713431469617</c:v>
                      </c:pt>
                      <c:pt idx="484">
                        <c:v>4.5747713431469617</c:v>
                      </c:pt>
                      <c:pt idx="485">
                        <c:v>4.5747713431469617</c:v>
                      </c:pt>
                      <c:pt idx="486">
                        <c:v>4.5747713431469617</c:v>
                      </c:pt>
                      <c:pt idx="487">
                        <c:v>4.5747713431469617</c:v>
                      </c:pt>
                      <c:pt idx="488">
                        <c:v>4.5747713431469617</c:v>
                      </c:pt>
                      <c:pt idx="489">
                        <c:v>4.5747713431469617</c:v>
                      </c:pt>
                      <c:pt idx="490">
                        <c:v>4.5747713431469617</c:v>
                      </c:pt>
                      <c:pt idx="491">
                        <c:v>4.5747713431469617</c:v>
                      </c:pt>
                      <c:pt idx="492">
                        <c:v>4.5747713431469617</c:v>
                      </c:pt>
                      <c:pt idx="493">
                        <c:v>4.5747713431469617</c:v>
                      </c:pt>
                      <c:pt idx="494">
                        <c:v>4.5747713431469617</c:v>
                      </c:pt>
                      <c:pt idx="495">
                        <c:v>4.5747713431469617</c:v>
                      </c:pt>
                      <c:pt idx="496">
                        <c:v>4.5747713431469617</c:v>
                      </c:pt>
                      <c:pt idx="497">
                        <c:v>4.5747713431469617</c:v>
                      </c:pt>
                      <c:pt idx="498">
                        <c:v>4.5747713431469617</c:v>
                      </c:pt>
                      <c:pt idx="499">
                        <c:v>4.5747713431469617</c:v>
                      </c:pt>
                      <c:pt idx="500">
                        <c:v>4.5747713431469617</c:v>
                      </c:pt>
                      <c:pt idx="501">
                        <c:v>4.5747713431469617</c:v>
                      </c:pt>
                      <c:pt idx="502">
                        <c:v>4.5747713431469617</c:v>
                      </c:pt>
                      <c:pt idx="503">
                        <c:v>4.5747713431469617</c:v>
                      </c:pt>
                      <c:pt idx="504">
                        <c:v>4.5747713431469617</c:v>
                      </c:pt>
                      <c:pt idx="505">
                        <c:v>4.5747713431469617</c:v>
                      </c:pt>
                      <c:pt idx="506">
                        <c:v>4.5747713431469617</c:v>
                      </c:pt>
                      <c:pt idx="507">
                        <c:v>4.5747713431469617</c:v>
                      </c:pt>
                      <c:pt idx="508">
                        <c:v>4.5747713431469617</c:v>
                      </c:pt>
                      <c:pt idx="509">
                        <c:v>4.5747713431469617</c:v>
                      </c:pt>
                      <c:pt idx="510">
                        <c:v>4.5747713431469617</c:v>
                      </c:pt>
                      <c:pt idx="511">
                        <c:v>4.5747713431469617</c:v>
                      </c:pt>
                      <c:pt idx="512">
                        <c:v>4.5747713431469617</c:v>
                      </c:pt>
                      <c:pt idx="513">
                        <c:v>4.5747713431469617</c:v>
                      </c:pt>
                      <c:pt idx="514">
                        <c:v>4.5747713431469617</c:v>
                      </c:pt>
                      <c:pt idx="515">
                        <c:v>4.5747713431469617</c:v>
                      </c:pt>
                      <c:pt idx="516">
                        <c:v>4.5747713431469617</c:v>
                      </c:pt>
                      <c:pt idx="517">
                        <c:v>4.5747713431469617</c:v>
                      </c:pt>
                      <c:pt idx="518">
                        <c:v>4.5747713431469617</c:v>
                      </c:pt>
                      <c:pt idx="519">
                        <c:v>4.5747713431469617</c:v>
                      </c:pt>
                      <c:pt idx="520">
                        <c:v>4.5747713431469617</c:v>
                      </c:pt>
                      <c:pt idx="521">
                        <c:v>4.5747713431469617</c:v>
                      </c:pt>
                      <c:pt idx="522">
                        <c:v>4.5747713431469617</c:v>
                      </c:pt>
                      <c:pt idx="523">
                        <c:v>4.5747713431469617</c:v>
                      </c:pt>
                      <c:pt idx="524">
                        <c:v>4.5747713431469617</c:v>
                      </c:pt>
                      <c:pt idx="525">
                        <c:v>4.5747713431469617</c:v>
                      </c:pt>
                      <c:pt idx="526">
                        <c:v>4.5747713431469617</c:v>
                      </c:pt>
                      <c:pt idx="527">
                        <c:v>4.5747713431469617</c:v>
                      </c:pt>
                      <c:pt idx="528">
                        <c:v>4.5747713431469617</c:v>
                      </c:pt>
                      <c:pt idx="529">
                        <c:v>4.5747713431469617</c:v>
                      </c:pt>
                      <c:pt idx="530">
                        <c:v>4.5747713431469617</c:v>
                      </c:pt>
                      <c:pt idx="531">
                        <c:v>4.5747713431469617</c:v>
                      </c:pt>
                      <c:pt idx="532">
                        <c:v>4.5747713431469617</c:v>
                      </c:pt>
                      <c:pt idx="533">
                        <c:v>4.5747713431469617</c:v>
                      </c:pt>
                      <c:pt idx="534">
                        <c:v>4.5747713431469617</c:v>
                      </c:pt>
                      <c:pt idx="535">
                        <c:v>4.5747713431469617</c:v>
                      </c:pt>
                      <c:pt idx="536">
                        <c:v>4.5747713431469617</c:v>
                      </c:pt>
                      <c:pt idx="537">
                        <c:v>4.5747713431469617</c:v>
                      </c:pt>
                      <c:pt idx="538">
                        <c:v>4.5747713431469617</c:v>
                      </c:pt>
                      <c:pt idx="539">
                        <c:v>4.5747713431469617</c:v>
                      </c:pt>
                      <c:pt idx="540">
                        <c:v>4.5747713431469617</c:v>
                      </c:pt>
                      <c:pt idx="541">
                        <c:v>4.5747713431469617</c:v>
                      </c:pt>
                      <c:pt idx="542">
                        <c:v>4.5747713431469617</c:v>
                      </c:pt>
                      <c:pt idx="543">
                        <c:v>4.5747713431469617</c:v>
                      </c:pt>
                      <c:pt idx="544">
                        <c:v>4.5747713431469617</c:v>
                      </c:pt>
                      <c:pt idx="545">
                        <c:v>4.5747713431469617</c:v>
                      </c:pt>
                      <c:pt idx="546">
                        <c:v>4.5747713431469617</c:v>
                      </c:pt>
                      <c:pt idx="547">
                        <c:v>4.5747713431469617</c:v>
                      </c:pt>
                      <c:pt idx="548">
                        <c:v>4.5747713431469617</c:v>
                      </c:pt>
                      <c:pt idx="549">
                        <c:v>4.5747713431469617</c:v>
                      </c:pt>
                      <c:pt idx="550">
                        <c:v>4.5747713431469617</c:v>
                      </c:pt>
                      <c:pt idx="551">
                        <c:v>4.5747713431469617</c:v>
                      </c:pt>
                      <c:pt idx="552">
                        <c:v>4.5747713431469617</c:v>
                      </c:pt>
                      <c:pt idx="553">
                        <c:v>4.5747713431469617</c:v>
                      </c:pt>
                      <c:pt idx="554">
                        <c:v>4.5747713431469617</c:v>
                      </c:pt>
                      <c:pt idx="555">
                        <c:v>4.5747713431469617</c:v>
                      </c:pt>
                      <c:pt idx="556">
                        <c:v>4.5747713431469617</c:v>
                      </c:pt>
                      <c:pt idx="557">
                        <c:v>4.5747713431469617</c:v>
                      </c:pt>
                      <c:pt idx="558">
                        <c:v>4.5747713431469617</c:v>
                      </c:pt>
                      <c:pt idx="559">
                        <c:v>4.5747713431469617</c:v>
                      </c:pt>
                      <c:pt idx="560">
                        <c:v>4.5747713431469617</c:v>
                      </c:pt>
                      <c:pt idx="561">
                        <c:v>4.5747713431469617</c:v>
                      </c:pt>
                      <c:pt idx="562">
                        <c:v>4.5747713431469617</c:v>
                      </c:pt>
                      <c:pt idx="563">
                        <c:v>4.5747713431469617</c:v>
                      </c:pt>
                      <c:pt idx="564">
                        <c:v>4.5747713431469617</c:v>
                      </c:pt>
                      <c:pt idx="565">
                        <c:v>4.5747713431469617</c:v>
                      </c:pt>
                      <c:pt idx="566">
                        <c:v>4.5747713431469617</c:v>
                      </c:pt>
                      <c:pt idx="567">
                        <c:v>4.5747713431469617</c:v>
                      </c:pt>
                      <c:pt idx="568">
                        <c:v>4.5747713431469617</c:v>
                      </c:pt>
                      <c:pt idx="569">
                        <c:v>4.5747713431469617</c:v>
                      </c:pt>
                      <c:pt idx="570">
                        <c:v>4.5747713431469617</c:v>
                      </c:pt>
                      <c:pt idx="571">
                        <c:v>4.5747713431469617</c:v>
                      </c:pt>
                      <c:pt idx="572">
                        <c:v>4.5747713431469617</c:v>
                      </c:pt>
                      <c:pt idx="573">
                        <c:v>4.5747713431469617</c:v>
                      </c:pt>
                      <c:pt idx="574">
                        <c:v>4.5747713431469617</c:v>
                      </c:pt>
                      <c:pt idx="575">
                        <c:v>4.5747713431469617</c:v>
                      </c:pt>
                      <c:pt idx="576">
                        <c:v>4.5747713431469617</c:v>
                      </c:pt>
                      <c:pt idx="577">
                        <c:v>4.5747713431469617</c:v>
                      </c:pt>
                      <c:pt idx="578">
                        <c:v>4.5747713431469617</c:v>
                      </c:pt>
                      <c:pt idx="579">
                        <c:v>4.5747713431469617</c:v>
                      </c:pt>
                      <c:pt idx="580">
                        <c:v>4.5747713431469617</c:v>
                      </c:pt>
                      <c:pt idx="581">
                        <c:v>4.5747713431469617</c:v>
                      </c:pt>
                      <c:pt idx="582">
                        <c:v>4.5747713431469617</c:v>
                      </c:pt>
                      <c:pt idx="583">
                        <c:v>4.5747713431469617</c:v>
                      </c:pt>
                      <c:pt idx="584">
                        <c:v>4.5747713431469617</c:v>
                      </c:pt>
                      <c:pt idx="585">
                        <c:v>4.5747713431469617</c:v>
                      </c:pt>
                      <c:pt idx="586">
                        <c:v>4.5747713431469617</c:v>
                      </c:pt>
                      <c:pt idx="587">
                        <c:v>4.5747713431469617</c:v>
                      </c:pt>
                      <c:pt idx="588">
                        <c:v>4.5747713431469617</c:v>
                      </c:pt>
                      <c:pt idx="589">
                        <c:v>4.5747713431469617</c:v>
                      </c:pt>
                      <c:pt idx="590">
                        <c:v>4.5747713431469617</c:v>
                      </c:pt>
                      <c:pt idx="591">
                        <c:v>4.5747713431469617</c:v>
                      </c:pt>
                      <c:pt idx="592">
                        <c:v>4.5747713431469617</c:v>
                      </c:pt>
                      <c:pt idx="593">
                        <c:v>4.5747713431469617</c:v>
                      </c:pt>
                      <c:pt idx="594">
                        <c:v>4.5747713431469617</c:v>
                      </c:pt>
                      <c:pt idx="595">
                        <c:v>4.5747713431469617</c:v>
                      </c:pt>
                      <c:pt idx="596">
                        <c:v>4.5747713431469617</c:v>
                      </c:pt>
                      <c:pt idx="597">
                        <c:v>4.5747713431469617</c:v>
                      </c:pt>
                      <c:pt idx="598">
                        <c:v>4.5747713431469617</c:v>
                      </c:pt>
                      <c:pt idx="599">
                        <c:v>4.5747713431469617</c:v>
                      </c:pt>
                      <c:pt idx="600">
                        <c:v>4.5747713431469617</c:v>
                      </c:pt>
                      <c:pt idx="601">
                        <c:v>4.5747713431469617</c:v>
                      </c:pt>
                      <c:pt idx="602">
                        <c:v>4.5747713431469617</c:v>
                      </c:pt>
                      <c:pt idx="603">
                        <c:v>4.5747713431469617</c:v>
                      </c:pt>
                      <c:pt idx="604">
                        <c:v>4.5747713431469617</c:v>
                      </c:pt>
                      <c:pt idx="605">
                        <c:v>4.5747713431469617</c:v>
                      </c:pt>
                      <c:pt idx="606">
                        <c:v>4.5747713431469617</c:v>
                      </c:pt>
                      <c:pt idx="607">
                        <c:v>4.5747713431469617</c:v>
                      </c:pt>
                      <c:pt idx="608">
                        <c:v>4.5747713431469617</c:v>
                      </c:pt>
                      <c:pt idx="609">
                        <c:v>4.5747713431469617</c:v>
                      </c:pt>
                      <c:pt idx="610">
                        <c:v>4.5747713431469617</c:v>
                      </c:pt>
                      <c:pt idx="611">
                        <c:v>4.5747713431469617</c:v>
                      </c:pt>
                      <c:pt idx="612">
                        <c:v>4.5747713431469617</c:v>
                      </c:pt>
                      <c:pt idx="613">
                        <c:v>4.5747713431469617</c:v>
                      </c:pt>
                      <c:pt idx="614">
                        <c:v>4.5747713431469617</c:v>
                      </c:pt>
                      <c:pt idx="615">
                        <c:v>4.5747713431469617</c:v>
                      </c:pt>
                      <c:pt idx="616">
                        <c:v>4.5747713431469617</c:v>
                      </c:pt>
                      <c:pt idx="617">
                        <c:v>4.5747713431469617</c:v>
                      </c:pt>
                      <c:pt idx="618">
                        <c:v>4.5747713431469617</c:v>
                      </c:pt>
                      <c:pt idx="619">
                        <c:v>4.5747713431469617</c:v>
                      </c:pt>
                      <c:pt idx="620">
                        <c:v>4.5747713431469617</c:v>
                      </c:pt>
                      <c:pt idx="621">
                        <c:v>4.5747713431469617</c:v>
                      </c:pt>
                      <c:pt idx="622">
                        <c:v>4.5747713431469617</c:v>
                      </c:pt>
                      <c:pt idx="623">
                        <c:v>4.5747713431469617</c:v>
                      </c:pt>
                      <c:pt idx="624">
                        <c:v>4.5747713431469617</c:v>
                      </c:pt>
                      <c:pt idx="625">
                        <c:v>4.5747713431469617</c:v>
                      </c:pt>
                      <c:pt idx="626">
                        <c:v>4.5747713431469617</c:v>
                      </c:pt>
                      <c:pt idx="627">
                        <c:v>4.5747713431469617</c:v>
                      </c:pt>
                      <c:pt idx="628">
                        <c:v>4.5747713431469617</c:v>
                      </c:pt>
                      <c:pt idx="629">
                        <c:v>4.5747713431469617</c:v>
                      </c:pt>
                      <c:pt idx="630">
                        <c:v>4.5747713431469617</c:v>
                      </c:pt>
                      <c:pt idx="631">
                        <c:v>4.5747713431469617</c:v>
                      </c:pt>
                      <c:pt idx="632">
                        <c:v>4.5747713431469617</c:v>
                      </c:pt>
                      <c:pt idx="633">
                        <c:v>4.5747713431469617</c:v>
                      </c:pt>
                      <c:pt idx="634">
                        <c:v>4.5747713431469617</c:v>
                      </c:pt>
                      <c:pt idx="635">
                        <c:v>4.5747713431469617</c:v>
                      </c:pt>
                      <c:pt idx="636">
                        <c:v>4.5747713431469617</c:v>
                      </c:pt>
                      <c:pt idx="637">
                        <c:v>4.5747713431469617</c:v>
                      </c:pt>
                      <c:pt idx="638">
                        <c:v>4.5747713431469617</c:v>
                      </c:pt>
                      <c:pt idx="639">
                        <c:v>4.5747713431469617</c:v>
                      </c:pt>
                      <c:pt idx="640">
                        <c:v>4.5747713431469617</c:v>
                      </c:pt>
                      <c:pt idx="641">
                        <c:v>4.5747713431469617</c:v>
                      </c:pt>
                      <c:pt idx="642">
                        <c:v>4.5747713431469617</c:v>
                      </c:pt>
                      <c:pt idx="643">
                        <c:v>4.5747713431469617</c:v>
                      </c:pt>
                      <c:pt idx="644">
                        <c:v>4.5747713431469617</c:v>
                      </c:pt>
                      <c:pt idx="645">
                        <c:v>4.5747713431469617</c:v>
                      </c:pt>
                      <c:pt idx="646">
                        <c:v>4.5747713431469617</c:v>
                      </c:pt>
                      <c:pt idx="647">
                        <c:v>4.5747713431469617</c:v>
                      </c:pt>
                      <c:pt idx="648">
                        <c:v>4.5747713431469617</c:v>
                      </c:pt>
                      <c:pt idx="649">
                        <c:v>4.5747713431469617</c:v>
                      </c:pt>
                      <c:pt idx="650">
                        <c:v>4.5747713431469617</c:v>
                      </c:pt>
                      <c:pt idx="651">
                        <c:v>4.5747713431469617</c:v>
                      </c:pt>
                      <c:pt idx="652">
                        <c:v>4.5747713431469617</c:v>
                      </c:pt>
                      <c:pt idx="653">
                        <c:v>4.5747713431469617</c:v>
                      </c:pt>
                      <c:pt idx="654">
                        <c:v>4.5747713431469617</c:v>
                      </c:pt>
                      <c:pt idx="655">
                        <c:v>4.5747713431469617</c:v>
                      </c:pt>
                      <c:pt idx="656">
                        <c:v>4.5747713431469617</c:v>
                      </c:pt>
                      <c:pt idx="657">
                        <c:v>4.5747713431469617</c:v>
                      </c:pt>
                      <c:pt idx="658">
                        <c:v>4.5747713431469617</c:v>
                      </c:pt>
                      <c:pt idx="659">
                        <c:v>4.5747713431469617</c:v>
                      </c:pt>
                      <c:pt idx="660">
                        <c:v>4.5747713431469617</c:v>
                      </c:pt>
                      <c:pt idx="661">
                        <c:v>4.5747713431469617</c:v>
                      </c:pt>
                      <c:pt idx="662">
                        <c:v>4.5747713431469617</c:v>
                      </c:pt>
                      <c:pt idx="663">
                        <c:v>4.5747713431469617</c:v>
                      </c:pt>
                      <c:pt idx="664">
                        <c:v>4.5747713431469617</c:v>
                      </c:pt>
                      <c:pt idx="665">
                        <c:v>4.5747713431469617</c:v>
                      </c:pt>
                      <c:pt idx="666">
                        <c:v>4.5747713431469617</c:v>
                      </c:pt>
                      <c:pt idx="667">
                        <c:v>4.5747713431469617</c:v>
                      </c:pt>
                      <c:pt idx="668">
                        <c:v>4.5747713431469617</c:v>
                      </c:pt>
                      <c:pt idx="669">
                        <c:v>4.5747713431469617</c:v>
                      </c:pt>
                      <c:pt idx="670">
                        <c:v>4.5747713431469617</c:v>
                      </c:pt>
                      <c:pt idx="671">
                        <c:v>4.5747713431469617</c:v>
                      </c:pt>
                      <c:pt idx="672">
                        <c:v>4.5747713431469617</c:v>
                      </c:pt>
                      <c:pt idx="673">
                        <c:v>4.5747713431469617</c:v>
                      </c:pt>
                      <c:pt idx="674">
                        <c:v>4.5747713431469617</c:v>
                      </c:pt>
                      <c:pt idx="675">
                        <c:v>4.5747713431469617</c:v>
                      </c:pt>
                      <c:pt idx="676">
                        <c:v>4.5747713431469617</c:v>
                      </c:pt>
                      <c:pt idx="677">
                        <c:v>4.5747713431469617</c:v>
                      </c:pt>
                      <c:pt idx="678">
                        <c:v>4.5747713431469617</c:v>
                      </c:pt>
                      <c:pt idx="679">
                        <c:v>4.5747713431469617</c:v>
                      </c:pt>
                      <c:pt idx="680">
                        <c:v>4.5747713431469617</c:v>
                      </c:pt>
                      <c:pt idx="681">
                        <c:v>4.5747713431469617</c:v>
                      </c:pt>
                      <c:pt idx="682">
                        <c:v>4.5747713431469617</c:v>
                      </c:pt>
                      <c:pt idx="683">
                        <c:v>4.5747713431469617</c:v>
                      </c:pt>
                      <c:pt idx="684">
                        <c:v>4.5747713431469617</c:v>
                      </c:pt>
                      <c:pt idx="685">
                        <c:v>4.5747713431469617</c:v>
                      </c:pt>
                      <c:pt idx="686">
                        <c:v>4.5747713431469617</c:v>
                      </c:pt>
                      <c:pt idx="687">
                        <c:v>4.5747713431469617</c:v>
                      </c:pt>
                      <c:pt idx="688">
                        <c:v>4.5747713431469617</c:v>
                      </c:pt>
                      <c:pt idx="689">
                        <c:v>4.5747713431469617</c:v>
                      </c:pt>
                      <c:pt idx="690">
                        <c:v>4.5747713431469617</c:v>
                      </c:pt>
                      <c:pt idx="691">
                        <c:v>4.5747713431469617</c:v>
                      </c:pt>
                      <c:pt idx="692">
                        <c:v>4.5747713431469617</c:v>
                      </c:pt>
                      <c:pt idx="693">
                        <c:v>4.5747713431469617</c:v>
                      </c:pt>
                      <c:pt idx="694">
                        <c:v>4.5747713431469617</c:v>
                      </c:pt>
                      <c:pt idx="695">
                        <c:v>4.5747713431469617</c:v>
                      </c:pt>
                      <c:pt idx="696">
                        <c:v>4.5747713431469617</c:v>
                      </c:pt>
                      <c:pt idx="697">
                        <c:v>4.5747713431469617</c:v>
                      </c:pt>
                      <c:pt idx="698">
                        <c:v>4.5747713431469617</c:v>
                      </c:pt>
                      <c:pt idx="699">
                        <c:v>4.5747713431469617</c:v>
                      </c:pt>
                      <c:pt idx="700">
                        <c:v>4.5747713431469617</c:v>
                      </c:pt>
                      <c:pt idx="701">
                        <c:v>4.5747713431469617</c:v>
                      </c:pt>
                      <c:pt idx="702">
                        <c:v>4.5747713431469617</c:v>
                      </c:pt>
                      <c:pt idx="703">
                        <c:v>4.5747713431469617</c:v>
                      </c:pt>
                      <c:pt idx="704">
                        <c:v>4.5747713431469617</c:v>
                      </c:pt>
                      <c:pt idx="705">
                        <c:v>4.5747713431469617</c:v>
                      </c:pt>
                      <c:pt idx="706">
                        <c:v>4.5747713431469617</c:v>
                      </c:pt>
                      <c:pt idx="707">
                        <c:v>4.5747713431469617</c:v>
                      </c:pt>
                      <c:pt idx="708">
                        <c:v>4.5747713431469617</c:v>
                      </c:pt>
                      <c:pt idx="709">
                        <c:v>4.5747713431469617</c:v>
                      </c:pt>
                      <c:pt idx="710">
                        <c:v>4.5747713431469617</c:v>
                      </c:pt>
                      <c:pt idx="711">
                        <c:v>4.5747713431469617</c:v>
                      </c:pt>
                      <c:pt idx="712">
                        <c:v>4.5747713431469617</c:v>
                      </c:pt>
                      <c:pt idx="713">
                        <c:v>4.5747713431469617</c:v>
                      </c:pt>
                      <c:pt idx="714">
                        <c:v>4.5747713431469617</c:v>
                      </c:pt>
                      <c:pt idx="715">
                        <c:v>4.5747713431469617</c:v>
                      </c:pt>
                      <c:pt idx="716">
                        <c:v>4.5747713431469617</c:v>
                      </c:pt>
                      <c:pt idx="717">
                        <c:v>4.5747713431469617</c:v>
                      </c:pt>
                      <c:pt idx="718">
                        <c:v>4.5747713431469617</c:v>
                      </c:pt>
                      <c:pt idx="719">
                        <c:v>4.5747713431469617</c:v>
                      </c:pt>
                      <c:pt idx="720">
                        <c:v>4.5747713431469617</c:v>
                      </c:pt>
                      <c:pt idx="721">
                        <c:v>4.5747713431469617</c:v>
                      </c:pt>
                      <c:pt idx="722">
                        <c:v>4.5747713431469617</c:v>
                      </c:pt>
                      <c:pt idx="723">
                        <c:v>4.5747713431469617</c:v>
                      </c:pt>
                      <c:pt idx="724">
                        <c:v>4.5747713431469617</c:v>
                      </c:pt>
                      <c:pt idx="725">
                        <c:v>4.5747713431469617</c:v>
                      </c:pt>
                      <c:pt idx="726">
                        <c:v>4.5747713431469617</c:v>
                      </c:pt>
                      <c:pt idx="727">
                        <c:v>4.5747713431469617</c:v>
                      </c:pt>
                      <c:pt idx="728">
                        <c:v>4.5747713431469617</c:v>
                      </c:pt>
                      <c:pt idx="729">
                        <c:v>4.5747713431469617</c:v>
                      </c:pt>
                      <c:pt idx="730">
                        <c:v>4.5747713431469617</c:v>
                      </c:pt>
                      <c:pt idx="731">
                        <c:v>4.5747713431469617</c:v>
                      </c:pt>
                      <c:pt idx="732">
                        <c:v>4.5747713431469617</c:v>
                      </c:pt>
                      <c:pt idx="733">
                        <c:v>4.5747713431469617</c:v>
                      </c:pt>
                      <c:pt idx="734">
                        <c:v>4.5747713431469617</c:v>
                      </c:pt>
                      <c:pt idx="735">
                        <c:v>4.5747713431469617</c:v>
                      </c:pt>
                      <c:pt idx="736">
                        <c:v>4.5747713431469617</c:v>
                      </c:pt>
                      <c:pt idx="737">
                        <c:v>4.5747713431469617</c:v>
                      </c:pt>
                      <c:pt idx="738">
                        <c:v>4.5747713431469617</c:v>
                      </c:pt>
                      <c:pt idx="739">
                        <c:v>4.5747713431469617</c:v>
                      </c:pt>
                      <c:pt idx="740">
                        <c:v>4.5747713431469617</c:v>
                      </c:pt>
                      <c:pt idx="741">
                        <c:v>4.5747713431469617</c:v>
                      </c:pt>
                      <c:pt idx="742">
                        <c:v>4.5747713431469617</c:v>
                      </c:pt>
                      <c:pt idx="743">
                        <c:v>4.5747713431469617</c:v>
                      </c:pt>
                      <c:pt idx="744">
                        <c:v>4.5747713431469617</c:v>
                      </c:pt>
                      <c:pt idx="745">
                        <c:v>4.5747713431469617</c:v>
                      </c:pt>
                      <c:pt idx="746">
                        <c:v>4.5747713431469617</c:v>
                      </c:pt>
                      <c:pt idx="747">
                        <c:v>4.5747713431469617</c:v>
                      </c:pt>
                      <c:pt idx="748">
                        <c:v>4.5747713431469617</c:v>
                      </c:pt>
                      <c:pt idx="749">
                        <c:v>4.5747713431469617</c:v>
                      </c:pt>
                      <c:pt idx="750">
                        <c:v>4.5747713431469617</c:v>
                      </c:pt>
                      <c:pt idx="751">
                        <c:v>4.5747713431469617</c:v>
                      </c:pt>
                      <c:pt idx="752">
                        <c:v>4.5747713431469617</c:v>
                      </c:pt>
                      <c:pt idx="753">
                        <c:v>4.5747713431469617</c:v>
                      </c:pt>
                      <c:pt idx="754">
                        <c:v>4.5747713431469617</c:v>
                      </c:pt>
                      <c:pt idx="755">
                        <c:v>4.5747713431469617</c:v>
                      </c:pt>
                      <c:pt idx="756">
                        <c:v>4.5747713431469617</c:v>
                      </c:pt>
                      <c:pt idx="757">
                        <c:v>4.5747713431469617</c:v>
                      </c:pt>
                      <c:pt idx="758">
                        <c:v>4.5747713431469617</c:v>
                      </c:pt>
                      <c:pt idx="759">
                        <c:v>4.5747713431469617</c:v>
                      </c:pt>
                      <c:pt idx="760">
                        <c:v>4.5747713431469617</c:v>
                      </c:pt>
                      <c:pt idx="761">
                        <c:v>4.5747713431469617</c:v>
                      </c:pt>
                      <c:pt idx="762">
                        <c:v>4.5747713431469617</c:v>
                      </c:pt>
                      <c:pt idx="763">
                        <c:v>4.5747713431469617</c:v>
                      </c:pt>
                      <c:pt idx="764">
                        <c:v>4.5747713431469617</c:v>
                      </c:pt>
                      <c:pt idx="765">
                        <c:v>4.5747713431469617</c:v>
                      </c:pt>
                      <c:pt idx="766">
                        <c:v>4.5747713431469617</c:v>
                      </c:pt>
                      <c:pt idx="767">
                        <c:v>4.5747713431469617</c:v>
                      </c:pt>
                      <c:pt idx="768">
                        <c:v>4.5747713431469617</c:v>
                      </c:pt>
                      <c:pt idx="769">
                        <c:v>4.5747713431469617</c:v>
                      </c:pt>
                      <c:pt idx="770">
                        <c:v>4.5747713431469617</c:v>
                      </c:pt>
                      <c:pt idx="771">
                        <c:v>4.5747713431469617</c:v>
                      </c:pt>
                      <c:pt idx="772">
                        <c:v>4.5747713431469617</c:v>
                      </c:pt>
                      <c:pt idx="773">
                        <c:v>4.5747713431469617</c:v>
                      </c:pt>
                      <c:pt idx="774">
                        <c:v>4.5747713431469617</c:v>
                      </c:pt>
                      <c:pt idx="775">
                        <c:v>4.5747713431469617</c:v>
                      </c:pt>
                      <c:pt idx="776">
                        <c:v>4.5747713431469617</c:v>
                      </c:pt>
                      <c:pt idx="777">
                        <c:v>4.5747713431469617</c:v>
                      </c:pt>
                      <c:pt idx="778">
                        <c:v>4.5747713431469617</c:v>
                      </c:pt>
                      <c:pt idx="779">
                        <c:v>4.5747713431469617</c:v>
                      </c:pt>
                      <c:pt idx="780">
                        <c:v>4.5747713431469617</c:v>
                      </c:pt>
                      <c:pt idx="781">
                        <c:v>4.5747713431469617</c:v>
                      </c:pt>
                      <c:pt idx="782">
                        <c:v>4.5747713431469617</c:v>
                      </c:pt>
                      <c:pt idx="783">
                        <c:v>4.5747713431469617</c:v>
                      </c:pt>
                      <c:pt idx="784">
                        <c:v>4.5747713431469617</c:v>
                      </c:pt>
                      <c:pt idx="785">
                        <c:v>4.5747713431469617</c:v>
                      </c:pt>
                      <c:pt idx="786">
                        <c:v>4.5747713431469617</c:v>
                      </c:pt>
                      <c:pt idx="787">
                        <c:v>4.5747713431469617</c:v>
                      </c:pt>
                      <c:pt idx="788">
                        <c:v>4.5747713431469617</c:v>
                      </c:pt>
                      <c:pt idx="789">
                        <c:v>4.5747713431469617</c:v>
                      </c:pt>
                      <c:pt idx="790">
                        <c:v>4.5747713431469617</c:v>
                      </c:pt>
                      <c:pt idx="791">
                        <c:v>4.5747713431469617</c:v>
                      </c:pt>
                      <c:pt idx="792">
                        <c:v>4.5747713431469617</c:v>
                      </c:pt>
                      <c:pt idx="793">
                        <c:v>4.5747713431469617</c:v>
                      </c:pt>
                      <c:pt idx="794">
                        <c:v>4.5747713431469617</c:v>
                      </c:pt>
                      <c:pt idx="795">
                        <c:v>4.5747713431469617</c:v>
                      </c:pt>
                      <c:pt idx="796">
                        <c:v>4.5747713431469617</c:v>
                      </c:pt>
                      <c:pt idx="797">
                        <c:v>4.5747713431469617</c:v>
                      </c:pt>
                      <c:pt idx="798">
                        <c:v>4.5747713431469617</c:v>
                      </c:pt>
                      <c:pt idx="799">
                        <c:v>4.5747713431469617</c:v>
                      </c:pt>
                      <c:pt idx="800">
                        <c:v>4.5747713431469617</c:v>
                      </c:pt>
                      <c:pt idx="801">
                        <c:v>4.5747713431469617</c:v>
                      </c:pt>
                      <c:pt idx="802">
                        <c:v>4.5747713431469617</c:v>
                      </c:pt>
                      <c:pt idx="803">
                        <c:v>4.5747713431469617</c:v>
                      </c:pt>
                      <c:pt idx="804">
                        <c:v>4.5747713431469617</c:v>
                      </c:pt>
                      <c:pt idx="805">
                        <c:v>4.5747713431469617</c:v>
                      </c:pt>
                      <c:pt idx="806">
                        <c:v>4.5747713431469617</c:v>
                      </c:pt>
                      <c:pt idx="807">
                        <c:v>4.5747713431469617</c:v>
                      </c:pt>
                      <c:pt idx="808">
                        <c:v>4.5747713431469617</c:v>
                      </c:pt>
                      <c:pt idx="809">
                        <c:v>4.5747713431469617</c:v>
                      </c:pt>
                      <c:pt idx="810">
                        <c:v>4.5747713431469617</c:v>
                      </c:pt>
                      <c:pt idx="811">
                        <c:v>4.5747713431469617</c:v>
                      </c:pt>
                      <c:pt idx="812">
                        <c:v>4.5747713431469617</c:v>
                      </c:pt>
                      <c:pt idx="813">
                        <c:v>4.5747713431469617</c:v>
                      </c:pt>
                      <c:pt idx="814">
                        <c:v>4.5747713431469617</c:v>
                      </c:pt>
                      <c:pt idx="815">
                        <c:v>4.5747713431469617</c:v>
                      </c:pt>
                      <c:pt idx="816">
                        <c:v>4.5747713431469617</c:v>
                      </c:pt>
                      <c:pt idx="817">
                        <c:v>4.5747713431469617</c:v>
                      </c:pt>
                      <c:pt idx="818">
                        <c:v>4.5747713431469617</c:v>
                      </c:pt>
                      <c:pt idx="819">
                        <c:v>4.5747713431469617</c:v>
                      </c:pt>
                      <c:pt idx="820">
                        <c:v>4.5747713431469617</c:v>
                      </c:pt>
                      <c:pt idx="821">
                        <c:v>4.5747713431469617</c:v>
                      </c:pt>
                      <c:pt idx="822">
                        <c:v>4.5747713431469617</c:v>
                      </c:pt>
                      <c:pt idx="823">
                        <c:v>4.5747713431469617</c:v>
                      </c:pt>
                      <c:pt idx="824">
                        <c:v>4.5747713431469617</c:v>
                      </c:pt>
                      <c:pt idx="825">
                        <c:v>4.5747713431469617</c:v>
                      </c:pt>
                      <c:pt idx="826">
                        <c:v>4.5747713431469617</c:v>
                      </c:pt>
                      <c:pt idx="827">
                        <c:v>4.5747713431469617</c:v>
                      </c:pt>
                      <c:pt idx="828">
                        <c:v>4.5747713431469617</c:v>
                      </c:pt>
                      <c:pt idx="829">
                        <c:v>4.5747713431469617</c:v>
                      </c:pt>
                      <c:pt idx="830">
                        <c:v>4.5747713431469617</c:v>
                      </c:pt>
                      <c:pt idx="831">
                        <c:v>4.5747713431469617</c:v>
                      </c:pt>
                      <c:pt idx="832">
                        <c:v>4.5747713431469617</c:v>
                      </c:pt>
                      <c:pt idx="833">
                        <c:v>4.5747713431469617</c:v>
                      </c:pt>
                      <c:pt idx="834">
                        <c:v>4.5747713431469617</c:v>
                      </c:pt>
                      <c:pt idx="835">
                        <c:v>4.5747713431469617</c:v>
                      </c:pt>
                      <c:pt idx="836">
                        <c:v>4.5747713431469617</c:v>
                      </c:pt>
                      <c:pt idx="837">
                        <c:v>4.5747713431469617</c:v>
                      </c:pt>
                      <c:pt idx="838">
                        <c:v>4.5747713431469617</c:v>
                      </c:pt>
                      <c:pt idx="839">
                        <c:v>4.5747713431469617</c:v>
                      </c:pt>
                      <c:pt idx="840">
                        <c:v>4.5747713431469617</c:v>
                      </c:pt>
                      <c:pt idx="841">
                        <c:v>4.5747713431469617</c:v>
                      </c:pt>
                      <c:pt idx="842">
                        <c:v>4.5747713431469617</c:v>
                      </c:pt>
                      <c:pt idx="843">
                        <c:v>4.5747713431469617</c:v>
                      </c:pt>
                      <c:pt idx="844">
                        <c:v>4.5747713431469617</c:v>
                      </c:pt>
                      <c:pt idx="845">
                        <c:v>4.5747713431469617</c:v>
                      </c:pt>
                      <c:pt idx="846">
                        <c:v>4.5747713431469617</c:v>
                      </c:pt>
                      <c:pt idx="847">
                        <c:v>4.5747713431469617</c:v>
                      </c:pt>
                      <c:pt idx="848">
                        <c:v>4.5747713431469617</c:v>
                      </c:pt>
                      <c:pt idx="849">
                        <c:v>4.5747713431469617</c:v>
                      </c:pt>
                      <c:pt idx="850">
                        <c:v>4.5747713431469617</c:v>
                      </c:pt>
                      <c:pt idx="851">
                        <c:v>4.5747713431469617</c:v>
                      </c:pt>
                      <c:pt idx="852">
                        <c:v>4.5747713431469617</c:v>
                      </c:pt>
                      <c:pt idx="853">
                        <c:v>4.5747713431469617</c:v>
                      </c:pt>
                      <c:pt idx="854">
                        <c:v>4.5747713431469617</c:v>
                      </c:pt>
                      <c:pt idx="855">
                        <c:v>4.5747713431469617</c:v>
                      </c:pt>
                      <c:pt idx="856">
                        <c:v>4.5747713431469617</c:v>
                      </c:pt>
                      <c:pt idx="857">
                        <c:v>4.5747713431469617</c:v>
                      </c:pt>
                      <c:pt idx="858">
                        <c:v>4.5747713431469617</c:v>
                      </c:pt>
                      <c:pt idx="859">
                        <c:v>4.5747713431469617</c:v>
                      </c:pt>
                      <c:pt idx="860">
                        <c:v>4.5747713431469617</c:v>
                      </c:pt>
                      <c:pt idx="861">
                        <c:v>4.5747713431469617</c:v>
                      </c:pt>
                      <c:pt idx="862">
                        <c:v>4.5747713431469617</c:v>
                      </c:pt>
                      <c:pt idx="863">
                        <c:v>4.5747713431469617</c:v>
                      </c:pt>
                      <c:pt idx="864">
                        <c:v>4.5747713431469617</c:v>
                      </c:pt>
                      <c:pt idx="865">
                        <c:v>4.5747713431469617</c:v>
                      </c:pt>
                      <c:pt idx="866">
                        <c:v>4.5747713431469617</c:v>
                      </c:pt>
                      <c:pt idx="867">
                        <c:v>4.5747713431469617</c:v>
                      </c:pt>
                      <c:pt idx="868">
                        <c:v>4.5747713431469617</c:v>
                      </c:pt>
                      <c:pt idx="869">
                        <c:v>4.5747713431469617</c:v>
                      </c:pt>
                      <c:pt idx="870">
                        <c:v>4.5747713431469617</c:v>
                      </c:pt>
                      <c:pt idx="871">
                        <c:v>4.5747713431469617</c:v>
                      </c:pt>
                      <c:pt idx="872">
                        <c:v>4.5747713431469617</c:v>
                      </c:pt>
                      <c:pt idx="873">
                        <c:v>4.5747713431469617</c:v>
                      </c:pt>
                      <c:pt idx="874">
                        <c:v>4.5747713431469617</c:v>
                      </c:pt>
                      <c:pt idx="875">
                        <c:v>4.5747713431469617</c:v>
                      </c:pt>
                      <c:pt idx="876">
                        <c:v>4.5747713431469617</c:v>
                      </c:pt>
                      <c:pt idx="877">
                        <c:v>4.5747713431469617</c:v>
                      </c:pt>
                      <c:pt idx="878">
                        <c:v>4.5747713431469617</c:v>
                      </c:pt>
                      <c:pt idx="879">
                        <c:v>4.5747713431469617</c:v>
                      </c:pt>
                      <c:pt idx="880">
                        <c:v>4.5747713431469617</c:v>
                      </c:pt>
                      <c:pt idx="881">
                        <c:v>4.5747713431469617</c:v>
                      </c:pt>
                      <c:pt idx="882">
                        <c:v>4.5747713431469617</c:v>
                      </c:pt>
                      <c:pt idx="883">
                        <c:v>4.5747713431469617</c:v>
                      </c:pt>
                      <c:pt idx="884">
                        <c:v>4.5747713431469617</c:v>
                      </c:pt>
                      <c:pt idx="885">
                        <c:v>4.5747713431469617</c:v>
                      </c:pt>
                      <c:pt idx="886">
                        <c:v>4.5747713431469617</c:v>
                      </c:pt>
                      <c:pt idx="887">
                        <c:v>4.5747713431469617</c:v>
                      </c:pt>
                      <c:pt idx="888">
                        <c:v>4.5747713431469617</c:v>
                      </c:pt>
                      <c:pt idx="889">
                        <c:v>4.5747713431469617</c:v>
                      </c:pt>
                      <c:pt idx="890">
                        <c:v>4.5747713431469617</c:v>
                      </c:pt>
                      <c:pt idx="891">
                        <c:v>4.5747713431469617</c:v>
                      </c:pt>
                      <c:pt idx="892">
                        <c:v>4.5747713431469617</c:v>
                      </c:pt>
                      <c:pt idx="893">
                        <c:v>4.5747713431469617</c:v>
                      </c:pt>
                      <c:pt idx="894">
                        <c:v>4.5747713431469617</c:v>
                      </c:pt>
                      <c:pt idx="895">
                        <c:v>4.5747713431469617</c:v>
                      </c:pt>
                      <c:pt idx="896">
                        <c:v>4.5747713431469617</c:v>
                      </c:pt>
                      <c:pt idx="897">
                        <c:v>4.5747713431469617</c:v>
                      </c:pt>
                      <c:pt idx="898">
                        <c:v>4.5747713431469617</c:v>
                      </c:pt>
                      <c:pt idx="899">
                        <c:v>4.5747713431469617</c:v>
                      </c:pt>
                      <c:pt idx="900">
                        <c:v>4.5747713431469617</c:v>
                      </c:pt>
                      <c:pt idx="901">
                        <c:v>4.5747713431469617</c:v>
                      </c:pt>
                      <c:pt idx="902">
                        <c:v>4.5747713431469617</c:v>
                      </c:pt>
                      <c:pt idx="903">
                        <c:v>4.5747713431469617</c:v>
                      </c:pt>
                      <c:pt idx="904">
                        <c:v>4.5747713431469617</c:v>
                      </c:pt>
                      <c:pt idx="905">
                        <c:v>4.5747713431469617</c:v>
                      </c:pt>
                      <c:pt idx="906">
                        <c:v>4.5747713431469617</c:v>
                      </c:pt>
                      <c:pt idx="907">
                        <c:v>4.5747713431469617</c:v>
                      </c:pt>
                      <c:pt idx="908">
                        <c:v>4.5747713431469617</c:v>
                      </c:pt>
                      <c:pt idx="909">
                        <c:v>4.5747713431469617</c:v>
                      </c:pt>
                      <c:pt idx="910">
                        <c:v>4.5747713431469617</c:v>
                      </c:pt>
                      <c:pt idx="911">
                        <c:v>4.5747713431469617</c:v>
                      </c:pt>
                      <c:pt idx="912">
                        <c:v>4.5747713431469617</c:v>
                      </c:pt>
                      <c:pt idx="913">
                        <c:v>4.5747713431469617</c:v>
                      </c:pt>
                      <c:pt idx="914">
                        <c:v>4.5747713431469617</c:v>
                      </c:pt>
                      <c:pt idx="915">
                        <c:v>4.5747713431469617</c:v>
                      </c:pt>
                      <c:pt idx="916">
                        <c:v>4.5747713431469617</c:v>
                      </c:pt>
                      <c:pt idx="917">
                        <c:v>4.5747713431469617</c:v>
                      </c:pt>
                      <c:pt idx="918">
                        <c:v>4.5747713431469617</c:v>
                      </c:pt>
                      <c:pt idx="919">
                        <c:v>4.5747713431469617</c:v>
                      </c:pt>
                      <c:pt idx="920">
                        <c:v>4.5747713431469617</c:v>
                      </c:pt>
                      <c:pt idx="921">
                        <c:v>4.5747713431469617</c:v>
                      </c:pt>
                      <c:pt idx="922">
                        <c:v>4.5747713431469617</c:v>
                      </c:pt>
                      <c:pt idx="923">
                        <c:v>4.5747713431469617</c:v>
                      </c:pt>
                      <c:pt idx="924">
                        <c:v>4.5747713431469617</c:v>
                      </c:pt>
                      <c:pt idx="925">
                        <c:v>4.5747713431469617</c:v>
                      </c:pt>
                      <c:pt idx="926">
                        <c:v>4.5747713431469617</c:v>
                      </c:pt>
                      <c:pt idx="927">
                        <c:v>4.5747713431469617</c:v>
                      </c:pt>
                      <c:pt idx="928">
                        <c:v>4.5747713431469617</c:v>
                      </c:pt>
                      <c:pt idx="929">
                        <c:v>4.5747713431469617</c:v>
                      </c:pt>
                      <c:pt idx="930">
                        <c:v>4.5747713431469617</c:v>
                      </c:pt>
                      <c:pt idx="931">
                        <c:v>4.5747713431469617</c:v>
                      </c:pt>
                      <c:pt idx="932">
                        <c:v>4.5747713431469617</c:v>
                      </c:pt>
                      <c:pt idx="933">
                        <c:v>4.5747713431469617</c:v>
                      </c:pt>
                      <c:pt idx="934">
                        <c:v>4.5747713431469617</c:v>
                      </c:pt>
                      <c:pt idx="935">
                        <c:v>4.5747713431469617</c:v>
                      </c:pt>
                      <c:pt idx="936">
                        <c:v>4.5747713431469617</c:v>
                      </c:pt>
                      <c:pt idx="937">
                        <c:v>4.5747713431469617</c:v>
                      </c:pt>
                      <c:pt idx="938">
                        <c:v>4.5747713431469617</c:v>
                      </c:pt>
                      <c:pt idx="939">
                        <c:v>4.5747713431469617</c:v>
                      </c:pt>
                      <c:pt idx="940">
                        <c:v>4.5747713431469617</c:v>
                      </c:pt>
                      <c:pt idx="941">
                        <c:v>4.5747713431469617</c:v>
                      </c:pt>
                      <c:pt idx="942">
                        <c:v>4.5747713431469617</c:v>
                      </c:pt>
                      <c:pt idx="943">
                        <c:v>4.5747713431469617</c:v>
                      </c:pt>
                      <c:pt idx="944">
                        <c:v>4.5747713431469617</c:v>
                      </c:pt>
                      <c:pt idx="945">
                        <c:v>4.5747713431469617</c:v>
                      </c:pt>
                      <c:pt idx="946">
                        <c:v>4.5747713431469617</c:v>
                      </c:pt>
                      <c:pt idx="947">
                        <c:v>4.5747713431469617</c:v>
                      </c:pt>
                      <c:pt idx="948">
                        <c:v>4.5747713431469617</c:v>
                      </c:pt>
                      <c:pt idx="949">
                        <c:v>4.5747713431469617</c:v>
                      </c:pt>
                      <c:pt idx="950">
                        <c:v>4.5747713431469617</c:v>
                      </c:pt>
                      <c:pt idx="951">
                        <c:v>4.5747713431469617</c:v>
                      </c:pt>
                      <c:pt idx="952">
                        <c:v>4.5747713431469617</c:v>
                      </c:pt>
                      <c:pt idx="953">
                        <c:v>4.5747713431469617</c:v>
                      </c:pt>
                      <c:pt idx="954">
                        <c:v>4.5747713431469617</c:v>
                      </c:pt>
                      <c:pt idx="955">
                        <c:v>4.5747713431469617</c:v>
                      </c:pt>
                      <c:pt idx="956">
                        <c:v>4.5747713431469617</c:v>
                      </c:pt>
                      <c:pt idx="957">
                        <c:v>4.5747713431469617</c:v>
                      </c:pt>
                      <c:pt idx="958">
                        <c:v>4.5747713431469617</c:v>
                      </c:pt>
                      <c:pt idx="959">
                        <c:v>4.5747713431469617</c:v>
                      </c:pt>
                      <c:pt idx="960">
                        <c:v>4.5747713431469617</c:v>
                      </c:pt>
                      <c:pt idx="961">
                        <c:v>4.5747713431469617</c:v>
                      </c:pt>
                      <c:pt idx="962">
                        <c:v>4.5747713431469617</c:v>
                      </c:pt>
                      <c:pt idx="963">
                        <c:v>4.5747713431469617</c:v>
                      </c:pt>
                      <c:pt idx="964">
                        <c:v>4.5747713431469617</c:v>
                      </c:pt>
                      <c:pt idx="965">
                        <c:v>4.5747713431469617</c:v>
                      </c:pt>
                      <c:pt idx="966">
                        <c:v>4.5747713431469617</c:v>
                      </c:pt>
                      <c:pt idx="967">
                        <c:v>4.5747713431469617</c:v>
                      </c:pt>
                      <c:pt idx="968">
                        <c:v>4.5747713431469617</c:v>
                      </c:pt>
                      <c:pt idx="969">
                        <c:v>4.5747713431469617</c:v>
                      </c:pt>
                      <c:pt idx="970">
                        <c:v>4.5747713431469617</c:v>
                      </c:pt>
                      <c:pt idx="971">
                        <c:v>4.5747713431469617</c:v>
                      </c:pt>
                      <c:pt idx="972">
                        <c:v>4.5747713431469617</c:v>
                      </c:pt>
                      <c:pt idx="973">
                        <c:v>4.5747713431469617</c:v>
                      </c:pt>
                      <c:pt idx="974">
                        <c:v>4.5747713431469617</c:v>
                      </c:pt>
                      <c:pt idx="975">
                        <c:v>4.5747713431469617</c:v>
                      </c:pt>
                      <c:pt idx="976">
                        <c:v>4.5747713431469617</c:v>
                      </c:pt>
                      <c:pt idx="977">
                        <c:v>4.5747713431469617</c:v>
                      </c:pt>
                      <c:pt idx="978">
                        <c:v>4.5747713431469617</c:v>
                      </c:pt>
                      <c:pt idx="979">
                        <c:v>4.5747713431469617</c:v>
                      </c:pt>
                      <c:pt idx="980">
                        <c:v>4.5747713431469617</c:v>
                      </c:pt>
                      <c:pt idx="981">
                        <c:v>4.5747713431469617</c:v>
                      </c:pt>
                      <c:pt idx="982">
                        <c:v>4.5747713431469617</c:v>
                      </c:pt>
                      <c:pt idx="983">
                        <c:v>4.5747713431469617</c:v>
                      </c:pt>
                      <c:pt idx="984">
                        <c:v>4.5747713431469617</c:v>
                      </c:pt>
                      <c:pt idx="985">
                        <c:v>4.5747713431469617</c:v>
                      </c:pt>
                      <c:pt idx="986">
                        <c:v>4.5747713431469617</c:v>
                      </c:pt>
                      <c:pt idx="987">
                        <c:v>4.5747713431469617</c:v>
                      </c:pt>
                      <c:pt idx="988">
                        <c:v>4.5747713431469617</c:v>
                      </c:pt>
                      <c:pt idx="989">
                        <c:v>4.5747713431469617</c:v>
                      </c:pt>
                      <c:pt idx="990">
                        <c:v>4.5747713431469617</c:v>
                      </c:pt>
                      <c:pt idx="991">
                        <c:v>4.5747713431469617</c:v>
                      </c:pt>
                      <c:pt idx="992">
                        <c:v>4.5747713431469617</c:v>
                      </c:pt>
                      <c:pt idx="993">
                        <c:v>4.5747713431469617</c:v>
                      </c:pt>
                      <c:pt idx="994">
                        <c:v>4.5747713431469617</c:v>
                      </c:pt>
                      <c:pt idx="995">
                        <c:v>4.5747713431469617</c:v>
                      </c:pt>
                      <c:pt idx="996">
                        <c:v>4.5747713431469617</c:v>
                      </c:pt>
                      <c:pt idx="997">
                        <c:v>4.5747713431469617</c:v>
                      </c:pt>
                      <c:pt idx="998">
                        <c:v>4.5747713431469617</c:v>
                      </c:pt>
                      <c:pt idx="999">
                        <c:v>4.5747713431469617</c:v>
                      </c:pt>
                      <c:pt idx="1000">
                        <c:v>4.5747713431469617</c:v>
                      </c:pt>
                      <c:pt idx="1001">
                        <c:v>4.5747713431469617</c:v>
                      </c:pt>
                      <c:pt idx="1002">
                        <c:v>4.5747713431469617</c:v>
                      </c:pt>
                      <c:pt idx="1003">
                        <c:v>4.5747713431469617</c:v>
                      </c:pt>
                      <c:pt idx="1004">
                        <c:v>4.5747713431469617</c:v>
                      </c:pt>
                      <c:pt idx="1005">
                        <c:v>4.5747713431469617</c:v>
                      </c:pt>
                      <c:pt idx="1006">
                        <c:v>4.5747713431469617</c:v>
                      </c:pt>
                      <c:pt idx="1007">
                        <c:v>4.5747713431469617</c:v>
                      </c:pt>
                      <c:pt idx="1008">
                        <c:v>4.5747713431469617</c:v>
                      </c:pt>
                      <c:pt idx="1009">
                        <c:v>4.5747713431469617</c:v>
                      </c:pt>
                      <c:pt idx="1010">
                        <c:v>4.5747713431469617</c:v>
                      </c:pt>
                      <c:pt idx="1011">
                        <c:v>4.5747713431469617</c:v>
                      </c:pt>
                      <c:pt idx="1012">
                        <c:v>4.5747713431469617</c:v>
                      </c:pt>
                      <c:pt idx="1013">
                        <c:v>4.5747713431469617</c:v>
                      </c:pt>
                      <c:pt idx="1014">
                        <c:v>4.5747713431469617</c:v>
                      </c:pt>
                      <c:pt idx="1015">
                        <c:v>4.5747713431469617</c:v>
                      </c:pt>
                      <c:pt idx="1016">
                        <c:v>4.5747713431469617</c:v>
                      </c:pt>
                      <c:pt idx="1017">
                        <c:v>4.5747713431469617</c:v>
                      </c:pt>
                      <c:pt idx="1018">
                        <c:v>4.5747713431469617</c:v>
                      </c:pt>
                      <c:pt idx="1019">
                        <c:v>4.5747713431469617</c:v>
                      </c:pt>
                      <c:pt idx="1020">
                        <c:v>4.5747713431469617</c:v>
                      </c:pt>
                      <c:pt idx="1021">
                        <c:v>4.5747713431469617</c:v>
                      </c:pt>
                      <c:pt idx="1022">
                        <c:v>4.5747713431469617</c:v>
                      </c:pt>
                      <c:pt idx="1023">
                        <c:v>4.5747713431469617</c:v>
                      </c:pt>
                      <c:pt idx="1024">
                        <c:v>4.5747713431469617</c:v>
                      </c:pt>
                      <c:pt idx="1025">
                        <c:v>4.5747713431469617</c:v>
                      </c:pt>
                      <c:pt idx="1026">
                        <c:v>4.5747713431469617</c:v>
                      </c:pt>
                      <c:pt idx="1027">
                        <c:v>4.5747713431469617</c:v>
                      </c:pt>
                      <c:pt idx="1028">
                        <c:v>4.5747713431469617</c:v>
                      </c:pt>
                      <c:pt idx="1029">
                        <c:v>4.5747713431469617</c:v>
                      </c:pt>
                      <c:pt idx="1030">
                        <c:v>4.5747713431469617</c:v>
                      </c:pt>
                      <c:pt idx="1031">
                        <c:v>4.5747713431469617</c:v>
                      </c:pt>
                      <c:pt idx="1032">
                        <c:v>4.5747713431469617</c:v>
                      </c:pt>
                      <c:pt idx="1033">
                        <c:v>4.5747713431469617</c:v>
                      </c:pt>
                      <c:pt idx="1034">
                        <c:v>4.5747713431469617</c:v>
                      </c:pt>
                      <c:pt idx="1035">
                        <c:v>4.5747713431469617</c:v>
                      </c:pt>
                      <c:pt idx="1036">
                        <c:v>4.5747713431469617</c:v>
                      </c:pt>
                      <c:pt idx="1037">
                        <c:v>4.5747713431469617</c:v>
                      </c:pt>
                      <c:pt idx="1038">
                        <c:v>4.5747713431469617</c:v>
                      </c:pt>
                      <c:pt idx="1039">
                        <c:v>4.5747713431469617</c:v>
                      </c:pt>
                      <c:pt idx="1040">
                        <c:v>4.5747713431469617</c:v>
                      </c:pt>
                      <c:pt idx="1041">
                        <c:v>4.5747713431469617</c:v>
                      </c:pt>
                      <c:pt idx="1042">
                        <c:v>4.5747713431469617</c:v>
                      </c:pt>
                      <c:pt idx="1043">
                        <c:v>4.5747713431469617</c:v>
                      </c:pt>
                      <c:pt idx="1044">
                        <c:v>4.5747713431469617</c:v>
                      </c:pt>
                      <c:pt idx="1045">
                        <c:v>4.5747713431469617</c:v>
                      </c:pt>
                      <c:pt idx="1046">
                        <c:v>4.5747713431469617</c:v>
                      </c:pt>
                      <c:pt idx="1047">
                        <c:v>4.5747713431469617</c:v>
                      </c:pt>
                      <c:pt idx="1048">
                        <c:v>4.5747713431469617</c:v>
                      </c:pt>
                      <c:pt idx="1049">
                        <c:v>4.5747713431469617</c:v>
                      </c:pt>
                      <c:pt idx="1050">
                        <c:v>4.5747713431469617</c:v>
                      </c:pt>
                      <c:pt idx="1051">
                        <c:v>4.5747713431469617</c:v>
                      </c:pt>
                      <c:pt idx="1052">
                        <c:v>4.5747713431469617</c:v>
                      </c:pt>
                      <c:pt idx="1053">
                        <c:v>4.5747713431469617</c:v>
                      </c:pt>
                      <c:pt idx="1054">
                        <c:v>4.5747713431469617</c:v>
                      </c:pt>
                      <c:pt idx="1055">
                        <c:v>4.5747713431469617</c:v>
                      </c:pt>
                      <c:pt idx="1056">
                        <c:v>4.5747713431469617</c:v>
                      </c:pt>
                      <c:pt idx="1057">
                        <c:v>4.5747713431469617</c:v>
                      </c:pt>
                      <c:pt idx="1058">
                        <c:v>4.5747713431469617</c:v>
                      </c:pt>
                      <c:pt idx="1059">
                        <c:v>4.5747713431469617</c:v>
                      </c:pt>
                      <c:pt idx="1060">
                        <c:v>4.5747713431469617</c:v>
                      </c:pt>
                      <c:pt idx="1061">
                        <c:v>4.5747713431469617</c:v>
                      </c:pt>
                      <c:pt idx="1062">
                        <c:v>4.5747713431469617</c:v>
                      </c:pt>
                      <c:pt idx="1063">
                        <c:v>4.5747713431469617</c:v>
                      </c:pt>
                      <c:pt idx="1064">
                        <c:v>4.5747713431469617</c:v>
                      </c:pt>
                      <c:pt idx="1065">
                        <c:v>4.5747713431469617</c:v>
                      </c:pt>
                      <c:pt idx="1066">
                        <c:v>4.5747713431469617</c:v>
                      </c:pt>
                      <c:pt idx="1067">
                        <c:v>4.5747713431469617</c:v>
                      </c:pt>
                      <c:pt idx="1068">
                        <c:v>4.5747713431469617</c:v>
                      </c:pt>
                      <c:pt idx="1069">
                        <c:v>4.5747713431469617</c:v>
                      </c:pt>
                      <c:pt idx="1070">
                        <c:v>4.5747713431469617</c:v>
                      </c:pt>
                      <c:pt idx="1071">
                        <c:v>4.5747713431469617</c:v>
                      </c:pt>
                      <c:pt idx="1072">
                        <c:v>4.5747713431469617</c:v>
                      </c:pt>
                      <c:pt idx="1073">
                        <c:v>4.5747713431469617</c:v>
                      </c:pt>
                      <c:pt idx="1074">
                        <c:v>4.5747713431469617</c:v>
                      </c:pt>
                      <c:pt idx="1075">
                        <c:v>4.5747713431469617</c:v>
                      </c:pt>
                      <c:pt idx="1076">
                        <c:v>4.5747713431469617</c:v>
                      </c:pt>
                      <c:pt idx="1077">
                        <c:v>4.5747713431469617</c:v>
                      </c:pt>
                      <c:pt idx="1078">
                        <c:v>4.5747713431469617</c:v>
                      </c:pt>
                      <c:pt idx="1079">
                        <c:v>4.5747713431469617</c:v>
                      </c:pt>
                      <c:pt idx="1080">
                        <c:v>4.5747713431469617</c:v>
                      </c:pt>
                      <c:pt idx="1081">
                        <c:v>4.5747713431469617</c:v>
                      </c:pt>
                      <c:pt idx="1082">
                        <c:v>4.5747713431469617</c:v>
                      </c:pt>
                      <c:pt idx="1083">
                        <c:v>4.5747713431469617</c:v>
                      </c:pt>
                      <c:pt idx="1084">
                        <c:v>4.5747713431469617</c:v>
                      </c:pt>
                      <c:pt idx="1085">
                        <c:v>4.5747713431469617</c:v>
                      </c:pt>
                      <c:pt idx="1086">
                        <c:v>4.5747713431469617</c:v>
                      </c:pt>
                      <c:pt idx="1087">
                        <c:v>4.5747713431469617</c:v>
                      </c:pt>
                      <c:pt idx="1088">
                        <c:v>4.5747713431469617</c:v>
                      </c:pt>
                      <c:pt idx="1089">
                        <c:v>4.5747713431469617</c:v>
                      </c:pt>
                      <c:pt idx="1090">
                        <c:v>4.5747713431469617</c:v>
                      </c:pt>
                      <c:pt idx="1091">
                        <c:v>4.5747713431469617</c:v>
                      </c:pt>
                      <c:pt idx="1092">
                        <c:v>4.5747713431469617</c:v>
                      </c:pt>
                      <c:pt idx="1093">
                        <c:v>4.5747713431469617</c:v>
                      </c:pt>
                      <c:pt idx="1094">
                        <c:v>4.5747713431469617</c:v>
                      </c:pt>
                      <c:pt idx="1095">
                        <c:v>4.5747713431469617</c:v>
                      </c:pt>
                      <c:pt idx="1096">
                        <c:v>4.5747713431469617</c:v>
                      </c:pt>
                      <c:pt idx="1097">
                        <c:v>4.5747713431469617</c:v>
                      </c:pt>
                      <c:pt idx="1098">
                        <c:v>4.5747713431469617</c:v>
                      </c:pt>
                      <c:pt idx="1099">
                        <c:v>4.5747713431469617</c:v>
                      </c:pt>
                      <c:pt idx="1100">
                        <c:v>4.5747713431469617</c:v>
                      </c:pt>
                      <c:pt idx="1101">
                        <c:v>4.5747713431469617</c:v>
                      </c:pt>
                      <c:pt idx="1102">
                        <c:v>4.5747713431469617</c:v>
                      </c:pt>
                      <c:pt idx="1103">
                        <c:v>4.5747713431469617</c:v>
                      </c:pt>
                      <c:pt idx="1104">
                        <c:v>4.5747713431469617</c:v>
                      </c:pt>
                      <c:pt idx="1105">
                        <c:v>4.5747713431469617</c:v>
                      </c:pt>
                      <c:pt idx="1106">
                        <c:v>4.5747713431469617</c:v>
                      </c:pt>
                      <c:pt idx="1107">
                        <c:v>4.5747713431469617</c:v>
                      </c:pt>
                      <c:pt idx="1108">
                        <c:v>4.5747713431469617</c:v>
                      </c:pt>
                      <c:pt idx="1109">
                        <c:v>4.5747713431469617</c:v>
                      </c:pt>
                      <c:pt idx="1110">
                        <c:v>4.5747713431469617</c:v>
                      </c:pt>
                      <c:pt idx="1111">
                        <c:v>4.5747713431469617</c:v>
                      </c:pt>
                      <c:pt idx="1112">
                        <c:v>4.5747713431469617</c:v>
                      </c:pt>
                      <c:pt idx="1113">
                        <c:v>4.5747713431469617</c:v>
                      </c:pt>
                      <c:pt idx="1114">
                        <c:v>4.5747713431469617</c:v>
                      </c:pt>
                      <c:pt idx="1115">
                        <c:v>4.5747713431469617</c:v>
                      </c:pt>
                      <c:pt idx="1116">
                        <c:v>4.5747713431469617</c:v>
                      </c:pt>
                      <c:pt idx="1117">
                        <c:v>4.5747713431469617</c:v>
                      </c:pt>
                      <c:pt idx="1118">
                        <c:v>4.5747713431469617</c:v>
                      </c:pt>
                      <c:pt idx="1119">
                        <c:v>4.5747713431469617</c:v>
                      </c:pt>
                      <c:pt idx="1120">
                        <c:v>4.5747713431469617</c:v>
                      </c:pt>
                      <c:pt idx="1121">
                        <c:v>4.5747713431469617</c:v>
                      </c:pt>
                      <c:pt idx="1122">
                        <c:v>4.5747713431469617</c:v>
                      </c:pt>
                      <c:pt idx="1123">
                        <c:v>4.5747713431469617</c:v>
                      </c:pt>
                      <c:pt idx="1124">
                        <c:v>4.5747713431469617</c:v>
                      </c:pt>
                      <c:pt idx="1125">
                        <c:v>4.5747713431469617</c:v>
                      </c:pt>
                      <c:pt idx="1126">
                        <c:v>4.5747713431469617</c:v>
                      </c:pt>
                      <c:pt idx="1127">
                        <c:v>4.5747713431469617</c:v>
                      </c:pt>
                      <c:pt idx="1128">
                        <c:v>4.5747713431469617</c:v>
                      </c:pt>
                      <c:pt idx="1129">
                        <c:v>4.5747713431469617</c:v>
                      </c:pt>
                      <c:pt idx="1130">
                        <c:v>4.5747713431469617</c:v>
                      </c:pt>
                      <c:pt idx="1131">
                        <c:v>4.5747713431469617</c:v>
                      </c:pt>
                      <c:pt idx="1132">
                        <c:v>4.5747713431469617</c:v>
                      </c:pt>
                      <c:pt idx="1133">
                        <c:v>4.5747713431469617</c:v>
                      </c:pt>
                      <c:pt idx="1134">
                        <c:v>4.5747713431469617</c:v>
                      </c:pt>
                      <c:pt idx="1135">
                        <c:v>4.5747713431469617</c:v>
                      </c:pt>
                      <c:pt idx="1136">
                        <c:v>4.5747713431469617</c:v>
                      </c:pt>
                      <c:pt idx="1137">
                        <c:v>4.5747713431469617</c:v>
                      </c:pt>
                      <c:pt idx="1138">
                        <c:v>4.5747713431469617</c:v>
                      </c:pt>
                      <c:pt idx="1139">
                        <c:v>4.5747713431469617</c:v>
                      </c:pt>
                      <c:pt idx="1140">
                        <c:v>4.5747713431469617</c:v>
                      </c:pt>
                      <c:pt idx="1141">
                        <c:v>4.5747713431469617</c:v>
                      </c:pt>
                      <c:pt idx="1142">
                        <c:v>4.5747713431469617</c:v>
                      </c:pt>
                      <c:pt idx="1143">
                        <c:v>4.5747713431469617</c:v>
                      </c:pt>
                      <c:pt idx="1144">
                        <c:v>4.5747713431469617</c:v>
                      </c:pt>
                      <c:pt idx="1145">
                        <c:v>4.5747713431469617</c:v>
                      </c:pt>
                      <c:pt idx="1146">
                        <c:v>4.5747713431469617</c:v>
                      </c:pt>
                      <c:pt idx="1147">
                        <c:v>4.5747713431469617</c:v>
                      </c:pt>
                      <c:pt idx="1148">
                        <c:v>4.5747713431469617</c:v>
                      </c:pt>
                      <c:pt idx="1149">
                        <c:v>4.5747713431469617</c:v>
                      </c:pt>
                      <c:pt idx="1150">
                        <c:v>4.5747713431469617</c:v>
                      </c:pt>
                      <c:pt idx="1151">
                        <c:v>4.5747713431469617</c:v>
                      </c:pt>
                      <c:pt idx="1152">
                        <c:v>4.5747713431469617</c:v>
                      </c:pt>
                      <c:pt idx="1153">
                        <c:v>4.5747713431469617</c:v>
                      </c:pt>
                      <c:pt idx="1154">
                        <c:v>4.5747713431469617</c:v>
                      </c:pt>
                      <c:pt idx="1155">
                        <c:v>4.5747713431469617</c:v>
                      </c:pt>
                      <c:pt idx="1156">
                        <c:v>4.5747713431469617</c:v>
                      </c:pt>
                      <c:pt idx="1157">
                        <c:v>4.5747713431469617</c:v>
                      </c:pt>
                      <c:pt idx="1158">
                        <c:v>4.5747713431469617</c:v>
                      </c:pt>
                      <c:pt idx="1159">
                        <c:v>4.5747713431469617</c:v>
                      </c:pt>
                      <c:pt idx="1160">
                        <c:v>4.5747713431469617</c:v>
                      </c:pt>
                      <c:pt idx="1161">
                        <c:v>4.5747713431469617</c:v>
                      </c:pt>
                      <c:pt idx="1162">
                        <c:v>4.5747713431469617</c:v>
                      </c:pt>
                      <c:pt idx="1163">
                        <c:v>4.5747713431469617</c:v>
                      </c:pt>
                      <c:pt idx="1164">
                        <c:v>4.5747713431469617</c:v>
                      </c:pt>
                      <c:pt idx="1165">
                        <c:v>4.5747713431469617</c:v>
                      </c:pt>
                      <c:pt idx="1166">
                        <c:v>4.5747713431469617</c:v>
                      </c:pt>
                      <c:pt idx="1167">
                        <c:v>4.5747713431469617</c:v>
                      </c:pt>
                      <c:pt idx="1168">
                        <c:v>4.5747713431469617</c:v>
                      </c:pt>
                      <c:pt idx="1169">
                        <c:v>4.5747713431469617</c:v>
                      </c:pt>
                      <c:pt idx="1170">
                        <c:v>4.5747713431469617</c:v>
                      </c:pt>
                      <c:pt idx="1171">
                        <c:v>4.5747713431469617</c:v>
                      </c:pt>
                      <c:pt idx="1172">
                        <c:v>4.5747713431469617</c:v>
                      </c:pt>
                      <c:pt idx="1173">
                        <c:v>4.5747713431469617</c:v>
                      </c:pt>
                      <c:pt idx="1174">
                        <c:v>4.5747713431469617</c:v>
                      </c:pt>
                      <c:pt idx="1175">
                        <c:v>4.5747713431469617</c:v>
                      </c:pt>
                      <c:pt idx="1176">
                        <c:v>4.5747713431469617</c:v>
                      </c:pt>
                      <c:pt idx="1177">
                        <c:v>4.5747713431469617</c:v>
                      </c:pt>
                      <c:pt idx="1178">
                        <c:v>4.5747713431469617</c:v>
                      </c:pt>
                      <c:pt idx="1179">
                        <c:v>4.5747713431469617</c:v>
                      </c:pt>
                      <c:pt idx="1180">
                        <c:v>4.5747713431469617</c:v>
                      </c:pt>
                      <c:pt idx="1181">
                        <c:v>4.5747713431469617</c:v>
                      </c:pt>
                      <c:pt idx="1182">
                        <c:v>4.5747713431469617</c:v>
                      </c:pt>
                      <c:pt idx="1183">
                        <c:v>4.5747713431469617</c:v>
                      </c:pt>
                      <c:pt idx="1184">
                        <c:v>4.5747713431469617</c:v>
                      </c:pt>
                      <c:pt idx="1185">
                        <c:v>4.5747713431469617</c:v>
                      </c:pt>
                      <c:pt idx="1186">
                        <c:v>4.5747713431469617</c:v>
                      </c:pt>
                      <c:pt idx="1187">
                        <c:v>4.5747713431469617</c:v>
                      </c:pt>
                      <c:pt idx="1188">
                        <c:v>4.5747713431469617</c:v>
                      </c:pt>
                      <c:pt idx="1189">
                        <c:v>4.5747713431469617</c:v>
                      </c:pt>
                      <c:pt idx="1190">
                        <c:v>4.5747713431469617</c:v>
                      </c:pt>
                      <c:pt idx="1191">
                        <c:v>4.5747713431469617</c:v>
                      </c:pt>
                      <c:pt idx="1192">
                        <c:v>4.5747713431469617</c:v>
                      </c:pt>
                      <c:pt idx="1193">
                        <c:v>4.5747713431469617</c:v>
                      </c:pt>
                      <c:pt idx="1194">
                        <c:v>4.5747713431469617</c:v>
                      </c:pt>
                      <c:pt idx="1195">
                        <c:v>4.5747713431469617</c:v>
                      </c:pt>
                      <c:pt idx="1196">
                        <c:v>4.5747713431469617</c:v>
                      </c:pt>
                      <c:pt idx="1197">
                        <c:v>4.5747713431469617</c:v>
                      </c:pt>
                      <c:pt idx="1198">
                        <c:v>4.5747713431469617</c:v>
                      </c:pt>
                      <c:pt idx="1199">
                        <c:v>4.5747713431469617</c:v>
                      </c:pt>
                      <c:pt idx="1200">
                        <c:v>4.5747713431469617</c:v>
                      </c:pt>
                      <c:pt idx="1201">
                        <c:v>4.5747713431469617</c:v>
                      </c:pt>
                      <c:pt idx="1202">
                        <c:v>4.5747713431469617</c:v>
                      </c:pt>
                      <c:pt idx="1203">
                        <c:v>4.5747713431469617</c:v>
                      </c:pt>
                      <c:pt idx="1204">
                        <c:v>4.5747713431469617</c:v>
                      </c:pt>
                      <c:pt idx="1205">
                        <c:v>4.5747713431469617</c:v>
                      </c:pt>
                      <c:pt idx="1206">
                        <c:v>4.5747713431469617</c:v>
                      </c:pt>
                      <c:pt idx="1207">
                        <c:v>4.5747713431469617</c:v>
                      </c:pt>
                      <c:pt idx="1208">
                        <c:v>4.5747713431469617</c:v>
                      </c:pt>
                      <c:pt idx="1209">
                        <c:v>4.5747713431469617</c:v>
                      </c:pt>
                      <c:pt idx="1210">
                        <c:v>4.5747713431469617</c:v>
                      </c:pt>
                      <c:pt idx="1211">
                        <c:v>4.5747713431469617</c:v>
                      </c:pt>
                      <c:pt idx="1212">
                        <c:v>4.5747713431469617</c:v>
                      </c:pt>
                      <c:pt idx="1213">
                        <c:v>4.5747713431469617</c:v>
                      </c:pt>
                      <c:pt idx="1214">
                        <c:v>4.5747713431469617</c:v>
                      </c:pt>
                      <c:pt idx="1215">
                        <c:v>4.5747713431469617</c:v>
                      </c:pt>
                      <c:pt idx="1216">
                        <c:v>4.5747713431469617</c:v>
                      </c:pt>
                      <c:pt idx="1217">
                        <c:v>4.5747713431469617</c:v>
                      </c:pt>
                      <c:pt idx="1218">
                        <c:v>4.5747713431469617</c:v>
                      </c:pt>
                      <c:pt idx="1219">
                        <c:v>4.5747713431469617</c:v>
                      </c:pt>
                      <c:pt idx="1220">
                        <c:v>4.5747713431469617</c:v>
                      </c:pt>
                      <c:pt idx="1221">
                        <c:v>4.5747713431469617</c:v>
                      </c:pt>
                      <c:pt idx="1222">
                        <c:v>4.5747713431469617</c:v>
                      </c:pt>
                      <c:pt idx="1223">
                        <c:v>4.5747713431469617</c:v>
                      </c:pt>
                      <c:pt idx="1224">
                        <c:v>4.5747713431469617</c:v>
                      </c:pt>
                      <c:pt idx="1225">
                        <c:v>4.5747713431469617</c:v>
                      </c:pt>
                      <c:pt idx="1226">
                        <c:v>4.5747713431469617</c:v>
                      </c:pt>
                      <c:pt idx="1227">
                        <c:v>4.5747713431469617</c:v>
                      </c:pt>
                      <c:pt idx="1228">
                        <c:v>4.5747713431469617</c:v>
                      </c:pt>
                      <c:pt idx="1229">
                        <c:v>4.5747713431469617</c:v>
                      </c:pt>
                      <c:pt idx="1230">
                        <c:v>4.5747713431469617</c:v>
                      </c:pt>
                      <c:pt idx="1231">
                        <c:v>4.5747713431469617</c:v>
                      </c:pt>
                      <c:pt idx="1232">
                        <c:v>4.5747713431469617</c:v>
                      </c:pt>
                      <c:pt idx="1233">
                        <c:v>4.5747713431469617</c:v>
                      </c:pt>
                      <c:pt idx="1234">
                        <c:v>4.5747713431469617</c:v>
                      </c:pt>
                      <c:pt idx="1235">
                        <c:v>4.5747713431469617</c:v>
                      </c:pt>
                      <c:pt idx="1236">
                        <c:v>4.5747713431469617</c:v>
                      </c:pt>
                      <c:pt idx="1237">
                        <c:v>4.5747713431469617</c:v>
                      </c:pt>
                      <c:pt idx="1238">
                        <c:v>4.5747713431469617</c:v>
                      </c:pt>
                      <c:pt idx="1239">
                        <c:v>4.5747713431469617</c:v>
                      </c:pt>
                      <c:pt idx="1240">
                        <c:v>4.5747713431469617</c:v>
                      </c:pt>
                      <c:pt idx="1241">
                        <c:v>4.5747713431469617</c:v>
                      </c:pt>
                      <c:pt idx="1242">
                        <c:v>4.5747713431469617</c:v>
                      </c:pt>
                      <c:pt idx="1243">
                        <c:v>4.5747713431469617</c:v>
                      </c:pt>
                      <c:pt idx="1244">
                        <c:v>4.5747713431469617</c:v>
                      </c:pt>
                      <c:pt idx="1245">
                        <c:v>4.5747713431469617</c:v>
                      </c:pt>
                      <c:pt idx="1246">
                        <c:v>4.5747713431469617</c:v>
                      </c:pt>
                      <c:pt idx="1247">
                        <c:v>4.5747713431469617</c:v>
                      </c:pt>
                      <c:pt idx="1248">
                        <c:v>4.5747713431469617</c:v>
                      </c:pt>
                      <c:pt idx="1249">
                        <c:v>4.5747713431469617</c:v>
                      </c:pt>
                      <c:pt idx="1250">
                        <c:v>4.5747713431469617</c:v>
                      </c:pt>
                      <c:pt idx="1251">
                        <c:v>4.5747713431469617</c:v>
                      </c:pt>
                      <c:pt idx="1252">
                        <c:v>4.5747713431469617</c:v>
                      </c:pt>
                      <c:pt idx="1253">
                        <c:v>4.5747713431469617</c:v>
                      </c:pt>
                      <c:pt idx="1254">
                        <c:v>4.5747713431469617</c:v>
                      </c:pt>
                      <c:pt idx="1255">
                        <c:v>4.5747713431469617</c:v>
                      </c:pt>
                      <c:pt idx="1256">
                        <c:v>4.5747713431469617</c:v>
                      </c:pt>
                      <c:pt idx="1257">
                        <c:v>4.5747713431469617</c:v>
                      </c:pt>
                      <c:pt idx="1258">
                        <c:v>4.5747713431469617</c:v>
                      </c:pt>
                      <c:pt idx="1259">
                        <c:v>4.5747713431469617</c:v>
                      </c:pt>
                      <c:pt idx="1260">
                        <c:v>4.5747713431469617</c:v>
                      </c:pt>
                      <c:pt idx="1261">
                        <c:v>4.5747713431469617</c:v>
                      </c:pt>
                      <c:pt idx="1262">
                        <c:v>4.5747713431469617</c:v>
                      </c:pt>
                      <c:pt idx="1263">
                        <c:v>4.5747713431469617</c:v>
                      </c:pt>
                      <c:pt idx="1264">
                        <c:v>4.5747713431469617</c:v>
                      </c:pt>
                      <c:pt idx="1265">
                        <c:v>4.5747713431469617</c:v>
                      </c:pt>
                      <c:pt idx="1266">
                        <c:v>4.5747713431469617</c:v>
                      </c:pt>
                      <c:pt idx="1267">
                        <c:v>4.5747713431469617</c:v>
                      </c:pt>
                      <c:pt idx="1268">
                        <c:v>4.5747713431469617</c:v>
                      </c:pt>
                      <c:pt idx="1269">
                        <c:v>4.5747713431469617</c:v>
                      </c:pt>
                      <c:pt idx="1270">
                        <c:v>4.5747713431469617</c:v>
                      </c:pt>
                      <c:pt idx="1271">
                        <c:v>4.5747713431469617</c:v>
                      </c:pt>
                      <c:pt idx="1272">
                        <c:v>4.5747713431469617</c:v>
                      </c:pt>
                      <c:pt idx="1273">
                        <c:v>4.5747713431469617</c:v>
                      </c:pt>
                      <c:pt idx="1274">
                        <c:v>4.5747713431469617</c:v>
                      </c:pt>
                      <c:pt idx="1275">
                        <c:v>4.5747713431469617</c:v>
                      </c:pt>
                      <c:pt idx="1276">
                        <c:v>4.5747713431469617</c:v>
                      </c:pt>
                      <c:pt idx="1277">
                        <c:v>4.5747713431469617</c:v>
                      </c:pt>
                      <c:pt idx="1278">
                        <c:v>4.5747713431469617</c:v>
                      </c:pt>
                      <c:pt idx="1279">
                        <c:v>4.5747713431469617</c:v>
                      </c:pt>
                      <c:pt idx="1280">
                        <c:v>4.5747713431469617</c:v>
                      </c:pt>
                      <c:pt idx="1281">
                        <c:v>4.5747713431469617</c:v>
                      </c:pt>
                      <c:pt idx="1282">
                        <c:v>4.5747713431469617</c:v>
                      </c:pt>
                      <c:pt idx="1283">
                        <c:v>4.5747713431469617</c:v>
                      </c:pt>
                      <c:pt idx="1284">
                        <c:v>4.5747713431469617</c:v>
                      </c:pt>
                      <c:pt idx="1285">
                        <c:v>4.5747713431469617</c:v>
                      </c:pt>
                      <c:pt idx="1286">
                        <c:v>4.5747713431469617</c:v>
                      </c:pt>
                      <c:pt idx="1287">
                        <c:v>4.5747713431469617</c:v>
                      </c:pt>
                      <c:pt idx="1288">
                        <c:v>4.5747713431469617</c:v>
                      </c:pt>
                      <c:pt idx="1289">
                        <c:v>4.5747713431469617</c:v>
                      </c:pt>
                      <c:pt idx="1290">
                        <c:v>4.5747713431469617</c:v>
                      </c:pt>
                      <c:pt idx="1291">
                        <c:v>4.5747713431469617</c:v>
                      </c:pt>
                      <c:pt idx="1292">
                        <c:v>4.5747713431469617</c:v>
                      </c:pt>
                      <c:pt idx="1293">
                        <c:v>4.5747713431469617</c:v>
                      </c:pt>
                      <c:pt idx="1294">
                        <c:v>4.5747713431469617</c:v>
                      </c:pt>
                      <c:pt idx="1295">
                        <c:v>4.5747713431469617</c:v>
                      </c:pt>
                      <c:pt idx="1296">
                        <c:v>4.5747713431469617</c:v>
                      </c:pt>
                      <c:pt idx="1297">
                        <c:v>4.5747713431469617</c:v>
                      </c:pt>
                      <c:pt idx="1298">
                        <c:v>4.5747713431469617</c:v>
                      </c:pt>
                      <c:pt idx="1299">
                        <c:v>4.5747713431469617</c:v>
                      </c:pt>
                      <c:pt idx="1300">
                        <c:v>4.5747713431469617</c:v>
                      </c:pt>
                      <c:pt idx="1301">
                        <c:v>4.5747713431469617</c:v>
                      </c:pt>
                      <c:pt idx="1302">
                        <c:v>4.5747713431469617</c:v>
                      </c:pt>
                      <c:pt idx="1303">
                        <c:v>4.5747713431469617</c:v>
                      </c:pt>
                      <c:pt idx="1304">
                        <c:v>4.5747713431469617</c:v>
                      </c:pt>
                      <c:pt idx="1305">
                        <c:v>4.5747713431469617</c:v>
                      </c:pt>
                      <c:pt idx="1306">
                        <c:v>4.5747713431469617</c:v>
                      </c:pt>
                      <c:pt idx="1307">
                        <c:v>4.5747713431469617</c:v>
                      </c:pt>
                      <c:pt idx="1308">
                        <c:v>4.5747713431469617</c:v>
                      </c:pt>
                      <c:pt idx="1309">
                        <c:v>4.5747713431469617</c:v>
                      </c:pt>
                      <c:pt idx="1310">
                        <c:v>4.5747713431469617</c:v>
                      </c:pt>
                      <c:pt idx="1311">
                        <c:v>4.5747713431469617</c:v>
                      </c:pt>
                      <c:pt idx="1312">
                        <c:v>4.5747713431469617</c:v>
                      </c:pt>
                      <c:pt idx="1313">
                        <c:v>4.5747713431469617</c:v>
                      </c:pt>
                      <c:pt idx="1314">
                        <c:v>4.5747713431469617</c:v>
                      </c:pt>
                      <c:pt idx="1315">
                        <c:v>4.5747713431469617</c:v>
                      </c:pt>
                      <c:pt idx="1316">
                        <c:v>4.5747713431469617</c:v>
                      </c:pt>
                      <c:pt idx="1317">
                        <c:v>4.5747713431469617</c:v>
                      </c:pt>
                      <c:pt idx="1318">
                        <c:v>4.5747713431469617</c:v>
                      </c:pt>
                      <c:pt idx="1319">
                        <c:v>4.5747713431469617</c:v>
                      </c:pt>
                      <c:pt idx="1320">
                        <c:v>4.5747713431469617</c:v>
                      </c:pt>
                      <c:pt idx="1321">
                        <c:v>4.5747713431469617</c:v>
                      </c:pt>
                      <c:pt idx="1322">
                        <c:v>4.5747713431469617</c:v>
                      </c:pt>
                      <c:pt idx="1323">
                        <c:v>4.5747713431469617</c:v>
                      </c:pt>
                      <c:pt idx="1324">
                        <c:v>4.5747713431469617</c:v>
                      </c:pt>
                      <c:pt idx="1325">
                        <c:v>4.5747713431469617</c:v>
                      </c:pt>
                      <c:pt idx="1326">
                        <c:v>4.5747713431469617</c:v>
                      </c:pt>
                      <c:pt idx="1327">
                        <c:v>4.5747713431469617</c:v>
                      </c:pt>
                      <c:pt idx="1328">
                        <c:v>4.5747713431469617</c:v>
                      </c:pt>
                      <c:pt idx="1329">
                        <c:v>4.5747713431469617</c:v>
                      </c:pt>
                      <c:pt idx="1330">
                        <c:v>4.5747713431469617</c:v>
                      </c:pt>
                      <c:pt idx="1331">
                        <c:v>4.5747713431469617</c:v>
                      </c:pt>
                      <c:pt idx="1332">
                        <c:v>4.5747713431469617</c:v>
                      </c:pt>
                      <c:pt idx="1333">
                        <c:v>4.5747713431469617</c:v>
                      </c:pt>
                      <c:pt idx="1334">
                        <c:v>4.5747713431469617</c:v>
                      </c:pt>
                      <c:pt idx="1335">
                        <c:v>4.5747713431469617</c:v>
                      </c:pt>
                      <c:pt idx="1336">
                        <c:v>4.5747713431469617</c:v>
                      </c:pt>
                      <c:pt idx="1337">
                        <c:v>4.5747713431469617</c:v>
                      </c:pt>
                      <c:pt idx="1338">
                        <c:v>4.5747713431469617</c:v>
                      </c:pt>
                      <c:pt idx="1339">
                        <c:v>4.5747713431469617</c:v>
                      </c:pt>
                      <c:pt idx="1340">
                        <c:v>4.5747713431469617</c:v>
                      </c:pt>
                      <c:pt idx="1341">
                        <c:v>4.5747713431469617</c:v>
                      </c:pt>
                      <c:pt idx="1342">
                        <c:v>4.5747713431469617</c:v>
                      </c:pt>
                      <c:pt idx="1343">
                        <c:v>4.5747713431469617</c:v>
                      </c:pt>
                      <c:pt idx="1344">
                        <c:v>4.5747713431469617</c:v>
                      </c:pt>
                      <c:pt idx="1345">
                        <c:v>4.5747713431469617</c:v>
                      </c:pt>
                      <c:pt idx="1346">
                        <c:v>4.5747713431469617</c:v>
                      </c:pt>
                      <c:pt idx="1347">
                        <c:v>4.5747713431469617</c:v>
                      </c:pt>
                      <c:pt idx="1348">
                        <c:v>4.5747713431469617</c:v>
                      </c:pt>
                      <c:pt idx="1349">
                        <c:v>4.5747713431469617</c:v>
                      </c:pt>
                      <c:pt idx="1350">
                        <c:v>4.5747713431469617</c:v>
                      </c:pt>
                      <c:pt idx="1351">
                        <c:v>4.5747713431469617</c:v>
                      </c:pt>
                      <c:pt idx="1352">
                        <c:v>4.5747713431469617</c:v>
                      </c:pt>
                      <c:pt idx="1353">
                        <c:v>4.5747713431469617</c:v>
                      </c:pt>
                      <c:pt idx="1354">
                        <c:v>4.5747713431469617</c:v>
                      </c:pt>
                      <c:pt idx="1355">
                        <c:v>4.5747713431469617</c:v>
                      </c:pt>
                      <c:pt idx="1356">
                        <c:v>4.5747713431469617</c:v>
                      </c:pt>
                      <c:pt idx="1357">
                        <c:v>4.5747713431469617</c:v>
                      </c:pt>
                      <c:pt idx="1358">
                        <c:v>4.5747713431469617</c:v>
                      </c:pt>
                      <c:pt idx="1359">
                        <c:v>4.5747713431469617</c:v>
                      </c:pt>
                      <c:pt idx="1360">
                        <c:v>4.5747713431469617</c:v>
                      </c:pt>
                      <c:pt idx="1361">
                        <c:v>4.5747713431469617</c:v>
                      </c:pt>
                      <c:pt idx="1362">
                        <c:v>4.5747713431469617</c:v>
                      </c:pt>
                      <c:pt idx="1363">
                        <c:v>4.5747713431469617</c:v>
                      </c:pt>
                      <c:pt idx="1364">
                        <c:v>4.5747713431469617</c:v>
                      </c:pt>
                      <c:pt idx="1365">
                        <c:v>4.5747713431469617</c:v>
                      </c:pt>
                      <c:pt idx="1366">
                        <c:v>4.5747713431469617</c:v>
                      </c:pt>
                      <c:pt idx="1367">
                        <c:v>4.5747713431469617</c:v>
                      </c:pt>
                      <c:pt idx="1368">
                        <c:v>4.5747713431469617</c:v>
                      </c:pt>
                      <c:pt idx="1369">
                        <c:v>4.5747713431469617</c:v>
                      </c:pt>
                      <c:pt idx="1370">
                        <c:v>4.5747713431469617</c:v>
                      </c:pt>
                      <c:pt idx="1371">
                        <c:v>4.5747713431469617</c:v>
                      </c:pt>
                      <c:pt idx="1372">
                        <c:v>4.5747713431469617</c:v>
                      </c:pt>
                      <c:pt idx="1373">
                        <c:v>4.5747713431469617</c:v>
                      </c:pt>
                      <c:pt idx="1374">
                        <c:v>4.5747713431469617</c:v>
                      </c:pt>
                      <c:pt idx="1375">
                        <c:v>4.5747713431469617</c:v>
                      </c:pt>
                      <c:pt idx="1376">
                        <c:v>4.5747713431469617</c:v>
                      </c:pt>
                      <c:pt idx="1377">
                        <c:v>4.5747713431469617</c:v>
                      </c:pt>
                      <c:pt idx="1378">
                        <c:v>4.5747713431469617</c:v>
                      </c:pt>
                      <c:pt idx="1379">
                        <c:v>4.5747713431469617</c:v>
                      </c:pt>
                      <c:pt idx="1380">
                        <c:v>4.5747713431469617</c:v>
                      </c:pt>
                      <c:pt idx="1381">
                        <c:v>4.5747713431469617</c:v>
                      </c:pt>
                      <c:pt idx="1382">
                        <c:v>4.5747713431469617</c:v>
                      </c:pt>
                      <c:pt idx="1383">
                        <c:v>4.5747713431469617</c:v>
                      </c:pt>
                      <c:pt idx="1384">
                        <c:v>4.5747713431469617</c:v>
                      </c:pt>
                      <c:pt idx="1385">
                        <c:v>4.5747713431469617</c:v>
                      </c:pt>
                      <c:pt idx="1386">
                        <c:v>4.5747713431469617</c:v>
                      </c:pt>
                      <c:pt idx="1387">
                        <c:v>4.5747713431469617</c:v>
                      </c:pt>
                      <c:pt idx="1388">
                        <c:v>4.5747713431469617</c:v>
                      </c:pt>
                      <c:pt idx="1389">
                        <c:v>4.5747713431469617</c:v>
                      </c:pt>
                      <c:pt idx="1390">
                        <c:v>4.5747713431469617</c:v>
                      </c:pt>
                      <c:pt idx="1391">
                        <c:v>4.5747713431469617</c:v>
                      </c:pt>
                      <c:pt idx="1392">
                        <c:v>4.5747713431469617</c:v>
                      </c:pt>
                      <c:pt idx="1393">
                        <c:v>4.5747713431469617</c:v>
                      </c:pt>
                      <c:pt idx="1394">
                        <c:v>4.5747713431469617</c:v>
                      </c:pt>
                      <c:pt idx="1395">
                        <c:v>4.5747713431469617</c:v>
                      </c:pt>
                      <c:pt idx="1396">
                        <c:v>4.5747713431469617</c:v>
                      </c:pt>
                      <c:pt idx="1397">
                        <c:v>4.5747713431469617</c:v>
                      </c:pt>
                      <c:pt idx="1398">
                        <c:v>4.5747713431469617</c:v>
                      </c:pt>
                      <c:pt idx="1399">
                        <c:v>4.5747713431469617</c:v>
                      </c:pt>
                      <c:pt idx="1400">
                        <c:v>4.5747713431469617</c:v>
                      </c:pt>
                      <c:pt idx="1401">
                        <c:v>4.5747713431469617</c:v>
                      </c:pt>
                      <c:pt idx="1402">
                        <c:v>4.5747713431469617</c:v>
                      </c:pt>
                      <c:pt idx="1403">
                        <c:v>4.5747713431469617</c:v>
                      </c:pt>
                      <c:pt idx="1404">
                        <c:v>4.5747713431469617</c:v>
                      </c:pt>
                      <c:pt idx="1405">
                        <c:v>4.5747713431469617</c:v>
                      </c:pt>
                      <c:pt idx="1406">
                        <c:v>4.5747713431469617</c:v>
                      </c:pt>
                      <c:pt idx="1407">
                        <c:v>4.5747713431469617</c:v>
                      </c:pt>
                      <c:pt idx="1408">
                        <c:v>4.5747713431469617</c:v>
                      </c:pt>
                      <c:pt idx="1409">
                        <c:v>4.5747713431469617</c:v>
                      </c:pt>
                      <c:pt idx="1410">
                        <c:v>4.5747713431469617</c:v>
                      </c:pt>
                      <c:pt idx="1411">
                        <c:v>4.5747713431469617</c:v>
                      </c:pt>
                      <c:pt idx="1412">
                        <c:v>4.5747713431469617</c:v>
                      </c:pt>
                      <c:pt idx="1413">
                        <c:v>4.5747713431469617</c:v>
                      </c:pt>
                      <c:pt idx="1414">
                        <c:v>4.5747713431469617</c:v>
                      </c:pt>
                      <c:pt idx="1415">
                        <c:v>4.5747713431469617</c:v>
                      </c:pt>
                      <c:pt idx="1416">
                        <c:v>4.5747713431469617</c:v>
                      </c:pt>
                      <c:pt idx="1417">
                        <c:v>4.5747713431469617</c:v>
                      </c:pt>
                      <c:pt idx="1418">
                        <c:v>4.5747713431469617</c:v>
                      </c:pt>
                      <c:pt idx="1419">
                        <c:v>4.5747713431469617</c:v>
                      </c:pt>
                      <c:pt idx="1420">
                        <c:v>4.5747713431469617</c:v>
                      </c:pt>
                      <c:pt idx="1421">
                        <c:v>4.5747713431469617</c:v>
                      </c:pt>
                      <c:pt idx="1422">
                        <c:v>4.5747713431469617</c:v>
                      </c:pt>
                      <c:pt idx="1423">
                        <c:v>4.5747713431469617</c:v>
                      </c:pt>
                      <c:pt idx="1424">
                        <c:v>4.5747713431469617</c:v>
                      </c:pt>
                      <c:pt idx="1425">
                        <c:v>4.5747713431469617</c:v>
                      </c:pt>
                      <c:pt idx="1426">
                        <c:v>4.5747713431469617</c:v>
                      </c:pt>
                      <c:pt idx="1427">
                        <c:v>4.5747713431469617</c:v>
                      </c:pt>
                      <c:pt idx="1428">
                        <c:v>4.5747713431469617</c:v>
                      </c:pt>
                      <c:pt idx="1429">
                        <c:v>4.5747713431469617</c:v>
                      </c:pt>
                      <c:pt idx="1430">
                        <c:v>4.5747713431469617</c:v>
                      </c:pt>
                      <c:pt idx="1431">
                        <c:v>4.5747713431469617</c:v>
                      </c:pt>
                      <c:pt idx="1432">
                        <c:v>4.5747713431469617</c:v>
                      </c:pt>
                      <c:pt idx="1433">
                        <c:v>4.5747713431469617</c:v>
                      </c:pt>
                      <c:pt idx="1434">
                        <c:v>4.5747713431469617</c:v>
                      </c:pt>
                      <c:pt idx="1435">
                        <c:v>4.5747713431469617</c:v>
                      </c:pt>
                      <c:pt idx="1436">
                        <c:v>4.5747713431469617</c:v>
                      </c:pt>
                      <c:pt idx="1437">
                        <c:v>4.5747713431469617</c:v>
                      </c:pt>
                      <c:pt idx="1438">
                        <c:v>4.5747713431469617</c:v>
                      </c:pt>
                      <c:pt idx="1439">
                        <c:v>4.5747713431469617</c:v>
                      </c:pt>
                      <c:pt idx="1440">
                        <c:v>4.5747713431469617</c:v>
                      </c:pt>
                      <c:pt idx="1441">
                        <c:v>4.5747713431469617</c:v>
                      </c:pt>
                      <c:pt idx="1442">
                        <c:v>4.5747713431469617</c:v>
                      </c:pt>
                      <c:pt idx="1443">
                        <c:v>4.5747713431469617</c:v>
                      </c:pt>
                      <c:pt idx="1444">
                        <c:v>4.5747713431469617</c:v>
                      </c:pt>
                      <c:pt idx="1445">
                        <c:v>4.5747713431469617</c:v>
                      </c:pt>
                      <c:pt idx="1446">
                        <c:v>4.5747713431469617</c:v>
                      </c:pt>
                      <c:pt idx="1447">
                        <c:v>4.5747713431469617</c:v>
                      </c:pt>
                      <c:pt idx="1448">
                        <c:v>4.5747713431469617</c:v>
                      </c:pt>
                      <c:pt idx="1449">
                        <c:v>4.5747713431469617</c:v>
                      </c:pt>
                      <c:pt idx="1450">
                        <c:v>4.5747713431469617</c:v>
                      </c:pt>
                      <c:pt idx="1451">
                        <c:v>4.5747713431469617</c:v>
                      </c:pt>
                      <c:pt idx="1452">
                        <c:v>4.5747713431469617</c:v>
                      </c:pt>
                      <c:pt idx="1453">
                        <c:v>4.5747713431469617</c:v>
                      </c:pt>
                      <c:pt idx="1454">
                        <c:v>4.5747713431469617</c:v>
                      </c:pt>
                      <c:pt idx="1455">
                        <c:v>4.5747713431469617</c:v>
                      </c:pt>
                      <c:pt idx="1456">
                        <c:v>4.5747713431469617</c:v>
                      </c:pt>
                      <c:pt idx="1457">
                        <c:v>4.5747713431469617</c:v>
                      </c:pt>
                      <c:pt idx="1458">
                        <c:v>4.5747713431469617</c:v>
                      </c:pt>
                      <c:pt idx="1459">
                        <c:v>4.5747713431469617</c:v>
                      </c:pt>
                      <c:pt idx="1460">
                        <c:v>4.5747713431469617</c:v>
                      </c:pt>
                      <c:pt idx="1461">
                        <c:v>4.5747713431469617</c:v>
                      </c:pt>
                      <c:pt idx="1462">
                        <c:v>4.5747713431469617</c:v>
                      </c:pt>
                      <c:pt idx="1463">
                        <c:v>4.5747713431469617</c:v>
                      </c:pt>
                      <c:pt idx="1464">
                        <c:v>4.5747713431469617</c:v>
                      </c:pt>
                      <c:pt idx="1465">
                        <c:v>4.5747713431469617</c:v>
                      </c:pt>
                      <c:pt idx="1466">
                        <c:v>4.5747713431469617</c:v>
                      </c:pt>
                      <c:pt idx="1467">
                        <c:v>4.5747713431469617</c:v>
                      </c:pt>
                      <c:pt idx="1468">
                        <c:v>4.5747713431469617</c:v>
                      </c:pt>
                      <c:pt idx="1469">
                        <c:v>4.5747713431469617</c:v>
                      </c:pt>
                      <c:pt idx="1470">
                        <c:v>4.5747713431469617</c:v>
                      </c:pt>
                      <c:pt idx="1471">
                        <c:v>4.5747713431469617</c:v>
                      </c:pt>
                      <c:pt idx="1472">
                        <c:v>4.5747713431469617</c:v>
                      </c:pt>
                      <c:pt idx="1473">
                        <c:v>4.5747713431469617</c:v>
                      </c:pt>
                      <c:pt idx="1474">
                        <c:v>4.5747713431469617</c:v>
                      </c:pt>
                      <c:pt idx="1475">
                        <c:v>4.5747713431469617</c:v>
                      </c:pt>
                      <c:pt idx="1476">
                        <c:v>4.5747713431469617</c:v>
                      </c:pt>
                      <c:pt idx="1477">
                        <c:v>4.5747713431469617</c:v>
                      </c:pt>
                      <c:pt idx="1478">
                        <c:v>4.5747713431469617</c:v>
                      </c:pt>
                      <c:pt idx="1479">
                        <c:v>4.5747713431469617</c:v>
                      </c:pt>
                      <c:pt idx="1480">
                        <c:v>4.5747713431469617</c:v>
                      </c:pt>
                      <c:pt idx="1481">
                        <c:v>4.5747713431469617</c:v>
                      </c:pt>
                      <c:pt idx="1482">
                        <c:v>4.5747713431469617</c:v>
                      </c:pt>
                      <c:pt idx="1483">
                        <c:v>4.5747713431469617</c:v>
                      </c:pt>
                      <c:pt idx="1484">
                        <c:v>4.5747713431469617</c:v>
                      </c:pt>
                      <c:pt idx="1485">
                        <c:v>4.5747713431469617</c:v>
                      </c:pt>
                      <c:pt idx="1486">
                        <c:v>4.5747713431469617</c:v>
                      </c:pt>
                      <c:pt idx="1487">
                        <c:v>4.5747713431469617</c:v>
                      </c:pt>
                      <c:pt idx="1488">
                        <c:v>4.5747713431469617</c:v>
                      </c:pt>
                      <c:pt idx="1489">
                        <c:v>4.5747713431469617</c:v>
                      </c:pt>
                      <c:pt idx="1490">
                        <c:v>4.5747713431469617</c:v>
                      </c:pt>
                      <c:pt idx="1491">
                        <c:v>4.5747713431469617</c:v>
                      </c:pt>
                      <c:pt idx="1492">
                        <c:v>4.5747713431469617</c:v>
                      </c:pt>
                      <c:pt idx="1493">
                        <c:v>4.5747713431469617</c:v>
                      </c:pt>
                      <c:pt idx="1494">
                        <c:v>4.5747713431469617</c:v>
                      </c:pt>
                      <c:pt idx="1495">
                        <c:v>4.5747713431469617</c:v>
                      </c:pt>
                      <c:pt idx="1496">
                        <c:v>4.5747713431469617</c:v>
                      </c:pt>
                      <c:pt idx="1497">
                        <c:v>4.5747713431469617</c:v>
                      </c:pt>
                      <c:pt idx="1498">
                        <c:v>4.5747713431469617</c:v>
                      </c:pt>
                      <c:pt idx="1499">
                        <c:v>4.5747713431469617</c:v>
                      </c:pt>
                      <c:pt idx="1500">
                        <c:v>4.5747713431469617</c:v>
                      </c:pt>
                      <c:pt idx="1501">
                        <c:v>4.5747713431469617</c:v>
                      </c:pt>
                      <c:pt idx="1502">
                        <c:v>4.5747713431469617</c:v>
                      </c:pt>
                      <c:pt idx="1503">
                        <c:v>4.5747713431469617</c:v>
                      </c:pt>
                      <c:pt idx="1504">
                        <c:v>4.5747713431469617</c:v>
                      </c:pt>
                      <c:pt idx="1505">
                        <c:v>4.5747713431469617</c:v>
                      </c:pt>
                      <c:pt idx="1506">
                        <c:v>4.5747713431469617</c:v>
                      </c:pt>
                      <c:pt idx="1507">
                        <c:v>4.5747713431469617</c:v>
                      </c:pt>
                      <c:pt idx="1508">
                        <c:v>4.5747713431469617</c:v>
                      </c:pt>
                      <c:pt idx="1509">
                        <c:v>4.5747713431469617</c:v>
                      </c:pt>
                      <c:pt idx="1510">
                        <c:v>4.5747713431469617</c:v>
                      </c:pt>
                      <c:pt idx="1511">
                        <c:v>4.5747713431469617</c:v>
                      </c:pt>
                      <c:pt idx="1512">
                        <c:v>4.5747713431469617</c:v>
                      </c:pt>
                      <c:pt idx="1513">
                        <c:v>4.5747713431469617</c:v>
                      </c:pt>
                      <c:pt idx="1514">
                        <c:v>4.5747713431469617</c:v>
                      </c:pt>
                      <c:pt idx="1515">
                        <c:v>4.5747713431469617</c:v>
                      </c:pt>
                      <c:pt idx="1516">
                        <c:v>4.5747713431469617</c:v>
                      </c:pt>
                      <c:pt idx="1517">
                        <c:v>4.5747713431469617</c:v>
                      </c:pt>
                      <c:pt idx="1518">
                        <c:v>4.5747713431469617</c:v>
                      </c:pt>
                      <c:pt idx="1519">
                        <c:v>4.5747713431469617</c:v>
                      </c:pt>
                      <c:pt idx="1520">
                        <c:v>4.5747713431469617</c:v>
                      </c:pt>
                      <c:pt idx="1521">
                        <c:v>4.5747713431469617</c:v>
                      </c:pt>
                      <c:pt idx="1522">
                        <c:v>4.5747713431469617</c:v>
                      </c:pt>
                      <c:pt idx="1523">
                        <c:v>4.5747713431469617</c:v>
                      </c:pt>
                      <c:pt idx="1524">
                        <c:v>4.5747713431469617</c:v>
                      </c:pt>
                      <c:pt idx="1525">
                        <c:v>4.5747713431469617</c:v>
                      </c:pt>
                      <c:pt idx="1526">
                        <c:v>4.5747713431469617</c:v>
                      </c:pt>
                      <c:pt idx="1527">
                        <c:v>4.5747713431469617</c:v>
                      </c:pt>
                      <c:pt idx="1528">
                        <c:v>4.5747713431469617</c:v>
                      </c:pt>
                      <c:pt idx="1529">
                        <c:v>4.5747713431469617</c:v>
                      </c:pt>
                      <c:pt idx="1530">
                        <c:v>4.5747713431469617</c:v>
                      </c:pt>
                      <c:pt idx="1531">
                        <c:v>4.5747713431469617</c:v>
                      </c:pt>
                      <c:pt idx="1532">
                        <c:v>4.5747713431469617</c:v>
                      </c:pt>
                      <c:pt idx="1533">
                        <c:v>4.5747713431469617</c:v>
                      </c:pt>
                      <c:pt idx="1534">
                        <c:v>4.5747713431469617</c:v>
                      </c:pt>
                      <c:pt idx="1535">
                        <c:v>4.5747713431469617</c:v>
                      </c:pt>
                      <c:pt idx="1536">
                        <c:v>4.5747713431469617</c:v>
                      </c:pt>
                      <c:pt idx="1537">
                        <c:v>4.5747713431469617</c:v>
                      </c:pt>
                      <c:pt idx="1538">
                        <c:v>4.5747713431469617</c:v>
                      </c:pt>
                      <c:pt idx="1539">
                        <c:v>4.5747713431469617</c:v>
                      </c:pt>
                      <c:pt idx="1540">
                        <c:v>4.5747713431469617</c:v>
                      </c:pt>
                      <c:pt idx="1541">
                        <c:v>4.5747713431469617</c:v>
                      </c:pt>
                      <c:pt idx="1542">
                        <c:v>4.5747713431469617</c:v>
                      </c:pt>
                      <c:pt idx="1543">
                        <c:v>4.5747713431469617</c:v>
                      </c:pt>
                      <c:pt idx="1544">
                        <c:v>4.5747713431469617</c:v>
                      </c:pt>
                      <c:pt idx="1545">
                        <c:v>4.5747713431469617</c:v>
                      </c:pt>
                      <c:pt idx="1546">
                        <c:v>4.5747713431469617</c:v>
                      </c:pt>
                      <c:pt idx="1547">
                        <c:v>4.5747713431469617</c:v>
                      </c:pt>
                      <c:pt idx="1548">
                        <c:v>4.5747713431469617</c:v>
                      </c:pt>
                      <c:pt idx="1549">
                        <c:v>4.5747713431469617</c:v>
                      </c:pt>
                      <c:pt idx="1550">
                        <c:v>4.5747713431469617</c:v>
                      </c:pt>
                      <c:pt idx="1551">
                        <c:v>4.5747713431469617</c:v>
                      </c:pt>
                      <c:pt idx="1552">
                        <c:v>4.5747713431469617</c:v>
                      </c:pt>
                      <c:pt idx="1553">
                        <c:v>4.5747713431469617</c:v>
                      </c:pt>
                      <c:pt idx="1554">
                        <c:v>4.5747713431469617</c:v>
                      </c:pt>
                      <c:pt idx="1555">
                        <c:v>4.5747713431469617</c:v>
                      </c:pt>
                      <c:pt idx="1556">
                        <c:v>4.5747713431469617</c:v>
                      </c:pt>
                      <c:pt idx="1557">
                        <c:v>4.5747713431469617</c:v>
                      </c:pt>
                      <c:pt idx="1558">
                        <c:v>4.5747713431469617</c:v>
                      </c:pt>
                      <c:pt idx="1559">
                        <c:v>4.5747713431469617</c:v>
                      </c:pt>
                      <c:pt idx="1560">
                        <c:v>4.5747713431469617</c:v>
                      </c:pt>
                      <c:pt idx="1561">
                        <c:v>4.5747713431469617</c:v>
                      </c:pt>
                      <c:pt idx="1562">
                        <c:v>4.5747713431469617</c:v>
                      </c:pt>
                      <c:pt idx="1563">
                        <c:v>4.5747713431469617</c:v>
                      </c:pt>
                      <c:pt idx="1564">
                        <c:v>4.5747713431469617</c:v>
                      </c:pt>
                      <c:pt idx="1565">
                        <c:v>4.5747713431469617</c:v>
                      </c:pt>
                      <c:pt idx="1566">
                        <c:v>4.5747713431469617</c:v>
                      </c:pt>
                      <c:pt idx="1567">
                        <c:v>4.5747713431469617</c:v>
                      </c:pt>
                      <c:pt idx="1568">
                        <c:v>4.5747713431469617</c:v>
                      </c:pt>
                      <c:pt idx="1569">
                        <c:v>4.5747713431469617</c:v>
                      </c:pt>
                      <c:pt idx="1570">
                        <c:v>4.5747713431469617</c:v>
                      </c:pt>
                      <c:pt idx="1571">
                        <c:v>4.5747713431469617</c:v>
                      </c:pt>
                      <c:pt idx="1572">
                        <c:v>4.5747713431469617</c:v>
                      </c:pt>
                      <c:pt idx="1573">
                        <c:v>4.5747713431469617</c:v>
                      </c:pt>
                      <c:pt idx="1574">
                        <c:v>4.5747713431469617</c:v>
                      </c:pt>
                      <c:pt idx="1575">
                        <c:v>4.5747713431469617</c:v>
                      </c:pt>
                      <c:pt idx="1576">
                        <c:v>4.5747713431469617</c:v>
                      </c:pt>
                      <c:pt idx="1577">
                        <c:v>4.5747713431469617</c:v>
                      </c:pt>
                      <c:pt idx="1578">
                        <c:v>4.5747713431469617</c:v>
                      </c:pt>
                      <c:pt idx="1579">
                        <c:v>4.5747713431469617</c:v>
                      </c:pt>
                      <c:pt idx="1580">
                        <c:v>4.5747713431469617</c:v>
                      </c:pt>
                      <c:pt idx="1581">
                        <c:v>4.5747713431469617</c:v>
                      </c:pt>
                      <c:pt idx="1582">
                        <c:v>4.5747713431469617</c:v>
                      </c:pt>
                      <c:pt idx="1583">
                        <c:v>4.5747713431469617</c:v>
                      </c:pt>
                      <c:pt idx="1584">
                        <c:v>4.5747713431469617</c:v>
                      </c:pt>
                      <c:pt idx="1585">
                        <c:v>4.5747713431469617</c:v>
                      </c:pt>
                      <c:pt idx="1586">
                        <c:v>4.5747713431469617</c:v>
                      </c:pt>
                      <c:pt idx="1587">
                        <c:v>4.5747713431469617</c:v>
                      </c:pt>
                      <c:pt idx="1588">
                        <c:v>4.5747713431469617</c:v>
                      </c:pt>
                      <c:pt idx="1589">
                        <c:v>4.5747713431469617</c:v>
                      </c:pt>
                      <c:pt idx="1590">
                        <c:v>4.5747713431469617</c:v>
                      </c:pt>
                      <c:pt idx="1591">
                        <c:v>4.5747713431469617</c:v>
                      </c:pt>
                      <c:pt idx="1592">
                        <c:v>4.5747713431469617</c:v>
                      </c:pt>
                      <c:pt idx="1593">
                        <c:v>4.5747713431469617</c:v>
                      </c:pt>
                      <c:pt idx="1594">
                        <c:v>4.5747713431469617</c:v>
                      </c:pt>
                      <c:pt idx="1595">
                        <c:v>4.5747713431469617</c:v>
                      </c:pt>
                      <c:pt idx="1596">
                        <c:v>4.5747713431469617</c:v>
                      </c:pt>
                      <c:pt idx="1597">
                        <c:v>4.5747713431469617</c:v>
                      </c:pt>
                      <c:pt idx="1598">
                        <c:v>4.5747713431469617</c:v>
                      </c:pt>
                      <c:pt idx="1599">
                        <c:v>4.5747713431469617</c:v>
                      </c:pt>
                      <c:pt idx="1600">
                        <c:v>4.5747713431469617</c:v>
                      </c:pt>
                      <c:pt idx="1601">
                        <c:v>4.5747713431469617</c:v>
                      </c:pt>
                      <c:pt idx="1602">
                        <c:v>4.5747713431469617</c:v>
                      </c:pt>
                      <c:pt idx="1603">
                        <c:v>4.5747713431469617</c:v>
                      </c:pt>
                      <c:pt idx="1604">
                        <c:v>4.5747713431469617</c:v>
                      </c:pt>
                      <c:pt idx="1605">
                        <c:v>4.5747713431469617</c:v>
                      </c:pt>
                      <c:pt idx="1606">
                        <c:v>4.5747713431469617</c:v>
                      </c:pt>
                      <c:pt idx="1607">
                        <c:v>4.5747713431469617</c:v>
                      </c:pt>
                      <c:pt idx="1608">
                        <c:v>4.5747713431469617</c:v>
                      </c:pt>
                      <c:pt idx="1609">
                        <c:v>4.5747713431469617</c:v>
                      </c:pt>
                      <c:pt idx="1610">
                        <c:v>4.5747713431469617</c:v>
                      </c:pt>
                      <c:pt idx="1611">
                        <c:v>4.5747713431469617</c:v>
                      </c:pt>
                      <c:pt idx="1612">
                        <c:v>4.5747713431469617</c:v>
                      </c:pt>
                      <c:pt idx="1613">
                        <c:v>4.5747713431469617</c:v>
                      </c:pt>
                      <c:pt idx="1614">
                        <c:v>4.5747713431469617</c:v>
                      </c:pt>
                      <c:pt idx="1615">
                        <c:v>4.5747713431469617</c:v>
                      </c:pt>
                      <c:pt idx="1616">
                        <c:v>4.5747713431469617</c:v>
                      </c:pt>
                      <c:pt idx="1617">
                        <c:v>4.5747713431469617</c:v>
                      </c:pt>
                      <c:pt idx="1618">
                        <c:v>4.5747713431469617</c:v>
                      </c:pt>
                      <c:pt idx="1619">
                        <c:v>4.5747713431469617</c:v>
                      </c:pt>
                      <c:pt idx="1620">
                        <c:v>4.5747713431469617</c:v>
                      </c:pt>
                      <c:pt idx="1621">
                        <c:v>4.5747713431469617</c:v>
                      </c:pt>
                      <c:pt idx="1622">
                        <c:v>4.5747713431469617</c:v>
                      </c:pt>
                      <c:pt idx="1623">
                        <c:v>4.5747713431469617</c:v>
                      </c:pt>
                      <c:pt idx="1624">
                        <c:v>4.5747713431469617</c:v>
                      </c:pt>
                      <c:pt idx="1625">
                        <c:v>4.5747713431469617</c:v>
                      </c:pt>
                      <c:pt idx="1626">
                        <c:v>4.5747713431469617</c:v>
                      </c:pt>
                      <c:pt idx="1627">
                        <c:v>4.5747713431469617</c:v>
                      </c:pt>
                      <c:pt idx="1628">
                        <c:v>4.5747713431469617</c:v>
                      </c:pt>
                      <c:pt idx="1629">
                        <c:v>4.5747713431469617</c:v>
                      </c:pt>
                      <c:pt idx="1630">
                        <c:v>4.5747713431469617</c:v>
                      </c:pt>
                      <c:pt idx="1631">
                        <c:v>4.5747713431469617</c:v>
                      </c:pt>
                      <c:pt idx="1632">
                        <c:v>4.5747713431469617</c:v>
                      </c:pt>
                      <c:pt idx="1633">
                        <c:v>4.5747713431469617</c:v>
                      </c:pt>
                      <c:pt idx="1634">
                        <c:v>4.5747713431469617</c:v>
                      </c:pt>
                      <c:pt idx="1635">
                        <c:v>4.5747713431469617</c:v>
                      </c:pt>
                      <c:pt idx="1636">
                        <c:v>4.5747713431469617</c:v>
                      </c:pt>
                      <c:pt idx="1637">
                        <c:v>4.5747713431469617</c:v>
                      </c:pt>
                      <c:pt idx="1638">
                        <c:v>4.5747713431469617</c:v>
                      </c:pt>
                      <c:pt idx="1639">
                        <c:v>4.5747713431469617</c:v>
                      </c:pt>
                      <c:pt idx="1640">
                        <c:v>4.5747713431469617</c:v>
                      </c:pt>
                      <c:pt idx="1641">
                        <c:v>4.5747713431469617</c:v>
                      </c:pt>
                      <c:pt idx="1642">
                        <c:v>4.5747713431469617</c:v>
                      </c:pt>
                      <c:pt idx="1643">
                        <c:v>4.5747713431469617</c:v>
                      </c:pt>
                      <c:pt idx="1644">
                        <c:v>4.5747713431469617</c:v>
                      </c:pt>
                      <c:pt idx="1645">
                        <c:v>4.5747713431469617</c:v>
                      </c:pt>
                      <c:pt idx="1646">
                        <c:v>4.5747713431469617</c:v>
                      </c:pt>
                      <c:pt idx="1647">
                        <c:v>4.5747713431469617</c:v>
                      </c:pt>
                      <c:pt idx="1648">
                        <c:v>4.5747713431469617</c:v>
                      </c:pt>
                      <c:pt idx="1649">
                        <c:v>4.5747713431469617</c:v>
                      </c:pt>
                      <c:pt idx="1650">
                        <c:v>4.5747713431469617</c:v>
                      </c:pt>
                      <c:pt idx="1651">
                        <c:v>4.5747713431469617</c:v>
                      </c:pt>
                      <c:pt idx="1652">
                        <c:v>4.5747713431469617</c:v>
                      </c:pt>
                      <c:pt idx="1653">
                        <c:v>4.5747713431469617</c:v>
                      </c:pt>
                      <c:pt idx="1654">
                        <c:v>4.5747713431469617</c:v>
                      </c:pt>
                      <c:pt idx="1655">
                        <c:v>4.5747713431469617</c:v>
                      </c:pt>
                      <c:pt idx="1656">
                        <c:v>4.5747713431469617</c:v>
                      </c:pt>
                      <c:pt idx="1657">
                        <c:v>4.5747713431469617</c:v>
                      </c:pt>
                      <c:pt idx="1658">
                        <c:v>4.5747713431469617</c:v>
                      </c:pt>
                      <c:pt idx="1659">
                        <c:v>4.5747713431469617</c:v>
                      </c:pt>
                      <c:pt idx="1660">
                        <c:v>4.5747713431469617</c:v>
                      </c:pt>
                      <c:pt idx="1661">
                        <c:v>4.5747713431469617</c:v>
                      </c:pt>
                      <c:pt idx="1662">
                        <c:v>4.5747713431469617</c:v>
                      </c:pt>
                      <c:pt idx="1663">
                        <c:v>4.5747713431469617</c:v>
                      </c:pt>
                      <c:pt idx="1664">
                        <c:v>4.5747713431469617</c:v>
                      </c:pt>
                      <c:pt idx="1665">
                        <c:v>4.5747713431469617</c:v>
                      </c:pt>
                      <c:pt idx="1666">
                        <c:v>4.5747713431469617</c:v>
                      </c:pt>
                      <c:pt idx="1667">
                        <c:v>4.5747713431469617</c:v>
                      </c:pt>
                      <c:pt idx="1668">
                        <c:v>4.5747713431469617</c:v>
                      </c:pt>
                      <c:pt idx="1669">
                        <c:v>4.5747713431469617</c:v>
                      </c:pt>
                      <c:pt idx="1670">
                        <c:v>4.5747713431469617</c:v>
                      </c:pt>
                      <c:pt idx="1671">
                        <c:v>4.5747713431469617</c:v>
                      </c:pt>
                      <c:pt idx="1672">
                        <c:v>4.5747713431469617</c:v>
                      </c:pt>
                      <c:pt idx="1673">
                        <c:v>4.5747713431469617</c:v>
                      </c:pt>
                      <c:pt idx="1674">
                        <c:v>4.5747713431469617</c:v>
                      </c:pt>
                      <c:pt idx="1675">
                        <c:v>4.5747713431469617</c:v>
                      </c:pt>
                      <c:pt idx="1676">
                        <c:v>4.5747713431469617</c:v>
                      </c:pt>
                      <c:pt idx="1677">
                        <c:v>4.5747713431469617</c:v>
                      </c:pt>
                      <c:pt idx="1678">
                        <c:v>4.5747713431469617</c:v>
                      </c:pt>
                      <c:pt idx="1679">
                        <c:v>4.5747713431469617</c:v>
                      </c:pt>
                      <c:pt idx="1680">
                        <c:v>4.5747713431469617</c:v>
                      </c:pt>
                      <c:pt idx="1681">
                        <c:v>4.5747713431469617</c:v>
                      </c:pt>
                      <c:pt idx="1682">
                        <c:v>4.5747713431469617</c:v>
                      </c:pt>
                      <c:pt idx="1683">
                        <c:v>4.5747713431469617</c:v>
                      </c:pt>
                      <c:pt idx="1684">
                        <c:v>4.5747713431469617</c:v>
                      </c:pt>
                      <c:pt idx="1685">
                        <c:v>4.5747713431469617</c:v>
                      </c:pt>
                      <c:pt idx="1686">
                        <c:v>4.5747713431469617</c:v>
                      </c:pt>
                      <c:pt idx="1687">
                        <c:v>4.5747713431469617</c:v>
                      </c:pt>
                      <c:pt idx="1688">
                        <c:v>4.5747713431469617</c:v>
                      </c:pt>
                      <c:pt idx="1689">
                        <c:v>4.5747713431469617</c:v>
                      </c:pt>
                      <c:pt idx="1690">
                        <c:v>4.5747713431469617</c:v>
                      </c:pt>
                      <c:pt idx="1691">
                        <c:v>4.5747713431469617</c:v>
                      </c:pt>
                      <c:pt idx="1692">
                        <c:v>4.5747713431469617</c:v>
                      </c:pt>
                      <c:pt idx="1693">
                        <c:v>4.5747713431469617</c:v>
                      </c:pt>
                      <c:pt idx="1694">
                        <c:v>4.5747713431469617</c:v>
                      </c:pt>
                      <c:pt idx="1695">
                        <c:v>4.5747713431469617</c:v>
                      </c:pt>
                      <c:pt idx="1696">
                        <c:v>4.5747713431469617</c:v>
                      </c:pt>
                      <c:pt idx="1697">
                        <c:v>4.5747713431469617</c:v>
                      </c:pt>
                      <c:pt idx="1698">
                        <c:v>4.5747713431469617</c:v>
                      </c:pt>
                      <c:pt idx="1699">
                        <c:v>4.5747713431469617</c:v>
                      </c:pt>
                      <c:pt idx="1700">
                        <c:v>4.5747713431469617</c:v>
                      </c:pt>
                      <c:pt idx="1701">
                        <c:v>4.5747713431469617</c:v>
                      </c:pt>
                      <c:pt idx="1702">
                        <c:v>4.5747713431469617</c:v>
                      </c:pt>
                      <c:pt idx="1703">
                        <c:v>4.5747713431469617</c:v>
                      </c:pt>
                      <c:pt idx="1704">
                        <c:v>4.5747713431469617</c:v>
                      </c:pt>
                      <c:pt idx="1705">
                        <c:v>4.5747713431469617</c:v>
                      </c:pt>
                      <c:pt idx="1706">
                        <c:v>4.5747713431469617</c:v>
                      </c:pt>
                      <c:pt idx="1707">
                        <c:v>4.5747713431469617</c:v>
                      </c:pt>
                      <c:pt idx="1708">
                        <c:v>4.5747713431469617</c:v>
                      </c:pt>
                      <c:pt idx="1709">
                        <c:v>4.5747713431469617</c:v>
                      </c:pt>
                      <c:pt idx="1710">
                        <c:v>4.5747713431469617</c:v>
                      </c:pt>
                      <c:pt idx="1711">
                        <c:v>4.5747713431469617</c:v>
                      </c:pt>
                      <c:pt idx="1712">
                        <c:v>4.5747713431469617</c:v>
                      </c:pt>
                      <c:pt idx="1713">
                        <c:v>4.5747713431469617</c:v>
                      </c:pt>
                      <c:pt idx="1714">
                        <c:v>4.5747713431469617</c:v>
                      </c:pt>
                      <c:pt idx="1715">
                        <c:v>4.5747713431469617</c:v>
                      </c:pt>
                      <c:pt idx="1716">
                        <c:v>4.5747713431469617</c:v>
                      </c:pt>
                      <c:pt idx="1717">
                        <c:v>4.5747713431469617</c:v>
                      </c:pt>
                      <c:pt idx="1718">
                        <c:v>4.5747713431469617</c:v>
                      </c:pt>
                      <c:pt idx="1719">
                        <c:v>4.5747713431469617</c:v>
                      </c:pt>
                      <c:pt idx="1720">
                        <c:v>4.5747713431469617</c:v>
                      </c:pt>
                      <c:pt idx="1721">
                        <c:v>4.5747713431469617</c:v>
                      </c:pt>
                      <c:pt idx="1722">
                        <c:v>4.5747713431469617</c:v>
                      </c:pt>
                      <c:pt idx="1723">
                        <c:v>4.5747713431469617</c:v>
                      </c:pt>
                      <c:pt idx="1724">
                        <c:v>4.5747713431469617</c:v>
                      </c:pt>
                      <c:pt idx="1725">
                        <c:v>4.5747713431469617</c:v>
                      </c:pt>
                      <c:pt idx="1726">
                        <c:v>4.5747713431469617</c:v>
                      </c:pt>
                      <c:pt idx="1727">
                        <c:v>4.5747713431469617</c:v>
                      </c:pt>
                      <c:pt idx="1728">
                        <c:v>4.5747713431469617</c:v>
                      </c:pt>
                      <c:pt idx="1729">
                        <c:v>4.5747713431469617</c:v>
                      </c:pt>
                      <c:pt idx="1730">
                        <c:v>4.5747713431469617</c:v>
                      </c:pt>
                      <c:pt idx="1731">
                        <c:v>4.5747713431469617</c:v>
                      </c:pt>
                      <c:pt idx="1732">
                        <c:v>4.5747713431469617</c:v>
                      </c:pt>
                      <c:pt idx="1733">
                        <c:v>4.5747713431469617</c:v>
                      </c:pt>
                      <c:pt idx="1734">
                        <c:v>4.5747713431469617</c:v>
                      </c:pt>
                      <c:pt idx="1735">
                        <c:v>4.5747713431469617</c:v>
                      </c:pt>
                      <c:pt idx="1736">
                        <c:v>4.5747713431469617</c:v>
                      </c:pt>
                      <c:pt idx="1737">
                        <c:v>4.5747713431469617</c:v>
                      </c:pt>
                      <c:pt idx="1738">
                        <c:v>4.5747713431469617</c:v>
                      </c:pt>
                      <c:pt idx="1739">
                        <c:v>4.5747713431469617</c:v>
                      </c:pt>
                      <c:pt idx="1740">
                        <c:v>4.5747713431469617</c:v>
                      </c:pt>
                      <c:pt idx="1741">
                        <c:v>4.5747713431469617</c:v>
                      </c:pt>
                      <c:pt idx="1742">
                        <c:v>4.5747713431469617</c:v>
                      </c:pt>
                      <c:pt idx="1743">
                        <c:v>4.5747713431469617</c:v>
                      </c:pt>
                      <c:pt idx="1744">
                        <c:v>4.5747713431469617</c:v>
                      </c:pt>
                      <c:pt idx="1745">
                        <c:v>4.5747713431469617</c:v>
                      </c:pt>
                      <c:pt idx="1746">
                        <c:v>4.5747713431469617</c:v>
                      </c:pt>
                      <c:pt idx="1747">
                        <c:v>4.5747713431469617</c:v>
                      </c:pt>
                      <c:pt idx="1748">
                        <c:v>4.5747713431469617</c:v>
                      </c:pt>
                      <c:pt idx="1749">
                        <c:v>4.5747713431469617</c:v>
                      </c:pt>
                      <c:pt idx="1750">
                        <c:v>4.5747713431469617</c:v>
                      </c:pt>
                      <c:pt idx="1751">
                        <c:v>4.5747713431469617</c:v>
                      </c:pt>
                      <c:pt idx="1752">
                        <c:v>4.5747713431469617</c:v>
                      </c:pt>
                      <c:pt idx="1753">
                        <c:v>4.5747713431469617</c:v>
                      </c:pt>
                      <c:pt idx="1754">
                        <c:v>4.5747713431469617</c:v>
                      </c:pt>
                      <c:pt idx="1755">
                        <c:v>4.5747713431469617</c:v>
                      </c:pt>
                      <c:pt idx="1756">
                        <c:v>4.5747713431469617</c:v>
                      </c:pt>
                      <c:pt idx="1757">
                        <c:v>4.5747713431469617</c:v>
                      </c:pt>
                      <c:pt idx="1758">
                        <c:v>4.5747713431469617</c:v>
                      </c:pt>
                      <c:pt idx="1759">
                        <c:v>4.5747713431469617</c:v>
                      </c:pt>
                      <c:pt idx="1760">
                        <c:v>4.5747713431469617</c:v>
                      </c:pt>
                      <c:pt idx="1761">
                        <c:v>4.5747713431469617</c:v>
                      </c:pt>
                      <c:pt idx="1762">
                        <c:v>4.5747713431469617</c:v>
                      </c:pt>
                      <c:pt idx="1763">
                        <c:v>4.5747713431469617</c:v>
                      </c:pt>
                      <c:pt idx="1764">
                        <c:v>4.5747713431469617</c:v>
                      </c:pt>
                      <c:pt idx="1765">
                        <c:v>4.5747713431469617</c:v>
                      </c:pt>
                      <c:pt idx="1766">
                        <c:v>4.5747713431469617</c:v>
                      </c:pt>
                      <c:pt idx="1767">
                        <c:v>4.5747713431469617</c:v>
                      </c:pt>
                      <c:pt idx="1768">
                        <c:v>4.5747713431469617</c:v>
                      </c:pt>
                      <c:pt idx="1769">
                        <c:v>4.5747713431469617</c:v>
                      </c:pt>
                      <c:pt idx="1770">
                        <c:v>4.5747713431469617</c:v>
                      </c:pt>
                      <c:pt idx="1771">
                        <c:v>4.5747713431469617</c:v>
                      </c:pt>
                      <c:pt idx="1772">
                        <c:v>4.5747713431469617</c:v>
                      </c:pt>
                      <c:pt idx="1773">
                        <c:v>4.5747713431469617</c:v>
                      </c:pt>
                      <c:pt idx="1774">
                        <c:v>4.5747713431469617</c:v>
                      </c:pt>
                      <c:pt idx="1775">
                        <c:v>4.5747713431469617</c:v>
                      </c:pt>
                      <c:pt idx="1776">
                        <c:v>4.5747713431469617</c:v>
                      </c:pt>
                      <c:pt idx="1777">
                        <c:v>4.5747713431469617</c:v>
                      </c:pt>
                      <c:pt idx="1778">
                        <c:v>4.5747713431469617</c:v>
                      </c:pt>
                      <c:pt idx="1779">
                        <c:v>4.5747713431469617</c:v>
                      </c:pt>
                      <c:pt idx="1780">
                        <c:v>4.5747713431469617</c:v>
                      </c:pt>
                      <c:pt idx="1781">
                        <c:v>4.5747713431469617</c:v>
                      </c:pt>
                      <c:pt idx="1782">
                        <c:v>4.5747713431469617</c:v>
                      </c:pt>
                      <c:pt idx="1783">
                        <c:v>4.5747713431469617</c:v>
                      </c:pt>
                      <c:pt idx="1784">
                        <c:v>4.5747713431469617</c:v>
                      </c:pt>
                      <c:pt idx="1785">
                        <c:v>4.5747713431469617</c:v>
                      </c:pt>
                      <c:pt idx="1786">
                        <c:v>4.5747713431469617</c:v>
                      </c:pt>
                      <c:pt idx="1787">
                        <c:v>4.5747713431469617</c:v>
                      </c:pt>
                      <c:pt idx="1788">
                        <c:v>4.5747713431469617</c:v>
                      </c:pt>
                      <c:pt idx="1789">
                        <c:v>4.5747713431469617</c:v>
                      </c:pt>
                      <c:pt idx="1790">
                        <c:v>4.5747713431469617</c:v>
                      </c:pt>
                      <c:pt idx="1791">
                        <c:v>4.5747713431469617</c:v>
                      </c:pt>
                      <c:pt idx="1792">
                        <c:v>4.5747713431469617</c:v>
                      </c:pt>
                      <c:pt idx="1793">
                        <c:v>4.5747713431469617</c:v>
                      </c:pt>
                      <c:pt idx="1794">
                        <c:v>4.5747713431469617</c:v>
                      </c:pt>
                      <c:pt idx="1795">
                        <c:v>4.5747713431469617</c:v>
                      </c:pt>
                      <c:pt idx="1796">
                        <c:v>4.5747713431469617</c:v>
                      </c:pt>
                      <c:pt idx="1797">
                        <c:v>4.5747713431469617</c:v>
                      </c:pt>
                      <c:pt idx="1798">
                        <c:v>4.5747713431469617</c:v>
                      </c:pt>
                      <c:pt idx="1799">
                        <c:v>4.5747713431469617</c:v>
                      </c:pt>
                      <c:pt idx="1800">
                        <c:v>4.5747713431469617</c:v>
                      </c:pt>
                      <c:pt idx="1801">
                        <c:v>4.5747713431469617</c:v>
                      </c:pt>
                      <c:pt idx="1802">
                        <c:v>4.5747713431469617</c:v>
                      </c:pt>
                      <c:pt idx="1803">
                        <c:v>4.5747713431469617</c:v>
                      </c:pt>
                      <c:pt idx="1804">
                        <c:v>4.5747713431469617</c:v>
                      </c:pt>
                      <c:pt idx="1805">
                        <c:v>4.5747713431469617</c:v>
                      </c:pt>
                      <c:pt idx="1806">
                        <c:v>4.5747713431469617</c:v>
                      </c:pt>
                      <c:pt idx="1807">
                        <c:v>4.5747713431469617</c:v>
                      </c:pt>
                      <c:pt idx="1808">
                        <c:v>4.5747713431469617</c:v>
                      </c:pt>
                      <c:pt idx="1809">
                        <c:v>4.5747713431469617</c:v>
                      </c:pt>
                      <c:pt idx="1810">
                        <c:v>4.5747713431469617</c:v>
                      </c:pt>
                      <c:pt idx="1811">
                        <c:v>4.5747713431469617</c:v>
                      </c:pt>
                      <c:pt idx="1812">
                        <c:v>4.5747713431469617</c:v>
                      </c:pt>
                      <c:pt idx="1813">
                        <c:v>4.5747713431469617</c:v>
                      </c:pt>
                      <c:pt idx="1814">
                        <c:v>4.5747713431469617</c:v>
                      </c:pt>
                      <c:pt idx="1815">
                        <c:v>4.5747713431469617</c:v>
                      </c:pt>
                      <c:pt idx="1816">
                        <c:v>4.5747713431469617</c:v>
                      </c:pt>
                      <c:pt idx="1817">
                        <c:v>4.5747713431469617</c:v>
                      </c:pt>
                      <c:pt idx="1818">
                        <c:v>4.5747713431469617</c:v>
                      </c:pt>
                      <c:pt idx="1819">
                        <c:v>4.5747713431469617</c:v>
                      </c:pt>
                      <c:pt idx="1820">
                        <c:v>4.5747713431469617</c:v>
                      </c:pt>
                      <c:pt idx="1821">
                        <c:v>4.5747713431469617</c:v>
                      </c:pt>
                      <c:pt idx="1822">
                        <c:v>4.5747713431469617</c:v>
                      </c:pt>
                      <c:pt idx="1823">
                        <c:v>4.5747713431469617</c:v>
                      </c:pt>
                      <c:pt idx="1824">
                        <c:v>4.5747713431469617</c:v>
                      </c:pt>
                      <c:pt idx="1825">
                        <c:v>4.5747713431469617</c:v>
                      </c:pt>
                      <c:pt idx="1826">
                        <c:v>4.5747713431469617</c:v>
                      </c:pt>
                      <c:pt idx="1827">
                        <c:v>4.5747713431469617</c:v>
                      </c:pt>
                      <c:pt idx="1828">
                        <c:v>4.5747713431469617</c:v>
                      </c:pt>
                      <c:pt idx="1829">
                        <c:v>4.5747713431469617</c:v>
                      </c:pt>
                      <c:pt idx="1830">
                        <c:v>4.5747713431469617</c:v>
                      </c:pt>
                      <c:pt idx="1831">
                        <c:v>4.5747713431469617</c:v>
                      </c:pt>
                      <c:pt idx="1832">
                        <c:v>4.5747713431469617</c:v>
                      </c:pt>
                      <c:pt idx="1833">
                        <c:v>4.5747713431469617</c:v>
                      </c:pt>
                      <c:pt idx="1834">
                        <c:v>4.5747713431469617</c:v>
                      </c:pt>
                      <c:pt idx="1835">
                        <c:v>4.5747713431469617</c:v>
                      </c:pt>
                      <c:pt idx="1836">
                        <c:v>4.5747713431469617</c:v>
                      </c:pt>
                      <c:pt idx="1837">
                        <c:v>4.5747713431469617</c:v>
                      </c:pt>
                      <c:pt idx="1838">
                        <c:v>4.5747713431469617</c:v>
                      </c:pt>
                      <c:pt idx="1839">
                        <c:v>4.5747713431469617</c:v>
                      </c:pt>
                      <c:pt idx="1840">
                        <c:v>4.5747713431469617</c:v>
                      </c:pt>
                      <c:pt idx="1841">
                        <c:v>4.5747713431469617</c:v>
                      </c:pt>
                      <c:pt idx="1842">
                        <c:v>4.5747713431469617</c:v>
                      </c:pt>
                      <c:pt idx="1843">
                        <c:v>4.5747713431469617</c:v>
                      </c:pt>
                      <c:pt idx="1844">
                        <c:v>4.5747713431469617</c:v>
                      </c:pt>
                      <c:pt idx="1845">
                        <c:v>4.5747713431469617</c:v>
                      </c:pt>
                      <c:pt idx="1846">
                        <c:v>4.5747713431469617</c:v>
                      </c:pt>
                      <c:pt idx="1847">
                        <c:v>4.5747713431469617</c:v>
                      </c:pt>
                      <c:pt idx="1848">
                        <c:v>4.5747713431469617</c:v>
                      </c:pt>
                      <c:pt idx="1849">
                        <c:v>4.5747713431469617</c:v>
                      </c:pt>
                      <c:pt idx="1850">
                        <c:v>4.5747713431469617</c:v>
                      </c:pt>
                      <c:pt idx="1851">
                        <c:v>4.5747713431469617</c:v>
                      </c:pt>
                      <c:pt idx="1852">
                        <c:v>4.5747713431469617</c:v>
                      </c:pt>
                      <c:pt idx="1853">
                        <c:v>4.5747713431469617</c:v>
                      </c:pt>
                      <c:pt idx="1854">
                        <c:v>4.5747713431469617</c:v>
                      </c:pt>
                      <c:pt idx="1855">
                        <c:v>4.5747713431469617</c:v>
                      </c:pt>
                      <c:pt idx="1856">
                        <c:v>4.5747713431469617</c:v>
                      </c:pt>
                      <c:pt idx="1857">
                        <c:v>4.5747713431469617</c:v>
                      </c:pt>
                      <c:pt idx="1858">
                        <c:v>4.5747713431469617</c:v>
                      </c:pt>
                      <c:pt idx="1859">
                        <c:v>4.5747713431469617</c:v>
                      </c:pt>
                      <c:pt idx="1860">
                        <c:v>4.5747713431469617</c:v>
                      </c:pt>
                      <c:pt idx="1861">
                        <c:v>4.5747713431469617</c:v>
                      </c:pt>
                      <c:pt idx="1862">
                        <c:v>4.5747713431469617</c:v>
                      </c:pt>
                      <c:pt idx="1863">
                        <c:v>4.5747713431469617</c:v>
                      </c:pt>
                      <c:pt idx="1864">
                        <c:v>4.5747713431469617</c:v>
                      </c:pt>
                      <c:pt idx="1865">
                        <c:v>4.5747713431469617</c:v>
                      </c:pt>
                      <c:pt idx="1866">
                        <c:v>4.5747713431469617</c:v>
                      </c:pt>
                      <c:pt idx="1867">
                        <c:v>4.5747713431469617</c:v>
                      </c:pt>
                      <c:pt idx="1868">
                        <c:v>4.5747713431469617</c:v>
                      </c:pt>
                      <c:pt idx="1869">
                        <c:v>4.5747713431469617</c:v>
                      </c:pt>
                      <c:pt idx="1870">
                        <c:v>4.5747713431469617</c:v>
                      </c:pt>
                      <c:pt idx="1871">
                        <c:v>4.5747713431469617</c:v>
                      </c:pt>
                      <c:pt idx="1872">
                        <c:v>4.5747713431469617</c:v>
                      </c:pt>
                      <c:pt idx="1873">
                        <c:v>4.5747713431469617</c:v>
                      </c:pt>
                      <c:pt idx="1874">
                        <c:v>4.5747713431469617</c:v>
                      </c:pt>
                      <c:pt idx="1875">
                        <c:v>4.5747713431469617</c:v>
                      </c:pt>
                      <c:pt idx="1876">
                        <c:v>4.5747713431469617</c:v>
                      </c:pt>
                      <c:pt idx="1877">
                        <c:v>4.5747713431469617</c:v>
                      </c:pt>
                      <c:pt idx="1878">
                        <c:v>4.5747713431469617</c:v>
                      </c:pt>
                      <c:pt idx="1879">
                        <c:v>4.5747713431469617</c:v>
                      </c:pt>
                      <c:pt idx="1880">
                        <c:v>4.5747713431469617</c:v>
                      </c:pt>
                      <c:pt idx="1881">
                        <c:v>4.5747713431469617</c:v>
                      </c:pt>
                      <c:pt idx="1882">
                        <c:v>4.5747713431469617</c:v>
                      </c:pt>
                      <c:pt idx="1883">
                        <c:v>4.5747713431469617</c:v>
                      </c:pt>
                      <c:pt idx="1884">
                        <c:v>4.5747713431469617</c:v>
                      </c:pt>
                      <c:pt idx="1885">
                        <c:v>4.5747713431469617</c:v>
                      </c:pt>
                      <c:pt idx="1886">
                        <c:v>4.5747713431469617</c:v>
                      </c:pt>
                      <c:pt idx="1887">
                        <c:v>4.5747713431469617</c:v>
                      </c:pt>
                      <c:pt idx="1888">
                        <c:v>4.5747713431469617</c:v>
                      </c:pt>
                      <c:pt idx="1889">
                        <c:v>4.5747713431469617</c:v>
                      </c:pt>
                      <c:pt idx="1890">
                        <c:v>4.5747713431469617</c:v>
                      </c:pt>
                      <c:pt idx="1891">
                        <c:v>4.5747713431469617</c:v>
                      </c:pt>
                      <c:pt idx="1892">
                        <c:v>4.5747713431469617</c:v>
                      </c:pt>
                      <c:pt idx="1893">
                        <c:v>4.5747713431469617</c:v>
                      </c:pt>
                      <c:pt idx="1894">
                        <c:v>4.5747713431469617</c:v>
                      </c:pt>
                      <c:pt idx="1895">
                        <c:v>4.5747713431469617</c:v>
                      </c:pt>
                      <c:pt idx="1896">
                        <c:v>4.5747713431469617</c:v>
                      </c:pt>
                      <c:pt idx="1897">
                        <c:v>4.5747713431469617</c:v>
                      </c:pt>
                      <c:pt idx="1898">
                        <c:v>4.5747713431469617</c:v>
                      </c:pt>
                      <c:pt idx="1899">
                        <c:v>4.5747713431469617</c:v>
                      </c:pt>
                      <c:pt idx="1900">
                        <c:v>4.5747713431469617</c:v>
                      </c:pt>
                      <c:pt idx="1901">
                        <c:v>4.5747713431469617</c:v>
                      </c:pt>
                      <c:pt idx="1902">
                        <c:v>4.5747713431469617</c:v>
                      </c:pt>
                      <c:pt idx="1903">
                        <c:v>4.5747713431469617</c:v>
                      </c:pt>
                      <c:pt idx="1904">
                        <c:v>4.5747713431469617</c:v>
                      </c:pt>
                      <c:pt idx="1905">
                        <c:v>4.5747713431469617</c:v>
                      </c:pt>
                      <c:pt idx="1906">
                        <c:v>4.5747713431469617</c:v>
                      </c:pt>
                      <c:pt idx="1907">
                        <c:v>4.5747713431469617</c:v>
                      </c:pt>
                      <c:pt idx="1908">
                        <c:v>4.5747713431469617</c:v>
                      </c:pt>
                      <c:pt idx="1909">
                        <c:v>4.5747713431469617</c:v>
                      </c:pt>
                      <c:pt idx="1910">
                        <c:v>4.5747713431469617</c:v>
                      </c:pt>
                      <c:pt idx="1911">
                        <c:v>4.5747713431469617</c:v>
                      </c:pt>
                      <c:pt idx="1912">
                        <c:v>4.5747713431469617</c:v>
                      </c:pt>
                      <c:pt idx="1913">
                        <c:v>4.5747713431469617</c:v>
                      </c:pt>
                      <c:pt idx="1914">
                        <c:v>4.5747713431469617</c:v>
                      </c:pt>
                      <c:pt idx="1915">
                        <c:v>4.5747713431469617</c:v>
                      </c:pt>
                      <c:pt idx="1916">
                        <c:v>4.5747713431469617</c:v>
                      </c:pt>
                      <c:pt idx="1917">
                        <c:v>4.5747713431469617</c:v>
                      </c:pt>
                      <c:pt idx="1918">
                        <c:v>4.5747713431469617</c:v>
                      </c:pt>
                      <c:pt idx="1919">
                        <c:v>4.5747713431469617</c:v>
                      </c:pt>
                      <c:pt idx="1920">
                        <c:v>4.5747713431469617</c:v>
                      </c:pt>
                      <c:pt idx="1921">
                        <c:v>4.5747713431469617</c:v>
                      </c:pt>
                      <c:pt idx="1922">
                        <c:v>4.5747713431469617</c:v>
                      </c:pt>
                      <c:pt idx="1923">
                        <c:v>4.5747713431469617</c:v>
                      </c:pt>
                      <c:pt idx="1924">
                        <c:v>4.5747713431469617</c:v>
                      </c:pt>
                      <c:pt idx="1925">
                        <c:v>4.5747713431469617</c:v>
                      </c:pt>
                      <c:pt idx="1926">
                        <c:v>4.5747713431469617</c:v>
                      </c:pt>
                      <c:pt idx="1927">
                        <c:v>4.5747713431469617</c:v>
                      </c:pt>
                      <c:pt idx="1928">
                        <c:v>4.5747713431469617</c:v>
                      </c:pt>
                      <c:pt idx="1929">
                        <c:v>4.5747713431469617</c:v>
                      </c:pt>
                      <c:pt idx="1930">
                        <c:v>4.5747713431469617</c:v>
                      </c:pt>
                      <c:pt idx="1931">
                        <c:v>4.5747713431469617</c:v>
                      </c:pt>
                      <c:pt idx="1932">
                        <c:v>4.5747713431469617</c:v>
                      </c:pt>
                      <c:pt idx="1933">
                        <c:v>4.5747713431469617</c:v>
                      </c:pt>
                      <c:pt idx="1934">
                        <c:v>4.5747713431469617</c:v>
                      </c:pt>
                      <c:pt idx="1935">
                        <c:v>4.5747713431469617</c:v>
                      </c:pt>
                      <c:pt idx="1936">
                        <c:v>4.5747713431469617</c:v>
                      </c:pt>
                      <c:pt idx="1937">
                        <c:v>4.5747713431469617</c:v>
                      </c:pt>
                      <c:pt idx="1938">
                        <c:v>4.5747713431469617</c:v>
                      </c:pt>
                      <c:pt idx="1939">
                        <c:v>4.5747713431469617</c:v>
                      </c:pt>
                      <c:pt idx="1940">
                        <c:v>4.5747713431469617</c:v>
                      </c:pt>
                      <c:pt idx="1941">
                        <c:v>4.5747713431469617</c:v>
                      </c:pt>
                      <c:pt idx="1942">
                        <c:v>4.5747713431469617</c:v>
                      </c:pt>
                      <c:pt idx="1943">
                        <c:v>4.5747713431469617</c:v>
                      </c:pt>
                      <c:pt idx="1944">
                        <c:v>4.5747713431469617</c:v>
                      </c:pt>
                      <c:pt idx="1945">
                        <c:v>4.5747713431469617</c:v>
                      </c:pt>
                      <c:pt idx="1946">
                        <c:v>4.5747713431469617</c:v>
                      </c:pt>
                      <c:pt idx="1947">
                        <c:v>4.5747713431469617</c:v>
                      </c:pt>
                      <c:pt idx="1948">
                        <c:v>4.5747713431469617</c:v>
                      </c:pt>
                      <c:pt idx="1949">
                        <c:v>4.5747713431469617</c:v>
                      </c:pt>
                      <c:pt idx="1950">
                        <c:v>4.5747713431469617</c:v>
                      </c:pt>
                      <c:pt idx="1951">
                        <c:v>4.5747713431469617</c:v>
                      </c:pt>
                      <c:pt idx="1952">
                        <c:v>4.5747713431469617</c:v>
                      </c:pt>
                      <c:pt idx="1953">
                        <c:v>4.5747713431469617</c:v>
                      </c:pt>
                      <c:pt idx="1954">
                        <c:v>4.5747713431469617</c:v>
                      </c:pt>
                      <c:pt idx="1955">
                        <c:v>4.5747713431469617</c:v>
                      </c:pt>
                      <c:pt idx="1956">
                        <c:v>4.5747713431469617</c:v>
                      </c:pt>
                      <c:pt idx="1957">
                        <c:v>4.5747713431469617</c:v>
                      </c:pt>
                      <c:pt idx="1958">
                        <c:v>4.5747713431469617</c:v>
                      </c:pt>
                      <c:pt idx="1959">
                        <c:v>4.5747713431469617</c:v>
                      </c:pt>
                      <c:pt idx="1960">
                        <c:v>4.5747713431469617</c:v>
                      </c:pt>
                      <c:pt idx="1961">
                        <c:v>4.5747713431469617</c:v>
                      </c:pt>
                      <c:pt idx="1962">
                        <c:v>4.5747713431469617</c:v>
                      </c:pt>
                      <c:pt idx="1963">
                        <c:v>4.5747713431469617</c:v>
                      </c:pt>
                      <c:pt idx="1964">
                        <c:v>4.5747713431469617</c:v>
                      </c:pt>
                      <c:pt idx="1965">
                        <c:v>4.5747713431469617</c:v>
                      </c:pt>
                      <c:pt idx="1966">
                        <c:v>4.5747713431469617</c:v>
                      </c:pt>
                      <c:pt idx="1967">
                        <c:v>4.5747713431469617</c:v>
                      </c:pt>
                      <c:pt idx="1968">
                        <c:v>4.5747713431469617</c:v>
                      </c:pt>
                      <c:pt idx="1969">
                        <c:v>4.5747713431469617</c:v>
                      </c:pt>
                      <c:pt idx="1970">
                        <c:v>4.5747713431469617</c:v>
                      </c:pt>
                      <c:pt idx="1971">
                        <c:v>4.5747713431469617</c:v>
                      </c:pt>
                      <c:pt idx="1972">
                        <c:v>4.5747713431469617</c:v>
                      </c:pt>
                      <c:pt idx="1973">
                        <c:v>4.5747713431469617</c:v>
                      </c:pt>
                      <c:pt idx="1974">
                        <c:v>4.5747713431469617</c:v>
                      </c:pt>
                      <c:pt idx="1975">
                        <c:v>4.5747713431469617</c:v>
                      </c:pt>
                      <c:pt idx="1976">
                        <c:v>4.5747713431469617</c:v>
                      </c:pt>
                      <c:pt idx="1977">
                        <c:v>4.5747713431469617</c:v>
                      </c:pt>
                      <c:pt idx="1978">
                        <c:v>4.5747713431469617</c:v>
                      </c:pt>
                      <c:pt idx="1979">
                        <c:v>4.5747713431469617</c:v>
                      </c:pt>
                      <c:pt idx="1980">
                        <c:v>4.5747713431469617</c:v>
                      </c:pt>
                      <c:pt idx="1981">
                        <c:v>4.5747713431469617</c:v>
                      </c:pt>
                      <c:pt idx="1982">
                        <c:v>4.5747713431469617</c:v>
                      </c:pt>
                      <c:pt idx="1983">
                        <c:v>4.5747713431469617</c:v>
                      </c:pt>
                      <c:pt idx="1984">
                        <c:v>4.5747713431469617</c:v>
                      </c:pt>
                      <c:pt idx="1985">
                        <c:v>4.5747713431469617</c:v>
                      </c:pt>
                      <c:pt idx="1986">
                        <c:v>4.5747713431469617</c:v>
                      </c:pt>
                      <c:pt idx="1987">
                        <c:v>4.5747713431469617</c:v>
                      </c:pt>
                      <c:pt idx="1988">
                        <c:v>4.5747713431469617</c:v>
                      </c:pt>
                      <c:pt idx="1989">
                        <c:v>4.5747713431469617</c:v>
                      </c:pt>
                      <c:pt idx="1990">
                        <c:v>4.5747713431469617</c:v>
                      </c:pt>
                      <c:pt idx="1991">
                        <c:v>4.5747713431469617</c:v>
                      </c:pt>
                      <c:pt idx="1992">
                        <c:v>4.5747713431469617</c:v>
                      </c:pt>
                      <c:pt idx="1993">
                        <c:v>4.5747713431469617</c:v>
                      </c:pt>
                      <c:pt idx="1994">
                        <c:v>4.5747713431469617</c:v>
                      </c:pt>
                      <c:pt idx="1995">
                        <c:v>4.5747713431469617</c:v>
                      </c:pt>
                      <c:pt idx="1996">
                        <c:v>4.5747713431469617</c:v>
                      </c:pt>
                      <c:pt idx="1997">
                        <c:v>4.5747713431469617</c:v>
                      </c:pt>
                      <c:pt idx="1998">
                        <c:v>4.5747713431469617</c:v>
                      </c:pt>
                      <c:pt idx="1999">
                        <c:v>4.5747713431469617</c:v>
                      </c:pt>
                      <c:pt idx="2000">
                        <c:v>4.5747713431469617</c:v>
                      </c:pt>
                      <c:pt idx="2001">
                        <c:v>4.5747713431469617</c:v>
                      </c:pt>
                      <c:pt idx="2002">
                        <c:v>4.5747713431469617</c:v>
                      </c:pt>
                      <c:pt idx="2003">
                        <c:v>4.5747713431469617</c:v>
                      </c:pt>
                      <c:pt idx="2004">
                        <c:v>4.5747713431469617</c:v>
                      </c:pt>
                      <c:pt idx="2005">
                        <c:v>4.5747713431469617</c:v>
                      </c:pt>
                      <c:pt idx="2006">
                        <c:v>4.5747713431469617</c:v>
                      </c:pt>
                      <c:pt idx="2007">
                        <c:v>4.5747713431469617</c:v>
                      </c:pt>
                      <c:pt idx="2008">
                        <c:v>4.5747713431469617</c:v>
                      </c:pt>
                      <c:pt idx="2009">
                        <c:v>4.5747713431469617</c:v>
                      </c:pt>
                      <c:pt idx="2010">
                        <c:v>4.5747713431469617</c:v>
                      </c:pt>
                      <c:pt idx="2011">
                        <c:v>4.5747713431469617</c:v>
                      </c:pt>
                      <c:pt idx="2012">
                        <c:v>4.5747713431469617</c:v>
                      </c:pt>
                      <c:pt idx="2013">
                        <c:v>4.5747713431469617</c:v>
                      </c:pt>
                      <c:pt idx="2014">
                        <c:v>4.5747713431469617</c:v>
                      </c:pt>
                      <c:pt idx="2015">
                        <c:v>4.5747713431469617</c:v>
                      </c:pt>
                      <c:pt idx="2016">
                        <c:v>4.5747713431469617</c:v>
                      </c:pt>
                      <c:pt idx="2017">
                        <c:v>4.5747713431469617</c:v>
                      </c:pt>
                      <c:pt idx="2018">
                        <c:v>4.5747713431469617</c:v>
                      </c:pt>
                      <c:pt idx="2019">
                        <c:v>4.5747713431469617</c:v>
                      </c:pt>
                      <c:pt idx="2020">
                        <c:v>4.5747713431469617</c:v>
                      </c:pt>
                      <c:pt idx="2021">
                        <c:v>4.5747713431469617</c:v>
                      </c:pt>
                      <c:pt idx="2022">
                        <c:v>4.5747713431469617</c:v>
                      </c:pt>
                      <c:pt idx="2023">
                        <c:v>4.5747713431469617</c:v>
                      </c:pt>
                      <c:pt idx="2024">
                        <c:v>4.5747713431469617</c:v>
                      </c:pt>
                      <c:pt idx="2025">
                        <c:v>4.5747713431469617</c:v>
                      </c:pt>
                      <c:pt idx="2026">
                        <c:v>4.5747713431469617</c:v>
                      </c:pt>
                      <c:pt idx="2027">
                        <c:v>4.5747713431469617</c:v>
                      </c:pt>
                      <c:pt idx="2028">
                        <c:v>4.5747713431469617</c:v>
                      </c:pt>
                      <c:pt idx="2029">
                        <c:v>4.5747713431469617</c:v>
                      </c:pt>
                      <c:pt idx="2030">
                        <c:v>4.5747713431469617</c:v>
                      </c:pt>
                      <c:pt idx="2031">
                        <c:v>4.5747713431469617</c:v>
                      </c:pt>
                      <c:pt idx="2032">
                        <c:v>4.5747713431469617</c:v>
                      </c:pt>
                      <c:pt idx="2033">
                        <c:v>4.5747713431469617</c:v>
                      </c:pt>
                      <c:pt idx="2034">
                        <c:v>4.5747713431469617</c:v>
                      </c:pt>
                      <c:pt idx="2035">
                        <c:v>4.5747713431469617</c:v>
                      </c:pt>
                      <c:pt idx="2036">
                        <c:v>4.5747713431469617</c:v>
                      </c:pt>
                      <c:pt idx="2037">
                        <c:v>4.5747713431469617</c:v>
                      </c:pt>
                      <c:pt idx="2038">
                        <c:v>4.5747713431469617</c:v>
                      </c:pt>
                      <c:pt idx="2039">
                        <c:v>4.5747713431469617</c:v>
                      </c:pt>
                      <c:pt idx="2040">
                        <c:v>4.5747713431469617</c:v>
                      </c:pt>
                      <c:pt idx="2041">
                        <c:v>4.5747713431469617</c:v>
                      </c:pt>
                      <c:pt idx="2042">
                        <c:v>4.5747713431469617</c:v>
                      </c:pt>
                      <c:pt idx="2043">
                        <c:v>4.5747713431469617</c:v>
                      </c:pt>
                      <c:pt idx="2044">
                        <c:v>4.5747713431469617</c:v>
                      </c:pt>
                      <c:pt idx="2045">
                        <c:v>4.5747713431469617</c:v>
                      </c:pt>
                      <c:pt idx="2046">
                        <c:v>4.5747713431469617</c:v>
                      </c:pt>
                      <c:pt idx="2047">
                        <c:v>4.5747713431469617</c:v>
                      </c:pt>
                      <c:pt idx="2048">
                        <c:v>4.5747713431469617</c:v>
                      </c:pt>
                      <c:pt idx="2049">
                        <c:v>4.5747713431469617</c:v>
                      </c:pt>
                      <c:pt idx="2050">
                        <c:v>4.5747713431469617</c:v>
                      </c:pt>
                      <c:pt idx="2051">
                        <c:v>4.5747713431469617</c:v>
                      </c:pt>
                      <c:pt idx="2052">
                        <c:v>4.5747713431469617</c:v>
                      </c:pt>
                      <c:pt idx="2053">
                        <c:v>4.5747713431469617</c:v>
                      </c:pt>
                      <c:pt idx="2054">
                        <c:v>4.5747713431469617</c:v>
                      </c:pt>
                      <c:pt idx="2055">
                        <c:v>4.5747713431469617</c:v>
                      </c:pt>
                      <c:pt idx="2056">
                        <c:v>4.5747713431469617</c:v>
                      </c:pt>
                      <c:pt idx="2057">
                        <c:v>4.5747713431469617</c:v>
                      </c:pt>
                      <c:pt idx="2058">
                        <c:v>4.5747713431469617</c:v>
                      </c:pt>
                      <c:pt idx="2059">
                        <c:v>4.5747713431469617</c:v>
                      </c:pt>
                      <c:pt idx="2060">
                        <c:v>4.5747713431469617</c:v>
                      </c:pt>
                      <c:pt idx="2061">
                        <c:v>4.5747713431469617</c:v>
                      </c:pt>
                      <c:pt idx="2062">
                        <c:v>4.5747713431469617</c:v>
                      </c:pt>
                      <c:pt idx="2063">
                        <c:v>4.5747713431469617</c:v>
                      </c:pt>
                      <c:pt idx="2064">
                        <c:v>4.5747713431469617</c:v>
                      </c:pt>
                      <c:pt idx="2065">
                        <c:v>4.5747713431469617</c:v>
                      </c:pt>
                      <c:pt idx="2066">
                        <c:v>4.5747713431469617</c:v>
                      </c:pt>
                      <c:pt idx="2067">
                        <c:v>4.5747713431469617</c:v>
                      </c:pt>
                      <c:pt idx="2068">
                        <c:v>4.5747713431469617</c:v>
                      </c:pt>
                      <c:pt idx="2069">
                        <c:v>4.5747713431469617</c:v>
                      </c:pt>
                      <c:pt idx="2070">
                        <c:v>4.5747713431469617</c:v>
                      </c:pt>
                      <c:pt idx="2071">
                        <c:v>4.5747713431469617</c:v>
                      </c:pt>
                      <c:pt idx="2072">
                        <c:v>4.5747713431469617</c:v>
                      </c:pt>
                      <c:pt idx="2073">
                        <c:v>4.5747713431469617</c:v>
                      </c:pt>
                      <c:pt idx="2074">
                        <c:v>4.5747713431469617</c:v>
                      </c:pt>
                      <c:pt idx="2075">
                        <c:v>4.5747713431469617</c:v>
                      </c:pt>
                      <c:pt idx="2076">
                        <c:v>4.5747713431469617</c:v>
                      </c:pt>
                      <c:pt idx="2077">
                        <c:v>4.5747713431469617</c:v>
                      </c:pt>
                      <c:pt idx="2078">
                        <c:v>4.5747713431469617</c:v>
                      </c:pt>
                      <c:pt idx="2079">
                        <c:v>4.5747713431469617</c:v>
                      </c:pt>
                      <c:pt idx="2080">
                        <c:v>4.5747713431469617</c:v>
                      </c:pt>
                      <c:pt idx="2081">
                        <c:v>4.5747713431469617</c:v>
                      </c:pt>
                      <c:pt idx="2082">
                        <c:v>4.5747713431469617</c:v>
                      </c:pt>
                      <c:pt idx="2083">
                        <c:v>4.5747713431469617</c:v>
                      </c:pt>
                      <c:pt idx="2084">
                        <c:v>4.5747713431469617</c:v>
                      </c:pt>
                      <c:pt idx="2085">
                        <c:v>4.5747713431469617</c:v>
                      </c:pt>
                      <c:pt idx="2086">
                        <c:v>4.5747713431469617</c:v>
                      </c:pt>
                      <c:pt idx="2087">
                        <c:v>4.5747713431469617</c:v>
                      </c:pt>
                      <c:pt idx="2088">
                        <c:v>4.5747713431469617</c:v>
                      </c:pt>
                      <c:pt idx="2089">
                        <c:v>4.5747713431469617</c:v>
                      </c:pt>
                      <c:pt idx="2090">
                        <c:v>4.5747713431469617</c:v>
                      </c:pt>
                      <c:pt idx="2091">
                        <c:v>4.5747713431469617</c:v>
                      </c:pt>
                      <c:pt idx="2092">
                        <c:v>4.5747713431469617</c:v>
                      </c:pt>
                      <c:pt idx="2093">
                        <c:v>4.5747713431469617</c:v>
                      </c:pt>
                      <c:pt idx="2094">
                        <c:v>4.5747713431469617</c:v>
                      </c:pt>
                      <c:pt idx="2095">
                        <c:v>4.5747713431469617</c:v>
                      </c:pt>
                      <c:pt idx="2096">
                        <c:v>4.5747713431469617</c:v>
                      </c:pt>
                      <c:pt idx="2097">
                        <c:v>4.5747713431469617</c:v>
                      </c:pt>
                      <c:pt idx="2098">
                        <c:v>4.5747713431469617</c:v>
                      </c:pt>
                      <c:pt idx="2099">
                        <c:v>4.5747713431469617</c:v>
                      </c:pt>
                      <c:pt idx="2100">
                        <c:v>4.5747713431469617</c:v>
                      </c:pt>
                      <c:pt idx="2101">
                        <c:v>4.5747713431469617</c:v>
                      </c:pt>
                      <c:pt idx="2102">
                        <c:v>4.5747713431469617</c:v>
                      </c:pt>
                      <c:pt idx="2103">
                        <c:v>4.5747713431469617</c:v>
                      </c:pt>
                      <c:pt idx="2104">
                        <c:v>4.5747713431469617</c:v>
                      </c:pt>
                      <c:pt idx="2105">
                        <c:v>4.5747713431469617</c:v>
                      </c:pt>
                      <c:pt idx="2106">
                        <c:v>4.5747713431469617</c:v>
                      </c:pt>
                      <c:pt idx="2107">
                        <c:v>4.5747713431469617</c:v>
                      </c:pt>
                      <c:pt idx="2108">
                        <c:v>4.5747713431469617</c:v>
                      </c:pt>
                      <c:pt idx="2109">
                        <c:v>4.5747713431469617</c:v>
                      </c:pt>
                      <c:pt idx="2110">
                        <c:v>4.5747713431469617</c:v>
                      </c:pt>
                      <c:pt idx="2111">
                        <c:v>4.5747713431469617</c:v>
                      </c:pt>
                      <c:pt idx="2112">
                        <c:v>4.5747713431469617</c:v>
                      </c:pt>
                      <c:pt idx="2113">
                        <c:v>4.5747713431469617</c:v>
                      </c:pt>
                      <c:pt idx="2114">
                        <c:v>4.5747713431469617</c:v>
                      </c:pt>
                      <c:pt idx="2115">
                        <c:v>4.5747713431469617</c:v>
                      </c:pt>
                      <c:pt idx="2116">
                        <c:v>4.5747713431469617</c:v>
                      </c:pt>
                      <c:pt idx="2117">
                        <c:v>4.5747713431469617</c:v>
                      </c:pt>
                      <c:pt idx="2118">
                        <c:v>4.5747713431469617</c:v>
                      </c:pt>
                      <c:pt idx="2119">
                        <c:v>4.5747713431469617</c:v>
                      </c:pt>
                      <c:pt idx="2120">
                        <c:v>4.5747713431469617</c:v>
                      </c:pt>
                      <c:pt idx="2121">
                        <c:v>4.5747713431469617</c:v>
                      </c:pt>
                      <c:pt idx="2122">
                        <c:v>4.5747713431469617</c:v>
                      </c:pt>
                      <c:pt idx="2123">
                        <c:v>4.5747713431469617</c:v>
                      </c:pt>
                      <c:pt idx="2124">
                        <c:v>4.5747713431469617</c:v>
                      </c:pt>
                      <c:pt idx="2125">
                        <c:v>4.5747713431469617</c:v>
                      </c:pt>
                      <c:pt idx="2126">
                        <c:v>4.5747713431469617</c:v>
                      </c:pt>
                      <c:pt idx="2127">
                        <c:v>4.5747713431469617</c:v>
                      </c:pt>
                      <c:pt idx="2128">
                        <c:v>4.5747713431469617</c:v>
                      </c:pt>
                      <c:pt idx="2129">
                        <c:v>4.5747713431469617</c:v>
                      </c:pt>
                      <c:pt idx="2130">
                        <c:v>4.5747713431469617</c:v>
                      </c:pt>
                      <c:pt idx="2131">
                        <c:v>4.5747713431469617</c:v>
                      </c:pt>
                      <c:pt idx="2132">
                        <c:v>4.5747713431469617</c:v>
                      </c:pt>
                      <c:pt idx="2133">
                        <c:v>4.5747713431469617</c:v>
                      </c:pt>
                      <c:pt idx="2134">
                        <c:v>4.5747713431469617</c:v>
                      </c:pt>
                      <c:pt idx="2135">
                        <c:v>4.5747713431469617</c:v>
                      </c:pt>
                      <c:pt idx="2136">
                        <c:v>4.5747713431469617</c:v>
                      </c:pt>
                      <c:pt idx="2137">
                        <c:v>4.5747713431469617</c:v>
                      </c:pt>
                      <c:pt idx="2138">
                        <c:v>4.5747713431469617</c:v>
                      </c:pt>
                      <c:pt idx="2139">
                        <c:v>4.5747713431469617</c:v>
                      </c:pt>
                      <c:pt idx="2140">
                        <c:v>4.5747713431469617</c:v>
                      </c:pt>
                      <c:pt idx="2141">
                        <c:v>4.5747713431469617</c:v>
                      </c:pt>
                      <c:pt idx="2142">
                        <c:v>4.5747713431469617</c:v>
                      </c:pt>
                      <c:pt idx="2143">
                        <c:v>4.5747713431469617</c:v>
                      </c:pt>
                      <c:pt idx="2144">
                        <c:v>4.5747713431469617</c:v>
                      </c:pt>
                      <c:pt idx="2145">
                        <c:v>4.5747713431469617</c:v>
                      </c:pt>
                      <c:pt idx="2146">
                        <c:v>4.5747713431469617</c:v>
                      </c:pt>
                      <c:pt idx="2147">
                        <c:v>4.5747713431469617</c:v>
                      </c:pt>
                      <c:pt idx="2148">
                        <c:v>4.5747713431469617</c:v>
                      </c:pt>
                      <c:pt idx="2149">
                        <c:v>4.5747713431469617</c:v>
                      </c:pt>
                      <c:pt idx="2150">
                        <c:v>4.5747713431469617</c:v>
                      </c:pt>
                      <c:pt idx="2151">
                        <c:v>4.5747713431469617</c:v>
                      </c:pt>
                      <c:pt idx="2152">
                        <c:v>4.5747713431469617</c:v>
                      </c:pt>
                      <c:pt idx="2153">
                        <c:v>4.5747713431469617</c:v>
                      </c:pt>
                      <c:pt idx="2154">
                        <c:v>4.5747713431469617</c:v>
                      </c:pt>
                      <c:pt idx="2155">
                        <c:v>4.5747713431469617</c:v>
                      </c:pt>
                      <c:pt idx="2156">
                        <c:v>4.5747713431469617</c:v>
                      </c:pt>
                      <c:pt idx="2157">
                        <c:v>4.5747713431469617</c:v>
                      </c:pt>
                      <c:pt idx="2158">
                        <c:v>4.5747713431469617</c:v>
                      </c:pt>
                      <c:pt idx="2159">
                        <c:v>4.5747713431469617</c:v>
                      </c:pt>
                      <c:pt idx="2160">
                        <c:v>4.5747713431469617</c:v>
                      </c:pt>
                      <c:pt idx="2161">
                        <c:v>4.5747713431469617</c:v>
                      </c:pt>
                      <c:pt idx="2162">
                        <c:v>4.5747713431469617</c:v>
                      </c:pt>
                      <c:pt idx="2163">
                        <c:v>4.5747713431469617</c:v>
                      </c:pt>
                      <c:pt idx="2164">
                        <c:v>4.5747713431469617</c:v>
                      </c:pt>
                      <c:pt idx="2165">
                        <c:v>4.5747713431469617</c:v>
                      </c:pt>
                      <c:pt idx="2166">
                        <c:v>4.5747713431469617</c:v>
                      </c:pt>
                      <c:pt idx="2167">
                        <c:v>4.5747713431469617</c:v>
                      </c:pt>
                      <c:pt idx="2168">
                        <c:v>4.5747713431469617</c:v>
                      </c:pt>
                      <c:pt idx="2169">
                        <c:v>4.5747713431469617</c:v>
                      </c:pt>
                      <c:pt idx="2170">
                        <c:v>4.5747713431469617</c:v>
                      </c:pt>
                      <c:pt idx="2171">
                        <c:v>4.5747713431469617</c:v>
                      </c:pt>
                      <c:pt idx="2172">
                        <c:v>4.5747713431469617</c:v>
                      </c:pt>
                      <c:pt idx="2173">
                        <c:v>4.5747713431469617</c:v>
                      </c:pt>
                      <c:pt idx="2174">
                        <c:v>4.5747713431469617</c:v>
                      </c:pt>
                      <c:pt idx="2175">
                        <c:v>4.5747713431469617</c:v>
                      </c:pt>
                      <c:pt idx="2176">
                        <c:v>4.5747713431469617</c:v>
                      </c:pt>
                      <c:pt idx="2177">
                        <c:v>4.5747713431469617</c:v>
                      </c:pt>
                      <c:pt idx="2178">
                        <c:v>4.5747713431469617</c:v>
                      </c:pt>
                      <c:pt idx="2179">
                        <c:v>4.5747713431469617</c:v>
                      </c:pt>
                      <c:pt idx="2180">
                        <c:v>4.5747713431469617</c:v>
                      </c:pt>
                      <c:pt idx="2181">
                        <c:v>4.5747713431469617</c:v>
                      </c:pt>
                      <c:pt idx="2182">
                        <c:v>4.5747713431469617</c:v>
                      </c:pt>
                      <c:pt idx="2183">
                        <c:v>4.5747713431469617</c:v>
                      </c:pt>
                      <c:pt idx="2184">
                        <c:v>4.5747713431469617</c:v>
                      </c:pt>
                      <c:pt idx="2185">
                        <c:v>4.5747713431469617</c:v>
                      </c:pt>
                      <c:pt idx="2186">
                        <c:v>4.5747713431469617</c:v>
                      </c:pt>
                      <c:pt idx="2187">
                        <c:v>4.5747713431469617</c:v>
                      </c:pt>
                      <c:pt idx="2188">
                        <c:v>4.5747713431469617</c:v>
                      </c:pt>
                      <c:pt idx="2189">
                        <c:v>4.5747713431469617</c:v>
                      </c:pt>
                      <c:pt idx="2190">
                        <c:v>4.5747713431469617</c:v>
                      </c:pt>
                      <c:pt idx="2191">
                        <c:v>4.5747713431469617</c:v>
                      </c:pt>
                      <c:pt idx="2192">
                        <c:v>4.5747713431469617</c:v>
                      </c:pt>
                      <c:pt idx="2193">
                        <c:v>4.5747713431469617</c:v>
                      </c:pt>
                      <c:pt idx="2194">
                        <c:v>4.5747713431469617</c:v>
                      </c:pt>
                      <c:pt idx="2195">
                        <c:v>4.5747713431469617</c:v>
                      </c:pt>
                      <c:pt idx="2196">
                        <c:v>4.5747713431469617</c:v>
                      </c:pt>
                      <c:pt idx="2197">
                        <c:v>4.5747713431469617</c:v>
                      </c:pt>
                      <c:pt idx="2198">
                        <c:v>4.5747713431469617</c:v>
                      </c:pt>
                      <c:pt idx="2199">
                        <c:v>4.5747713431469617</c:v>
                      </c:pt>
                      <c:pt idx="2200">
                        <c:v>4.5747713431469617</c:v>
                      </c:pt>
                      <c:pt idx="2201">
                        <c:v>4.5747713431469617</c:v>
                      </c:pt>
                      <c:pt idx="2202">
                        <c:v>4.5747713431469617</c:v>
                      </c:pt>
                      <c:pt idx="2203">
                        <c:v>4.5747713431469617</c:v>
                      </c:pt>
                      <c:pt idx="2204">
                        <c:v>4.5747713431469617</c:v>
                      </c:pt>
                      <c:pt idx="2205">
                        <c:v>4.5747713431469617</c:v>
                      </c:pt>
                      <c:pt idx="2206">
                        <c:v>4.5747713431469617</c:v>
                      </c:pt>
                      <c:pt idx="2207">
                        <c:v>4.5747713431469617</c:v>
                      </c:pt>
                      <c:pt idx="2208">
                        <c:v>4.5747713431469617</c:v>
                      </c:pt>
                      <c:pt idx="2209">
                        <c:v>4.5747713431469617</c:v>
                      </c:pt>
                      <c:pt idx="2210">
                        <c:v>4.5747713431469617</c:v>
                      </c:pt>
                      <c:pt idx="2211">
                        <c:v>4.5747713431469617</c:v>
                      </c:pt>
                      <c:pt idx="2212">
                        <c:v>4.5747713431469617</c:v>
                      </c:pt>
                      <c:pt idx="2213">
                        <c:v>4.5747713431469617</c:v>
                      </c:pt>
                      <c:pt idx="2214">
                        <c:v>4.5747713431469617</c:v>
                      </c:pt>
                      <c:pt idx="2215">
                        <c:v>4.5747713431469617</c:v>
                      </c:pt>
                      <c:pt idx="2216">
                        <c:v>4.5747713431469617</c:v>
                      </c:pt>
                      <c:pt idx="2217">
                        <c:v>4.5747713431469617</c:v>
                      </c:pt>
                      <c:pt idx="2218">
                        <c:v>4.5747713431469617</c:v>
                      </c:pt>
                      <c:pt idx="2219">
                        <c:v>4.5747713431469617</c:v>
                      </c:pt>
                      <c:pt idx="2220">
                        <c:v>4.5747713431469617</c:v>
                      </c:pt>
                      <c:pt idx="2221">
                        <c:v>4.5747713431469617</c:v>
                      </c:pt>
                      <c:pt idx="2222">
                        <c:v>4.5747713431469617</c:v>
                      </c:pt>
                      <c:pt idx="2223">
                        <c:v>4.5747713431469617</c:v>
                      </c:pt>
                      <c:pt idx="2224">
                        <c:v>4.5747713431469617</c:v>
                      </c:pt>
                      <c:pt idx="2225">
                        <c:v>4.5747713431469617</c:v>
                      </c:pt>
                      <c:pt idx="2226">
                        <c:v>4.5747713431469617</c:v>
                      </c:pt>
                      <c:pt idx="2227">
                        <c:v>4.5747713431469617</c:v>
                      </c:pt>
                      <c:pt idx="2228">
                        <c:v>4.5747713431469617</c:v>
                      </c:pt>
                      <c:pt idx="2229">
                        <c:v>4.5747713431469617</c:v>
                      </c:pt>
                      <c:pt idx="2230">
                        <c:v>4.5747713431469617</c:v>
                      </c:pt>
                      <c:pt idx="2231">
                        <c:v>4.5747713431469617</c:v>
                      </c:pt>
                      <c:pt idx="2232">
                        <c:v>4.5747713431469617</c:v>
                      </c:pt>
                      <c:pt idx="2233">
                        <c:v>4.5747713431469617</c:v>
                      </c:pt>
                      <c:pt idx="2234">
                        <c:v>4.5747713431469617</c:v>
                      </c:pt>
                      <c:pt idx="2235">
                        <c:v>4.5747713431469617</c:v>
                      </c:pt>
                      <c:pt idx="2236">
                        <c:v>4.5747713431469617</c:v>
                      </c:pt>
                      <c:pt idx="2237">
                        <c:v>4.5747713431469617</c:v>
                      </c:pt>
                      <c:pt idx="2238">
                        <c:v>4.5747713431469617</c:v>
                      </c:pt>
                      <c:pt idx="2239">
                        <c:v>4.5747713431469617</c:v>
                      </c:pt>
                      <c:pt idx="2240">
                        <c:v>4.5747713431469617</c:v>
                      </c:pt>
                      <c:pt idx="2241">
                        <c:v>4.5747713431469617</c:v>
                      </c:pt>
                      <c:pt idx="2242">
                        <c:v>4.5747713431469617</c:v>
                      </c:pt>
                      <c:pt idx="2243">
                        <c:v>4.5747713431469617</c:v>
                      </c:pt>
                      <c:pt idx="2244">
                        <c:v>4.5747713431469617</c:v>
                      </c:pt>
                      <c:pt idx="2245">
                        <c:v>4.5747713431469617</c:v>
                      </c:pt>
                      <c:pt idx="2246">
                        <c:v>4.5747713431469617</c:v>
                      </c:pt>
                      <c:pt idx="2247">
                        <c:v>4.5747713431469617</c:v>
                      </c:pt>
                      <c:pt idx="2248">
                        <c:v>4.5747713431469617</c:v>
                      </c:pt>
                      <c:pt idx="2249">
                        <c:v>4.5747713431469617</c:v>
                      </c:pt>
                      <c:pt idx="2250">
                        <c:v>4.5747713431469617</c:v>
                      </c:pt>
                      <c:pt idx="2251">
                        <c:v>4.5747713431469617</c:v>
                      </c:pt>
                      <c:pt idx="2252">
                        <c:v>4.5747713431469617</c:v>
                      </c:pt>
                      <c:pt idx="2253">
                        <c:v>4.5747713431469617</c:v>
                      </c:pt>
                      <c:pt idx="2254">
                        <c:v>4.5747713431469617</c:v>
                      </c:pt>
                      <c:pt idx="2255">
                        <c:v>4.5747713431469617</c:v>
                      </c:pt>
                      <c:pt idx="2256">
                        <c:v>4.5747713431469617</c:v>
                      </c:pt>
                      <c:pt idx="2257">
                        <c:v>4.5747713431469617</c:v>
                      </c:pt>
                      <c:pt idx="2258">
                        <c:v>4.5747713431469617</c:v>
                      </c:pt>
                      <c:pt idx="2259">
                        <c:v>4.5747713431469617</c:v>
                      </c:pt>
                      <c:pt idx="2260">
                        <c:v>4.5747713431469617</c:v>
                      </c:pt>
                      <c:pt idx="2261">
                        <c:v>4.5747713431469617</c:v>
                      </c:pt>
                      <c:pt idx="2262">
                        <c:v>4.5747713431469617</c:v>
                      </c:pt>
                      <c:pt idx="2263">
                        <c:v>4.5747713431469617</c:v>
                      </c:pt>
                      <c:pt idx="2264">
                        <c:v>4.5747713431469617</c:v>
                      </c:pt>
                      <c:pt idx="2265">
                        <c:v>4.5747713431469617</c:v>
                      </c:pt>
                      <c:pt idx="2266">
                        <c:v>4.5747713431469617</c:v>
                      </c:pt>
                      <c:pt idx="2267">
                        <c:v>4.5747713431469617</c:v>
                      </c:pt>
                      <c:pt idx="2268">
                        <c:v>4.5747713431469617</c:v>
                      </c:pt>
                      <c:pt idx="2269">
                        <c:v>4.5747713431469617</c:v>
                      </c:pt>
                      <c:pt idx="2270">
                        <c:v>4.5747713431469617</c:v>
                      </c:pt>
                      <c:pt idx="2271">
                        <c:v>4.5747713431469617</c:v>
                      </c:pt>
                      <c:pt idx="2272">
                        <c:v>4.5747713431469617</c:v>
                      </c:pt>
                      <c:pt idx="2273">
                        <c:v>4.5747713431469617</c:v>
                      </c:pt>
                      <c:pt idx="2274">
                        <c:v>4.5747713431469617</c:v>
                      </c:pt>
                      <c:pt idx="2275">
                        <c:v>4.5747713431469617</c:v>
                      </c:pt>
                      <c:pt idx="2276">
                        <c:v>4.5747713431469617</c:v>
                      </c:pt>
                      <c:pt idx="2277">
                        <c:v>4.5747713431469617</c:v>
                      </c:pt>
                      <c:pt idx="2278">
                        <c:v>4.5747713431469617</c:v>
                      </c:pt>
                      <c:pt idx="2279">
                        <c:v>4.5747713431469617</c:v>
                      </c:pt>
                      <c:pt idx="2280">
                        <c:v>4.5747713431469617</c:v>
                      </c:pt>
                      <c:pt idx="2281">
                        <c:v>4.5747713431469617</c:v>
                      </c:pt>
                      <c:pt idx="2282">
                        <c:v>4.5747713431469617</c:v>
                      </c:pt>
                      <c:pt idx="2283">
                        <c:v>4.5747713431469617</c:v>
                      </c:pt>
                      <c:pt idx="2284">
                        <c:v>4.5747713431469617</c:v>
                      </c:pt>
                      <c:pt idx="2285">
                        <c:v>4.5747713431469617</c:v>
                      </c:pt>
                      <c:pt idx="2286">
                        <c:v>4.5747713431469617</c:v>
                      </c:pt>
                      <c:pt idx="2287">
                        <c:v>4.5747713431469617</c:v>
                      </c:pt>
                      <c:pt idx="2288">
                        <c:v>4.5747713431469617</c:v>
                      </c:pt>
                      <c:pt idx="2289">
                        <c:v>4.5747713431469617</c:v>
                      </c:pt>
                      <c:pt idx="2290">
                        <c:v>4.5747713431469617</c:v>
                      </c:pt>
                      <c:pt idx="2291">
                        <c:v>4.5747713431469617</c:v>
                      </c:pt>
                      <c:pt idx="2292">
                        <c:v>4.5747713431469617</c:v>
                      </c:pt>
                      <c:pt idx="2293">
                        <c:v>4.5747713431469617</c:v>
                      </c:pt>
                      <c:pt idx="2294">
                        <c:v>4.5747713431469617</c:v>
                      </c:pt>
                      <c:pt idx="2295">
                        <c:v>4.5747713431469617</c:v>
                      </c:pt>
                      <c:pt idx="2296">
                        <c:v>4.5747713431469617</c:v>
                      </c:pt>
                      <c:pt idx="2297">
                        <c:v>4.5747713431469617</c:v>
                      </c:pt>
                      <c:pt idx="2298">
                        <c:v>4.5747713431469617</c:v>
                      </c:pt>
                      <c:pt idx="2299">
                        <c:v>4.5747713431469617</c:v>
                      </c:pt>
                      <c:pt idx="2300">
                        <c:v>4.5747713431469617</c:v>
                      </c:pt>
                      <c:pt idx="2301">
                        <c:v>4.5747713431469617</c:v>
                      </c:pt>
                      <c:pt idx="2302">
                        <c:v>4.5747713431469617</c:v>
                      </c:pt>
                      <c:pt idx="2303">
                        <c:v>4.5747713431469617</c:v>
                      </c:pt>
                      <c:pt idx="2304">
                        <c:v>4.5747713431469617</c:v>
                      </c:pt>
                      <c:pt idx="2305">
                        <c:v>4.5747713431469617</c:v>
                      </c:pt>
                      <c:pt idx="2306">
                        <c:v>4.5747713431469617</c:v>
                      </c:pt>
                      <c:pt idx="2307">
                        <c:v>4.5747713431469617</c:v>
                      </c:pt>
                      <c:pt idx="2308">
                        <c:v>4.5747713431469617</c:v>
                      </c:pt>
                      <c:pt idx="2309">
                        <c:v>4.5747713431469617</c:v>
                      </c:pt>
                      <c:pt idx="2310">
                        <c:v>4.5747713431469617</c:v>
                      </c:pt>
                      <c:pt idx="2311">
                        <c:v>4.5747713431469617</c:v>
                      </c:pt>
                      <c:pt idx="2312">
                        <c:v>4.5747713431469617</c:v>
                      </c:pt>
                      <c:pt idx="2313">
                        <c:v>4.5747713431469617</c:v>
                      </c:pt>
                      <c:pt idx="2314">
                        <c:v>4.5747713431469617</c:v>
                      </c:pt>
                      <c:pt idx="2315">
                        <c:v>4.5747713431469617</c:v>
                      </c:pt>
                      <c:pt idx="2316">
                        <c:v>4.5747713431469617</c:v>
                      </c:pt>
                      <c:pt idx="2317">
                        <c:v>4.5747713431469617</c:v>
                      </c:pt>
                      <c:pt idx="2318">
                        <c:v>4.5747713431469617</c:v>
                      </c:pt>
                      <c:pt idx="2319">
                        <c:v>4.5747713431469617</c:v>
                      </c:pt>
                      <c:pt idx="2320">
                        <c:v>4.5747713431469617</c:v>
                      </c:pt>
                      <c:pt idx="2321">
                        <c:v>4.5747713431469617</c:v>
                      </c:pt>
                      <c:pt idx="2322">
                        <c:v>4.5747713431469617</c:v>
                      </c:pt>
                      <c:pt idx="2323">
                        <c:v>4.5747713431469617</c:v>
                      </c:pt>
                      <c:pt idx="2324">
                        <c:v>4.5747713431469617</c:v>
                      </c:pt>
                      <c:pt idx="2325">
                        <c:v>4.5747713431469617</c:v>
                      </c:pt>
                      <c:pt idx="2326">
                        <c:v>4.5747713431469617</c:v>
                      </c:pt>
                      <c:pt idx="2327">
                        <c:v>4.5747713431469617</c:v>
                      </c:pt>
                      <c:pt idx="2328">
                        <c:v>4.5747713431469617</c:v>
                      </c:pt>
                      <c:pt idx="2329">
                        <c:v>4.5747713431469617</c:v>
                      </c:pt>
                      <c:pt idx="2330">
                        <c:v>4.5747713431469617</c:v>
                      </c:pt>
                      <c:pt idx="2331">
                        <c:v>4.5747713431469617</c:v>
                      </c:pt>
                      <c:pt idx="2332">
                        <c:v>4.5747713431469617</c:v>
                      </c:pt>
                      <c:pt idx="2333">
                        <c:v>4.5747713431469617</c:v>
                      </c:pt>
                      <c:pt idx="2334">
                        <c:v>4.5747713431469617</c:v>
                      </c:pt>
                      <c:pt idx="2335">
                        <c:v>4.5747713431469617</c:v>
                      </c:pt>
                      <c:pt idx="2336">
                        <c:v>4.5747713431469617</c:v>
                      </c:pt>
                      <c:pt idx="2337">
                        <c:v>4.5747713431469617</c:v>
                      </c:pt>
                      <c:pt idx="2338">
                        <c:v>4.5747713431469617</c:v>
                      </c:pt>
                      <c:pt idx="2339">
                        <c:v>4.5747713431469617</c:v>
                      </c:pt>
                      <c:pt idx="2340">
                        <c:v>4.5747713431469617</c:v>
                      </c:pt>
                      <c:pt idx="2341">
                        <c:v>4.5747713431469617</c:v>
                      </c:pt>
                      <c:pt idx="2342">
                        <c:v>4.5747713431469617</c:v>
                      </c:pt>
                      <c:pt idx="2343">
                        <c:v>4.5747713431469617</c:v>
                      </c:pt>
                      <c:pt idx="2344">
                        <c:v>4.5747713431469617</c:v>
                      </c:pt>
                      <c:pt idx="2345">
                        <c:v>4.5747713431469617</c:v>
                      </c:pt>
                      <c:pt idx="2346">
                        <c:v>4.5747713431469617</c:v>
                      </c:pt>
                      <c:pt idx="2347">
                        <c:v>4.5747713431469617</c:v>
                      </c:pt>
                      <c:pt idx="2348">
                        <c:v>4.5747713431469617</c:v>
                      </c:pt>
                      <c:pt idx="2349">
                        <c:v>4.5747713431469617</c:v>
                      </c:pt>
                      <c:pt idx="2350">
                        <c:v>4.5747713431469617</c:v>
                      </c:pt>
                      <c:pt idx="2351">
                        <c:v>4.5747713431469617</c:v>
                      </c:pt>
                      <c:pt idx="2352">
                        <c:v>4.5747713431469617</c:v>
                      </c:pt>
                      <c:pt idx="2353">
                        <c:v>4.5747713431469617</c:v>
                      </c:pt>
                      <c:pt idx="2354">
                        <c:v>4.5747713431469617</c:v>
                      </c:pt>
                      <c:pt idx="2355">
                        <c:v>4.5747713431469617</c:v>
                      </c:pt>
                      <c:pt idx="2356">
                        <c:v>4.5747713431469617</c:v>
                      </c:pt>
                      <c:pt idx="2357">
                        <c:v>4.5747713431469617</c:v>
                      </c:pt>
                      <c:pt idx="2358">
                        <c:v>4.5747713431469617</c:v>
                      </c:pt>
                      <c:pt idx="2359">
                        <c:v>4.5747713431469617</c:v>
                      </c:pt>
                      <c:pt idx="2360">
                        <c:v>4.5747713431469617</c:v>
                      </c:pt>
                      <c:pt idx="2361">
                        <c:v>4.5747713431469617</c:v>
                      </c:pt>
                      <c:pt idx="2362">
                        <c:v>4.5747713431469617</c:v>
                      </c:pt>
                      <c:pt idx="2363">
                        <c:v>4.5747713431469617</c:v>
                      </c:pt>
                      <c:pt idx="2364">
                        <c:v>4.5747713431469617</c:v>
                      </c:pt>
                      <c:pt idx="2365">
                        <c:v>4.5747713431469617</c:v>
                      </c:pt>
                      <c:pt idx="2366">
                        <c:v>4.5747713431469617</c:v>
                      </c:pt>
                      <c:pt idx="2367">
                        <c:v>4.5747713431469617</c:v>
                      </c:pt>
                      <c:pt idx="2368">
                        <c:v>4.5747713431469617</c:v>
                      </c:pt>
                      <c:pt idx="2369">
                        <c:v>4.5747713431469617</c:v>
                      </c:pt>
                      <c:pt idx="2370">
                        <c:v>4.5747713431469617</c:v>
                      </c:pt>
                      <c:pt idx="2371">
                        <c:v>4.5747713431469617</c:v>
                      </c:pt>
                      <c:pt idx="2372">
                        <c:v>4.5747713431469617</c:v>
                      </c:pt>
                      <c:pt idx="2373">
                        <c:v>4.5747713431469617</c:v>
                      </c:pt>
                      <c:pt idx="2374">
                        <c:v>4.5747713431469617</c:v>
                      </c:pt>
                      <c:pt idx="2375">
                        <c:v>4.5747713431469617</c:v>
                      </c:pt>
                      <c:pt idx="2376">
                        <c:v>4.5747713431469617</c:v>
                      </c:pt>
                      <c:pt idx="2377">
                        <c:v>4.5747713431469617</c:v>
                      </c:pt>
                      <c:pt idx="2378">
                        <c:v>4.5747713431469617</c:v>
                      </c:pt>
                      <c:pt idx="2379">
                        <c:v>4.5747713431469617</c:v>
                      </c:pt>
                      <c:pt idx="2380">
                        <c:v>4.5747713431469617</c:v>
                      </c:pt>
                      <c:pt idx="2381">
                        <c:v>4.5747713431469617</c:v>
                      </c:pt>
                      <c:pt idx="2382">
                        <c:v>4.5747713431469617</c:v>
                      </c:pt>
                      <c:pt idx="2383">
                        <c:v>4.5747713431469617</c:v>
                      </c:pt>
                      <c:pt idx="2384">
                        <c:v>4.5747713431469617</c:v>
                      </c:pt>
                      <c:pt idx="2385">
                        <c:v>4.5747713431469617</c:v>
                      </c:pt>
                      <c:pt idx="2386">
                        <c:v>4.5747713431469617</c:v>
                      </c:pt>
                      <c:pt idx="2387">
                        <c:v>4.5747713431469617</c:v>
                      </c:pt>
                      <c:pt idx="2388">
                        <c:v>4.5747713431469617</c:v>
                      </c:pt>
                      <c:pt idx="2389">
                        <c:v>4.5747713431469617</c:v>
                      </c:pt>
                      <c:pt idx="2390">
                        <c:v>4.5747713431469617</c:v>
                      </c:pt>
                      <c:pt idx="2391">
                        <c:v>4.5747713431469617</c:v>
                      </c:pt>
                      <c:pt idx="2392">
                        <c:v>4.5747713431469617</c:v>
                      </c:pt>
                      <c:pt idx="2393">
                        <c:v>4.5747713431469617</c:v>
                      </c:pt>
                      <c:pt idx="2394">
                        <c:v>4.5747713431469617</c:v>
                      </c:pt>
                      <c:pt idx="2395">
                        <c:v>4.5747713431469617</c:v>
                      </c:pt>
                      <c:pt idx="2396">
                        <c:v>4.5747713431469617</c:v>
                      </c:pt>
                      <c:pt idx="2397">
                        <c:v>4.5747713431469617</c:v>
                      </c:pt>
                      <c:pt idx="2398">
                        <c:v>4.5747713431469617</c:v>
                      </c:pt>
                      <c:pt idx="2399">
                        <c:v>4.5747713431469617</c:v>
                      </c:pt>
                      <c:pt idx="2400">
                        <c:v>4.5747713431469617</c:v>
                      </c:pt>
                      <c:pt idx="2401">
                        <c:v>4.5747713431469617</c:v>
                      </c:pt>
                      <c:pt idx="2402">
                        <c:v>4.5747713431469617</c:v>
                      </c:pt>
                      <c:pt idx="2403">
                        <c:v>4.5747713431469617</c:v>
                      </c:pt>
                      <c:pt idx="2404">
                        <c:v>4.5747713431469617</c:v>
                      </c:pt>
                      <c:pt idx="2405">
                        <c:v>4.5747713431469617</c:v>
                      </c:pt>
                      <c:pt idx="2406">
                        <c:v>4.5747713431469617</c:v>
                      </c:pt>
                      <c:pt idx="2407">
                        <c:v>4.5747713431469617</c:v>
                      </c:pt>
                      <c:pt idx="2408">
                        <c:v>4.5747713431469617</c:v>
                      </c:pt>
                      <c:pt idx="2409">
                        <c:v>4.5747713431469617</c:v>
                      </c:pt>
                      <c:pt idx="2410">
                        <c:v>4.5747713431469617</c:v>
                      </c:pt>
                      <c:pt idx="2411">
                        <c:v>4.5747713431469617</c:v>
                      </c:pt>
                      <c:pt idx="2412">
                        <c:v>4.5747713431469617</c:v>
                      </c:pt>
                      <c:pt idx="2413">
                        <c:v>4.5747713431469617</c:v>
                      </c:pt>
                      <c:pt idx="2414">
                        <c:v>4.5747713431469617</c:v>
                      </c:pt>
                      <c:pt idx="2415">
                        <c:v>4.5747713431469617</c:v>
                      </c:pt>
                      <c:pt idx="2416">
                        <c:v>4.5747713431469617</c:v>
                      </c:pt>
                      <c:pt idx="2417">
                        <c:v>4.5747713431469617</c:v>
                      </c:pt>
                      <c:pt idx="2418">
                        <c:v>4.5747713431469617</c:v>
                      </c:pt>
                      <c:pt idx="2419">
                        <c:v>4.5747713431469617</c:v>
                      </c:pt>
                      <c:pt idx="2420">
                        <c:v>4.5747713431469617</c:v>
                      </c:pt>
                      <c:pt idx="2421">
                        <c:v>4.5747713431469617</c:v>
                      </c:pt>
                      <c:pt idx="2422">
                        <c:v>4.5747713431469617</c:v>
                      </c:pt>
                      <c:pt idx="2423">
                        <c:v>4.5747713431469617</c:v>
                      </c:pt>
                      <c:pt idx="2424">
                        <c:v>4.5747713431469617</c:v>
                      </c:pt>
                      <c:pt idx="2425">
                        <c:v>4.5747713431469617</c:v>
                      </c:pt>
                      <c:pt idx="2426">
                        <c:v>4.5747713431469617</c:v>
                      </c:pt>
                      <c:pt idx="2427">
                        <c:v>4.5747713431469617</c:v>
                      </c:pt>
                      <c:pt idx="2428">
                        <c:v>4.5747713431469617</c:v>
                      </c:pt>
                      <c:pt idx="2429">
                        <c:v>4.5747713431469617</c:v>
                      </c:pt>
                      <c:pt idx="2430">
                        <c:v>4.5747713431469617</c:v>
                      </c:pt>
                      <c:pt idx="2431">
                        <c:v>4.5747713431469617</c:v>
                      </c:pt>
                      <c:pt idx="2432">
                        <c:v>4.5747713431469617</c:v>
                      </c:pt>
                      <c:pt idx="2433">
                        <c:v>4.5747713431469617</c:v>
                      </c:pt>
                      <c:pt idx="2434">
                        <c:v>4.5747713431469617</c:v>
                      </c:pt>
                      <c:pt idx="2435">
                        <c:v>4.5747713431469617</c:v>
                      </c:pt>
                      <c:pt idx="2436">
                        <c:v>4.5747713431469617</c:v>
                      </c:pt>
                      <c:pt idx="2437">
                        <c:v>4.5747713431469617</c:v>
                      </c:pt>
                      <c:pt idx="2438">
                        <c:v>4.5747713431469617</c:v>
                      </c:pt>
                      <c:pt idx="2439">
                        <c:v>4.5747713431469617</c:v>
                      </c:pt>
                      <c:pt idx="2440">
                        <c:v>4.5747713431469617</c:v>
                      </c:pt>
                      <c:pt idx="2441">
                        <c:v>4.5747713431469617</c:v>
                      </c:pt>
                      <c:pt idx="2442">
                        <c:v>4.5747713431469617</c:v>
                      </c:pt>
                      <c:pt idx="2443">
                        <c:v>4.5747713431469617</c:v>
                      </c:pt>
                      <c:pt idx="2444">
                        <c:v>4.5747713431469617</c:v>
                      </c:pt>
                      <c:pt idx="2445">
                        <c:v>4.5747713431469617</c:v>
                      </c:pt>
                      <c:pt idx="2446">
                        <c:v>4.5747713431469617</c:v>
                      </c:pt>
                      <c:pt idx="2447">
                        <c:v>4.5747713431469617</c:v>
                      </c:pt>
                      <c:pt idx="2448">
                        <c:v>4.5747713431469617</c:v>
                      </c:pt>
                      <c:pt idx="2449">
                        <c:v>4.5747713431469617</c:v>
                      </c:pt>
                      <c:pt idx="2450">
                        <c:v>4.5747713431469617</c:v>
                      </c:pt>
                      <c:pt idx="2451">
                        <c:v>4.5747713431469617</c:v>
                      </c:pt>
                      <c:pt idx="2452">
                        <c:v>4.5747713431469617</c:v>
                      </c:pt>
                      <c:pt idx="2453">
                        <c:v>4.5747713431469617</c:v>
                      </c:pt>
                      <c:pt idx="2454">
                        <c:v>4.5747713431469617</c:v>
                      </c:pt>
                      <c:pt idx="2455">
                        <c:v>4.5747713431469617</c:v>
                      </c:pt>
                      <c:pt idx="2456">
                        <c:v>4.5747713431469617</c:v>
                      </c:pt>
                      <c:pt idx="2457">
                        <c:v>4.5747713431469617</c:v>
                      </c:pt>
                      <c:pt idx="2458">
                        <c:v>4.5747713431469617</c:v>
                      </c:pt>
                      <c:pt idx="2459">
                        <c:v>4.5747713431469617</c:v>
                      </c:pt>
                      <c:pt idx="2460">
                        <c:v>4.5747713431469617</c:v>
                      </c:pt>
                      <c:pt idx="2461">
                        <c:v>4.5747713431469617</c:v>
                      </c:pt>
                      <c:pt idx="2462">
                        <c:v>4.5747713431469617</c:v>
                      </c:pt>
                      <c:pt idx="2463">
                        <c:v>4.5747713431469617</c:v>
                      </c:pt>
                      <c:pt idx="2464">
                        <c:v>4.5747713431469617</c:v>
                      </c:pt>
                      <c:pt idx="2465">
                        <c:v>4.5747713431469617</c:v>
                      </c:pt>
                      <c:pt idx="2466">
                        <c:v>4.5747713431469617</c:v>
                      </c:pt>
                      <c:pt idx="2467">
                        <c:v>4.5747713431469617</c:v>
                      </c:pt>
                      <c:pt idx="2468">
                        <c:v>4.5747713431469617</c:v>
                      </c:pt>
                      <c:pt idx="2469">
                        <c:v>4.5747713431469617</c:v>
                      </c:pt>
                      <c:pt idx="2470">
                        <c:v>4.5747713431469617</c:v>
                      </c:pt>
                      <c:pt idx="2471">
                        <c:v>4.5747713431469617</c:v>
                      </c:pt>
                      <c:pt idx="2472">
                        <c:v>4.5747713431469617</c:v>
                      </c:pt>
                      <c:pt idx="2473">
                        <c:v>4.5747713431469617</c:v>
                      </c:pt>
                      <c:pt idx="2474">
                        <c:v>4.5747713431469617</c:v>
                      </c:pt>
                      <c:pt idx="2475">
                        <c:v>4.5747713431469617</c:v>
                      </c:pt>
                      <c:pt idx="2476">
                        <c:v>4.5747713431469617</c:v>
                      </c:pt>
                      <c:pt idx="2477">
                        <c:v>4.5747713431469617</c:v>
                      </c:pt>
                      <c:pt idx="2478">
                        <c:v>4.5747713431469617</c:v>
                      </c:pt>
                      <c:pt idx="2479">
                        <c:v>4.5747713431469617</c:v>
                      </c:pt>
                      <c:pt idx="2480">
                        <c:v>4.5747713431469617</c:v>
                      </c:pt>
                      <c:pt idx="2481">
                        <c:v>4.5747713431469617</c:v>
                      </c:pt>
                      <c:pt idx="2482">
                        <c:v>4.5747713431469617</c:v>
                      </c:pt>
                      <c:pt idx="2483">
                        <c:v>4.5747713431469617</c:v>
                      </c:pt>
                      <c:pt idx="2484">
                        <c:v>4.5747713431469617</c:v>
                      </c:pt>
                      <c:pt idx="2485">
                        <c:v>4.5747713431469617</c:v>
                      </c:pt>
                      <c:pt idx="2486">
                        <c:v>4.5747713431469617</c:v>
                      </c:pt>
                      <c:pt idx="2487">
                        <c:v>4.5747713431469617</c:v>
                      </c:pt>
                      <c:pt idx="2488">
                        <c:v>4.5747713431469617</c:v>
                      </c:pt>
                      <c:pt idx="2489">
                        <c:v>4.5747713431469617</c:v>
                      </c:pt>
                      <c:pt idx="2490">
                        <c:v>4.5747713431469617</c:v>
                      </c:pt>
                      <c:pt idx="2491">
                        <c:v>4.5747713431469617</c:v>
                      </c:pt>
                      <c:pt idx="2492">
                        <c:v>4.5747713431469617</c:v>
                      </c:pt>
                      <c:pt idx="2493">
                        <c:v>4.5747713431469617</c:v>
                      </c:pt>
                      <c:pt idx="2494">
                        <c:v>4.5747713431469617</c:v>
                      </c:pt>
                      <c:pt idx="2495">
                        <c:v>4.5747713431469617</c:v>
                      </c:pt>
                      <c:pt idx="2496">
                        <c:v>4.5747713431469617</c:v>
                      </c:pt>
                      <c:pt idx="2497">
                        <c:v>4.5747713431469617</c:v>
                      </c:pt>
                      <c:pt idx="2498">
                        <c:v>4.5747713431469617</c:v>
                      </c:pt>
                      <c:pt idx="2499">
                        <c:v>4.5747713431469617</c:v>
                      </c:pt>
                      <c:pt idx="2500">
                        <c:v>4.5747713431469617</c:v>
                      </c:pt>
                      <c:pt idx="2501">
                        <c:v>4.5747713431469617</c:v>
                      </c:pt>
                      <c:pt idx="2502">
                        <c:v>4.5747713431469617</c:v>
                      </c:pt>
                      <c:pt idx="2503">
                        <c:v>4.5747713431469617</c:v>
                      </c:pt>
                      <c:pt idx="2504">
                        <c:v>4.5747713431469617</c:v>
                      </c:pt>
                      <c:pt idx="2505">
                        <c:v>4.5747713431469617</c:v>
                      </c:pt>
                      <c:pt idx="2506">
                        <c:v>4.5747713431469617</c:v>
                      </c:pt>
                      <c:pt idx="2507">
                        <c:v>4.5747713431469617</c:v>
                      </c:pt>
                      <c:pt idx="2508">
                        <c:v>4.5747713431469617</c:v>
                      </c:pt>
                      <c:pt idx="2509">
                        <c:v>4.5747713431469617</c:v>
                      </c:pt>
                      <c:pt idx="2510">
                        <c:v>4.5747713431469617</c:v>
                      </c:pt>
                      <c:pt idx="2511">
                        <c:v>4.5747713431469617</c:v>
                      </c:pt>
                      <c:pt idx="2512">
                        <c:v>4.5747713431469617</c:v>
                      </c:pt>
                      <c:pt idx="2513">
                        <c:v>4.5747713431469617</c:v>
                      </c:pt>
                      <c:pt idx="2514">
                        <c:v>4.5747713431469617</c:v>
                      </c:pt>
                      <c:pt idx="2515">
                        <c:v>4.5747713431469617</c:v>
                      </c:pt>
                      <c:pt idx="2516">
                        <c:v>4.5747713431469617</c:v>
                      </c:pt>
                      <c:pt idx="2517">
                        <c:v>4.5747713431469617</c:v>
                      </c:pt>
                      <c:pt idx="2518">
                        <c:v>4.5747713431469617</c:v>
                      </c:pt>
                      <c:pt idx="2519">
                        <c:v>4.5747713431469617</c:v>
                      </c:pt>
                      <c:pt idx="2520">
                        <c:v>4.5747713431469617</c:v>
                      </c:pt>
                      <c:pt idx="2521">
                        <c:v>4.5747713431469617</c:v>
                      </c:pt>
                      <c:pt idx="2522">
                        <c:v>4.5747713431469617</c:v>
                      </c:pt>
                      <c:pt idx="2523">
                        <c:v>4.5747713431469617</c:v>
                      </c:pt>
                      <c:pt idx="2524">
                        <c:v>4.5747713431469617</c:v>
                      </c:pt>
                      <c:pt idx="2525">
                        <c:v>4.5747713431469617</c:v>
                      </c:pt>
                      <c:pt idx="2526">
                        <c:v>4.5747713431469617</c:v>
                      </c:pt>
                      <c:pt idx="2527">
                        <c:v>4.5747713431469617</c:v>
                      </c:pt>
                      <c:pt idx="2528">
                        <c:v>4.5747713431469617</c:v>
                      </c:pt>
                      <c:pt idx="2529">
                        <c:v>4.5747713431469617</c:v>
                      </c:pt>
                      <c:pt idx="2530">
                        <c:v>4.5747713431469617</c:v>
                      </c:pt>
                      <c:pt idx="2531">
                        <c:v>4.5747713431469617</c:v>
                      </c:pt>
                      <c:pt idx="2532">
                        <c:v>4.5747713431469617</c:v>
                      </c:pt>
                      <c:pt idx="2533">
                        <c:v>4.5747713431469617</c:v>
                      </c:pt>
                      <c:pt idx="2534">
                        <c:v>4.5747713431469617</c:v>
                      </c:pt>
                      <c:pt idx="2535">
                        <c:v>4.5747713431469617</c:v>
                      </c:pt>
                      <c:pt idx="2536">
                        <c:v>4.5747713431469617</c:v>
                      </c:pt>
                      <c:pt idx="2537">
                        <c:v>4.5747713431469617</c:v>
                      </c:pt>
                      <c:pt idx="2538">
                        <c:v>4.5747713431469617</c:v>
                      </c:pt>
                      <c:pt idx="2539">
                        <c:v>4.5747713431469617</c:v>
                      </c:pt>
                      <c:pt idx="2540">
                        <c:v>4.5747713431469617</c:v>
                      </c:pt>
                      <c:pt idx="2541">
                        <c:v>4.5747713431469617</c:v>
                      </c:pt>
                      <c:pt idx="2542">
                        <c:v>4.5747713431469617</c:v>
                      </c:pt>
                      <c:pt idx="2543">
                        <c:v>4.5747713431469617</c:v>
                      </c:pt>
                      <c:pt idx="2544">
                        <c:v>4.5747713431469617</c:v>
                      </c:pt>
                      <c:pt idx="2545">
                        <c:v>4.5747713431469617</c:v>
                      </c:pt>
                      <c:pt idx="2546">
                        <c:v>4.5747713431469617</c:v>
                      </c:pt>
                      <c:pt idx="2547">
                        <c:v>4.5747713431469617</c:v>
                      </c:pt>
                      <c:pt idx="2548">
                        <c:v>4.5747713431469617</c:v>
                      </c:pt>
                      <c:pt idx="2549">
                        <c:v>4.5747713431469617</c:v>
                      </c:pt>
                      <c:pt idx="2550">
                        <c:v>4.5747713431469617</c:v>
                      </c:pt>
                      <c:pt idx="2551">
                        <c:v>4.5747713431469617</c:v>
                      </c:pt>
                      <c:pt idx="2552">
                        <c:v>4.5747713431469617</c:v>
                      </c:pt>
                      <c:pt idx="2553">
                        <c:v>4.5747713431469617</c:v>
                      </c:pt>
                      <c:pt idx="2554">
                        <c:v>4.5747713431469617</c:v>
                      </c:pt>
                      <c:pt idx="2555">
                        <c:v>4.5747713431469617</c:v>
                      </c:pt>
                      <c:pt idx="2556">
                        <c:v>4.5747713431469617</c:v>
                      </c:pt>
                      <c:pt idx="2557">
                        <c:v>4.5747713431469617</c:v>
                      </c:pt>
                      <c:pt idx="2558">
                        <c:v>4.5747713431469617</c:v>
                      </c:pt>
                      <c:pt idx="2559">
                        <c:v>4.5747713431469617</c:v>
                      </c:pt>
                      <c:pt idx="2560">
                        <c:v>4.5747713431469617</c:v>
                      </c:pt>
                      <c:pt idx="2561">
                        <c:v>4.5747713431469617</c:v>
                      </c:pt>
                      <c:pt idx="2562">
                        <c:v>4.5747713431469617</c:v>
                      </c:pt>
                      <c:pt idx="2563">
                        <c:v>4.5747713431469617</c:v>
                      </c:pt>
                      <c:pt idx="2564">
                        <c:v>4.5747713431469617</c:v>
                      </c:pt>
                      <c:pt idx="2565">
                        <c:v>4.5747713431469617</c:v>
                      </c:pt>
                      <c:pt idx="2566">
                        <c:v>4.5747713431469617</c:v>
                      </c:pt>
                      <c:pt idx="2567">
                        <c:v>4.5747713431469617</c:v>
                      </c:pt>
                      <c:pt idx="2568">
                        <c:v>4.5747713431469617</c:v>
                      </c:pt>
                      <c:pt idx="2569">
                        <c:v>4.5747713431469617</c:v>
                      </c:pt>
                      <c:pt idx="2570">
                        <c:v>4.5747713431469617</c:v>
                      </c:pt>
                      <c:pt idx="2571">
                        <c:v>4.5747713431469617</c:v>
                      </c:pt>
                      <c:pt idx="2572">
                        <c:v>4.5747713431469617</c:v>
                      </c:pt>
                      <c:pt idx="2573">
                        <c:v>4.5747713431469617</c:v>
                      </c:pt>
                      <c:pt idx="2574">
                        <c:v>4.5747713431469617</c:v>
                      </c:pt>
                      <c:pt idx="2575">
                        <c:v>4.5747713431469617</c:v>
                      </c:pt>
                      <c:pt idx="2576">
                        <c:v>4.5747713431469617</c:v>
                      </c:pt>
                      <c:pt idx="2577">
                        <c:v>4.5747713431469617</c:v>
                      </c:pt>
                      <c:pt idx="2578">
                        <c:v>4.5747713431469617</c:v>
                      </c:pt>
                      <c:pt idx="2579">
                        <c:v>4.5747713431469617</c:v>
                      </c:pt>
                      <c:pt idx="2580">
                        <c:v>4.5747713431469617</c:v>
                      </c:pt>
                      <c:pt idx="2581">
                        <c:v>4.5747713431469617</c:v>
                      </c:pt>
                      <c:pt idx="2582">
                        <c:v>4.5747713431469617</c:v>
                      </c:pt>
                      <c:pt idx="2583">
                        <c:v>4.5747713431469617</c:v>
                      </c:pt>
                      <c:pt idx="2584">
                        <c:v>4.5747713431469617</c:v>
                      </c:pt>
                      <c:pt idx="2585">
                        <c:v>4.5747713431469617</c:v>
                      </c:pt>
                      <c:pt idx="2586">
                        <c:v>4.5747713431469617</c:v>
                      </c:pt>
                      <c:pt idx="2587">
                        <c:v>4.5747713431469617</c:v>
                      </c:pt>
                      <c:pt idx="2588">
                        <c:v>4.5747713431469617</c:v>
                      </c:pt>
                      <c:pt idx="2589">
                        <c:v>4.5747713431469617</c:v>
                      </c:pt>
                      <c:pt idx="2590">
                        <c:v>4.5747713431469617</c:v>
                      </c:pt>
                      <c:pt idx="2591">
                        <c:v>4.5747713431469617</c:v>
                      </c:pt>
                      <c:pt idx="2592">
                        <c:v>4.5747713431469617</c:v>
                      </c:pt>
                      <c:pt idx="2593">
                        <c:v>4.5747713431469617</c:v>
                      </c:pt>
                      <c:pt idx="2594">
                        <c:v>4.5747713431469617</c:v>
                      </c:pt>
                      <c:pt idx="2595">
                        <c:v>4.5747713431469617</c:v>
                      </c:pt>
                      <c:pt idx="2596">
                        <c:v>4.5747713431469617</c:v>
                      </c:pt>
                      <c:pt idx="2597">
                        <c:v>4.5747713431469617</c:v>
                      </c:pt>
                      <c:pt idx="2598">
                        <c:v>4.5747713431469617</c:v>
                      </c:pt>
                      <c:pt idx="2599">
                        <c:v>4.5747713431469617</c:v>
                      </c:pt>
                      <c:pt idx="2600">
                        <c:v>4.5747713431469617</c:v>
                      </c:pt>
                      <c:pt idx="2601">
                        <c:v>4.5747713431469617</c:v>
                      </c:pt>
                      <c:pt idx="2602">
                        <c:v>4.5747713431469617</c:v>
                      </c:pt>
                      <c:pt idx="2603">
                        <c:v>4.5747713431469617</c:v>
                      </c:pt>
                      <c:pt idx="2604">
                        <c:v>4.5747713431469617</c:v>
                      </c:pt>
                      <c:pt idx="2605">
                        <c:v>4.5747713431469617</c:v>
                      </c:pt>
                      <c:pt idx="2606">
                        <c:v>4.5747713431469617</c:v>
                      </c:pt>
                      <c:pt idx="2607">
                        <c:v>4.5747713431469617</c:v>
                      </c:pt>
                      <c:pt idx="2608">
                        <c:v>4.5747713431469617</c:v>
                      </c:pt>
                      <c:pt idx="2609">
                        <c:v>4.5747713431469617</c:v>
                      </c:pt>
                      <c:pt idx="2610">
                        <c:v>4.5747713431469617</c:v>
                      </c:pt>
                      <c:pt idx="2611">
                        <c:v>4.5747713431469617</c:v>
                      </c:pt>
                      <c:pt idx="2612">
                        <c:v>4.5747713431469617</c:v>
                      </c:pt>
                      <c:pt idx="2613">
                        <c:v>4.5747713431469617</c:v>
                      </c:pt>
                      <c:pt idx="2614">
                        <c:v>4.5747713431469617</c:v>
                      </c:pt>
                      <c:pt idx="2615">
                        <c:v>4.5747713431469617</c:v>
                      </c:pt>
                      <c:pt idx="2616">
                        <c:v>4.5747713431469617</c:v>
                      </c:pt>
                      <c:pt idx="2617">
                        <c:v>4.5747713431469617</c:v>
                      </c:pt>
                      <c:pt idx="2618">
                        <c:v>4.5747713431469617</c:v>
                      </c:pt>
                      <c:pt idx="2619">
                        <c:v>4.5747713431469617</c:v>
                      </c:pt>
                      <c:pt idx="2620">
                        <c:v>4.5747713431469617</c:v>
                      </c:pt>
                      <c:pt idx="2621">
                        <c:v>4.5747713431469617</c:v>
                      </c:pt>
                      <c:pt idx="2622">
                        <c:v>4.5747713431469617</c:v>
                      </c:pt>
                      <c:pt idx="2623">
                        <c:v>4.5747713431469617</c:v>
                      </c:pt>
                      <c:pt idx="2624">
                        <c:v>4.5747713431469617</c:v>
                      </c:pt>
                      <c:pt idx="2625">
                        <c:v>4.5747713431469617</c:v>
                      </c:pt>
                      <c:pt idx="2626">
                        <c:v>4.5747713431469617</c:v>
                      </c:pt>
                      <c:pt idx="2627">
                        <c:v>4.5747713431469617</c:v>
                      </c:pt>
                      <c:pt idx="2628">
                        <c:v>4.5747713431469617</c:v>
                      </c:pt>
                      <c:pt idx="2629">
                        <c:v>4.5747713431469617</c:v>
                      </c:pt>
                      <c:pt idx="2630">
                        <c:v>4.5747713431469617</c:v>
                      </c:pt>
                      <c:pt idx="2631">
                        <c:v>4.5747713431469617</c:v>
                      </c:pt>
                      <c:pt idx="2632">
                        <c:v>4.5747713431469617</c:v>
                      </c:pt>
                      <c:pt idx="2633">
                        <c:v>4.5747713431469617</c:v>
                      </c:pt>
                      <c:pt idx="2634">
                        <c:v>4.5747713431469617</c:v>
                      </c:pt>
                      <c:pt idx="2635">
                        <c:v>4.5747713431469617</c:v>
                      </c:pt>
                      <c:pt idx="2636">
                        <c:v>4.5747713431469617</c:v>
                      </c:pt>
                      <c:pt idx="2637">
                        <c:v>4.5747713431469617</c:v>
                      </c:pt>
                      <c:pt idx="2638">
                        <c:v>4.5747713431469617</c:v>
                      </c:pt>
                      <c:pt idx="2639">
                        <c:v>4.5747713431469617</c:v>
                      </c:pt>
                      <c:pt idx="2640">
                        <c:v>4.5747713431469617</c:v>
                      </c:pt>
                      <c:pt idx="2641">
                        <c:v>4.5747713431469617</c:v>
                      </c:pt>
                      <c:pt idx="2642">
                        <c:v>4.5747713431469617</c:v>
                      </c:pt>
                      <c:pt idx="2643">
                        <c:v>4.5747713431469617</c:v>
                      </c:pt>
                      <c:pt idx="2644">
                        <c:v>4.5747713431469617</c:v>
                      </c:pt>
                      <c:pt idx="2645">
                        <c:v>4.5747713431469617</c:v>
                      </c:pt>
                      <c:pt idx="2646">
                        <c:v>4.5747713431469617</c:v>
                      </c:pt>
                      <c:pt idx="2647">
                        <c:v>4.5747713431469617</c:v>
                      </c:pt>
                      <c:pt idx="2648">
                        <c:v>4.5747713431469617</c:v>
                      </c:pt>
                      <c:pt idx="2649">
                        <c:v>4.5747713431469617</c:v>
                      </c:pt>
                      <c:pt idx="2650">
                        <c:v>4.5747713431469617</c:v>
                      </c:pt>
                      <c:pt idx="2651">
                        <c:v>4.5747713431469617</c:v>
                      </c:pt>
                      <c:pt idx="2652">
                        <c:v>4.5747713431469617</c:v>
                      </c:pt>
                      <c:pt idx="2653">
                        <c:v>4.5747713431469617</c:v>
                      </c:pt>
                      <c:pt idx="2654">
                        <c:v>4.5747713431469617</c:v>
                      </c:pt>
                      <c:pt idx="2655">
                        <c:v>4.5747713431469617</c:v>
                      </c:pt>
                      <c:pt idx="2656">
                        <c:v>4.5747713431469617</c:v>
                      </c:pt>
                      <c:pt idx="2657">
                        <c:v>4.5747713431469617</c:v>
                      </c:pt>
                      <c:pt idx="2658">
                        <c:v>4.5747713431469617</c:v>
                      </c:pt>
                      <c:pt idx="2659">
                        <c:v>4.5747713431469617</c:v>
                      </c:pt>
                      <c:pt idx="2660">
                        <c:v>4.5747713431469617</c:v>
                      </c:pt>
                      <c:pt idx="2661">
                        <c:v>4.5747713431469617</c:v>
                      </c:pt>
                      <c:pt idx="2662">
                        <c:v>4.5747713431469617</c:v>
                      </c:pt>
                      <c:pt idx="2663">
                        <c:v>4.5747713431469617</c:v>
                      </c:pt>
                      <c:pt idx="2664">
                        <c:v>4.5747713431469617</c:v>
                      </c:pt>
                      <c:pt idx="2665">
                        <c:v>4.5747713431469617</c:v>
                      </c:pt>
                      <c:pt idx="2666">
                        <c:v>4.5747713431469617</c:v>
                      </c:pt>
                      <c:pt idx="2667">
                        <c:v>4.5747713431469617</c:v>
                      </c:pt>
                      <c:pt idx="2668">
                        <c:v>4.5747713431469617</c:v>
                      </c:pt>
                      <c:pt idx="2669">
                        <c:v>4.5747713431469617</c:v>
                      </c:pt>
                      <c:pt idx="2670">
                        <c:v>4.5747713431469617</c:v>
                      </c:pt>
                      <c:pt idx="2671">
                        <c:v>4.5747713431469617</c:v>
                      </c:pt>
                      <c:pt idx="2672">
                        <c:v>4.5747713431469617</c:v>
                      </c:pt>
                      <c:pt idx="2673">
                        <c:v>4.5747713431469617</c:v>
                      </c:pt>
                      <c:pt idx="2674">
                        <c:v>4.5747713431469617</c:v>
                      </c:pt>
                      <c:pt idx="2675">
                        <c:v>4.5747713431469617</c:v>
                      </c:pt>
                      <c:pt idx="2676">
                        <c:v>4.5747713431469617</c:v>
                      </c:pt>
                      <c:pt idx="2677">
                        <c:v>4.5747713431469617</c:v>
                      </c:pt>
                      <c:pt idx="2678">
                        <c:v>4.5747713431469617</c:v>
                      </c:pt>
                      <c:pt idx="2679">
                        <c:v>4.5747713431469617</c:v>
                      </c:pt>
                      <c:pt idx="2680">
                        <c:v>4.5747713431469617</c:v>
                      </c:pt>
                      <c:pt idx="2681">
                        <c:v>4.5747713431469617</c:v>
                      </c:pt>
                      <c:pt idx="2682">
                        <c:v>4.5747713431469617</c:v>
                      </c:pt>
                      <c:pt idx="2683">
                        <c:v>4.5747713431469617</c:v>
                      </c:pt>
                      <c:pt idx="2684">
                        <c:v>4.5747713431469617</c:v>
                      </c:pt>
                      <c:pt idx="2685">
                        <c:v>4.5747713431469617</c:v>
                      </c:pt>
                      <c:pt idx="2686">
                        <c:v>4.5747713431469617</c:v>
                      </c:pt>
                      <c:pt idx="2687">
                        <c:v>4.5747713431469617</c:v>
                      </c:pt>
                      <c:pt idx="2688">
                        <c:v>4.5747713431469617</c:v>
                      </c:pt>
                      <c:pt idx="2689">
                        <c:v>4.5747713431469617</c:v>
                      </c:pt>
                      <c:pt idx="2690">
                        <c:v>4.5747713431469617</c:v>
                      </c:pt>
                      <c:pt idx="2691">
                        <c:v>4.5747713431469617</c:v>
                      </c:pt>
                      <c:pt idx="2692">
                        <c:v>4.5747713431469617</c:v>
                      </c:pt>
                      <c:pt idx="2693">
                        <c:v>4.5747713431469617</c:v>
                      </c:pt>
                      <c:pt idx="2694">
                        <c:v>4.5747713431469617</c:v>
                      </c:pt>
                      <c:pt idx="2695">
                        <c:v>4.5747713431469617</c:v>
                      </c:pt>
                      <c:pt idx="2696">
                        <c:v>4.5747713431469617</c:v>
                      </c:pt>
                      <c:pt idx="2697">
                        <c:v>4.5747713431469617</c:v>
                      </c:pt>
                      <c:pt idx="2698">
                        <c:v>4.5747713431469617</c:v>
                      </c:pt>
                      <c:pt idx="2699">
                        <c:v>4.5747713431469617</c:v>
                      </c:pt>
                      <c:pt idx="2700">
                        <c:v>4.5747713431469617</c:v>
                      </c:pt>
                      <c:pt idx="2701">
                        <c:v>4.5747713431469617</c:v>
                      </c:pt>
                      <c:pt idx="2702">
                        <c:v>4.5747713431469617</c:v>
                      </c:pt>
                      <c:pt idx="2703">
                        <c:v>4.5747713431469617</c:v>
                      </c:pt>
                      <c:pt idx="2704">
                        <c:v>4.5747713431469617</c:v>
                      </c:pt>
                      <c:pt idx="2705">
                        <c:v>4.5747713431469617</c:v>
                      </c:pt>
                      <c:pt idx="2706">
                        <c:v>4.5747713431469617</c:v>
                      </c:pt>
                      <c:pt idx="2707">
                        <c:v>4.5747713431469617</c:v>
                      </c:pt>
                      <c:pt idx="2708">
                        <c:v>4.5747713431469617</c:v>
                      </c:pt>
                      <c:pt idx="2709">
                        <c:v>4.5747713431469617</c:v>
                      </c:pt>
                      <c:pt idx="2710">
                        <c:v>4.5747713431469617</c:v>
                      </c:pt>
                      <c:pt idx="2711">
                        <c:v>4.5747713431469617</c:v>
                      </c:pt>
                      <c:pt idx="2712">
                        <c:v>4.5747713431469617</c:v>
                      </c:pt>
                      <c:pt idx="2713">
                        <c:v>4.5747713431469617</c:v>
                      </c:pt>
                      <c:pt idx="2714">
                        <c:v>4.5747713431469617</c:v>
                      </c:pt>
                      <c:pt idx="2715">
                        <c:v>4.5747713431469617</c:v>
                      </c:pt>
                      <c:pt idx="2716">
                        <c:v>4.5747713431469617</c:v>
                      </c:pt>
                      <c:pt idx="2717">
                        <c:v>4.5747713431469617</c:v>
                      </c:pt>
                      <c:pt idx="2718">
                        <c:v>4.5747713431469617</c:v>
                      </c:pt>
                      <c:pt idx="2719">
                        <c:v>4.5747713431469617</c:v>
                      </c:pt>
                      <c:pt idx="2720">
                        <c:v>4.5747713431469617</c:v>
                      </c:pt>
                      <c:pt idx="2721">
                        <c:v>4.5747713431469617</c:v>
                      </c:pt>
                      <c:pt idx="2722">
                        <c:v>4.5747713431469617</c:v>
                      </c:pt>
                      <c:pt idx="2723">
                        <c:v>4.5747713431469617</c:v>
                      </c:pt>
                      <c:pt idx="2724">
                        <c:v>4.5747713431469617</c:v>
                      </c:pt>
                      <c:pt idx="2725">
                        <c:v>4.5747713431469617</c:v>
                      </c:pt>
                      <c:pt idx="2726">
                        <c:v>4.5747713431469617</c:v>
                      </c:pt>
                      <c:pt idx="2727">
                        <c:v>4.5747713431469617</c:v>
                      </c:pt>
                      <c:pt idx="2728">
                        <c:v>4.5747713431469617</c:v>
                      </c:pt>
                      <c:pt idx="2729">
                        <c:v>4.5747713431469617</c:v>
                      </c:pt>
                      <c:pt idx="2730">
                        <c:v>4.5747713431469617</c:v>
                      </c:pt>
                      <c:pt idx="2731">
                        <c:v>4.5747713431469617</c:v>
                      </c:pt>
                      <c:pt idx="2732">
                        <c:v>4.5747713431469617</c:v>
                      </c:pt>
                      <c:pt idx="2733">
                        <c:v>4.5747713431469617</c:v>
                      </c:pt>
                      <c:pt idx="2734">
                        <c:v>4.5747713431469617</c:v>
                      </c:pt>
                      <c:pt idx="2735">
                        <c:v>4.5747713431469617</c:v>
                      </c:pt>
                      <c:pt idx="2736">
                        <c:v>4.5747713431469617</c:v>
                      </c:pt>
                      <c:pt idx="2737">
                        <c:v>4.5747713431469617</c:v>
                      </c:pt>
                      <c:pt idx="2738">
                        <c:v>4.5747713431469617</c:v>
                      </c:pt>
                      <c:pt idx="2739">
                        <c:v>4.5747713431469617</c:v>
                      </c:pt>
                      <c:pt idx="2740">
                        <c:v>4.5747713431469617</c:v>
                      </c:pt>
                      <c:pt idx="2741">
                        <c:v>4.5747713431469617</c:v>
                      </c:pt>
                      <c:pt idx="2742">
                        <c:v>4.5747713431469617</c:v>
                      </c:pt>
                      <c:pt idx="2743">
                        <c:v>4.5747713431469617</c:v>
                      </c:pt>
                      <c:pt idx="2744">
                        <c:v>4.5747713431469617</c:v>
                      </c:pt>
                      <c:pt idx="2745">
                        <c:v>4.5747713431469617</c:v>
                      </c:pt>
                      <c:pt idx="2746">
                        <c:v>4.5747713431469617</c:v>
                      </c:pt>
                      <c:pt idx="2747">
                        <c:v>4.5747713431469617</c:v>
                      </c:pt>
                      <c:pt idx="2748">
                        <c:v>4.5747713431469617</c:v>
                      </c:pt>
                      <c:pt idx="2749">
                        <c:v>4.5747713431469617</c:v>
                      </c:pt>
                      <c:pt idx="2750">
                        <c:v>4.5747713431469617</c:v>
                      </c:pt>
                      <c:pt idx="2751">
                        <c:v>4.5747713431469617</c:v>
                      </c:pt>
                      <c:pt idx="2752">
                        <c:v>4.5747713431469617</c:v>
                      </c:pt>
                      <c:pt idx="2753">
                        <c:v>4.5747713431469617</c:v>
                      </c:pt>
                      <c:pt idx="2754">
                        <c:v>4.5747713431469617</c:v>
                      </c:pt>
                      <c:pt idx="2755">
                        <c:v>4.5747713431469617</c:v>
                      </c:pt>
                      <c:pt idx="2756">
                        <c:v>4.5747713431469617</c:v>
                      </c:pt>
                      <c:pt idx="2757">
                        <c:v>4.5747713431469617</c:v>
                      </c:pt>
                      <c:pt idx="2758">
                        <c:v>4.5747713431469617</c:v>
                      </c:pt>
                      <c:pt idx="2759">
                        <c:v>4.5747713431469617</c:v>
                      </c:pt>
                      <c:pt idx="2760">
                        <c:v>4.5747713431469617</c:v>
                      </c:pt>
                      <c:pt idx="2761">
                        <c:v>4.5747713431469617</c:v>
                      </c:pt>
                      <c:pt idx="2762">
                        <c:v>4.5747713431469617</c:v>
                      </c:pt>
                      <c:pt idx="2763">
                        <c:v>4.5747713431469617</c:v>
                      </c:pt>
                      <c:pt idx="2764">
                        <c:v>4.5747713431469617</c:v>
                      </c:pt>
                      <c:pt idx="2765">
                        <c:v>4.5747713431469617</c:v>
                      </c:pt>
                      <c:pt idx="2766">
                        <c:v>4.5747713431469617</c:v>
                      </c:pt>
                      <c:pt idx="2767">
                        <c:v>4.5747713431469617</c:v>
                      </c:pt>
                      <c:pt idx="2768">
                        <c:v>4.5747713431469617</c:v>
                      </c:pt>
                      <c:pt idx="2769">
                        <c:v>4.5747713431469617</c:v>
                      </c:pt>
                      <c:pt idx="2770">
                        <c:v>4.5747713431469617</c:v>
                      </c:pt>
                      <c:pt idx="2771">
                        <c:v>4.5747713431469617</c:v>
                      </c:pt>
                      <c:pt idx="2772">
                        <c:v>4.5747713431469617</c:v>
                      </c:pt>
                      <c:pt idx="2773">
                        <c:v>4.5747713431469617</c:v>
                      </c:pt>
                      <c:pt idx="2774">
                        <c:v>4.5747713431469617</c:v>
                      </c:pt>
                      <c:pt idx="2775">
                        <c:v>4.5747713431469617</c:v>
                      </c:pt>
                      <c:pt idx="2776">
                        <c:v>4.5747713431469617</c:v>
                      </c:pt>
                      <c:pt idx="2777">
                        <c:v>4.5747713431469617</c:v>
                      </c:pt>
                      <c:pt idx="2778">
                        <c:v>4.5747713431469617</c:v>
                      </c:pt>
                      <c:pt idx="2779">
                        <c:v>4.5747713431469617</c:v>
                      </c:pt>
                      <c:pt idx="2780">
                        <c:v>4.5747713431469617</c:v>
                      </c:pt>
                      <c:pt idx="2781">
                        <c:v>4.5747713431469617</c:v>
                      </c:pt>
                      <c:pt idx="2782">
                        <c:v>4.5747713431469617</c:v>
                      </c:pt>
                      <c:pt idx="2783">
                        <c:v>4.5747713431469617</c:v>
                      </c:pt>
                      <c:pt idx="2784">
                        <c:v>4.5747713431469617</c:v>
                      </c:pt>
                      <c:pt idx="2785">
                        <c:v>4.5747713431469617</c:v>
                      </c:pt>
                      <c:pt idx="2786">
                        <c:v>4.5747713431469617</c:v>
                      </c:pt>
                      <c:pt idx="2787">
                        <c:v>4.5747713431469617</c:v>
                      </c:pt>
                      <c:pt idx="2788">
                        <c:v>4.5747713431469617</c:v>
                      </c:pt>
                      <c:pt idx="2789">
                        <c:v>4.5747713431469617</c:v>
                      </c:pt>
                      <c:pt idx="2790">
                        <c:v>4.5747713431469617</c:v>
                      </c:pt>
                      <c:pt idx="2791">
                        <c:v>4.5747713431469617</c:v>
                      </c:pt>
                      <c:pt idx="2792">
                        <c:v>4.5747713431469617</c:v>
                      </c:pt>
                      <c:pt idx="2793">
                        <c:v>4.5747713431469617</c:v>
                      </c:pt>
                      <c:pt idx="2794">
                        <c:v>4.5747713431469617</c:v>
                      </c:pt>
                      <c:pt idx="2795">
                        <c:v>4.5747713431469617</c:v>
                      </c:pt>
                      <c:pt idx="2796">
                        <c:v>4.5747713431469617</c:v>
                      </c:pt>
                      <c:pt idx="2797">
                        <c:v>4.5747713431469617</c:v>
                      </c:pt>
                      <c:pt idx="2798">
                        <c:v>4.5747713431469617</c:v>
                      </c:pt>
                      <c:pt idx="2799">
                        <c:v>4.5747713431469617</c:v>
                      </c:pt>
                      <c:pt idx="2800">
                        <c:v>4.5747713431469617</c:v>
                      </c:pt>
                      <c:pt idx="2801">
                        <c:v>4.5747713431469617</c:v>
                      </c:pt>
                      <c:pt idx="2802">
                        <c:v>4.5747713431469617</c:v>
                      </c:pt>
                      <c:pt idx="2803">
                        <c:v>4.5747713431469617</c:v>
                      </c:pt>
                      <c:pt idx="2804">
                        <c:v>4.5747713431469617</c:v>
                      </c:pt>
                      <c:pt idx="2805">
                        <c:v>4.5747713431469617</c:v>
                      </c:pt>
                      <c:pt idx="2806">
                        <c:v>4.5747713431469617</c:v>
                      </c:pt>
                      <c:pt idx="2807">
                        <c:v>4.5747713431469617</c:v>
                      </c:pt>
                      <c:pt idx="2808">
                        <c:v>4.5747713431469617</c:v>
                      </c:pt>
                      <c:pt idx="2809">
                        <c:v>4.5747713431469617</c:v>
                      </c:pt>
                      <c:pt idx="2810">
                        <c:v>4.5747713431469617</c:v>
                      </c:pt>
                      <c:pt idx="2811">
                        <c:v>4.5747713431469617</c:v>
                      </c:pt>
                      <c:pt idx="2812">
                        <c:v>4.5747713431469617</c:v>
                      </c:pt>
                      <c:pt idx="2813">
                        <c:v>4.5747713431469617</c:v>
                      </c:pt>
                      <c:pt idx="2814">
                        <c:v>4.5747713431469617</c:v>
                      </c:pt>
                      <c:pt idx="2815">
                        <c:v>4.5747713431469617</c:v>
                      </c:pt>
                      <c:pt idx="2816">
                        <c:v>4.5747713431469617</c:v>
                      </c:pt>
                      <c:pt idx="2817">
                        <c:v>4.5747713431469617</c:v>
                      </c:pt>
                      <c:pt idx="2818">
                        <c:v>4.5747713431469617</c:v>
                      </c:pt>
                      <c:pt idx="2819">
                        <c:v>4.5747713431469617</c:v>
                      </c:pt>
                      <c:pt idx="2820">
                        <c:v>4.5747713431469617</c:v>
                      </c:pt>
                      <c:pt idx="2821">
                        <c:v>4.5747713431469617</c:v>
                      </c:pt>
                      <c:pt idx="2822">
                        <c:v>4.5747713431469617</c:v>
                      </c:pt>
                      <c:pt idx="2823">
                        <c:v>4.5747713431469617</c:v>
                      </c:pt>
                      <c:pt idx="2824">
                        <c:v>4.5747713431469617</c:v>
                      </c:pt>
                      <c:pt idx="2825">
                        <c:v>4.5747713431469617</c:v>
                      </c:pt>
                      <c:pt idx="2826">
                        <c:v>4.5747713431469617</c:v>
                      </c:pt>
                      <c:pt idx="2827">
                        <c:v>4.5747713431469617</c:v>
                      </c:pt>
                      <c:pt idx="2828">
                        <c:v>4.5747713431469617</c:v>
                      </c:pt>
                      <c:pt idx="2829">
                        <c:v>4.5747713431469617</c:v>
                      </c:pt>
                      <c:pt idx="2830">
                        <c:v>4.5747713431469617</c:v>
                      </c:pt>
                      <c:pt idx="2831">
                        <c:v>4.5747713431469617</c:v>
                      </c:pt>
                      <c:pt idx="2832">
                        <c:v>4.5747713431469617</c:v>
                      </c:pt>
                      <c:pt idx="2833">
                        <c:v>4.5747713431469617</c:v>
                      </c:pt>
                      <c:pt idx="2834">
                        <c:v>4.5747713431469617</c:v>
                      </c:pt>
                      <c:pt idx="2835">
                        <c:v>4.5747713431469617</c:v>
                      </c:pt>
                      <c:pt idx="2836">
                        <c:v>4.5747713431469617</c:v>
                      </c:pt>
                      <c:pt idx="2837">
                        <c:v>4.5747713431469617</c:v>
                      </c:pt>
                      <c:pt idx="2838">
                        <c:v>4.5747713431469617</c:v>
                      </c:pt>
                      <c:pt idx="2839">
                        <c:v>4.5747713431469617</c:v>
                      </c:pt>
                      <c:pt idx="2840">
                        <c:v>4.5747713431469617</c:v>
                      </c:pt>
                      <c:pt idx="2841">
                        <c:v>4.5747713431469617</c:v>
                      </c:pt>
                      <c:pt idx="2842">
                        <c:v>4.5747713431469617</c:v>
                      </c:pt>
                      <c:pt idx="2843">
                        <c:v>4.5747713431469617</c:v>
                      </c:pt>
                      <c:pt idx="2844">
                        <c:v>4.5747713431469617</c:v>
                      </c:pt>
                      <c:pt idx="2845">
                        <c:v>4.5747713431469617</c:v>
                      </c:pt>
                      <c:pt idx="2846">
                        <c:v>4.5747713431469617</c:v>
                      </c:pt>
                      <c:pt idx="2847">
                        <c:v>4.5747713431469617</c:v>
                      </c:pt>
                      <c:pt idx="2848">
                        <c:v>4.5747713431469617</c:v>
                      </c:pt>
                      <c:pt idx="2849">
                        <c:v>4.5747713431469617</c:v>
                      </c:pt>
                      <c:pt idx="2850">
                        <c:v>4.5747713431469617</c:v>
                      </c:pt>
                      <c:pt idx="2851">
                        <c:v>4.5747713431469617</c:v>
                      </c:pt>
                      <c:pt idx="2852">
                        <c:v>4.5747713431469617</c:v>
                      </c:pt>
                      <c:pt idx="2853">
                        <c:v>4.5747713431469617</c:v>
                      </c:pt>
                      <c:pt idx="2854">
                        <c:v>4.5747713431469617</c:v>
                      </c:pt>
                      <c:pt idx="2855">
                        <c:v>4.5747713431469617</c:v>
                      </c:pt>
                      <c:pt idx="2856">
                        <c:v>4.5747713431469617</c:v>
                      </c:pt>
                      <c:pt idx="2857">
                        <c:v>4.5747713431469617</c:v>
                      </c:pt>
                      <c:pt idx="2858">
                        <c:v>4.5747713431469617</c:v>
                      </c:pt>
                      <c:pt idx="2859">
                        <c:v>4.5747713431469617</c:v>
                      </c:pt>
                      <c:pt idx="2860">
                        <c:v>4.5747713431469617</c:v>
                      </c:pt>
                      <c:pt idx="2861">
                        <c:v>4.5747713431469617</c:v>
                      </c:pt>
                      <c:pt idx="2862">
                        <c:v>4.5747713431469617</c:v>
                      </c:pt>
                      <c:pt idx="2863">
                        <c:v>4.5747713431469617</c:v>
                      </c:pt>
                      <c:pt idx="2864">
                        <c:v>4.5747713431469617</c:v>
                      </c:pt>
                      <c:pt idx="2865">
                        <c:v>4.5747713431469617</c:v>
                      </c:pt>
                      <c:pt idx="2866">
                        <c:v>4.5747713431469617</c:v>
                      </c:pt>
                      <c:pt idx="2867">
                        <c:v>4.5747713431469617</c:v>
                      </c:pt>
                      <c:pt idx="2868">
                        <c:v>4.5747713431469617</c:v>
                      </c:pt>
                      <c:pt idx="2869">
                        <c:v>4.5747713431469617</c:v>
                      </c:pt>
                      <c:pt idx="2870">
                        <c:v>4.5747713431469617</c:v>
                      </c:pt>
                      <c:pt idx="2871">
                        <c:v>4.5747713431469617</c:v>
                      </c:pt>
                      <c:pt idx="2872">
                        <c:v>4.5747713431469617</c:v>
                      </c:pt>
                      <c:pt idx="2873">
                        <c:v>4.5747713431469617</c:v>
                      </c:pt>
                      <c:pt idx="2874">
                        <c:v>4.5747713431469617</c:v>
                      </c:pt>
                      <c:pt idx="2875">
                        <c:v>4.5747713431469617</c:v>
                      </c:pt>
                      <c:pt idx="2876">
                        <c:v>4.5747713431469617</c:v>
                      </c:pt>
                      <c:pt idx="2877">
                        <c:v>4.5747713431469617</c:v>
                      </c:pt>
                      <c:pt idx="2878">
                        <c:v>4.5747713431469617</c:v>
                      </c:pt>
                      <c:pt idx="2879">
                        <c:v>4.5747713431469617</c:v>
                      </c:pt>
                      <c:pt idx="2880">
                        <c:v>4.5747713431469617</c:v>
                      </c:pt>
                      <c:pt idx="2881">
                        <c:v>4.5747713431469617</c:v>
                      </c:pt>
                      <c:pt idx="2882">
                        <c:v>4.5747713431469617</c:v>
                      </c:pt>
                      <c:pt idx="2883">
                        <c:v>4.5747713431469617</c:v>
                      </c:pt>
                      <c:pt idx="2884">
                        <c:v>4.5747713431469617</c:v>
                      </c:pt>
                      <c:pt idx="2885">
                        <c:v>4.5747713431469617</c:v>
                      </c:pt>
                      <c:pt idx="2886">
                        <c:v>4.5747713431469617</c:v>
                      </c:pt>
                      <c:pt idx="2887">
                        <c:v>4.5747713431469617</c:v>
                      </c:pt>
                      <c:pt idx="2888">
                        <c:v>4.5747713431469617</c:v>
                      </c:pt>
                      <c:pt idx="2889">
                        <c:v>4.5747713431469617</c:v>
                      </c:pt>
                      <c:pt idx="2890">
                        <c:v>4.5747713431469617</c:v>
                      </c:pt>
                      <c:pt idx="2891">
                        <c:v>4.5747713431469617</c:v>
                      </c:pt>
                      <c:pt idx="2892">
                        <c:v>4.5747713431469617</c:v>
                      </c:pt>
                      <c:pt idx="2893">
                        <c:v>4.5747713431469617</c:v>
                      </c:pt>
                      <c:pt idx="2894">
                        <c:v>4.5747713431469617</c:v>
                      </c:pt>
                      <c:pt idx="2895">
                        <c:v>4.5747713431469617</c:v>
                      </c:pt>
                      <c:pt idx="2896">
                        <c:v>4.5747713431469617</c:v>
                      </c:pt>
                      <c:pt idx="2897">
                        <c:v>4.5747713431469617</c:v>
                      </c:pt>
                      <c:pt idx="2898">
                        <c:v>4.5747713431469617</c:v>
                      </c:pt>
                      <c:pt idx="2899">
                        <c:v>4.5747713431469617</c:v>
                      </c:pt>
                      <c:pt idx="2900">
                        <c:v>4.5747713431469617</c:v>
                      </c:pt>
                      <c:pt idx="2901">
                        <c:v>4.5747713431469617</c:v>
                      </c:pt>
                      <c:pt idx="2902">
                        <c:v>4.5747713431469617</c:v>
                      </c:pt>
                      <c:pt idx="2903">
                        <c:v>4.5747713431469617</c:v>
                      </c:pt>
                      <c:pt idx="2904">
                        <c:v>4.5747713431469617</c:v>
                      </c:pt>
                      <c:pt idx="2905">
                        <c:v>4.5747713431469617</c:v>
                      </c:pt>
                      <c:pt idx="2906">
                        <c:v>4.5747713431469617</c:v>
                      </c:pt>
                      <c:pt idx="2907">
                        <c:v>4.5747713431469617</c:v>
                      </c:pt>
                      <c:pt idx="2908">
                        <c:v>4.5747713431469617</c:v>
                      </c:pt>
                      <c:pt idx="2909">
                        <c:v>4.5747713431469617</c:v>
                      </c:pt>
                      <c:pt idx="2910">
                        <c:v>4.5747713431469617</c:v>
                      </c:pt>
                      <c:pt idx="2911">
                        <c:v>4.5747713431469617</c:v>
                      </c:pt>
                      <c:pt idx="2912">
                        <c:v>4.5747713431469617</c:v>
                      </c:pt>
                      <c:pt idx="2913">
                        <c:v>4.5747713431469617</c:v>
                      </c:pt>
                      <c:pt idx="2914">
                        <c:v>4.5747713431469617</c:v>
                      </c:pt>
                      <c:pt idx="2915">
                        <c:v>4.5747713431469617</c:v>
                      </c:pt>
                      <c:pt idx="2916">
                        <c:v>4.5747713431469617</c:v>
                      </c:pt>
                      <c:pt idx="2917">
                        <c:v>4.5747713431469617</c:v>
                      </c:pt>
                      <c:pt idx="2918">
                        <c:v>4.5747713431469617</c:v>
                      </c:pt>
                      <c:pt idx="2919">
                        <c:v>4.5747713431469617</c:v>
                      </c:pt>
                      <c:pt idx="2920">
                        <c:v>4.5747713431469617</c:v>
                      </c:pt>
                      <c:pt idx="2921">
                        <c:v>4.5747713431469617</c:v>
                      </c:pt>
                      <c:pt idx="2922">
                        <c:v>4.5747713431469617</c:v>
                      </c:pt>
                      <c:pt idx="2923">
                        <c:v>4.5747713431469617</c:v>
                      </c:pt>
                      <c:pt idx="2924">
                        <c:v>4.5747713431469617</c:v>
                      </c:pt>
                      <c:pt idx="2925">
                        <c:v>4.5747713431469617</c:v>
                      </c:pt>
                      <c:pt idx="2926">
                        <c:v>4.5747713431469617</c:v>
                      </c:pt>
                      <c:pt idx="2927">
                        <c:v>4.5747713431469617</c:v>
                      </c:pt>
                      <c:pt idx="2928">
                        <c:v>4.5747713431469617</c:v>
                      </c:pt>
                      <c:pt idx="2929">
                        <c:v>4.5747713431469617</c:v>
                      </c:pt>
                      <c:pt idx="2930">
                        <c:v>4.5747713431469617</c:v>
                      </c:pt>
                      <c:pt idx="2931">
                        <c:v>4.5747713431469617</c:v>
                      </c:pt>
                      <c:pt idx="2932">
                        <c:v>4.5747713431469617</c:v>
                      </c:pt>
                      <c:pt idx="2933">
                        <c:v>4.5747713431469617</c:v>
                      </c:pt>
                      <c:pt idx="2934">
                        <c:v>4.5747713431469617</c:v>
                      </c:pt>
                      <c:pt idx="2935">
                        <c:v>4.5747713431469617</c:v>
                      </c:pt>
                      <c:pt idx="2936">
                        <c:v>4.5747713431469617</c:v>
                      </c:pt>
                      <c:pt idx="2937">
                        <c:v>4.5747713431469617</c:v>
                      </c:pt>
                      <c:pt idx="2938">
                        <c:v>4.5747713431469617</c:v>
                      </c:pt>
                      <c:pt idx="2939">
                        <c:v>4.5747713431469617</c:v>
                      </c:pt>
                      <c:pt idx="2940">
                        <c:v>4.5747713431469617</c:v>
                      </c:pt>
                      <c:pt idx="2941">
                        <c:v>4.5747713431469617</c:v>
                      </c:pt>
                      <c:pt idx="2942">
                        <c:v>4.5747713431469617</c:v>
                      </c:pt>
                      <c:pt idx="2943">
                        <c:v>4.5747713431469617</c:v>
                      </c:pt>
                      <c:pt idx="2944">
                        <c:v>4.5747713431469617</c:v>
                      </c:pt>
                      <c:pt idx="2945">
                        <c:v>4.5747713431469617</c:v>
                      </c:pt>
                      <c:pt idx="2946">
                        <c:v>4.5747713431469617</c:v>
                      </c:pt>
                      <c:pt idx="2947">
                        <c:v>4.5747713431469617</c:v>
                      </c:pt>
                      <c:pt idx="2948">
                        <c:v>4.5747713431469617</c:v>
                      </c:pt>
                      <c:pt idx="2949">
                        <c:v>4.5747713431469617</c:v>
                      </c:pt>
                      <c:pt idx="2950">
                        <c:v>4.5747713431469617</c:v>
                      </c:pt>
                      <c:pt idx="2951">
                        <c:v>4.5747713431469617</c:v>
                      </c:pt>
                      <c:pt idx="2952">
                        <c:v>4.5747713431469617</c:v>
                      </c:pt>
                      <c:pt idx="2953">
                        <c:v>4.5747713431469617</c:v>
                      </c:pt>
                      <c:pt idx="2954">
                        <c:v>4.5747713431469617</c:v>
                      </c:pt>
                      <c:pt idx="2955">
                        <c:v>4.5747713431469617</c:v>
                      </c:pt>
                      <c:pt idx="2956">
                        <c:v>4.5747713431469617</c:v>
                      </c:pt>
                      <c:pt idx="2957">
                        <c:v>4.5747713431469617</c:v>
                      </c:pt>
                      <c:pt idx="2958">
                        <c:v>4.5747713431469617</c:v>
                      </c:pt>
                      <c:pt idx="2959">
                        <c:v>4.5747713431469617</c:v>
                      </c:pt>
                      <c:pt idx="2960">
                        <c:v>4.5747713431469617</c:v>
                      </c:pt>
                      <c:pt idx="2961">
                        <c:v>4.5747713431469617</c:v>
                      </c:pt>
                      <c:pt idx="2962">
                        <c:v>4.5747713431469617</c:v>
                      </c:pt>
                      <c:pt idx="2963">
                        <c:v>4.5747713431469617</c:v>
                      </c:pt>
                      <c:pt idx="2964">
                        <c:v>4.5747713431469617</c:v>
                      </c:pt>
                      <c:pt idx="2965">
                        <c:v>4.5747713431469617</c:v>
                      </c:pt>
                      <c:pt idx="2966">
                        <c:v>4.5747713431469617</c:v>
                      </c:pt>
                      <c:pt idx="2967">
                        <c:v>4.5747713431469617</c:v>
                      </c:pt>
                      <c:pt idx="2968">
                        <c:v>4.5747713431469617</c:v>
                      </c:pt>
                      <c:pt idx="2969">
                        <c:v>4.5747713431469617</c:v>
                      </c:pt>
                      <c:pt idx="2970">
                        <c:v>4.5747713431469617</c:v>
                      </c:pt>
                      <c:pt idx="2971">
                        <c:v>4.5747713431469617</c:v>
                      </c:pt>
                      <c:pt idx="2972">
                        <c:v>4.5747713431469617</c:v>
                      </c:pt>
                      <c:pt idx="2973">
                        <c:v>4.5747713431469617</c:v>
                      </c:pt>
                      <c:pt idx="2974">
                        <c:v>4.5747713431469617</c:v>
                      </c:pt>
                      <c:pt idx="2975">
                        <c:v>4.5747713431469617</c:v>
                      </c:pt>
                      <c:pt idx="2976">
                        <c:v>4.5747713431469617</c:v>
                      </c:pt>
                      <c:pt idx="2977">
                        <c:v>4.5747713431469617</c:v>
                      </c:pt>
                      <c:pt idx="2978">
                        <c:v>4.5747713431469617</c:v>
                      </c:pt>
                      <c:pt idx="2979">
                        <c:v>4.5747713431469617</c:v>
                      </c:pt>
                      <c:pt idx="2980">
                        <c:v>4.5747713431469617</c:v>
                      </c:pt>
                      <c:pt idx="2981">
                        <c:v>4.5747713431469617</c:v>
                      </c:pt>
                      <c:pt idx="2982">
                        <c:v>4.5747713431469617</c:v>
                      </c:pt>
                      <c:pt idx="2983">
                        <c:v>4.5747713431469617</c:v>
                      </c:pt>
                      <c:pt idx="2984">
                        <c:v>4.5747713431469617</c:v>
                      </c:pt>
                      <c:pt idx="2985">
                        <c:v>4.5747713431469617</c:v>
                      </c:pt>
                      <c:pt idx="2986">
                        <c:v>4.5747713431469617</c:v>
                      </c:pt>
                      <c:pt idx="2987">
                        <c:v>4.5747713431469617</c:v>
                      </c:pt>
                      <c:pt idx="2988">
                        <c:v>4.5747713431469617</c:v>
                      </c:pt>
                      <c:pt idx="2989">
                        <c:v>4.5747713431469617</c:v>
                      </c:pt>
                      <c:pt idx="2990">
                        <c:v>4.5747713431469617</c:v>
                      </c:pt>
                      <c:pt idx="2991">
                        <c:v>4.5747713431469617</c:v>
                      </c:pt>
                      <c:pt idx="2992">
                        <c:v>4.5747713431469617</c:v>
                      </c:pt>
                      <c:pt idx="2993">
                        <c:v>4.5747713431469617</c:v>
                      </c:pt>
                      <c:pt idx="2994">
                        <c:v>4.5747713431469617</c:v>
                      </c:pt>
                      <c:pt idx="2995">
                        <c:v>4.5747713431469617</c:v>
                      </c:pt>
                      <c:pt idx="2996">
                        <c:v>4.5747713431469617</c:v>
                      </c:pt>
                      <c:pt idx="2997">
                        <c:v>4.5747713431469617</c:v>
                      </c:pt>
                      <c:pt idx="2998">
                        <c:v>4.5747713431469617</c:v>
                      </c:pt>
                      <c:pt idx="2999">
                        <c:v>4.5747713431469617</c:v>
                      </c:pt>
                      <c:pt idx="3000">
                        <c:v>4.5747713431469617</c:v>
                      </c:pt>
                      <c:pt idx="3001">
                        <c:v>4.5747713431469617</c:v>
                      </c:pt>
                      <c:pt idx="3002">
                        <c:v>4.5747713431469617</c:v>
                      </c:pt>
                      <c:pt idx="3003">
                        <c:v>4.5747713431469617</c:v>
                      </c:pt>
                      <c:pt idx="3004">
                        <c:v>4.5747713431469617</c:v>
                      </c:pt>
                      <c:pt idx="3005">
                        <c:v>4.5747713431469617</c:v>
                      </c:pt>
                      <c:pt idx="3006">
                        <c:v>4.5747713431469617</c:v>
                      </c:pt>
                      <c:pt idx="3007">
                        <c:v>4.5747713431469617</c:v>
                      </c:pt>
                      <c:pt idx="3008">
                        <c:v>4.5747713431469617</c:v>
                      </c:pt>
                      <c:pt idx="3009">
                        <c:v>4.5747713431469617</c:v>
                      </c:pt>
                      <c:pt idx="3010">
                        <c:v>4.5747713431469617</c:v>
                      </c:pt>
                      <c:pt idx="3011">
                        <c:v>4.5747713431469617</c:v>
                      </c:pt>
                      <c:pt idx="3012">
                        <c:v>4.5747713431469617</c:v>
                      </c:pt>
                      <c:pt idx="3013">
                        <c:v>4.5747713431469617</c:v>
                      </c:pt>
                      <c:pt idx="3014">
                        <c:v>4.5747713431469617</c:v>
                      </c:pt>
                      <c:pt idx="3015">
                        <c:v>4.5747713431469617</c:v>
                      </c:pt>
                      <c:pt idx="3016">
                        <c:v>4.5747713431469617</c:v>
                      </c:pt>
                      <c:pt idx="3017">
                        <c:v>4.5747713431469617</c:v>
                      </c:pt>
                      <c:pt idx="3018">
                        <c:v>4.5747713431469617</c:v>
                      </c:pt>
                      <c:pt idx="3019">
                        <c:v>4.5747713431469617</c:v>
                      </c:pt>
                      <c:pt idx="3020">
                        <c:v>4.5747713431469617</c:v>
                      </c:pt>
                      <c:pt idx="3021">
                        <c:v>4.5747713431469617</c:v>
                      </c:pt>
                      <c:pt idx="3022">
                        <c:v>4.5747713431469617</c:v>
                      </c:pt>
                      <c:pt idx="3023">
                        <c:v>4.5747713431469617</c:v>
                      </c:pt>
                      <c:pt idx="3024">
                        <c:v>4.5747713431469617</c:v>
                      </c:pt>
                      <c:pt idx="3025">
                        <c:v>4.5747713431469617</c:v>
                      </c:pt>
                      <c:pt idx="3026">
                        <c:v>4.5747713431469617</c:v>
                      </c:pt>
                      <c:pt idx="3027">
                        <c:v>4.5747713431469617</c:v>
                      </c:pt>
                      <c:pt idx="3028">
                        <c:v>4.5747713431469617</c:v>
                      </c:pt>
                      <c:pt idx="3029">
                        <c:v>4.5747713431469617</c:v>
                      </c:pt>
                      <c:pt idx="3030">
                        <c:v>4.5747713431469617</c:v>
                      </c:pt>
                      <c:pt idx="3031">
                        <c:v>4.5747713431469617</c:v>
                      </c:pt>
                      <c:pt idx="3032">
                        <c:v>4.5747713431469617</c:v>
                      </c:pt>
                      <c:pt idx="3033">
                        <c:v>4.5747713431469617</c:v>
                      </c:pt>
                      <c:pt idx="3034">
                        <c:v>4.5747713431469617</c:v>
                      </c:pt>
                      <c:pt idx="3035">
                        <c:v>4.5747713431469617</c:v>
                      </c:pt>
                      <c:pt idx="3036">
                        <c:v>4.5747713431469617</c:v>
                      </c:pt>
                      <c:pt idx="3037">
                        <c:v>4.5747713431469617</c:v>
                      </c:pt>
                      <c:pt idx="3038">
                        <c:v>4.5747713431469617</c:v>
                      </c:pt>
                      <c:pt idx="3039">
                        <c:v>4.5747713431469617</c:v>
                      </c:pt>
                      <c:pt idx="3040">
                        <c:v>4.5747713431469617</c:v>
                      </c:pt>
                      <c:pt idx="3041">
                        <c:v>4.5747713431469617</c:v>
                      </c:pt>
                      <c:pt idx="3042">
                        <c:v>4.5747713431469617</c:v>
                      </c:pt>
                      <c:pt idx="3043">
                        <c:v>4.5747713431469617</c:v>
                      </c:pt>
                      <c:pt idx="3044">
                        <c:v>4.5747713431469617</c:v>
                      </c:pt>
                      <c:pt idx="3045">
                        <c:v>4.5747713431469617</c:v>
                      </c:pt>
                      <c:pt idx="3046">
                        <c:v>4.5747713431469617</c:v>
                      </c:pt>
                      <c:pt idx="3047">
                        <c:v>4.5747713431469617</c:v>
                      </c:pt>
                      <c:pt idx="3048">
                        <c:v>4.5747713431469617</c:v>
                      </c:pt>
                      <c:pt idx="3049">
                        <c:v>4.5747713431469617</c:v>
                      </c:pt>
                      <c:pt idx="3050">
                        <c:v>4.5747713431469617</c:v>
                      </c:pt>
                      <c:pt idx="3051">
                        <c:v>4.5747713431469617</c:v>
                      </c:pt>
                      <c:pt idx="3052">
                        <c:v>4.5747713431469617</c:v>
                      </c:pt>
                      <c:pt idx="3053">
                        <c:v>4.5747713431469617</c:v>
                      </c:pt>
                      <c:pt idx="3054">
                        <c:v>4.5747713431469617</c:v>
                      </c:pt>
                      <c:pt idx="3055">
                        <c:v>4.5747713431469617</c:v>
                      </c:pt>
                      <c:pt idx="3056">
                        <c:v>4.5747713431469617</c:v>
                      </c:pt>
                      <c:pt idx="3057">
                        <c:v>4.5747713431469617</c:v>
                      </c:pt>
                      <c:pt idx="3058">
                        <c:v>4.5747713431469617</c:v>
                      </c:pt>
                      <c:pt idx="3059">
                        <c:v>4.5747713431469617</c:v>
                      </c:pt>
                      <c:pt idx="3060">
                        <c:v>4.5747713431469617</c:v>
                      </c:pt>
                      <c:pt idx="3061">
                        <c:v>4.5747713431469617</c:v>
                      </c:pt>
                      <c:pt idx="3062">
                        <c:v>4.5747713431469617</c:v>
                      </c:pt>
                      <c:pt idx="3063">
                        <c:v>4.5747713431469617</c:v>
                      </c:pt>
                      <c:pt idx="3064">
                        <c:v>4.5747713431469617</c:v>
                      </c:pt>
                      <c:pt idx="3065">
                        <c:v>4.5747713431469617</c:v>
                      </c:pt>
                      <c:pt idx="3066">
                        <c:v>4.5747713431469617</c:v>
                      </c:pt>
                      <c:pt idx="3067">
                        <c:v>4.5747713431469617</c:v>
                      </c:pt>
                      <c:pt idx="3068">
                        <c:v>4.5747713431469617</c:v>
                      </c:pt>
                      <c:pt idx="3069">
                        <c:v>4.5747713431469617</c:v>
                      </c:pt>
                      <c:pt idx="3070">
                        <c:v>4.5747713431469617</c:v>
                      </c:pt>
                      <c:pt idx="3071">
                        <c:v>4.5747713431469617</c:v>
                      </c:pt>
                      <c:pt idx="3072">
                        <c:v>4.5747713431469617</c:v>
                      </c:pt>
                      <c:pt idx="3073">
                        <c:v>4.5747713431469617</c:v>
                      </c:pt>
                      <c:pt idx="3074">
                        <c:v>4.5747713431469617</c:v>
                      </c:pt>
                      <c:pt idx="3075">
                        <c:v>4.5747713431469617</c:v>
                      </c:pt>
                      <c:pt idx="3076">
                        <c:v>4.5747713431469617</c:v>
                      </c:pt>
                      <c:pt idx="3077">
                        <c:v>4.5747713431469617</c:v>
                      </c:pt>
                      <c:pt idx="3078">
                        <c:v>4.5747713431469617</c:v>
                      </c:pt>
                      <c:pt idx="3079">
                        <c:v>4.5747713431469617</c:v>
                      </c:pt>
                      <c:pt idx="3080">
                        <c:v>4.5747713431469617</c:v>
                      </c:pt>
                      <c:pt idx="3081">
                        <c:v>4.5747713431469617</c:v>
                      </c:pt>
                      <c:pt idx="3082">
                        <c:v>4.5747713431469617</c:v>
                      </c:pt>
                      <c:pt idx="3083">
                        <c:v>4.5747713431469617</c:v>
                      </c:pt>
                      <c:pt idx="3084">
                        <c:v>4.5747713431469617</c:v>
                      </c:pt>
                      <c:pt idx="3085">
                        <c:v>4.5747713431469617</c:v>
                      </c:pt>
                      <c:pt idx="3086">
                        <c:v>4.5747713431469617</c:v>
                      </c:pt>
                      <c:pt idx="3087">
                        <c:v>4.5747713431469617</c:v>
                      </c:pt>
                      <c:pt idx="3088">
                        <c:v>4.5747713431469617</c:v>
                      </c:pt>
                      <c:pt idx="3089">
                        <c:v>4.5747713431469617</c:v>
                      </c:pt>
                      <c:pt idx="3090">
                        <c:v>4.5747713431469617</c:v>
                      </c:pt>
                      <c:pt idx="3091">
                        <c:v>4.5747713431469617</c:v>
                      </c:pt>
                      <c:pt idx="3092">
                        <c:v>4.5747713431469617</c:v>
                      </c:pt>
                      <c:pt idx="3093">
                        <c:v>4.5747713431469617</c:v>
                      </c:pt>
                      <c:pt idx="3094">
                        <c:v>4.5747713431469617</c:v>
                      </c:pt>
                      <c:pt idx="3095">
                        <c:v>4.5747713431469617</c:v>
                      </c:pt>
                      <c:pt idx="3096">
                        <c:v>4.5747713431469617</c:v>
                      </c:pt>
                      <c:pt idx="3097">
                        <c:v>4.5747713431469617</c:v>
                      </c:pt>
                      <c:pt idx="3098">
                        <c:v>4.5747713431469617</c:v>
                      </c:pt>
                      <c:pt idx="3099">
                        <c:v>4.5747713431469617</c:v>
                      </c:pt>
                      <c:pt idx="3100">
                        <c:v>4.5747713431469617</c:v>
                      </c:pt>
                      <c:pt idx="3101">
                        <c:v>4.5747713431469617</c:v>
                      </c:pt>
                      <c:pt idx="3102">
                        <c:v>4.5747713431469617</c:v>
                      </c:pt>
                      <c:pt idx="3103">
                        <c:v>4.5747713431469617</c:v>
                      </c:pt>
                      <c:pt idx="3104">
                        <c:v>4.5747713431469617</c:v>
                      </c:pt>
                      <c:pt idx="3105">
                        <c:v>4.5747713431469617</c:v>
                      </c:pt>
                      <c:pt idx="3106">
                        <c:v>4.5747713431469617</c:v>
                      </c:pt>
                      <c:pt idx="3107">
                        <c:v>4.5747713431469617</c:v>
                      </c:pt>
                      <c:pt idx="3108">
                        <c:v>4.5747713431469617</c:v>
                      </c:pt>
                      <c:pt idx="3109">
                        <c:v>4.5747713431469617</c:v>
                      </c:pt>
                      <c:pt idx="3110">
                        <c:v>4.5747713431469617</c:v>
                      </c:pt>
                      <c:pt idx="3111">
                        <c:v>4.5747713431469617</c:v>
                      </c:pt>
                      <c:pt idx="3112">
                        <c:v>4.5747713431469617</c:v>
                      </c:pt>
                      <c:pt idx="3113">
                        <c:v>4.5747713431469617</c:v>
                      </c:pt>
                      <c:pt idx="3114">
                        <c:v>4.5747713431469617</c:v>
                      </c:pt>
                      <c:pt idx="3115">
                        <c:v>4.5747713431469617</c:v>
                      </c:pt>
                      <c:pt idx="3116">
                        <c:v>4.5747713431469617</c:v>
                      </c:pt>
                      <c:pt idx="3117">
                        <c:v>4.5747713431469617</c:v>
                      </c:pt>
                      <c:pt idx="3118">
                        <c:v>4.5747713431469617</c:v>
                      </c:pt>
                      <c:pt idx="3119">
                        <c:v>4.5747713431469617</c:v>
                      </c:pt>
                      <c:pt idx="3120">
                        <c:v>4.5747713431469617</c:v>
                      </c:pt>
                      <c:pt idx="3121">
                        <c:v>4.5747713431469617</c:v>
                      </c:pt>
                      <c:pt idx="3122">
                        <c:v>4.5747713431469617</c:v>
                      </c:pt>
                      <c:pt idx="3123">
                        <c:v>4.5747713431469617</c:v>
                      </c:pt>
                      <c:pt idx="3124">
                        <c:v>4.5747713431469617</c:v>
                      </c:pt>
                      <c:pt idx="3125">
                        <c:v>4.5747713431469617</c:v>
                      </c:pt>
                      <c:pt idx="3126">
                        <c:v>4.5747713431469617</c:v>
                      </c:pt>
                      <c:pt idx="3127">
                        <c:v>4.5747713431469617</c:v>
                      </c:pt>
                      <c:pt idx="3128">
                        <c:v>4.5747713431469617</c:v>
                      </c:pt>
                      <c:pt idx="3129">
                        <c:v>4.5747713431469617</c:v>
                      </c:pt>
                      <c:pt idx="3130">
                        <c:v>4.5747713431469617</c:v>
                      </c:pt>
                      <c:pt idx="3131">
                        <c:v>4.5747713431469617</c:v>
                      </c:pt>
                      <c:pt idx="3132">
                        <c:v>4.5747713431469617</c:v>
                      </c:pt>
                      <c:pt idx="3133">
                        <c:v>4.5747713431469617</c:v>
                      </c:pt>
                      <c:pt idx="3134">
                        <c:v>4.5747713431469617</c:v>
                      </c:pt>
                      <c:pt idx="3135">
                        <c:v>4.5747713431469617</c:v>
                      </c:pt>
                      <c:pt idx="3136">
                        <c:v>4.5747713431469617</c:v>
                      </c:pt>
                      <c:pt idx="3137">
                        <c:v>4.5747713431469617</c:v>
                      </c:pt>
                      <c:pt idx="3138">
                        <c:v>4.5747713431469617</c:v>
                      </c:pt>
                      <c:pt idx="3139">
                        <c:v>4.5747713431469617</c:v>
                      </c:pt>
                      <c:pt idx="3140">
                        <c:v>4.5747713431469617</c:v>
                      </c:pt>
                      <c:pt idx="3141">
                        <c:v>4.5747713431469617</c:v>
                      </c:pt>
                      <c:pt idx="3142">
                        <c:v>4.5747713431469617</c:v>
                      </c:pt>
                      <c:pt idx="3143">
                        <c:v>4.5747713431469617</c:v>
                      </c:pt>
                      <c:pt idx="3144">
                        <c:v>4.5747713431469617</c:v>
                      </c:pt>
                      <c:pt idx="3145">
                        <c:v>4.5747713431469617</c:v>
                      </c:pt>
                      <c:pt idx="3146">
                        <c:v>4.5747713431469617</c:v>
                      </c:pt>
                      <c:pt idx="3147">
                        <c:v>4.5747713431469617</c:v>
                      </c:pt>
                      <c:pt idx="3148">
                        <c:v>4.5747713431469617</c:v>
                      </c:pt>
                      <c:pt idx="3149">
                        <c:v>4.5747713431469617</c:v>
                      </c:pt>
                      <c:pt idx="3150">
                        <c:v>4.5747713431469617</c:v>
                      </c:pt>
                      <c:pt idx="3151">
                        <c:v>4.5747713431469617</c:v>
                      </c:pt>
                      <c:pt idx="3152">
                        <c:v>4.5747713431469617</c:v>
                      </c:pt>
                      <c:pt idx="3153">
                        <c:v>4.5747713431469617</c:v>
                      </c:pt>
                      <c:pt idx="3154">
                        <c:v>4.5747713431469617</c:v>
                      </c:pt>
                      <c:pt idx="3155">
                        <c:v>4.5747713431469617</c:v>
                      </c:pt>
                      <c:pt idx="3156">
                        <c:v>4.5747713431469617</c:v>
                      </c:pt>
                      <c:pt idx="3157">
                        <c:v>4.5747713431469617</c:v>
                      </c:pt>
                      <c:pt idx="3158">
                        <c:v>4.5747713431469617</c:v>
                      </c:pt>
                      <c:pt idx="3159">
                        <c:v>4.5747713431469617</c:v>
                      </c:pt>
                      <c:pt idx="3160">
                        <c:v>4.5747713431469617</c:v>
                      </c:pt>
                      <c:pt idx="3161">
                        <c:v>4.5747713431469617</c:v>
                      </c:pt>
                      <c:pt idx="3162">
                        <c:v>4.5747713431469617</c:v>
                      </c:pt>
                      <c:pt idx="3163">
                        <c:v>4.5747713431469617</c:v>
                      </c:pt>
                      <c:pt idx="3164">
                        <c:v>4.5747713431469617</c:v>
                      </c:pt>
                      <c:pt idx="3165">
                        <c:v>4.5747713431469617</c:v>
                      </c:pt>
                      <c:pt idx="3166">
                        <c:v>4.5747713431469617</c:v>
                      </c:pt>
                      <c:pt idx="3167">
                        <c:v>4.5747713431469617</c:v>
                      </c:pt>
                      <c:pt idx="3168">
                        <c:v>4.5747713431469617</c:v>
                      </c:pt>
                      <c:pt idx="3169">
                        <c:v>4.5747713431469617</c:v>
                      </c:pt>
                      <c:pt idx="3170">
                        <c:v>4.5747713431469617</c:v>
                      </c:pt>
                      <c:pt idx="3171">
                        <c:v>4.5747713431469617</c:v>
                      </c:pt>
                      <c:pt idx="3172">
                        <c:v>4.5747713431469617</c:v>
                      </c:pt>
                      <c:pt idx="3173">
                        <c:v>4.5747713431469617</c:v>
                      </c:pt>
                      <c:pt idx="3174">
                        <c:v>4.5747713431469617</c:v>
                      </c:pt>
                      <c:pt idx="3175">
                        <c:v>4.5747713431469617</c:v>
                      </c:pt>
                      <c:pt idx="3176">
                        <c:v>4.5747713431469617</c:v>
                      </c:pt>
                      <c:pt idx="3177">
                        <c:v>4.5747713431469617</c:v>
                      </c:pt>
                      <c:pt idx="3178">
                        <c:v>4.5747713431469617</c:v>
                      </c:pt>
                      <c:pt idx="3179">
                        <c:v>4.5747713431469617</c:v>
                      </c:pt>
                      <c:pt idx="3180">
                        <c:v>4.5747713431469617</c:v>
                      </c:pt>
                      <c:pt idx="3181">
                        <c:v>4.5747713431469617</c:v>
                      </c:pt>
                      <c:pt idx="3182">
                        <c:v>4.5747713431469617</c:v>
                      </c:pt>
                      <c:pt idx="3183">
                        <c:v>4.5747713431469617</c:v>
                      </c:pt>
                      <c:pt idx="3184">
                        <c:v>4.5747713431469617</c:v>
                      </c:pt>
                      <c:pt idx="3185">
                        <c:v>4.5747713431469617</c:v>
                      </c:pt>
                      <c:pt idx="3186">
                        <c:v>4.5747713431469617</c:v>
                      </c:pt>
                      <c:pt idx="3187">
                        <c:v>4.5747713431469617</c:v>
                      </c:pt>
                      <c:pt idx="3188">
                        <c:v>4.5747713431469617</c:v>
                      </c:pt>
                      <c:pt idx="3189">
                        <c:v>4.5747713431469617</c:v>
                      </c:pt>
                      <c:pt idx="3190">
                        <c:v>4.5747713431469617</c:v>
                      </c:pt>
                      <c:pt idx="3191">
                        <c:v>4.5747713431469617</c:v>
                      </c:pt>
                      <c:pt idx="3192">
                        <c:v>4.5747713431469617</c:v>
                      </c:pt>
                      <c:pt idx="3193">
                        <c:v>4.5747713431469617</c:v>
                      </c:pt>
                      <c:pt idx="3194">
                        <c:v>4.5747713431469617</c:v>
                      </c:pt>
                      <c:pt idx="3195">
                        <c:v>4.5747713431469617</c:v>
                      </c:pt>
                      <c:pt idx="3196">
                        <c:v>4.5747713431469617</c:v>
                      </c:pt>
                      <c:pt idx="3197">
                        <c:v>4.5747713431469617</c:v>
                      </c:pt>
                      <c:pt idx="3198">
                        <c:v>4.5747713431469617</c:v>
                      </c:pt>
                      <c:pt idx="3199">
                        <c:v>4.5747713431469617</c:v>
                      </c:pt>
                      <c:pt idx="3200">
                        <c:v>4.5747713431469617</c:v>
                      </c:pt>
                      <c:pt idx="3201">
                        <c:v>4.5747713431469617</c:v>
                      </c:pt>
                      <c:pt idx="3202">
                        <c:v>4.5747713431469617</c:v>
                      </c:pt>
                      <c:pt idx="3203">
                        <c:v>4.5747713431469617</c:v>
                      </c:pt>
                      <c:pt idx="3204">
                        <c:v>4.5747713431469617</c:v>
                      </c:pt>
                      <c:pt idx="3205">
                        <c:v>4.5747713431469617</c:v>
                      </c:pt>
                      <c:pt idx="3206">
                        <c:v>4.5747713431469617</c:v>
                      </c:pt>
                      <c:pt idx="3207">
                        <c:v>4.5747713431469617</c:v>
                      </c:pt>
                      <c:pt idx="3208">
                        <c:v>4.5747713431469617</c:v>
                      </c:pt>
                      <c:pt idx="3209">
                        <c:v>4.5747713431469617</c:v>
                      </c:pt>
                      <c:pt idx="3210">
                        <c:v>4.5747713431469617</c:v>
                      </c:pt>
                      <c:pt idx="3211">
                        <c:v>4.5747713431469617</c:v>
                      </c:pt>
                      <c:pt idx="3212">
                        <c:v>4.5747713431469617</c:v>
                      </c:pt>
                      <c:pt idx="3213">
                        <c:v>4.5747713431469617</c:v>
                      </c:pt>
                      <c:pt idx="3214">
                        <c:v>4.5747713431469617</c:v>
                      </c:pt>
                      <c:pt idx="3215">
                        <c:v>4.5747713431469617</c:v>
                      </c:pt>
                      <c:pt idx="3216">
                        <c:v>4.5747713431469617</c:v>
                      </c:pt>
                      <c:pt idx="3217">
                        <c:v>4.5747713431469617</c:v>
                      </c:pt>
                      <c:pt idx="3218">
                        <c:v>4.5747713431469617</c:v>
                      </c:pt>
                      <c:pt idx="3219">
                        <c:v>4.5747713431469617</c:v>
                      </c:pt>
                      <c:pt idx="3220">
                        <c:v>4.5747713431469617</c:v>
                      </c:pt>
                      <c:pt idx="3221">
                        <c:v>4.5747713431469617</c:v>
                      </c:pt>
                      <c:pt idx="3222">
                        <c:v>4.5747713431469617</c:v>
                      </c:pt>
                      <c:pt idx="3223">
                        <c:v>4.5747713431469617</c:v>
                      </c:pt>
                      <c:pt idx="3224">
                        <c:v>4.5747713431469617</c:v>
                      </c:pt>
                      <c:pt idx="3225">
                        <c:v>4.5747713431469617</c:v>
                      </c:pt>
                      <c:pt idx="3226">
                        <c:v>4.5747713431469617</c:v>
                      </c:pt>
                      <c:pt idx="3227">
                        <c:v>4.5747713431469617</c:v>
                      </c:pt>
                      <c:pt idx="3228">
                        <c:v>4.5747713431469617</c:v>
                      </c:pt>
                      <c:pt idx="3229">
                        <c:v>4.5747713431469617</c:v>
                      </c:pt>
                      <c:pt idx="3230">
                        <c:v>4.5747713431469617</c:v>
                      </c:pt>
                      <c:pt idx="3231">
                        <c:v>4.5747713431469617</c:v>
                      </c:pt>
                      <c:pt idx="3232">
                        <c:v>4.5747713431469617</c:v>
                      </c:pt>
                      <c:pt idx="3233">
                        <c:v>4.5747713431469617</c:v>
                      </c:pt>
                      <c:pt idx="3234">
                        <c:v>4.5747713431469617</c:v>
                      </c:pt>
                      <c:pt idx="3235">
                        <c:v>4.5747713431469617</c:v>
                      </c:pt>
                      <c:pt idx="3236">
                        <c:v>4.5747713431469617</c:v>
                      </c:pt>
                      <c:pt idx="3237">
                        <c:v>4.5747713431469617</c:v>
                      </c:pt>
                      <c:pt idx="3238">
                        <c:v>4.5747713431469617</c:v>
                      </c:pt>
                      <c:pt idx="3239">
                        <c:v>4.5747713431469617</c:v>
                      </c:pt>
                      <c:pt idx="3240">
                        <c:v>4.5747713431469617</c:v>
                      </c:pt>
                      <c:pt idx="3241">
                        <c:v>4.5747713431469617</c:v>
                      </c:pt>
                      <c:pt idx="3242">
                        <c:v>4.5747713431469617</c:v>
                      </c:pt>
                      <c:pt idx="3243">
                        <c:v>4.5747713431469617</c:v>
                      </c:pt>
                      <c:pt idx="3244">
                        <c:v>4.5747713431469617</c:v>
                      </c:pt>
                      <c:pt idx="3245">
                        <c:v>4.5747713431469617</c:v>
                      </c:pt>
                      <c:pt idx="3246">
                        <c:v>4.5747713431469617</c:v>
                      </c:pt>
                      <c:pt idx="3247">
                        <c:v>4.5747713431469617</c:v>
                      </c:pt>
                      <c:pt idx="3248">
                        <c:v>4.5747713431469617</c:v>
                      </c:pt>
                      <c:pt idx="3249">
                        <c:v>4.5747713431469617</c:v>
                      </c:pt>
                      <c:pt idx="3250">
                        <c:v>4.5747713431469617</c:v>
                      </c:pt>
                      <c:pt idx="3251">
                        <c:v>4.5747713431469617</c:v>
                      </c:pt>
                      <c:pt idx="3252">
                        <c:v>4.5747713431469617</c:v>
                      </c:pt>
                      <c:pt idx="3253">
                        <c:v>4.5747713431469617</c:v>
                      </c:pt>
                      <c:pt idx="3254">
                        <c:v>4.5747713431469617</c:v>
                      </c:pt>
                      <c:pt idx="3255">
                        <c:v>4.5747713431469617</c:v>
                      </c:pt>
                      <c:pt idx="3256">
                        <c:v>4.5747713431469617</c:v>
                      </c:pt>
                      <c:pt idx="3257">
                        <c:v>4.5747713431469617</c:v>
                      </c:pt>
                      <c:pt idx="3258">
                        <c:v>4.5747713431469617</c:v>
                      </c:pt>
                      <c:pt idx="3259">
                        <c:v>4.5747713431469617</c:v>
                      </c:pt>
                      <c:pt idx="3260">
                        <c:v>4.5747713431469617</c:v>
                      </c:pt>
                      <c:pt idx="3261">
                        <c:v>4.5747713431469617</c:v>
                      </c:pt>
                      <c:pt idx="3262">
                        <c:v>4.5747713431469617</c:v>
                      </c:pt>
                      <c:pt idx="3263">
                        <c:v>4.5747713431469617</c:v>
                      </c:pt>
                      <c:pt idx="3264">
                        <c:v>4.5747713431469617</c:v>
                      </c:pt>
                      <c:pt idx="3265">
                        <c:v>4.5747713431469617</c:v>
                      </c:pt>
                      <c:pt idx="3266">
                        <c:v>4.5747713431469617</c:v>
                      </c:pt>
                      <c:pt idx="3267">
                        <c:v>4.5747713431469617</c:v>
                      </c:pt>
                      <c:pt idx="3268">
                        <c:v>4.5747713431469617</c:v>
                      </c:pt>
                      <c:pt idx="3269">
                        <c:v>4.5747713431469617</c:v>
                      </c:pt>
                      <c:pt idx="3270">
                        <c:v>4.5747713431469617</c:v>
                      </c:pt>
                      <c:pt idx="3271">
                        <c:v>4.5747713431469617</c:v>
                      </c:pt>
                      <c:pt idx="3272">
                        <c:v>4.5747713431469617</c:v>
                      </c:pt>
                      <c:pt idx="3273">
                        <c:v>4.5747713431469617</c:v>
                      </c:pt>
                      <c:pt idx="3274">
                        <c:v>4.5747713431469617</c:v>
                      </c:pt>
                      <c:pt idx="3275">
                        <c:v>4.5747713431469617</c:v>
                      </c:pt>
                      <c:pt idx="3276">
                        <c:v>4.5747713431469617</c:v>
                      </c:pt>
                      <c:pt idx="3277">
                        <c:v>4.5747713431469617</c:v>
                      </c:pt>
                      <c:pt idx="3278">
                        <c:v>4.5747713431469617</c:v>
                      </c:pt>
                      <c:pt idx="3279">
                        <c:v>4.5747713431469617</c:v>
                      </c:pt>
                      <c:pt idx="3280">
                        <c:v>4.5747713431469617</c:v>
                      </c:pt>
                      <c:pt idx="3281">
                        <c:v>4.5747713431469617</c:v>
                      </c:pt>
                      <c:pt idx="3282">
                        <c:v>4.5747713431469617</c:v>
                      </c:pt>
                      <c:pt idx="3283">
                        <c:v>4.5747713431469617</c:v>
                      </c:pt>
                      <c:pt idx="3284">
                        <c:v>4.5747713431469617</c:v>
                      </c:pt>
                      <c:pt idx="3285">
                        <c:v>4.5747713431469617</c:v>
                      </c:pt>
                      <c:pt idx="3286">
                        <c:v>4.5747713431469617</c:v>
                      </c:pt>
                      <c:pt idx="3287">
                        <c:v>4.5747713431469617</c:v>
                      </c:pt>
                      <c:pt idx="3288">
                        <c:v>4.5747713431469617</c:v>
                      </c:pt>
                      <c:pt idx="3289">
                        <c:v>4.5747713431469617</c:v>
                      </c:pt>
                      <c:pt idx="3290">
                        <c:v>4.5747713431469617</c:v>
                      </c:pt>
                      <c:pt idx="3291">
                        <c:v>4.5747713431469617</c:v>
                      </c:pt>
                      <c:pt idx="3292">
                        <c:v>4.5747713431469617</c:v>
                      </c:pt>
                      <c:pt idx="3293">
                        <c:v>4.5747713431469617</c:v>
                      </c:pt>
                      <c:pt idx="3294">
                        <c:v>4.5747713431469617</c:v>
                      </c:pt>
                      <c:pt idx="3295">
                        <c:v>4.5747713431469617</c:v>
                      </c:pt>
                      <c:pt idx="3296">
                        <c:v>4.5747713431469617</c:v>
                      </c:pt>
                      <c:pt idx="3297">
                        <c:v>4.5747713431469617</c:v>
                      </c:pt>
                      <c:pt idx="3298">
                        <c:v>4.5747713431469617</c:v>
                      </c:pt>
                      <c:pt idx="3299">
                        <c:v>4.5747713431469617</c:v>
                      </c:pt>
                      <c:pt idx="3300">
                        <c:v>4.5747713431469617</c:v>
                      </c:pt>
                      <c:pt idx="3301">
                        <c:v>4.5747713431469617</c:v>
                      </c:pt>
                      <c:pt idx="3302">
                        <c:v>4.5747713431469617</c:v>
                      </c:pt>
                      <c:pt idx="3303">
                        <c:v>4.5747713431469617</c:v>
                      </c:pt>
                      <c:pt idx="3304">
                        <c:v>4.5747713431469617</c:v>
                      </c:pt>
                      <c:pt idx="3305">
                        <c:v>4.5747713431469617</c:v>
                      </c:pt>
                      <c:pt idx="3306">
                        <c:v>4.5747713431469617</c:v>
                      </c:pt>
                      <c:pt idx="3307">
                        <c:v>4.5747713431469617</c:v>
                      </c:pt>
                      <c:pt idx="3308">
                        <c:v>4.5747713431469617</c:v>
                      </c:pt>
                      <c:pt idx="3309">
                        <c:v>4.5747713431469617</c:v>
                      </c:pt>
                      <c:pt idx="3310">
                        <c:v>4.5747713431469617</c:v>
                      </c:pt>
                      <c:pt idx="3311">
                        <c:v>4.5747713431469617</c:v>
                      </c:pt>
                      <c:pt idx="3312">
                        <c:v>4.5747713431469617</c:v>
                      </c:pt>
                      <c:pt idx="3313">
                        <c:v>4.5747713431469617</c:v>
                      </c:pt>
                      <c:pt idx="3314">
                        <c:v>4.5747713431469617</c:v>
                      </c:pt>
                      <c:pt idx="3315">
                        <c:v>4.5747713431469617</c:v>
                      </c:pt>
                      <c:pt idx="3316">
                        <c:v>4.5747713431469617</c:v>
                      </c:pt>
                      <c:pt idx="3317">
                        <c:v>4.5747713431469617</c:v>
                      </c:pt>
                      <c:pt idx="3318">
                        <c:v>4.5747713431469617</c:v>
                      </c:pt>
                      <c:pt idx="3319">
                        <c:v>4.5747713431469617</c:v>
                      </c:pt>
                      <c:pt idx="3320">
                        <c:v>4.5747713431469617</c:v>
                      </c:pt>
                      <c:pt idx="3321">
                        <c:v>4.5747713431469617</c:v>
                      </c:pt>
                      <c:pt idx="3322">
                        <c:v>4.5747713431469617</c:v>
                      </c:pt>
                      <c:pt idx="3323">
                        <c:v>4.5747713431469617</c:v>
                      </c:pt>
                      <c:pt idx="3324">
                        <c:v>4.5747713431469617</c:v>
                      </c:pt>
                      <c:pt idx="3325">
                        <c:v>4.5747713431469617</c:v>
                      </c:pt>
                      <c:pt idx="3326">
                        <c:v>4.5747713431469617</c:v>
                      </c:pt>
                      <c:pt idx="3327">
                        <c:v>4.5747713431469617</c:v>
                      </c:pt>
                      <c:pt idx="3328">
                        <c:v>4.5747713431469617</c:v>
                      </c:pt>
                      <c:pt idx="3329">
                        <c:v>4.5747713431469617</c:v>
                      </c:pt>
                      <c:pt idx="3330">
                        <c:v>4.5747713431469617</c:v>
                      </c:pt>
                      <c:pt idx="3331">
                        <c:v>4.5747713431469617</c:v>
                      </c:pt>
                      <c:pt idx="3332">
                        <c:v>4.5747713431469617</c:v>
                      </c:pt>
                      <c:pt idx="3333">
                        <c:v>4.5747713431469617</c:v>
                      </c:pt>
                      <c:pt idx="3334">
                        <c:v>4.5747713431469617</c:v>
                      </c:pt>
                      <c:pt idx="3335">
                        <c:v>4.5747713431469617</c:v>
                      </c:pt>
                      <c:pt idx="3336">
                        <c:v>4.5747713431469617</c:v>
                      </c:pt>
                      <c:pt idx="3337">
                        <c:v>4.5747713431469617</c:v>
                      </c:pt>
                      <c:pt idx="3338">
                        <c:v>4.5747713431469617</c:v>
                      </c:pt>
                      <c:pt idx="3339">
                        <c:v>4.5747713431469617</c:v>
                      </c:pt>
                      <c:pt idx="3340">
                        <c:v>4.5747713431469617</c:v>
                      </c:pt>
                      <c:pt idx="3341">
                        <c:v>4.5747713431469617</c:v>
                      </c:pt>
                      <c:pt idx="3342">
                        <c:v>4.5747713431469617</c:v>
                      </c:pt>
                      <c:pt idx="3343">
                        <c:v>4.5747713431469617</c:v>
                      </c:pt>
                      <c:pt idx="3344">
                        <c:v>4.5747713431469617</c:v>
                      </c:pt>
                      <c:pt idx="3345">
                        <c:v>4.5747713431469617</c:v>
                      </c:pt>
                      <c:pt idx="3346">
                        <c:v>4.5747713431469617</c:v>
                      </c:pt>
                      <c:pt idx="3347">
                        <c:v>4.5747713431469617</c:v>
                      </c:pt>
                      <c:pt idx="3348">
                        <c:v>4.5747713431469617</c:v>
                      </c:pt>
                      <c:pt idx="3349">
                        <c:v>4.5747713431469617</c:v>
                      </c:pt>
                      <c:pt idx="3350">
                        <c:v>4.5747713431469617</c:v>
                      </c:pt>
                      <c:pt idx="3351">
                        <c:v>4.5747713431469617</c:v>
                      </c:pt>
                      <c:pt idx="3352">
                        <c:v>4.5747713431469617</c:v>
                      </c:pt>
                      <c:pt idx="3353">
                        <c:v>4.5747713431469617</c:v>
                      </c:pt>
                      <c:pt idx="3354">
                        <c:v>4.5747713431469617</c:v>
                      </c:pt>
                      <c:pt idx="3355">
                        <c:v>4.5747713431469617</c:v>
                      </c:pt>
                      <c:pt idx="3356">
                        <c:v>4.5747713431469617</c:v>
                      </c:pt>
                      <c:pt idx="3357">
                        <c:v>4.5747713431469617</c:v>
                      </c:pt>
                      <c:pt idx="3358">
                        <c:v>4.5747713431469617</c:v>
                      </c:pt>
                      <c:pt idx="3359">
                        <c:v>4.5747713431469617</c:v>
                      </c:pt>
                      <c:pt idx="3360">
                        <c:v>4.5747713431469617</c:v>
                      </c:pt>
                      <c:pt idx="3361">
                        <c:v>4.5747713431469617</c:v>
                      </c:pt>
                      <c:pt idx="3362">
                        <c:v>4.5747713431469617</c:v>
                      </c:pt>
                      <c:pt idx="3363">
                        <c:v>4.5747713431469617</c:v>
                      </c:pt>
                      <c:pt idx="3364">
                        <c:v>4.5747713431469617</c:v>
                      </c:pt>
                      <c:pt idx="3365">
                        <c:v>4.5747713431469617</c:v>
                      </c:pt>
                      <c:pt idx="3366">
                        <c:v>4.5747713431469617</c:v>
                      </c:pt>
                      <c:pt idx="3367">
                        <c:v>4.5747713431469617</c:v>
                      </c:pt>
                      <c:pt idx="3368">
                        <c:v>4.5747713431469617</c:v>
                      </c:pt>
                      <c:pt idx="3369">
                        <c:v>4.5747713431469617</c:v>
                      </c:pt>
                      <c:pt idx="3370">
                        <c:v>4.5747713431469617</c:v>
                      </c:pt>
                      <c:pt idx="3371">
                        <c:v>4.5747713431469617</c:v>
                      </c:pt>
                    </c:numCache>
                  </c:numRef>
                </c:yVal>
                <c:smooth val="0"/>
                <c:extLst xmlns:c15="http://schemas.microsoft.com/office/drawing/2012/chart">
                  <c:ext xmlns:c16="http://schemas.microsoft.com/office/drawing/2014/chart" uri="{C3380CC4-5D6E-409C-BE32-E72D297353CC}">
                    <c16:uniqueId val="{00000009-E946-4262-AC4C-ABCC7CF37838}"/>
                  </c:ext>
                </c:extLst>
              </c15:ser>
            </c15:filteredScatterSeries>
          </c:ext>
        </c:extLst>
      </c:scatterChart>
      <c:valAx>
        <c:axId val="920499008"/>
        <c:scaling>
          <c:orientation val="minMax"/>
          <c:max val="43466.436111000003"/>
          <c:min val="43466.37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HH:MM:SS Tempo GP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h:mm;@"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20501632"/>
        <c:crosses val="autoZero"/>
        <c:crossBetween val="midCat"/>
        <c:majorUnit val="1.0417000000000001E-2"/>
      </c:valAx>
      <c:valAx>
        <c:axId val="920501632"/>
        <c:scaling>
          <c:orientation val="minMax"/>
          <c:max val="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rro em metr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20499008"/>
        <c:crosses val="autoZero"/>
        <c:crossBetween val="midCat"/>
      </c:valAx>
      <c:spPr>
        <a:noFill/>
        <a:ln>
          <a:solidFill>
            <a:schemeClr val="bg1">
              <a:lumMod val="85000"/>
            </a:schemeClr>
          </a:solidFill>
        </a:ln>
        <a:effectLst/>
      </c:spPr>
    </c:plotArea>
    <c:legend>
      <c:legendPos val="r"/>
      <c:layout>
        <c:manualLayout>
          <c:xMode val="edge"/>
          <c:yMode val="edge"/>
          <c:x val="0.7631153012498948"/>
          <c:y val="0.14012926955559127"/>
          <c:w val="0.18748160834432132"/>
          <c:h val="0.19819885669871809"/>
        </c:manualLayout>
      </c:layout>
      <c:overlay val="1"/>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532197-A188-408D-B4B9-A1E6F05EF9ED}">
  <we:reference id="wa104379501" version="1.0.0.0" store="en-US"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A99E9-DE79-4EF0-B164-017164EA7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2</TotalTime>
  <Pages>60</Pages>
  <Words>12517</Words>
  <Characters>71353</Characters>
  <Application>Microsoft Office Word</Application>
  <DocSecurity>0</DocSecurity>
  <Lines>594</Lines>
  <Paragraphs>1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8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Guilherme Carvalho</cp:lastModifiedBy>
  <cp:revision>140</cp:revision>
  <dcterms:created xsi:type="dcterms:W3CDTF">2019-05-21T18:03:00Z</dcterms:created>
  <dcterms:modified xsi:type="dcterms:W3CDTF">2019-06-05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nirio-eipp</vt:lpwstr>
  </property>
  <property fmtid="{D5CDD505-2E9C-101B-9397-08002B2CF9AE}" pid="21" name="Mendeley Recent Style Name 9_1">
    <vt:lpwstr>Universidade Federal do Estado do Rio de Janeiro - Educação Infantil e Políticas Públicas - ABNT (Portuguese - Brazil)</vt:lpwstr>
  </property>
  <property fmtid="{D5CDD505-2E9C-101B-9397-08002B2CF9AE}" pid="22" name="Mendeley Document_1">
    <vt:lpwstr>True</vt:lpwstr>
  </property>
  <property fmtid="{D5CDD505-2E9C-101B-9397-08002B2CF9AE}" pid="23" name="Mendeley Unique User Id_1">
    <vt:lpwstr>9ef72e21-e263-397e-9326-a6623b9566f4</vt:lpwstr>
  </property>
  <property fmtid="{D5CDD505-2E9C-101B-9397-08002B2CF9AE}" pid="24" name="Mendeley Citation Style_1">
    <vt:lpwstr>http://www.zotero.org/styles/associacao-brasileira-de-normas-tecnicas-unirio-eipp</vt:lpwstr>
  </property>
</Properties>
</file>